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D39A4" w14:textId="56A8149C" w:rsidR="00257EFE" w:rsidRDefault="00257EFE" w:rsidP="00655973">
      <w:pPr>
        <w:spacing w:after="0"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Supplementary Data</w:t>
      </w:r>
    </w:p>
    <w:p w14:paraId="64004081" w14:textId="77777777" w:rsidR="00B35B1E" w:rsidRDefault="00B35B1E" w:rsidP="00655973">
      <w:pPr>
        <w:spacing w:after="0" w:line="480" w:lineRule="auto"/>
        <w:rPr>
          <w:rFonts w:ascii="Times New Roman" w:hAnsi="Times New Roman" w:cs="Times New Roman"/>
          <w:b/>
          <w:sz w:val="28"/>
          <w:szCs w:val="28"/>
          <w:lang w:val="en-US"/>
        </w:rPr>
      </w:pPr>
    </w:p>
    <w:p w14:paraId="57D1A551" w14:textId="77777777" w:rsidR="0007395E" w:rsidRPr="00733BDB" w:rsidRDefault="0007395E" w:rsidP="0007395E">
      <w:pPr>
        <w:spacing w:after="0" w:line="480" w:lineRule="auto"/>
        <w:rPr>
          <w:rFonts w:ascii="Times New Roman" w:hAnsi="Times New Roman" w:cs="Times New Roman"/>
          <w:b/>
          <w:sz w:val="28"/>
          <w:szCs w:val="28"/>
          <w:lang w:val="en-US"/>
        </w:rPr>
      </w:pPr>
      <w:r w:rsidRPr="00733BDB">
        <w:rPr>
          <w:rFonts w:ascii="Times New Roman" w:hAnsi="Times New Roman" w:cs="Times New Roman"/>
          <w:b/>
          <w:sz w:val="28"/>
          <w:szCs w:val="28"/>
          <w:lang w:val="en-US"/>
        </w:rPr>
        <w:t xml:space="preserve">Co-exposure to inhaled tungsten particles and low-dose gamma rays: neurotoxicological outcome in rats </w:t>
      </w:r>
    </w:p>
    <w:p w14:paraId="20BFF396" w14:textId="5E8546D9" w:rsidR="0007395E" w:rsidRPr="00733BDB" w:rsidRDefault="0007395E" w:rsidP="0007395E">
      <w:pPr>
        <w:spacing w:after="0" w:line="480" w:lineRule="auto"/>
        <w:rPr>
          <w:rFonts w:ascii="Times New Roman" w:hAnsi="Times New Roman" w:cs="Times New Roman"/>
          <w:lang w:val="en-US"/>
        </w:rPr>
      </w:pPr>
      <w:bookmarkStart w:id="0" w:name="_Hlk141796339"/>
      <w:r w:rsidRPr="00733BDB">
        <w:rPr>
          <w:rFonts w:ascii="Times New Roman" w:hAnsi="Times New Roman" w:cs="Times New Roman"/>
          <w:lang w:val="en-US"/>
        </w:rPr>
        <w:t>Théo Fréchard</w:t>
      </w:r>
      <w:r w:rsidRPr="00733BDB">
        <w:rPr>
          <w:rFonts w:ascii="Times New Roman" w:hAnsi="Times New Roman" w:cs="Times New Roman"/>
          <w:vertAlign w:val="superscript"/>
          <w:lang w:val="en-US"/>
        </w:rPr>
        <w:t>1</w:t>
      </w:r>
      <w:r w:rsidRPr="00733BDB">
        <w:rPr>
          <w:rFonts w:ascii="Times New Roman" w:hAnsi="Times New Roman" w:cs="Times New Roman"/>
          <w:lang w:val="en-US"/>
        </w:rPr>
        <w:t>, Florence Bachelot</w:t>
      </w:r>
      <w:r w:rsidRPr="00733BDB">
        <w:rPr>
          <w:rFonts w:ascii="Times New Roman" w:hAnsi="Times New Roman" w:cs="Times New Roman"/>
          <w:vertAlign w:val="superscript"/>
          <w:lang w:val="en-US"/>
        </w:rPr>
        <w:t>1</w:t>
      </w:r>
      <w:r w:rsidRPr="00733BDB">
        <w:rPr>
          <w:rFonts w:ascii="Times New Roman" w:hAnsi="Times New Roman" w:cs="Times New Roman"/>
          <w:lang w:val="en-US"/>
        </w:rPr>
        <w:t>, Véronique Ménard</w:t>
      </w:r>
      <w:r w:rsidRPr="00733BDB">
        <w:rPr>
          <w:rFonts w:ascii="Times New Roman" w:hAnsi="Times New Roman" w:cs="Times New Roman"/>
          <w:vertAlign w:val="superscript"/>
          <w:lang w:val="en-US"/>
        </w:rPr>
        <w:t>2,3</w:t>
      </w:r>
      <w:r w:rsidRPr="00733BDB">
        <w:rPr>
          <w:rFonts w:ascii="Times New Roman" w:hAnsi="Times New Roman" w:cs="Times New Roman"/>
          <w:lang w:val="en-US"/>
        </w:rPr>
        <w:t>, Chloé Brizais</w:t>
      </w:r>
      <w:r w:rsidRPr="00733BDB">
        <w:rPr>
          <w:rFonts w:ascii="Times New Roman" w:hAnsi="Times New Roman" w:cs="Times New Roman"/>
          <w:vertAlign w:val="superscript"/>
          <w:lang w:val="en-US"/>
        </w:rPr>
        <w:t>1</w:t>
      </w:r>
      <w:r w:rsidRPr="00733BDB">
        <w:rPr>
          <w:rFonts w:ascii="Times New Roman" w:hAnsi="Times New Roman" w:cs="Times New Roman"/>
          <w:lang w:val="en-US"/>
        </w:rPr>
        <w:t>, Léo Macé</w:t>
      </w:r>
      <w:r w:rsidRPr="00733BDB">
        <w:rPr>
          <w:rFonts w:ascii="Times New Roman" w:hAnsi="Times New Roman" w:cs="Times New Roman"/>
          <w:vertAlign w:val="superscript"/>
          <w:lang w:val="en-US"/>
        </w:rPr>
        <w:t>1</w:t>
      </w:r>
      <w:r w:rsidRPr="00733BDB">
        <w:rPr>
          <w:rFonts w:ascii="Times New Roman" w:hAnsi="Times New Roman" w:cs="Times New Roman"/>
          <w:lang w:val="en-US"/>
        </w:rPr>
        <w:t>, Christelle Elie</w:t>
      </w:r>
      <w:r w:rsidRPr="00733BDB">
        <w:rPr>
          <w:rFonts w:ascii="Times New Roman" w:hAnsi="Times New Roman" w:cs="Times New Roman"/>
          <w:vertAlign w:val="superscript"/>
          <w:lang w:val="en-US"/>
        </w:rPr>
        <w:t>1</w:t>
      </w:r>
      <w:r w:rsidRPr="00733BDB">
        <w:rPr>
          <w:rFonts w:ascii="Times New Roman" w:hAnsi="Times New Roman" w:cs="Times New Roman"/>
          <w:lang w:val="en-US"/>
        </w:rPr>
        <w:t>, Nicolas Cailler Gruet</w:t>
      </w:r>
      <w:r w:rsidRPr="00733BDB">
        <w:rPr>
          <w:rFonts w:ascii="Times New Roman" w:hAnsi="Times New Roman" w:cs="Times New Roman"/>
          <w:vertAlign w:val="superscript"/>
          <w:lang w:val="en-US"/>
        </w:rPr>
        <w:t>1</w:t>
      </w:r>
      <w:r w:rsidRPr="00733BDB">
        <w:rPr>
          <w:rFonts w:ascii="Times New Roman" w:hAnsi="Times New Roman" w:cs="Times New Roman"/>
          <w:lang w:val="en-US"/>
        </w:rPr>
        <w:t>, Théo Teulade</w:t>
      </w:r>
      <w:r w:rsidRPr="00733BDB">
        <w:rPr>
          <w:rFonts w:ascii="Times New Roman" w:hAnsi="Times New Roman" w:cs="Times New Roman"/>
          <w:vertAlign w:val="superscript"/>
          <w:lang w:val="en-US"/>
        </w:rPr>
        <w:t>1</w:t>
      </w:r>
      <w:r w:rsidRPr="00733BDB">
        <w:rPr>
          <w:rFonts w:ascii="Times New Roman" w:hAnsi="Times New Roman" w:cs="Times New Roman"/>
          <w:lang w:val="en-US"/>
        </w:rPr>
        <w:t>, Chloé Havet</w:t>
      </w:r>
      <w:r w:rsidRPr="00733BDB">
        <w:rPr>
          <w:rFonts w:ascii="Times New Roman" w:hAnsi="Times New Roman" w:cs="Times New Roman"/>
          <w:vertAlign w:val="superscript"/>
          <w:lang w:val="en-US"/>
        </w:rPr>
        <w:t>1</w:t>
      </w:r>
      <w:r w:rsidRPr="00733BDB">
        <w:rPr>
          <w:rFonts w:ascii="Times New Roman" w:hAnsi="Times New Roman" w:cs="Times New Roman"/>
          <w:lang w:val="en-US"/>
        </w:rPr>
        <w:t>, Frédéric Voyer</w:t>
      </w:r>
      <w:r w:rsidRPr="00733BDB">
        <w:rPr>
          <w:rFonts w:ascii="Times New Roman" w:hAnsi="Times New Roman" w:cs="Times New Roman"/>
          <w:vertAlign w:val="superscript"/>
          <w:lang w:val="en-US"/>
        </w:rPr>
        <w:t>4</w:t>
      </w:r>
      <w:r w:rsidRPr="00733BDB">
        <w:rPr>
          <w:rFonts w:ascii="Times New Roman" w:hAnsi="Times New Roman" w:cs="Times New Roman"/>
          <w:lang w:val="en-US"/>
        </w:rPr>
        <w:t xml:space="preserve">, </w:t>
      </w:r>
      <w:proofErr w:type="spellStart"/>
      <w:r w:rsidR="00D037B1">
        <w:rPr>
          <w:rFonts w:ascii="Times New Roman" w:hAnsi="Times New Roman" w:cs="Times New Roman"/>
          <w:lang w:val="en-US"/>
        </w:rPr>
        <w:t>Imène</w:t>
      </w:r>
      <w:proofErr w:type="spellEnd"/>
      <w:r w:rsidR="00D037B1">
        <w:rPr>
          <w:rFonts w:ascii="Times New Roman" w:hAnsi="Times New Roman" w:cs="Times New Roman"/>
          <w:lang w:val="en-US"/>
        </w:rPr>
        <w:t xml:space="preserve"> Garali</w:t>
      </w:r>
      <w:r w:rsidR="00D037B1" w:rsidRPr="00D037B1">
        <w:rPr>
          <w:rFonts w:ascii="Times New Roman" w:hAnsi="Times New Roman" w:cs="Times New Roman"/>
          <w:vertAlign w:val="superscript"/>
          <w:lang w:val="en-US"/>
        </w:rPr>
        <w:t>1</w:t>
      </w:r>
      <w:r w:rsidR="00D037B1">
        <w:rPr>
          <w:rFonts w:ascii="Times New Roman" w:hAnsi="Times New Roman" w:cs="Times New Roman"/>
          <w:lang w:val="en-US"/>
        </w:rPr>
        <w:t xml:space="preserve">, </w:t>
      </w:r>
      <w:r w:rsidRPr="00733BDB">
        <w:rPr>
          <w:rFonts w:ascii="Times New Roman" w:hAnsi="Times New Roman" w:cs="Times New Roman"/>
          <w:lang w:val="en-US"/>
        </w:rPr>
        <w:t>Céline Gloaguen</w:t>
      </w:r>
      <w:r w:rsidRPr="00733BDB">
        <w:rPr>
          <w:rFonts w:ascii="Times New Roman" w:hAnsi="Times New Roman" w:cs="Times New Roman"/>
          <w:vertAlign w:val="superscript"/>
          <w:lang w:val="en-US"/>
        </w:rPr>
        <w:t>1</w:t>
      </w:r>
      <w:r w:rsidRPr="00733BDB">
        <w:rPr>
          <w:rFonts w:ascii="Times New Roman" w:hAnsi="Times New Roman" w:cs="Times New Roman"/>
          <w:lang w:val="en-US"/>
        </w:rPr>
        <w:t>, François Gensdarmes</w:t>
      </w:r>
      <w:r w:rsidRPr="00733BDB">
        <w:rPr>
          <w:rFonts w:ascii="Times New Roman" w:hAnsi="Times New Roman" w:cs="Times New Roman"/>
          <w:vertAlign w:val="superscript"/>
          <w:lang w:val="en-US"/>
        </w:rPr>
        <w:t>5</w:t>
      </w:r>
      <w:r w:rsidRPr="00733BDB">
        <w:rPr>
          <w:rFonts w:ascii="Times New Roman" w:hAnsi="Times New Roman" w:cs="Times New Roman"/>
          <w:lang w:val="en-US"/>
        </w:rPr>
        <w:t>, Dmitry Klokov</w:t>
      </w:r>
      <w:r w:rsidRPr="00733BDB">
        <w:rPr>
          <w:rFonts w:ascii="Times New Roman" w:hAnsi="Times New Roman" w:cs="Times New Roman"/>
          <w:vertAlign w:val="superscript"/>
          <w:lang w:val="en-US"/>
        </w:rPr>
        <w:t>1</w:t>
      </w:r>
      <w:r w:rsidRPr="00733BDB">
        <w:rPr>
          <w:rFonts w:ascii="Times New Roman" w:hAnsi="Times New Roman" w:cs="Times New Roman"/>
          <w:lang w:val="en-US"/>
        </w:rPr>
        <w:t>, and Chrystelle Ibanez</w:t>
      </w:r>
      <w:r w:rsidRPr="00733BDB">
        <w:rPr>
          <w:rFonts w:ascii="Times New Roman" w:hAnsi="Times New Roman" w:cs="Times New Roman"/>
          <w:vertAlign w:val="superscript"/>
          <w:lang w:val="en-US"/>
        </w:rPr>
        <w:t>1</w:t>
      </w:r>
      <w:r w:rsidRPr="00733BDB">
        <w:rPr>
          <w:rFonts w:ascii="Times New Roman" w:hAnsi="Times New Roman" w:cs="Times New Roman"/>
          <w:lang w:val="en-US"/>
        </w:rPr>
        <w:t xml:space="preserve">* </w:t>
      </w:r>
    </w:p>
    <w:bookmarkEnd w:id="0"/>
    <w:p w14:paraId="7EF08F30" w14:textId="77777777" w:rsidR="0007395E" w:rsidRPr="00733BDB" w:rsidRDefault="0007395E" w:rsidP="0007395E">
      <w:pPr>
        <w:spacing w:after="0" w:line="480" w:lineRule="auto"/>
        <w:rPr>
          <w:rFonts w:ascii="Times New Roman" w:hAnsi="Times New Roman" w:cs="Times New Roman"/>
          <w:lang w:val="en-US"/>
        </w:rPr>
      </w:pPr>
    </w:p>
    <w:p w14:paraId="6DB23280" w14:textId="0D352A1C" w:rsidR="0007395E" w:rsidRPr="00733BDB" w:rsidRDefault="0007395E" w:rsidP="0007395E">
      <w:pPr>
        <w:spacing w:after="0" w:line="480" w:lineRule="auto"/>
        <w:rPr>
          <w:rFonts w:ascii="Times New Roman" w:hAnsi="Times New Roman" w:cs="Times New Roman"/>
          <w:i/>
        </w:rPr>
      </w:pPr>
      <w:r w:rsidRPr="00733BDB">
        <w:rPr>
          <w:rFonts w:ascii="Times New Roman" w:hAnsi="Times New Roman" w:cs="Times New Roman"/>
          <w:i/>
          <w:vertAlign w:val="superscript"/>
        </w:rPr>
        <w:t>1</w:t>
      </w:r>
      <w:r w:rsidR="00404AF5" w:rsidRPr="00404AF5">
        <w:rPr>
          <w:rFonts w:ascii="Times New Roman" w:hAnsi="Times New Roman" w:cs="Times New Roman"/>
          <w:i/>
        </w:rPr>
        <w:t>Autorité de Sûreté Nucléaire et de Radioprotection</w:t>
      </w:r>
      <w:r w:rsidRPr="00733BDB">
        <w:rPr>
          <w:rFonts w:ascii="Times New Roman" w:hAnsi="Times New Roman" w:cs="Times New Roman"/>
          <w:i/>
        </w:rPr>
        <w:t>, PSE-SANTE/SESANE/LRTOX, F-92262, Fontenay-aux-Roses cedex, France.</w:t>
      </w:r>
    </w:p>
    <w:p w14:paraId="68484153" w14:textId="77777777" w:rsidR="0007395E" w:rsidRPr="00404AF5" w:rsidRDefault="0007395E" w:rsidP="0007395E">
      <w:pPr>
        <w:spacing w:after="0" w:line="480" w:lineRule="auto"/>
        <w:rPr>
          <w:rFonts w:ascii="Times New Roman" w:hAnsi="Times New Roman" w:cs="Times New Roman"/>
          <w:i/>
        </w:rPr>
      </w:pPr>
      <w:r w:rsidRPr="00404AF5">
        <w:rPr>
          <w:rFonts w:ascii="Times New Roman" w:hAnsi="Times New Roman" w:cs="Times New Roman"/>
          <w:i/>
          <w:vertAlign w:val="superscript"/>
        </w:rPr>
        <w:t>2</w:t>
      </w:r>
      <w:r w:rsidRPr="00404AF5">
        <w:rPr>
          <w:rFonts w:ascii="Times New Roman" w:hAnsi="Times New Roman" w:cs="Times New Roman"/>
          <w:i/>
        </w:rPr>
        <w:t xml:space="preserve">Université Paris Cité, Inserm, CEA, Stabilité Génétique Cellules Souches et Radiations, </w:t>
      </w:r>
      <w:proofErr w:type="spellStart"/>
      <w:r w:rsidRPr="00404AF5">
        <w:rPr>
          <w:rFonts w:ascii="Times New Roman" w:hAnsi="Times New Roman" w:cs="Times New Roman"/>
          <w:i/>
        </w:rPr>
        <w:t>iRCM</w:t>
      </w:r>
      <w:proofErr w:type="spellEnd"/>
      <w:r w:rsidRPr="00404AF5">
        <w:rPr>
          <w:rFonts w:ascii="Times New Roman" w:hAnsi="Times New Roman" w:cs="Times New Roman"/>
          <w:i/>
        </w:rPr>
        <w:t xml:space="preserve">/IBFJ, F-92265, Fontenay-aux-Roses, France  </w:t>
      </w:r>
    </w:p>
    <w:p w14:paraId="36FEEB7D" w14:textId="77777777" w:rsidR="0007395E" w:rsidRPr="00733BDB" w:rsidRDefault="0007395E" w:rsidP="0007395E">
      <w:pPr>
        <w:spacing w:after="0" w:line="480" w:lineRule="auto"/>
        <w:rPr>
          <w:rFonts w:ascii="Times New Roman" w:hAnsi="Times New Roman" w:cs="Times New Roman"/>
          <w:i/>
        </w:rPr>
      </w:pPr>
      <w:r w:rsidRPr="00404AF5">
        <w:rPr>
          <w:rFonts w:ascii="Times New Roman" w:hAnsi="Times New Roman" w:cs="Times New Roman"/>
          <w:i/>
          <w:vertAlign w:val="superscript"/>
        </w:rPr>
        <w:t>3</w:t>
      </w:r>
      <w:r w:rsidRPr="00404AF5">
        <w:rPr>
          <w:rFonts w:ascii="Times New Roman" w:hAnsi="Times New Roman" w:cs="Times New Roman"/>
          <w:i/>
        </w:rPr>
        <w:t xml:space="preserve">Université Paris-Saclay, Inserm, CEA, Stabilité Génétique Cellules Souches et Radiations, </w:t>
      </w:r>
      <w:proofErr w:type="spellStart"/>
      <w:r w:rsidRPr="00404AF5">
        <w:rPr>
          <w:rFonts w:ascii="Times New Roman" w:hAnsi="Times New Roman" w:cs="Times New Roman"/>
          <w:i/>
        </w:rPr>
        <w:t>iRCM</w:t>
      </w:r>
      <w:proofErr w:type="spellEnd"/>
      <w:r w:rsidRPr="00404AF5">
        <w:rPr>
          <w:rFonts w:ascii="Times New Roman" w:hAnsi="Times New Roman" w:cs="Times New Roman"/>
          <w:i/>
        </w:rPr>
        <w:t>/IBFJ, F-92265, Fontenay-aux-Roses, France</w:t>
      </w:r>
    </w:p>
    <w:p w14:paraId="6C9CE82F" w14:textId="53413BBA" w:rsidR="0007395E" w:rsidRPr="00733BDB" w:rsidRDefault="0007395E" w:rsidP="0007395E">
      <w:pPr>
        <w:spacing w:after="0" w:line="480" w:lineRule="auto"/>
        <w:rPr>
          <w:rFonts w:ascii="Times New Roman" w:hAnsi="Times New Roman" w:cs="Times New Roman"/>
          <w:i/>
        </w:rPr>
      </w:pPr>
      <w:r w:rsidRPr="00733BDB">
        <w:rPr>
          <w:rFonts w:ascii="Times New Roman" w:hAnsi="Times New Roman" w:cs="Times New Roman"/>
          <w:i/>
          <w:vertAlign w:val="superscript"/>
        </w:rPr>
        <w:t>4</w:t>
      </w:r>
      <w:r w:rsidR="00404AF5" w:rsidRPr="00404AF5">
        <w:rPr>
          <w:rFonts w:ascii="Times New Roman" w:hAnsi="Times New Roman" w:cs="Times New Roman"/>
          <w:i/>
        </w:rPr>
        <w:t>Autorité de Sûreté Nucléaire et de Radioprotection</w:t>
      </w:r>
      <w:r w:rsidRPr="00733BDB">
        <w:rPr>
          <w:rFonts w:ascii="Times New Roman" w:hAnsi="Times New Roman" w:cs="Times New Roman"/>
          <w:i/>
        </w:rPr>
        <w:t>, PSE-SANTE/SESANE/GSEA, F-92262, Fontenay-aux-Roses cedex, France.</w:t>
      </w:r>
    </w:p>
    <w:p w14:paraId="5A8441BE" w14:textId="5FA3B629" w:rsidR="0007395E" w:rsidRPr="00733BDB" w:rsidRDefault="0007395E" w:rsidP="0007395E">
      <w:pPr>
        <w:spacing w:after="0" w:line="480" w:lineRule="auto"/>
        <w:rPr>
          <w:rFonts w:ascii="Times New Roman" w:hAnsi="Times New Roman" w:cs="Times New Roman"/>
          <w:i/>
        </w:rPr>
      </w:pPr>
      <w:r w:rsidRPr="00733BDB">
        <w:rPr>
          <w:rFonts w:ascii="Times New Roman" w:hAnsi="Times New Roman" w:cs="Times New Roman"/>
          <w:i/>
          <w:vertAlign w:val="superscript"/>
        </w:rPr>
        <w:t>5</w:t>
      </w:r>
      <w:r w:rsidR="00404AF5" w:rsidRPr="00404AF5">
        <w:rPr>
          <w:rFonts w:ascii="Times New Roman" w:hAnsi="Times New Roman" w:cs="Times New Roman"/>
          <w:i/>
        </w:rPr>
        <w:t>Autorité de Sûreté Nucléaire et de Radioprotection</w:t>
      </w:r>
      <w:r w:rsidRPr="00733BDB">
        <w:rPr>
          <w:rFonts w:ascii="Times New Roman" w:hAnsi="Times New Roman" w:cs="Times New Roman"/>
          <w:i/>
        </w:rPr>
        <w:t>, PSN-RES/SCA/LPMA, F-91400, Saclay, France.</w:t>
      </w:r>
    </w:p>
    <w:p w14:paraId="0EB84909" w14:textId="77777777" w:rsidR="00AA2726" w:rsidRPr="003153D1" w:rsidRDefault="00AA2726" w:rsidP="00655973">
      <w:pPr>
        <w:spacing w:after="0" w:line="480" w:lineRule="auto"/>
        <w:rPr>
          <w:rFonts w:ascii="Times New Roman" w:hAnsi="Times New Roman" w:cs="Times New Roman"/>
          <w:i/>
        </w:rPr>
      </w:pPr>
    </w:p>
    <w:p w14:paraId="208356EA" w14:textId="7CF55ADB" w:rsidR="009A40F0" w:rsidRPr="00C33BCC" w:rsidRDefault="00CC7731" w:rsidP="00655973">
      <w:pPr>
        <w:spacing w:after="0" w:line="480" w:lineRule="auto"/>
        <w:rPr>
          <w:rFonts w:ascii="Times New Roman" w:hAnsi="Times New Roman" w:cs="Times New Roman"/>
          <w:b/>
        </w:rPr>
      </w:pPr>
      <w:r w:rsidRPr="00C33BCC">
        <w:rPr>
          <w:rFonts w:ascii="Times New Roman" w:hAnsi="Times New Roman" w:cs="Times New Roman"/>
          <w:b/>
        </w:rPr>
        <w:t>*</w:t>
      </w:r>
      <w:proofErr w:type="spellStart"/>
      <w:r w:rsidR="007741E1" w:rsidRPr="00C33BCC">
        <w:rPr>
          <w:rFonts w:ascii="Times New Roman" w:hAnsi="Times New Roman" w:cs="Times New Roman"/>
          <w:b/>
        </w:rPr>
        <w:t>Corresponding</w:t>
      </w:r>
      <w:proofErr w:type="spellEnd"/>
      <w:r w:rsidR="007741E1" w:rsidRPr="00C33BCC">
        <w:rPr>
          <w:rFonts w:ascii="Times New Roman" w:hAnsi="Times New Roman" w:cs="Times New Roman"/>
          <w:b/>
        </w:rPr>
        <w:t xml:space="preserve"> </w:t>
      </w:r>
      <w:proofErr w:type="spellStart"/>
      <w:r w:rsidR="007741E1" w:rsidRPr="00C33BCC">
        <w:rPr>
          <w:rFonts w:ascii="Times New Roman" w:hAnsi="Times New Roman" w:cs="Times New Roman"/>
          <w:b/>
        </w:rPr>
        <w:t>author</w:t>
      </w:r>
      <w:proofErr w:type="spellEnd"/>
      <w:r w:rsidR="00D632BB" w:rsidRPr="00C33BCC">
        <w:rPr>
          <w:rFonts w:ascii="Times New Roman" w:hAnsi="Times New Roman" w:cs="Times New Roman"/>
          <w:b/>
        </w:rPr>
        <w:t xml:space="preserve"> </w:t>
      </w:r>
      <w:r w:rsidR="007741E1" w:rsidRPr="00C33BCC">
        <w:rPr>
          <w:rFonts w:ascii="Times New Roman" w:hAnsi="Times New Roman" w:cs="Times New Roman"/>
          <w:b/>
        </w:rPr>
        <w:t>:</w:t>
      </w:r>
      <w:r w:rsidR="00EF7200" w:rsidRPr="00C33BCC">
        <w:rPr>
          <w:rFonts w:ascii="Times New Roman" w:hAnsi="Times New Roman" w:cs="Times New Roman"/>
          <w:b/>
        </w:rPr>
        <w:t xml:space="preserve"> </w:t>
      </w:r>
      <w:r w:rsidR="00275443" w:rsidRPr="00C33BCC">
        <w:rPr>
          <w:rFonts w:ascii="Times New Roman" w:hAnsi="Times New Roman" w:cs="Times New Roman"/>
        </w:rPr>
        <w:t xml:space="preserve">Dr. </w:t>
      </w:r>
      <w:r w:rsidR="007741E1" w:rsidRPr="00C33BCC">
        <w:rPr>
          <w:rFonts w:ascii="Times New Roman" w:hAnsi="Times New Roman" w:cs="Times New Roman"/>
        </w:rPr>
        <w:t>Chrystelle Ibanez</w:t>
      </w:r>
    </w:p>
    <w:p w14:paraId="34D5A764" w14:textId="30130FBA" w:rsidR="007741E1" w:rsidRPr="00C33BCC" w:rsidRDefault="00404AF5" w:rsidP="00655973">
      <w:pPr>
        <w:spacing w:after="0" w:line="480" w:lineRule="auto"/>
        <w:rPr>
          <w:rFonts w:ascii="Times New Roman" w:hAnsi="Times New Roman" w:cs="Times New Roman"/>
        </w:rPr>
      </w:pPr>
      <w:r>
        <w:rPr>
          <w:rFonts w:ascii="Times New Roman" w:hAnsi="Times New Roman" w:cs="Times New Roman"/>
        </w:rPr>
        <w:t>ASNR</w:t>
      </w:r>
      <w:r w:rsidR="00275443" w:rsidRPr="00C33BCC">
        <w:rPr>
          <w:rFonts w:ascii="Times New Roman" w:hAnsi="Times New Roman" w:cs="Times New Roman"/>
        </w:rPr>
        <w:t xml:space="preserve">, PSE-SANTE, SESANE, </w:t>
      </w:r>
      <w:r w:rsidR="007741E1" w:rsidRPr="00C33BCC">
        <w:rPr>
          <w:rFonts w:ascii="Times New Roman" w:hAnsi="Times New Roman" w:cs="Times New Roman"/>
        </w:rPr>
        <w:t xml:space="preserve">Laboratoire de Radiotoxicologie </w:t>
      </w:r>
      <w:r w:rsidR="00E84D04" w:rsidRPr="00C33BCC">
        <w:rPr>
          <w:rFonts w:ascii="Times New Roman" w:hAnsi="Times New Roman" w:cs="Times New Roman"/>
        </w:rPr>
        <w:t xml:space="preserve">et Radiobiologie </w:t>
      </w:r>
      <w:r w:rsidR="007741E1" w:rsidRPr="00C33BCC">
        <w:rPr>
          <w:rFonts w:ascii="Times New Roman" w:hAnsi="Times New Roman" w:cs="Times New Roman"/>
        </w:rPr>
        <w:t>Expérimentale</w:t>
      </w:r>
    </w:p>
    <w:p w14:paraId="50C424CC" w14:textId="66522B76" w:rsidR="00524734" w:rsidRPr="00773869" w:rsidRDefault="00524734" w:rsidP="00655973">
      <w:pPr>
        <w:spacing w:after="0" w:line="480" w:lineRule="auto"/>
        <w:rPr>
          <w:rFonts w:ascii="Times New Roman" w:hAnsi="Times New Roman" w:cs="Times New Roman"/>
        </w:rPr>
      </w:pPr>
      <w:r w:rsidRPr="00773869">
        <w:rPr>
          <w:rFonts w:ascii="Times New Roman" w:hAnsi="Times New Roman" w:cs="Times New Roman"/>
        </w:rPr>
        <w:t>Avenue de la Division Leclerc, BP17, 92262 Fontenay aux Roses, France</w:t>
      </w:r>
    </w:p>
    <w:p w14:paraId="258BC1AF" w14:textId="389EDC38" w:rsidR="003267ED" w:rsidRDefault="009A40F0" w:rsidP="00257EFE">
      <w:pPr>
        <w:spacing w:after="0" w:line="480" w:lineRule="auto"/>
        <w:rPr>
          <w:rFonts w:ascii="Times New Roman" w:hAnsi="Times New Roman" w:cs="Times New Roman"/>
          <w:lang w:val="en-US"/>
        </w:rPr>
      </w:pPr>
      <w:r w:rsidRPr="00773869">
        <w:rPr>
          <w:rFonts w:ascii="Times New Roman" w:hAnsi="Times New Roman" w:cs="Times New Roman"/>
          <w:lang w:val="en-US"/>
        </w:rPr>
        <w:t>Tel: +33 (0)1 58 35 82 84; E-mail address: chrystelle.ibanez@</w:t>
      </w:r>
      <w:r w:rsidR="00404AF5">
        <w:rPr>
          <w:rFonts w:ascii="Times New Roman" w:hAnsi="Times New Roman" w:cs="Times New Roman"/>
          <w:lang w:val="en-US"/>
        </w:rPr>
        <w:t>asnr.fr</w:t>
      </w:r>
      <w:r w:rsidR="003267ED">
        <w:rPr>
          <w:rFonts w:ascii="Times New Roman" w:hAnsi="Times New Roman" w:cs="Times New Roman"/>
          <w:lang w:val="en-US"/>
        </w:rPr>
        <w:br w:type="page"/>
      </w:r>
    </w:p>
    <w:p w14:paraId="4CB8A0A5" w14:textId="7557BA5E" w:rsidR="00A81306" w:rsidRDefault="00D037B1" w:rsidP="00A81306">
      <w:pPr>
        <w:spacing w:after="0" w:line="480" w:lineRule="auto"/>
        <w:jc w:val="both"/>
        <w:rPr>
          <w:rFonts w:ascii="Times New Roman" w:hAnsi="Times New Roman" w:cs="Times New Roman"/>
          <w:b/>
          <w:lang w:val="en-GB"/>
        </w:rPr>
      </w:pPr>
      <w:r>
        <w:rPr>
          <w:rFonts w:ascii="Times New Roman" w:hAnsi="Times New Roman" w:cs="Times New Roman"/>
          <w:b/>
          <w:lang w:val="en-GB"/>
        </w:rPr>
        <w:lastRenderedPageBreak/>
        <w:t>Supplementary section: d</w:t>
      </w:r>
      <w:r w:rsidR="00A81306">
        <w:rPr>
          <w:rFonts w:ascii="Times New Roman" w:hAnsi="Times New Roman" w:cs="Times New Roman"/>
          <w:b/>
          <w:lang w:val="en-GB"/>
        </w:rPr>
        <w:t xml:space="preserve">etailed version of the </w:t>
      </w:r>
      <w:r w:rsidR="00A81306" w:rsidRPr="00733BDB">
        <w:rPr>
          <w:rFonts w:ascii="Times New Roman" w:hAnsi="Times New Roman" w:cs="Times New Roman"/>
          <w:b/>
          <w:lang w:val="en-GB"/>
        </w:rPr>
        <w:t>METHODS</w:t>
      </w:r>
      <w:r w:rsidR="00A81306">
        <w:rPr>
          <w:rFonts w:ascii="Times New Roman" w:hAnsi="Times New Roman" w:cs="Times New Roman"/>
          <w:b/>
          <w:lang w:val="en-GB"/>
        </w:rPr>
        <w:t xml:space="preserve"> section</w:t>
      </w:r>
    </w:p>
    <w:p w14:paraId="76C170F0" w14:textId="072CDF15" w:rsidR="00A81306" w:rsidRPr="00CF07B8" w:rsidRDefault="00A81306" w:rsidP="00A81306">
      <w:pPr>
        <w:spacing w:after="0" w:line="480" w:lineRule="auto"/>
        <w:jc w:val="both"/>
        <w:rPr>
          <w:rFonts w:ascii="Times New Roman" w:hAnsi="Times New Roman" w:cs="Times New Roman"/>
          <w:bCs/>
          <w:lang w:val="en-GB"/>
        </w:rPr>
      </w:pPr>
      <w:r w:rsidRPr="00785B6D">
        <w:rPr>
          <w:rFonts w:ascii="Times New Roman" w:hAnsi="Times New Roman" w:cs="Times New Roman"/>
          <w:bCs/>
          <w:lang w:val="en-GB"/>
        </w:rPr>
        <w:t>T</w:t>
      </w:r>
      <w:r>
        <w:rPr>
          <w:rFonts w:ascii="Times New Roman" w:hAnsi="Times New Roman" w:cs="Times New Roman"/>
          <w:bCs/>
          <w:lang w:val="en-GB"/>
        </w:rPr>
        <w:t>h</w:t>
      </w:r>
      <w:r w:rsidRPr="00785B6D">
        <w:rPr>
          <w:rFonts w:ascii="Times New Roman" w:hAnsi="Times New Roman" w:cs="Times New Roman"/>
          <w:bCs/>
          <w:lang w:val="en-GB"/>
        </w:rPr>
        <w:t>is study is reported in accordance with ARRIVE guidelines</w:t>
      </w:r>
      <w:r>
        <w:rPr>
          <w:rFonts w:ascii="Times New Roman" w:hAnsi="Times New Roman" w:cs="Times New Roman"/>
          <w:bCs/>
          <w:lang w:val="en-GB"/>
        </w:rPr>
        <w:t>.</w:t>
      </w:r>
    </w:p>
    <w:p w14:paraId="76169A93"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Animals</w:t>
      </w:r>
    </w:p>
    <w:p w14:paraId="5C34EF1D"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Adult twelve-week-old male Sprague-Dawley rats (weighing 350g ± 15g) were used (Janvier Labs, France). Males were chosen for this study as they are more representative of the population exposed to our two stressors, such as nuclear industry workers who constitute 87% of the INWORKS epidemiological cohort </w:t>
      </w:r>
      <w:r w:rsidRPr="00733BDB">
        <w:rPr>
          <w:rFonts w:ascii="Times New Roman" w:hAnsi="Times New Roman" w:cs="Times New Roman"/>
          <w:bCs/>
          <w:lang w:val="en-GB"/>
        </w:rPr>
        <w:fldChar w:fldCharType="begin">
          <w:fldData xml:space="preserve">PEVuZE5vdGU+PENpdGU+PEF1dGhvcj5SaWNoYXJkc29uPC9BdXRob3I+PFllYXI+MjAyMzwvWWVh
cj48UmVjTnVtPjUzNzE8L1JlY051bT48RGlzcGxheVRleHQ+WzI2XTwvRGlzcGxheVRleHQ+PHJl
Y29yZD48cmVjLW51bWJlcj41MzcxPC9yZWMtbnVtYmVyPjxmb3JlaWduLWtleXM+PGtleSBhcHA9
IkVOIiBkYi1pZD0iYTl0d3hzMmZrc2RzZXRlZHNwdzUyNWFsNTk1MnQ1ZHZ4dHoyIj41MzcxPC9r
ZXk+PC9mb3JlaWduLWtleXM+PHJlZi10eXBlIG5hbWU9IkpvdXJuYWwgQXJ0aWNsZSI+MTc8L3Jl
Zi10eXBlPjxjb250cmlidXRvcnM+PGF1dGhvcnM+PGF1dGhvcj5SaWNoYXJkc29uLCBELiBCLjwv
YXV0aG9yPjxhdXRob3I+TGV1cmF1ZCwgSy48L2F1dGhvcj48YXV0aG9yPkxhdXJpZXIsIEQuPC9h
dXRob3I+PGF1dGhvcj5HaWxsaWVzLCBNLjwvYXV0aG9yPjxhdXRob3I+SGF5bG9jaywgUi48L2F1
dGhvcj48YXV0aG9yPktlbGx5LVJlaWYsIEsuPC9hdXRob3I+PGF1dGhvcj5CZXJ0a2UsIFMuPC9h
dXRob3I+PGF1dGhvcj5EYW5pZWxzLCBSLiBELjwvYXV0aG9yPjxhdXRob3I+VGhpZXJyeS1DaGVm
LCBJLjwvYXV0aG9yPjxhdXRob3I+TW9pc3Nvbm5pZXIsIE0uPC9hdXRob3I+PGF1dGhvcj5LZXNt
aW5pZW5lLCBBLjwvYXV0aG9yPjxhdXRob3I+U2NodWJhdWVyLUJlcmlnYW4sIE0uIEsuPC9hdXRo
b3I+PC9hdXRob3JzPjwvY29udHJpYnV0b3JzPjxhdXRoLWFkZHJlc3M+RGVwYXJ0bWVudCBvZiBF
bnZpcm9ubWVudGFsIGFuZCBPY2N1cGF0aW9uYWwgSGVhbHRoLCBQcm9ncmFtIGluIFB1YmxpYyBI
ZWFsdGgsIFVuaXZlcnNpdHkgb2YgQ2FsaWZvcm5pYSwgSXJ2aW5lLCBDQSwgVVNBIGRhdmlkLnJp
Y2hhcmRzb25AdWNpLmVkdS4mI3hEO0luc3RpdHV0IGRlIFJhZGlvcHJvdGVjdGlvbiBldCBkZSBT
dXJldGUgTnVjbGVhaXJlIChJUlNOKSwgRm9udGVuYXktYXV4LVJvc2VzLCBGcmFuY2UuJiN4RDtV
SyBIZWFsdGggU2VjdXJpdHkgQWdlbmN5LCBDaGlsdG9uLCBEaWRjb3QsIE94Zm9yZHNoaXJlLCBV
Sy4mI3hEO05hdGlvbmFsIEluc3RpdHV0ZSBmb3IgT2NjdXBhdGlvbmFsIFNhZmV0eSBhbmQgSGVh
bHRoLCBDaW5jaW5uYXRpLCBPSCwgVVNBLiYjeEQ7QmFyY2Vsb25hIEluc3RpdHV0ZSBvZiBHbG9i
YWwgSGVhbHRoIChJU0dsb2JhbCksIEJhcmNlbG9uYSwgU3BhaW4uJiN4RDtJbnRlcm5hdGlvbmFs
IEFnZW5jeSBmb3IgUmVzZWFyY2ggb24gQ2FuY2VyLiBMeW9uLCBGcmFuY2UuPC9hdXRoLWFkZHJl
c3M+PHRpdGxlcz48dGl0bGU+Q2FuY2VyIG1vcnRhbGl0eSBhZnRlciBsb3cgZG9zZSBleHBvc3Vy
ZSB0byBpb25pc2luZyByYWRpYXRpb24gaW4gd29ya2VycyBpbiBGcmFuY2UsIHRoZSBVbml0ZWQg
S2luZ2RvbSwgYW5kIHRoZSBVbml0ZWQgU3RhdGVzIChJTldPUktTKTogY29ob3J0IHN0dWR5PC90
aXRsZT48c2Vjb25kYXJ5LXRpdGxlPkJNSjwvc2Vjb25kYXJ5LXRpdGxlPjwvdGl0bGVzPjxwZXJp
b2RpY2FsPjxmdWxsLXRpdGxlPkJNSjwvZnVsbC10aXRsZT48L3BlcmlvZGljYWw+PHBhZ2VzPmUw
NzQ1MjA8L3BhZ2VzPjx2b2x1bWU+MzgyPC92b2x1bWU+PGVkaXRpb24+MjAyMy8wOC8xNzwvZWRp
dGlvbj48a2V5d29yZHM+PGtleXdvcmQ+SHVtYW5zPC9rZXl3b3JkPjxrZXl3b3JkPlVuaXRlZCBT
dGF0ZXM8L2tleXdvcmQ+PGtleXdvcmQ+Q29ob3J0IFN0dWRpZXM8L2tleXdvcmQ+PGtleXdvcmQ+
Kk5lb3BsYXNtcywgUmFkaWF0aW9uLUluZHVjZWQ8L2tleXdvcmQ+PGtleXdvcmQ+UmFkaWF0aW9u
IERvc2FnZTwva2V5d29yZD48a2V5d29yZD5SYWRpYXRpb24sIElvbml6aW5nPC9rZXl3b3JkPjxr
ZXl3b3JkPkluZHVzdHJ5PC9rZXl3b3JkPjxrZXl3b3JkPlVuaXRlZCBLaW5nZG9tL2VwaWRlbWlv
bG9neTwva2V5d29yZD48a2V5d29yZD4qT2NjdXBhdGlvbmFsIEV4cG9zdXJlL2FkdmVyc2UgZWZm
ZWN0czwva2V5d29yZD48a2V5d29yZD4qT2NjdXBhdGlvbmFsIERpc2Vhc2VzPC9rZXl3b3JkPjxr
ZXl3b3JkPipSYWRpYXRpb24gRXhwb3N1cmUvYWR2ZXJzZSBlZmZlY3RzPC9rZXl3b3JkPjwva2V5
d29yZHM+PGRhdGVzPjx5ZWFyPjIwMjM8L3llYXI+PHB1Yi1kYXRlcz48ZGF0ZT5BdWcgMTY8L2Rh
dGU+PC9wdWItZGF0ZXM+PC9kYXRlcz48aXNibj4xNzU2LTE4MzMgKEVsZWN0cm9uaWMpJiN4RDsw
OTU5LTgxMzggKFByaW50KSYjeEQ7MDk1OS04MTM4IChMaW5raW5nKTwvaXNibj48YWNjZXNzaW9u
LW51bT4zNzU4NjczMTwvYWNjZXNzaW9uLW51bT48dXJscz48cmVsYXRlZC11cmxzPjx1cmw+aHR0
cDovL3d3dy5uY2JpLm5sbS5uaWguZ292L3B1Ym1lZC8zNzU4NjczMTwvdXJsPjwvcmVsYXRlZC11
cmxzPjwvdXJscz48Y3VzdG9tMj4xMDQyNzk5NyBhdCBodHRwczovL3d3dy5pY21qZS5vcmcvZGlz
Y2xvc3VyZS1vZi1pbnRlcmVzdC8gYW5kIGRlY2xhcmU6IHN1cHBvcnQgZnJvbSB0aGUgVVMgTmF0
aW9uYWwgQ2FuY2VyIEluc3RpdHV0ZSwgT3Jhbm8sIHRoZSBGcmVuY2ggQWx0ZXJuYXRpdmUgRW5l
cmdpZXMgYW5kIEF0b21pYyBFbmVyZ3kgQ29tbWlzc2lvbiwgYW5kIEVsZWN0cmljaXRlIGRlIEZy
YW5jZT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0yMDIyLTA3NDUy
MDwvZWxlY3Ryb25pYy1yZXNvdXJjZS1udW0+PGxhbmd1YWdlPmVuZzwvbGFuZ3VhZ2U+PC9yZWNv
cmQ+PC9DaXRlPjwvRW5kTm90ZT4A
</w:fldData>
        </w:fldChar>
      </w:r>
      <w:r w:rsidRPr="00733BDB">
        <w:rPr>
          <w:rFonts w:ascii="Times New Roman" w:hAnsi="Times New Roman" w:cs="Times New Roman"/>
          <w:bCs/>
          <w:lang w:val="en-GB"/>
        </w:rPr>
        <w:instrText xml:space="preserve"> ADDIN EN.CITE </w:instrText>
      </w:r>
      <w:r w:rsidRPr="00733BDB">
        <w:rPr>
          <w:rFonts w:ascii="Times New Roman" w:hAnsi="Times New Roman" w:cs="Times New Roman"/>
          <w:bCs/>
          <w:lang w:val="en-GB"/>
        </w:rPr>
        <w:fldChar w:fldCharType="begin">
          <w:fldData xml:space="preserve">PEVuZE5vdGU+PENpdGU+PEF1dGhvcj5SaWNoYXJkc29uPC9BdXRob3I+PFllYXI+MjAyMzwvWWVh
cj48UmVjTnVtPjUzNzE8L1JlY051bT48RGlzcGxheVRleHQ+WzI2XTwvRGlzcGxheVRleHQ+PHJl
Y29yZD48cmVjLW51bWJlcj41MzcxPC9yZWMtbnVtYmVyPjxmb3JlaWduLWtleXM+PGtleSBhcHA9
IkVOIiBkYi1pZD0iYTl0d3hzMmZrc2RzZXRlZHNwdzUyNWFsNTk1MnQ1ZHZ4dHoyIj41MzcxPC9r
ZXk+PC9mb3JlaWduLWtleXM+PHJlZi10eXBlIG5hbWU9IkpvdXJuYWwgQXJ0aWNsZSI+MTc8L3Jl
Zi10eXBlPjxjb250cmlidXRvcnM+PGF1dGhvcnM+PGF1dGhvcj5SaWNoYXJkc29uLCBELiBCLjwv
YXV0aG9yPjxhdXRob3I+TGV1cmF1ZCwgSy48L2F1dGhvcj48YXV0aG9yPkxhdXJpZXIsIEQuPC9h
dXRob3I+PGF1dGhvcj5HaWxsaWVzLCBNLjwvYXV0aG9yPjxhdXRob3I+SGF5bG9jaywgUi48L2F1
dGhvcj48YXV0aG9yPktlbGx5LVJlaWYsIEsuPC9hdXRob3I+PGF1dGhvcj5CZXJ0a2UsIFMuPC9h
dXRob3I+PGF1dGhvcj5EYW5pZWxzLCBSLiBELjwvYXV0aG9yPjxhdXRob3I+VGhpZXJyeS1DaGVm
LCBJLjwvYXV0aG9yPjxhdXRob3I+TW9pc3Nvbm5pZXIsIE0uPC9hdXRob3I+PGF1dGhvcj5LZXNt
aW5pZW5lLCBBLjwvYXV0aG9yPjxhdXRob3I+U2NodWJhdWVyLUJlcmlnYW4sIE0uIEsuPC9hdXRo
b3I+PC9hdXRob3JzPjwvY29udHJpYnV0b3JzPjxhdXRoLWFkZHJlc3M+RGVwYXJ0bWVudCBvZiBF
bnZpcm9ubWVudGFsIGFuZCBPY2N1cGF0aW9uYWwgSGVhbHRoLCBQcm9ncmFtIGluIFB1YmxpYyBI
ZWFsdGgsIFVuaXZlcnNpdHkgb2YgQ2FsaWZvcm5pYSwgSXJ2aW5lLCBDQSwgVVNBIGRhdmlkLnJp
Y2hhcmRzb25AdWNpLmVkdS4mI3hEO0luc3RpdHV0IGRlIFJhZGlvcHJvdGVjdGlvbiBldCBkZSBT
dXJldGUgTnVjbGVhaXJlIChJUlNOKSwgRm9udGVuYXktYXV4LVJvc2VzLCBGcmFuY2UuJiN4RDtV
SyBIZWFsdGggU2VjdXJpdHkgQWdlbmN5LCBDaGlsdG9uLCBEaWRjb3QsIE94Zm9yZHNoaXJlLCBV
Sy4mI3hEO05hdGlvbmFsIEluc3RpdHV0ZSBmb3IgT2NjdXBhdGlvbmFsIFNhZmV0eSBhbmQgSGVh
bHRoLCBDaW5jaW5uYXRpLCBPSCwgVVNBLiYjeEQ7QmFyY2Vsb25hIEluc3RpdHV0ZSBvZiBHbG9i
YWwgSGVhbHRoIChJU0dsb2JhbCksIEJhcmNlbG9uYSwgU3BhaW4uJiN4RDtJbnRlcm5hdGlvbmFs
IEFnZW5jeSBmb3IgUmVzZWFyY2ggb24gQ2FuY2VyLiBMeW9uLCBGcmFuY2UuPC9hdXRoLWFkZHJl
c3M+PHRpdGxlcz48dGl0bGU+Q2FuY2VyIG1vcnRhbGl0eSBhZnRlciBsb3cgZG9zZSBleHBvc3Vy
ZSB0byBpb25pc2luZyByYWRpYXRpb24gaW4gd29ya2VycyBpbiBGcmFuY2UsIHRoZSBVbml0ZWQg
S2luZ2RvbSwgYW5kIHRoZSBVbml0ZWQgU3RhdGVzIChJTldPUktTKTogY29ob3J0IHN0dWR5PC90
aXRsZT48c2Vjb25kYXJ5LXRpdGxlPkJNSjwvc2Vjb25kYXJ5LXRpdGxlPjwvdGl0bGVzPjxwZXJp
b2RpY2FsPjxmdWxsLXRpdGxlPkJNSjwvZnVsbC10aXRsZT48L3BlcmlvZGljYWw+PHBhZ2VzPmUw
NzQ1MjA8L3BhZ2VzPjx2b2x1bWU+MzgyPC92b2x1bWU+PGVkaXRpb24+MjAyMy8wOC8xNzwvZWRp
dGlvbj48a2V5d29yZHM+PGtleXdvcmQ+SHVtYW5zPC9rZXl3b3JkPjxrZXl3b3JkPlVuaXRlZCBT
dGF0ZXM8L2tleXdvcmQ+PGtleXdvcmQ+Q29ob3J0IFN0dWRpZXM8L2tleXdvcmQ+PGtleXdvcmQ+
Kk5lb3BsYXNtcywgUmFkaWF0aW9uLUluZHVjZWQ8L2tleXdvcmQ+PGtleXdvcmQ+UmFkaWF0aW9u
IERvc2FnZTwva2V5d29yZD48a2V5d29yZD5SYWRpYXRpb24sIElvbml6aW5nPC9rZXl3b3JkPjxr
ZXl3b3JkPkluZHVzdHJ5PC9rZXl3b3JkPjxrZXl3b3JkPlVuaXRlZCBLaW5nZG9tL2VwaWRlbWlv
bG9neTwva2V5d29yZD48a2V5d29yZD4qT2NjdXBhdGlvbmFsIEV4cG9zdXJlL2FkdmVyc2UgZWZm
ZWN0czwva2V5d29yZD48a2V5d29yZD4qT2NjdXBhdGlvbmFsIERpc2Vhc2VzPC9rZXl3b3JkPjxr
ZXl3b3JkPipSYWRpYXRpb24gRXhwb3N1cmUvYWR2ZXJzZSBlZmZlY3RzPC9rZXl3b3JkPjwva2V5
d29yZHM+PGRhdGVzPjx5ZWFyPjIwMjM8L3llYXI+PHB1Yi1kYXRlcz48ZGF0ZT5BdWcgMTY8L2Rh
dGU+PC9wdWItZGF0ZXM+PC9kYXRlcz48aXNibj4xNzU2LTE4MzMgKEVsZWN0cm9uaWMpJiN4RDsw
OTU5LTgxMzggKFByaW50KSYjeEQ7MDk1OS04MTM4IChMaW5raW5nKTwvaXNibj48YWNjZXNzaW9u
LW51bT4zNzU4NjczMTwvYWNjZXNzaW9uLW51bT48dXJscz48cmVsYXRlZC11cmxzPjx1cmw+aHR0
cDovL3d3dy5uY2JpLm5sbS5uaWguZ292L3B1Ym1lZC8zNzU4NjczMTwvdXJsPjwvcmVsYXRlZC11
cmxzPjwvdXJscz48Y3VzdG9tMj4xMDQyNzk5NyBhdCBodHRwczovL3d3dy5pY21qZS5vcmcvZGlz
Y2xvc3VyZS1vZi1pbnRlcmVzdC8gYW5kIGRlY2xhcmU6IHN1cHBvcnQgZnJvbSB0aGUgVVMgTmF0
aW9uYWwgQ2FuY2VyIEluc3RpdHV0ZSwgT3Jhbm8sIHRoZSBGcmVuY2ggQWx0ZXJuYXRpdmUgRW5l
cmdpZXMgYW5kIEF0b21pYyBFbmVyZ3kgQ29tbWlzc2lvbiwgYW5kIEVsZWN0cmljaXRlIGRlIEZy
YW5jZT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0yMDIyLTA3NDUy
MDwvZWxlY3Ryb25pYy1yZXNvdXJjZS1udW0+PGxhbmd1YWdlPmVuZzwvbGFuZ3VhZ2U+PC9yZWNv
cmQ+PC9DaXRlPjwvRW5kTm90ZT4A
</w:fldData>
        </w:fldChar>
      </w:r>
      <w:r w:rsidRPr="00733BDB">
        <w:rPr>
          <w:rFonts w:ascii="Times New Roman" w:hAnsi="Times New Roman" w:cs="Times New Roman"/>
          <w:bCs/>
          <w:lang w:val="en-GB"/>
        </w:rPr>
        <w:instrText xml:space="preserve"> ADDIN EN.CITE.DATA </w:instrText>
      </w:r>
      <w:r w:rsidRPr="00733BDB">
        <w:rPr>
          <w:rFonts w:ascii="Times New Roman" w:hAnsi="Times New Roman" w:cs="Times New Roman"/>
          <w:bCs/>
          <w:lang w:val="en-GB"/>
        </w:rPr>
      </w:r>
      <w:r w:rsidRPr="00733BDB">
        <w:rPr>
          <w:rFonts w:ascii="Times New Roman" w:hAnsi="Times New Roman" w:cs="Times New Roman"/>
          <w:bCs/>
          <w:lang w:val="en-GB"/>
        </w:rPr>
        <w:fldChar w:fldCharType="end"/>
      </w:r>
      <w:r w:rsidRPr="00733BDB">
        <w:rPr>
          <w:rFonts w:ascii="Times New Roman" w:hAnsi="Times New Roman" w:cs="Times New Roman"/>
          <w:bCs/>
          <w:lang w:val="en-GB"/>
        </w:rPr>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26" w:tooltip="Richardson, 2023 #5371" w:history="1">
        <w:r w:rsidRPr="00733BDB">
          <w:rPr>
            <w:rFonts w:ascii="Times New Roman" w:hAnsi="Times New Roman" w:cs="Times New Roman"/>
            <w:bCs/>
            <w:noProof/>
            <w:lang w:val="en-GB"/>
          </w:rPr>
          <w:t>26</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w:t>
      </w:r>
      <w:bookmarkStart w:id="1" w:name="_Hlk176514433"/>
      <w:r w:rsidRPr="00733BDB">
        <w:rPr>
          <w:rFonts w:ascii="Times New Roman" w:hAnsi="Times New Roman" w:cs="Times New Roman"/>
          <w:bCs/>
          <w:lang w:val="en-GB"/>
        </w:rPr>
        <w:t xml:space="preserve">We used 20 animals per group and per time point in total for different kinds of experiments (5 for histology, 10 for biomolecular assays, 5 for analytical chemistry). These numbers were decided upon use of statistical tools to optimise the statistical power of our study and after careful review of existing literature and past projects results. Animal experiments took place in the specific pathogen free IRSN animal facility (PARADIS Platform) in controlled humidity (55% ± 10%) and temperature (22°C ± 2°C) with a 12-hour day/night cycle. For identification rats were randomly assigned a number written at the base of their tail. They were housed in individually ventilated cages (Double Decker Cages, </w:t>
      </w:r>
      <w:proofErr w:type="spellStart"/>
      <w:r w:rsidRPr="00733BDB">
        <w:rPr>
          <w:rFonts w:ascii="Times New Roman" w:hAnsi="Times New Roman" w:cs="Times New Roman"/>
          <w:bCs/>
          <w:lang w:val="en-GB"/>
        </w:rPr>
        <w:t>Tecniplast</w:t>
      </w:r>
      <w:proofErr w:type="spellEnd"/>
      <w:r w:rsidRPr="00733BDB">
        <w:rPr>
          <w:rFonts w:ascii="Times New Roman" w:hAnsi="Times New Roman" w:cs="Times New Roman"/>
          <w:bCs/>
          <w:lang w:val="en-GB"/>
        </w:rPr>
        <w:t xml:space="preserve">, Italy) in groups of two or three animals with </w:t>
      </w:r>
      <w:r w:rsidRPr="00733BDB">
        <w:rPr>
          <w:rFonts w:ascii="Times New Roman" w:hAnsi="Times New Roman" w:cs="Times New Roman"/>
          <w:bCs/>
          <w:i/>
          <w:iCs/>
          <w:lang w:val="en-GB"/>
        </w:rPr>
        <w:t>ad libitum</w:t>
      </w:r>
      <w:r w:rsidRPr="00733BDB">
        <w:rPr>
          <w:rFonts w:ascii="Times New Roman" w:hAnsi="Times New Roman" w:cs="Times New Roman"/>
          <w:bCs/>
          <w:lang w:val="en-GB"/>
        </w:rPr>
        <w:t xml:space="preserve"> access to food (Rod16R, </w:t>
      </w:r>
      <w:proofErr w:type="spellStart"/>
      <w:r w:rsidRPr="00733BDB">
        <w:rPr>
          <w:rFonts w:ascii="Times New Roman" w:hAnsi="Times New Roman" w:cs="Times New Roman"/>
          <w:bCs/>
          <w:lang w:val="en-GB"/>
        </w:rPr>
        <w:t>LASVendi</w:t>
      </w:r>
      <w:proofErr w:type="spellEnd"/>
      <w:r w:rsidRPr="00733BDB">
        <w:rPr>
          <w:rFonts w:ascii="Times New Roman" w:hAnsi="Times New Roman" w:cs="Times New Roman"/>
          <w:bCs/>
          <w:lang w:val="en-GB"/>
        </w:rPr>
        <w:t>) and tap autoclaved water. All cages were enriched with an internal platform, a red plastic tunnel and a wooden stick. The animals were randomly assigned to four conditions: control, tungsten, irradiated, and co-exposed; and two post-exposure time points: 24 hours (24h) or 28 days (28 days)</w:t>
      </w:r>
      <w:bookmarkEnd w:id="1"/>
      <w:r w:rsidRPr="00733BDB">
        <w:rPr>
          <w:rFonts w:ascii="Times New Roman" w:hAnsi="Times New Roman" w:cs="Times New Roman"/>
          <w:bCs/>
          <w:lang w:val="en-GB"/>
        </w:rPr>
        <w:t xml:space="preserve">. All animal work within this study was authorized by the French Ministry of Superior Education and Research under the animal protocol number APAFIS#33361-2021100608276923 v1, after ethical evaluation performed by the registered IRSN Ethic Committee on Animal Experimentation (C2EA-IRSN N°81). All experiments were conducted in compliance with European and French regulations on animal use for scientific purposes (EC Directive 2010/63/EU and French </w:t>
      </w:r>
      <w:proofErr w:type="spellStart"/>
      <w:r w:rsidRPr="00733BDB">
        <w:rPr>
          <w:rFonts w:ascii="Times New Roman" w:hAnsi="Times New Roman" w:cs="Times New Roman"/>
          <w:bCs/>
          <w:lang w:val="en-GB"/>
        </w:rPr>
        <w:t>Decret</w:t>
      </w:r>
      <w:proofErr w:type="spellEnd"/>
      <w:r w:rsidRPr="00733BDB">
        <w:rPr>
          <w:rFonts w:ascii="Times New Roman" w:hAnsi="Times New Roman" w:cs="Times New Roman"/>
          <w:bCs/>
          <w:lang w:val="en-GB"/>
        </w:rPr>
        <w:t xml:space="preserve"> 2013-118). </w:t>
      </w:r>
      <w:bookmarkStart w:id="2" w:name="_Hlk176514597"/>
    </w:p>
    <w:bookmarkEnd w:id="2"/>
    <w:p w14:paraId="75C61328" w14:textId="77777777" w:rsidR="00A81306" w:rsidRPr="00733BDB" w:rsidRDefault="00A81306" w:rsidP="00A81306">
      <w:pPr>
        <w:pStyle w:val="Sansinterligne"/>
        <w:spacing w:line="480" w:lineRule="auto"/>
        <w:jc w:val="both"/>
        <w:rPr>
          <w:rFonts w:ascii="Times New Roman" w:hAnsi="Times New Roman" w:cs="Times New Roman"/>
          <w:bCs/>
          <w:lang w:val="en-GB"/>
        </w:rPr>
      </w:pPr>
    </w:p>
    <w:p w14:paraId="4AD9EDC0" w14:textId="77777777" w:rsidR="00A81306" w:rsidRPr="00733BDB" w:rsidRDefault="00A81306" w:rsidP="00A81306">
      <w:pPr>
        <w:pStyle w:val="Sansinterligne"/>
        <w:spacing w:line="480" w:lineRule="auto"/>
        <w:jc w:val="both"/>
        <w:rPr>
          <w:rFonts w:ascii="Times New Roman" w:hAnsi="Times New Roman" w:cs="Times New Roman"/>
          <w:b/>
          <w:lang w:val="en-GB"/>
        </w:rPr>
      </w:pPr>
      <w:bookmarkStart w:id="3" w:name="_Hlk177053565"/>
      <w:r w:rsidRPr="00733BDB">
        <w:rPr>
          <w:rFonts w:ascii="Times New Roman" w:hAnsi="Times New Roman" w:cs="Times New Roman"/>
          <w:b/>
          <w:lang w:val="en-GB"/>
        </w:rPr>
        <w:t>Tungsten particles inhalation and gamma radiation exposure</w:t>
      </w:r>
    </w:p>
    <w:p w14:paraId="2582C148"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Upon arrival, the animals were allowed to acclimate to their new environment for one week. After this period, </w:t>
      </w:r>
      <w:proofErr w:type="gramStart"/>
      <w:r w:rsidRPr="00733BDB">
        <w:rPr>
          <w:rFonts w:ascii="Times New Roman" w:hAnsi="Times New Roman" w:cs="Times New Roman"/>
          <w:bCs/>
          <w:lang w:val="en-GB"/>
        </w:rPr>
        <w:t>an</w:t>
      </w:r>
      <w:proofErr w:type="gramEnd"/>
      <w:r w:rsidRPr="00733BDB">
        <w:rPr>
          <w:rFonts w:ascii="Times New Roman" w:hAnsi="Times New Roman" w:cs="Times New Roman"/>
          <w:bCs/>
          <w:lang w:val="en-GB"/>
        </w:rPr>
        <w:t xml:space="preserve"> habituation to nose-only inhalation contention tubes (</w:t>
      </w:r>
      <w:proofErr w:type="spellStart"/>
      <w:r w:rsidRPr="00733BDB">
        <w:rPr>
          <w:rFonts w:ascii="Times New Roman" w:hAnsi="Times New Roman" w:cs="Times New Roman"/>
          <w:bCs/>
          <w:lang w:val="en-GB"/>
        </w:rPr>
        <w:t>Ysebaert</w:t>
      </w:r>
      <w:proofErr w:type="spellEnd"/>
      <w:r w:rsidRPr="00733BDB">
        <w:rPr>
          <w:rFonts w:ascii="Times New Roman" w:hAnsi="Times New Roman" w:cs="Times New Roman"/>
          <w:bCs/>
          <w:lang w:val="en-GB"/>
        </w:rPr>
        <w:t xml:space="preserve">) began to reduce stress during exposures, which last around 50-60 minutes in total. The habituation lasted two weeks during which the rats were placed in contention tubes 3 times a week (6 in total), with durations gradually increasing from </w:t>
      </w:r>
      <w:r w:rsidRPr="00733BDB">
        <w:rPr>
          <w:rFonts w:ascii="Times New Roman" w:hAnsi="Times New Roman" w:cs="Times New Roman"/>
          <w:bCs/>
          <w:lang w:val="en-GB"/>
        </w:rPr>
        <w:lastRenderedPageBreak/>
        <w:t>10 to 60 minutes in 10-minute increments. All rats, including those in control and irradiated groups, were subject to this habituation process.</w:t>
      </w:r>
    </w:p>
    <w:p w14:paraId="243DBB87"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Upon completion of acclimatation and habituation, all rats were placed in nose-only inhalation contention tubes. Tungsten-only and co-exposed animals were transferred to a glovebox, connected to the inhalation chamber for 30 minutes and exposed to 80 mg.m</w:t>
      </w:r>
      <w:r w:rsidRPr="00733BDB">
        <w:rPr>
          <w:rFonts w:ascii="Times New Roman" w:hAnsi="Times New Roman" w:cs="Times New Roman"/>
          <w:bCs/>
          <w:vertAlign w:val="superscript"/>
          <w:lang w:val="en-GB"/>
        </w:rPr>
        <w:t>-3</w:t>
      </w:r>
      <w:r w:rsidRPr="00733BDB">
        <w:rPr>
          <w:rFonts w:ascii="Times New Roman" w:hAnsi="Times New Roman" w:cs="Times New Roman"/>
          <w:bCs/>
          <w:lang w:val="en-GB"/>
        </w:rPr>
        <w:t xml:space="preserve"> of tungsten metal (W) particles (A-20, A.L.M.T. Corp.) as fully described in Macé </w:t>
      </w:r>
      <w:r w:rsidRPr="004D510C">
        <w:rPr>
          <w:rFonts w:ascii="Times New Roman" w:hAnsi="Times New Roman" w:cs="Times New Roman"/>
          <w:bCs/>
          <w:i/>
          <w:lang w:val="en-GB"/>
        </w:rPr>
        <w:t>et al</w:t>
      </w:r>
      <w:r w:rsidRPr="00733BDB">
        <w:rPr>
          <w:rFonts w:ascii="Times New Roman" w:hAnsi="Times New Roman" w:cs="Times New Roman"/>
          <w:bCs/>
          <w:lang w:val="en-GB"/>
        </w:rPr>
        <w:t>., 2024</w:t>
      </w:r>
      <w:r w:rsidRPr="00733BDB">
        <w:rPr>
          <w:lang w:val="en-US"/>
        </w:rPr>
        <w:t xml:space="preserve"> </w:t>
      </w:r>
      <w:r w:rsidRPr="00733BDB">
        <w:rPr>
          <w:rFonts w:ascii="Times New Roman" w:hAnsi="Times New Roman" w:cs="Times New Roman"/>
          <w:bCs/>
          <w:lang w:val="en-GB"/>
        </w:rPr>
        <w:fldChar w:fldCharType="begin">
          <w:fldData xml:space="preserve">PEVuZE5vdGU+PENpdGU+PEF1dGhvcj5NYWNlPC9BdXRob3I+PFllYXI+MjAyNDwvWWVhcj48UmVj
TnVtPjMwMDg8L1JlY051bT48RGlzcGxheVRleHQ+WzNdPC9EaXNwbGF5VGV4dD48cmVjb3JkPjxy
ZWMtbnVtYmVyPjMwMDg8L3JlYy1udW1iZXI+PGZvcmVpZ24ta2V5cz48a2V5IGFwcD0iRU4iIGRi
LWlkPSJhOXR3eHMyZmtzZHNldGVkc3B3NTI1YWw1OTUydDVkdnh0ejIiPjMwMDg8L2tleT48L2Zv
cmVpZ24ta2V5cz48cmVmLXR5cGUgbmFtZT0iSm91cm5hbCBBcnRpY2xlIj4xNzwvcmVmLXR5cGU+
PGNvbnRyaWJ1dG9ycz48YXV0aG9ycz48YXV0aG9yPk1hY2UsIEwuPC9hdXRob3I+PGF1dGhvcj5C
cml6YWlzLCBDLjwvYXV0aG9yPjxhdXRob3I+QmFjaGVsb3QsIEYuPC9hdXRob3I+PGF1dGhvcj5N
YW5vdXJ5LCBBLjwvYXV0aG9yPjxhdXRob3I+VGhvbWUsIFMuPC9hdXRob3I+PGF1dGhvcj5HbG9h
Z3VlbiwgQy48L2F1dGhvcj48YXV0aG9yPkdhcmFsaSwgSS48L2F1dGhvcj48YXV0aG9yPk1hZ25l
cm9uLCBWLjwvYXV0aG9yPjxhdXRob3I+TW9uY2VhdSwgVi48L2F1dGhvcj48YXV0aG9yPlNhY2hl
LCBBLjwvYXV0aG9yPjxhdXRob3I+Vm95ZXIsIEYuPC9hdXRob3I+PGF1dGhvcj5FbGllLCBDLjwv
YXV0aG9yPjxhdXRob3I+Um95LCBMLjwvYXV0aG9yPjxhdXRob3I+R2Vuc2Rhcm1lcywgRi48L2F1
dGhvcj48YXV0aG9yPktsb2tvdiwgRC48L2F1dGhvcj48YXV0aG9yPkJsb2NrLCBNLiBMLjwvYXV0
aG9yPjxhdXRob3I+SWJhbmV6LCBDLjwvYXV0aG9yPjwvYXV0aG9ycz48L2NvbnRyaWJ1dG9ycz48
YXV0aC1hZGRyZXNzPkluc3RpdHV0IGRlIFJhZGlvcHJvdGVjdGlvbiBldCBkZSBTdXJldGUgTnVj
bGVhaXJlLCBQb2xlIFNhbnRlIEVudmlyb25uZW1lbnQsIFNlcnZpY2UgZGUgcmVjaGVyY2hlIHN1
ciBsZXMgZWZmZXRzIGJpb2xvZ2lxdWVzIGV0IHNhbml0YWlyZXMgZGVzIHJheW9ubmVtZW50cyBp
b25pc2FudHMsIEF2ZW51ZSBkZSBsYSBEaXZpc2lvbiBMZWNsZXJjLCBGb250ZW5heSBhdXggUm9z
ZXMsIEZyYW5jZS4mI3hEO0luc3RpdHV0IGRlIFJhZGlvcHJvdGVjdGlvbiBldCBkZSBTdXJldGUg
TnVjbGVhaXJlLCBQb2xlIFN1cmV0ZSBOdWNsZWFpcmUsIFNlcnZpY2UgZHUgQ29uZmluZW1lbnQg
ZXQgZGUgbCZhcG9zO0Flcm9kaXNwZXJzaW9uIGRlcyBQb2xsdWFudHMsIEdpZi1zdXItWXZldHRl
Q2VkZXgsIEZyYW5jZS4mI3hEO0RlcGFydG1lbnQgb2YgQmlvY2hlbWlzdHJ5LCBNaWNyb2Jpb2xv
Z3kgYW5kIEltbXVub2xvZ3ksIFVuaXZlcnNpdHkgb2YgT3R0YXdhLCBPdHRhd2EsIENhbmFkYS4m
I3hEO0RlcGFydG1lbnQgb2YgUGhhcm1hY29sb2d5IGFuZCBUb3hpY29sb2d5LCBUaGUgU3Rhcmsg
TmV1cm9zY2llbmNlcyBSZXNlYXJjaCBJbnN0aXR1dGUsIElOIFVuaXZlcnNpdHkgU2Nob29sIG9m
IE1lZGljaW5lLCBJbmRpYW5hcG9saXMsIElOLCBVU0EuPC9hdXRoLWFkZHJlc3M+PHRpdGxlcz48
dGl0bGU+RXhwb3N1cmUgdG8gdHVuZ3N0ZW4gcGFydGljbGVzIHZpYSBpbmhhbGF0aW9uIHRyaWdn
ZXJzIGVhcmx5IHRveGljaXR5IG1hcmtlciBleHByZXNzaW9uIGluIHRoZSByYXQgYnJhaW48L3Rp
dGxlPjxzZWNvbmRhcnktdGl0bGU+SW5oYWwgVG94aWNvbDwvc2Vjb25kYXJ5LXRpdGxlPjxhbHQt
dGl0bGU+SW5oYWxhdGlvbiB0b3hpY29sb2d5PC9hbHQtdGl0bGU+PC90aXRsZXM+PHBlcmlvZGlj
YWw+PGZ1bGwtdGl0bGU+SW5oYWwgVG94aWNvbDwvZnVsbC10aXRsZT48YWJici0xPkluaGFsYXRp
b24gdG94aWNvbG9neTwvYWJici0xPjwvcGVyaW9kaWNhbD48YWx0LXBlcmlvZGljYWw+PGZ1bGwt
dGl0bGU+SW5oYWwgVG94aWNvbDwvZnVsbC10aXRsZT48YWJici0xPkluaGFsYXRpb24gdG94aWNv
bG9neTwvYWJici0xPjwvYWx0LXBlcmlvZGljYWw+PHBhZ2VzPjI2MS0yNzQ8L3BhZ2VzPjx2b2x1
bWU+MzY8L3ZvbHVtZT48bnVtYmVyPjQ8L251bWJlcj48ZWRpdGlvbj4yMDI0LzA2LzA1PC9lZGl0
aW9uPjxrZXl3b3Jkcz48a2V5d29yZD5BbmltYWxzPC9rZXl3b3JkPjxrZXl3b3JkPipUdW5nc3Rl
bi90b3hpY2l0eTwva2V5d29yZD48a2V5d29yZD5NYWxlPC9rZXl3b3JkPjxrZXl3b3JkPipJbmhh
bGF0aW9uIEV4cG9zdXJlL2FkdmVyc2UgZWZmZWN0czwva2V5d29yZD48a2V5d29yZD4qQnJhaW4v
ZHJ1ZyBlZmZlY3RzL21ldGFib2xpc208L2tleXdvcmQ+PGtleXdvcmQ+KlJhdHMsIFdpc3Rhcjwv
a2V5d29yZD48a2V5d29yZD5SYXRzPC9rZXl3b3JkPjxrZXl3b3JkPkJpb21hcmtlcnMvbWV0YWJv
bGlzbTwva2V5d29yZD48a2V5d29yZD5NaWNyb2dsaWEvZHJ1ZyBlZmZlY3RzL21ldGFib2xpc208
L2tleXdvcmQ+PGtleXdvcmQ+TmV1cm9ucy9kcnVnIGVmZmVjdHMvbWV0YWJvbGlzbTwva2V5d29y
ZD48a2V5d29yZD5MdW5nL2RydWcgZWZmZWN0cy9tZXRhYm9saXNtPC9rZXl3b3JkPjxrZXl3b3Jk
Pk9sZmFjdG9yeSBCdWxiL2RydWcgZWZmZWN0cy9tZXRhYm9saXNtPC9rZXl3b3JkPjxrZXl3b3Jk
PkFwb3B0b3Npcy9kcnVnIGVmZmVjdHM8L2tleXdvcmQ+PGtleXdvcmQ+T3hpZGF0aXZlIFN0cmVz
cy9kcnVnIGVmZmVjdHM8L2tleXdvcmQ+PC9rZXl3b3Jkcz48ZGF0ZXM+PHllYXI+MjAyNDwveWVh
cj48cHViLWRhdGVzPjxkYXRlPkFwcjwvZGF0ZT48L3B1Yi1kYXRlcz48L2RhdGVzPjxpc2JuPjEw
OTEtNzY5MSAoRWxlY3Ryb25pYykmI3hEOzA4OTUtODM3OCAoTGlua2luZyk8L2lzYm4+PGFjY2Vz
c2lvbi1udW0+Mzg4MzYzMzE8L2FjY2Vzc2lvbi1udW0+PHVybHM+PHJlbGF0ZWQtdXJscz48dXJs
Pmh0dHA6Ly93d3cubmNiaS5ubG0ubmloLmdvdi9wdWJtZWQvMzg4MzYzMzE8L3VybD48L3JlbGF0
ZWQtdXJscz48L3VybHM+PGVsZWN0cm9uaWMtcmVzb3VyY2UtbnVtPjEwLjEwODAvMDg5NTgzNzgu
MjAyNC4yMzQ5ODk1PC9lbGVjdHJvbmljLXJlc291cmNlLW51bT48bGFuZ3VhZ2U+ZW5nPC9sYW5n
dWFnZT48L3JlY29yZD48L0NpdGU+PC9FbmROb3RlPgB=
</w:fldData>
        </w:fldChar>
      </w:r>
      <w:r w:rsidRPr="00733BDB">
        <w:rPr>
          <w:rFonts w:ascii="Times New Roman" w:hAnsi="Times New Roman" w:cs="Times New Roman"/>
          <w:bCs/>
          <w:lang w:val="en-GB"/>
        </w:rPr>
        <w:instrText xml:space="preserve"> ADDIN EN.CITE </w:instrText>
      </w:r>
      <w:r w:rsidRPr="00733BDB">
        <w:rPr>
          <w:rFonts w:ascii="Times New Roman" w:hAnsi="Times New Roman" w:cs="Times New Roman"/>
          <w:bCs/>
          <w:lang w:val="en-GB"/>
        </w:rPr>
        <w:fldChar w:fldCharType="begin">
          <w:fldData xml:space="preserve">PEVuZE5vdGU+PENpdGU+PEF1dGhvcj5NYWNlPC9BdXRob3I+PFllYXI+MjAyNDwvWWVhcj48UmVj
TnVtPjMwMDg8L1JlY051bT48RGlzcGxheVRleHQ+WzNdPC9EaXNwbGF5VGV4dD48cmVjb3JkPjxy
ZWMtbnVtYmVyPjMwMDg8L3JlYy1udW1iZXI+PGZvcmVpZ24ta2V5cz48a2V5IGFwcD0iRU4iIGRi
LWlkPSJhOXR3eHMyZmtzZHNldGVkc3B3NTI1YWw1OTUydDVkdnh0ejIiPjMwMDg8L2tleT48L2Zv
cmVpZ24ta2V5cz48cmVmLXR5cGUgbmFtZT0iSm91cm5hbCBBcnRpY2xlIj4xNzwvcmVmLXR5cGU+
PGNvbnRyaWJ1dG9ycz48YXV0aG9ycz48YXV0aG9yPk1hY2UsIEwuPC9hdXRob3I+PGF1dGhvcj5C
cml6YWlzLCBDLjwvYXV0aG9yPjxhdXRob3I+QmFjaGVsb3QsIEYuPC9hdXRob3I+PGF1dGhvcj5N
YW5vdXJ5LCBBLjwvYXV0aG9yPjxhdXRob3I+VGhvbWUsIFMuPC9hdXRob3I+PGF1dGhvcj5HbG9h
Z3VlbiwgQy48L2F1dGhvcj48YXV0aG9yPkdhcmFsaSwgSS48L2F1dGhvcj48YXV0aG9yPk1hZ25l
cm9uLCBWLjwvYXV0aG9yPjxhdXRob3I+TW9uY2VhdSwgVi48L2F1dGhvcj48YXV0aG9yPlNhY2hl
LCBBLjwvYXV0aG9yPjxhdXRob3I+Vm95ZXIsIEYuPC9hdXRob3I+PGF1dGhvcj5FbGllLCBDLjwv
YXV0aG9yPjxhdXRob3I+Um95LCBMLjwvYXV0aG9yPjxhdXRob3I+R2Vuc2Rhcm1lcywgRi48L2F1
dGhvcj48YXV0aG9yPktsb2tvdiwgRC48L2F1dGhvcj48YXV0aG9yPkJsb2NrLCBNLiBMLjwvYXV0
aG9yPjxhdXRob3I+SWJhbmV6LCBDLjwvYXV0aG9yPjwvYXV0aG9ycz48L2NvbnRyaWJ1dG9ycz48
YXV0aC1hZGRyZXNzPkluc3RpdHV0IGRlIFJhZGlvcHJvdGVjdGlvbiBldCBkZSBTdXJldGUgTnVj
bGVhaXJlLCBQb2xlIFNhbnRlIEVudmlyb25uZW1lbnQsIFNlcnZpY2UgZGUgcmVjaGVyY2hlIHN1
ciBsZXMgZWZmZXRzIGJpb2xvZ2lxdWVzIGV0IHNhbml0YWlyZXMgZGVzIHJheW9ubmVtZW50cyBp
b25pc2FudHMsIEF2ZW51ZSBkZSBsYSBEaXZpc2lvbiBMZWNsZXJjLCBGb250ZW5heSBhdXggUm9z
ZXMsIEZyYW5jZS4mI3hEO0luc3RpdHV0IGRlIFJhZGlvcHJvdGVjdGlvbiBldCBkZSBTdXJldGUg
TnVjbGVhaXJlLCBQb2xlIFN1cmV0ZSBOdWNsZWFpcmUsIFNlcnZpY2UgZHUgQ29uZmluZW1lbnQg
ZXQgZGUgbCZhcG9zO0Flcm9kaXNwZXJzaW9uIGRlcyBQb2xsdWFudHMsIEdpZi1zdXItWXZldHRl
Q2VkZXgsIEZyYW5jZS4mI3hEO0RlcGFydG1lbnQgb2YgQmlvY2hlbWlzdHJ5LCBNaWNyb2Jpb2xv
Z3kgYW5kIEltbXVub2xvZ3ksIFVuaXZlcnNpdHkgb2YgT3R0YXdhLCBPdHRhd2EsIENhbmFkYS4m
I3hEO0RlcGFydG1lbnQgb2YgUGhhcm1hY29sb2d5IGFuZCBUb3hpY29sb2d5LCBUaGUgU3Rhcmsg
TmV1cm9zY2llbmNlcyBSZXNlYXJjaCBJbnN0aXR1dGUsIElOIFVuaXZlcnNpdHkgU2Nob29sIG9m
IE1lZGljaW5lLCBJbmRpYW5hcG9saXMsIElOLCBVU0EuPC9hdXRoLWFkZHJlc3M+PHRpdGxlcz48
dGl0bGU+RXhwb3N1cmUgdG8gdHVuZ3N0ZW4gcGFydGljbGVzIHZpYSBpbmhhbGF0aW9uIHRyaWdn
ZXJzIGVhcmx5IHRveGljaXR5IG1hcmtlciBleHByZXNzaW9uIGluIHRoZSByYXQgYnJhaW48L3Rp
dGxlPjxzZWNvbmRhcnktdGl0bGU+SW5oYWwgVG94aWNvbDwvc2Vjb25kYXJ5LXRpdGxlPjxhbHQt
dGl0bGU+SW5oYWxhdGlvbiB0b3hpY29sb2d5PC9hbHQtdGl0bGU+PC90aXRsZXM+PHBlcmlvZGlj
YWw+PGZ1bGwtdGl0bGU+SW5oYWwgVG94aWNvbDwvZnVsbC10aXRsZT48YWJici0xPkluaGFsYXRp
b24gdG94aWNvbG9neTwvYWJici0xPjwvcGVyaW9kaWNhbD48YWx0LXBlcmlvZGljYWw+PGZ1bGwt
dGl0bGU+SW5oYWwgVG94aWNvbDwvZnVsbC10aXRsZT48YWJici0xPkluaGFsYXRpb24gdG94aWNv
bG9neTwvYWJici0xPjwvYWx0LXBlcmlvZGljYWw+PHBhZ2VzPjI2MS0yNzQ8L3BhZ2VzPjx2b2x1
bWU+MzY8L3ZvbHVtZT48bnVtYmVyPjQ8L251bWJlcj48ZWRpdGlvbj4yMDI0LzA2LzA1PC9lZGl0
aW9uPjxrZXl3b3Jkcz48a2V5d29yZD5BbmltYWxzPC9rZXl3b3JkPjxrZXl3b3JkPipUdW5nc3Rl
bi90b3hpY2l0eTwva2V5d29yZD48a2V5d29yZD5NYWxlPC9rZXl3b3JkPjxrZXl3b3JkPipJbmhh
bGF0aW9uIEV4cG9zdXJlL2FkdmVyc2UgZWZmZWN0czwva2V5d29yZD48a2V5d29yZD4qQnJhaW4v
ZHJ1ZyBlZmZlY3RzL21ldGFib2xpc208L2tleXdvcmQ+PGtleXdvcmQ+KlJhdHMsIFdpc3Rhcjwv
a2V5d29yZD48a2V5d29yZD5SYXRzPC9rZXl3b3JkPjxrZXl3b3JkPkJpb21hcmtlcnMvbWV0YWJv
bGlzbTwva2V5d29yZD48a2V5d29yZD5NaWNyb2dsaWEvZHJ1ZyBlZmZlY3RzL21ldGFib2xpc208
L2tleXdvcmQ+PGtleXdvcmQ+TmV1cm9ucy9kcnVnIGVmZmVjdHMvbWV0YWJvbGlzbTwva2V5d29y
ZD48a2V5d29yZD5MdW5nL2RydWcgZWZmZWN0cy9tZXRhYm9saXNtPC9rZXl3b3JkPjxrZXl3b3Jk
Pk9sZmFjdG9yeSBCdWxiL2RydWcgZWZmZWN0cy9tZXRhYm9saXNtPC9rZXl3b3JkPjxrZXl3b3Jk
PkFwb3B0b3Npcy9kcnVnIGVmZmVjdHM8L2tleXdvcmQ+PGtleXdvcmQ+T3hpZGF0aXZlIFN0cmVz
cy9kcnVnIGVmZmVjdHM8L2tleXdvcmQ+PC9rZXl3b3Jkcz48ZGF0ZXM+PHllYXI+MjAyNDwveWVh
cj48cHViLWRhdGVzPjxkYXRlPkFwcjwvZGF0ZT48L3B1Yi1kYXRlcz48L2RhdGVzPjxpc2JuPjEw
OTEtNzY5MSAoRWxlY3Ryb25pYykmI3hEOzA4OTUtODM3OCAoTGlua2luZyk8L2lzYm4+PGFjY2Vz
c2lvbi1udW0+Mzg4MzYzMzE8L2FjY2Vzc2lvbi1udW0+PHVybHM+PHJlbGF0ZWQtdXJscz48dXJs
Pmh0dHA6Ly93d3cubmNiaS5ubG0ubmloLmdvdi9wdWJtZWQvMzg4MzYzMzE8L3VybD48L3JlbGF0
ZWQtdXJscz48L3VybHM+PGVsZWN0cm9uaWMtcmVzb3VyY2UtbnVtPjEwLjEwODAvMDg5NTgzNzgu
MjAyNC4yMzQ5ODk1PC9lbGVjdHJvbmljLXJlc291cmNlLW51bT48bGFuZ3VhZ2U+ZW5nPC9sYW5n
dWFnZT48L3JlY29yZD48L0NpdGU+PC9FbmROb3RlPgB=
</w:fldData>
        </w:fldChar>
      </w:r>
      <w:r w:rsidRPr="00733BDB">
        <w:rPr>
          <w:rFonts w:ascii="Times New Roman" w:hAnsi="Times New Roman" w:cs="Times New Roman"/>
          <w:bCs/>
          <w:lang w:val="en-GB"/>
        </w:rPr>
        <w:instrText xml:space="preserve"> ADDIN EN.CITE.DATA </w:instrText>
      </w:r>
      <w:r w:rsidRPr="00733BDB">
        <w:rPr>
          <w:rFonts w:ascii="Times New Roman" w:hAnsi="Times New Roman" w:cs="Times New Roman"/>
          <w:bCs/>
          <w:lang w:val="en-GB"/>
        </w:rPr>
      </w:r>
      <w:r w:rsidRPr="00733BDB">
        <w:rPr>
          <w:rFonts w:ascii="Times New Roman" w:hAnsi="Times New Roman" w:cs="Times New Roman"/>
          <w:bCs/>
          <w:lang w:val="en-GB"/>
        </w:rPr>
        <w:fldChar w:fldCharType="end"/>
      </w:r>
      <w:r w:rsidRPr="00733BDB">
        <w:rPr>
          <w:rFonts w:ascii="Times New Roman" w:hAnsi="Times New Roman" w:cs="Times New Roman"/>
          <w:bCs/>
          <w:lang w:val="en-GB"/>
        </w:rPr>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3" w:tooltip="Mace, 2024 #3008" w:history="1">
        <w:r w:rsidRPr="00733BDB">
          <w:rPr>
            <w:rFonts w:ascii="Times New Roman" w:hAnsi="Times New Roman" w:cs="Times New Roman"/>
            <w:bCs/>
            <w:noProof/>
            <w:lang w:val="en-GB"/>
          </w:rPr>
          <w:t>3</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This concentration was based on the French Occupational Exposure Limit (OEL) for alveolar dust concentration (i.e. particles with diameters mainly below 4 µm) in an inside workspace (5 mg.m</w:t>
      </w:r>
      <w:r w:rsidRPr="00733BDB">
        <w:rPr>
          <w:rFonts w:ascii="Times New Roman" w:hAnsi="Times New Roman" w:cs="Times New Roman"/>
          <w:bCs/>
          <w:vertAlign w:val="superscript"/>
          <w:lang w:val="en-GB"/>
        </w:rPr>
        <w:t>-3</w:t>
      </w:r>
      <w:r w:rsidRPr="00733BDB">
        <w:rPr>
          <w:rFonts w:ascii="Times New Roman" w:hAnsi="Times New Roman" w:cs="Times New Roman"/>
          <w:bCs/>
          <w:lang w:val="en-GB"/>
        </w:rPr>
        <w:t xml:space="preserve"> until 2022) for an 8-hour exposure during a workday. This OEL was decreased to 0.9 mg.m</w:t>
      </w:r>
      <w:r w:rsidRPr="00733BDB">
        <w:rPr>
          <w:rFonts w:ascii="Times New Roman" w:hAnsi="Times New Roman" w:cs="Times New Roman"/>
          <w:bCs/>
          <w:vertAlign w:val="superscript"/>
          <w:lang w:val="en-GB"/>
        </w:rPr>
        <w:t>-3</w:t>
      </w:r>
      <w:r w:rsidRPr="00733BDB">
        <w:rPr>
          <w:rFonts w:ascii="Times New Roman" w:hAnsi="Times New Roman" w:cs="Times New Roman"/>
          <w:bCs/>
          <w:lang w:val="en-GB"/>
        </w:rPr>
        <w:t xml:space="preserve"> for the alveolar fraction of the aerosol on January 1</w:t>
      </w:r>
      <w:r w:rsidRPr="00733BDB">
        <w:rPr>
          <w:rFonts w:ascii="Times New Roman" w:hAnsi="Times New Roman" w:cs="Times New Roman"/>
          <w:bCs/>
          <w:vertAlign w:val="superscript"/>
          <w:lang w:val="en-GB"/>
        </w:rPr>
        <w:t>st</w:t>
      </w:r>
      <w:r w:rsidRPr="00733BDB">
        <w:rPr>
          <w:rFonts w:ascii="Times New Roman" w:hAnsi="Times New Roman" w:cs="Times New Roman"/>
          <w:bCs/>
          <w:lang w:val="en-GB"/>
        </w:rPr>
        <w:t xml:space="preserve"> 2022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 ExcludeYear="1"&gt;&lt;Author&gt;Française&lt;/Author&gt;&lt;RecNum&gt;4853&lt;/RecNum&gt;&lt;DisplayText&gt;[27]&lt;/DisplayText&gt;&lt;record&gt;&lt;rec-number&gt;4853&lt;/rec-number&gt;&lt;foreign-keys&gt;&lt;key app="EN" db-id="a9twxs2fksdsetedspw525al5952t5dvxtz2"&gt;4853&lt;/key&gt;&lt;/foreign-keys&gt;&lt;ref-type name="Legal Rule or Regulation"&gt;50&lt;/ref-type&gt;&lt;contributors&gt;&lt;authors&gt;&lt;author&gt;République Française&lt;/author&gt;&lt;/authors&gt;&lt;/contributors&gt;&lt;titles&gt;&lt;title&gt;Partie réglementaire Quatrième partie : Santé et sécurité au travail  Livre II : Dispositions applicables aux lieux de travail Titre II : Obligations de l&amp;apos;employeur pour l&amp;apos;utilisation des lieux de travail Chapitre II : Aération, assainissement Section 3 : Locaux à pollution spécifique &lt;/title&gt;&lt;/titles&gt;&lt;volume&gt;(Articles R4222-10 à R4222-17)&lt;/volume&gt;&lt;dates&gt;&lt;/dates&gt;&lt;pub-location&gt;Code du Travail&lt;/pub-location&gt;&lt;urls&gt;&lt;related-urls&gt;&lt;url&gt;https://www.legifrance.gouv.fr/codes/article_lc/LEGIARTI000044622006&lt;/url&gt;&lt;/related-urls&gt;&lt;/urls&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27" w:tooltip="Française,  #4853" w:history="1">
        <w:r w:rsidRPr="00733BDB">
          <w:rPr>
            <w:rFonts w:ascii="Times New Roman" w:hAnsi="Times New Roman" w:cs="Times New Roman"/>
            <w:bCs/>
            <w:noProof/>
            <w:lang w:val="en-GB"/>
          </w:rPr>
          <w:t>27</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After exposure, the rats had their nose wiped to minimize ingestion from grooming and were returned to their cages. Control and irradiated-only rats were sham exposed by being placed in nose-only inhalation tubes and transferred to a clean glovebox for 30 minutes under similar atmospheric pressure and noise conditions before being returned to their cages. The metrology of the W aerosol generation and design of the inhalation set-up were detailed by Macé </w:t>
      </w:r>
      <w:r w:rsidRPr="004D510C">
        <w:rPr>
          <w:rFonts w:ascii="Times New Roman" w:hAnsi="Times New Roman" w:cs="Times New Roman"/>
          <w:bCs/>
          <w:i/>
          <w:lang w:val="en-GB"/>
        </w:rPr>
        <w:t>et al</w:t>
      </w:r>
      <w:r w:rsidRPr="00733BDB">
        <w:rPr>
          <w:rFonts w:ascii="Times New Roman" w:hAnsi="Times New Roman" w:cs="Times New Roman"/>
          <w:bCs/>
          <w:lang w:val="en-GB"/>
        </w:rPr>
        <w:t xml:space="preserve">.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gt;&lt;Author&gt;Macé&lt;/Author&gt;&lt;Year&gt;2021&lt;/Year&gt;&lt;RecNum&gt;1539&lt;/RecNum&gt;&lt;DisplayText&gt;[28]&lt;/DisplayText&gt;&lt;record&gt;&lt;rec-number&gt;1539&lt;/rec-number&gt;&lt;foreign-keys&gt;&lt;key app="EN" db-id="a9twxs2fksdsetedspw525al5952t5dvxtz2"&gt;1539&lt;/key&gt;&lt;/foreign-keys&gt;&lt;ref-type name="Journal Article"&gt;17&lt;/ref-type&gt;&lt;contributors&gt;&lt;authors&gt;&lt;author&gt;Macé, Léo&lt;/author&gt;&lt;author&gt;Ibanez, Chrystelle&lt;/author&gt;&lt;author&gt;Gelain, Thomas&lt;/author&gt;&lt;author&gt;Bodiot, Cécile&lt;/author&gt;&lt;author&gt;Fauvel, Laure Juhel&lt;/author&gt;&lt;author&gt;Gensdarmes, François&lt;/author&gt;&lt;/authors&gt;&lt;/contributors&gt;&lt;titles&gt;&lt;title&gt;Design of an Inhalation Chamber and Metrology Assessment to Study Tungsten Aerosol Neurotoxic Effects&lt;/title&gt;&lt;secondary-title&gt;Aerosol and Air Quality Research&lt;/secondary-title&gt;&lt;/titles&gt;&lt;periodical&gt;&lt;full-title&gt;Aerosol and Air Quality Research&lt;/full-title&gt;&lt;/periodical&gt;&lt;pages&gt;200504&lt;/pages&gt;&lt;volume&gt;21&lt;/volume&gt;&lt;number&gt;7&lt;/number&gt;&lt;dates&gt;&lt;year&gt;2021&lt;/year&gt;&lt;/dates&gt;&lt;urls&gt;&lt;/urls&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28" w:tooltip="Macé, 2021 #1539" w:history="1">
        <w:r w:rsidRPr="00733BDB">
          <w:rPr>
            <w:rFonts w:ascii="Times New Roman" w:hAnsi="Times New Roman" w:cs="Times New Roman"/>
            <w:bCs/>
            <w:noProof/>
            <w:lang w:val="en-GB"/>
          </w:rPr>
          <w:t>28</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this work determined that the particle size distribution follows a lognormal function, having a mass median aerodynamic diameter equal to 1.9 µm and a geometric standard deviation of 1.6. </w:t>
      </w:r>
    </w:p>
    <w:p w14:paraId="6F4FF1BF"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On the same day, all rats were placed in irradiation boxes (M2E). The boxes were designed to hold 2 rats, had dimensions of 16 cm </w:t>
      </w:r>
      <w:r w:rsidRPr="00733BDB">
        <w:rPr>
          <w:rFonts w:ascii="Times New Roman" w:hAnsi="Times New Roman" w:cs="Times New Roman"/>
          <w:bCs/>
          <w:lang w:val="en-US"/>
        </w:rPr>
        <w:t>× 16 cm x 10 cm (W x L x H) and were divided in the middle by an acrylic panel</w:t>
      </w:r>
      <w:r w:rsidRPr="00733BDB">
        <w:rPr>
          <w:rFonts w:ascii="Times New Roman" w:hAnsi="Times New Roman" w:cs="Times New Roman"/>
          <w:bCs/>
          <w:lang w:val="en-GB"/>
        </w:rPr>
        <w:t xml:space="preserve">. Irradiation-only and co-exposed rats were irradiated in a GSR D1 irradiator (Gamma Service Medical GmbH) using a Caesium-137 source, which radioactive decay was taken into account, to deliver a single dose of 50 </w:t>
      </w:r>
      <w:proofErr w:type="spellStart"/>
      <w:r w:rsidRPr="00733BDB">
        <w:rPr>
          <w:rFonts w:ascii="Times New Roman" w:hAnsi="Times New Roman" w:cs="Times New Roman"/>
          <w:bCs/>
          <w:lang w:val="en-GB"/>
        </w:rPr>
        <w:t>mGy</w:t>
      </w:r>
      <w:proofErr w:type="spellEnd"/>
      <w:r w:rsidRPr="00733BDB">
        <w:rPr>
          <w:rFonts w:ascii="Times New Roman" w:hAnsi="Times New Roman" w:cs="Times New Roman"/>
          <w:bCs/>
          <w:lang w:val="en-GB"/>
        </w:rPr>
        <w:t xml:space="preserve"> of gamma-rays at a dose-rate of </w:t>
      </w:r>
      <w:bookmarkStart w:id="4" w:name="_Hlk194145892"/>
      <w:r w:rsidRPr="00733BDB">
        <w:rPr>
          <w:rFonts w:ascii="Times New Roman" w:hAnsi="Times New Roman" w:cs="Times New Roman"/>
          <w:bCs/>
          <w:lang w:val="en-GB"/>
        </w:rPr>
        <w:t>50 mGy.min</w:t>
      </w:r>
      <w:r w:rsidRPr="00733BDB">
        <w:rPr>
          <w:rFonts w:ascii="Times New Roman" w:hAnsi="Times New Roman" w:cs="Times New Roman"/>
          <w:bCs/>
          <w:vertAlign w:val="superscript"/>
          <w:lang w:val="en-GB"/>
        </w:rPr>
        <w:t>-1</w:t>
      </w:r>
      <w:bookmarkEnd w:id="4"/>
      <w:r w:rsidRPr="00733BDB">
        <w:rPr>
          <w:rFonts w:ascii="Times New Roman" w:hAnsi="Times New Roman" w:cs="Times New Roman"/>
          <w:bCs/>
          <w:lang w:val="en-GB"/>
        </w:rPr>
        <w:t xml:space="preserve"> with a 92% isodose across the irradiated surface. The irradiation area was set to match the size of the box, ensuring that the rats were fully exposed regardless of their movement within the box. The chosen dose represented a median value within the low-dose range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gt;&lt;Author&gt;UNSCEAR&lt;/Author&gt;&lt;Year&gt;2020/2021&lt;/Year&gt;&lt;RecNum&gt;233&lt;/RecNum&gt;&lt;DisplayText&gt;[16]&lt;/DisplayText&gt;&lt;record&gt;&lt;rec-number&gt;233&lt;/rec-number&gt;&lt;foreign-keys&gt;&lt;key app="EN" db-id="a9twxs2fksdsetedspw525al5952t5dvxtz2"&gt;233&lt;/key&gt;&lt;/foreign-keys&gt;&lt;ref-type name="Book"&gt;6&lt;/ref-type&gt;&lt;contributors&gt;&lt;authors&gt;&lt;author&gt;UNSCEAR&lt;/author&gt;&lt;/authors&gt;&lt;/contributors&gt;&lt;titles&gt;&lt;title&gt;SOURCES, EFFECTS AND RISKS OF IONIZING RADIATION : Biological mechanisms relevant for the inference of cancer risks from low-dose and low-dose-rate radiation.&lt;/title&gt;&lt;/titles&gt;&lt;volume&gt;Volume III&lt;/volume&gt;&lt;dates&gt;&lt;year&gt;2020/2021&lt;/year&gt;&lt;/dates&gt;&lt;publisher&gt;UNITED NATIONS&lt;/publisher&gt;&lt;isbn&gt;978-92-1-139208-1&lt;/isbn&gt;&lt;urls&gt;&lt;/urls&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16" w:tooltip="UNSCEAR, 2020/2021 #233" w:history="1">
        <w:r w:rsidRPr="00733BDB">
          <w:rPr>
            <w:rFonts w:ascii="Times New Roman" w:hAnsi="Times New Roman" w:cs="Times New Roman"/>
            <w:bCs/>
            <w:noProof/>
            <w:lang w:val="en-GB"/>
          </w:rPr>
          <w:t>16</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Control and tungsten-only animals stayed in the irradiation boxes for the same duration (10 to 12 minutes). All animals were then returned to their cages. </w:t>
      </w:r>
    </w:p>
    <w:p w14:paraId="68FA2611"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Following these procedures, no animal showed any sign of suffering requiring special care or anticipated euthanasia, and all animals were included in this study. </w:t>
      </w:r>
    </w:p>
    <w:p w14:paraId="5F9359C7"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Dosimetry</w:t>
      </w:r>
    </w:p>
    <w:p w14:paraId="32E80DF2"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lastRenderedPageBreak/>
        <w:t xml:space="preserve">The GSR D1 used for our irradiations contained three Caesium-137 sources emitting gamma rays (662 KeV) and is self-shielded. The sources total activity was measured at 30 </w:t>
      </w:r>
      <w:proofErr w:type="spellStart"/>
      <w:r w:rsidRPr="00733BDB">
        <w:rPr>
          <w:rFonts w:ascii="Times New Roman" w:hAnsi="Times New Roman" w:cs="Times New Roman"/>
          <w:bCs/>
          <w:lang w:val="en-GB"/>
        </w:rPr>
        <w:t>TBq</w:t>
      </w:r>
      <w:proofErr w:type="spellEnd"/>
      <w:r w:rsidRPr="00733BDB">
        <w:rPr>
          <w:rFonts w:ascii="Times New Roman" w:hAnsi="Times New Roman" w:cs="Times New Roman"/>
          <w:bCs/>
          <w:lang w:val="en-GB"/>
        </w:rPr>
        <w:t xml:space="preserve"> in April 2019. Prior to using it with animals, a dosimetry was performed in the exact conditions of the animal exposure. A cylindrical ionizing chamber (31010, PTW) was used following the recommendations of the American Association of Physicists in Medicine’s TG-61</w:t>
      </w:r>
      <w:r w:rsidRPr="00733BDB">
        <w:rPr>
          <w:lang w:val="en-US"/>
        </w:rPr>
        <w:t xml:space="preserve">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gt;&lt;Author&gt;Ma&lt;/Author&gt;&lt;Year&gt;2001&lt;/Year&gt;&lt;RecNum&gt;5804&lt;/RecNum&gt;&lt;DisplayText&gt;[29]&lt;/DisplayText&gt;&lt;record&gt;&lt;rec-number&gt;5804&lt;/rec-number&gt;&lt;foreign-keys&gt;&lt;key app="EN" db-id="a9twxs2fksdsetedspw525al5952t5dvxtz2"&gt;5804&lt;/key&gt;&lt;/foreign-keys&gt;&lt;ref-type name="Journal Article"&gt;17&lt;/ref-type&gt;&lt;contributors&gt;&lt;authors&gt;&lt;author&gt;Ma, C‐M&lt;/author&gt;&lt;author&gt;Coffey, CW&lt;/author&gt;&lt;author&gt;DeWerd, LA&lt;/author&gt;&lt;author&gt;Liu, C&lt;/author&gt;&lt;author&gt;Nath, Ravinder&lt;/author&gt;&lt;author&gt;Seltzer, SM&lt;/author&gt;&lt;author&gt;Seuntjens, JP&lt;/author&gt;&lt;/authors&gt;&lt;/contributors&gt;&lt;titles&gt;&lt;title&gt;AAPM protocol for 40–300 kV x‐ray beam dosimetry in radiotherapy and radiobiology&lt;/title&gt;&lt;secondary-title&gt;Med Phys&lt;/secondary-title&gt;&lt;/titles&gt;&lt;periodical&gt;&lt;full-title&gt;Med Phys&lt;/full-title&gt;&lt;abbr-1&gt;Medical physics&lt;/abbr-1&gt;&lt;/periodical&gt;&lt;pages&gt;868-893&lt;/pages&gt;&lt;volume&gt;28&lt;/volume&gt;&lt;number&gt;6&lt;/number&gt;&lt;dates&gt;&lt;year&gt;2001&lt;/year&gt;&lt;/dates&gt;&lt;isbn&gt;0094-2405&lt;/isbn&gt;&lt;urls&gt;&lt;/urls&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29" w:tooltip="Ma, 2001 #5804" w:history="1">
        <w:r w:rsidRPr="00733BDB">
          <w:rPr>
            <w:rFonts w:ascii="Times New Roman" w:hAnsi="Times New Roman" w:cs="Times New Roman"/>
            <w:bCs/>
            <w:noProof/>
            <w:lang w:val="en-GB"/>
          </w:rPr>
          <w:t>29</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The ionizing chamber was calibrated in water with Caesium-137 in the </w:t>
      </w:r>
      <w:proofErr w:type="spellStart"/>
      <w:r w:rsidRPr="00733BDB">
        <w:rPr>
          <w:rFonts w:ascii="Times New Roman" w:hAnsi="Times New Roman" w:cs="Times New Roman"/>
          <w:bCs/>
          <w:lang w:val="en-GB"/>
        </w:rPr>
        <w:t>Physikalisch-Technische</w:t>
      </w:r>
      <w:proofErr w:type="spellEnd"/>
      <w:r w:rsidRPr="00733BDB">
        <w:rPr>
          <w:rFonts w:ascii="Times New Roman" w:hAnsi="Times New Roman" w:cs="Times New Roman"/>
          <w:bCs/>
          <w:lang w:val="en-GB"/>
        </w:rPr>
        <w:t xml:space="preserve"> </w:t>
      </w:r>
      <w:proofErr w:type="spellStart"/>
      <w:r w:rsidRPr="00733BDB">
        <w:rPr>
          <w:rFonts w:ascii="Times New Roman" w:hAnsi="Times New Roman" w:cs="Times New Roman"/>
          <w:bCs/>
          <w:lang w:val="en-GB"/>
        </w:rPr>
        <w:t>Bundesanstalt</w:t>
      </w:r>
      <w:proofErr w:type="spellEnd"/>
      <w:r w:rsidRPr="00733BDB">
        <w:rPr>
          <w:rFonts w:ascii="Times New Roman" w:hAnsi="Times New Roman" w:cs="Times New Roman"/>
          <w:bCs/>
          <w:lang w:val="en-GB"/>
        </w:rPr>
        <w:t>, facility reference number 210382501.</w:t>
      </w:r>
    </w:p>
    <w:bookmarkEnd w:id="3"/>
    <w:p w14:paraId="0B6BD0EA" w14:textId="77777777" w:rsidR="00A81306" w:rsidRPr="00733BDB" w:rsidRDefault="00A81306" w:rsidP="00A81306">
      <w:pPr>
        <w:pStyle w:val="Sansinterligne"/>
        <w:spacing w:line="480" w:lineRule="auto"/>
        <w:jc w:val="both"/>
        <w:rPr>
          <w:rFonts w:ascii="Times New Roman" w:hAnsi="Times New Roman" w:cs="Times New Roman"/>
          <w:bCs/>
          <w:lang w:val="en-US"/>
        </w:rPr>
      </w:pPr>
    </w:p>
    <w:p w14:paraId="423A45DF"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Euthanasia, tissue collection and treatment</w:t>
      </w:r>
    </w:p>
    <w:p w14:paraId="509763F0"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Two post-exposure time points were chosen for their recurrence in inhalation toxicological studies: 24 hours (24h) and 28 days (28d). A third time point was added for inductively coupled plasma mass spectrometry (ICP-MS) analysis at 4 hours (4h) post-exposure to measure early transfer of W and biodistribution among different target organs.</w:t>
      </w:r>
    </w:p>
    <w:p w14:paraId="5AE1C58D" w14:textId="77777777" w:rsidR="00A81306" w:rsidRPr="00733BDB" w:rsidRDefault="00A81306" w:rsidP="00A81306">
      <w:pPr>
        <w:pStyle w:val="Sansinterligne"/>
        <w:spacing w:line="480" w:lineRule="auto"/>
        <w:jc w:val="both"/>
        <w:rPr>
          <w:rFonts w:ascii="Times New Roman" w:hAnsi="Times New Roman" w:cs="Times New Roman"/>
          <w:bCs/>
          <w:lang w:val="en-GB"/>
        </w:rPr>
      </w:pPr>
      <w:r>
        <w:rPr>
          <w:rFonts w:ascii="Times New Roman" w:hAnsi="Times New Roman" w:cs="Times New Roman"/>
          <w:bCs/>
          <w:lang w:val="en-GB"/>
        </w:rPr>
        <w:t>At the designated time point</w:t>
      </w:r>
      <w:r w:rsidRPr="00733BDB">
        <w:rPr>
          <w:rFonts w:ascii="Times New Roman" w:hAnsi="Times New Roman" w:cs="Times New Roman"/>
          <w:bCs/>
          <w:lang w:val="en-GB"/>
        </w:rPr>
        <w:t xml:space="preserve">, the animals were injected subcutaneously with Buprenorphine (0.05 mg/kg </w:t>
      </w:r>
      <w:proofErr w:type="spellStart"/>
      <w:r w:rsidRPr="00733BDB">
        <w:rPr>
          <w:rFonts w:ascii="Times New Roman" w:hAnsi="Times New Roman" w:cs="Times New Roman"/>
          <w:bCs/>
          <w:lang w:val="en-GB"/>
        </w:rPr>
        <w:t>s.c.</w:t>
      </w:r>
      <w:proofErr w:type="spellEnd"/>
      <w:r w:rsidRPr="00733BDB">
        <w:rPr>
          <w:rFonts w:ascii="Times New Roman" w:hAnsi="Times New Roman" w:cs="Times New Roman"/>
          <w:bCs/>
          <w:lang w:val="en-GB"/>
        </w:rPr>
        <w:t>) 30 minutes before being exposed to isoflurane (</w:t>
      </w:r>
      <w:proofErr w:type="spellStart"/>
      <w:r w:rsidRPr="00733BDB">
        <w:rPr>
          <w:rFonts w:ascii="Times New Roman" w:hAnsi="Times New Roman" w:cs="Times New Roman"/>
          <w:bCs/>
          <w:lang w:val="en-GB"/>
        </w:rPr>
        <w:t>Aérane</w:t>
      </w:r>
      <w:proofErr w:type="spellEnd"/>
      <w:r w:rsidRPr="00733BDB">
        <w:rPr>
          <w:rFonts w:ascii="Times New Roman" w:hAnsi="Times New Roman" w:cs="Times New Roman"/>
          <w:bCs/>
          <w:lang w:val="en-GB"/>
        </w:rPr>
        <w:t xml:space="preserve">, Baxter) in a mixture of 5% isoflurane and 95% air to reach unconsciousness. The rest of the procedure differed depending on whether the animals were destined for histology or biochemical/molecular assay. </w:t>
      </w:r>
    </w:p>
    <w:p w14:paraId="2264AA7C"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For histology, unconscious animals were injected intraperitoneally with a mix of ketamine (75 mg/kg) and xylazine (10 mg/kg) and removed from isoflurane. Once anaesthesia was confirmed by loss of pedal withdrawal reflex, the animals were perfused intracardially with 200 mL of a 4% paraformaldehyde (PFA) (VWR Chemicals) solution over 10 minutes. Whole brains were collected and placed in a 30% sucrose solution at 4°C overnight. The following day, using a brain matrix (</w:t>
      </w:r>
      <w:proofErr w:type="spellStart"/>
      <w:r w:rsidRPr="00733BDB">
        <w:rPr>
          <w:rFonts w:ascii="Times New Roman" w:hAnsi="Times New Roman" w:cs="Times New Roman"/>
          <w:bCs/>
          <w:lang w:val="en-GB"/>
        </w:rPr>
        <w:t>BioSeb</w:t>
      </w:r>
      <w:proofErr w:type="spellEnd"/>
      <w:r w:rsidRPr="00733BDB">
        <w:rPr>
          <w:rFonts w:ascii="Times New Roman" w:hAnsi="Times New Roman" w:cs="Times New Roman"/>
          <w:bCs/>
          <w:lang w:val="en-GB"/>
        </w:rPr>
        <w:t xml:space="preserve">, France), brains were cut longitudinally to split the hemispheres and then cut into 2mm thick longitudinal slices. The brain slices were embedded in </w:t>
      </w:r>
      <w:proofErr w:type="spellStart"/>
      <w:r w:rsidRPr="00733BDB">
        <w:rPr>
          <w:rFonts w:ascii="Times New Roman" w:hAnsi="Times New Roman" w:cs="Times New Roman"/>
          <w:bCs/>
          <w:lang w:val="en-GB"/>
        </w:rPr>
        <w:t>Cryomatrix</w:t>
      </w:r>
      <w:proofErr w:type="spellEnd"/>
      <w:r w:rsidRPr="00733BDB">
        <w:rPr>
          <w:rFonts w:ascii="Times New Roman" w:hAnsi="Times New Roman" w:cs="Times New Roman"/>
          <w:bCs/>
          <w:lang w:val="en-GB"/>
        </w:rPr>
        <w:t xml:space="preserve"> (6769006, </w:t>
      </w:r>
      <w:proofErr w:type="spellStart"/>
      <w:r w:rsidRPr="00733BDB">
        <w:rPr>
          <w:rFonts w:ascii="Times New Roman" w:hAnsi="Times New Roman" w:cs="Times New Roman"/>
          <w:bCs/>
          <w:lang w:val="en-GB"/>
        </w:rPr>
        <w:t>Epredia</w:t>
      </w:r>
      <w:proofErr w:type="spellEnd"/>
      <w:r w:rsidRPr="00733BDB">
        <w:rPr>
          <w:rFonts w:ascii="Times New Roman" w:hAnsi="Times New Roman" w:cs="Times New Roman"/>
          <w:bCs/>
          <w:lang w:val="en-GB"/>
        </w:rPr>
        <w:t xml:space="preserve">) in cassettes and frozen with a </w:t>
      </w:r>
      <w:proofErr w:type="spellStart"/>
      <w:r w:rsidRPr="00733BDB">
        <w:rPr>
          <w:rFonts w:ascii="Times New Roman" w:hAnsi="Times New Roman" w:cs="Times New Roman"/>
          <w:bCs/>
          <w:lang w:val="en-GB"/>
        </w:rPr>
        <w:t>FlashFreeze</w:t>
      </w:r>
      <w:proofErr w:type="spellEnd"/>
      <w:r w:rsidRPr="00733BDB">
        <w:rPr>
          <w:rFonts w:ascii="Times New Roman" w:hAnsi="Times New Roman" w:cs="Times New Roman"/>
          <w:bCs/>
          <w:lang w:val="en-GB"/>
        </w:rPr>
        <w:t xml:space="preserve"> (</w:t>
      </w:r>
      <w:proofErr w:type="spellStart"/>
      <w:r w:rsidRPr="00733BDB">
        <w:rPr>
          <w:rFonts w:ascii="Times New Roman" w:hAnsi="Times New Roman" w:cs="Times New Roman"/>
          <w:bCs/>
          <w:lang w:val="en-GB"/>
        </w:rPr>
        <w:t>MicromMicrotech</w:t>
      </w:r>
      <w:proofErr w:type="spellEnd"/>
      <w:r w:rsidRPr="00733BDB">
        <w:rPr>
          <w:rFonts w:ascii="Times New Roman" w:hAnsi="Times New Roman" w:cs="Times New Roman"/>
          <w:bCs/>
          <w:lang w:val="en-GB"/>
        </w:rPr>
        <w:t xml:space="preserve">). Cassettes were stored at -80°C until use. Using a cryostat (NX50, </w:t>
      </w:r>
      <w:proofErr w:type="spellStart"/>
      <w:r w:rsidRPr="00733BDB">
        <w:rPr>
          <w:rFonts w:ascii="Times New Roman" w:hAnsi="Times New Roman" w:cs="Times New Roman"/>
          <w:bCs/>
          <w:lang w:val="en-GB"/>
        </w:rPr>
        <w:t>Epredia</w:t>
      </w:r>
      <w:proofErr w:type="spellEnd"/>
      <w:r w:rsidRPr="00733BDB">
        <w:rPr>
          <w:rFonts w:ascii="Times New Roman" w:hAnsi="Times New Roman" w:cs="Times New Roman"/>
          <w:bCs/>
          <w:lang w:val="en-GB"/>
        </w:rPr>
        <w:t xml:space="preserve">), 14µm thick sagittal sections were cut using a </w:t>
      </w:r>
      <w:proofErr w:type="spellStart"/>
      <w:r w:rsidRPr="00733BDB">
        <w:rPr>
          <w:rFonts w:ascii="Times New Roman" w:hAnsi="Times New Roman" w:cs="Times New Roman"/>
          <w:bCs/>
          <w:lang w:val="en-GB"/>
        </w:rPr>
        <w:t>AccuEdge</w:t>
      </w:r>
      <w:proofErr w:type="spellEnd"/>
      <w:r w:rsidRPr="00733BDB">
        <w:rPr>
          <w:rFonts w:ascii="Times New Roman" w:hAnsi="Times New Roman" w:cs="Times New Roman"/>
          <w:bCs/>
          <w:lang w:val="en-GB"/>
        </w:rPr>
        <w:t xml:space="preserve">® 4690 blade (Sakura) and placed on </w:t>
      </w:r>
      <w:proofErr w:type="spellStart"/>
      <w:r w:rsidRPr="00733BDB">
        <w:rPr>
          <w:rFonts w:ascii="Times New Roman" w:hAnsi="Times New Roman" w:cs="Times New Roman"/>
          <w:bCs/>
          <w:lang w:val="en-GB"/>
        </w:rPr>
        <w:t>SuperFrost</w:t>
      </w:r>
      <w:proofErr w:type="spellEnd"/>
      <w:r w:rsidRPr="00733BDB">
        <w:rPr>
          <w:rFonts w:ascii="Times New Roman" w:hAnsi="Times New Roman" w:cs="Times New Roman"/>
          <w:bCs/>
          <w:lang w:val="en-GB"/>
        </w:rPr>
        <w:t xml:space="preserve"> Plus™ slides (</w:t>
      </w:r>
      <w:proofErr w:type="spellStart"/>
      <w:r w:rsidRPr="00733BDB">
        <w:rPr>
          <w:rFonts w:ascii="Times New Roman" w:hAnsi="Times New Roman" w:cs="Times New Roman"/>
          <w:bCs/>
          <w:lang w:val="en-GB"/>
        </w:rPr>
        <w:t>Thermo</w:t>
      </w:r>
      <w:proofErr w:type="spellEnd"/>
      <w:r w:rsidRPr="00733BDB">
        <w:rPr>
          <w:rFonts w:ascii="Times New Roman" w:hAnsi="Times New Roman" w:cs="Times New Roman"/>
          <w:bCs/>
          <w:lang w:val="en-GB"/>
        </w:rPr>
        <w:t xml:space="preserve"> Scientific™) which were stored at -80°C until use. To ensure consistency in neuroanatomical level across all slides, each slide used had to include at least a partial rostral migratory </w:t>
      </w:r>
      <w:r w:rsidRPr="00733BDB">
        <w:rPr>
          <w:rFonts w:ascii="Times New Roman" w:hAnsi="Times New Roman" w:cs="Times New Roman"/>
          <w:bCs/>
          <w:lang w:val="en-GB"/>
        </w:rPr>
        <w:lastRenderedPageBreak/>
        <w:t>stream. Slides meeting this criterion were selected for further analysis, while the remaining slides were stored at -80°C in a separate box for use in tests and optimizations.</w:t>
      </w:r>
    </w:p>
    <w:p w14:paraId="0AED1EFB"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For biochemical or molecular biology assays, the rats were euthanized by terminal exsanguination through cardiac puncture using a heparinized needle (</w:t>
      </w:r>
      <w:proofErr w:type="spellStart"/>
      <w:r w:rsidRPr="00733BDB">
        <w:rPr>
          <w:rFonts w:ascii="Times New Roman" w:hAnsi="Times New Roman" w:cs="Times New Roman"/>
          <w:bCs/>
          <w:lang w:val="en-GB"/>
        </w:rPr>
        <w:t>Héparine</w:t>
      </w:r>
      <w:proofErr w:type="spellEnd"/>
      <w:r w:rsidRPr="00733BDB">
        <w:rPr>
          <w:rFonts w:ascii="Times New Roman" w:hAnsi="Times New Roman" w:cs="Times New Roman"/>
          <w:bCs/>
          <w:lang w:val="en-GB"/>
        </w:rPr>
        <w:t xml:space="preserve"> </w:t>
      </w:r>
      <w:proofErr w:type="spellStart"/>
      <w:r w:rsidRPr="00733BDB">
        <w:rPr>
          <w:rFonts w:ascii="Times New Roman" w:hAnsi="Times New Roman" w:cs="Times New Roman"/>
          <w:bCs/>
          <w:lang w:val="en-GB"/>
        </w:rPr>
        <w:t>Choay</w:t>
      </w:r>
      <w:proofErr w:type="spellEnd"/>
      <w:r w:rsidRPr="00733BDB">
        <w:rPr>
          <w:rFonts w:ascii="Times New Roman" w:hAnsi="Times New Roman" w:cs="Times New Roman"/>
          <w:bCs/>
          <w:lang w:val="en-GB"/>
        </w:rPr>
        <w:t>®, CHEPLAFARM) while being maintained under isoflurane. Blood was collected, centrifugated at 3000 g for 15 minutes for future plasma analysis and stored at -80°C. The brain was then extracted and placed on a cold plate where it was dissected into substructures: olfactory bulb (OB), frontal cortex (FC), striatum (ST), hippocampus (HIP), cerebellum (CER) and brain stem (</w:t>
      </w:r>
      <w:proofErr w:type="spellStart"/>
      <w:r w:rsidRPr="00733BDB">
        <w:rPr>
          <w:rFonts w:ascii="Times New Roman" w:hAnsi="Times New Roman" w:cs="Times New Roman"/>
          <w:bCs/>
          <w:lang w:val="en-GB"/>
        </w:rPr>
        <w:t>BrSt</w:t>
      </w:r>
      <w:proofErr w:type="spellEnd"/>
      <w:r w:rsidRPr="00733BDB">
        <w:rPr>
          <w:rFonts w:ascii="Times New Roman" w:hAnsi="Times New Roman" w:cs="Times New Roman"/>
          <w:bCs/>
          <w:lang w:val="en-GB"/>
        </w:rPr>
        <w:t xml:space="preserve">). The microdissection method was detailed by Macé </w:t>
      </w:r>
      <w:r w:rsidRPr="004D510C">
        <w:rPr>
          <w:rFonts w:ascii="Times New Roman" w:hAnsi="Times New Roman" w:cs="Times New Roman"/>
          <w:bCs/>
          <w:i/>
          <w:lang w:val="en-GB"/>
        </w:rPr>
        <w:t>et al</w:t>
      </w:r>
      <w:r w:rsidRPr="00733BDB">
        <w:rPr>
          <w:rFonts w:ascii="Times New Roman" w:hAnsi="Times New Roman" w:cs="Times New Roman"/>
          <w:bCs/>
          <w:lang w:val="en-GB"/>
        </w:rPr>
        <w:t xml:space="preserve">. 2024 </w:t>
      </w:r>
      <w:r w:rsidRPr="00733BDB">
        <w:rPr>
          <w:rFonts w:ascii="Times New Roman" w:hAnsi="Times New Roman" w:cs="Times New Roman"/>
          <w:bCs/>
          <w:lang w:val="en-GB"/>
        </w:rPr>
        <w:fldChar w:fldCharType="begin">
          <w:fldData xml:space="preserve">PEVuZE5vdGU+PENpdGU+PEF1dGhvcj5NYWNlPC9BdXRob3I+PFllYXI+MjAyNDwvWWVhcj48UmVj
TnVtPjMwMDg8L1JlY051bT48RGlzcGxheVRleHQ+WzNdPC9EaXNwbGF5VGV4dD48cmVjb3JkPjxy
ZWMtbnVtYmVyPjMwMDg8L3JlYy1udW1iZXI+PGZvcmVpZ24ta2V5cz48a2V5IGFwcD0iRU4iIGRi
LWlkPSJhOXR3eHMyZmtzZHNldGVkc3B3NTI1YWw1OTUydDVkdnh0ejIiPjMwMDg8L2tleT48L2Zv
cmVpZ24ta2V5cz48cmVmLXR5cGUgbmFtZT0iSm91cm5hbCBBcnRpY2xlIj4xNzwvcmVmLXR5cGU+
PGNvbnRyaWJ1dG9ycz48YXV0aG9ycz48YXV0aG9yPk1hY2UsIEwuPC9hdXRob3I+PGF1dGhvcj5C
cml6YWlzLCBDLjwvYXV0aG9yPjxhdXRob3I+QmFjaGVsb3QsIEYuPC9hdXRob3I+PGF1dGhvcj5N
YW5vdXJ5LCBBLjwvYXV0aG9yPjxhdXRob3I+VGhvbWUsIFMuPC9hdXRob3I+PGF1dGhvcj5HbG9h
Z3VlbiwgQy48L2F1dGhvcj48YXV0aG9yPkdhcmFsaSwgSS48L2F1dGhvcj48YXV0aG9yPk1hZ25l
cm9uLCBWLjwvYXV0aG9yPjxhdXRob3I+TW9uY2VhdSwgVi48L2F1dGhvcj48YXV0aG9yPlNhY2hl
LCBBLjwvYXV0aG9yPjxhdXRob3I+Vm95ZXIsIEYuPC9hdXRob3I+PGF1dGhvcj5FbGllLCBDLjwv
YXV0aG9yPjxhdXRob3I+Um95LCBMLjwvYXV0aG9yPjxhdXRob3I+R2Vuc2Rhcm1lcywgRi48L2F1
dGhvcj48YXV0aG9yPktsb2tvdiwgRC48L2F1dGhvcj48YXV0aG9yPkJsb2NrLCBNLiBMLjwvYXV0
aG9yPjxhdXRob3I+SWJhbmV6LCBDLjwvYXV0aG9yPjwvYXV0aG9ycz48L2NvbnRyaWJ1dG9ycz48
YXV0aC1hZGRyZXNzPkluc3RpdHV0IGRlIFJhZGlvcHJvdGVjdGlvbiBldCBkZSBTdXJldGUgTnVj
bGVhaXJlLCBQb2xlIFNhbnRlIEVudmlyb25uZW1lbnQsIFNlcnZpY2UgZGUgcmVjaGVyY2hlIHN1
ciBsZXMgZWZmZXRzIGJpb2xvZ2lxdWVzIGV0IHNhbml0YWlyZXMgZGVzIHJheW9ubmVtZW50cyBp
b25pc2FudHMsIEF2ZW51ZSBkZSBsYSBEaXZpc2lvbiBMZWNsZXJjLCBGb250ZW5heSBhdXggUm9z
ZXMsIEZyYW5jZS4mI3hEO0luc3RpdHV0IGRlIFJhZGlvcHJvdGVjdGlvbiBldCBkZSBTdXJldGUg
TnVjbGVhaXJlLCBQb2xlIFN1cmV0ZSBOdWNsZWFpcmUsIFNlcnZpY2UgZHUgQ29uZmluZW1lbnQg
ZXQgZGUgbCZhcG9zO0Flcm9kaXNwZXJzaW9uIGRlcyBQb2xsdWFudHMsIEdpZi1zdXItWXZldHRl
Q2VkZXgsIEZyYW5jZS4mI3hEO0RlcGFydG1lbnQgb2YgQmlvY2hlbWlzdHJ5LCBNaWNyb2Jpb2xv
Z3kgYW5kIEltbXVub2xvZ3ksIFVuaXZlcnNpdHkgb2YgT3R0YXdhLCBPdHRhd2EsIENhbmFkYS4m
I3hEO0RlcGFydG1lbnQgb2YgUGhhcm1hY29sb2d5IGFuZCBUb3hpY29sb2d5LCBUaGUgU3Rhcmsg
TmV1cm9zY2llbmNlcyBSZXNlYXJjaCBJbnN0aXR1dGUsIElOIFVuaXZlcnNpdHkgU2Nob29sIG9m
IE1lZGljaW5lLCBJbmRpYW5hcG9saXMsIElOLCBVU0EuPC9hdXRoLWFkZHJlc3M+PHRpdGxlcz48
dGl0bGU+RXhwb3N1cmUgdG8gdHVuZ3N0ZW4gcGFydGljbGVzIHZpYSBpbmhhbGF0aW9uIHRyaWdn
ZXJzIGVhcmx5IHRveGljaXR5IG1hcmtlciBleHByZXNzaW9uIGluIHRoZSByYXQgYnJhaW48L3Rp
dGxlPjxzZWNvbmRhcnktdGl0bGU+SW5oYWwgVG94aWNvbDwvc2Vjb25kYXJ5LXRpdGxlPjxhbHQt
dGl0bGU+SW5oYWxhdGlvbiB0b3hpY29sb2d5PC9hbHQtdGl0bGU+PC90aXRsZXM+PHBlcmlvZGlj
YWw+PGZ1bGwtdGl0bGU+SW5oYWwgVG94aWNvbDwvZnVsbC10aXRsZT48YWJici0xPkluaGFsYXRp
b24gdG94aWNvbG9neTwvYWJici0xPjwvcGVyaW9kaWNhbD48YWx0LXBlcmlvZGljYWw+PGZ1bGwt
dGl0bGU+SW5oYWwgVG94aWNvbDwvZnVsbC10aXRsZT48YWJici0xPkluaGFsYXRpb24gdG94aWNv
bG9neTwvYWJici0xPjwvYWx0LXBlcmlvZGljYWw+PHBhZ2VzPjI2MS0yNzQ8L3BhZ2VzPjx2b2x1
bWU+MzY8L3ZvbHVtZT48bnVtYmVyPjQ8L251bWJlcj48ZWRpdGlvbj4yMDI0LzA2LzA1PC9lZGl0
aW9uPjxrZXl3b3Jkcz48a2V5d29yZD5BbmltYWxzPC9rZXl3b3JkPjxrZXl3b3JkPipUdW5nc3Rl
bi90b3hpY2l0eTwva2V5d29yZD48a2V5d29yZD5NYWxlPC9rZXl3b3JkPjxrZXl3b3JkPipJbmhh
bGF0aW9uIEV4cG9zdXJlL2FkdmVyc2UgZWZmZWN0czwva2V5d29yZD48a2V5d29yZD4qQnJhaW4v
ZHJ1ZyBlZmZlY3RzL21ldGFib2xpc208L2tleXdvcmQ+PGtleXdvcmQ+KlJhdHMsIFdpc3Rhcjwv
a2V5d29yZD48a2V5d29yZD5SYXRzPC9rZXl3b3JkPjxrZXl3b3JkPkJpb21hcmtlcnMvbWV0YWJv
bGlzbTwva2V5d29yZD48a2V5d29yZD5NaWNyb2dsaWEvZHJ1ZyBlZmZlY3RzL21ldGFib2xpc208
L2tleXdvcmQ+PGtleXdvcmQ+TmV1cm9ucy9kcnVnIGVmZmVjdHMvbWV0YWJvbGlzbTwva2V5d29y
ZD48a2V5d29yZD5MdW5nL2RydWcgZWZmZWN0cy9tZXRhYm9saXNtPC9rZXl3b3JkPjxrZXl3b3Jk
Pk9sZmFjdG9yeSBCdWxiL2RydWcgZWZmZWN0cy9tZXRhYm9saXNtPC9rZXl3b3JkPjxrZXl3b3Jk
PkFwb3B0b3Npcy9kcnVnIGVmZmVjdHM8L2tleXdvcmQ+PGtleXdvcmQ+T3hpZGF0aXZlIFN0cmVz
cy9kcnVnIGVmZmVjdHM8L2tleXdvcmQ+PC9rZXl3b3Jkcz48ZGF0ZXM+PHllYXI+MjAyNDwveWVh
cj48cHViLWRhdGVzPjxkYXRlPkFwcjwvZGF0ZT48L3B1Yi1kYXRlcz48L2RhdGVzPjxpc2JuPjEw
OTEtNzY5MSAoRWxlY3Ryb25pYykmI3hEOzA4OTUtODM3OCAoTGlua2luZyk8L2lzYm4+PGFjY2Vz
c2lvbi1udW0+Mzg4MzYzMzE8L2FjY2Vzc2lvbi1udW0+PHVybHM+PHJlbGF0ZWQtdXJscz48dXJs
Pmh0dHA6Ly93d3cubmNiaS5ubG0ubmloLmdvdi9wdWJtZWQvMzg4MzYzMzE8L3VybD48L3JlbGF0
ZWQtdXJscz48L3VybHM+PGVsZWN0cm9uaWMtcmVzb3VyY2UtbnVtPjEwLjEwODAvMDg5NTgzNzgu
MjAyNC4yMzQ5ODk1PC9lbGVjdHJvbmljLXJlc291cmNlLW51bT48bGFuZ3VhZ2U+ZW5nPC9sYW5n
dWFnZT48L3JlY29yZD48L0NpdGU+PC9FbmROb3RlPgB=
</w:fldData>
        </w:fldChar>
      </w:r>
      <w:r w:rsidRPr="00733BDB">
        <w:rPr>
          <w:rFonts w:ascii="Times New Roman" w:hAnsi="Times New Roman" w:cs="Times New Roman"/>
          <w:bCs/>
          <w:lang w:val="en-GB"/>
        </w:rPr>
        <w:instrText xml:space="preserve"> ADDIN EN.CITE </w:instrText>
      </w:r>
      <w:r w:rsidRPr="00733BDB">
        <w:rPr>
          <w:rFonts w:ascii="Times New Roman" w:hAnsi="Times New Roman" w:cs="Times New Roman"/>
          <w:bCs/>
          <w:lang w:val="en-GB"/>
        </w:rPr>
        <w:fldChar w:fldCharType="begin">
          <w:fldData xml:space="preserve">PEVuZE5vdGU+PENpdGU+PEF1dGhvcj5NYWNlPC9BdXRob3I+PFllYXI+MjAyNDwvWWVhcj48UmVj
TnVtPjMwMDg8L1JlY051bT48RGlzcGxheVRleHQ+WzNdPC9EaXNwbGF5VGV4dD48cmVjb3JkPjxy
ZWMtbnVtYmVyPjMwMDg8L3JlYy1udW1iZXI+PGZvcmVpZ24ta2V5cz48a2V5IGFwcD0iRU4iIGRi
LWlkPSJhOXR3eHMyZmtzZHNldGVkc3B3NTI1YWw1OTUydDVkdnh0ejIiPjMwMDg8L2tleT48L2Zv
cmVpZ24ta2V5cz48cmVmLXR5cGUgbmFtZT0iSm91cm5hbCBBcnRpY2xlIj4xNzwvcmVmLXR5cGU+
PGNvbnRyaWJ1dG9ycz48YXV0aG9ycz48YXV0aG9yPk1hY2UsIEwuPC9hdXRob3I+PGF1dGhvcj5C
cml6YWlzLCBDLjwvYXV0aG9yPjxhdXRob3I+QmFjaGVsb3QsIEYuPC9hdXRob3I+PGF1dGhvcj5N
YW5vdXJ5LCBBLjwvYXV0aG9yPjxhdXRob3I+VGhvbWUsIFMuPC9hdXRob3I+PGF1dGhvcj5HbG9h
Z3VlbiwgQy48L2F1dGhvcj48YXV0aG9yPkdhcmFsaSwgSS48L2F1dGhvcj48YXV0aG9yPk1hZ25l
cm9uLCBWLjwvYXV0aG9yPjxhdXRob3I+TW9uY2VhdSwgVi48L2F1dGhvcj48YXV0aG9yPlNhY2hl
LCBBLjwvYXV0aG9yPjxhdXRob3I+Vm95ZXIsIEYuPC9hdXRob3I+PGF1dGhvcj5FbGllLCBDLjwv
YXV0aG9yPjxhdXRob3I+Um95LCBMLjwvYXV0aG9yPjxhdXRob3I+R2Vuc2Rhcm1lcywgRi48L2F1
dGhvcj48YXV0aG9yPktsb2tvdiwgRC48L2F1dGhvcj48YXV0aG9yPkJsb2NrLCBNLiBMLjwvYXV0
aG9yPjxhdXRob3I+SWJhbmV6LCBDLjwvYXV0aG9yPjwvYXV0aG9ycz48L2NvbnRyaWJ1dG9ycz48
YXV0aC1hZGRyZXNzPkluc3RpdHV0IGRlIFJhZGlvcHJvdGVjdGlvbiBldCBkZSBTdXJldGUgTnVj
bGVhaXJlLCBQb2xlIFNhbnRlIEVudmlyb25uZW1lbnQsIFNlcnZpY2UgZGUgcmVjaGVyY2hlIHN1
ciBsZXMgZWZmZXRzIGJpb2xvZ2lxdWVzIGV0IHNhbml0YWlyZXMgZGVzIHJheW9ubmVtZW50cyBp
b25pc2FudHMsIEF2ZW51ZSBkZSBsYSBEaXZpc2lvbiBMZWNsZXJjLCBGb250ZW5heSBhdXggUm9z
ZXMsIEZyYW5jZS4mI3hEO0luc3RpdHV0IGRlIFJhZGlvcHJvdGVjdGlvbiBldCBkZSBTdXJldGUg
TnVjbGVhaXJlLCBQb2xlIFN1cmV0ZSBOdWNsZWFpcmUsIFNlcnZpY2UgZHUgQ29uZmluZW1lbnQg
ZXQgZGUgbCZhcG9zO0Flcm9kaXNwZXJzaW9uIGRlcyBQb2xsdWFudHMsIEdpZi1zdXItWXZldHRl
Q2VkZXgsIEZyYW5jZS4mI3hEO0RlcGFydG1lbnQgb2YgQmlvY2hlbWlzdHJ5LCBNaWNyb2Jpb2xv
Z3kgYW5kIEltbXVub2xvZ3ksIFVuaXZlcnNpdHkgb2YgT3R0YXdhLCBPdHRhd2EsIENhbmFkYS4m
I3hEO0RlcGFydG1lbnQgb2YgUGhhcm1hY29sb2d5IGFuZCBUb3hpY29sb2d5LCBUaGUgU3Rhcmsg
TmV1cm9zY2llbmNlcyBSZXNlYXJjaCBJbnN0aXR1dGUsIElOIFVuaXZlcnNpdHkgU2Nob29sIG9m
IE1lZGljaW5lLCBJbmRpYW5hcG9saXMsIElOLCBVU0EuPC9hdXRoLWFkZHJlc3M+PHRpdGxlcz48
dGl0bGU+RXhwb3N1cmUgdG8gdHVuZ3N0ZW4gcGFydGljbGVzIHZpYSBpbmhhbGF0aW9uIHRyaWdn
ZXJzIGVhcmx5IHRveGljaXR5IG1hcmtlciBleHByZXNzaW9uIGluIHRoZSByYXQgYnJhaW48L3Rp
dGxlPjxzZWNvbmRhcnktdGl0bGU+SW5oYWwgVG94aWNvbDwvc2Vjb25kYXJ5LXRpdGxlPjxhbHQt
dGl0bGU+SW5oYWxhdGlvbiB0b3hpY29sb2d5PC9hbHQtdGl0bGU+PC90aXRsZXM+PHBlcmlvZGlj
YWw+PGZ1bGwtdGl0bGU+SW5oYWwgVG94aWNvbDwvZnVsbC10aXRsZT48YWJici0xPkluaGFsYXRp
b24gdG94aWNvbG9neTwvYWJici0xPjwvcGVyaW9kaWNhbD48YWx0LXBlcmlvZGljYWw+PGZ1bGwt
dGl0bGU+SW5oYWwgVG94aWNvbDwvZnVsbC10aXRsZT48YWJici0xPkluaGFsYXRpb24gdG94aWNv
bG9neTwvYWJici0xPjwvYWx0LXBlcmlvZGljYWw+PHBhZ2VzPjI2MS0yNzQ8L3BhZ2VzPjx2b2x1
bWU+MzY8L3ZvbHVtZT48bnVtYmVyPjQ8L251bWJlcj48ZWRpdGlvbj4yMDI0LzA2LzA1PC9lZGl0
aW9uPjxrZXl3b3Jkcz48a2V5d29yZD5BbmltYWxzPC9rZXl3b3JkPjxrZXl3b3JkPipUdW5nc3Rl
bi90b3hpY2l0eTwva2V5d29yZD48a2V5d29yZD5NYWxlPC9rZXl3b3JkPjxrZXl3b3JkPipJbmhh
bGF0aW9uIEV4cG9zdXJlL2FkdmVyc2UgZWZmZWN0czwva2V5d29yZD48a2V5d29yZD4qQnJhaW4v
ZHJ1ZyBlZmZlY3RzL21ldGFib2xpc208L2tleXdvcmQ+PGtleXdvcmQ+KlJhdHMsIFdpc3Rhcjwv
a2V5d29yZD48a2V5d29yZD5SYXRzPC9rZXl3b3JkPjxrZXl3b3JkPkJpb21hcmtlcnMvbWV0YWJv
bGlzbTwva2V5d29yZD48a2V5d29yZD5NaWNyb2dsaWEvZHJ1ZyBlZmZlY3RzL21ldGFib2xpc208
L2tleXdvcmQ+PGtleXdvcmQ+TmV1cm9ucy9kcnVnIGVmZmVjdHMvbWV0YWJvbGlzbTwva2V5d29y
ZD48a2V5d29yZD5MdW5nL2RydWcgZWZmZWN0cy9tZXRhYm9saXNtPC9rZXl3b3JkPjxrZXl3b3Jk
Pk9sZmFjdG9yeSBCdWxiL2RydWcgZWZmZWN0cy9tZXRhYm9saXNtPC9rZXl3b3JkPjxrZXl3b3Jk
PkFwb3B0b3Npcy9kcnVnIGVmZmVjdHM8L2tleXdvcmQ+PGtleXdvcmQ+T3hpZGF0aXZlIFN0cmVz
cy9kcnVnIGVmZmVjdHM8L2tleXdvcmQ+PC9rZXl3b3Jkcz48ZGF0ZXM+PHllYXI+MjAyNDwveWVh
cj48cHViLWRhdGVzPjxkYXRlPkFwcjwvZGF0ZT48L3B1Yi1kYXRlcz48L2RhdGVzPjxpc2JuPjEw
OTEtNzY5MSAoRWxlY3Ryb25pYykmI3hEOzA4OTUtODM3OCAoTGlua2luZyk8L2lzYm4+PGFjY2Vz
c2lvbi1udW0+Mzg4MzYzMzE8L2FjY2Vzc2lvbi1udW0+PHVybHM+PHJlbGF0ZWQtdXJscz48dXJs
Pmh0dHA6Ly93d3cubmNiaS5ubG0ubmloLmdvdi9wdWJtZWQvMzg4MzYzMzE8L3VybD48L3JlbGF0
ZWQtdXJscz48L3VybHM+PGVsZWN0cm9uaWMtcmVzb3VyY2UtbnVtPjEwLjEwODAvMDg5NTgzNzgu
MjAyNC4yMzQ5ODk1PC9lbGVjdHJvbmljLXJlc291cmNlLW51bT48bGFuZ3VhZ2U+ZW5nPC9sYW5n
dWFnZT48L3JlY29yZD48L0NpdGU+PC9FbmROb3RlPgB=
</w:fldData>
        </w:fldChar>
      </w:r>
      <w:r w:rsidRPr="00733BDB">
        <w:rPr>
          <w:rFonts w:ascii="Times New Roman" w:hAnsi="Times New Roman" w:cs="Times New Roman"/>
          <w:bCs/>
          <w:lang w:val="en-GB"/>
        </w:rPr>
        <w:instrText xml:space="preserve"> ADDIN EN.CITE.DATA </w:instrText>
      </w:r>
      <w:r w:rsidRPr="00733BDB">
        <w:rPr>
          <w:rFonts w:ascii="Times New Roman" w:hAnsi="Times New Roman" w:cs="Times New Roman"/>
          <w:bCs/>
          <w:lang w:val="en-GB"/>
        </w:rPr>
      </w:r>
      <w:r w:rsidRPr="00733BDB">
        <w:rPr>
          <w:rFonts w:ascii="Times New Roman" w:hAnsi="Times New Roman" w:cs="Times New Roman"/>
          <w:bCs/>
          <w:lang w:val="en-GB"/>
        </w:rPr>
        <w:fldChar w:fldCharType="end"/>
      </w:r>
      <w:r w:rsidRPr="00733BDB">
        <w:rPr>
          <w:rFonts w:ascii="Times New Roman" w:hAnsi="Times New Roman" w:cs="Times New Roman"/>
          <w:bCs/>
          <w:lang w:val="en-GB"/>
        </w:rPr>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3" w:tooltip="Mace, 2024 #3008" w:history="1">
        <w:r w:rsidRPr="00733BDB">
          <w:rPr>
            <w:rFonts w:ascii="Times New Roman" w:hAnsi="Times New Roman" w:cs="Times New Roman"/>
            <w:bCs/>
            <w:noProof/>
            <w:lang w:val="en-GB"/>
          </w:rPr>
          <w:t>3</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The ethmoid </w:t>
      </w:r>
      <w:proofErr w:type="spellStart"/>
      <w:r w:rsidRPr="00733BDB">
        <w:rPr>
          <w:rFonts w:ascii="Times New Roman" w:hAnsi="Times New Roman" w:cs="Times New Roman"/>
          <w:bCs/>
          <w:lang w:val="en-GB"/>
        </w:rPr>
        <w:t>turbinates</w:t>
      </w:r>
      <w:proofErr w:type="spellEnd"/>
      <w:r w:rsidRPr="00733BDB">
        <w:rPr>
          <w:rFonts w:ascii="Times New Roman" w:hAnsi="Times New Roman" w:cs="Times New Roman"/>
          <w:bCs/>
          <w:lang w:val="en-GB"/>
        </w:rPr>
        <w:t xml:space="preserve"> (ET) were also collected. Tissues were flash frozen in liquid nitrogen immediately after sampling and stored at -80°C until use. </w:t>
      </w:r>
    </w:p>
    <w:p w14:paraId="45CA450C" w14:textId="465AF7C9"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Animals designated for ICP-MS quantification were euthanized similarly to rats destined for molecular biology assays. The brain was extracted and dissected into the same substructures; the ET was also sampled. Additionally, the whole lung and trachea compartment, as well as the left kidney, were collected. All samples were weighted before being stored at -20°C. They were then processed for tungsten mass measurement by ICP-MS as described by Macé </w:t>
      </w:r>
      <w:r w:rsidRPr="004D510C">
        <w:rPr>
          <w:rFonts w:ascii="Times New Roman" w:hAnsi="Times New Roman" w:cs="Times New Roman"/>
          <w:bCs/>
          <w:i/>
          <w:lang w:val="en-GB"/>
        </w:rPr>
        <w:t>et al</w:t>
      </w:r>
      <w:r w:rsidRPr="00733BDB">
        <w:rPr>
          <w:rFonts w:ascii="Times New Roman" w:hAnsi="Times New Roman" w:cs="Times New Roman"/>
          <w:bCs/>
          <w:lang w:val="en-GB"/>
        </w:rPr>
        <w:t>., 2024.</w:t>
      </w:r>
    </w:p>
    <w:p w14:paraId="7BC7AA3C" w14:textId="77777777" w:rsidR="00A81306" w:rsidRPr="00733BDB" w:rsidRDefault="00A81306" w:rsidP="00A81306">
      <w:pPr>
        <w:pStyle w:val="Sansinterligne"/>
        <w:spacing w:line="480" w:lineRule="auto"/>
        <w:jc w:val="both"/>
        <w:rPr>
          <w:rFonts w:ascii="Times New Roman" w:hAnsi="Times New Roman" w:cs="Times New Roman"/>
          <w:bCs/>
          <w:lang w:val="en-GB"/>
        </w:rPr>
      </w:pPr>
    </w:p>
    <w:p w14:paraId="35DAA793"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Immunochemistry</w:t>
      </w:r>
    </w:p>
    <w:p w14:paraId="205B7BE9"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Selected slides were rehydrated and blocked for 1h at room temperature using 5% donkey serum (S30-100ML, MERCK) diluted in 1X PBS prepared from tablets (18912-154, GIBCO) with 0.1% Triton (X100-100ML, Sigma-Aldrich). The blocking solution was then removed and 150µL of primary antibodies at a 1:200 dilution in PBS-Triton 0.1% were added on the slides. Slides were left to incubate overnight in a humid chamber at 4°C. The next day, the slides were washed 3 times for 10 minutes in PBS 1X under agitation. Then 150µL of secondary antibody solution prepared identically to the primary antibody solution were added on the slides, which were then left to incubate in the dark in a humid chamber at room temperature for 2h. The slides were then washed 3 times in PBS 1X for 10 minutes and 2 drops of </w:t>
      </w:r>
      <w:proofErr w:type="spellStart"/>
      <w:r w:rsidRPr="00733BDB">
        <w:rPr>
          <w:rFonts w:ascii="Times New Roman" w:hAnsi="Times New Roman" w:cs="Times New Roman"/>
          <w:bCs/>
          <w:lang w:val="en-GB"/>
        </w:rPr>
        <w:t>Vectashield</w:t>
      </w:r>
      <w:proofErr w:type="spellEnd"/>
      <w:r w:rsidRPr="00733BDB">
        <w:rPr>
          <w:rFonts w:ascii="Times New Roman" w:hAnsi="Times New Roman" w:cs="Times New Roman"/>
          <w:bCs/>
          <w:lang w:val="en-GB"/>
        </w:rPr>
        <w:t xml:space="preserve"> Mounting solution with DAPI (Vector) were added, covered by a glass coverslip, and sealed using nail polish. Once dried, the slides were scanned using a </w:t>
      </w:r>
      <w:proofErr w:type="spellStart"/>
      <w:r w:rsidRPr="00733BDB">
        <w:rPr>
          <w:rFonts w:ascii="Times New Roman" w:hAnsi="Times New Roman" w:cs="Times New Roman"/>
          <w:bCs/>
          <w:lang w:val="en-GB"/>
        </w:rPr>
        <w:t>Nanozoomer</w:t>
      </w:r>
      <w:proofErr w:type="spellEnd"/>
      <w:r w:rsidRPr="00733BDB">
        <w:rPr>
          <w:rFonts w:ascii="Times New Roman" w:hAnsi="Times New Roman" w:cs="Times New Roman"/>
          <w:bCs/>
          <w:lang w:val="en-GB"/>
        </w:rPr>
        <w:t xml:space="preserve"> S60 (Hamamatsu) and quantified using </w:t>
      </w:r>
      <w:proofErr w:type="spellStart"/>
      <w:r w:rsidRPr="00733BDB">
        <w:rPr>
          <w:rFonts w:ascii="Times New Roman" w:hAnsi="Times New Roman" w:cs="Times New Roman"/>
          <w:bCs/>
          <w:lang w:val="en-GB"/>
        </w:rPr>
        <w:t>Histolab</w:t>
      </w:r>
      <w:proofErr w:type="spellEnd"/>
      <w:r w:rsidRPr="00733BDB">
        <w:rPr>
          <w:rFonts w:ascii="Times New Roman" w:hAnsi="Times New Roman" w:cs="Times New Roman"/>
          <w:bCs/>
          <w:lang w:val="en-GB"/>
        </w:rPr>
        <w:t xml:space="preserve"> 12.2 (</w:t>
      </w:r>
      <w:proofErr w:type="spellStart"/>
      <w:r w:rsidRPr="00733BDB">
        <w:rPr>
          <w:rFonts w:ascii="Times New Roman" w:hAnsi="Times New Roman" w:cs="Times New Roman"/>
          <w:bCs/>
          <w:lang w:val="en-GB"/>
        </w:rPr>
        <w:t>Microvision</w:t>
      </w:r>
      <w:proofErr w:type="spellEnd"/>
      <w:r w:rsidRPr="00733BDB">
        <w:rPr>
          <w:rFonts w:ascii="Times New Roman" w:hAnsi="Times New Roman" w:cs="Times New Roman"/>
          <w:bCs/>
          <w:lang w:val="en-GB"/>
        </w:rPr>
        <w:t xml:space="preserve"> Instruments). Areas of quantification </w:t>
      </w:r>
      <w:r w:rsidRPr="00733BDB">
        <w:rPr>
          <w:rFonts w:ascii="Times New Roman" w:hAnsi="Times New Roman" w:cs="Times New Roman"/>
          <w:bCs/>
          <w:lang w:val="en-GB"/>
        </w:rPr>
        <w:lastRenderedPageBreak/>
        <w:t>included the OB and the second layer of the apex of the FC. To ensure objectivity, all data were blind</w:t>
      </w:r>
      <w:r>
        <w:rPr>
          <w:rFonts w:ascii="Times New Roman" w:hAnsi="Times New Roman" w:cs="Times New Roman"/>
          <w:bCs/>
          <w:lang w:val="en-GB"/>
        </w:rPr>
        <w:t xml:space="preserve"> </w:t>
      </w:r>
      <w:r w:rsidRPr="00733BDB">
        <w:rPr>
          <w:rFonts w:ascii="Times New Roman" w:hAnsi="Times New Roman" w:cs="Times New Roman"/>
          <w:bCs/>
          <w:lang w:val="en-GB"/>
        </w:rPr>
        <w:t>coded before quantification, and the coding was only revealed and linked back to individual animals once all quantifications for a specific staining were completed.</w:t>
      </w:r>
    </w:p>
    <w:p w14:paraId="70AD5463" w14:textId="4FF3F755" w:rsidR="00A81306"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The primary and secondary antibodies used are detailed in Table 1.</w:t>
      </w:r>
    </w:p>
    <w:p w14:paraId="420D7CD6"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
          <w:lang w:val="en-GB"/>
        </w:rPr>
        <w:t>Table 1.</w:t>
      </w:r>
      <w:r w:rsidRPr="00733BDB">
        <w:rPr>
          <w:rFonts w:ascii="Times New Roman" w:hAnsi="Times New Roman" w:cs="Times New Roman"/>
          <w:bCs/>
          <w:lang w:val="en-GB"/>
        </w:rPr>
        <w:t xml:space="preserve"> Primary and secondary antibodies used for histology</w:t>
      </w:r>
    </w:p>
    <w:tbl>
      <w:tblPr>
        <w:tblW w:w="9575" w:type="dxa"/>
        <w:tblInd w:w="-257" w:type="dxa"/>
        <w:tblCellMar>
          <w:left w:w="70" w:type="dxa"/>
          <w:right w:w="70" w:type="dxa"/>
        </w:tblCellMar>
        <w:tblLook w:val="04A0" w:firstRow="1" w:lastRow="0" w:firstColumn="1" w:lastColumn="0" w:noHBand="0" w:noVBand="1"/>
      </w:tblPr>
      <w:tblGrid>
        <w:gridCol w:w="1469"/>
        <w:gridCol w:w="3184"/>
        <w:gridCol w:w="1567"/>
        <w:gridCol w:w="1469"/>
        <w:gridCol w:w="1886"/>
      </w:tblGrid>
      <w:tr w:rsidR="00A81306" w:rsidRPr="00733BDB" w14:paraId="63F11F88" w14:textId="77777777" w:rsidTr="00F861F1">
        <w:trPr>
          <w:trHeight w:val="389"/>
        </w:trPr>
        <w:tc>
          <w:tcPr>
            <w:tcW w:w="14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AFC87"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proofErr w:type="spellStart"/>
            <w:r w:rsidRPr="00733BDB">
              <w:rPr>
                <w:rFonts w:ascii="Aptos Narrow" w:eastAsia="Times New Roman" w:hAnsi="Aptos Narrow" w:cs="Times New Roman"/>
                <w:b/>
                <w:bCs/>
                <w:color w:val="000000"/>
                <w:lang w:eastAsia="fr-FR"/>
              </w:rPr>
              <w:t>Antibody</w:t>
            </w:r>
            <w:proofErr w:type="spellEnd"/>
          </w:p>
        </w:tc>
        <w:tc>
          <w:tcPr>
            <w:tcW w:w="3184" w:type="dxa"/>
            <w:tcBorders>
              <w:top w:val="single" w:sz="4" w:space="0" w:color="auto"/>
              <w:left w:val="nil"/>
              <w:bottom w:val="single" w:sz="4" w:space="0" w:color="auto"/>
              <w:right w:val="single" w:sz="4" w:space="0" w:color="auto"/>
            </w:tcBorders>
            <w:shd w:val="clear" w:color="auto" w:fill="auto"/>
            <w:noWrap/>
            <w:vAlign w:val="center"/>
            <w:hideMark/>
          </w:tcPr>
          <w:p w14:paraId="7B369843"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Target</w:t>
            </w:r>
          </w:p>
        </w:tc>
        <w:tc>
          <w:tcPr>
            <w:tcW w:w="1567" w:type="dxa"/>
            <w:tcBorders>
              <w:top w:val="single" w:sz="4" w:space="0" w:color="auto"/>
              <w:left w:val="nil"/>
              <w:bottom w:val="single" w:sz="4" w:space="0" w:color="auto"/>
              <w:right w:val="single" w:sz="4" w:space="0" w:color="auto"/>
            </w:tcBorders>
            <w:shd w:val="clear" w:color="auto" w:fill="auto"/>
            <w:noWrap/>
            <w:vAlign w:val="center"/>
            <w:hideMark/>
          </w:tcPr>
          <w:p w14:paraId="787C3EA5"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 xml:space="preserve">Host </w:t>
            </w:r>
            <w:proofErr w:type="spellStart"/>
            <w:r w:rsidRPr="00733BDB">
              <w:rPr>
                <w:rFonts w:ascii="Aptos Narrow" w:eastAsia="Times New Roman" w:hAnsi="Aptos Narrow" w:cs="Times New Roman"/>
                <w:b/>
                <w:bCs/>
                <w:color w:val="000000"/>
                <w:lang w:eastAsia="fr-FR"/>
              </w:rPr>
              <w:t>species</w:t>
            </w:r>
            <w:proofErr w:type="spellEnd"/>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14:paraId="517C26F8"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Reference</w:t>
            </w:r>
          </w:p>
        </w:tc>
        <w:tc>
          <w:tcPr>
            <w:tcW w:w="1886" w:type="dxa"/>
            <w:tcBorders>
              <w:top w:val="single" w:sz="4" w:space="0" w:color="auto"/>
              <w:left w:val="nil"/>
              <w:bottom w:val="single" w:sz="4" w:space="0" w:color="auto"/>
              <w:right w:val="single" w:sz="4" w:space="0" w:color="auto"/>
            </w:tcBorders>
            <w:shd w:val="clear" w:color="auto" w:fill="auto"/>
            <w:noWrap/>
            <w:vAlign w:val="center"/>
            <w:hideMark/>
          </w:tcPr>
          <w:p w14:paraId="22EFC8A5"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Supplier</w:t>
            </w:r>
          </w:p>
        </w:tc>
      </w:tr>
      <w:tr w:rsidR="00A81306" w:rsidRPr="00733BDB" w14:paraId="1C4D648D" w14:textId="77777777" w:rsidTr="00F861F1">
        <w:trPr>
          <w:trHeight w:val="389"/>
        </w:trPr>
        <w:tc>
          <w:tcPr>
            <w:tcW w:w="14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538A1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Primary</w:t>
            </w:r>
            <w:proofErr w:type="spellEnd"/>
          </w:p>
        </w:tc>
        <w:tc>
          <w:tcPr>
            <w:tcW w:w="3184" w:type="dxa"/>
            <w:tcBorders>
              <w:top w:val="nil"/>
              <w:left w:val="nil"/>
              <w:bottom w:val="single" w:sz="4" w:space="0" w:color="auto"/>
              <w:right w:val="single" w:sz="4" w:space="0" w:color="auto"/>
            </w:tcBorders>
            <w:shd w:val="clear" w:color="auto" w:fill="auto"/>
            <w:noWrap/>
            <w:vAlign w:val="center"/>
            <w:hideMark/>
          </w:tcPr>
          <w:p w14:paraId="03E5342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IBA1</w:t>
            </w:r>
          </w:p>
        </w:tc>
        <w:tc>
          <w:tcPr>
            <w:tcW w:w="1567" w:type="dxa"/>
            <w:tcBorders>
              <w:top w:val="nil"/>
              <w:left w:val="nil"/>
              <w:bottom w:val="single" w:sz="4" w:space="0" w:color="auto"/>
              <w:right w:val="single" w:sz="4" w:space="0" w:color="auto"/>
            </w:tcBorders>
            <w:shd w:val="clear" w:color="auto" w:fill="auto"/>
            <w:noWrap/>
            <w:vAlign w:val="center"/>
            <w:hideMark/>
          </w:tcPr>
          <w:p w14:paraId="0B0D8A1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Goat</w:t>
            </w:r>
            <w:proofErr w:type="spellEnd"/>
          </w:p>
        </w:tc>
        <w:tc>
          <w:tcPr>
            <w:tcW w:w="1469" w:type="dxa"/>
            <w:tcBorders>
              <w:top w:val="nil"/>
              <w:left w:val="nil"/>
              <w:bottom w:val="single" w:sz="4" w:space="0" w:color="auto"/>
              <w:right w:val="single" w:sz="4" w:space="0" w:color="auto"/>
            </w:tcBorders>
            <w:shd w:val="clear" w:color="auto" w:fill="auto"/>
            <w:noWrap/>
            <w:vAlign w:val="center"/>
            <w:hideMark/>
          </w:tcPr>
          <w:p w14:paraId="21766ADF"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gramStart"/>
            <w:r w:rsidRPr="00733BDB">
              <w:rPr>
                <w:rFonts w:ascii="Aptos Narrow" w:eastAsia="Times New Roman" w:hAnsi="Aptos Narrow" w:cs="Times New Roman"/>
                <w:color w:val="000000"/>
                <w:lang w:eastAsia="fr-FR"/>
              </w:rPr>
              <w:t>ab</w:t>
            </w:r>
            <w:proofErr w:type="gramEnd"/>
            <w:r w:rsidRPr="00733BDB">
              <w:rPr>
                <w:rFonts w:ascii="Aptos Narrow" w:eastAsia="Times New Roman" w:hAnsi="Aptos Narrow" w:cs="Times New Roman"/>
                <w:color w:val="000000"/>
                <w:lang w:eastAsia="fr-FR"/>
              </w:rPr>
              <w:t>5076</w:t>
            </w:r>
          </w:p>
        </w:tc>
        <w:tc>
          <w:tcPr>
            <w:tcW w:w="1886" w:type="dxa"/>
            <w:tcBorders>
              <w:top w:val="nil"/>
              <w:left w:val="nil"/>
              <w:bottom w:val="single" w:sz="4" w:space="0" w:color="auto"/>
              <w:right w:val="single" w:sz="4" w:space="0" w:color="auto"/>
            </w:tcBorders>
            <w:shd w:val="clear" w:color="auto" w:fill="auto"/>
            <w:noWrap/>
            <w:vAlign w:val="center"/>
            <w:hideMark/>
          </w:tcPr>
          <w:p w14:paraId="56EEA56F"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cam</w:t>
            </w:r>
          </w:p>
        </w:tc>
      </w:tr>
      <w:tr w:rsidR="00A81306" w:rsidRPr="00733BDB" w14:paraId="2ADAE97A"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601724C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72EBB36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NeuN</w:t>
            </w:r>
            <w:proofErr w:type="spellEnd"/>
          </w:p>
        </w:tc>
        <w:tc>
          <w:tcPr>
            <w:tcW w:w="1567" w:type="dxa"/>
            <w:tcBorders>
              <w:top w:val="nil"/>
              <w:left w:val="nil"/>
              <w:bottom w:val="single" w:sz="4" w:space="0" w:color="auto"/>
              <w:right w:val="single" w:sz="4" w:space="0" w:color="auto"/>
            </w:tcBorders>
            <w:shd w:val="clear" w:color="auto" w:fill="auto"/>
            <w:noWrap/>
            <w:vAlign w:val="center"/>
            <w:hideMark/>
          </w:tcPr>
          <w:p w14:paraId="574F261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ouse</w:t>
            </w:r>
          </w:p>
        </w:tc>
        <w:tc>
          <w:tcPr>
            <w:tcW w:w="1469" w:type="dxa"/>
            <w:tcBorders>
              <w:top w:val="nil"/>
              <w:left w:val="nil"/>
              <w:bottom w:val="single" w:sz="4" w:space="0" w:color="auto"/>
              <w:right w:val="single" w:sz="4" w:space="0" w:color="auto"/>
            </w:tcBorders>
            <w:shd w:val="clear" w:color="auto" w:fill="auto"/>
            <w:noWrap/>
            <w:vAlign w:val="center"/>
            <w:hideMark/>
          </w:tcPr>
          <w:p w14:paraId="127594A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AB377</w:t>
            </w:r>
          </w:p>
        </w:tc>
        <w:tc>
          <w:tcPr>
            <w:tcW w:w="1886" w:type="dxa"/>
            <w:tcBorders>
              <w:top w:val="nil"/>
              <w:left w:val="nil"/>
              <w:bottom w:val="single" w:sz="4" w:space="0" w:color="auto"/>
              <w:right w:val="single" w:sz="4" w:space="0" w:color="auto"/>
            </w:tcBorders>
            <w:shd w:val="clear" w:color="auto" w:fill="auto"/>
            <w:noWrap/>
            <w:vAlign w:val="center"/>
            <w:hideMark/>
          </w:tcPr>
          <w:p w14:paraId="43D3AE84"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illipore</w:t>
            </w:r>
          </w:p>
        </w:tc>
      </w:tr>
      <w:tr w:rsidR="00A81306" w:rsidRPr="00733BDB" w14:paraId="021F2F87"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2B3BB9E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2D57787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Cleaved</w:t>
            </w:r>
            <w:proofErr w:type="spellEnd"/>
            <w:r w:rsidRPr="00733BDB">
              <w:rPr>
                <w:rFonts w:ascii="Aptos Narrow" w:eastAsia="Times New Roman" w:hAnsi="Aptos Narrow" w:cs="Times New Roman"/>
                <w:color w:val="000000"/>
                <w:lang w:eastAsia="fr-FR"/>
              </w:rPr>
              <w:t xml:space="preserve"> Caspase 3</w:t>
            </w:r>
          </w:p>
        </w:tc>
        <w:tc>
          <w:tcPr>
            <w:tcW w:w="1567" w:type="dxa"/>
            <w:tcBorders>
              <w:top w:val="nil"/>
              <w:left w:val="nil"/>
              <w:bottom w:val="single" w:sz="4" w:space="0" w:color="auto"/>
              <w:right w:val="single" w:sz="4" w:space="0" w:color="auto"/>
            </w:tcBorders>
            <w:shd w:val="clear" w:color="auto" w:fill="auto"/>
            <w:noWrap/>
            <w:vAlign w:val="center"/>
            <w:hideMark/>
          </w:tcPr>
          <w:p w14:paraId="0FB4FA6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abbit</w:t>
            </w:r>
          </w:p>
        </w:tc>
        <w:tc>
          <w:tcPr>
            <w:tcW w:w="1469" w:type="dxa"/>
            <w:tcBorders>
              <w:top w:val="nil"/>
              <w:left w:val="nil"/>
              <w:bottom w:val="single" w:sz="4" w:space="0" w:color="auto"/>
              <w:right w:val="single" w:sz="4" w:space="0" w:color="auto"/>
            </w:tcBorders>
            <w:shd w:val="clear" w:color="auto" w:fill="auto"/>
            <w:noWrap/>
            <w:vAlign w:val="center"/>
            <w:hideMark/>
          </w:tcPr>
          <w:p w14:paraId="2CF7B383"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3623</w:t>
            </w:r>
          </w:p>
        </w:tc>
        <w:tc>
          <w:tcPr>
            <w:tcW w:w="1886" w:type="dxa"/>
            <w:tcBorders>
              <w:top w:val="nil"/>
              <w:left w:val="nil"/>
              <w:bottom w:val="single" w:sz="4" w:space="0" w:color="auto"/>
              <w:right w:val="single" w:sz="4" w:space="0" w:color="auto"/>
            </w:tcBorders>
            <w:shd w:val="clear" w:color="auto" w:fill="auto"/>
            <w:noWrap/>
            <w:vAlign w:val="center"/>
            <w:hideMark/>
          </w:tcPr>
          <w:p w14:paraId="35AE7DD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illipore</w:t>
            </w:r>
          </w:p>
        </w:tc>
      </w:tr>
      <w:tr w:rsidR="00A81306" w:rsidRPr="00733BDB" w14:paraId="01C0A7BB"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016EEFE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17F69B63"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CD11b/c</w:t>
            </w:r>
          </w:p>
        </w:tc>
        <w:tc>
          <w:tcPr>
            <w:tcW w:w="1567" w:type="dxa"/>
            <w:tcBorders>
              <w:top w:val="nil"/>
              <w:left w:val="nil"/>
              <w:bottom w:val="single" w:sz="4" w:space="0" w:color="auto"/>
              <w:right w:val="single" w:sz="4" w:space="0" w:color="auto"/>
            </w:tcBorders>
            <w:shd w:val="clear" w:color="auto" w:fill="auto"/>
            <w:noWrap/>
            <w:vAlign w:val="center"/>
            <w:hideMark/>
          </w:tcPr>
          <w:p w14:paraId="6AB3D1F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at</w:t>
            </w:r>
          </w:p>
        </w:tc>
        <w:tc>
          <w:tcPr>
            <w:tcW w:w="1469" w:type="dxa"/>
            <w:tcBorders>
              <w:top w:val="nil"/>
              <w:left w:val="nil"/>
              <w:bottom w:val="single" w:sz="4" w:space="0" w:color="auto"/>
              <w:right w:val="single" w:sz="4" w:space="0" w:color="auto"/>
            </w:tcBorders>
            <w:shd w:val="clear" w:color="auto" w:fill="auto"/>
            <w:noWrap/>
            <w:vAlign w:val="center"/>
            <w:hideMark/>
          </w:tcPr>
          <w:p w14:paraId="0F8BCA5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550546</w:t>
            </w:r>
          </w:p>
        </w:tc>
        <w:tc>
          <w:tcPr>
            <w:tcW w:w="1886" w:type="dxa"/>
            <w:tcBorders>
              <w:top w:val="nil"/>
              <w:left w:val="nil"/>
              <w:bottom w:val="single" w:sz="4" w:space="0" w:color="auto"/>
              <w:right w:val="single" w:sz="4" w:space="0" w:color="auto"/>
            </w:tcBorders>
            <w:shd w:val="clear" w:color="auto" w:fill="auto"/>
            <w:noWrap/>
            <w:vAlign w:val="center"/>
            <w:hideMark/>
          </w:tcPr>
          <w:p w14:paraId="00DEE33F"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 xml:space="preserve">BD </w:t>
            </w:r>
            <w:proofErr w:type="spellStart"/>
            <w:r w:rsidRPr="00733BDB">
              <w:rPr>
                <w:rFonts w:ascii="Aptos Narrow" w:eastAsia="Times New Roman" w:hAnsi="Aptos Narrow" w:cs="Times New Roman"/>
                <w:color w:val="000000"/>
                <w:lang w:eastAsia="fr-FR"/>
              </w:rPr>
              <w:t>Pharmingen</w:t>
            </w:r>
            <w:proofErr w:type="spellEnd"/>
          </w:p>
        </w:tc>
      </w:tr>
      <w:tr w:rsidR="00A81306" w:rsidRPr="00733BDB" w14:paraId="4421BACE"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56EF5B1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37877D5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Ki67</w:t>
            </w:r>
          </w:p>
        </w:tc>
        <w:tc>
          <w:tcPr>
            <w:tcW w:w="1567" w:type="dxa"/>
            <w:tcBorders>
              <w:top w:val="nil"/>
              <w:left w:val="nil"/>
              <w:bottom w:val="single" w:sz="4" w:space="0" w:color="auto"/>
              <w:right w:val="single" w:sz="4" w:space="0" w:color="auto"/>
            </w:tcBorders>
            <w:shd w:val="clear" w:color="auto" w:fill="auto"/>
            <w:noWrap/>
            <w:vAlign w:val="center"/>
            <w:hideMark/>
          </w:tcPr>
          <w:p w14:paraId="63E0C30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abbit</w:t>
            </w:r>
          </w:p>
        </w:tc>
        <w:tc>
          <w:tcPr>
            <w:tcW w:w="1469" w:type="dxa"/>
            <w:tcBorders>
              <w:top w:val="nil"/>
              <w:left w:val="nil"/>
              <w:bottom w:val="single" w:sz="4" w:space="0" w:color="auto"/>
              <w:right w:val="single" w:sz="4" w:space="0" w:color="auto"/>
            </w:tcBorders>
            <w:shd w:val="clear" w:color="auto" w:fill="auto"/>
            <w:noWrap/>
            <w:vAlign w:val="center"/>
            <w:hideMark/>
          </w:tcPr>
          <w:p w14:paraId="40A7D65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A5-14520</w:t>
            </w:r>
          </w:p>
        </w:tc>
        <w:tc>
          <w:tcPr>
            <w:tcW w:w="1886" w:type="dxa"/>
            <w:tcBorders>
              <w:top w:val="nil"/>
              <w:left w:val="nil"/>
              <w:bottom w:val="single" w:sz="4" w:space="0" w:color="auto"/>
              <w:right w:val="single" w:sz="4" w:space="0" w:color="auto"/>
            </w:tcBorders>
            <w:shd w:val="clear" w:color="auto" w:fill="auto"/>
            <w:noWrap/>
            <w:vAlign w:val="center"/>
            <w:hideMark/>
          </w:tcPr>
          <w:p w14:paraId="01D7854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Invitrogen</w:t>
            </w:r>
            <w:proofErr w:type="spellEnd"/>
          </w:p>
        </w:tc>
      </w:tr>
      <w:tr w:rsidR="00A81306" w:rsidRPr="00733BDB" w14:paraId="4F750332" w14:textId="77777777" w:rsidTr="00F861F1">
        <w:trPr>
          <w:trHeight w:val="389"/>
        </w:trPr>
        <w:tc>
          <w:tcPr>
            <w:tcW w:w="14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0856E4"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Secondary</w:t>
            </w:r>
            <w:proofErr w:type="spellEnd"/>
          </w:p>
        </w:tc>
        <w:tc>
          <w:tcPr>
            <w:tcW w:w="3184" w:type="dxa"/>
            <w:tcBorders>
              <w:top w:val="nil"/>
              <w:left w:val="nil"/>
              <w:bottom w:val="single" w:sz="4" w:space="0" w:color="auto"/>
              <w:right w:val="single" w:sz="4" w:space="0" w:color="auto"/>
            </w:tcBorders>
            <w:shd w:val="clear" w:color="auto" w:fill="auto"/>
            <w:noWrap/>
            <w:vAlign w:val="center"/>
            <w:hideMark/>
          </w:tcPr>
          <w:p w14:paraId="23FA4272"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Anti-Mouse</w:t>
            </w:r>
            <w:proofErr w:type="spellEnd"/>
            <w:r w:rsidRPr="00733BDB">
              <w:rPr>
                <w:rFonts w:ascii="Aptos Narrow" w:eastAsia="Times New Roman" w:hAnsi="Aptos Narrow" w:cs="Times New Roman"/>
                <w:color w:val="000000"/>
                <w:lang w:eastAsia="fr-FR"/>
              </w:rPr>
              <w:t xml:space="preserve"> Alexa Fluor 568</w:t>
            </w:r>
          </w:p>
        </w:tc>
        <w:tc>
          <w:tcPr>
            <w:tcW w:w="1567" w:type="dxa"/>
            <w:tcBorders>
              <w:top w:val="nil"/>
              <w:left w:val="nil"/>
              <w:bottom w:val="single" w:sz="4" w:space="0" w:color="auto"/>
              <w:right w:val="single" w:sz="4" w:space="0" w:color="auto"/>
            </w:tcBorders>
            <w:shd w:val="clear" w:color="auto" w:fill="auto"/>
            <w:noWrap/>
            <w:vAlign w:val="center"/>
            <w:hideMark/>
          </w:tcPr>
          <w:p w14:paraId="52D3CC2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Goat</w:t>
            </w:r>
            <w:proofErr w:type="spellEnd"/>
          </w:p>
        </w:tc>
        <w:tc>
          <w:tcPr>
            <w:tcW w:w="1469" w:type="dxa"/>
            <w:tcBorders>
              <w:top w:val="nil"/>
              <w:left w:val="nil"/>
              <w:bottom w:val="single" w:sz="4" w:space="0" w:color="auto"/>
              <w:right w:val="single" w:sz="4" w:space="0" w:color="auto"/>
            </w:tcBorders>
            <w:shd w:val="clear" w:color="auto" w:fill="auto"/>
            <w:noWrap/>
            <w:vAlign w:val="center"/>
            <w:hideMark/>
          </w:tcPr>
          <w:p w14:paraId="224CE677"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11004</w:t>
            </w:r>
          </w:p>
        </w:tc>
        <w:tc>
          <w:tcPr>
            <w:tcW w:w="1886" w:type="dxa"/>
            <w:tcBorders>
              <w:top w:val="nil"/>
              <w:left w:val="nil"/>
              <w:bottom w:val="single" w:sz="4" w:space="0" w:color="auto"/>
              <w:right w:val="single" w:sz="4" w:space="0" w:color="auto"/>
            </w:tcBorders>
            <w:shd w:val="clear" w:color="auto" w:fill="auto"/>
            <w:noWrap/>
            <w:vAlign w:val="center"/>
            <w:hideMark/>
          </w:tcPr>
          <w:p w14:paraId="7B323054"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Invitrogen</w:t>
            </w:r>
            <w:proofErr w:type="spellEnd"/>
          </w:p>
        </w:tc>
      </w:tr>
      <w:tr w:rsidR="00A81306" w:rsidRPr="00733BDB" w14:paraId="76C552D8"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5708789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7B073A7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nti-</w:t>
            </w:r>
            <w:proofErr w:type="spellStart"/>
            <w:r w:rsidRPr="00733BDB">
              <w:rPr>
                <w:rFonts w:ascii="Aptos Narrow" w:eastAsia="Times New Roman" w:hAnsi="Aptos Narrow" w:cs="Times New Roman"/>
                <w:color w:val="000000"/>
                <w:lang w:eastAsia="fr-FR"/>
              </w:rPr>
              <w:t>Goat</w:t>
            </w:r>
            <w:proofErr w:type="spellEnd"/>
            <w:r w:rsidRPr="00733BDB">
              <w:rPr>
                <w:rFonts w:ascii="Aptos Narrow" w:eastAsia="Times New Roman" w:hAnsi="Aptos Narrow" w:cs="Times New Roman"/>
                <w:color w:val="000000"/>
                <w:lang w:eastAsia="fr-FR"/>
              </w:rPr>
              <w:t xml:space="preserve"> Alexa fluor 488</w:t>
            </w:r>
          </w:p>
        </w:tc>
        <w:tc>
          <w:tcPr>
            <w:tcW w:w="1567" w:type="dxa"/>
            <w:tcBorders>
              <w:top w:val="nil"/>
              <w:left w:val="nil"/>
              <w:bottom w:val="single" w:sz="4" w:space="0" w:color="auto"/>
              <w:right w:val="single" w:sz="4" w:space="0" w:color="auto"/>
            </w:tcBorders>
            <w:shd w:val="clear" w:color="auto" w:fill="auto"/>
            <w:noWrap/>
            <w:vAlign w:val="center"/>
            <w:hideMark/>
          </w:tcPr>
          <w:p w14:paraId="5F5B63A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Donkey</w:t>
            </w:r>
            <w:proofErr w:type="spellEnd"/>
          </w:p>
        </w:tc>
        <w:tc>
          <w:tcPr>
            <w:tcW w:w="1469" w:type="dxa"/>
            <w:tcBorders>
              <w:top w:val="nil"/>
              <w:left w:val="nil"/>
              <w:bottom w:val="single" w:sz="4" w:space="0" w:color="auto"/>
              <w:right w:val="single" w:sz="4" w:space="0" w:color="auto"/>
            </w:tcBorders>
            <w:shd w:val="clear" w:color="auto" w:fill="auto"/>
            <w:noWrap/>
            <w:vAlign w:val="center"/>
            <w:hideMark/>
          </w:tcPr>
          <w:p w14:paraId="500B48A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32814</w:t>
            </w:r>
          </w:p>
        </w:tc>
        <w:tc>
          <w:tcPr>
            <w:tcW w:w="1886" w:type="dxa"/>
            <w:tcBorders>
              <w:top w:val="nil"/>
              <w:left w:val="nil"/>
              <w:bottom w:val="single" w:sz="4" w:space="0" w:color="auto"/>
              <w:right w:val="single" w:sz="4" w:space="0" w:color="auto"/>
            </w:tcBorders>
            <w:shd w:val="clear" w:color="auto" w:fill="auto"/>
            <w:noWrap/>
            <w:vAlign w:val="center"/>
            <w:hideMark/>
          </w:tcPr>
          <w:p w14:paraId="5BEEE49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Invitrogen</w:t>
            </w:r>
            <w:proofErr w:type="spellEnd"/>
          </w:p>
        </w:tc>
      </w:tr>
      <w:tr w:rsidR="00A81306" w:rsidRPr="00733BDB" w14:paraId="561BFE83"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0B081352"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4FD9E52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nti-Rabbit Alexa Fluor 594</w:t>
            </w:r>
          </w:p>
        </w:tc>
        <w:tc>
          <w:tcPr>
            <w:tcW w:w="1567" w:type="dxa"/>
            <w:tcBorders>
              <w:top w:val="nil"/>
              <w:left w:val="nil"/>
              <w:bottom w:val="single" w:sz="4" w:space="0" w:color="auto"/>
              <w:right w:val="single" w:sz="4" w:space="0" w:color="auto"/>
            </w:tcBorders>
            <w:shd w:val="clear" w:color="auto" w:fill="auto"/>
            <w:noWrap/>
            <w:vAlign w:val="center"/>
            <w:hideMark/>
          </w:tcPr>
          <w:p w14:paraId="753954D2"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Donkey</w:t>
            </w:r>
            <w:proofErr w:type="spellEnd"/>
          </w:p>
        </w:tc>
        <w:tc>
          <w:tcPr>
            <w:tcW w:w="1469" w:type="dxa"/>
            <w:tcBorders>
              <w:top w:val="nil"/>
              <w:left w:val="nil"/>
              <w:bottom w:val="single" w:sz="4" w:space="0" w:color="auto"/>
              <w:right w:val="single" w:sz="4" w:space="0" w:color="auto"/>
            </w:tcBorders>
            <w:shd w:val="clear" w:color="auto" w:fill="auto"/>
            <w:noWrap/>
            <w:vAlign w:val="center"/>
            <w:hideMark/>
          </w:tcPr>
          <w:p w14:paraId="3377F0F4"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21207</w:t>
            </w:r>
          </w:p>
        </w:tc>
        <w:tc>
          <w:tcPr>
            <w:tcW w:w="1886" w:type="dxa"/>
            <w:tcBorders>
              <w:top w:val="nil"/>
              <w:left w:val="nil"/>
              <w:bottom w:val="single" w:sz="4" w:space="0" w:color="auto"/>
              <w:right w:val="single" w:sz="4" w:space="0" w:color="auto"/>
            </w:tcBorders>
            <w:shd w:val="clear" w:color="auto" w:fill="auto"/>
            <w:noWrap/>
            <w:vAlign w:val="center"/>
            <w:hideMark/>
          </w:tcPr>
          <w:p w14:paraId="1B639370"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Invitrogen</w:t>
            </w:r>
            <w:proofErr w:type="spellEnd"/>
          </w:p>
        </w:tc>
      </w:tr>
      <w:tr w:rsidR="00A81306" w:rsidRPr="00733BDB" w14:paraId="36864FBA" w14:textId="77777777" w:rsidTr="00F861F1">
        <w:trPr>
          <w:trHeight w:val="389"/>
        </w:trPr>
        <w:tc>
          <w:tcPr>
            <w:tcW w:w="1469" w:type="dxa"/>
            <w:vMerge/>
            <w:tcBorders>
              <w:top w:val="nil"/>
              <w:left w:val="single" w:sz="4" w:space="0" w:color="auto"/>
              <w:bottom w:val="single" w:sz="4" w:space="0" w:color="auto"/>
              <w:right w:val="single" w:sz="4" w:space="0" w:color="auto"/>
            </w:tcBorders>
            <w:vAlign w:val="center"/>
            <w:hideMark/>
          </w:tcPr>
          <w:p w14:paraId="0AFFC4BB"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3184" w:type="dxa"/>
            <w:tcBorders>
              <w:top w:val="nil"/>
              <w:left w:val="nil"/>
              <w:bottom w:val="single" w:sz="4" w:space="0" w:color="auto"/>
              <w:right w:val="single" w:sz="4" w:space="0" w:color="auto"/>
            </w:tcBorders>
            <w:shd w:val="clear" w:color="auto" w:fill="auto"/>
            <w:noWrap/>
            <w:vAlign w:val="center"/>
            <w:hideMark/>
          </w:tcPr>
          <w:p w14:paraId="112AE4F2"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nti-Rat Alexa Fluo 488</w:t>
            </w:r>
          </w:p>
        </w:tc>
        <w:tc>
          <w:tcPr>
            <w:tcW w:w="1567" w:type="dxa"/>
            <w:tcBorders>
              <w:top w:val="nil"/>
              <w:left w:val="nil"/>
              <w:bottom w:val="single" w:sz="4" w:space="0" w:color="auto"/>
              <w:right w:val="single" w:sz="4" w:space="0" w:color="auto"/>
            </w:tcBorders>
            <w:shd w:val="clear" w:color="auto" w:fill="auto"/>
            <w:noWrap/>
            <w:vAlign w:val="center"/>
            <w:hideMark/>
          </w:tcPr>
          <w:p w14:paraId="359DD56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Donkey</w:t>
            </w:r>
            <w:proofErr w:type="spellEnd"/>
          </w:p>
        </w:tc>
        <w:tc>
          <w:tcPr>
            <w:tcW w:w="1469" w:type="dxa"/>
            <w:tcBorders>
              <w:top w:val="nil"/>
              <w:left w:val="nil"/>
              <w:bottom w:val="single" w:sz="4" w:space="0" w:color="auto"/>
              <w:right w:val="single" w:sz="4" w:space="0" w:color="auto"/>
            </w:tcBorders>
            <w:shd w:val="clear" w:color="auto" w:fill="auto"/>
            <w:noWrap/>
            <w:vAlign w:val="center"/>
            <w:hideMark/>
          </w:tcPr>
          <w:p w14:paraId="0311BBA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21208</w:t>
            </w:r>
          </w:p>
        </w:tc>
        <w:tc>
          <w:tcPr>
            <w:tcW w:w="1886" w:type="dxa"/>
            <w:tcBorders>
              <w:top w:val="nil"/>
              <w:left w:val="nil"/>
              <w:bottom w:val="single" w:sz="4" w:space="0" w:color="auto"/>
              <w:right w:val="single" w:sz="4" w:space="0" w:color="auto"/>
            </w:tcBorders>
            <w:shd w:val="clear" w:color="auto" w:fill="auto"/>
            <w:noWrap/>
            <w:vAlign w:val="center"/>
            <w:hideMark/>
          </w:tcPr>
          <w:p w14:paraId="5A597FB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Invitrogen</w:t>
            </w:r>
            <w:proofErr w:type="spellEnd"/>
          </w:p>
        </w:tc>
      </w:tr>
    </w:tbl>
    <w:p w14:paraId="448B4364" w14:textId="77777777" w:rsidR="00A81306" w:rsidRPr="00733BDB" w:rsidRDefault="00A81306" w:rsidP="00A81306">
      <w:pPr>
        <w:pStyle w:val="Sansinterligne"/>
        <w:spacing w:line="480" w:lineRule="auto"/>
        <w:jc w:val="both"/>
        <w:rPr>
          <w:rFonts w:ascii="Times New Roman" w:hAnsi="Times New Roman" w:cs="Times New Roman"/>
          <w:bCs/>
          <w:lang w:val="en-GB"/>
        </w:rPr>
      </w:pPr>
    </w:p>
    <w:p w14:paraId="324A38BF"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Microglial activation and density scoring</w:t>
      </w:r>
    </w:p>
    <w:p w14:paraId="646FC2B0"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Given the very high microglial density in the OB, we developed a double-blind density scoring method with scores ranging from 0 to 5. We first blindly reviewed all our slides, selected the one with the lowest apparent density as the 0/5 standard, and the one with the highest density as the 5/5 standard. Two persons trained on this scoring method independently compared each blind-coded slide to these standards and assigned scores. If the scores were similar, they were averaged; if there was a disparity, the scores were discussed to reach a consensus.</w:t>
      </w:r>
    </w:p>
    <w:p w14:paraId="2E8CC8D5" w14:textId="59503538"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Microglial activation was scored on a scale from  </w:t>
      </w:r>
      <w:r w:rsidRPr="00733BDB">
        <w:rPr>
          <w:rFonts w:ascii="Times New Roman" w:hAnsi="Times New Roman" w:cs="Times New Roman"/>
          <w:bCs/>
          <w:lang w:val="en-US"/>
        </w:rPr>
        <w:t xml:space="preserve">0 to 3 </w:t>
      </w:r>
      <w:r w:rsidRPr="00733BDB">
        <w:rPr>
          <w:rFonts w:ascii="Times New Roman" w:hAnsi="Times New Roman" w:cs="Times New Roman"/>
          <w:bCs/>
          <w:lang w:val="en-GB"/>
        </w:rPr>
        <w:t xml:space="preserve">based on morphological criteria as described in the literature </w:t>
      </w:r>
      <w:r w:rsidRPr="00733BDB">
        <w:rPr>
          <w:rFonts w:ascii="Times New Roman" w:hAnsi="Times New Roman" w:cs="Times New Roman"/>
          <w:bCs/>
          <w:lang w:val="en-GB"/>
        </w:rPr>
        <w:fldChar w:fldCharType="begin">
          <w:fldData xml:space="preserve">PEVuZE5vdGU+PENpdGU+PEF1dGhvcj5UYWV0enNjaDwvQXV0aG9yPjxZZWFyPjIwMTU8L1llYXI+
PFJlY051bT4xNjMxPC9SZWNOdW0+PERpc3BsYXlUZXh0PlszMF08L0Rpc3BsYXlUZXh0PjxyZWNv
cmQ+PHJlYy1udW1iZXI+MTYzMTwvcmVjLW51bWJlcj48Zm9yZWlnbi1rZXlzPjxrZXkgYXBwPSJF
TiIgZGItaWQ9ImE5dHd4czJma3Nkc2V0ZWRzcHc1MjVhbDU5NTJ0NWR2eHR6MiI+MTYzMTwva2V5
PjwvZm9yZWlnbi1rZXlzPjxyZWYtdHlwZSBuYW1lPSJKb3VybmFsIEFydGljbGUiPjE3PC9yZWYt
dHlwZT48Y29udHJpYnV0b3JzPjxhdXRob3JzPjxhdXRob3I+VGFldHpzY2gsIFQuPC9hdXRob3I+
PGF1dGhvcj5MZXZlc3F1ZSwgUy48L2F1dGhvcj48YXV0aG9yPk1jR3JhdywgQy48L2F1dGhvcj48
YXV0aG9yPkJyb29raW5zLCBTLjwvYXV0aG9yPjxhdXRob3I+THVxYSwgUi48L2F1dGhvcj48YXV0
aG9yPkJvbmluaSwgTS4gRy48L2F1dGhvcj48YXV0aG9yPk1hc29uLCBSLiBQLjwvYXV0aG9yPjxh
dXRob3I+T2gsIFUuPC9hdXRob3I+PGF1dGhvcj5CbG9jaywgTS4gTC48L2F1dGhvcj48L2F1dGhv
cnM+PC9jb250cmlidXRvcnM+PGF1dGgtYWRkcmVzcz5EZXBhcnRtZW50IG9mIEFuYXRvbXkgYW5k
IE5ldXJvYmlvbG9neSwgVmlyZ2luaWEgQ29tbW9ud2VhbHRoIFVuaXZlcnNpdHkgTWVkaWNhbCBD
YW1wdXMsIFJpY2htb25kLCBWaXJnaW5pYS48L2F1dGgtYWRkcmVzcz48dGl0bGVzPjx0aXRsZT5S
ZWRveCByZWd1bGF0aW9uIG9mIE5GLWthcHBhQiBwNTAgYW5kIE0xIHBvbGFyaXphdGlvbiBpbiBt
aWNyb2dsaWE8L3RpdGxlPjxzZWNvbmRhcnktdGl0bGU+R2xpYTwvc2Vjb25kYXJ5LXRpdGxlPjxh
bHQtdGl0bGU+R2xpYTwvYWx0LXRpdGxlPjwvdGl0bGVzPjxwZXJpb2RpY2FsPjxmdWxsLXRpdGxl
PkdsaWE8L2Z1bGwtdGl0bGU+PGFiYnItMT5HbGlhPC9hYmJyLTE+PC9wZXJpb2RpY2FsPjxhbHQt
cGVyaW9kaWNhbD48ZnVsbC10aXRsZT5HbGlhPC9mdWxsLXRpdGxlPjxhYmJyLTE+R2xpYTwvYWJi
ci0xPjwvYWx0LXBlcmlvZGljYWw+PHBhZ2VzPjQyMy00MDwvcGFnZXM+PHZvbHVtZT42Mzwvdm9s
dW1lPjxudW1iZXI+MzwvbnVtYmVyPjxlZGl0aW9uPjIwMTQvMTAvMjI8L2VkaXRpb24+PGtleXdv
cmRzPjxrZXl3b3JkPkFuaW1hbHM8L2tleXdvcmQ+PGtleXdvcmQ+QnJhaW4vaW1tdW5vbG9neTwv
a2V5d29yZD48a2V5d29yZD5DZWxsIExpbmU8L2tleXdvcmQ+PGtleXdvcmQ+Q2VsbHMsIEN1bHR1
cmVkPC9rZXl3b3JkPjxrZXl3b3JkPkROQS9tZXRhYm9saXNtPC9rZXl3b3JkPjxrZXl3b3JkPkRp
c2Vhc2UgTW9kZWxzLCBBbmltYWw8L2tleXdvcmQ+PGtleXdvcmQ+SHlkcm9nZW4gUGVyb3hpZGUv
Km1ldGFib2xpc208L2tleXdvcmQ+PGtleXdvcmQ+SW5mbGFtbWF0aW9uL3BoeXNpb3BhdGhvbG9n
eTwva2V5d29yZD48a2V5d29yZD5MaXBvcG9seXNhY2NoYXJpZGVzPC9rZXl3b3JkPjxrZXl3b3Jk
Pk1hbGU8L2tleXdvcmQ+PGtleXdvcmQ+TWljZSwgSW5icmVkIEM1N0JMPC9rZXl3b3JkPjxrZXl3
b3JkPk1pY2UsIEtub2Nrb3V0PC9rZXl3b3JkPjxrZXl3b3JkPk1pY3JvZ2xpYS8qcGh5c2lvbG9n
eTwva2V5d29yZD48a2V5d29yZD5ORi1rYXBwYSBCIHA1MCBTdWJ1bml0L2dlbmV0aWNzLyptZXRh
Ym9saXNtPC9rZXl3b3JkPjxrZXl3b3JkPk5ldXJvaW1tdW5vbW9kdWxhdGlvbi9waHlzaW9sb2d5
PC9rZXl3b3JkPjxrZXl3b3JkPk94aWRhdGlvbi1SZWR1Y3Rpb248L2tleXdvcmQ+PGtleXdvcmQ+
UmF0czwva2V5d29yZD48a2V5d29yZD5UcmFuc2NyaXB0aW9uIEZhY3RvciBSZWxBL21ldGFib2xp
c208L2tleXdvcmQ+PGtleXdvcmQ+VHVtb3IgTmVjcm9zaXMgRmFjdG9yLWFscGhhL21ldGFib2xp
c208L2tleXdvcmQ+PC9rZXl3b3Jkcz48ZGF0ZXM+PHllYXI+MjAxNTwveWVhcj48cHViLWRhdGVz
PjxkYXRlPk1hcjwvZGF0ZT48L3B1Yi1kYXRlcz48L2RhdGVzPjxpc2JuPjEwOTgtMTEzNiAoRWxl
Y3Ryb25pYykmI3hEOzA4OTQtMTQ5MSAoUHJpbnQpJiN4RDswODk0LTE0OTEgKExpbmtpbmcpPC9p
c2JuPjxhY2Nlc3Npb24tbnVtPjI1MzMxNTU5PC9hY2Nlc3Npb24tbnVtPjx3b3JrLXR5cGU+UmVz
ZWFyY2ggU3VwcG9ydCwgTi5JLkguLCBFeHRyYW11cmFsJiN4RDtSZXNlYXJjaCBTdXBwb3J0LCBO
b24tVS5TLiBHb3YmYXBvczt0PC93b3JrLXR5cGU+PHVybHM+PHJlbGF0ZWQtdXJscz48dXJsPmh0
dHA6Ly93d3cubmNiaS5ubG0ubmloLmdvdi9wdWJtZWQvMjUzMzE1NTk8L3VybD48L3JlbGF0ZWQt
dXJscz48L3VybHM+PGN1c3RvbTI+NDMyMjQzMzwvY3VzdG9tMj48ZWxlY3Ryb25pYy1yZXNvdXJj
ZS1udW0+MTAuMTAwMi9nbGlhLjIyNzYyPC9lbGVjdHJvbmljLXJlc291cmNlLW51bT48bGFuZ3Vh
Z2U+ZW5nPC9sYW5ndWFnZT48L3JlY29yZD48L0NpdGU+PC9FbmROb3RlPgB=
</w:fldData>
        </w:fldChar>
      </w:r>
      <w:r w:rsidRPr="00733BDB">
        <w:rPr>
          <w:rFonts w:ascii="Times New Roman" w:hAnsi="Times New Roman" w:cs="Times New Roman"/>
          <w:bCs/>
          <w:lang w:val="en-GB"/>
        </w:rPr>
        <w:instrText xml:space="preserve"> ADDIN EN.CITE </w:instrText>
      </w:r>
      <w:r w:rsidRPr="00733BDB">
        <w:rPr>
          <w:rFonts w:ascii="Times New Roman" w:hAnsi="Times New Roman" w:cs="Times New Roman"/>
          <w:bCs/>
          <w:lang w:val="en-GB"/>
        </w:rPr>
        <w:fldChar w:fldCharType="begin">
          <w:fldData xml:space="preserve">PEVuZE5vdGU+PENpdGU+PEF1dGhvcj5UYWV0enNjaDwvQXV0aG9yPjxZZWFyPjIwMTU8L1llYXI+
PFJlY051bT4xNjMxPC9SZWNOdW0+PERpc3BsYXlUZXh0PlszMF08L0Rpc3BsYXlUZXh0PjxyZWNv
cmQ+PHJlYy1udW1iZXI+MTYzMTwvcmVjLW51bWJlcj48Zm9yZWlnbi1rZXlzPjxrZXkgYXBwPSJF
TiIgZGItaWQ9ImE5dHd4czJma3Nkc2V0ZWRzcHc1MjVhbDU5NTJ0NWR2eHR6MiI+MTYzMTwva2V5
PjwvZm9yZWlnbi1rZXlzPjxyZWYtdHlwZSBuYW1lPSJKb3VybmFsIEFydGljbGUiPjE3PC9yZWYt
dHlwZT48Y29udHJpYnV0b3JzPjxhdXRob3JzPjxhdXRob3I+VGFldHpzY2gsIFQuPC9hdXRob3I+
PGF1dGhvcj5MZXZlc3F1ZSwgUy48L2F1dGhvcj48YXV0aG9yPk1jR3JhdywgQy48L2F1dGhvcj48
YXV0aG9yPkJyb29raW5zLCBTLjwvYXV0aG9yPjxhdXRob3I+THVxYSwgUi48L2F1dGhvcj48YXV0
aG9yPkJvbmluaSwgTS4gRy48L2F1dGhvcj48YXV0aG9yPk1hc29uLCBSLiBQLjwvYXV0aG9yPjxh
dXRob3I+T2gsIFUuPC9hdXRob3I+PGF1dGhvcj5CbG9jaywgTS4gTC48L2F1dGhvcj48L2F1dGhv
cnM+PC9jb250cmlidXRvcnM+PGF1dGgtYWRkcmVzcz5EZXBhcnRtZW50IG9mIEFuYXRvbXkgYW5k
IE5ldXJvYmlvbG9neSwgVmlyZ2luaWEgQ29tbW9ud2VhbHRoIFVuaXZlcnNpdHkgTWVkaWNhbCBD
YW1wdXMsIFJpY2htb25kLCBWaXJnaW5pYS48L2F1dGgtYWRkcmVzcz48dGl0bGVzPjx0aXRsZT5S
ZWRveCByZWd1bGF0aW9uIG9mIE5GLWthcHBhQiBwNTAgYW5kIE0xIHBvbGFyaXphdGlvbiBpbiBt
aWNyb2dsaWE8L3RpdGxlPjxzZWNvbmRhcnktdGl0bGU+R2xpYTwvc2Vjb25kYXJ5LXRpdGxlPjxh
bHQtdGl0bGU+R2xpYTwvYWx0LXRpdGxlPjwvdGl0bGVzPjxwZXJpb2RpY2FsPjxmdWxsLXRpdGxl
PkdsaWE8L2Z1bGwtdGl0bGU+PGFiYnItMT5HbGlhPC9hYmJyLTE+PC9wZXJpb2RpY2FsPjxhbHQt
cGVyaW9kaWNhbD48ZnVsbC10aXRsZT5HbGlhPC9mdWxsLXRpdGxlPjxhYmJyLTE+R2xpYTwvYWJi
ci0xPjwvYWx0LXBlcmlvZGljYWw+PHBhZ2VzPjQyMy00MDwvcGFnZXM+PHZvbHVtZT42Mzwvdm9s
dW1lPjxudW1iZXI+MzwvbnVtYmVyPjxlZGl0aW9uPjIwMTQvMTAvMjI8L2VkaXRpb24+PGtleXdv
cmRzPjxrZXl3b3JkPkFuaW1hbHM8L2tleXdvcmQ+PGtleXdvcmQ+QnJhaW4vaW1tdW5vbG9neTwv
a2V5d29yZD48a2V5d29yZD5DZWxsIExpbmU8L2tleXdvcmQ+PGtleXdvcmQ+Q2VsbHMsIEN1bHR1
cmVkPC9rZXl3b3JkPjxrZXl3b3JkPkROQS9tZXRhYm9saXNtPC9rZXl3b3JkPjxrZXl3b3JkPkRp
c2Vhc2UgTW9kZWxzLCBBbmltYWw8L2tleXdvcmQ+PGtleXdvcmQ+SHlkcm9nZW4gUGVyb3hpZGUv
Km1ldGFib2xpc208L2tleXdvcmQ+PGtleXdvcmQ+SW5mbGFtbWF0aW9uL3BoeXNpb3BhdGhvbG9n
eTwva2V5d29yZD48a2V5d29yZD5MaXBvcG9seXNhY2NoYXJpZGVzPC9rZXl3b3JkPjxrZXl3b3Jk
Pk1hbGU8L2tleXdvcmQ+PGtleXdvcmQ+TWljZSwgSW5icmVkIEM1N0JMPC9rZXl3b3JkPjxrZXl3
b3JkPk1pY2UsIEtub2Nrb3V0PC9rZXl3b3JkPjxrZXl3b3JkPk1pY3JvZ2xpYS8qcGh5c2lvbG9n
eTwva2V5d29yZD48a2V5d29yZD5ORi1rYXBwYSBCIHA1MCBTdWJ1bml0L2dlbmV0aWNzLyptZXRh
Ym9saXNtPC9rZXl3b3JkPjxrZXl3b3JkPk5ldXJvaW1tdW5vbW9kdWxhdGlvbi9waHlzaW9sb2d5
PC9rZXl3b3JkPjxrZXl3b3JkPk94aWRhdGlvbi1SZWR1Y3Rpb248L2tleXdvcmQ+PGtleXdvcmQ+
UmF0czwva2V5d29yZD48a2V5d29yZD5UcmFuc2NyaXB0aW9uIEZhY3RvciBSZWxBL21ldGFib2xp
c208L2tleXdvcmQ+PGtleXdvcmQ+VHVtb3IgTmVjcm9zaXMgRmFjdG9yLWFscGhhL21ldGFib2xp
c208L2tleXdvcmQ+PC9rZXl3b3Jkcz48ZGF0ZXM+PHllYXI+MjAxNTwveWVhcj48cHViLWRhdGVz
PjxkYXRlPk1hcjwvZGF0ZT48L3B1Yi1kYXRlcz48L2RhdGVzPjxpc2JuPjEwOTgtMTEzNiAoRWxl
Y3Ryb25pYykmI3hEOzA4OTQtMTQ5MSAoUHJpbnQpJiN4RDswODk0LTE0OTEgKExpbmtpbmcpPC9p
c2JuPjxhY2Nlc3Npb24tbnVtPjI1MzMxNTU5PC9hY2Nlc3Npb24tbnVtPjx3b3JrLXR5cGU+UmVz
ZWFyY2ggU3VwcG9ydCwgTi5JLkguLCBFeHRyYW11cmFsJiN4RDtSZXNlYXJjaCBTdXBwb3J0LCBO
b24tVS5TLiBHb3YmYXBvczt0PC93b3JrLXR5cGU+PHVybHM+PHJlbGF0ZWQtdXJscz48dXJsPmh0
dHA6Ly93d3cubmNiaS5ubG0ubmloLmdvdi9wdWJtZWQvMjUzMzE1NTk8L3VybD48L3JlbGF0ZWQt
dXJscz48L3VybHM+PGN1c3RvbTI+NDMyMjQzMzwvY3VzdG9tMj48ZWxlY3Ryb25pYy1yZXNvdXJj
ZS1udW0+MTAuMTAwMi9nbGlhLjIyNzYyPC9lbGVjdHJvbmljLXJlc291cmNlLW51bT48bGFuZ3Vh
Z2U+ZW5nPC9sYW5ndWFnZT48L3JlY29yZD48L0NpdGU+PC9FbmROb3RlPgB=
</w:fldData>
        </w:fldChar>
      </w:r>
      <w:r w:rsidRPr="00733BDB">
        <w:rPr>
          <w:rFonts w:ascii="Times New Roman" w:hAnsi="Times New Roman" w:cs="Times New Roman"/>
          <w:bCs/>
          <w:lang w:val="en-GB"/>
        </w:rPr>
        <w:instrText xml:space="preserve"> ADDIN EN.CITE.DATA </w:instrText>
      </w:r>
      <w:r w:rsidRPr="00733BDB">
        <w:rPr>
          <w:rFonts w:ascii="Times New Roman" w:hAnsi="Times New Roman" w:cs="Times New Roman"/>
          <w:bCs/>
          <w:lang w:val="en-GB"/>
        </w:rPr>
      </w:r>
      <w:r w:rsidRPr="00733BDB">
        <w:rPr>
          <w:rFonts w:ascii="Times New Roman" w:hAnsi="Times New Roman" w:cs="Times New Roman"/>
          <w:bCs/>
          <w:lang w:val="en-GB"/>
        </w:rPr>
        <w:fldChar w:fldCharType="end"/>
      </w:r>
      <w:r w:rsidRPr="00733BDB">
        <w:rPr>
          <w:rFonts w:ascii="Times New Roman" w:hAnsi="Times New Roman" w:cs="Times New Roman"/>
          <w:bCs/>
          <w:lang w:val="en-GB"/>
        </w:rPr>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30" w:tooltip="Taetzsch, 2015 #1631" w:history="1">
        <w:r w:rsidRPr="00733BDB">
          <w:rPr>
            <w:rFonts w:ascii="Times New Roman" w:hAnsi="Times New Roman" w:cs="Times New Roman"/>
            <w:bCs/>
            <w:noProof/>
            <w:lang w:val="en-GB"/>
          </w:rPr>
          <w:t>30</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lang w:val="en-US"/>
        </w:rPr>
        <w:t xml:space="preserve">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gt;&lt;Author&gt;Rawlinson&lt;/Author&gt;&lt;Year&gt;2020&lt;/Year&gt;&lt;RecNum&gt;5569&lt;/RecNum&gt;&lt;DisplayText&gt;[31]&lt;/DisplayText&gt;&lt;record&gt;&lt;rec-number&gt;5569&lt;/rec-number&gt;&lt;foreign-keys&gt;&lt;key app="EN" db-id="a9twxs2fksdsetedspw525al5952t5dvxtz2"&gt;5569&lt;/key&gt;&lt;/foreign-keys&gt;&lt;ref-type name="Journal Article"&gt;17&lt;/ref-type&gt;&lt;contributors&gt;&lt;authors&gt;&lt;author&gt;Rawlinson, C.&lt;/author&gt;&lt;author&gt;Jenkins, S.&lt;/author&gt;&lt;author&gt;Thei, L.&lt;/author&gt;&lt;author&gt;Dallas, M. L.&lt;/author&gt;&lt;author&gt;Chen, R.&lt;/author&gt;&lt;/authors&gt;&lt;/contributors&gt;&lt;auth-address&gt;School of Pharmacy and Bioengineering, Keele University, Staffordshire ST5 5BG, UK.&amp;#xD;School of Medicine, Keele University, Staffordshire ST5 5BG, UK.&amp;#xD;School of Pharmacy, University of Reading, Reading RG6 6UB, UK.&lt;/auth-address&gt;&lt;titles&gt;&lt;title&gt;Post-Ischaemic Immunological Response in the Brain: Targeting Microglia in Ischaemic Stroke Therapy&lt;/title&gt;&lt;secondary-title&gt;Brain Sci&lt;/secondary-title&gt;&lt;alt-title&gt;Brain sciences&lt;/alt-title&gt;&lt;/titles&gt;&lt;periodical&gt;&lt;full-title&gt;Brain Sci&lt;/full-title&gt;&lt;abbr-1&gt;Brain sciences&lt;/abbr-1&gt;&lt;/periodical&gt;&lt;alt-periodical&gt;&lt;full-title&gt;Brain Sci&lt;/full-title&gt;&lt;abbr-1&gt;Brain sciences&lt;/abbr-1&gt;&lt;/alt-periodical&gt;&lt;volume&gt;10&lt;/volume&gt;&lt;number&gt;3&lt;/number&gt;&lt;edition&gt;2020/03/15&lt;/edition&gt;&lt;dates&gt;&lt;year&gt;2020&lt;/year&gt;&lt;pub-dates&gt;&lt;date&gt;Mar 11&lt;/date&gt;&lt;/pub-dates&gt;&lt;/dates&gt;&lt;isbn&gt;2076-3425 (Print)&amp;#xD;2076-3425 (Electronic)&amp;#xD;2076-3425 (Linking)&lt;/isbn&gt;&lt;accession-num&gt;32168831&lt;/accession-num&gt;&lt;work-type&gt;Review&lt;/work-type&gt;&lt;urls&gt;&lt;related-urls&gt;&lt;url&gt;http://www.ncbi.nlm.nih.gov/pubmed/32168831&lt;/url&gt;&lt;/related-urls&gt;&lt;/urls&gt;&lt;custom2&gt;7139954&lt;/custom2&gt;&lt;electronic-resource-num&gt;10.3390/brainsci10030159&lt;/electronic-resource-num&gt;&lt;language&gt;eng&lt;/language&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31" w:tooltip="Rawlinson, 2020 #5569" w:history="1">
        <w:r w:rsidRPr="00733BDB">
          <w:rPr>
            <w:rFonts w:ascii="Times New Roman" w:hAnsi="Times New Roman" w:cs="Times New Roman"/>
            <w:bCs/>
            <w:noProof/>
            <w:lang w:val="en-GB"/>
          </w:rPr>
          <w:t>31</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This scoring was performed both in the FC and in the OB. A rating of 0 was used to describe a microglial population displaying a quiescent phenotype with long and thin dendrites, and a rating of 3 (which was not observed in our study) describing a strongly activated phenotype for the entire microglial population, with no dendrites and an amoeboid shape. </w:t>
      </w:r>
      <w:r>
        <w:rPr>
          <w:rFonts w:ascii="Times New Roman" w:hAnsi="Times New Roman" w:cs="Times New Roman"/>
          <w:bCs/>
          <w:lang w:val="en-GB"/>
        </w:rPr>
        <w:t>T</w:t>
      </w:r>
      <w:r w:rsidRPr="00733BDB">
        <w:rPr>
          <w:rFonts w:ascii="Times New Roman" w:hAnsi="Times New Roman" w:cs="Times New Roman"/>
          <w:bCs/>
          <w:lang w:val="en-GB"/>
        </w:rPr>
        <w:t>hese scores were blindly and individually attributed by two persons trained in microglial activation stages</w:t>
      </w:r>
      <w:r w:rsidR="000932AB">
        <w:rPr>
          <w:rFonts w:ascii="Times New Roman" w:hAnsi="Times New Roman" w:cs="Times New Roman"/>
          <w:bCs/>
          <w:lang w:val="en-GB"/>
        </w:rPr>
        <w:t xml:space="preserve"> identification</w:t>
      </w:r>
      <w:r w:rsidRPr="00733BDB">
        <w:rPr>
          <w:rFonts w:ascii="Times New Roman" w:hAnsi="Times New Roman" w:cs="Times New Roman"/>
          <w:bCs/>
          <w:lang w:val="en-GB"/>
        </w:rPr>
        <w:t>.</w:t>
      </w:r>
    </w:p>
    <w:p w14:paraId="6A01669F" w14:textId="77777777" w:rsidR="00A81306" w:rsidRPr="00733BDB" w:rsidRDefault="00A81306" w:rsidP="00A81306">
      <w:pPr>
        <w:pStyle w:val="Sansinterligne"/>
        <w:spacing w:line="480" w:lineRule="auto"/>
        <w:jc w:val="both"/>
        <w:rPr>
          <w:rFonts w:ascii="Times New Roman" w:hAnsi="Times New Roman" w:cs="Times New Roman"/>
          <w:bCs/>
          <w:lang w:val="en-GB"/>
        </w:rPr>
      </w:pPr>
    </w:p>
    <w:p w14:paraId="52CADA65"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lastRenderedPageBreak/>
        <w:t xml:space="preserve">Terminal deoxynucleotidyl transferase </w:t>
      </w:r>
      <w:proofErr w:type="spellStart"/>
      <w:r w:rsidRPr="00733BDB">
        <w:rPr>
          <w:rFonts w:ascii="Times New Roman" w:hAnsi="Times New Roman" w:cs="Times New Roman"/>
          <w:b/>
          <w:lang w:val="en-GB"/>
        </w:rPr>
        <w:t>dUTP</w:t>
      </w:r>
      <w:proofErr w:type="spellEnd"/>
      <w:r w:rsidRPr="00733BDB">
        <w:rPr>
          <w:rFonts w:ascii="Times New Roman" w:hAnsi="Times New Roman" w:cs="Times New Roman"/>
          <w:b/>
          <w:lang w:val="en-GB"/>
        </w:rPr>
        <w:t xml:space="preserve"> nick end </w:t>
      </w:r>
      <w:proofErr w:type="spellStart"/>
      <w:r w:rsidRPr="00733BDB">
        <w:rPr>
          <w:rFonts w:ascii="Times New Roman" w:hAnsi="Times New Roman" w:cs="Times New Roman"/>
          <w:b/>
          <w:lang w:val="en-GB"/>
        </w:rPr>
        <w:t>labeling</w:t>
      </w:r>
      <w:proofErr w:type="spellEnd"/>
      <w:r w:rsidRPr="00733BDB">
        <w:rPr>
          <w:rFonts w:ascii="Times New Roman" w:hAnsi="Times New Roman" w:cs="Times New Roman"/>
          <w:b/>
          <w:lang w:val="en-GB"/>
        </w:rPr>
        <w:t xml:space="preserve"> (TUNEL)</w:t>
      </w:r>
    </w:p>
    <w:p w14:paraId="4B293F77"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TUNEL labelling was combined with </w:t>
      </w:r>
      <w:r>
        <w:rPr>
          <w:rFonts w:ascii="Times New Roman" w:hAnsi="Times New Roman" w:cs="Times New Roman"/>
          <w:bCs/>
          <w:lang w:val="en-GB"/>
        </w:rPr>
        <w:t>microglial marker</w:t>
      </w:r>
      <w:r w:rsidRPr="00733BDB">
        <w:rPr>
          <w:rFonts w:ascii="Times New Roman" w:hAnsi="Times New Roman" w:cs="Times New Roman"/>
          <w:bCs/>
          <w:lang w:val="en-GB"/>
        </w:rPr>
        <w:t xml:space="preserve"> staining </w:t>
      </w:r>
      <w:r>
        <w:rPr>
          <w:rFonts w:ascii="Times New Roman" w:hAnsi="Times New Roman" w:cs="Times New Roman"/>
          <w:bCs/>
          <w:lang w:val="en-GB"/>
        </w:rPr>
        <w:t xml:space="preserve">(IBA1) </w:t>
      </w:r>
      <w:r w:rsidRPr="00733BDB">
        <w:rPr>
          <w:rFonts w:ascii="Times New Roman" w:hAnsi="Times New Roman" w:cs="Times New Roman"/>
          <w:bCs/>
          <w:lang w:val="en-GB"/>
        </w:rPr>
        <w:t>conducted as described above with the following modification. After primary I</w:t>
      </w:r>
      <w:r>
        <w:rPr>
          <w:rFonts w:ascii="Times New Roman" w:hAnsi="Times New Roman" w:cs="Times New Roman"/>
          <w:bCs/>
          <w:lang w:val="en-GB"/>
        </w:rPr>
        <w:t>BA</w:t>
      </w:r>
      <w:r w:rsidRPr="00733BDB">
        <w:rPr>
          <w:rFonts w:ascii="Times New Roman" w:hAnsi="Times New Roman" w:cs="Times New Roman"/>
          <w:bCs/>
          <w:lang w:val="en-GB"/>
        </w:rPr>
        <w:t xml:space="preserve">1 and secondary antibody staining and prior to applying </w:t>
      </w:r>
      <w:proofErr w:type="spellStart"/>
      <w:r w:rsidRPr="00733BDB">
        <w:rPr>
          <w:rFonts w:ascii="Times New Roman" w:hAnsi="Times New Roman" w:cs="Times New Roman"/>
          <w:bCs/>
          <w:lang w:val="en-GB"/>
        </w:rPr>
        <w:t>Vectashield</w:t>
      </w:r>
      <w:proofErr w:type="spellEnd"/>
      <w:r w:rsidRPr="00733BDB">
        <w:rPr>
          <w:rFonts w:ascii="Times New Roman" w:hAnsi="Times New Roman" w:cs="Times New Roman"/>
          <w:bCs/>
          <w:lang w:val="en-GB"/>
        </w:rPr>
        <w:t xml:space="preserve">, the TUNEL labelling was carried out using the </w:t>
      </w:r>
      <w:proofErr w:type="spellStart"/>
      <w:r w:rsidRPr="00733BDB">
        <w:rPr>
          <w:rFonts w:ascii="Times New Roman" w:hAnsi="Times New Roman" w:cs="Times New Roman"/>
          <w:bCs/>
          <w:lang w:val="en-GB"/>
        </w:rPr>
        <w:t>Clickit</w:t>
      </w:r>
      <w:proofErr w:type="spellEnd"/>
      <w:r w:rsidRPr="00733BDB">
        <w:rPr>
          <w:rFonts w:ascii="Times New Roman" w:hAnsi="Times New Roman" w:cs="Times New Roman"/>
          <w:bCs/>
          <w:lang w:val="en-GB"/>
        </w:rPr>
        <w:t>™ Plus TUNEL assay kit (C10618, Invitrogen). A positive control was prepared using DNase 1 (</w:t>
      </w:r>
      <w:proofErr w:type="spellStart"/>
      <w:r w:rsidRPr="00733BDB">
        <w:rPr>
          <w:rFonts w:ascii="Times New Roman" w:hAnsi="Times New Roman" w:cs="Times New Roman"/>
          <w:bCs/>
          <w:lang w:val="en-GB"/>
        </w:rPr>
        <w:t>RNAse</w:t>
      </w:r>
      <w:proofErr w:type="spellEnd"/>
      <w:r w:rsidRPr="00733BDB">
        <w:rPr>
          <w:rFonts w:ascii="Times New Roman" w:hAnsi="Times New Roman" w:cs="Times New Roman"/>
          <w:bCs/>
          <w:lang w:val="en-GB"/>
        </w:rPr>
        <w:t xml:space="preserve"> free DNase set 50, QIAGEN) and left to incubate for 30 minutes at room temperature. TUNEL labelling was done according to the manufacturer’s recommendations with 2 exceptions: step 2 was skipped as our slides were already fixed by PFA, and 100 µL of </w:t>
      </w:r>
      <w:proofErr w:type="spellStart"/>
      <w:r w:rsidRPr="00733BDB">
        <w:rPr>
          <w:rFonts w:ascii="Times New Roman" w:hAnsi="Times New Roman" w:cs="Times New Roman"/>
          <w:bCs/>
          <w:lang w:val="en-GB"/>
        </w:rPr>
        <w:t>TdT</w:t>
      </w:r>
      <w:proofErr w:type="spellEnd"/>
      <w:r w:rsidRPr="00733BDB">
        <w:rPr>
          <w:rFonts w:ascii="Times New Roman" w:hAnsi="Times New Roman" w:cs="Times New Roman"/>
          <w:bCs/>
          <w:lang w:val="en-GB"/>
        </w:rPr>
        <w:t xml:space="preserve"> reaction mixture and Click-it reaction cocktail were used instead of 50 µL to ensure complete coverage of the slides. Slides were then mounted as described above using </w:t>
      </w:r>
      <w:proofErr w:type="spellStart"/>
      <w:r w:rsidRPr="00733BDB">
        <w:rPr>
          <w:rFonts w:ascii="Times New Roman" w:hAnsi="Times New Roman" w:cs="Times New Roman"/>
          <w:bCs/>
          <w:lang w:val="en-GB"/>
        </w:rPr>
        <w:t>Vectashield</w:t>
      </w:r>
      <w:proofErr w:type="spellEnd"/>
      <w:r w:rsidRPr="00733BDB">
        <w:rPr>
          <w:rFonts w:ascii="Times New Roman" w:hAnsi="Times New Roman" w:cs="Times New Roman"/>
          <w:bCs/>
          <w:lang w:val="en-GB"/>
        </w:rPr>
        <w:t xml:space="preserve"> and a glass coverslip, sealed with nail polish and scanned on a </w:t>
      </w:r>
      <w:proofErr w:type="spellStart"/>
      <w:r w:rsidRPr="00733BDB">
        <w:rPr>
          <w:rFonts w:ascii="Times New Roman" w:hAnsi="Times New Roman" w:cs="Times New Roman"/>
          <w:bCs/>
          <w:lang w:val="en-GB"/>
        </w:rPr>
        <w:t>Nanozoomer</w:t>
      </w:r>
      <w:proofErr w:type="spellEnd"/>
      <w:r w:rsidRPr="00733BDB">
        <w:rPr>
          <w:rFonts w:ascii="Times New Roman" w:hAnsi="Times New Roman" w:cs="Times New Roman"/>
          <w:bCs/>
          <w:lang w:val="en-GB"/>
        </w:rPr>
        <w:t xml:space="preserve"> S60. </w:t>
      </w:r>
    </w:p>
    <w:p w14:paraId="08748BDB" w14:textId="77777777" w:rsidR="00A81306" w:rsidRPr="00733BDB" w:rsidRDefault="00A81306" w:rsidP="00A81306">
      <w:pPr>
        <w:pStyle w:val="Sansinterligne"/>
        <w:spacing w:line="480" w:lineRule="auto"/>
        <w:jc w:val="both"/>
        <w:rPr>
          <w:rFonts w:ascii="Times New Roman" w:hAnsi="Times New Roman" w:cs="Times New Roman"/>
          <w:bCs/>
          <w:lang w:val="en-GB"/>
        </w:rPr>
      </w:pPr>
    </w:p>
    <w:p w14:paraId="7A25F8F1"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RNA extraction and RT-qPCR</w:t>
      </w:r>
    </w:p>
    <w:p w14:paraId="1DCC3216"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We used the RNeasy® Lipid Tissue Mini Kit (74408, QIAGEN) for RNA extraction. Frozen OB and FC were cut to obtain pieces of around 30mg which were placed in lysing matrix D tubes (MP biomedicals) which contained 1mL of </w:t>
      </w:r>
      <w:proofErr w:type="spellStart"/>
      <w:r w:rsidRPr="00733BDB">
        <w:rPr>
          <w:rFonts w:ascii="Times New Roman" w:hAnsi="Times New Roman" w:cs="Times New Roman"/>
          <w:bCs/>
          <w:lang w:val="en-GB"/>
        </w:rPr>
        <w:t>Qiazol</w:t>
      </w:r>
      <w:proofErr w:type="spellEnd"/>
      <w:r w:rsidRPr="00733BDB">
        <w:rPr>
          <w:rFonts w:ascii="Times New Roman" w:hAnsi="Times New Roman" w:cs="Times New Roman"/>
          <w:bCs/>
          <w:lang w:val="en-GB"/>
        </w:rPr>
        <w:t xml:space="preserve"> Lysis reagent (provided in the kit). Tissues were homogenized in a liquid nitrogen cooled </w:t>
      </w:r>
      <w:proofErr w:type="spellStart"/>
      <w:r w:rsidRPr="00733BDB">
        <w:rPr>
          <w:rFonts w:ascii="Times New Roman" w:hAnsi="Times New Roman" w:cs="Times New Roman"/>
          <w:bCs/>
          <w:lang w:val="en-GB"/>
        </w:rPr>
        <w:t>Precellys</w:t>
      </w:r>
      <w:proofErr w:type="spellEnd"/>
      <w:r w:rsidRPr="00733BDB">
        <w:rPr>
          <w:rFonts w:ascii="Times New Roman" w:hAnsi="Times New Roman" w:cs="Times New Roman"/>
          <w:bCs/>
          <w:lang w:val="en-GB"/>
        </w:rPr>
        <w:t>® 24 (</w:t>
      </w:r>
      <w:proofErr w:type="spellStart"/>
      <w:r w:rsidRPr="00733BDB">
        <w:rPr>
          <w:rFonts w:ascii="Times New Roman" w:hAnsi="Times New Roman" w:cs="Times New Roman"/>
          <w:bCs/>
          <w:lang w:val="en-GB"/>
        </w:rPr>
        <w:t>Ozyme</w:t>
      </w:r>
      <w:proofErr w:type="spellEnd"/>
      <w:r w:rsidRPr="00733BDB">
        <w:rPr>
          <w:rFonts w:ascii="Times New Roman" w:hAnsi="Times New Roman" w:cs="Times New Roman"/>
          <w:bCs/>
          <w:lang w:val="en-GB"/>
        </w:rPr>
        <w:t xml:space="preserve">®) with a single 20 second cycle at 5500 rpm. The recommendations of the manufacturer were then followed scrupulously. The RNA concentrations were measured using a </w:t>
      </w:r>
      <w:proofErr w:type="spellStart"/>
      <w:r w:rsidRPr="00733BDB">
        <w:rPr>
          <w:rFonts w:ascii="Times New Roman" w:hAnsi="Times New Roman" w:cs="Times New Roman"/>
          <w:bCs/>
          <w:lang w:val="en-GB"/>
        </w:rPr>
        <w:t>NanoDrop</w:t>
      </w:r>
      <w:proofErr w:type="spellEnd"/>
      <w:r w:rsidRPr="00733BDB">
        <w:rPr>
          <w:rFonts w:ascii="Times New Roman" w:hAnsi="Times New Roman" w:cs="Times New Roman"/>
          <w:bCs/>
          <w:lang w:val="en-GB"/>
        </w:rPr>
        <w:t xml:space="preserve"> One (</w:t>
      </w:r>
      <w:proofErr w:type="spellStart"/>
      <w:r w:rsidRPr="00733BDB">
        <w:rPr>
          <w:rFonts w:ascii="Times New Roman" w:hAnsi="Times New Roman" w:cs="Times New Roman"/>
          <w:bCs/>
          <w:lang w:val="en-GB"/>
        </w:rPr>
        <w:t>ThermoFisher</w:t>
      </w:r>
      <w:proofErr w:type="spellEnd"/>
      <w:r w:rsidRPr="00733BDB">
        <w:rPr>
          <w:rFonts w:ascii="Times New Roman" w:hAnsi="Times New Roman" w:cs="Times New Roman"/>
          <w:bCs/>
          <w:lang w:val="en-GB"/>
        </w:rPr>
        <w:t>) and RNA quality was verified using an RNA 6000 Nano Kit, a 2100 Bioanalyzer and its 2100 Expert software (all manufactured by Agilent).</w:t>
      </w:r>
    </w:p>
    <w:p w14:paraId="3DAA2546"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A sample volume containing 1µg of RNA was transferred into each tube which contained 2µL of reverse transcriptase buffer, 2µL of primers at 1nmol.µL</w:t>
      </w:r>
      <w:r w:rsidRPr="00733BDB">
        <w:rPr>
          <w:rFonts w:ascii="Times New Roman" w:hAnsi="Times New Roman" w:cs="Times New Roman"/>
          <w:bCs/>
          <w:vertAlign w:val="superscript"/>
          <w:lang w:val="en-GB"/>
        </w:rPr>
        <w:t>-1</w:t>
      </w:r>
      <w:r w:rsidRPr="00733BDB">
        <w:rPr>
          <w:rFonts w:ascii="Times New Roman" w:hAnsi="Times New Roman" w:cs="Times New Roman"/>
          <w:bCs/>
          <w:lang w:val="en-GB"/>
        </w:rPr>
        <w:t xml:space="preserve">, 0.8µL of dNTP and 1µM of </w:t>
      </w:r>
      <w:proofErr w:type="spellStart"/>
      <w:r w:rsidRPr="00733BDB">
        <w:rPr>
          <w:rFonts w:ascii="Times New Roman" w:hAnsi="Times New Roman" w:cs="Times New Roman"/>
          <w:bCs/>
          <w:lang w:val="en-GB"/>
        </w:rPr>
        <w:t>multiscribe</w:t>
      </w:r>
      <w:proofErr w:type="spellEnd"/>
      <w:r w:rsidRPr="00733BDB">
        <w:rPr>
          <w:rFonts w:ascii="Times New Roman" w:hAnsi="Times New Roman" w:cs="Times New Roman"/>
          <w:bCs/>
          <w:lang w:val="en-GB"/>
        </w:rPr>
        <w:t xml:space="preserve"> RT (High-Capacity cDNA Reverse Transcription Kit, Life Technologies). The volume was then adjusted with </w:t>
      </w:r>
      <w:proofErr w:type="spellStart"/>
      <w:r w:rsidRPr="00733BDB">
        <w:rPr>
          <w:rFonts w:ascii="Times New Roman" w:hAnsi="Times New Roman" w:cs="Times New Roman"/>
          <w:bCs/>
          <w:lang w:val="en-GB"/>
        </w:rPr>
        <w:t>RNAse</w:t>
      </w:r>
      <w:proofErr w:type="spellEnd"/>
      <w:r w:rsidRPr="00733BDB">
        <w:rPr>
          <w:rFonts w:ascii="Times New Roman" w:hAnsi="Times New Roman" w:cs="Times New Roman"/>
          <w:bCs/>
          <w:lang w:val="en-GB"/>
        </w:rPr>
        <w:t>-free water to reach 20 µL in total. The tubes were then placed in a thermocycler (</w:t>
      </w:r>
      <w:proofErr w:type="spellStart"/>
      <w:r w:rsidRPr="00733BDB">
        <w:rPr>
          <w:rFonts w:ascii="Times New Roman" w:hAnsi="Times New Roman" w:cs="Times New Roman"/>
          <w:bCs/>
          <w:lang w:val="en-GB"/>
        </w:rPr>
        <w:t>SimpliAmp</w:t>
      </w:r>
      <w:proofErr w:type="spellEnd"/>
      <w:r w:rsidRPr="00733BDB">
        <w:rPr>
          <w:rFonts w:ascii="Times New Roman" w:hAnsi="Times New Roman" w:cs="Times New Roman"/>
          <w:bCs/>
          <w:lang w:val="en-GB"/>
        </w:rPr>
        <w:t>, Applied Biosystem) which was setup to temperatures and durations advised in the kit’s protocol. The cDNA produced were then stored at -20°C until use.</w:t>
      </w:r>
    </w:p>
    <w:p w14:paraId="6F65D98A" w14:textId="79A34221" w:rsidR="00A81306"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The qPCR was carried out on a </w:t>
      </w:r>
      <w:proofErr w:type="spellStart"/>
      <w:r w:rsidRPr="00733BDB">
        <w:rPr>
          <w:rFonts w:ascii="Times New Roman" w:hAnsi="Times New Roman" w:cs="Times New Roman"/>
          <w:bCs/>
          <w:lang w:val="en-GB"/>
        </w:rPr>
        <w:t>QuantStudio</w:t>
      </w:r>
      <w:proofErr w:type="spellEnd"/>
      <w:r w:rsidRPr="00733BDB">
        <w:rPr>
          <w:rFonts w:ascii="Times New Roman" w:hAnsi="Times New Roman" w:cs="Times New Roman"/>
          <w:bCs/>
          <w:lang w:val="en-GB"/>
        </w:rPr>
        <w:t xml:space="preserve"> 12K Flex Real-Time PCR System (</w:t>
      </w:r>
      <w:proofErr w:type="spellStart"/>
      <w:r w:rsidRPr="00733BDB">
        <w:rPr>
          <w:rFonts w:ascii="Times New Roman" w:hAnsi="Times New Roman" w:cs="Times New Roman"/>
          <w:bCs/>
          <w:lang w:val="en-GB"/>
        </w:rPr>
        <w:t>ThermoFisher</w:t>
      </w:r>
      <w:proofErr w:type="spellEnd"/>
      <w:r w:rsidRPr="00733BDB">
        <w:rPr>
          <w:rFonts w:ascii="Times New Roman" w:hAnsi="Times New Roman" w:cs="Times New Roman"/>
          <w:bCs/>
          <w:lang w:val="en-GB"/>
        </w:rPr>
        <w:t xml:space="preserve">). We diluted the cDNA to 1/50 and dispensed it into a </w:t>
      </w:r>
      <w:proofErr w:type="spellStart"/>
      <w:r w:rsidRPr="00733BDB">
        <w:rPr>
          <w:rFonts w:ascii="Times New Roman" w:hAnsi="Times New Roman" w:cs="Times New Roman"/>
          <w:bCs/>
          <w:lang w:val="en-GB"/>
        </w:rPr>
        <w:t>MicroAmp</w:t>
      </w:r>
      <w:proofErr w:type="spellEnd"/>
      <w:r w:rsidRPr="00733BDB">
        <w:rPr>
          <w:rFonts w:ascii="Times New Roman" w:hAnsi="Times New Roman" w:cs="Times New Roman"/>
          <w:bCs/>
          <w:lang w:val="en-GB"/>
        </w:rPr>
        <w:t xml:space="preserve">® Optical 384-well plate (Applied </w:t>
      </w:r>
      <w:r w:rsidRPr="00733BDB">
        <w:rPr>
          <w:rFonts w:ascii="Times New Roman" w:hAnsi="Times New Roman" w:cs="Times New Roman"/>
          <w:bCs/>
          <w:lang w:val="en-GB"/>
        </w:rPr>
        <w:lastRenderedPageBreak/>
        <w:t xml:space="preserve">biosystems) using an </w:t>
      </w:r>
      <w:proofErr w:type="spellStart"/>
      <w:r w:rsidRPr="00733BDB">
        <w:rPr>
          <w:rFonts w:ascii="Times New Roman" w:hAnsi="Times New Roman" w:cs="Times New Roman"/>
          <w:bCs/>
          <w:lang w:val="en-GB"/>
        </w:rPr>
        <w:t>EpMotion</w:t>
      </w:r>
      <w:proofErr w:type="spellEnd"/>
      <w:r w:rsidRPr="00733BDB">
        <w:rPr>
          <w:rFonts w:ascii="Times New Roman" w:hAnsi="Times New Roman" w:cs="Times New Roman"/>
          <w:bCs/>
          <w:lang w:val="en-GB"/>
        </w:rPr>
        <w:t xml:space="preserve"> 5073 (Eppendorf). Each well contained 4µL of diluted cDNA and 6µL of a mixture containing 83% SYBR green (Applied Biosystem), 14,5% RNA/</w:t>
      </w:r>
      <w:proofErr w:type="spellStart"/>
      <w:r w:rsidRPr="00733BDB">
        <w:rPr>
          <w:rFonts w:ascii="Times New Roman" w:hAnsi="Times New Roman" w:cs="Times New Roman"/>
          <w:bCs/>
          <w:lang w:val="en-GB"/>
        </w:rPr>
        <w:t>DNAse</w:t>
      </w:r>
      <w:proofErr w:type="spellEnd"/>
      <w:r w:rsidRPr="00733BDB">
        <w:rPr>
          <w:rFonts w:ascii="Times New Roman" w:hAnsi="Times New Roman" w:cs="Times New Roman"/>
          <w:bCs/>
          <w:lang w:val="en-GB"/>
        </w:rPr>
        <w:t xml:space="preserve"> free water, and 2,5% of primers prepared at a concentration of 1nmol/µL (Table 2). The program consisted in 2 minutes at 50°C, 2 minutes at 95°C, followed by 40 cycles of 15 seconds at 95°C and 1 minute at 60°C, as advised by the manufacturer. Two housekeeping genes were systematically used: GAPDH and β-actin. Results were analysed using the double delta Ct method.</w:t>
      </w:r>
    </w:p>
    <w:p w14:paraId="72688375" w14:textId="77777777" w:rsidR="00A81306" w:rsidRPr="00733BDB" w:rsidRDefault="00A81306" w:rsidP="00A81306">
      <w:pPr>
        <w:pStyle w:val="Sansinterligne"/>
        <w:spacing w:line="480" w:lineRule="auto"/>
        <w:jc w:val="both"/>
        <w:rPr>
          <w:rFonts w:ascii="Times New Roman" w:hAnsi="Times New Roman" w:cs="Times New Roman"/>
          <w:b/>
          <w:bCs/>
          <w:lang w:val="en-GB"/>
        </w:rPr>
      </w:pPr>
      <w:r w:rsidRPr="00733BDB">
        <w:rPr>
          <w:rFonts w:ascii="Times New Roman" w:hAnsi="Times New Roman" w:cs="Times New Roman"/>
          <w:b/>
          <w:bCs/>
          <w:lang w:val="en-GB"/>
        </w:rPr>
        <w:t>Table 2.</w:t>
      </w:r>
      <w:r w:rsidRPr="00733BDB">
        <w:rPr>
          <w:rFonts w:ascii="Times New Roman" w:hAnsi="Times New Roman" w:cs="Times New Roman"/>
          <w:lang w:val="en-GB"/>
        </w:rPr>
        <w:t xml:space="preserve"> DNA primers used for qPCR with forward (F) and reverse (R) sequences</w:t>
      </w:r>
    </w:p>
    <w:tbl>
      <w:tblPr>
        <w:tblW w:w="9303" w:type="dxa"/>
        <w:jc w:val="center"/>
        <w:tblCellMar>
          <w:left w:w="70" w:type="dxa"/>
          <w:right w:w="70" w:type="dxa"/>
        </w:tblCellMar>
        <w:tblLook w:val="04A0" w:firstRow="1" w:lastRow="0" w:firstColumn="1" w:lastColumn="0" w:noHBand="0" w:noVBand="1"/>
      </w:tblPr>
      <w:tblGrid>
        <w:gridCol w:w="1464"/>
        <w:gridCol w:w="2156"/>
        <w:gridCol w:w="2048"/>
        <w:gridCol w:w="3635"/>
      </w:tblGrid>
      <w:tr w:rsidR="00A81306" w:rsidRPr="00733BDB" w14:paraId="043A840D" w14:textId="77777777" w:rsidTr="00F861F1">
        <w:trPr>
          <w:trHeight w:val="307"/>
          <w:jc w:val="center"/>
        </w:trPr>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8052F"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proofErr w:type="spellStart"/>
            <w:r w:rsidRPr="00733BDB">
              <w:rPr>
                <w:rFonts w:ascii="Aptos Narrow" w:eastAsia="Times New Roman" w:hAnsi="Aptos Narrow" w:cs="Times New Roman"/>
                <w:b/>
                <w:bCs/>
                <w:color w:val="000000"/>
                <w:lang w:eastAsia="fr-FR"/>
              </w:rPr>
              <w:t>Role</w:t>
            </w:r>
            <w:proofErr w:type="spellEnd"/>
          </w:p>
        </w:tc>
        <w:tc>
          <w:tcPr>
            <w:tcW w:w="2156" w:type="dxa"/>
            <w:tcBorders>
              <w:top w:val="single" w:sz="4" w:space="0" w:color="auto"/>
              <w:left w:val="nil"/>
              <w:bottom w:val="single" w:sz="4" w:space="0" w:color="auto"/>
              <w:right w:val="single" w:sz="4" w:space="0" w:color="auto"/>
            </w:tcBorders>
            <w:shd w:val="clear" w:color="auto" w:fill="auto"/>
            <w:noWrap/>
            <w:vAlign w:val="center"/>
            <w:hideMark/>
          </w:tcPr>
          <w:p w14:paraId="333BA248"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Gene</w:t>
            </w:r>
          </w:p>
        </w:tc>
        <w:tc>
          <w:tcPr>
            <w:tcW w:w="2048" w:type="dxa"/>
            <w:tcBorders>
              <w:top w:val="single" w:sz="4" w:space="0" w:color="auto"/>
              <w:left w:val="nil"/>
              <w:bottom w:val="single" w:sz="4" w:space="0" w:color="auto"/>
              <w:right w:val="single" w:sz="4" w:space="0" w:color="auto"/>
            </w:tcBorders>
            <w:shd w:val="clear" w:color="auto" w:fill="auto"/>
            <w:noWrap/>
            <w:vAlign w:val="center"/>
            <w:hideMark/>
          </w:tcPr>
          <w:p w14:paraId="11CD8591"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proofErr w:type="spellStart"/>
            <w:r w:rsidRPr="00733BDB">
              <w:rPr>
                <w:rFonts w:ascii="Aptos Narrow" w:eastAsia="Times New Roman" w:hAnsi="Aptos Narrow" w:cs="Times New Roman"/>
                <w:b/>
                <w:bCs/>
                <w:color w:val="000000"/>
                <w:lang w:eastAsia="fr-FR"/>
              </w:rPr>
              <w:t>Forward</w:t>
            </w:r>
            <w:proofErr w:type="spellEnd"/>
            <w:r w:rsidRPr="00733BDB">
              <w:rPr>
                <w:rFonts w:ascii="Aptos Narrow" w:eastAsia="Times New Roman" w:hAnsi="Aptos Narrow" w:cs="Times New Roman"/>
                <w:b/>
                <w:bCs/>
                <w:color w:val="000000"/>
                <w:lang w:eastAsia="fr-FR"/>
              </w:rPr>
              <w:t>/Reverse</w:t>
            </w:r>
          </w:p>
        </w:tc>
        <w:tc>
          <w:tcPr>
            <w:tcW w:w="3635" w:type="dxa"/>
            <w:tcBorders>
              <w:top w:val="single" w:sz="4" w:space="0" w:color="auto"/>
              <w:left w:val="nil"/>
              <w:bottom w:val="single" w:sz="4" w:space="0" w:color="auto"/>
              <w:right w:val="single" w:sz="4" w:space="0" w:color="auto"/>
            </w:tcBorders>
            <w:shd w:val="clear" w:color="auto" w:fill="auto"/>
            <w:noWrap/>
            <w:vAlign w:val="center"/>
            <w:hideMark/>
          </w:tcPr>
          <w:p w14:paraId="1489C440"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proofErr w:type="spellStart"/>
            <w:r w:rsidRPr="00733BDB">
              <w:rPr>
                <w:rFonts w:ascii="Aptos Narrow" w:eastAsia="Times New Roman" w:hAnsi="Aptos Narrow" w:cs="Times New Roman"/>
                <w:b/>
                <w:bCs/>
                <w:color w:val="000000"/>
                <w:lang w:eastAsia="fr-FR"/>
              </w:rPr>
              <w:t>Sequence</w:t>
            </w:r>
            <w:proofErr w:type="spellEnd"/>
          </w:p>
        </w:tc>
      </w:tr>
      <w:tr w:rsidR="00A81306" w:rsidRPr="00404AF5" w14:paraId="2D5C6D8F" w14:textId="77777777" w:rsidTr="00F861F1">
        <w:trPr>
          <w:trHeight w:val="307"/>
          <w:jc w:val="center"/>
        </w:trPr>
        <w:tc>
          <w:tcPr>
            <w:tcW w:w="1464" w:type="dxa"/>
            <w:vMerge w:val="restart"/>
            <w:tcBorders>
              <w:top w:val="nil"/>
              <w:left w:val="single" w:sz="4" w:space="0" w:color="auto"/>
              <w:bottom w:val="single" w:sz="4" w:space="0" w:color="auto"/>
              <w:right w:val="single" w:sz="4" w:space="0" w:color="auto"/>
            </w:tcBorders>
            <w:shd w:val="clear" w:color="auto" w:fill="auto"/>
            <w:vAlign w:val="center"/>
            <w:hideMark/>
          </w:tcPr>
          <w:p w14:paraId="53E88E0F"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Oxidative</w:t>
            </w:r>
            <w:proofErr w:type="spellEnd"/>
            <w:r w:rsidRPr="00733BDB">
              <w:rPr>
                <w:rFonts w:ascii="Aptos Narrow" w:eastAsia="Times New Roman" w:hAnsi="Aptos Narrow" w:cs="Times New Roman"/>
                <w:color w:val="000000"/>
                <w:lang w:eastAsia="fr-FR"/>
              </w:rPr>
              <w:t xml:space="preserve"> stress</w:t>
            </w:r>
          </w:p>
        </w:tc>
        <w:tc>
          <w:tcPr>
            <w:tcW w:w="2156" w:type="dxa"/>
            <w:vMerge w:val="restart"/>
            <w:tcBorders>
              <w:top w:val="nil"/>
              <w:left w:val="nil"/>
              <w:right w:val="single" w:sz="4" w:space="0" w:color="auto"/>
            </w:tcBorders>
            <w:shd w:val="clear" w:color="auto" w:fill="auto"/>
            <w:noWrap/>
            <w:vAlign w:val="center"/>
            <w:hideMark/>
          </w:tcPr>
          <w:p w14:paraId="1B9EBD27"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r w:rsidRPr="00040587">
              <w:rPr>
                <w:rFonts w:ascii="Aptos Narrow" w:eastAsia="Times New Roman" w:hAnsi="Aptos Narrow" w:cs="Times New Roman"/>
                <w:i/>
                <w:iCs/>
                <w:color w:val="000000"/>
                <w:lang w:eastAsia="fr-FR"/>
              </w:rPr>
              <w:t>Sod1 (Cu-Zn SOD)</w:t>
            </w:r>
          </w:p>
        </w:tc>
        <w:tc>
          <w:tcPr>
            <w:tcW w:w="2048" w:type="dxa"/>
            <w:tcBorders>
              <w:top w:val="nil"/>
              <w:left w:val="nil"/>
              <w:bottom w:val="single" w:sz="4" w:space="0" w:color="auto"/>
              <w:right w:val="single" w:sz="4" w:space="0" w:color="auto"/>
            </w:tcBorders>
            <w:shd w:val="clear" w:color="auto" w:fill="auto"/>
            <w:noWrap/>
            <w:vAlign w:val="center"/>
            <w:hideMark/>
          </w:tcPr>
          <w:p w14:paraId="33CB43A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F</w:t>
            </w:r>
          </w:p>
        </w:tc>
        <w:tc>
          <w:tcPr>
            <w:tcW w:w="3635" w:type="dxa"/>
            <w:tcBorders>
              <w:top w:val="nil"/>
              <w:left w:val="nil"/>
              <w:bottom w:val="single" w:sz="4" w:space="0" w:color="auto"/>
              <w:right w:val="single" w:sz="4" w:space="0" w:color="auto"/>
            </w:tcBorders>
            <w:shd w:val="clear" w:color="auto" w:fill="auto"/>
            <w:noWrap/>
            <w:vAlign w:val="center"/>
            <w:hideMark/>
          </w:tcPr>
          <w:p w14:paraId="17EE55C0" w14:textId="77777777" w:rsidR="00A81306" w:rsidRPr="00733BDB" w:rsidRDefault="00A81306" w:rsidP="00F861F1">
            <w:pPr>
              <w:spacing w:after="0" w:line="240" w:lineRule="auto"/>
              <w:rPr>
                <w:rFonts w:ascii="Aptos Narrow" w:eastAsia="Times New Roman" w:hAnsi="Aptos Narrow" w:cs="Times New Roman"/>
                <w:color w:val="000000"/>
                <w:lang w:val="en-US" w:eastAsia="fr-FR"/>
              </w:rPr>
            </w:pPr>
            <w:r w:rsidRPr="00733BDB">
              <w:rPr>
                <w:rFonts w:ascii="Aptos Narrow" w:eastAsia="Times New Roman" w:hAnsi="Aptos Narrow" w:cs="Times New Roman"/>
                <w:color w:val="000000"/>
                <w:lang w:val="en-US" w:eastAsia="fr-FR"/>
              </w:rPr>
              <w:t>GAT TAA CTG AAG GCG AGC AT</w:t>
            </w:r>
          </w:p>
        </w:tc>
      </w:tr>
      <w:tr w:rsidR="00A81306" w:rsidRPr="00733BDB" w14:paraId="32998290"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4DE3D360" w14:textId="77777777" w:rsidR="00A81306" w:rsidRPr="00733BDB" w:rsidRDefault="00A81306" w:rsidP="00F861F1">
            <w:pPr>
              <w:spacing w:after="0" w:line="240" w:lineRule="auto"/>
              <w:jc w:val="center"/>
              <w:rPr>
                <w:rFonts w:ascii="Aptos Narrow" w:eastAsia="Times New Roman" w:hAnsi="Aptos Narrow" w:cs="Times New Roman"/>
                <w:color w:val="000000"/>
                <w:lang w:val="en-US" w:eastAsia="fr-FR"/>
              </w:rPr>
            </w:pPr>
          </w:p>
        </w:tc>
        <w:tc>
          <w:tcPr>
            <w:tcW w:w="2156" w:type="dxa"/>
            <w:vMerge/>
            <w:tcBorders>
              <w:left w:val="nil"/>
              <w:bottom w:val="single" w:sz="4" w:space="0" w:color="auto"/>
              <w:right w:val="single" w:sz="4" w:space="0" w:color="auto"/>
            </w:tcBorders>
            <w:shd w:val="clear" w:color="auto" w:fill="auto"/>
            <w:noWrap/>
            <w:vAlign w:val="center"/>
            <w:hideMark/>
          </w:tcPr>
          <w:p w14:paraId="3830EE34" w14:textId="77777777" w:rsidR="00A81306" w:rsidRPr="00040587" w:rsidRDefault="00A81306" w:rsidP="00F861F1">
            <w:pPr>
              <w:spacing w:after="0" w:line="240" w:lineRule="auto"/>
              <w:jc w:val="center"/>
              <w:rPr>
                <w:rFonts w:ascii="Aptos Narrow" w:eastAsia="Times New Roman" w:hAnsi="Aptos Narrow" w:cs="Times New Roman"/>
                <w:i/>
                <w:iCs/>
                <w:color w:val="000000"/>
                <w:lang w:val="en-US" w:eastAsia="fr-FR"/>
              </w:rPr>
            </w:pPr>
          </w:p>
        </w:tc>
        <w:tc>
          <w:tcPr>
            <w:tcW w:w="2048" w:type="dxa"/>
            <w:tcBorders>
              <w:top w:val="nil"/>
              <w:left w:val="nil"/>
              <w:bottom w:val="single" w:sz="4" w:space="0" w:color="auto"/>
              <w:right w:val="single" w:sz="4" w:space="0" w:color="auto"/>
            </w:tcBorders>
            <w:shd w:val="clear" w:color="auto" w:fill="auto"/>
            <w:noWrap/>
            <w:vAlign w:val="center"/>
            <w:hideMark/>
          </w:tcPr>
          <w:p w14:paraId="482F230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w:t>
            </w:r>
          </w:p>
        </w:tc>
        <w:tc>
          <w:tcPr>
            <w:tcW w:w="3635" w:type="dxa"/>
            <w:tcBorders>
              <w:top w:val="nil"/>
              <w:left w:val="nil"/>
              <w:bottom w:val="single" w:sz="4" w:space="0" w:color="auto"/>
              <w:right w:val="single" w:sz="4" w:space="0" w:color="auto"/>
            </w:tcBorders>
            <w:shd w:val="clear" w:color="auto" w:fill="auto"/>
            <w:noWrap/>
            <w:vAlign w:val="center"/>
            <w:hideMark/>
          </w:tcPr>
          <w:p w14:paraId="53605B40" w14:textId="77777777" w:rsidR="00A81306" w:rsidRPr="00733BDB" w:rsidRDefault="00A81306" w:rsidP="00F861F1">
            <w:pPr>
              <w:spacing w:after="0" w:line="240" w:lineRule="auto"/>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CCG CCA TGT TTC TTA GAG T</w:t>
            </w:r>
          </w:p>
        </w:tc>
      </w:tr>
      <w:tr w:rsidR="00A81306" w:rsidRPr="00404AF5" w14:paraId="2B590E36"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46329FC2"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2156" w:type="dxa"/>
            <w:vMerge w:val="restart"/>
            <w:tcBorders>
              <w:top w:val="nil"/>
              <w:left w:val="nil"/>
              <w:right w:val="single" w:sz="4" w:space="0" w:color="auto"/>
            </w:tcBorders>
            <w:shd w:val="clear" w:color="auto" w:fill="auto"/>
            <w:noWrap/>
            <w:vAlign w:val="center"/>
            <w:hideMark/>
          </w:tcPr>
          <w:p w14:paraId="1F27C054"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r w:rsidRPr="00040587">
              <w:rPr>
                <w:rFonts w:ascii="Aptos Narrow" w:eastAsia="Times New Roman" w:hAnsi="Aptos Narrow" w:cs="Times New Roman"/>
                <w:i/>
                <w:iCs/>
                <w:color w:val="000000"/>
                <w:lang w:eastAsia="fr-FR"/>
              </w:rPr>
              <w:t>Sod2 (Mn SOD)</w:t>
            </w:r>
          </w:p>
        </w:tc>
        <w:tc>
          <w:tcPr>
            <w:tcW w:w="2048" w:type="dxa"/>
            <w:tcBorders>
              <w:top w:val="nil"/>
              <w:left w:val="nil"/>
              <w:bottom w:val="single" w:sz="4" w:space="0" w:color="auto"/>
              <w:right w:val="single" w:sz="4" w:space="0" w:color="auto"/>
            </w:tcBorders>
            <w:shd w:val="clear" w:color="auto" w:fill="auto"/>
            <w:noWrap/>
            <w:vAlign w:val="center"/>
            <w:hideMark/>
          </w:tcPr>
          <w:p w14:paraId="530A0AB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F</w:t>
            </w:r>
          </w:p>
        </w:tc>
        <w:tc>
          <w:tcPr>
            <w:tcW w:w="3635" w:type="dxa"/>
            <w:tcBorders>
              <w:top w:val="nil"/>
              <w:left w:val="nil"/>
              <w:bottom w:val="single" w:sz="4" w:space="0" w:color="auto"/>
              <w:right w:val="single" w:sz="4" w:space="0" w:color="auto"/>
            </w:tcBorders>
            <w:shd w:val="clear" w:color="auto" w:fill="auto"/>
            <w:noWrap/>
            <w:vAlign w:val="center"/>
            <w:hideMark/>
          </w:tcPr>
          <w:p w14:paraId="434AE5A7" w14:textId="77777777" w:rsidR="00A81306" w:rsidRPr="008A241C" w:rsidRDefault="00A81306" w:rsidP="00F861F1">
            <w:pPr>
              <w:spacing w:after="0" w:line="240" w:lineRule="auto"/>
              <w:rPr>
                <w:rFonts w:ascii="Aptos Narrow" w:eastAsia="Times New Roman" w:hAnsi="Aptos Narrow" w:cs="Times New Roman"/>
                <w:color w:val="000000"/>
                <w:lang w:val="en-US" w:eastAsia="fr-FR"/>
              </w:rPr>
            </w:pPr>
            <w:r w:rsidRPr="008A241C">
              <w:rPr>
                <w:rFonts w:ascii="Aptos Narrow" w:eastAsia="Times New Roman" w:hAnsi="Aptos Narrow" w:cs="Times New Roman"/>
                <w:color w:val="000000"/>
                <w:lang w:val="en-US" w:eastAsia="fr-FR"/>
              </w:rPr>
              <w:t>ACG CGA CCT ACG TGA ACA ATCT</w:t>
            </w:r>
          </w:p>
        </w:tc>
      </w:tr>
      <w:tr w:rsidR="00A81306" w:rsidRPr="00733BDB" w14:paraId="5E752279"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1282FF98" w14:textId="77777777" w:rsidR="00A81306" w:rsidRPr="008A241C" w:rsidRDefault="00A81306" w:rsidP="00F861F1">
            <w:pPr>
              <w:spacing w:after="0" w:line="240" w:lineRule="auto"/>
              <w:jc w:val="center"/>
              <w:rPr>
                <w:rFonts w:ascii="Aptos Narrow" w:eastAsia="Times New Roman" w:hAnsi="Aptos Narrow" w:cs="Times New Roman"/>
                <w:color w:val="000000"/>
                <w:lang w:val="en-US" w:eastAsia="fr-FR"/>
              </w:rPr>
            </w:pPr>
          </w:p>
        </w:tc>
        <w:tc>
          <w:tcPr>
            <w:tcW w:w="2156" w:type="dxa"/>
            <w:vMerge/>
            <w:tcBorders>
              <w:left w:val="nil"/>
              <w:bottom w:val="single" w:sz="4" w:space="0" w:color="auto"/>
              <w:right w:val="single" w:sz="4" w:space="0" w:color="auto"/>
            </w:tcBorders>
            <w:shd w:val="clear" w:color="auto" w:fill="auto"/>
            <w:noWrap/>
            <w:vAlign w:val="center"/>
            <w:hideMark/>
          </w:tcPr>
          <w:p w14:paraId="469412C1" w14:textId="77777777" w:rsidR="00A81306" w:rsidRPr="008A241C" w:rsidRDefault="00A81306" w:rsidP="00F861F1">
            <w:pPr>
              <w:spacing w:after="0" w:line="240" w:lineRule="auto"/>
              <w:jc w:val="center"/>
              <w:rPr>
                <w:rFonts w:ascii="Aptos Narrow" w:eastAsia="Times New Roman" w:hAnsi="Aptos Narrow" w:cs="Times New Roman"/>
                <w:i/>
                <w:iCs/>
                <w:color w:val="000000"/>
                <w:lang w:val="en-US" w:eastAsia="fr-FR"/>
              </w:rPr>
            </w:pPr>
          </w:p>
        </w:tc>
        <w:tc>
          <w:tcPr>
            <w:tcW w:w="2048" w:type="dxa"/>
            <w:tcBorders>
              <w:top w:val="nil"/>
              <w:left w:val="nil"/>
              <w:bottom w:val="single" w:sz="4" w:space="0" w:color="auto"/>
              <w:right w:val="single" w:sz="4" w:space="0" w:color="auto"/>
            </w:tcBorders>
            <w:shd w:val="clear" w:color="auto" w:fill="auto"/>
            <w:noWrap/>
            <w:vAlign w:val="center"/>
            <w:hideMark/>
          </w:tcPr>
          <w:p w14:paraId="39A05A3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w:t>
            </w:r>
          </w:p>
        </w:tc>
        <w:tc>
          <w:tcPr>
            <w:tcW w:w="3635" w:type="dxa"/>
            <w:tcBorders>
              <w:top w:val="nil"/>
              <w:left w:val="nil"/>
              <w:bottom w:val="single" w:sz="4" w:space="0" w:color="auto"/>
              <w:right w:val="single" w:sz="4" w:space="0" w:color="auto"/>
            </w:tcBorders>
            <w:shd w:val="clear" w:color="auto" w:fill="auto"/>
            <w:noWrap/>
            <w:vAlign w:val="center"/>
            <w:hideMark/>
          </w:tcPr>
          <w:p w14:paraId="57B1E398" w14:textId="77777777" w:rsidR="00A81306" w:rsidRPr="00733BDB" w:rsidRDefault="00A81306" w:rsidP="00F861F1">
            <w:pPr>
              <w:spacing w:after="0" w:line="240" w:lineRule="auto"/>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CAG TGC AGG CTG AAG AGC AA</w:t>
            </w:r>
          </w:p>
        </w:tc>
      </w:tr>
      <w:tr w:rsidR="00A81306" w:rsidRPr="00733BDB" w14:paraId="46269309"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4EB8572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2156" w:type="dxa"/>
            <w:vMerge w:val="restart"/>
            <w:tcBorders>
              <w:top w:val="nil"/>
              <w:left w:val="nil"/>
              <w:right w:val="single" w:sz="4" w:space="0" w:color="auto"/>
            </w:tcBorders>
            <w:shd w:val="clear" w:color="auto" w:fill="auto"/>
            <w:noWrap/>
            <w:vAlign w:val="center"/>
            <w:hideMark/>
          </w:tcPr>
          <w:p w14:paraId="10F40275"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r w:rsidRPr="00040587">
              <w:rPr>
                <w:rFonts w:ascii="Aptos Narrow" w:eastAsia="Times New Roman" w:hAnsi="Aptos Narrow" w:cs="Times New Roman"/>
                <w:i/>
                <w:iCs/>
                <w:color w:val="000000"/>
                <w:lang w:eastAsia="fr-FR"/>
              </w:rPr>
              <w:t>Catalase</w:t>
            </w:r>
          </w:p>
        </w:tc>
        <w:tc>
          <w:tcPr>
            <w:tcW w:w="2048" w:type="dxa"/>
            <w:tcBorders>
              <w:top w:val="nil"/>
              <w:left w:val="nil"/>
              <w:bottom w:val="single" w:sz="4" w:space="0" w:color="auto"/>
              <w:right w:val="single" w:sz="4" w:space="0" w:color="auto"/>
            </w:tcBorders>
            <w:shd w:val="clear" w:color="auto" w:fill="auto"/>
            <w:noWrap/>
            <w:vAlign w:val="center"/>
            <w:hideMark/>
          </w:tcPr>
          <w:p w14:paraId="7C0EF813"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F</w:t>
            </w:r>
          </w:p>
        </w:tc>
        <w:tc>
          <w:tcPr>
            <w:tcW w:w="3635" w:type="dxa"/>
            <w:tcBorders>
              <w:top w:val="nil"/>
              <w:left w:val="nil"/>
              <w:bottom w:val="single" w:sz="4" w:space="0" w:color="auto"/>
              <w:right w:val="single" w:sz="4" w:space="0" w:color="auto"/>
            </w:tcBorders>
            <w:shd w:val="clear" w:color="auto" w:fill="auto"/>
            <w:noWrap/>
            <w:vAlign w:val="center"/>
            <w:hideMark/>
          </w:tcPr>
          <w:p w14:paraId="654FEC3B" w14:textId="77777777" w:rsidR="00A81306" w:rsidRPr="00733BDB" w:rsidRDefault="00A81306" w:rsidP="00F861F1">
            <w:pPr>
              <w:spacing w:after="0" w:line="240" w:lineRule="auto"/>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GAG AGG AAA CGC CTG TGT GAG</w:t>
            </w:r>
          </w:p>
        </w:tc>
      </w:tr>
      <w:tr w:rsidR="00A81306" w:rsidRPr="00404AF5" w14:paraId="1C163FA8"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50E3A6E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2156" w:type="dxa"/>
            <w:vMerge/>
            <w:tcBorders>
              <w:left w:val="nil"/>
              <w:bottom w:val="single" w:sz="4" w:space="0" w:color="auto"/>
              <w:right w:val="single" w:sz="4" w:space="0" w:color="auto"/>
            </w:tcBorders>
            <w:shd w:val="clear" w:color="auto" w:fill="auto"/>
            <w:noWrap/>
            <w:vAlign w:val="center"/>
            <w:hideMark/>
          </w:tcPr>
          <w:p w14:paraId="48877FBB"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p>
        </w:tc>
        <w:tc>
          <w:tcPr>
            <w:tcW w:w="2048" w:type="dxa"/>
            <w:tcBorders>
              <w:top w:val="nil"/>
              <w:left w:val="nil"/>
              <w:bottom w:val="single" w:sz="4" w:space="0" w:color="auto"/>
              <w:right w:val="single" w:sz="4" w:space="0" w:color="auto"/>
            </w:tcBorders>
            <w:shd w:val="clear" w:color="auto" w:fill="auto"/>
            <w:noWrap/>
            <w:vAlign w:val="center"/>
            <w:hideMark/>
          </w:tcPr>
          <w:p w14:paraId="113BF42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w:t>
            </w:r>
          </w:p>
        </w:tc>
        <w:tc>
          <w:tcPr>
            <w:tcW w:w="3635" w:type="dxa"/>
            <w:tcBorders>
              <w:top w:val="nil"/>
              <w:left w:val="nil"/>
              <w:bottom w:val="single" w:sz="4" w:space="0" w:color="auto"/>
              <w:right w:val="single" w:sz="4" w:space="0" w:color="auto"/>
            </w:tcBorders>
            <w:shd w:val="clear" w:color="auto" w:fill="auto"/>
            <w:noWrap/>
            <w:vAlign w:val="center"/>
            <w:hideMark/>
          </w:tcPr>
          <w:p w14:paraId="4412B0D2" w14:textId="77777777" w:rsidR="00A81306" w:rsidRPr="008A241C" w:rsidRDefault="00A81306" w:rsidP="00F861F1">
            <w:pPr>
              <w:spacing w:after="0" w:line="240" w:lineRule="auto"/>
              <w:rPr>
                <w:rFonts w:ascii="Aptos Narrow" w:eastAsia="Times New Roman" w:hAnsi="Aptos Narrow" w:cs="Times New Roman"/>
                <w:color w:val="000000"/>
                <w:lang w:val="en-US" w:eastAsia="fr-FR"/>
              </w:rPr>
            </w:pPr>
            <w:r w:rsidRPr="008A241C">
              <w:rPr>
                <w:rFonts w:ascii="Aptos Narrow" w:eastAsia="Times New Roman" w:hAnsi="Aptos Narrow" w:cs="Times New Roman"/>
                <w:color w:val="000000"/>
                <w:lang w:val="en-US" w:eastAsia="fr-FR"/>
              </w:rPr>
              <w:t>AAG AGC CTG GAC TCG GGC CC</w:t>
            </w:r>
          </w:p>
        </w:tc>
      </w:tr>
      <w:tr w:rsidR="00A81306" w:rsidRPr="00404AF5" w14:paraId="34C6C9A5" w14:textId="77777777" w:rsidTr="00F861F1">
        <w:trPr>
          <w:trHeight w:val="307"/>
          <w:jc w:val="center"/>
        </w:trPr>
        <w:tc>
          <w:tcPr>
            <w:tcW w:w="14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94E1E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Inflammation</w:t>
            </w:r>
          </w:p>
        </w:tc>
        <w:tc>
          <w:tcPr>
            <w:tcW w:w="2156" w:type="dxa"/>
            <w:vMerge w:val="restart"/>
            <w:tcBorders>
              <w:top w:val="nil"/>
              <w:left w:val="nil"/>
              <w:right w:val="single" w:sz="4" w:space="0" w:color="auto"/>
            </w:tcBorders>
            <w:shd w:val="clear" w:color="auto" w:fill="auto"/>
            <w:noWrap/>
            <w:vAlign w:val="center"/>
            <w:hideMark/>
          </w:tcPr>
          <w:p w14:paraId="16AC2F65"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proofErr w:type="spellStart"/>
            <w:r w:rsidRPr="00040587">
              <w:rPr>
                <w:rFonts w:ascii="Aptos Narrow" w:eastAsia="Times New Roman" w:hAnsi="Aptos Narrow" w:cs="Times New Roman"/>
                <w:i/>
                <w:iCs/>
                <w:color w:val="000000"/>
                <w:lang w:eastAsia="fr-FR"/>
              </w:rPr>
              <w:t>Tnf</w:t>
            </w:r>
            <w:r w:rsidRPr="00040587">
              <w:rPr>
                <w:rFonts w:ascii="Times New Roman" w:eastAsia="Times New Roman" w:hAnsi="Times New Roman" w:cs="Times New Roman"/>
                <w:i/>
                <w:iCs/>
                <w:color w:val="000000"/>
                <w:lang w:eastAsia="fr-FR"/>
              </w:rPr>
              <w:t>ɑ</w:t>
            </w:r>
            <w:proofErr w:type="spellEnd"/>
          </w:p>
        </w:tc>
        <w:tc>
          <w:tcPr>
            <w:tcW w:w="2048" w:type="dxa"/>
            <w:tcBorders>
              <w:top w:val="nil"/>
              <w:left w:val="nil"/>
              <w:bottom w:val="single" w:sz="4" w:space="0" w:color="auto"/>
              <w:right w:val="single" w:sz="4" w:space="0" w:color="auto"/>
            </w:tcBorders>
            <w:shd w:val="clear" w:color="auto" w:fill="auto"/>
            <w:noWrap/>
            <w:vAlign w:val="center"/>
            <w:hideMark/>
          </w:tcPr>
          <w:p w14:paraId="66A2F78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F</w:t>
            </w:r>
          </w:p>
        </w:tc>
        <w:tc>
          <w:tcPr>
            <w:tcW w:w="3635" w:type="dxa"/>
            <w:tcBorders>
              <w:top w:val="nil"/>
              <w:left w:val="nil"/>
              <w:bottom w:val="single" w:sz="4" w:space="0" w:color="auto"/>
              <w:right w:val="single" w:sz="4" w:space="0" w:color="auto"/>
            </w:tcBorders>
            <w:shd w:val="clear" w:color="auto" w:fill="auto"/>
            <w:noWrap/>
            <w:vAlign w:val="center"/>
            <w:hideMark/>
          </w:tcPr>
          <w:p w14:paraId="14FFCF77" w14:textId="77777777" w:rsidR="00A81306" w:rsidRPr="008A241C" w:rsidRDefault="00A81306" w:rsidP="00F861F1">
            <w:pPr>
              <w:spacing w:after="0" w:line="240" w:lineRule="auto"/>
              <w:rPr>
                <w:rFonts w:ascii="Aptos Narrow" w:eastAsia="Times New Roman" w:hAnsi="Aptos Narrow" w:cs="Times New Roman"/>
                <w:color w:val="000000"/>
                <w:lang w:val="en-US" w:eastAsia="fr-FR"/>
              </w:rPr>
            </w:pPr>
            <w:r w:rsidRPr="008A241C">
              <w:rPr>
                <w:rFonts w:ascii="Aptos Narrow" w:eastAsia="Times New Roman" w:hAnsi="Aptos Narrow" w:cs="Times New Roman"/>
                <w:color w:val="000000"/>
                <w:lang w:val="en-US" w:eastAsia="fr-FR"/>
              </w:rPr>
              <w:t>CAG AGC AAT GAC TCC AAA GTA</w:t>
            </w:r>
          </w:p>
        </w:tc>
      </w:tr>
      <w:tr w:rsidR="00A81306" w:rsidRPr="00733BDB" w14:paraId="4F83442B"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4932885F" w14:textId="77777777" w:rsidR="00A81306" w:rsidRPr="008A241C" w:rsidRDefault="00A81306" w:rsidP="00F861F1">
            <w:pPr>
              <w:spacing w:after="0" w:line="240" w:lineRule="auto"/>
              <w:jc w:val="center"/>
              <w:rPr>
                <w:rFonts w:ascii="Aptos Narrow" w:eastAsia="Times New Roman" w:hAnsi="Aptos Narrow" w:cs="Times New Roman"/>
                <w:color w:val="000000"/>
                <w:lang w:val="en-US" w:eastAsia="fr-FR"/>
              </w:rPr>
            </w:pPr>
          </w:p>
        </w:tc>
        <w:tc>
          <w:tcPr>
            <w:tcW w:w="2156" w:type="dxa"/>
            <w:vMerge/>
            <w:tcBorders>
              <w:left w:val="nil"/>
              <w:bottom w:val="single" w:sz="4" w:space="0" w:color="auto"/>
              <w:right w:val="single" w:sz="4" w:space="0" w:color="auto"/>
            </w:tcBorders>
            <w:shd w:val="clear" w:color="auto" w:fill="auto"/>
            <w:noWrap/>
            <w:vAlign w:val="center"/>
            <w:hideMark/>
          </w:tcPr>
          <w:p w14:paraId="32A67EA7" w14:textId="77777777" w:rsidR="00A81306" w:rsidRPr="008A241C" w:rsidRDefault="00A81306" w:rsidP="00F861F1">
            <w:pPr>
              <w:spacing w:after="0" w:line="240" w:lineRule="auto"/>
              <w:jc w:val="center"/>
              <w:rPr>
                <w:rFonts w:ascii="Aptos Narrow" w:eastAsia="Times New Roman" w:hAnsi="Aptos Narrow" w:cs="Times New Roman"/>
                <w:i/>
                <w:iCs/>
                <w:color w:val="000000"/>
                <w:lang w:val="en-US" w:eastAsia="fr-FR"/>
              </w:rPr>
            </w:pPr>
          </w:p>
        </w:tc>
        <w:tc>
          <w:tcPr>
            <w:tcW w:w="2048" w:type="dxa"/>
            <w:tcBorders>
              <w:top w:val="nil"/>
              <w:left w:val="nil"/>
              <w:bottom w:val="single" w:sz="4" w:space="0" w:color="auto"/>
              <w:right w:val="single" w:sz="4" w:space="0" w:color="auto"/>
            </w:tcBorders>
            <w:shd w:val="clear" w:color="auto" w:fill="auto"/>
            <w:noWrap/>
            <w:vAlign w:val="center"/>
            <w:hideMark/>
          </w:tcPr>
          <w:p w14:paraId="385593D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w:t>
            </w:r>
          </w:p>
        </w:tc>
        <w:tc>
          <w:tcPr>
            <w:tcW w:w="3635" w:type="dxa"/>
            <w:tcBorders>
              <w:top w:val="nil"/>
              <w:left w:val="nil"/>
              <w:bottom w:val="single" w:sz="4" w:space="0" w:color="auto"/>
              <w:right w:val="single" w:sz="4" w:space="0" w:color="auto"/>
            </w:tcBorders>
            <w:shd w:val="clear" w:color="auto" w:fill="auto"/>
            <w:noWrap/>
            <w:vAlign w:val="center"/>
            <w:hideMark/>
          </w:tcPr>
          <w:p w14:paraId="4615DB1A" w14:textId="77777777" w:rsidR="00A81306" w:rsidRPr="00733BDB" w:rsidRDefault="00A81306" w:rsidP="00F861F1">
            <w:pPr>
              <w:spacing w:after="0" w:line="240" w:lineRule="auto"/>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CAA GAG CCC TTG CCC TAA</w:t>
            </w:r>
          </w:p>
        </w:tc>
      </w:tr>
      <w:tr w:rsidR="00A81306" w:rsidRPr="00404AF5" w14:paraId="54A695FF"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tcPr>
          <w:p w14:paraId="79DB09A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2156" w:type="dxa"/>
            <w:vMerge w:val="restart"/>
            <w:tcBorders>
              <w:left w:val="nil"/>
              <w:right w:val="single" w:sz="4" w:space="0" w:color="auto"/>
            </w:tcBorders>
            <w:shd w:val="clear" w:color="auto" w:fill="auto"/>
            <w:noWrap/>
            <w:vAlign w:val="center"/>
          </w:tcPr>
          <w:p w14:paraId="630E11F3"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r w:rsidRPr="00040587">
              <w:rPr>
                <w:rFonts w:ascii="Aptos Narrow" w:eastAsia="Times New Roman" w:hAnsi="Aptos Narrow" w:cs="Times New Roman"/>
                <w:i/>
                <w:iCs/>
                <w:color w:val="000000"/>
                <w:lang w:eastAsia="fr-FR"/>
              </w:rPr>
              <w:t>IL-1β</w:t>
            </w:r>
          </w:p>
        </w:tc>
        <w:tc>
          <w:tcPr>
            <w:tcW w:w="2048" w:type="dxa"/>
            <w:tcBorders>
              <w:top w:val="nil"/>
              <w:left w:val="nil"/>
              <w:bottom w:val="single" w:sz="4" w:space="0" w:color="auto"/>
              <w:right w:val="single" w:sz="4" w:space="0" w:color="auto"/>
            </w:tcBorders>
            <w:shd w:val="clear" w:color="auto" w:fill="auto"/>
            <w:noWrap/>
            <w:vAlign w:val="center"/>
          </w:tcPr>
          <w:p w14:paraId="2DD37FC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F</w:t>
            </w:r>
          </w:p>
        </w:tc>
        <w:tc>
          <w:tcPr>
            <w:tcW w:w="3635" w:type="dxa"/>
            <w:tcBorders>
              <w:top w:val="nil"/>
              <w:left w:val="nil"/>
              <w:bottom w:val="single" w:sz="4" w:space="0" w:color="auto"/>
              <w:right w:val="single" w:sz="4" w:space="0" w:color="auto"/>
            </w:tcBorders>
            <w:shd w:val="clear" w:color="auto" w:fill="auto"/>
            <w:noWrap/>
            <w:vAlign w:val="center"/>
          </w:tcPr>
          <w:p w14:paraId="25DAC439" w14:textId="77777777" w:rsidR="00A81306" w:rsidRPr="00733BDB" w:rsidRDefault="00A81306" w:rsidP="00F861F1">
            <w:pPr>
              <w:spacing w:after="0" w:line="240" w:lineRule="auto"/>
              <w:rPr>
                <w:rFonts w:ascii="Aptos Narrow" w:eastAsia="Times New Roman" w:hAnsi="Aptos Narrow" w:cs="Times New Roman"/>
                <w:color w:val="000000"/>
                <w:lang w:val="en-US" w:eastAsia="fr-FR"/>
              </w:rPr>
            </w:pPr>
            <w:r w:rsidRPr="00733BDB">
              <w:rPr>
                <w:rFonts w:ascii="Aptos Narrow" w:eastAsia="Times New Roman" w:hAnsi="Aptos Narrow" w:cs="Times New Roman"/>
                <w:color w:val="000000"/>
                <w:lang w:val="en-US" w:eastAsia="fr-FR"/>
              </w:rPr>
              <w:t xml:space="preserve">CAC ACT AGC AGG TCG TCA </w:t>
            </w:r>
            <w:proofErr w:type="spellStart"/>
            <w:r w:rsidRPr="00733BDB">
              <w:rPr>
                <w:rFonts w:ascii="Aptos Narrow" w:eastAsia="Times New Roman" w:hAnsi="Aptos Narrow" w:cs="Times New Roman"/>
                <w:color w:val="000000"/>
                <w:lang w:val="en-US" w:eastAsia="fr-FR"/>
              </w:rPr>
              <w:t>TCA</w:t>
            </w:r>
            <w:proofErr w:type="spellEnd"/>
            <w:r w:rsidRPr="00733BDB">
              <w:rPr>
                <w:rFonts w:ascii="Aptos Narrow" w:eastAsia="Times New Roman" w:hAnsi="Aptos Narrow" w:cs="Times New Roman"/>
                <w:color w:val="000000"/>
                <w:lang w:val="en-US" w:eastAsia="fr-FR"/>
              </w:rPr>
              <w:t xml:space="preserve"> TC</w:t>
            </w:r>
          </w:p>
        </w:tc>
      </w:tr>
      <w:tr w:rsidR="00A81306" w:rsidRPr="00733BDB" w14:paraId="31311BDF"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tcPr>
          <w:p w14:paraId="15D548EE" w14:textId="77777777" w:rsidR="00A81306" w:rsidRPr="00733BDB" w:rsidRDefault="00A81306" w:rsidP="00F861F1">
            <w:pPr>
              <w:spacing w:after="0" w:line="240" w:lineRule="auto"/>
              <w:jc w:val="center"/>
              <w:rPr>
                <w:rFonts w:ascii="Aptos Narrow" w:eastAsia="Times New Roman" w:hAnsi="Aptos Narrow" w:cs="Times New Roman"/>
                <w:color w:val="000000"/>
                <w:lang w:val="en-US" w:eastAsia="fr-FR"/>
              </w:rPr>
            </w:pPr>
          </w:p>
        </w:tc>
        <w:tc>
          <w:tcPr>
            <w:tcW w:w="2156" w:type="dxa"/>
            <w:vMerge/>
            <w:tcBorders>
              <w:left w:val="nil"/>
              <w:bottom w:val="single" w:sz="4" w:space="0" w:color="auto"/>
              <w:right w:val="single" w:sz="4" w:space="0" w:color="auto"/>
            </w:tcBorders>
            <w:shd w:val="clear" w:color="auto" w:fill="auto"/>
            <w:noWrap/>
            <w:vAlign w:val="center"/>
          </w:tcPr>
          <w:p w14:paraId="325B9E84" w14:textId="77777777" w:rsidR="00A81306" w:rsidRPr="00040587" w:rsidRDefault="00A81306" w:rsidP="00F861F1">
            <w:pPr>
              <w:spacing w:after="0" w:line="240" w:lineRule="auto"/>
              <w:jc w:val="center"/>
              <w:rPr>
                <w:rFonts w:ascii="Aptos Narrow" w:eastAsia="Times New Roman" w:hAnsi="Aptos Narrow" w:cs="Times New Roman"/>
                <w:i/>
                <w:iCs/>
                <w:color w:val="000000"/>
                <w:lang w:val="en-US" w:eastAsia="fr-FR"/>
              </w:rPr>
            </w:pPr>
          </w:p>
        </w:tc>
        <w:tc>
          <w:tcPr>
            <w:tcW w:w="2048" w:type="dxa"/>
            <w:tcBorders>
              <w:top w:val="nil"/>
              <w:left w:val="nil"/>
              <w:bottom w:val="single" w:sz="4" w:space="0" w:color="auto"/>
              <w:right w:val="single" w:sz="4" w:space="0" w:color="auto"/>
            </w:tcBorders>
            <w:shd w:val="clear" w:color="auto" w:fill="auto"/>
            <w:noWrap/>
            <w:vAlign w:val="center"/>
          </w:tcPr>
          <w:p w14:paraId="7FDCEF70"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w:t>
            </w:r>
          </w:p>
        </w:tc>
        <w:tc>
          <w:tcPr>
            <w:tcW w:w="3635" w:type="dxa"/>
            <w:tcBorders>
              <w:top w:val="nil"/>
              <w:left w:val="nil"/>
              <w:bottom w:val="single" w:sz="4" w:space="0" w:color="auto"/>
              <w:right w:val="single" w:sz="4" w:space="0" w:color="auto"/>
            </w:tcBorders>
            <w:shd w:val="clear" w:color="auto" w:fill="auto"/>
            <w:noWrap/>
            <w:vAlign w:val="center"/>
          </w:tcPr>
          <w:p w14:paraId="59DA9273" w14:textId="77777777" w:rsidR="00A81306" w:rsidRPr="00733BDB" w:rsidRDefault="00A81306" w:rsidP="00F861F1">
            <w:pPr>
              <w:spacing w:after="0" w:line="240" w:lineRule="auto"/>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TG AGA GCA TCC AGC TTC AAA TC</w:t>
            </w:r>
          </w:p>
        </w:tc>
      </w:tr>
      <w:tr w:rsidR="00A81306" w:rsidRPr="00404AF5" w14:paraId="72793107"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44070889"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
        </w:tc>
        <w:tc>
          <w:tcPr>
            <w:tcW w:w="2156" w:type="dxa"/>
            <w:vMerge w:val="restart"/>
            <w:tcBorders>
              <w:top w:val="nil"/>
              <w:left w:val="nil"/>
              <w:right w:val="single" w:sz="4" w:space="0" w:color="auto"/>
            </w:tcBorders>
            <w:shd w:val="clear" w:color="auto" w:fill="auto"/>
            <w:noWrap/>
            <w:vAlign w:val="center"/>
            <w:hideMark/>
          </w:tcPr>
          <w:p w14:paraId="5CDF5765" w14:textId="77777777" w:rsidR="00A81306" w:rsidRPr="00040587" w:rsidRDefault="00A81306" w:rsidP="00F861F1">
            <w:pPr>
              <w:spacing w:after="0" w:line="240" w:lineRule="auto"/>
              <w:jc w:val="center"/>
              <w:rPr>
                <w:rFonts w:ascii="Aptos Narrow" w:eastAsia="Times New Roman" w:hAnsi="Aptos Narrow" w:cs="Times New Roman"/>
                <w:i/>
                <w:iCs/>
                <w:color w:val="000000"/>
                <w:lang w:eastAsia="fr-FR"/>
              </w:rPr>
            </w:pPr>
            <w:r w:rsidRPr="00040587">
              <w:rPr>
                <w:rFonts w:ascii="Aptos Narrow" w:eastAsia="Times New Roman" w:hAnsi="Aptos Narrow" w:cs="Times New Roman"/>
                <w:i/>
                <w:iCs/>
                <w:color w:val="000000"/>
                <w:lang w:eastAsia="fr-FR"/>
              </w:rPr>
              <w:t>Mcp1</w:t>
            </w:r>
          </w:p>
        </w:tc>
        <w:tc>
          <w:tcPr>
            <w:tcW w:w="2048" w:type="dxa"/>
            <w:tcBorders>
              <w:top w:val="nil"/>
              <w:left w:val="nil"/>
              <w:bottom w:val="single" w:sz="4" w:space="0" w:color="auto"/>
              <w:right w:val="single" w:sz="4" w:space="0" w:color="auto"/>
            </w:tcBorders>
            <w:shd w:val="clear" w:color="auto" w:fill="auto"/>
            <w:noWrap/>
            <w:vAlign w:val="center"/>
            <w:hideMark/>
          </w:tcPr>
          <w:p w14:paraId="7F289F8B"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F</w:t>
            </w:r>
          </w:p>
        </w:tc>
        <w:tc>
          <w:tcPr>
            <w:tcW w:w="3635" w:type="dxa"/>
            <w:tcBorders>
              <w:top w:val="nil"/>
              <w:left w:val="nil"/>
              <w:bottom w:val="single" w:sz="4" w:space="0" w:color="auto"/>
              <w:right w:val="single" w:sz="4" w:space="0" w:color="auto"/>
            </w:tcBorders>
            <w:shd w:val="clear" w:color="auto" w:fill="auto"/>
            <w:noWrap/>
            <w:vAlign w:val="center"/>
            <w:hideMark/>
          </w:tcPr>
          <w:p w14:paraId="547DA03D" w14:textId="77777777" w:rsidR="00A81306" w:rsidRPr="008A241C" w:rsidRDefault="00A81306" w:rsidP="00F861F1">
            <w:pPr>
              <w:spacing w:after="0" w:line="240" w:lineRule="auto"/>
              <w:rPr>
                <w:rFonts w:ascii="Aptos Narrow" w:eastAsia="Times New Roman" w:hAnsi="Aptos Narrow" w:cs="Times New Roman"/>
                <w:color w:val="000000"/>
                <w:lang w:val="en-US" w:eastAsia="fr-FR"/>
              </w:rPr>
            </w:pPr>
            <w:r w:rsidRPr="008A241C">
              <w:rPr>
                <w:rFonts w:ascii="Aptos Narrow" w:eastAsia="Times New Roman" w:hAnsi="Aptos Narrow" w:cs="Times New Roman"/>
                <w:color w:val="000000"/>
                <w:lang w:val="en-US" w:eastAsia="fr-FR"/>
              </w:rPr>
              <w:t>CAG CCA GAT GCA GTT AAT GCC</w:t>
            </w:r>
          </w:p>
        </w:tc>
      </w:tr>
      <w:tr w:rsidR="00A81306" w:rsidRPr="00404AF5" w14:paraId="0300DCFC" w14:textId="77777777" w:rsidTr="00F861F1">
        <w:trPr>
          <w:trHeight w:val="307"/>
          <w:jc w:val="center"/>
        </w:trPr>
        <w:tc>
          <w:tcPr>
            <w:tcW w:w="1464" w:type="dxa"/>
            <w:vMerge/>
            <w:tcBorders>
              <w:top w:val="nil"/>
              <w:left w:val="single" w:sz="4" w:space="0" w:color="auto"/>
              <w:bottom w:val="single" w:sz="4" w:space="0" w:color="auto"/>
              <w:right w:val="single" w:sz="4" w:space="0" w:color="auto"/>
            </w:tcBorders>
            <w:vAlign w:val="center"/>
            <w:hideMark/>
          </w:tcPr>
          <w:p w14:paraId="2E5AD6D3" w14:textId="77777777" w:rsidR="00A81306" w:rsidRPr="008A241C" w:rsidRDefault="00A81306" w:rsidP="00F861F1">
            <w:pPr>
              <w:spacing w:after="0" w:line="240" w:lineRule="auto"/>
              <w:jc w:val="center"/>
              <w:rPr>
                <w:rFonts w:ascii="Aptos Narrow" w:eastAsia="Times New Roman" w:hAnsi="Aptos Narrow" w:cs="Times New Roman"/>
                <w:color w:val="000000"/>
                <w:lang w:val="en-US" w:eastAsia="fr-FR"/>
              </w:rPr>
            </w:pPr>
          </w:p>
        </w:tc>
        <w:tc>
          <w:tcPr>
            <w:tcW w:w="2156" w:type="dxa"/>
            <w:vMerge/>
            <w:tcBorders>
              <w:left w:val="nil"/>
              <w:bottom w:val="single" w:sz="4" w:space="0" w:color="auto"/>
              <w:right w:val="single" w:sz="4" w:space="0" w:color="auto"/>
            </w:tcBorders>
            <w:shd w:val="clear" w:color="auto" w:fill="auto"/>
            <w:noWrap/>
            <w:vAlign w:val="center"/>
            <w:hideMark/>
          </w:tcPr>
          <w:p w14:paraId="6DF02B1A" w14:textId="77777777" w:rsidR="00A81306" w:rsidRPr="008A241C" w:rsidRDefault="00A81306" w:rsidP="00F861F1">
            <w:pPr>
              <w:spacing w:after="0" w:line="240" w:lineRule="auto"/>
              <w:rPr>
                <w:rFonts w:ascii="Aptos Narrow" w:eastAsia="Times New Roman" w:hAnsi="Aptos Narrow" w:cs="Times New Roman"/>
                <w:color w:val="000000"/>
                <w:lang w:val="en-US" w:eastAsia="fr-FR"/>
              </w:rPr>
            </w:pPr>
          </w:p>
        </w:tc>
        <w:tc>
          <w:tcPr>
            <w:tcW w:w="2048" w:type="dxa"/>
            <w:tcBorders>
              <w:top w:val="nil"/>
              <w:left w:val="nil"/>
              <w:bottom w:val="single" w:sz="4" w:space="0" w:color="auto"/>
              <w:right w:val="single" w:sz="4" w:space="0" w:color="auto"/>
            </w:tcBorders>
            <w:shd w:val="clear" w:color="auto" w:fill="auto"/>
            <w:noWrap/>
            <w:vAlign w:val="center"/>
            <w:hideMark/>
          </w:tcPr>
          <w:p w14:paraId="31B2651B"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w:t>
            </w:r>
          </w:p>
        </w:tc>
        <w:tc>
          <w:tcPr>
            <w:tcW w:w="3635" w:type="dxa"/>
            <w:tcBorders>
              <w:top w:val="nil"/>
              <w:left w:val="nil"/>
              <w:bottom w:val="single" w:sz="4" w:space="0" w:color="auto"/>
              <w:right w:val="single" w:sz="4" w:space="0" w:color="auto"/>
            </w:tcBorders>
            <w:shd w:val="clear" w:color="auto" w:fill="auto"/>
            <w:noWrap/>
            <w:vAlign w:val="center"/>
            <w:hideMark/>
          </w:tcPr>
          <w:p w14:paraId="23DD7C93" w14:textId="77777777" w:rsidR="00A81306" w:rsidRPr="00733BDB" w:rsidRDefault="00A81306" w:rsidP="00F861F1">
            <w:pPr>
              <w:spacing w:after="0" w:line="240" w:lineRule="auto"/>
              <w:rPr>
                <w:rFonts w:ascii="Aptos Narrow" w:eastAsia="Times New Roman" w:hAnsi="Aptos Narrow" w:cs="Times New Roman"/>
                <w:color w:val="000000"/>
                <w:lang w:val="en-US" w:eastAsia="fr-FR"/>
              </w:rPr>
            </w:pPr>
            <w:r w:rsidRPr="00733BDB">
              <w:rPr>
                <w:rFonts w:ascii="Aptos Narrow" w:eastAsia="Times New Roman" w:hAnsi="Aptos Narrow" w:cs="Times New Roman"/>
                <w:color w:val="000000"/>
                <w:lang w:val="en-US" w:eastAsia="fr-FR"/>
              </w:rPr>
              <w:t>AGC CGA CTC ATT GGG ATC AT</w:t>
            </w:r>
          </w:p>
        </w:tc>
      </w:tr>
    </w:tbl>
    <w:p w14:paraId="36C30375" w14:textId="77777777" w:rsidR="00A81306" w:rsidRPr="00A81306" w:rsidRDefault="00A81306" w:rsidP="00A81306">
      <w:pPr>
        <w:pStyle w:val="Sansinterligne"/>
        <w:spacing w:line="480" w:lineRule="auto"/>
        <w:jc w:val="both"/>
        <w:rPr>
          <w:rFonts w:ascii="Times New Roman" w:hAnsi="Times New Roman" w:cs="Times New Roman"/>
          <w:bCs/>
          <w:lang w:val="en-US"/>
        </w:rPr>
      </w:pPr>
    </w:p>
    <w:p w14:paraId="26C05501" w14:textId="77777777" w:rsidR="00A81306" w:rsidRPr="00733BDB" w:rsidRDefault="00A81306" w:rsidP="00A81306">
      <w:pPr>
        <w:pStyle w:val="Sansinterligne"/>
        <w:spacing w:line="480" w:lineRule="auto"/>
        <w:jc w:val="both"/>
        <w:rPr>
          <w:rFonts w:ascii="Times New Roman" w:hAnsi="Times New Roman" w:cs="Times New Roman"/>
          <w:b/>
          <w:lang w:val="en-GB"/>
        </w:rPr>
      </w:pPr>
      <w:r w:rsidRPr="00733BDB">
        <w:rPr>
          <w:rFonts w:ascii="Times New Roman" w:hAnsi="Times New Roman" w:cs="Times New Roman"/>
          <w:b/>
          <w:lang w:val="en-GB"/>
        </w:rPr>
        <w:t>Protein extraction and Western Blot</w:t>
      </w:r>
    </w:p>
    <w:p w14:paraId="3B89D657"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Around 50 mg of frozen OB and FC were cut from our samples and placed in lysing matrix D tubes (MP biomedicals) containing 600µL of RIPA lysis buffer (</w:t>
      </w:r>
      <w:proofErr w:type="spellStart"/>
      <w:r w:rsidRPr="00733BDB">
        <w:rPr>
          <w:rFonts w:ascii="Times New Roman" w:hAnsi="Times New Roman" w:cs="Times New Roman"/>
          <w:bCs/>
          <w:lang w:val="en-GB"/>
        </w:rPr>
        <w:t>Thermo</w:t>
      </w:r>
      <w:proofErr w:type="spellEnd"/>
      <w:r w:rsidRPr="00733BDB">
        <w:rPr>
          <w:rFonts w:ascii="Times New Roman" w:hAnsi="Times New Roman" w:cs="Times New Roman"/>
          <w:bCs/>
          <w:lang w:val="en-GB"/>
        </w:rPr>
        <w:t xml:space="preserve"> Fisher Scientific®) with protease inhibitors (</w:t>
      </w:r>
      <w:proofErr w:type="spellStart"/>
      <w:r w:rsidRPr="00733BDB">
        <w:rPr>
          <w:rFonts w:ascii="Times New Roman" w:hAnsi="Times New Roman" w:cs="Times New Roman"/>
          <w:bCs/>
          <w:lang w:val="en-GB"/>
        </w:rPr>
        <w:t>cOmplete</w:t>
      </w:r>
      <w:proofErr w:type="spellEnd"/>
      <w:r w:rsidRPr="00733BDB">
        <w:rPr>
          <w:rFonts w:ascii="Times New Roman" w:hAnsi="Times New Roman" w:cs="Times New Roman"/>
          <w:bCs/>
          <w:lang w:val="en-GB"/>
        </w:rPr>
        <w:t xml:space="preserve"> Tablets </w:t>
      </w:r>
      <w:proofErr w:type="spellStart"/>
      <w:r w:rsidRPr="00733BDB">
        <w:rPr>
          <w:rFonts w:ascii="Times New Roman" w:hAnsi="Times New Roman" w:cs="Times New Roman"/>
          <w:bCs/>
          <w:lang w:val="en-GB"/>
        </w:rPr>
        <w:t>Easypack</w:t>
      </w:r>
      <w:proofErr w:type="spellEnd"/>
      <w:r w:rsidRPr="00733BDB">
        <w:rPr>
          <w:rFonts w:ascii="Times New Roman" w:hAnsi="Times New Roman" w:cs="Times New Roman"/>
          <w:bCs/>
          <w:lang w:val="en-GB"/>
        </w:rPr>
        <w:t xml:space="preserve">, Roche). Tissues were homogenized in </w:t>
      </w:r>
      <w:proofErr w:type="spellStart"/>
      <w:r w:rsidRPr="00733BDB">
        <w:rPr>
          <w:rFonts w:ascii="Times New Roman" w:hAnsi="Times New Roman" w:cs="Times New Roman"/>
          <w:bCs/>
          <w:lang w:val="en-GB"/>
        </w:rPr>
        <w:t>Precellys</w:t>
      </w:r>
      <w:proofErr w:type="spellEnd"/>
      <w:r w:rsidRPr="00733BDB">
        <w:rPr>
          <w:rFonts w:ascii="Times New Roman" w:hAnsi="Times New Roman" w:cs="Times New Roman"/>
          <w:bCs/>
          <w:lang w:val="en-GB"/>
        </w:rPr>
        <w:t>® (</w:t>
      </w:r>
      <w:proofErr w:type="spellStart"/>
      <w:r w:rsidRPr="00733BDB">
        <w:rPr>
          <w:rFonts w:ascii="Times New Roman" w:hAnsi="Times New Roman" w:cs="Times New Roman"/>
          <w:bCs/>
          <w:lang w:val="en-GB"/>
        </w:rPr>
        <w:t>Ozyme</w:t>
      </w:r>
      <w:proofErr w:type="spellEnd"/>
      <w:r w:rsidRPr="00733BDB">
        <w:rPr>
          <w:rFonts w:ascii="Times New Roman" w:hAnsi="Times New Roman" w:cs="Times New Roman"/>
          <w:bCs/>
          <w:lang w:val="en-GB"/>
        </w:rPr>
        <w:t>®) with a single 20 second cycle at 5500 rpm. If any tissue remained visible, a second cycle was performed. After a short centrifugation to eliminate foam, the liquid was transferred to a new tube and vortexed thoroughly. A 150µL aliquot was taken and labelled “total lysate”. The remaining content underwent differential centrifugation at 10 000g for 15 minutes. The supernatant, containing cytosol and organelles, was transferred to a tube labelled “supernatant”. The pellet, containing nuclei and heavy membrane fragments, was resuspended in 100µL of RIPA with protease inhibitors and labelled “pellet”. All samples were then stored at -80°C.</w:t>
      </w:r>
    </w:p>
    <w:p w14:paraId="31F08C51" w14:textId="77777777"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lastRenderedPageBreak/>
        <w:t>Protein concentration was assessed using a Pierce™ Rapid Gold BCA Protein Assay Kit (</w:t>
      </w:r>
      <w:proofErr w:type="spellStart"/>
      <w:r w:rsidRPr="00733BDB">
        <w:rPr>
          <w:rFonts w:ascii="Times New Roman" w:hAnsi="Times New Roman" w:cs="Times New Roman"/>
          <w:bCs/>
          <w:lang w:val="en-GB"/>
        </w:rPr>
        <w:t>Thermo</w:t>
      </w:r>
      <w:proofErr w:type="spellEnd"/>
      <w:r w:rsidRPr="00733BDB">
        <w:rPr>
          <w:rFonts w:ascii="Times New Roman" w:hAnsi="Times New Roman" w:cs="Times New Roman"/>
          <w:bCs/>
          <w:lang w:val="en-GB"/>
        </w:rPr>
        <w:t xml:space="preserve"> Fisher Scientific®, USA). A dilution of 1/20 was used for the supernatant and total lysate and 1/10 for the pellet. Absorbance readings were performed at 480nm on an Infinite M200 pro (TECAN®).</w:t>
      </w:r>
    </w:p>
    <w:p w14:paraId="490E2797" w14:textId="77777777" w:rsidR="00A81306"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t xml:space="preserve">Samples were prepared for electrophoresis by adjusting the protein concentration with </w:t>
      </w:r>
      <w:proofErr w:type="spellStart"/>
      <w:r w:rsidRPr="00733BDB">
        <w:rPr>
          <w:rFonts w:ascii="Times New Roman" w:hAnsi="Times New Roman" w:cs="Times New Roman"/>
          <w:bCs/>
          <w:lang w:val="en-GB"/>
        </w:rPr>
        <w:t>MilliQ</w:t>
      </w:r>
      <w:proofErr w:type="spellEnd"/>
      <w:r w:rsidRPr="00733BDB">
        <w:rPr>
          <w:rFonts w:ascii="Times New Roman" w:hAnsi="Times New Roman" w:cs="Times New Roman"/>
          <w:bCs/>
          <w:lang w:val="en-GB"/>
        </w:rPr>
        <w:t xml:space="preserve">® water to obtain 20µg of proteins in a volume of 14µL to which 5µL of Laemmli 4X buffer (Bio-Rad®) and 1µL of Reducing Agent 20X (Bio-Rad®) were added. Samples were </w:t>
      </w:r>
      <w:proofErr w:type="spellStart"/>
      <w:r w:rsidRPr="00733BDB">
        <w:rPr>
          <w:rFonts w:ascii="Times New Roman" w:hAnsi="Times New Roman" w:cs="Times New Roman"/>
          <w:bCs/>
          <w:lang w:val="en-GB"/>
        </w:rPr>
        <w:t>denaturated</w:t>
      </w:r>
      <w:proofErr w:type="spellEnd"/>
      <w:r w:rsidRPr="00733BDB">
        <w:rPr>
          <w:rFonts w:ascii="Times New Roman" w:hAnsi="Times New Roman" w:cs="Times New Roman"/>
          <w:bCs/>
          <w:lang w:val="en-GB"/>
        </w:rPr>
        <w:t xml:space="preserve"> at 37°C for 30 minutes, loaded in 10-well 10% acrylamide gels (Mini-Protean® TGX™, Bio-Rad®) and migrated at 70V for 10 minutes followed by 120V for 60 minutes approximately in a water and TGS 10X buffer (Bio-Rad®). Proteins were then transferred onto a membrane (Trans Blot Turbo™ Mini-PVDF Transfer Packs, Bio-Rad®, France) using a Trans-Blot Turbo (</w:t>
      </w:r>
      <w:proofErr w:type="spellStart"/>
      <w:r w:rsidRPr="00733BDB">
        <w:rPr>
          <w:rFonts w:ascii="Times New Roman" w:hAnsi="Times New Roman" w:cs="Times New Roman"/>
          <w:bCs/>
          <w:lang w:val="en-GB"/>
        </w:rPr>
        <w:t>BioRad</w:t>
      </w:r>
      <w:proofErr w:type="spellEnd"/>
      <w:r w:rsidRPr="00733BDB">
        <w:rPr>
          <w:rFonts w:ascii="Times New Roman" w:hAnsi="Times New Roman" w:cs="Times New Roman"/>
          <w:bCs/>
          <w:lang w:val="en-GB"/>
        </w:rPr>
        <w:t xml:space="preserve">®). The membranes were blocked for at least 1 hour in a 5% milk (whole milk powder, </w:t>
      </w:r>
      <w:proofErr w:type="spellStart"/>
      <w:r w:rsidRPr="00733BDB">
        <w:rPr>
          <w:rFonts w:ascii="Times New Roman" w:hAnsi="Times New Roman" w:cs="Times New Roman"/>
          <w:bCs/>
          <w:lang w:val="en-GB"/>
        </w:rPr>
        <w:t>Régilait</w:t>
      </w:r>
      <w:proofErr w:type="spellEnd"/>
      <w:r w:rsidRPr="00733BDB">
        <w:rPr>
          <w:rFonts w:ascii="Times New Roman" w:hAnsi="Times New Roman" w:cs="Times New Roman"/>
          <w:bCs/>
          <w:lang w:val="en-GB"/>
        </w:rPr>
        <w:t>) solution made in PBS 1X and 0.1% of Tween®20 (Sigman-Aldrich). The blocking solution was removed and a 2.5% milk in PBS-Tween 0.1% containing the primary antibody was added and left to incubate overnight at 4°C under agitation. The next morning, the membranes were washed 3 times in PBS-Tween 0.1%, 5 minutes each. The secondary HRP conjugated antibody, prepared in 2.5% milk in PBS-Tween 0.1% was added and allowed to incubate for 1.5 h. The detail of primary and secondary antibodies with their dilutions are available in Table 3</w:t>
      </w:r>
      <w:r>
        <w:rPr>
          <w:rFonts w:ascii="Times New Roman" w:hAnsi="Times New Roman" w:cs="Times New Roman"/>
          <w:bCs/>
          <w:lang w:val="en-GB"/>
        </w:rPr>
        <w:t xml:space="preserve"> in the supplementary material</w:t>
      </w:r>
      <w:r w:rsidRPr="00733BDB">
        <w:rPr>
          <w:rFonts w:ascii="Times New Roman" w:hAnsi="Times New Roman" w:cs="Times New Roman"/>
          <w:bCs/>
          <w:lang w:val="en-GB"/>
        </w:rPr>
        <w:t>. After washing the membranes 3 times for 5 minutes each in PBS-Tween 0.1%, the protein bands were revealed using chemiluminescence (</w:t>
      </w:r>
      <w:proofErr w:type="spellStart"/>
      <w:r w:rsidRPr="00733BDB">
        <w:rPr>
          <w:rFonts w:ascii="Times New Roman" w:hAnsi="Times New Roman" w:cs="Times New Roman"/>
          <w:bCs/>
          <w:lang w:val="en-GB"/>
        </w:rPr>
        <w:t>Supersignal</w:t>
      </w:r>
      <w:proofErr w:type="spellEnd"/>
      <w:r w:rsidRPr="00733BDB">
        <w:rPr>
          <w:rFonts w:ascii="Times New Roman" w:hAnsi="Times New Roman" w:cs="Times New Roman"/>
          <w:bCs/>
          <w:lang w:val="en-GB"/>
        </w:rPr>
        <w:t xml:space="preserve"> West Pico Plus chemiluminescence </w:t>
      </w:r>
      <w:proofErr w:type="spellStart"/>
      <w:r w:rsidRPr="00733BDB">
        <w:rPr>
          <w:rFonts w:ascii="Times New Roman" w:hAnsi="Times New Roman" w:cs="Times New Roman"/>
          <w:bCs/>
          <w:lang w:val="en-GB"/>
        </w:rPr>
        <w:t>substrat</w:t>
      </w:r>
      <w:proofErr w:type="spellEnd"/>
      <w:r w:rsidRPr="00733BDB">
        <w:rPr>
          <w:rFonts w:ascii="Times New Roman" w:hAnsi="Times New Roman" w:cs="Times New Roman"/>
          <w:bCs/>
          <w:lang w:val="en-GB"/>
        </w:rPr>
        <w:t xml:space="preserve"> PIER34578, </w:t>
      </w:r>
      <w:proofErr w:type="spellStart"/>
      <w:r w:rsidRPr="00733BDB">
        <w:rPr>
          <w:rFonts w:ascii="Times New Roman" w:hAnsi="Times New Roman" w:cs="Times New Roman"/>
          <w:bCs/>
          <w:lang w:val="en-GB"/>
        </w:rPr>
        <w:t>Thermo</w:t>
      </w:r>
      <w:proofErr w:type="spellEnd"/>
      <w:r w:rsidRPr="00733BDB">
        <w:rPr>
          <w:rFonts w:ascii="Times New Roman" w:hAnsi="Times New Roman" w:cs="Times New Roman"/>
          <w:bCs/>
          <w:lang w:val="en-GB"/>
        </w:rPr>
        <w:t xml:space="preserve"> Fischer Scientific) and an ImageQuant™800 (Cytiva) imager. Acquired images were quantified using the </w:t>
      </w:r>
      <w:proofErr w:type="spellStart"/>
      <w:r w:rsidRPr="00733BDB">
        <w:rPr>
          <w:rFonts w:ascii="Times New Roman" w:hAnsi="Times New Roman" w:cs="Times New Roman"/>
          <w:bCs/>
          <w:lang w:val="en-GB"/>
        </w:rPr>
        <w:t>ImageQuant</w:t>
      </w:r>
      <w:proofErr w:type="spellEnd"/>
      <w:r w:rsidRPr="00733BDB">
        <w:rPr>
          <w:rFonts w:ascii="Times New Roman" w:hAnsi="Times New Roman" w:cs="Times New Roman"/>
          <w:bCs/>
          <w:lang w:val="en-GB"/>
        </w:rPr>
        <w:t>™ software (</w:t>
      </w:r>
      <w:proofErr w:type="spellStart"/>
      <w:r w:rsidRPr="00733BDB">
        <w:rPr>
          <w:rFonts w:ascii="Times New Roman" w:hAnsi="Times New Roman" w:cs="Times New Roman"/>
          <w:bCs/>
          <w:lang w:val="en-GB"/>
        </w:rPr>
        <w:t>ImageQuant</w:t>
      </w:r>
      <w:proofErr w:type="spellEnd"/>
      <w:r w:rsidRPr="00733BDB">
        <w:rPr>
          <w:rFonts w:ascii="Times New Roman" w:hAnsi="Times New Roman" w:cs="Times New Roman"/>
          <w:bCs/>
          <w:lang w:val="en-GB"/>
        </w:rPr>
        <w:t xml:space="preserve"> TL 10.0.261, Cytiva). GAPDH (total lysate and supernatant) or β-actin (pellet) were used for normalization.</w:t>
      </w:r>
    </w:p>
    <w:p w14:paraId="3F11B342" w14:textId="77777777" w:rsidR="00A81306" w:rsidRPr="00733BDB" w:rsidRDefault="00A81306" w:rsidP="00A81306">
      <w:pPr>
        <w:pStyle w:val="Sansinterligne"/>
        <w:spacing w:line="480" w:lineRule="auto"/>
        <w:jc w:val="both"/>
        <w:rPr>
          <w:rFonts w:ascii="Times New Roman" w:hAnsi="Times New Roman" w:cs="Times New Roman"/>
          <w:lang w:val="en-GB"/>
        </w:rPr>
      </w:pPr>
      <w:r w:rsidRPr="00733BDB">
        <w:rPr>
          <w:rFonts w:ascii="Times New Roman" w:hAnsi="Times New Roman" w:cs="Times New Roman"/>
          <w:b/>
          <w:lang w:val="en-GB"/>
        </w:rPr>
        <w:t>Table 3.</w:t>
      </w:r>
      <w:r w:rsidRPr="00733BDB">
        <w:rPr>
          <w:rFonts w:ascii="Times New Roman" w:hAnsi="Times New Roman" w:cs="Times New Roman"/>
          <w:lang w:val="en-GB"/>
        </w:rPr>
        <w:t xml:space="preserve"> Primary and secondary antibodies used for Western Blot revelations</w:t>
      </w:r>
    </w:p>
    <w:tbl>
      <w:tblPr>
        <w:tblW w:w="9036" w:type="dxa"/>
        <w:tblCellMar>
          <w:left w:w="70" w:type="dxa"/>
          <w:right w:w="70" w:type="dxa"/>
        </w:tblCellMar>
        <w:tblLook w:val="04A0" w:firstRow="1" w:lastRow="0" w:firstColumn="1" w:lastColumn="0" w:noHBand="0" w:noVBand="1"/>
      </w:tblPr>
      <w:tblGrid>
        <w:gridCol w:w="1303"/>
        <w:gridCol w:w="2151"/>
        <w:gridCol w:w="1503"/>
        <w:gridCol w:w="1103"/>
        <w:gridCol w:w="1303"/>
        <w:gridCol w:w="1673"/>
      </w:tblGrid>
      <w:tr w:rsidR="00A81306" w:rsidRPr="00733BDB" w14:paraId="68E6464A" w14:textId="77777777" w:rsidTr="00F861F1">
        <w:trPr>
          <w:trHeight w:val="288"/>
        </w:trPr>
        <w:tc>
          <w:tcPr>
            <w:tcW w:w="13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6B7EE"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proofErr w:type="spellStart"/>
            <w:r w:rsidRPr="00733BDB">
              <w:rPr>
                <w:rFonts w:ascii="Aptos Narrow" w:eastAsia="Times New Roman" w:hAnsi="Aptos Narrow" w:cs="Times New Roman"/>
                <w:b/>
                <w:bCs/>
                <w:color w:val="000000"/>
                <w:lang w:eastAsia="fr-FR"/>
              </w:rPr>
              <w:t>Antibody</w:t>
            </w:r>
            <w:proofErr w:type="spellEnd"/>
          </w:p>
        </w:tc>
        <w:tc>
          <w:tcPr>
            <w:tcW w:w="2151" w:type="dxa"/>
            <w:tcBorders>
              <w:top w:val="single" w:sz="4" w:space="0" w:color="auto"/>
              <w:left w:val="nil"/>
              <w:bottom w:val="single" w:sz="4" w:space="0" w:color="auto"/>
              <w:right w:val="single" w:sz="4" w:space="0" w:color="auto"/>
            </w:tcBorders>
            <w:shd w:val="clear" w:color="auto" w:fill="auto"/>
            <w:noWrap/>
            <w:vAlign w:val="bottom"/>
            <w:hideMark/>
          </w:tcPr>
          <w:p w14:paraId="739AEDD7"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Target</w:t>
            </w:r>
          </w:p>
        </w:tc>
        <w:tc>
          <w:tcPr>
            <w:tcW w:w="1503" w:type="dxa"/>
            <w:tcBorders>
              <w:top w:val="single" w:sz="4" w:space="0" w:color="auto"/>
              <w:left w:val="nil"/>
              <w:bottom w:val="single" w:sz="4" w:space="0" w:color="auto"/>
              <w:right w:val="single" w:sz="4" w:space="0" w:color="auto"/>
            </w:tcBorders>
            <w:shd w:val="clear" w:color="auto" w:fill="auto"/>
            <w:noWrap/>
            <w:vAlign w:val="bottom"/>
            <w:hideMark/>
          </w:tcPr>
          <w:p w14:paraId="19A33CC8"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 xml:space="preserve">Host </w:t>
            </w:r>
            <w:proofErr w:type="spellStart"/>
            <w:r w:rsidRPr="00733BDB">
              <w:rPr>
                <w:rFonts w:ascii="Aptos Narrow" w:eastAsia="Times New Roman" w:hAnsi="Aptos Narrow" w:cs="Times New Roman"/>
                <w:b/>
                <w:bCs/>
                <w:color w:val="000000"/>
                <w:lang w:eastAsia="fr-FR"/>
              </w:rPr>
              <w:t>species</w:t>
            </w:r>
            <w:proofErr w:type="spellEnd"/>
          </w:p>
        </w:tc>
        <w:tc>
          <w:tcPr>
            <w:tcW w:w="1103" w:type="dxa"/>
            <w:tcBorders>
              <w:top w:val="single" w:sz="4" w:space="0" w:color="auto"/>
              <w:left w:val="nil"/>
              <w:bottom w:val="single" w:sz="4" w:space="0" w:color="auto"/>
              <w:right w:val="single" w:sz="4" w:space="0" w:color="auto"/>
            </w:tcBorders>
            <w:shd w:val="clear" w:color="auto" w:fill="auto"/>
            <w:noWrap/>
            <w:vAlign w:val="bottom"/>
            <w:hideMark/>
          </w:tcPr>
          <w:p w14:paraId="265F78E2"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Dilution</w:t>
            </w:r>
          </w:p>
        </w:tc>
        <w:tc>
          <w:tcPr>
            <w:tcW w:w="1303" w:type="dxa"/>
            <w:tcBorders>
              <w:top w:val="single" w:sz="4" w:space="0" w:color="auto"/>
              <w:left w:val="nil"/>
              <w:bottom w:val="single" w:sz="4" w:space="0" w:color="auto"/>
              <w:right w:val="single" w:sz="4" w:space="0" w:color="auto"/>
            </w:tcBorders>
            <w:shd w:val="clear" w:color="auto" w:fill="auto"/>
            <w:noWrap/>
            <w:vAlign w:val="bottom"/>
            <w:hideMark/>
          </w:tcPr>
          <w:p w14:paraId="37AD40BB"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Reference</w:t>
            </w:r>
          </w:p>
        </w:tc>
        <w:tc>
          <w:tcPr>
            <w:tcW w:w="1673" w:type="dxa"/>
            <w:tcBorders>
              <w:top w:val="single" w:sz="4" w:space="0" w:color="auto"/>
              <w:left w:val="nil"/>
              <w:bottom w:val="single" w:sz="4" w:space="0" w:color="auto"/>
              <w:right w:val="single" w:sz="4" w:space="0" w:color="auto"/>
            </w:tcBorders>
            <w:shd w:val="clear" w:color="auto" w:fill="auto"/>
            <w:noWrap/>
            <w:vAlign w:val="bottom"/>
            <w:hideMark/>
          </w:tcPr>
          <w:p w14:paraId="0C991C7B" w14:textId="77777777" w:rsidR="00A81306" w:rsidRPr="00733BDB" w:rsidRDefault="00A81306" w:rsidP="00F861F1">
            <w:pPr>
              <w:spacing w:after="0" w:line="240" w:lineRule="auto"/>
              <w:jc w:val="center"/>
              <w:rPr>
                <w:rFonts w:ascii="Aptos Narrow" w:eastAsia="Times New Roman" w:hAnsi="Aptos Narrow" w:cs="Times New Roman"/>
                <w:b/>
                <w:bCs/>
                <w:color w:val="000000"/>
                <w:lang w:eastAsia="fr-FR"/>
              </w:rPr>
            </w:pPr>
            <w:r w:rsidRPr="00733BDB">
              <w:rPr>
                <w:rFonts w:ascii="Aptos Narrow" w:eastAsia="Times New Roman" w:hAnsi="Aptos Narrow" w:cs="Times New Roman"/>
                <w:b/>
                <w:bCs/>
                <w:color w:val="000000"/>
                <w:lang w:eastAsia="fr-FR"/>
              </w:rPr>
              <w:t>Supplier</w:t>
            </w:r>
          </w:p>
        </w:tc>
      </w:tr>
      <w:tr w:rsidR="00A81306" w:rsidRPr="00733BDB" w14:paraId="630550D7" w14:textId="77777777" w:rsidTr="00F861F1">
        <w:trPr>
          <w:trHeight w:val="288"/>
        </w:trPr>
        <w:tc>
          <w:tcPr>
            <w:tcW w:w="130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237A2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Primary</w:t>
            </w:r>
            <w:proofErr w:type="spellEnd"/>
          </w:p>
        </w:tc>
        <w:tc>
          <w:tcPr>
            <w:tcW w:w="2151" w:type="dxa"/>
            <w:tcBorders>
              <w:top w:val="nil"/>
              <w:left w:val="nil"/>
              <w:bottom w:val="single" w:sz="4" w:space="0" w:color="auto"/>
              <w:right w:val="single" w:sz="4" w:space="0" w:color="auto"/>
            </w:tcBorders>
            <w:shd w:val="clear" w:color="auto" w:fill="auto"/>
            <w:noWrap/>
            <w:vAlign w:val="bottom"/>
            <w:hideMark/>
          </w:tcPr>
          <w:p w14:paraId="1D11C18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NRF2</w:t>
            </w:r>
          </w:p>
        </w:tc>
        <w:tc>
          <w:tcPr>
            <w:tcW w:w="1503" w:type="dxa"/>
            <w:tcBorders>
              <w:top w:val="nil"/>
              <w:left w:val="nil"/>
              <w:bottom w:val="single" w:sz="4" w:space="0" w:color="auto"/>
              <w:right w:val="single" w:sz="4" w:space="0" w:color="auto"/>
            </w:tcBorders>
            <w:shd w:val="clear" w:color="auto" w:fill="auto"/>
            <w:noWrap/>
            <w:vAlign w:val="bottom"/>
            <w:hideMark/>
          </w:tcPr>
          <w:p w14:paraId="4D3AE51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abbit</w:t>
            </w:r>
          </w:p>
        </w:tc>
        <w:tc>
          <w:tcPr>
            <w:tcW w:w="1103" w:type="dxa"/>
            <w:tcBorders>
              <w:top w:val="nil"/>
              <w:left w:val="nil"/>
              <w:bottom w:val="single" w:sz="4" w:space="0" w:color="auto"/>
              <w:right w:val="single" w:sz="4" w:space="0" w:color="auto"/>
            </w:tcBorders>
            <w:shd w:val="clear" w:color="auto" w:fill="auto"/>
            <w:noWrap/>
            <w:vAlign w:val="bottom"/>
            <w:hideMark/>
          </w:tcPr>
          <w:p w14:paraId="6774476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1000</w:t>
            </w:r>
          </w:p>
        </w:tc>
        <w:tc>
          <w:tcPr>
            <w:tcW w:w="1303" w:type="dxa"/>
            <w:tcBorders>
              <w:top w:val="nil"/>
              <w:left w:val="nil"/>
              <w:bottom w:val="single" w:sz="4" w:space="0" w:color="auto"/>
              <w:right w:val="single" w:sz="4" w:space="0" w:color="auto"/>
            </w:tcBorders>
            <w:shd w:val="clear" w:color="auto" w:fill="auto"/>
            <w:noWrap/>
            <w:vAlign w:val="center"/>
            <w:hideMark/>
          </w:tcPr>
          <w:p w14:paraId="72E4FBC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137550</w:t>
            </w:r>
          </w:p>
        </w:tc>
        <w:tc>
          <w:tcPr>
            <w:tcW w:w="1673" w:type="dxa"/>
            <w:tcBorders>
              <w:top w:val="nil"/>
              <w:left w:val="nil"/>
              <w:bottom w:val="single" w:sz="4" w:space="0" w:color="auto"/>
              <w:right w:val="single" w:sz="4" w:space="0" w:color="auto"/>
            </w:tcBorders>
            <w:shd w:val="clear" w:color="auto" w:fill="auto"/>
            <w:noWrap/>
            <w:vAlign w:val="bottom"/>
            <w:hideMark/>
          </w:tcPr>
          <w:p w14:paraId="559C2A0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cam</w:t>
            </w:r>
          </w:p>
        </w:tc>
      </w:tr>
      <w:tr w:rsidR="00A81306" w:rsidRPr="00733BDB" w14:paraId="48E93DA9" w14:textId="77777777" w:rsidTr="00F861F1">
        <w:trPr>
          <w:trHeight w:val="288"/>
        </w:trPr>
        <w:tc>
          <w:tcPr>
            <w:tcW w:w="1303" w:type="dxa"/>
            <w:vMerge/>
            <w:tcBorders>
              <w:top w:val="nil"/>
              <w:left w:val="single" w:sz="4" w:space="0" w:color="auto"/>
              <w:bottom w:val="single" w:sz="4" w:space="0" w:color="auto"/>
              <w:right w:val="single" w:sz="4" w:space="0" w:color="auto"/>
            </w:tcBorders>
            <w:vAlign w:val="center"/>
            <w:hideMark/>
          </w:tcPr>
          <w:p w14:paraId="5DFB4370" w14:textId="77777777" w:rsidR="00A81306" w:rsidRPr="00733BDB" w:rsidRDefault="00A81306" w:rsidP="00F861F1">
            <w:pPr>
              <w:spacing w:after="0" w:line="240" w:lineRule="auto"/>
              <w:rPr>
                <w:rFonts w:ascii="Aptos Narrow" w:eastAsia="Times New Roman" w:hAnsi="Aptos Narrow" w:cs="Times New Roman"/>
                <w:color w:val="000000"/>
                <w:lang w:eastAsia="fr-FR"/>
              </w:rPr>
            </w:pPr>
          </w:p>
        </w:tc>
        <w:tc>
          <w:tcPr>
            <w:tcW w:w="2151" w:type="dxa"/>
            <w:tcBorders>
              <w:top w:val="nil"/>
              <w:left w:val="nil"/>
              <w:bottom w:val="single" w:sz="4" w:space="0" w:color="auto"/>
              <w:right w:val="single" w:sz="4" w:space="0" w:color="auto"/>
            </w:tcBorders>
            <w:shd w:val="clear" w:color="auto" w:fill="auto"/>
            <w:noWrap/>
            <w:vAlign w:val="bottom"/>
            <w:hideMark/>
          </w:tcPr>
          <w:p w14:paraId="0B56F8C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HIF1</w:t>
            </w:r>
            <w:r w:rsidRPr="00733BDB">
              <w:rPr>
                <w:rFonts w:ascii="Times New Roman" w:eastAsia="Times New Roman" w:hAnsi="Times New Roman" w:cs="Times New Roman"/>
                <w:color w:val="000000"/>
                <w:lang w:eastAsia="fr-FR"/>
              </w:rPr>
              <w:t>ɑ</w:t>
            </w:r>
          </w:p>
        </w:tc>
        <w:tc>
          <w:tcPr>
            <w:tcW w:w="1503" w:type="dxa"/>
            <w:tcBorders>
              <w:top w:val="nil"/>
              <w:left w:val="nil"/>
              <w:bottom w:val="single" w:sz="4" w:space="0" w:color="auto"/>
              <w:right w:val="single" w:sz="4" w:space="0" w:color="auto"/>
            </w:tcBorders>
            <w:shd w:val="clear" w:color="auto" w:fill="auto"/>
            <w:noWrap/>
            <w:vAlign w:val="bottom"/>
            <w:hideMark/>
          </w:tcPr>
          <w:p w14:paraId="2292C303"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Rabbit</w:t>
            </w:r>
          </w:p>
        </w:tc>
        <w:tc>
          <w:tcPr>
            <w:tcW w:w="1103" w:type="dxa"/>
            <w:tcBorders>
              <w:top w:val="nil"/>
              <w:left w:val="nil"/>
              <w:bottom w:val="single" w:sz="4" w:space="0" w:color="auto"/>
              <w:right w:val="single" w:sz="4" w:space="0" w:color="auto"/>
            </w:tcBorders>
            <w:shd w:val="clear" w:color="auto" w:fill="auto"/>
            <w:noWrap/>
            <w:vAlign w:val="bottom"/>
            <w:hideMark/>
          </w:tcPr>
          <w:p w14:paraId="734FFFF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1000</w:t>
            </w:r>
          </w:p>
        </w:tc>
        <w:tc>
          <w:tcPr>
            <w:tcW w:w="1303" w:type="dxa"/>
            <w:tcBorders>
              <w:top w:val="nil"/>
              <w:left w:val="nil"/>
              <w:bottom w:val="single" w:sz="4" w:space="0" w:color="auto"/>
              <w:right w:val="single" w:sz="4" w:space="0" w:color="auto"/>
            </w:tcBorders>
            <w:shd w:val="clear" w:color="auto" w:fill="auto"/>
            <w:noWrap/>
            <w:vAlign w:val="center"/>
            <w:hideMark/>
          </w:tcPr>
          <w:p w14:paraId="5F1B713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179483</w:t>
            </w:r>
          </w:p>
        </w:tc>
        <w:tc>
          <w:tcPr>
            <w:tcW w:w="1673" w:type="dxa"/>
            <w:tcBorders>
              <w:top w:val="nil"/>
              <w:left w:val="nil"/>
              <w:bottom w:val="single" w:sz="4" w:space="0" w:color="auto"/>
              <w:right w:val="single" w:sz="4" w:space="0" w:color="auto"/>
            </w:tcBorders>
            <w:shd w:val="clear" w:color="auto" w:fill="auto"/>
            <w:noWrap/>
            <w:vAlign w:val="bottom"/>
            <w:hideMark/>
          </w:tcPr>
          <w:p w14:paraId="3AD2ED60"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cam</w:t>
            </w:r>
          </w:p>
        </w:tc>
      </w:tr>
      <w:tr w:rsidR="00A81306" w:rsidRPr="00733BDB" w14:paraId="6262B9F8" w14:textId="77777777" w:rsidTr="00F861F1">
        <w:trPr>
          <w:trHeight w:val="288"/>
        </w:trPr>
        <w:tc>
          <w:tcPr>
            <w:tcW w:w="1303" w:type="dxa"/>
            <w:vMerge/>
            <w:tcBorders>
              <w:top w:val="nil"/>
              <w:left w:val="single" w:sz="4" w:space="0" w:color="auto"/>
              <w:bottom w:val="single" w:sz="4" w:space="0" w:color="auto"/>
              <w:right w:val="single" w:sz="4" w:space="0" w:color="auto"/>
            </w:tcBorders>
            <w:vAlign w:val="center"/>
            <w:hideMark/>
          </w:tcPr>
          <w:p w14:paraId="36EF68AB" w14:textId="77777777" w:rsidR="00A81306" w:rsidRPr="00733BDB" w:rsidRDefault="00A81306" w:rsidP="00F861F1">
            <w:pPr>
              <w:spacing w:after="0" w:line="240" w:lineRule="auto"/>
              <w:rPr>
                <w:rFonts w:ascii="Aptos Narrow" w:eastAsia="Times New Roman" w:hAnsi="Aptos Narrow" w:cs="Times New Roman"/>
                <w:color w:val="000000"/>
                <w:lang w:eastAsia="fr-FR"/>
              </w:rPr>
            </w:pPr>
          </w:p>
        </w:tc>
        <w:tc>
          <w:tcPr>
            <w:tcW w:w="2151" w:type="dxa"/>
            <w:tcBorders>
              <w:top w:val="nil"/>
              <w:left w:val="nil"/>
              <w:bottom w:val="single" w:sz="4" w:space="0" w:color="auto"/>
              <w:right w:val="single" w:sz="4" w:space="0" w:color="auto"/>
            </w:tcBorders>
            <w:shd w:val="clear" w:color="auto" w:fill="auto"/>
            <w:noWrap/>
            <w:vAlign w:val="bottom"/>
            <w:hideMark/>
          </w:tcPr>
          <w:p w14:paraId="198F2DA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GAPDH</w:t>
            </w:r>
          </w:p>
        </w:tc>
        <w:tc>
          <w:tcPr>
            <w:tcW w:w="1503" w:type="dxa"/>
            <w:tcBorders>
              <w:top w:val="nil"/>
              <w:left w:val="nil"/>
              <w:bottom w:val="single" w:sz="4" w:space="0" w:color="auto"/>
              <w:right w:val="single" w:sz="4" w:space="0" w:color="auto"/>
            </w:tcBorders>
            <w:shd w:val="clear" w:color="auto" w:fill="auto"/>
            <w:noWrap/>
            <w:vAlign w:val="bottom"/>
            <w:hideMark/>
          </w:tcPr>
          <w:p w14:paraId="24D74F17"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ouse</w:t>
            </w:r>
          </w:p>
        </w:tc>
        <w:tc>
          <w:tcPr>
            <w:tcW w:w="1103" w:type="dxa"/>
            <w:tcBorders>
              <w:top w:val="nil"/>
              <w:left w:val="nil"/>
              <w:bottom w:val="single" w:sz="4" w:space="0" w:color="auto"/>
              <w:right w:val="single" w:sz="4" w:space="0" w:color="auto"/>
            </w:tcBorders>
            <w:shd w:val="clear" w:color="auto" w:fill="auto"/>
            <w:noWrap/>
            <w:vAlign w:val="bottom"/>
            <w:hideMark/>
          </w:tcPr>
          <w:p w14:paraId="7301DCA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20 000</w:t>
            </w:r>
          </w:p>
        </w:tc>
        <w:tc>
          <w:tcPr>
            <w:tcW w:w="1303" w:type="dxa"/>
            <w:tcBorders>
              <w:top w:val="nil"/>
              <w:left w:val="nil"/>
              <w:bottom w:val="single" w:sz="4" w:space="0" w:color="auto"/>
              <w:right w:val="single" w:sz="4" w:space="0" w:color="auto"/>
            </w:tcBorders>
            <w:shd w:val="clear" w:color="auto" w:fill="auto"/>
            <w:noWrap/>
            <w:vAlign w:val="center"/>
            <w:hideMark/>
          </w:tcPr>
          <w:p w14:paraId="297ACE7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8245</w:t>
            </w:r>
          </w:p>
        </w:tc>
        <w:tc>
          <w:tcPr>
            <w:tcW w:w="1673" w:type="dxa"/>
            <w:tcBorders>
              <w:top w:val="nil"/>
              <w:left w:val="nil"/>
              <w:bottom w:val="single" w:sz="4" w:space="0" w:color="auto"/>
              <w:right w:val="single" w:sz="4" w:space="0" w:color="auto"/>
            </w:tcBorders>
            <w:shd w:val="clear" w:color="auto" w:fill="auto"/>
            <w:noWrap/>
            <w:vAlign w:val="bottom"/>
            <w:hideMark/>
          </w:tcPr>
          <w:p w14:paraId="674F259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cam</w:t>
            </w:r>
          </w:p>
        </w:tc>
      </w:tr>
      <w:tr w:rsidR="00A81306" w:rsidRPr="00733BDB" w14:paraId="3565EC7E" w14:textId="77777777" w:rsidTr="00F861F1">
        <w:trPr>
          <w:trHeight w:val="288"/>
        </w:trPr>
        <w:tc>
          <w:tcPr>
            <w:tcW w:w="1303" w:type="dxa"/>
            <w:vMerge/>
            <w:tcBorders>
              <w:top w:val="nil"/>
              <w:left w:val="single" w:sz="4" w:space="0" w:color="auto"/>
              <w:bottom w:val="single" w:sz="4" w:space="0" w:color="auto"/>
              <w:right w:val="single" w:sz="4" w:space="0" w:color="auto"/>
            </w:tcBorders>
            <w:vAlign w:val="center"/>
            <w:hideMark/>
          </w:tcPr>
          <w:p w14:paraId="0085594E" w14:textId="77777777" w:rsidR="00A81306" w:rsidRPr="00733BDB" w:rsidRDefault="00A81306" w:rsidP="00F861F1">
            <w:pPr>
              <w:spacing w:after="0" w:line="240" w:lineRule="auto"/>
              <w:rPr>
                <w:rFonts w:ascii="Aptos Narrow" w:eastAsia="Times New Roman" w:hAnsi="Aptos Narrow" w:cs="Times New Roman"/>
                <w:color w:val="000000"/>
                <w:lang w:eastAsia="fr-FR"/>
              </w:rPr>
            </w:pPr>
          </w:p>
        </w:tc>
        <w:tc>
          <w:tcPr>
            <w:tcW w:w="2151" w:type="dxa"/>
            <w:tcBorders>
              <w:top w:val="nil"/>
              <w:left w:val="nil"/>
              <w:bottom w:val="single" w:sz="4" w:space="0" w:color="auto"/>
              <w:right w:val="single" w:sz="4" w:space="0" w:color="auto"/>
            </w:tcBorders>
            <w:shd w:val="clear" w:color="auto" w:fill="auto"/>
            <w:noWrap/>
            <w:vAlign w:val="bottom"/>
            <w:hideMark/>
          </w:tcPr>
          <w:p w14:paraId="16BFC2A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gramStart"/>
            <w:r w:rsidRPr="00733BDB">
              <w:rPr>
                <w:rFonts w:ascii="Aptos Narrow" w:eastAsia="Times New Roman" w:hAnsi="Aptos Narrow" w:cs="Times New Roman"/>
                <w:color w:val="000000"/>
                <w:lang w:eastAsia="fr-FR"/>
              </w:rPr>
              <w:t>β</w:t>
            </w:r>
            <w:proofErr w:type="gramEnd"/>
            <w:r w:rsidRPr="00733BDB">
              <w:rPr>
                <w:rFonts w:ascii="Aptos Narrow" w:eastAsia="Times New Roman" w:hAnsi="Aptos Narrow" w:cs="Times New Roman"/>
                <w:color w:val="000000"/>
                <w:lang w:eastAsia="fr-FR"/>
              </w:rPr>
              <w:t>-ACTIN</w:t>
            </w:r>
          </w:p>
        </w:tc>
        <w:tc>
          <w:tcPr>
            <w:tcW w:w="1503" w:type="dxa"/>
            <w:tcBorders>
              <w:top w:val="nil"/>
              <w:left w:val="nil"/>
              <w:bottom w:val="single" w:sz="4" w:space="0" w:color="auto"/>
              <w:right w:val="single" w:sz="4" w:space="0" w:color="auto"/>
            </w:tcBorders>
            <w:shd w:val="clear" w:color="auto" w:fill="auto"/>
            <w:noWrap/>
            <w:vAlign w:val="bottom"/>
            <w:hideMark/>
          </w:tcPr>
          <w:p w14:paraId="559A644B"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Mouse</w:t>
            </w:r>
          </w:p>
        </w:tc>
        <w:tc>
          <w:tcPr>
            <w:tcW w:w="1103" w:type="dxa"/>
            <w:tcBorders>
              <w:top w:val="nil"/>
              <w:left w:val="nil"/>
              <w:bottom w:val="single" w:sz="4" w:space="0" w:color="auto"/>
              <w:right w:val="single" w:sz="4" w:space="0" w:color="auto"/>
            </w:tcBorders>
            <w:shd w:val="clear" w:color="auto" w:fill="auto"/>
            <w:noWrap/>
            <w:vAlign w:val="bottom"/>
            <w:hideMark/>
          </w:tcPr>
          <w:p w14:paraId="1F06735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1000</w:t>
            </w:r>
          </w:p>
        </w:tc>
        <w:tc>
          <w:tcPr>
            <w:tcW w:w="1303" w:type="dxa"/>
            <w:tcBorders>
              <w:top w:val="nil"/>
              <w:left w:val="nil"/>
              <w:bottom w:val="single" w:sz="4" w:space="0" w:color="auto"/>
              <w:right w:val="single" w:sz="4" w:space="0" w:color="auto"/>
            </w:tcBorders>
            <w:shd w:val="clear" w:color="auto" w:fill="auto"/>
            <w:noWrap/>
            <w:vAlign w:val="center"/>
            <w:hideMark/>
          </w:tcPr>
          <w:p w14:paraId="55849E56"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8226</w:t>
            </w:r>
          </w:p>
        </w:tc>
        <w:tc>
          <w:tcPr>
            <w:tcW w:w="1673" w:type="dxa"/>
            <w:tcBorders>
              <w:top w:val="nil"/>
              <w:left w:val="nil"/>
              <w:bottom w:val="single" w:sz="4" w:space="0" w:color="auto"/>
              <w:right w:val="single" w:sz="4" w:space="0" w:color="auto"/>
            </w:tcBorders>
            <w:shd w:val="clear" w:color="auto" w:fill="auto"/>
            <w:noWrap/>
            <w:vAlign w:val="bottom"/>
            <w:hideMark/>
          </w:tcPr>
          <w:p w14:paraId="5BBB242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bcam</w:t>
            </w:r>
          </w:p>
        </w:tc>
      </w:tr>
      <w:tr w:rsidR="00A81306" w:rsidRPr="00733BDB" w14:paraId="16B71DCE" w14:textId="77777777" w:rsidTr="00F861F1">
        <w:trPr>
          <w:trHeight w:val="288"/>
        </w:trPr>
        <w:tc>
          <w:tcPr>
            <w:tcW w:w="130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2E63D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Secondary</w:t>
            </w:r>
            <w:proofErr w:type="spellEnd"/>
          </w:p>
        </w:tc>
        <w:tc>
          <w:tcPr>
            <w:tcW w:w="2151" w:type="dxa"/>
            <w:tcBorders>
              <w:top w:val="nil"/>
              <w:left w:val="nil"/>
              <w:bottom w:val="single" w:sz="4" w:space="0" w:color="auto"/>
              <w:right w:val="single" w:sz="4" w:space="0" w:color="auto"/>
            </w:tcBorders>
            <w:shd w:val="clear" w:color="auto" w:fill="auto"/>
            <w:noWrap/>
            <w:vAlign w:val="bottom"/>
            <w:hideMark/>
          </w:tcPr>
          <w:p w14:paraId="68B8B5D9"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Anti-Mouse</w:t>
            </w:r>
            <w:proofErr w:type="spellEnd"/>
            <w:r w:rsidRPr="00733BDB">
              <w:rPr>
                <w:rFonts w:ascii="Aptos Narrow" w:eastAsia="Times New Roman" w:hAnsi="Aptos Narrow" w:cs="Times New Roman"/>
                <w:color w:val="000000"/>
                <w:lang w:eastAsia="fr-FR"/>
              </w:rPr>
              <w:t xml:space="preserve"> HRP</w:t>
            </w:r>
          </w:p>
        </w:tc>
        <w:tc>
          <w:tcPr>
            <w:tcW w:w="1503" w:type="dxa"/>
            <w:tcBorders>
              <w:top w:val="nil"/>
              <w:left w:val="nil"/>
              <w:bottom w:val="single" w:sz="4" w:space="0" w:color="auto"/>
              <w:right w:val="single" w:sz="4" w:space="0" w:color="auto"/>
            </w:tcBorders>
            <w:shd w:val="clear" w:color="auto" w:fill="auto"/>
            <w:noWrap/>
            <w:vAlign w:val="bottom"/>
            <w:hideMark/>
          </w:tcPr>
          <w:p w14:paraId="11252D03"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Goat</w:t>
            </w:r>
            <w:proofErr w:type="spellEnd"/>
          </w:p>
        </w:tc>
        <w:tc>
          <w:tcPr>
            <w:tcW w:w="1103" w:type="dxa"/>
            <w:tcBorders>
              <w:top w:val="nil"/>
              <w:left w:val="nil"/>
              <w:bottom w:val="single" w:sz="4" w:space="0" w:color="auto"/>
              <w:right w:val="single" w:sz="4" w:space="0" w:color="auto"/>
            </w:tcBorders>
            <w:shd w:val="clear" w:color="auto" w:fill="auto"/>
            <w:noWrap/>
            <w:vAlign w:val="bottom"/>
            <w:hideMark/>
          </w:tcPr>
          <w:p w14:paraId="5A3C8423"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5000</w:t>
            </w:r>
          </w:p>
        </w:tc>
        <w:tc>
          <w:tcPr>
            <w:tcW w:w="1303" w:type="dxa"/>
            <w:tcBorders>
              <w:top w:val="nil"/>
              <w:left w:val="nil"/>
              <w:bottom w:val="single" w:sz="4" w:space="0" w:color="auto"/>
              <w:right w:val="single" w:sz="4" w:space="0" w:color="auto"/>
            </w:tcBorders>
            <w:shd w:val="clear" w:color="auto" w:fill="auto"/>
            <w:noWrap/>
            <w:vAlign w:val="center"/>
            <w:hideMark/>
          </w:tcPr>
          <w:p w14:paraId="5EA6077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HAF007</w:t>
            </w:r>
          </w:p>
        </w:tc>
        <w:tc>
          <w:tcPr>
            <w:tcW w:w="1673" w:type="dxa"/>
            <w:tcBorders>
              <w:top w:val="nil"/>
              <w:left w:val="nil"/>
              <w:bottom w:val="single" w:sz="4" w:space="0" w:color="auto"/>
              <w:right w:val="single" w:sz="4" w:space="0" w:color="auto"/>
            </w:tcBorders>
            <w:shd w:val="clear" w:color="auto" w:fill="auto"/>
            <w:noWrap/>
            <w:vAlign w:val="bottom"/>
            <w:hideMark/>
          </w:tcPr>
          <w:p w14:paraId="2278FE0E"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Novus</w:t>
            </w:r>
            <w:proofErr w:type="spellEnd"/>
            <w:r w:rsidRPr="00733BDB">
              <w:rPr>
                <w:rFonts w:ascii="Aptos Narrow" w:eastAsia="Times New Roman" w:hAnsi="Aptos Narrow" w:cs="Times New Roman"/>
                <w:color w:val="000000"/>
                <w:lang w:eastAsia="fr-FR"/>
              </w:rPr>
              <w:t xml:space="preserve"> </w:t>
            </w:r>
            <w:proofErr w:type="spellStart"/>
            <w:r w:rsidRPr="00733BDB">
              <w:rPr>
                <w:rFonts w:ascii="Aptos Narrow" w:eastAsia="Times New Roman" w:hAnsi="Aptos Narrow" w:cs="Times New Roman"/>
                <w:color w:val="000000"/>
                <w:lang w:eastAsia="fr-FR"/>
              </w:rPr>
              <w:t>Biological</w:t>
            </w:r>
            <w:proofErr w:type="spellEnd"/>
          </w:p>
        </w:tc>
      </w:tr>
      <w:tr w:rsidR="00A81306" w:rsidRPr="00733BDB" w14:paraId="08DE75C3" w14:textId="77777777" w:rsidTr="00F861F1">
        <w:trPr>
          <w:trHeight w:val="288"/>
        </w:trPr>
        <w:tc>
          <w:tcPr>
            <w:tcW w:w="1303" w:type="dxa"/>
            <w:vMerge/>
            <w:tcBorders>
              <w:top w:val="nil"/>
              <w:left w:val="single" w:sz="4" w:space="0" w:color="auto"/>
              <w:bottom w:val="single" w:sz="4" w:space="0" w:color="auto"/>
              <w:right w:val="single" w:sz="4" w:space="0" w:color="auto"/>
            </w:tcBorders>
            <w:vAlign w:val="center"/>
            <w:hideMark/>
          </w:tcPr>
          <w:p w14:paraId="09FF1C97" w14:textId="77777777" w:rsidR="00A81306" w:rsidRPr="00733BDB" w:rsidRDefault="00A81306" w:rsidP="00F861F1">
            <w:pPr>
              <w:spacing w:after="0" w:line="240" w:lineRule="auto"/>
              <w:rPr>
                <w:rFonts w:ascii="Aptos Narrow" w:eastAsia="Times New Roman" w:hAnsi="Aptos Narrow" w:cs="Times New Roman"/>
                <w:color w:val="000000"/>
                <w:lang w:eastAsia="fr-FR"/>
              </w:rPr>
            </w:pPr>
          </w:p>
        </w:tc>
        <w:tc>
          <w:tcPr>
            <w:tcW w:w="2151" w:type="dxa"/>
            <w:tcBorders>
              <w:top w:val="nil"/>
              <w:left w:val="nil"/>
              <w:bottom w:val="single" w:sz="4" w:space="0" w:color="auto"/>
              <w:right w:val="single" w:sz="4" w:space="0" w:color="auto"/>
            </w:tcBorders>
            <w:shd w:val="clear" w:color="auto" w:fill="auto"/>
            <w:noWrap/>
            <w:vAlign w:val="bottom"/>
            <w:hideMark/>
          </w:tcPr>
          <w:p w14:paraId="1AF87B8A"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nti-Rabbit HRP</w:t>
            </w:r>
          </w:p>
        </w:tc>
        <w:tc>
          <w:tcPr>
            <w:tcW w:w="1503" w:type="dxa"/>
            <w:tcBorders>
              <w:top w:val="nil"/>
              <w:left w:val="nil"/>
              <w:bottom w:val="single" w:sz="4" w:space="0" w:color="auto"/>
              <w:right w:val="single" w:sz="4" w:space="0" w:color="auto"/>
            </w:tcBorders>
            <w:shd w:val="clear" w:color="auto" w:fill="auto"/>
            <w:noWrap/>
            <w:vAlign w:val="bottom"/>
            <w:hideMark/>
          </w:tcPr>
          <w:p w14:paraId="49A816D4"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Goat</w:t>
            </w:r>
            <w:proofErr w:type="spellEnd"/>
          </w:p>
        </w:tc>
        <w:tc>
          <w:tcPr>
            <w:tcW w:w="1103" w:type="dxa"/>
            <w:tcBorders>
              <w:top w:val="nil"/>
              <w:left w:val="nil"/>
              <w:bottom w:val="single" w:sz="4" w:space="0" w:color="auto"/>
              <w:right w:val="single" w:sz="4" w:space="0" w:color="auto"/>
            </w:tcBorders>
            <w:shd w:val="clear" w:color="auto" w:fill="auto"/>
            <w:noWrap/>
            <w:vAlign w:val="bottom"/>
            <w:hideMark/>
          </w:tcPr>
          <w:p w14:paraId="5080979C"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5000</w:t>
            </w:r>
          </w:p>
        </w:tc>
        <w:tc>
          <w:tcPr>
            <w:tcW w:w="1303" w:type="dxa"/>
            <w:tcBorders>
              <w:top w:val="nil"/>
              <w:left w:val="nil"/>
              <w:bottom w:val="single" w:sz="4" w:space="0" w:color="auto"/>
              <w:right w:val="single" w:sz="4" w:space="0" w:color="auto"/>
            </w:tcBorders>
            <w:shd w:val="clear" w:color="auto" w:fill="auto"/>
            <w:noWrap/>
            <w:vAlign w:val="center"/>
            <w:hideMark/>
          </w:tcPr>
          <w:p w14:paraId="70451848"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HAF009</w:t>
            </w:r>
          </w:p>
        </w:tc>
        <w:tc>
          <w:tcPr>
            <w:tcW w:w="1673" w:type="dxa"/>
            <w:tcBorders>
              <w:top w:val="nil"/>
              <w:left w:val="nil"/>
              <w:bottom w:val="single" w:sz="4" w:space="0" w:color="auto"/>
              <w:right w:val="single" w:sz="4" w:space="0" w:color="auto"/>
            </w:tcBorders>
            <w:shd w:val="clear" w:color="auto" w:fill="auto"/>
            <w:noWrap/>
            <w:vAlign w:val="bottom"/>
            <w:hideMark/>
          </w:tcPr>
          <w:p w14:paraId="25C16F7B"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Novus</w:t>
            </w:r>
            <w:proofErr w:type="spellEnd"/>
            <w:r w:rsidRPr="00733BDB">
              <w:rPr>
                <w:rFonts w:ascii="Aptos Narrow" w:eastAsia="Times New Roman" w:hAnsi="Aptos Narrow" w:cs="Times New Roman"/>
                <w:color w:val="000000"/>
                <w:lang w:eastAsia="fr-FR"/>
              </w:rPr>
              <w:t xml:space="preserve"> </w:t>
            </w:r>
            <w:proofErr w:type="spellStart"/>
            <w:r w:rsidRPr="00733BDB">
              <w:rPr>
                <w:rFonts w:ascii="Aptos Narrow" w:eastAsia="Times New Roman" w:hAnsi="Aptos Narrow" w:cs="Times New Roman"/>
                <w:color w:val="000000"/>
                <w:lang w:eastAsia="fr-FR"/>
              </w:rPr>
              <w:t>Biological</w:t>
            </w:r>
            <w:proofErr w:type="spellEnd"/>
          </w:p>
        </w:tc>
      </w:tr>
      <w:tr w:rsidR="00A81306" w:rsidRPr="00733BDB" w14:paraId="3854D828" w14:textId="77777777" w:rsidTr="00F861F1">
        <w:trPr>
          <w:trHeight w:val="70"/>
        </w:trPr>
        <w:tc>
          <w:tcPr>
            <w:tcW w:w="1303" w:type="dxa"/>
            <w:vMerge/>
            <w:tcBorders>
              <w:top w:val="nil"/>
              <w:left w:val="single" w:sz="4" w:space="0" w:color="auto"/>
              <w:bottom w:val="single" w:sz="4" w:space="0" w:color="auto"/>
              <w:right w:val="single" w:sz="4" w:space="0" w:color="auto"/>
            </w:tcBorders>
            <w:vAlign w:val="center"/>
            <w:hideMark/>
          </w:tcPr>
          <w:p w14:paraId="59587688" w14:textId="77777777" w:rsidR="00A81306" w:rsidRPr="00733BDB" w:rsidRDefault="00A81306" w:rsidP="00F861F1">
            <w:pPr>
              <w:spacing w:after="0" w:line="240" w:lineRule="auto"/>
              <w:rPr>
                <w:rFonts w:ascii="Aptos Narrow" w:eastAsia="Times New Roman" w:hAnsi="Aptos Narrow" w:cs="Times New Roman"/>
                <w:color w:val="000000"/>
                <w:lang w:eastAsia="fr-FR"/>
              </w:rPr>
            </w:pPr>
          </w:p>
        </w:tc>
        <w:tc>
          <w:tcPr>
            <w:tcW w:w="2151" w:type="dxa"/>
            <w:tcBorders>
              <w:top w:val="nil"/>
              <w:left w:val="nil"/>
              <w:bottom w:val="single" w:sz="4" w:space="0" w:color="auto"/>
              <w:right w:val="single" w:sz="4" w:space="0" w:color="auto"/>
            </w:tcBorders>
            <w:shd w:val="clear" w:color="auto" w:fill="auto"/>
            <w:noWrap/>
            <w:vAlign w:val="bottom"/>
            <w:hideMark/>
          </w:tcPr>
          <w:p w14:paraId="31C81E31"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Anti-Rabbit Poly-HRP</w:t>
            </w:r>
          </w:p>
        </w:tc>
        <w:tc>
          <w:tcPr>
            <w:tcW w:w="1503" w:type="dxa"/>
            <w:tcBorders>
              <w:top w:val="nil"/>
              <w:left w:val="nil"/>
              <w:bottom w:val="single" w:sz="4" w:space="0" w:color="auto"/>
              <w:right w:val="single" w:sz="4" w:space="0" w:color="auto"/>
            </w:tcBorders>
            <w:shd w:val="clear" w:color="auto" w:fill="auto"/>
            <w:noWrap/>
            <w:vAlign w:val="bottom"/>
            <w:hideMark/>
          </w:tcPr>
          <w:p w14:paraId="653B0F05"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Goat</w:t>
            </w:r>
            <w:proofErr w:type="spellEnd"/>
          </w:p>
        </w:tc>
        <w:tc>
          <w:tcPr>
            <w:tcW w:w="1103" w:type="dxa"/>
            <w:tcBorders>
              <w:top w:val="nil"/>
              <w:left w:val="nil"/>
              <w:bottom w:val="single" w:sz="4" w:space="0" w:color="auto"/>
              <w:right w:val="single" w:sz="4" w:space="0" w:color="auto"/>
            </w:tcBorders>
            <w:shd w:val="clear" w:color="auto" w:fill="auto"/>
            <w:noWrap/>
            <w:vAlign w:val="bottom"/>
            <w:hideMark/>
          </w:tcPr>
          <w:p w14:paraId="25BC2F20"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1/5000</w:t>
            </w:r>
          </w:p>
        </w:tc>
        <w:tc>
          <w:tcPr>
            <w:tcW w:w="1303" w:type="dxa"/>
            <w:tcBorders>
              <w:top w:val="nil"/>
              <w:left w:val="nil"/>
              <w:bottom w:val="single" w:sz="4" w:space="0" w:color="auto"/>
              <w:right w:val="single" w:sz="4" w:space="0" w:color="auto"/>
            </w:tcBorders>
            <w:shd w:val="clear" w:color="auto" w:fill="auto"/>
            <w:noWrap/>
            <w:vAlign w:val="center"/>
            <w:hideMark/>
          </w:tcPr>
          <w:p w14:paraId="3F689F37"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r w:rsidRPr="00733BDB">
              <w:rPr>
                <w:rFonts w:ascii="Aptos Narrow" w:eastAsia="Times New Roman" w:hAnsi="Aptos Narrow" w:cs="Times New Roman"/>
                <w:color w:val="000000"/>
                <w:lang w:eastAsia="fr-FR"/>
              </w:rPr>
              <w:t>32260</w:t>
            </w:r>
          </w:p>
        </w:tc>
        <w:tc>
          <w:tcPr>
            <w:tcW w:w="1673" w:type="dxa"/>
            <w:tcBorders>
              <w:top w:val="nil"/>
              <w:left w:val="nil"/>
              <w:bottom w:val="single" w:sz="4" w:space="0" w:color="auto"/>
              <w:right w:val="single" w:sz="4" w:space="0" w:color="auto"/>
            </w:tcBorders>
            <w:shd w:val="clear" w:color="auto" w:fill="auto"/>
            <w:noWrap/>
            <w:vAlign w:val="bottom"/>
            <w:hideMark/>
          </w:tcPr>
          <w:p w14:paraId="2BB0CA7D" w14:textId="77777777" w:rsidR="00A81306" w:rsidRPr="00733BDB" w:rsidRDefault="00A81306" w:rsidP="00F861F1">
            <w:pPr>
              <w:spacing w:after="0" w:line="240" w:lineRule="auto"/>
              <w:jc w:val="center"/>
              <w:rPr>
                <w:rFonts w:ascii="Aptos Narrow" w:eastAsia="Times New Roman" w:hAnsi="Aptos Narrow" w:cs="Times New Roman"/>
                <w:color w:val="000000"/>
                <w:lang w:eastAsia="fr-FR"/>
              </w:rPr>
            </w:pPr>
            <w:proofErr w:type="spellStart"/>
            <w:r w:rsidRPr="00733BDB">
              <w:rPr>
                <w:rFonts w:ascii="Aptos Narrow" w:eastAsia="Times New Roman" w:hAnsi="Aptos Narrow" w:cs="Times New Roman"/>
                <w:color w:val="000000"/>
                <w:lang w:eastAsia="fr-FR"/>
              </w:rPr>
              <w:t>Invitrogen</w:t>
            </w:r>
            <w:proofErr w:type="spellEnd"/>
          </w:p>
        </w:tc>
      </w:tr>
    </w:tbl>
    <w:p w14:paraId="41920587" w14:textId="77777777" w:rsidR="005A1336" w:rsidRDefault="005A1336" w:rsidP="00A81306">
      <w:pPr>
        <w:pStyle w:val="Sansinterligne"/>
        <w:spacing w:line="480" w:lineRule="auto"/>
        <w:jc w:val="both"/>
        <w:rPr>
          <w:rFonts w:ascii="Times New Roman" w:hAnsi="Times New Roman" w:cs="Times New Roman"/>
          <w:bCs/>
          <w:lang w:val="en-GB"/>
        </w:rPr>
      </w:pPr>
    </w:p>
    <w:p w14:paraId="19EAD0C1" w14:textId="77777777" w:rsidR="005A1336" w:rsidRPr="00733BDB" w:rsidRDefault="005A1336" w:rsidP="005A1336">
      <w:pPr>
        <w:pStyle w:val="Sansinterligne"/>
        <w:spacing w:line="480" w:lineRule="auto"/>
        <w:rPr>
          <w:rFonts w:ascii="Times New Roman" w:hAnsi="Times New Roman" w:cs="Times New Roman"/>
          <w:b/>
          <w:lang w:val="en-GB"/>
        </w:rPr>
      </w:pPr>
      <w:r w:rsidRPr="00733BDB">
        <w:rPr>
          <w:rFonts w:ascii="Times New Roman" w:hAnsi="Times New Roman" w:cs="Times New Roman"/>
          <w:b/>
          <w:lang w:val="en-GB"/>
        </w:rPr>
        <w:lastRenderedPageBreak/>
        <w:t>Statistical analysis</w:t>
      </w:r>
    </w:p>
    <w:p w14:paraId="6057453E" w14:textId="77777777" w:rsidR="005A1336" w:rsidRPr="00733BDB" w:rsidRDefault="005A1336" w:rsidP="005A1336">
      <w:pPr>
        <w:pStyle w:val="Sansinterligne"/>
        <w:spacing w:line="480" w:lineRule="auto"/>
        <w:rPr>
          <w:lang w:val="en-GB"/>
        </w:rPr>
      </w:pPr>
      <w:r w:rsidRPr="00733BDB">
        <w:rPr>
          <w:rFonts w:ascii="Times New Roman" w:hAnsi="Times New Roman" w:cs="Times New Roman"/>
          <w:bCs/>
          <w:lang w:val="en-GB"/>
        </w:rPr>
        <w:t>The statistical analyses were performed on Prism 8.4.2. (GraphPad). Normality was assessed using Shapiro-Wilk test, as recommended for datasets with n&lt;50. Our data was analysed either by a One-way ANOVA or a Kruskal-</w:t>
      </w:r>
      <w:proofErr w:type="gramStart"/>
      <w:r w:rsidRPr="00733BDB">
        <w:rPr>
          <w:rFonts w:ascii="Times New Roman" w:hAnsi="Times New Roman" w:cs="Times New Roman"/>
          <w:bCs/>
          <w:lang w:val="en-GB"/>
        </w:rPr>
        <w:t>Wallis</w:t>
      </w:r>
      <w:proofErr w:type="gramEnd"/>
      <w:r w:rsidRPr="00733BDB">
        <w:rPr>
          <w:rFonts w:ascii="Times New Roman" w:hAnsi="Times New Roman" w:cs="Times New Roman"/>
          <w:bCs/>
          <w:lang w:val="en-GB"/>
        </w:rPr>
        <w:t xml:space="preserve"> test, depending on normality. The low number of conditions and the clear definition in our study design of which comparison would be considered or disregarded placed us in the statistical context described by K.J. Rothman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gt;&lt;Author&gt;Rothman&lt;/Author&gt;&lt;Year&gt;1990&lt;/Year&gt;&lt;RecNum&gt;5377&lt;/RecNum&gt;&lt;DisplayText&gt;[32]&lt;/DisplayText&gt;&lt;record&gt;&lt;rec-number&gt;5377&lt;/rec-number&gt;&lt;foreign-keys&gt;&lt;key app="EN" db-id="a9twxs2fksdsetedspw525al5952t5dvxtz2"&gt;5377&lt;/key&gt;&lt;/foreign-keys&gt;&lt;ref-type name="Journal Article"&gt;17&lt;/ref-type&gt;&lt;contributors&gt;&lt;authors&gt;&lt;author&gt;Rothman, K. J.&lt;/author&gt;&lt;/authors&gt;&lt;/contributors&gt;&lt;titles&gt;&lt;title&gt;No adjustments are needed for multiple comparisons&lt;/title&gt;&lt;secondary-title&gt;Epidemiology&lt;/secondary-title&gt;&lt;/titles&gt;&lt;periodical&gt;&lt;full-title&gt;Epidemiology&lt;/full-title&gt;&lt;/periodical&gt;&lt;pages&gt;43-6&lt;/pages&gt;&lt;volume&gt;1&lt;/volume&gt;&lt;number&gt;1&lt;/number&gt;&lt;edition&gt;1990/01/01&lt;/edition&gt;&lt;keywords&gt;&lt;keyword&gt;Bias&lt;/keyword&gt;&lt;keyword&gt;*Data Interpretation, Statistical&lt;/keyword&gt;&lt;keyword&gt;Humans&lt;/keyword&gt;&lt;keyword&gt;*Multivariate Analysis&lt;/keyword&gt;&lt;keyword&gt;Probability&lt;/keyword&gt;&lt;/keywords&gt;&lt;dates&gt;&lt;year&gt;1990&lt;/year&gt;&lt;pub-dates&gt;&lt;date&gt;Jan&lt;/date&gt;&lt;/pub-dates&gt;&lt;/dates&gt;&lt;isbn&gt;1044-3983 (Print)&amp;#xD;1044-3983 (Linking)&lt;/isbn&gt;&lt;accession-num&gt;2081237&lt;/accession-num&gt;&lt;urls&gt;&lt;related-urls&gt;&lt;url&gt;http://www.ncbi.nlm.nih.gov/pubmed/2081237&lt;/url&gt;&lt;/related-urls&gt;&lt;/urls&gt;&lt;language&gt;eng&lt;/language&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32" w:tooltip="Rothman, 1990 #5377" w:history="1">
        <w:r w:rsidRPr="00733BDB">
          <w:rPr>
            <w:rFonts w:ascii="Times New Roman" w:hAnsi="Times New Roman" w:cs="Times New Roman"/>
            <w:bCs/>
            <w:noProof/>
            <w:lang w:val="en-GB"/>
          </w:rPr>
          <w:t>32</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xml:space="preserve"> and A.D. Althouse </w:t>
      </w:r>
      <w:r w:rsidRPr="00733BDB">
        <w:rPr>
          <w:rFonts w:ascii="Times New Roman" w:hAnsi="Times New Roman" w:cs="Times New Roman"/>
          <w:bCs/>
          <w:lang w:val="en-GB"/>
        </w:rPr>
        <w:fldChar w:fldCharType="begin"/>
      </w:r>
      <w:r w:rsidRPr="00733BDB">
        <w:rPr>
          <w:rFonts w:ascii="Times New Roman" w:hAnsi="Times New Roman" w:cs="Times New Roman"/>
          <w:bCs/>
          <w:lang w:val="en-GB"/>
        </w:rPr>
        <w:instrText xml:space="preserve"> ADDIN EN.CITE &lt;EndNote&gt;&lt;Cite&gt;&lt;Author&gt;Althouse&lt;/Author&gt;&lt;Year&gt;2016&lt;/Year&gt;&lt;RecNum&gt;5378&lt;/RecNum&gt;&lt;DisplayText&gt;[33]&lt;/DisplayText&gt;&lt;record&gt;&lt;rec-number&gt;5378&lt;/rec-number&gt;&lt;foreign-keys&gt;&lt;key app="EN" db-id="a9twxs2fksdsetedspw525al5952t5dvxtz2"&gt;5378&lt;/key&gt;&lt;/foreign-keys&gt;&lt;ref-type name="Journal Article"&gt;17&lt;/ref-type&gt;&lt;contributors&gt;&lt;authors&gt;&lt;author&gt;Althouse, A. D.&lt;/author&gt;&lt;/authors&gt;&lt;/contributors&gt;&lt;auth-address&gt;University of Pittsburgh Medical Center, Heart and Vascular Institute, Pittsburgh, Pennsylvania. Electronic address: althousead@upmc.edu.&lt;/auth-address&gt;&lt;titles&gt;&lt;title&gt;Adjust for Multiple Comparisons? It&amp;apos;s Not That Simple&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644-5&lt;/pages&gt;&lt;volume&gt;101&lt;/volume&gt;&lt;number&gt;5&lt;/number&gt;&lt;edition&gt;2016/04/24&lt;/edition&gt;&lt;keywords&gt;&lt;keyword&gt;*Biomedical Research&lt;/keyword&gt;&lt;keyword&gt;Humans&lt;/keyword&gt;&lt;/keywords&gt;&lt;dates&gt;&lt;year&gt;2016&lt;/year&gt;&lt;pub-dates&gt;&lt;date&gt;May&lt;/date&gt;&lt;/pub-dates&gt;&lt;/dates&gt;&lt;isbn&gt;1552-6259 (Electronic)&amp;#xD;0003-4975 (Linking)&lt;/isbn&gt;&lt;accession-num&gt;27106412&lt;/accession-num&gt;&lt;work-type&gt;Comparative Study&lt;/work-type&gt;&lt;urls&gt;&lt;related-urls&gt;&lt;url&gt;http://www.ncbi.nlm.nih.gov/pubmed/27106412&lt;/url&gt;&lt;/related-urls&gt;&lt;/urls&gt;&lt;electronic-resource-num&gt;10.1016/j.athoracsur.2015.11.024&lt;/electronic-resource-num&gt;&lt;language&gt;eng&lt;/language&gt;&lt;/record&gt;&lt;/Cite&gt;&lt;/EndNote&gt;</w:instrText>
      </w:r>
      <w:r w:rsidRPr="00733BDB">
        <w:rPr>
          <w:rFonts w:ascii="Times New Roman" w:hAnsi="Times New Roman" w:cs="Times New Roman"/>
          <w:bCs/>
          <w:lang w:val="en-GB"/>
        </w:rPr>
        <w:fldChar w:fldCharType="separate"/>
      </w:r>
      <w:r w:rsidRPr="00733BDB">
        <w:rPr>
          <w:rFonts w:ascii="Times New Roman" w:hAnsi="Times New Roman" w:cs="Times New Roman"/>
          <w:bCs/>
          <w:noProof/>
          <w:lang w:val="en-GB"/>
        </w:rPr>
        <w:t>[</w:t>
      </w:r>
      <w:hyperlink w:anchor="_ENREF_33" w:tooltip="Althouse, 2016 #5378" w:history="1">
        <w:r w:rsidRPr="00733BDB">
          <w:rPr>
            <w:rFonts w:ascii="Times New Roman" w:hAnsi="Times New Roman" w:cs="Times New Roman"/>
            <w:bCs/>
            <w:noProof/>
            <w:lang w:val="en-GB"/>
          </w:rPr>
          <w:t>33</w:t>
        </w:r>
      </w:hyperlink>
      <w:r w:rsidRPr="00733BDB">
        <w:rPr>
          <w:rFonts w:ascii="Times New Roman" w:hAnsi="Times New Roman" w:cs="Times New Roman"/>
          <w:bCs/>
          <w:noProof/>
          <w:lang w:val="en-GB"/>
        </w:rPr>
        <w:t>]</w:t>
      </w:r>
      <w:r w:rsidRPr="00733BDB">
        <w:rPr>
          <w:rFonts w:ascii="Times New Roman" w:hAnsi="Times New Roman" w:cs="Times New Roman"/>
          <w:bCs/>
          <w:lang w:val="en-GB"/>
        </w:rPr>
        <w:fldChar w:fldCharType="end"/>
      </w:r>
      <w:r w:rsidRPr="00733BDB">
        <w:rPr>
          <w:rFonts w:ascii="Times New Roman" w:hAnsi="Times New Roman" w:cs="Times New Roman"/>
          <w:bCs/>
          <w:lang w:val="en-GB"/>
        </w:rPr>
        <w:t>. Therefore, we used post-hoc tests that did not involve multiple comparison correction. All tests were two-tailed and the ɑ significance level was set at 0.05 for all tests. All the data included in the figures is presented ± Standard Error of the Mean (SEM).</w:t>
      </w:r>
    </w:p>
    <w:p w14:paraId="362A1107" w14:textId="0681EDF2" w:rsidR="00A81306" w:rsidRPr="00733BDB" w:rsidRDefault="00A81306" w:rsidP="00A81306">
      <w:pPr>
        <w:pStyle w:val="Sansinterligne"/>
        <w:spacing w:line="480" w:lineRule="auto"/>
        <w:jc w:val="both"/>
        <w:rPr>
          <w:rFonts w:ascii="Times New Roman" w:hAnsi="Times New Roman" w:cs="Times New Roman"/>
          <w:bCs/>
          <w:lang w:val="en-GB"/>
        </w:rPr>
      </w:pPr>
      <w:r w:rsidRPr="00733BDB">
        <w:rPr>
          <w:rFonts w:ascii="Times New Roman" w:hAnsi="Times New Roman" w:cs="Times New Roman"/>
          <w:bCs/>
          <w:lang w:val="en-GB"/>
        </w:rPr>
        <w:br w:type="page"/>
      </w:r>
    </w:p>
    <w:p w14:paraId="7F369C5D" w14:textId="0D07CA3B" w:rsidR="002E0932" w:rsidRPr="002E0932" w:rsidRDefault="007E3CFF" w:rsidP="00257EFE">
      <w:pPr>
        <w:spacing w:after="0" w:line="480" w:lineRule="auto"/>
        <w:rPr>
          <w:rFonts w:ascii="Times New Roman" w:hAnsi="Times New Roman" w:cs="Times New Roman"/>
          <w:b/>
          <w:bCs/>
          <w:lang w:val="en-US"/>
        </w:rPr>
      </w:pPr>
      <w:r>
        <w:rPr>
          <w:rFonts w:ascii="Times New Roman" w:hAnsi="Times New Roman" w:cs="Times New Roman"/>
          <w:b/>
          <w:bCs/>
          <w:noProof/>
          <w:lang w:val="en-US"/>
        </w:rPr>
        <w:lastRenderedPageBreak/>
        <mc:AlternateContent>
          <mc:Choice Requires="wpg">
            <w:drawing>
              <wp:anchor distT="0" distB="0" distL="114300" distR="114300" simplePos="0" relativeHeight="251720704" behindDoc="0" locked="0" layoutInCell="1" allowOverlap="1" wp14:anchorId="78E5256F" wp14:editId="4C7AA8DA">
                <wp:simplePos x="0" y="0"/>
                <wp:positionH relativeFrom="column">
                  <wp:posOffset>957</wp:posOffset>
                </wp:positionH>
                <wp:positionV relativeFrom="paragraph">
                  <wp:posOffset>424038</wp:posOffset>
                </wp:positionV>
                <wp:extent cx="6319799" cy="6069453"/>
                <wp:effectExtent l="0" t="0" r="0" b="7620"/>
                <wp:wrapTopAndBottom/>
                <wp:docPr id="214996969" name="Groupe 38"/>
                <wp:cNvGraphicFramePr/>
                <a:graphic xmlns:a="http://schemas.openxmlformats.org/drawingml/2006/main">
                  <a:graphicData uri="http://schemas.microsoft.com/office/word/2010/wordprocessingGroup">
                    <wpg:wgp>
                      <wpg:cNvGrpSpPr/>
                      <wpg:grpSpPr>
                        <a:xfrm>
                          <a:off x="0" y="0"/>
                          <a:ext cx="6319799" cy="6069453"/>
                          <a:chOff x="0" y="0"/>
                          <a:chExt cx="6319799" cy="6069453"/>
                        </a:xfrm>
                      </wpg:grpSpPr>
                      <wpg:grpSp>
                        <wpg:cNvPr id="1261936156" name="Groupe 29"/>
                        <wpg:cNvGrpSpPr/>
                        <wpg:grpSpPr>
                          <a:xfrm>
                            <a:off x="81887" y="0"/>
                            <a:ext cx="2851150" cy="1727200"/>
                            <a:chOff x="-17813" y="0"/>
                            <a:chExt cx="2851784" cy="1727472"/>
                          </a:xfrm>
                        </wpg:grpSpPr>
                        <pic:pic xmlns:pic="http://schemas.openxmlformats.org/drawingml/2006/picture">
                          <pic:nvPicPr>
                            <pic:cNvPr id="6" name="Image 5" descr="Une image contenant capture d’écran&#10;&#10;Description générée automatiquement">
                              <a:extLst>
                                <a:ext uri="{FF2B5EF4-FFF2-40B4-BE49-F238E27FC236}">
                                  <a16:creationId xmlns:a16="http://schemas.microsoft.com/office/drawing/2014/main" id="{870C86D0-B279-C7FF-0CDB-778CFE50CA06}"/>
                                </a:ext>
                              </a:extLst>
                            </pic:cNvPr>
                            <pic:cNvPicPr>
                              <a:picLocks noChangeAspect="1"/>
                            </pic:cNvPicPr>
                          </pic:nvPicPr>
                          <pic:blipFill rotWithShape="1">
                            <a:blip r:embed="rId8">
                              <a:extLst>
                                <a:ext uri="{28A0092B-C50C-407E-A947-70E740481C1C}">
                                  <a14:useLocalDpi xmlns:a14="http://schemas.microsoft.com/office/drawing/2010/main" val="0"/>
                                </a:ext>
                              </a:extLst>
                            </a:blip>
                            <a:srcRect l="2875" t="30976" r="5755" b="33608"/>
                            <a:stretch/>
                          </pic:blipFill>
                          <pic:spPr bwMode="auto">
                            <a:xfrm>
                              <a:off x="564078" y="261257"/>
                              <a:ext cx="1786255" cy="1466215"/>
                            </a:xfrm>
                            <a:prstGeom prst="rect">
                              <a:avLst/>
                            </a:prstGeom>
                            <a:ln>
                              <a:noFill/>
                            </a:ln>
                            <a:extLst>
                              <a:ext uri="{53640926-AAD7-44D8-BBD7-CCE9431645EC}">
                                <a14:shadowObscured xmlns:a14="http://schemas.microsoft.com/office/drawing/2010/main"/>
                              </a:ext>
                            </a:extLst>
                          </pic:spPr>
                        </pic:pic>
                        <wpg:grpSp>
                          <wpg:cNvPr id="1927683553" name="Groupe 26"/>
                          <wpg:cNvGrpSpPr/>
                          <wpg:grpSpPr>
                            <a:xfrm>
                              <a:off x="-17813" y="0"/>
                              <a:ext cx="2851784" cy="1282278"/>
                              <a:chOff x="-17816" y="81887"/>
                              <a:chExt cx="2852268" cy="1282660"/>
                            </a:xfrm>
                          </wpg:grpSpPr>
                          <wps:wsp>
                            <wps:cNvPr id="267144672" name="ZoneTexte 10">
                              <a:extLst>
                                <a:ext uri="{FF2B5EF4-FFF2-40B4-BE49-F238E27FC236}">
                                  <a16:creationId xmlns:a16="http://schemas.microsoft.com/office/drawing/2014/main" id="{5288ACC5-7A66-B155-4010-90B207551AB0}"/>
                                </a:ext>
                              </a:extLst>
                            </wps:cNvPr>
                            <wps:cNvSpPr txBox="1"/>
                            <wps:spPr>
                              <a:xfrm>
                                <a:off x="2285273" y="544983"/>
                                <a:ext cx="484505" cy="287655"/>
                              </a:xfrm>
                              <a:prstGeom prst="rect">
                                <a:avLst/>
                              </a:prstGeom>
                              <a:noFill/>
                            </wps:spPr>
                            <wps:txbx>
                              <w:txbxContent>
                                <w:p w14:paraId="09AAC434" w14:textId="08D09B66"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NRF2</w:t>
                                  </w:r>
                                </w:p>
                              </w:txbxContent>
                            </wps:txbx>
                            <wps:bodyPr wrap="square" rtlCol="0">
                              <a:spAutoFit/>
                            </wps:bodyPr>
                          </wps:wsp>
                          <wps:wsp>
                            <wps:cNvPr id="1396604685" name="ZoneTexte 12">
                              <a:extLst>
                                <a:ext uri="{FF2B5EF4-FFF2-40B4-BE49-F238E27FC236}">
                                  <a16:creationId xmlns:a16="http://schemas.microsoft.com/office/drawing/2014/main" id="{C6B95BDF-C48F-7B6A-D508-109E799A7A79}"/>
                                </a:ext>
                              </a:extLst>
                            </wps:cNvPr>
                            <wps:cNvSpPr txBox="1"/>
                            <wps:spPr>
                              <a:xfrm>
                                <a:off x="-17816" y="418155"/>
                                <a:ext cx="739775" cy="358775"/>
                              </a:xfrm>
                              <a:prstGeom prst="rect">
                                <a:avLst/>
                              </a:prstGeom>
                              <a:noFill/>
                            </wps:spPr>
                            <wps:txbx>
                              <w:txbxContent>
                                <w:p w14:paraId="608D22E4"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30-150 kDa </w:t>
                                  </w:r>
                                  <w:r>
                                    <w:rPr>
                                      <w:rFonts w:ascii="Arial" w:hAnsi="Arial" w:cs="Arial"/>
                                      <w:b/>
                                      <w:bCs/>
                                      <w:color w:val="000000" w:themeColor="text1"/>
                                      <w:kern w:val="24"/>
                                      <w:sz w:val="21"/>
                                      <w:szCs w:val="21"/>
                                    </w:rPr>
                                    <w:t>-</w:t>
                                  </w:r>
                                </w:p>
                              </w:txbxContent>
                            </wps:txbx>
                            <wps:bodyPr wrap="square" rtlCol="0">
                              <a:spAutoFit/>
                            </wps:bodyPr>
                          </wps:wsp>
                          <wps:wsp>
                            <wps:cNvPr id="1658629334" name="ZoneTexte 13">
                              <a:extLst>
                                <a:ext uri="{FF2B5EF4-FFF2-40B4-BE49-F238E27FC236}">
                                  <a16:creationId xmlns:a16="http://schemas.microsoft.com/office/drawing/2014/main" id="{CC66A447-C63B-A79F-5D49-F5491E355FAD}"/>
                                </a:ext>
                              </a:extLst>
                            </wps:cNvPr>
                            <wps:cNvSpPr txBox="1"/>
                            <wps:spPr>
                              <a:xfrm>
                                <a:off x="160486" y="954216"/>
                                <a:ext cx="592455" cy="358775"/>
                              </a:xfrm>
                              <a:prstGeom prst="rect">
                                <a:avLst/>
                              </a:prstGeom>
                              <a:noFill/>
                            </wps:spPr>
                            <wps:txbx>
                              <w:txbxContent>
                                <w:p w14:paraId="55B98C69"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37 kDa </w:t>
                                  </w:r>
                                  <w:r>
                                    <w:rPr>
                                      <w:rFonts w:ascii="Arial" w:hAnsi="Arial" w:cs="Arial"/>
                                      <w:b/>
                                      <w:bCs/>
                                      <w:color w:val="000000" w:themeColor="text1"/>
                                      <w:kern w:val="24"/>
                                      <w:sz w:val="21"/>
                                      <w:szCs w:val="21"/>
                                    </w:rPr>
                                    <w:t>-</w:t>
                                  </w:r>
                                </w:p>
                              </w:txbxContent>
                            </wps:txbx>
                            <wps:bodyPr wrap="square" rtlCol="0">
                              <a:spAutoFit/>
                            </wps:bodyPr>
                          </wps:wsp>
                          <wps:wsp>
                            <wps:cNvPr id="437675074" name="ZoneTexte 14">
                              <a:extLst>
                                <a:ext uri="{FF2B5EF4-FFF2-40B4-BE49-F238E27FC236}">
                                  <a16:creationId xmlns:a16="http://schemas.microsoft.com/office/drawing/2014/main" id="{D37EF5BF-C79B-6081-95F9-4B4E860B14BE}"/>
                                </a:ext>
                              </a:extLst>
                            </wps:cNvPr>
                            <wps:cNvSpPr txBox="1"/>
                            <wps:spPr>
                              <a:xfrm>
                                <a:off x="2247712" y="1080067"/>
                                <a:ext cx="586740" cy="284480"/>
                              </a:xfrm>
                              <a:prstGeom prst="rect">
                                <a:avLst/>
                              </a:prstGeom>
                              <a:noFill/>
                            </wps:spPr>
                            <wps:txbx>
                              <w:txbxContent>
                                <w:p w14:paraId="74D13EC8" w14:textId="2B5981DA" w:rsidR="002E0932" w:rsidRPr="002E0932" w:rsidRDefault="002E0932" w:rsidP="002E0932">
                                  <w:pPr>
                                    <w:rPr>
                                      <w:rFonts w:ascii="Arial" w:hAnsi="Wingdings" w:cs="Arial"/>
                                      <w:b/>
                                      <w:bCs/>
                                      <w:color w:val="000000" w:themeColor="text1"/>
                                      <w:kern w:val="24"/>
                                      <w:sz w:val="12"/>
                                      <w:szCs w:val="12"/>
                                    </w:rPr>
                                  </w:pPr>
                                  <w:r w:rsidRPr="002E0932">
                                    <w:rPr>
                                      <w:rFonts w:ascii="Arial" w:hAnsi="Wingdings" w:cs="Arial"/>
                                      <w:b/>
                                      <w:bCs/>
                                      <w:color w:val="000000" w:themeColor="text1"/>
                                      <w:kern w:val="24"/>
                                      <w:sz w:val="12"/>
                                      <w:szCs w:val="12"/>
                                    </w:rPr>
                                    <w:sym w:font="Wingdings" w:char="F0DF"/>
                                  </w:r>
                                  <w:r w:rsidRPr="002E0932">
                                    <w:rPr>
                                      <w:rFonts w:ascii="Arial" w:hAnsi="Arial" w:cs="Arial"/>
                                      <w:b/>
                                      <w:bCs/>
                                      <w:color w:val="000000" w:themeColor="text1"/>
                                      <w:kern w:val="24"/>
                                      <w:sz w:val="12"/>
                                      <w:szCs w:val="12"/>
                                    </w:rPr>
                                    <w:t xml:space="preserve"> GAPDH</w:t>
                                  </w:r>
                                </w:p>
                              </w:txbxContent>
                            </wps:txbx>
                            <wps:bodyPr wrap="square" rtlCol="0">
                              <a:spAutoFit/>
                            </wps:bodyPr>
                          </wps:wsp>
                          <wps:wsp>
                            <wps:cNvPr id="664679351" name="ZoneTexte 16">
                              <a:extLst>
                                <a:ext uri="{FF2B5EF4-FFF2-40B4-BE49-F238E27FC236}">
                                  <a16:creationId xmlns:a16="http://schemas.microsoft.com/office/drawing/2014/main" id="{AAA2F6D6-E3DB-B4CB-CDC4-90693484A89F}"/>
                                </a:ext>
                              </a:extLst>
                            </wps:cNvPr>
                            <wps:cNvSpPr txBox="1"/>
                            <wps:spPr>
                              <a:xfrm>
                                <a:off x="532263" y="129654"/>
                                <a:ext cx="1778635" cy="334645"/>
                              </a:xfrm>
                              <a:prstGeom prst="rect">
                                <a:avLst/>
                              </a:prstGeom>
                              <a:noFill/>
                            </wps:spPr>
                            <wps:txbx>
                              <w:txbxContent>
                                <w:p w14:paraId="2AD8918F"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Whole cell lysate NRF2</w:t>
                                  </w:r>
                                </w:p>
                              </w:txbxContent>
                            </wps:txbx>
                            <wps:bodyPr wrap="square" rtlCol="0">
                              <a:spAutoFit/>
                            </wps:bodyPr>
                          </wps:wsp>
                          <wps:wsp>
                            <wps:cNvPr id="59329022" name="ZoneTexte 50">
                              <a:extLst>
                                <a:ext uri="{FF2B5EF4-FFF2-40B4-BE49-F238E27FC236}">
                                  <a16:creationId xmlns:a16="http://schemas.microsoft.com/office/drawing/2014/main" id="{77B2DB39-DE29-41F0-7706-311760C18790}"/>
                                </a:ext>
                              </a:extLst>
                            </wps:cNvPr>
                            <wps:cNvSpPr txBox="1"/>
                            <wps:spPr>
                              <a:xfrm>
                                <a:off x="348018" y="81887"/>
                                <a:ext cx="487680" cy="427355"/>
                              </a:xfrm>
                              <a:prstGeom prst="rect">
                                <a:avLst/>
                              </a:prstGeom>
                              <a:noFill/>
                            </wps:spPr>
                            <wps:txbx>
                              <w:txbxContent>
                                <w:p w14:paraId="40CA45C3" w14:textId="77777777" w:rsidR="002E0932" w:rsidRDefault="002E0932" w:rsidP="002E0932">
                                  <w:pPr>
                                    <w:rPr>
                                      <w:rFonts w:hAnsi="Calibri"/>
                                      <w:b/>
                                      <w:bCs/>
                                      <w:color w:val="000000" w:themeColor="text1"/>
                                      <w:kern w:val="24"/>
                                      <w:sz w:val="28"/>
                                      <w:szCs w:val="28"/>
                                    </w:rPr>
                                  </w:pPr>
                                  <w:r>
                                    <w:rPr>
                                      <w:rFonts w:hAnsi="Calibri"/>
                                      <w:b/>
                                      <w:bCs/>
                                      <w:color w:val="000000" w:themeColor="text1"/>
                                      <w:kern w:val="24"/>
                                      <w:sz w:val="28"/>
                                      <w:szCs w:val="28"/>
                                    </w:rPr>
                                    <w:t>e</w:t>
                                  </w:r>
                                </w:p>
                              </w:txbxContent>
                            </wps:txbx>
                            <wps:bodyPr wrap="square" rtlCol="0">
                              <a:spAutoFit/>
                            </wps:bodyPr>
                          </wps:wsp>
                        </wpg:grpSp>
                      </wpg:grpSp>
                      <wpg:grpSp>
                        <wpg:cNvPr id="127155086" name="Groupe 27"/>
                        <wpg:cNvGrpSpPr/>
                        <wpg:grpSpPr>
                          <a:xfrm>
                            <a:off x="3050275" y="34119"/>
                            <a:ext cx="2999228" cy="1575682"/>
                            <a:chOff x="0" y="0"/>
                            <a:chExt cx="2999228" cy="1575682"/>
                          </a:xfrm>
                        </wpg:grpSpPr>
                        <pic:pic xmlns:pic="http://schemas.openxmlformats.org/drawingml/2006/picture">
                          <pic:nvPicPr>
                            <pic:cNvPr id="1594838092" name="Image 20">
                              <a:extLst>
                                <a:ext uri="{FF2B5EF4-FFF2-40B4-BE49-F238E27FC236}">
                                  <a16:creationId xmlns:a16="http://schemas.microsoft.com/office/drawing/2014/main" id="{B1D3600A-4CEA-B0D4-49CB-182D43BBA458}"/>
                                </a:ext>
                              </a:extLst>
                            </pic:cNvPr>
                            <pic:cNvPicPr>
                              <a:picLocks noChangeAspect="1"/>
                            </pic:cNvPicPr>
                          </pic:nvPicPr>
                          <pic:blipFill rotWithShape="1">
                            <a:blip r:embed="rId9"/>
                            <a:srcRect l="3523" t="122" r="257" b="502"/>
                            <a:stretch/>
                          </pic:blipFill>
                          <pic:spPr bwMode="auto">
                            <a:xfrm>
                              <a:off x="566382" y="204717"/>
                              <a:ext cx="1929765" cy="1370965"/>
                            </a:xfrm>
                            <a:prstGeom prst="rect">
                              <a:avLst/>
                            </a:prstGeom>
                            <a:ln>
                              <a:noFill/>
                            </a:ln>
                            <a:extLst>
                              <a:ext uri="{53640926-AAD7-44D8-BBD7-CCE9431645EC}">
                                <a14:shadowObscured xmlns:a14="http://schemas.microsoft.com/office/drawing/2010/main"/>
                              </a:ext>
                            </a:extLst>
                          </pic:spPr>
                        </pic:pic>
                        <wps:wsp>
                          <wps:cNvPr id="1421011182" name="ZoneTexte 23">
                            <a:extLst>
                              <a:ext uri="{FF2B5EF4-FFF2-40B4-BE49-F238E27FC236}">
                                <a16:creationId xmlns:a16="http://schemas.microsoft.com/office/drawing/2014/main" id="{B36A8E41-7065-DA19-01C6-598126A1E2B5}"/>
                              </a:ext>
                            </a:extLst>
                          </wps:cNvPr>
                          <wps:cNvSpPr txBox="1"/>
                          <wps:spPr>
                            <a:xfrm>
                              <a:off x="2401907" y="286558"/>
                              <a:ext cx="483870" cy="287655"/>
                            </a:xfrm>
                            <a:prstGeom prst="rect">
                              <a:avLst/>
                            </a:prstGeom>
                            <a:noFill/>
                          </wps:spPr>
                          <wps:txbx>
                            <w:txbxContent>
                              <w:p w14:paraId="6918A225" w14:textId="63B3AC0C"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NRF2</w:t>
                                </w:r>
                              </w:p>
                            </w:txbxContent>
                          </wps:txbx>
                          <wps:bodyPr wrap="square" rtlCol="0">
                            <a:spAutoFit/>
                          </wps:bodyPr>
                        </wps:wsp>
                        <wps:wsp>
                          <wps:cNvPr id="873366470" name="ZoneTexte 25">
                            <a:extLst>
                              <a:ext uri="{FF2B5EF4-FFF2-40B4-BE49-F238E27FC236}">
                                <a16:creationId xmlns:a16="http://schemas.microsoft.com/office/drawing/2014/main" id="{CB795447-4A4A-2DF5-AE13-886B64E9EC29}"/>
                              </a:ext>
                            </a:extLst>
                          </wps:cNvPr>
                          <wps:cNvSpPr txBox="1"/>
                          <wps:spPr>
                            <a:xfrm>
                              <a:off x="163773" y="962167"/>
                              <a:ext cx="592455" cy="358775"/>
                            </a:xfrm>
                            <a:prstGeom prst="rect">
                              <a:avLst/>
                            </a:prstGeom>
                            <a:noFill/>
                          </wps:spPr>
                          <wps:txbx>
                            <w:txbxContent>
                              <w:p w14:paraId="41393659"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37 kDa </w:t>
                                </w:r>
                                <w:r>
                                  <w:rPr>
                                    <w:rFonts w:ascii="Arial" w:hAnsi="Arial" w:cs="Arial"/>
                                    <w:b/>
                                    <w:bCs/>
                                    <w:color w:val="000000" w:themeColor="text1"/>
                                    <w:kern w:val="24"/>
                                    <w:sz w:val="21"/>
                                    <w:szCs w:val="21"/>
                                  </w:rPr>
                                  <w:t>-</w:t>
                                </w:r>
                              </w:p>
                            </w:txbxContent>
                          </wps:txbx>
                          <wps:bodyPr wrap="square" rtlCol="0">
                            <a:spAutoFit/>
                          </wps:bodyPr>
                        </wps:wsp>
                        <wps:wsp>
                          <wps:cNvPr id="1668910967" name="ZoneTexte 26">
                            <a:extLst>
                              <a:ext uri="{FF2B5EF4-FFF2-40B4-BE49-F238E27FC236}">
                                <a16:creationId xmlns:a16="http://schemas.microsoft.com/office/drawing/2014/main" id="{66FB845F-F99C-758D-6926-FB49530EE9E0}"/>
                              </a:ext>
                            </a:extLst>
                          </wps:cNvPr>
                          <wps:cNvSpPr txBox="1"/>
                          <wps:spPr>
                            <a:xfrm>
                              <a:off x="2388358" y="962167"/>
                              <a:ext cx="610870" cy="284480"/>
                            </a:xfrm>
                            <a:prstGeom prst="rect">
                              <a:avLst/>
                            </a:prstGeom>
                            <a:noFill/>
                          </wps:spPr>
                          <wps:txbx>
                            <w:txbxContent>
                              <w:p w14:paraId="159CA759" w14:textId="23640A29"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GAPDH</w:t>
                                </w:r>
                              </w:p>
                            </w:txbxContent>
                          </wps:txbx>
                          <wps:bodyPr wrap="square" rtlCol="0">
                            <a:spAutoFit/>
                          </wps:bodyPr>
                        </wps:wsp>
                        <wps:wsp>
                          <wps:cNvPr id="793009555" name="ZoneTexte 27">
                            <a:extLst>
                              <a:ext uri="{FF2B5EF4-FFF2-40B4-BE49-F238E27FC236}">
                                <a16:creationId xmlns:a16="http://schemas.microsoft.com/office/drawing/2014/main" id="{65A4472D-F1C9-407D-B96A-F4134BD75EE2}"/>
                              </a:ext>
                            </a:extLst>
                          </wps:cNvPr>
                          <wps:cNvSpPr txBox="1"/>
                          <wps:spPr>
                            <a:xfrm>
                              <a:off x="648269" y="6824"/>
                              <a:ext cx="1779270" cy="334645"/>
                            </a:xfrm>
                            <a:prstGeom prst="rect">
                              <a:avLst/>
                            </a:prstGeom>
                            <a:noFill/>
                          </wps:spPr>
                          <wps:txbx>
                            <w:txbxContent>
                              <w:p w14:paraId="08108895"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Cytosolic fraction NRF2</w:t>
                                </w:r>
                              </w:p>
                            </w:txbxContent>
                          </wps:txbx>
                          <wps:bodyPr wrap="square" rtlCol="0">
                            <a:spAutoFit/>
                          </wps:bodyPr>
                        </wps:wsp>
                        <wps:wsp>
                          <wps:cNvPr id="353205990" name="ZoneTexte 59">
                            <a:extLst>
                              <a:ext uri="{FF2B5EF4-FFF2-40B4-BE49-F238E27FC236}">
                                <a16:creationId xmlns:a16="http://schemas.microsoft.com/office/drawing/2014/main" id="{107ACCCC-43DE-BAE1-059B-28E1F2CBABEE}"/>
                              </a:ext>
                            </a:extLst>
                          </wps:cNvPr>
                          <wps:cNvSpPr txBox="1"/>
                          <wps:spPr>
                            <a:xfrm>
                              <a:off x="0" y="313899"/>
                              <a:ext cx="777875" cy="358775"/>
                            </a:xfrm>
                            <a:prstGeom prst="rect">
                              <a:avLst/>
                            </a:prstGeom>
                            <a:noFill/>
                          </wps:spPr>
                          <wps:txbx>
                            <w:txbxContent>
                              <w:p w14:paraId="2D724627"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30-150 kDa </w:t>
                                </w:r>
                                <w:r>
                                  <w:rPr>
                                    <w:rFonts w:ascii="Arial" w:hAnsi="Arial" w:cs="Arial"/>
                                    <w:b/>
                                    <w:bCs/>
                                    <w:color w:val="000000" w:themeColor="text1"/>
                                    <w:kern w:val="24"/>
                                    <w:sz w:val="21"/>
                                    <w:szCs w:val="21"/>
                                  </w:rPr>
                                  <w:t>-</w:t>
                                </w:r>
                              </w:p>
                            </w:txbxContent>
                          </wps:txbx>
                          <wps:bodyPr wrap="square" rtlCol="0">
                            <a:spAutoFit/>
                          </wps:bodyPr>
                        </wps:wsp>
                        <wps:wsp>
                          <wps:cNvPr id="1282404914" name="ZoneTexte 52">
                            <a:extLst>
                              <a:ext uri="{FF2B5EF4-FFF2-40B4-BE49-F238E27FC236}">
                                <a16:creationId xmlns:a16="http://schemas.microsoft.com/office/drawing/2014/main" id="{619AD4DD-B374-9393-E0BF-1448366A4659}"/>
                              </a:ext>
                            </a:extLst>
                          </wps:cNvPr>
                          <wps:cNvSpPr txBox="1"/>
                          <wps:spPr>
                            <a:xfrm>
                              <a:off x="402609" y="0"/>
                              <a:ext cx="487680" cy="427355"/>
                            </a:xfrm>
                            <a:prstGeom prst="rect">
                              <a:avLst/>
                            </a:prstGeom>
                            <a:noFill/>
                          </wps:spPr>
                          <wps:txbx>
                            <w:txbxContent>
                              <w:p w14:paraId="7A07684C" w14:textId="77777777" w:rsidR="002E0932" w:rsidRDefault="002E0932" w:rsidP="002E0932">
                                <w:pPr>
                                  <w:rPr>
                                    <w:rFonts w:hAnsi="Calibri"/>
                                    <w:b/>
                                    <w:bCs/>
                                    <w:color w:val="000000" w:themeColor="text1"/>
                                    <w:kern w:val="24"/>
                                    <w:sz w:val="28"/>
                                    <w:szCs w:val="28"/>
                                  </w:rPr>
                                </w:pPr>
                                <w:r>
                                  <w:rPr>
                                    <w:rFonts w:hAnsi="Calibri"/>
                                    <w:b/>
                                    <w:bCs/>
                                    <w:color w:val="000000" w:themeColor="text1"/>
                                    <w:kern w:val="24"/>
                                    <w:sz w:val="28"/>
                                    <w:szCs w:val="28"/>
                                  </w:rPr>
                                  <w:t>f</w:t>
                                </w:r>
                              </w:p>
                            </w:txbxContent>
                          </wps:txbx>
                          <wps:bodyPr wrap="square" rtlCol="0">
                            <a:spAutoFit/>
                          </wps:bodyPr>
                        </wps:wsp>
                      </wpg:grpSp>
                      <wpg:grpSp>
                        <wpg:cNvPr id="1996685670" name="Groupe 31"/>
                        <wpg:cNvGrpSpPr/>
                        <wpg:grpSpPr>
                          <a:xfrm>
                            <a:off x="0" y="2961564"/>
                            <a:ext cx="2921635" cy="1835912"/>
                            <a:chOff x="0" y="0"/>
                            <a:chExt cx="2921635" cy="1835912"/>
                          </a:xfrm>
                        </wpg:grpSpPr>
                        <wps:wsp>
                          <wps:cNvPr id="2052150033" name="ZoneTexte 53">
                            <a:extLst>
                              <a:ext uri="{FF2B5EF4-FFF2-40B4-BE49-F238E27FC236}">
                                <a16:creationId xmlns:a16="http://schemas.microsoft.com/office/drawing/2014/main" id="{FAD258A8-7BF2-5CA3-F78D-D435A3C8BFC3}"/>
                              </a:ext>
                            </a:extLst>
                          </wps:cNvPr>
                          <wps:cNvSpPr txBox="1"/>
                          <wps:spPr>
                            <a:xfrm>
                              <a:off x="416966" y="0"/>
                              <a:ext cx="487680" cy="427355"/>
                            </a:xfrm>
                            <a:prstGeom prst="rect">
                              <a:avLst/>
                            </a:prstGeom>
                            <a:noFill/>
                          </wps:spPr>
                          <wps:txbx>
                            <w:txbxContent>
                              <w:p w14:paraId="7021EA04" w14:textId="77777777" w:rsidR="002E0932" w:rsidRDefault="002E0932" w:rsidP="002E0932">
                                <w:pPr>
                                  <w:rPr>
                                    <w:rFonts w:hAnsi="Calibri"/>
                                    <w:b/>
                                    <w:bCs/>
                                    <w:color w:val="000000" w:themeColor="text1"/>
                                    <w:kern w:val="24"/>
                                    <w:sz w:val="28"/>
                                    <w:szCs w:val="28"/>
                                  </w:rPr>
                                </w:pPr>
                                <w:r>
                                  <w:rPr>
                                    <w:rFonts w:hAnsi="Calibri"/>
                                    <w:b/>
                                    <w:bCs/>
                                    <w:color w:val="000000" w:themeColor="text1"/>
                                    <w:kern w:val="24"/>
                                    <w:sz w:val="28"/>
                                    <w:szCs w:val="28"/>
                                  </w:rPr>
                                  <w:t>g</w:t>
                                </w:r>
                              </w:p>
                            </w:txbxContent>
                          </wps:txbx>
                          <wps:bodyPr wrap="square" rtlCol="0">
                            <a:spAutoFit/>
                          </wps:bodyPr>
                        </wps:wsp>
                        <wpg:grpSp>
                          <wpg:cNvPr id="1524710487" name="Groupe 30"/>
                          <wpg:cNvGrpSpPr/>
                          <wpg:grpSpPr>
                            <a:xfrm>
                              <a:off x="0" y="65837"/>
                              <a:ext cx="2921635" cy="1770075"/>
                              <a:chOff x="0" y="-190237"/>
                              <a:chExt cx="2922200" cy="1770466"/>
                            </a:xfrm>
                          </wpg:grpSpPr>
                          <pic:pic xmlns:pic="http://schemas.openxmlformats.org/drawingml/2006/picture">
                            <pic:nvPicPr>
                              <pic:cNvPr id="9" name="Image 8" descr="Une image contenant capture d’écran, texte, tableau blanc&#10;&#10;Description générée automatiquement">
                                <a:extLst>
                                  <a:ext uri="{FF2B5EF4-FFF2-40B4-BE49-F238E27FC236}">
                                    <a16:creationId xmlns:a16="http://schemas.microsoft.com/office/drawing/2014/main" id="{704FC31A-B530-C519-6142-F9AD1C9FA92D}"/>
                                  </a:ext>
                                </a:extLst>
                              </pic:cNvPr>
                              <pic:cNvPicPr>
                                <a:picLocks noChangeAspect="1"/>
                              </pic:cNvPicPr>
                            </pic:nvPicPr>
                            <pic:blipFill rotWithShape="1">
                              <a:blip r:embed="rId10">
                                <a:extLst>
                                  <a:ext uri="{28A0092B-C50C-407E-A947-70E740481C1C}">
                                    <a14:useLocalDpi xmlns:a14="http://schemas.microsoft.com/office/drawing/2010/main" val="0"/>
                                  </a:ext>
                                </a:extLst>
                              </a:blip>
                              <a:srcRect l="4049" t="66492" r="5084"/>
                              <a:stretch/>
                            </pic:blipFill>
                            <pic:spPr bwMode="auto">
                              <a:xfrm flipH="1">
                                <a:off x="580882" y="80359"/>
                                <a:ext cx="1874520" cy="1499870"/>
                              </a:xfrm>
                              <a:prstGeom prst="rect">
                                <a:avLst/>
                              </a:prstGeom>
                              <a:ln>
                                <a:noFill/>
                              </a:ln>
                              <a:extLst>
                                <a:ext uri="{53640926-AAD7-44D8-BBD7-CCE9431645EC}">
                                  <a14:shadowObscured xmlns:a14="http://schemas.microsoft.com/office/drawing/2010/main"/>
                                </a:ext>
                              </a:extLst>
                            </pic:spPr>
                          </pic:pic>
                          <wpg:grpSp>
                            <wpg:cNvPr id="1340618194" name="Groupe 24"/>
                            <wpg:cNvGrpSpPr/>
                            <wpg:grpSpPr>
                              <a:xfrm>
                                <a:off x="0" y="-190237"/>
                                <a:ext cx="2922200" cy="1271642"/>
                                <a:chOff x="0" y="-190374"/>
                                <a:chExt cx="2922399" cy="1272555"/>
                              </a:xfrm>
                            </wpg:grpSpPr>
                            <wps:wsp>
                              <wps:cNvPr id="295721072" name="ZoneTexte 34">
                                <a:extLst>
                                  <a:ext uri="{FF2B5EF4-FFF2-40B4-BE49-F238E27FC236}">
                                    <a16:creationId xmlns:a16="http://schemas.microsoft.com/office/drawing/2014/main" id="{A6CCE908-6384-0C27-6AE7-E75DCA7D550A}"/>
                                  </a:ext>
                                </a:extLst>
                              </wps:cNvPr>
                              <wps:cNvSpPr txBox="1"/>
                              <wps:spPr>
                                <a:xfrm>
                                  <a:off x="2366940" y="275370"/>
                                  <a:ext cx="484533" cy="284594"/>
                                </a:xfrm>
                                <a:prstGeom prst="rect">
                                  <a:avLst/>
                                </a:prstGeom>
                                <a:noFill/>
                              </wps:spPr>
                              <wps:txbx>
                                <w:txbxContent>
                                  <w:p w14:paraId="3B8FA078" w14:textId="5F13AC6A"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NRF2</w:t>
                                    </w:r>
                                  </w:p>
                                </w:txbxContent>
                              </wps:txbx>
                              <wps:bodyPr wrap="square" rtlCol="0">
                                <a:spAutoFit/>
                              </wps:bodyPr>
                            </wps:wsp>
                            <wps:wsp>
                              <wps:cNvPr id="322386620" name="ZoneTexte 36">
                                <a:extLst>
                                  <a:ext uri="{FF2B5EF4-FFF2-40B4-BE49-F238E27FC236}">
                                    <a16:creationId xmlns:a16="http://schemas.microsoft.com/office/drawing/2014/main" id="{4E044F2C-E16E-22A5-B778-CCD55D59287C}"/>
                                  </a:ext>
                                </a:extLst>
                              </wps:cNvPr>
                              <wps:cNvSpPr txBox="1"/>
                              <wps:spPr>
                                <a:xfrm>
                                  <a:off x="177419" y="723406"/>
                                  <a:ext cx="592455" cy="358775"/>
                                </a:xfrm>
                                <a:prstGeom prst="rect">
                                  <a:avLst/>
                                </a:prstGeom>
                                <a:noFill/>
                              </wps:spPr>
                              <wps:txbx>
                                <w:txbxContent>
                                  <w:p w14:paraId="33890F61"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42 kDa </w:t>
                                    </w:r>
                                    <w:r>
                                      <w:rPr>
                                        <w:rFonts w:ascii="Arial" w:hAnsi="Arial" w:cs="Arial"/>
                                        <w:b/>
                                        <w:bCs/>
                                        <w:color w:val="000000" w:themeColor="text1"/>
                                        <w:kern w:val="24"/>
                                        <w:sz w:val="21"/>
                                        <w:szCs w:val="21"/>
                                      </w:rPr>
                                      <w:t>-</w:t>
                                    </w:r>
                                  </w:p>
                                </w:txbxContent>
                              </wps:txbx>
                              <wps:bodyPr wrap="square" rtlCol="0">
                                <a:spAutoFit/>
                              </wps:bodyPr>
                            </wps:wsp>
                            <wps:wsp>
                              <wps:cNvPr id="1100334688" name="ZoneTexte 37">
                                <a:extLst>
                                  <a:ext uri="{FF2B5EF4-FFF2-40B4-BE49-F238E27FC236}">
                                    <a16:creationId xmlns:a16="http://schemas.microsoft.com/office/drawing/2014/main" id="{F1472689-CF39-E865-2A82-84900D6921ED}"/>
                                  </a:ext>
                                </a:extLst>
                              </wps:cNvPr>
                              <wps:cNvSpPr txBox="1"/>
                              <wps:spPr>
                                <a:xfrm>
                                  <a:off x="2390239" y="797587"/>
                                  <a:ext cx="532160" cy="284594"/>
                                </a:xfrm>
                                <a:prstGeom prst="rect">
                                  <a:avLst/>
                                </a:prstGeom>
                                <a:noFill/>
                              </wps:spPr>
                              <wps:txbx>
                                <w:txbxContent>
                                  <w:p w14:paraId="5BD4D567" w14:textId="17406790" w:rsidR="002E0932" w:rsidRP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w:t>
                                    </w:r>
                                    <w:r>
                                      <w:rPr>
                                        <w:rFonts w:ascii="Arial" w:hAnsi="Arial" w:cs="Arial"/>
                                        <w:b/>
                                        <w:bCs/>
                                        <w:color w:val="000000" w:themeColor="text1"/>
                                        <w:kern w:val="24"/>
                                        <w:sz w:val="12"/>
                                        <w:szCs w:val="12"/>
                                        <w:lang w:val="el-GR"/>
                                      </w:rPr>
                                      <w:t>β</w:t>
                                    </w:r>
                                    <w:r>
                                      <w:rPr>
                                        <w:rFonts w:ascii="Arial" w:hAnsi="Arial" w:cs="Arial"/>
                                        <w:b/>
                                        <w:bCs/>
                                        <w:color w:val="000000" w:themeColor="text1"/>
                                        <w:kern w:val="24"/>
                                        <w:sz w:val="12"/>
                                        <w:szCs w:val="12"/>
                                      </w:rPr>
                                      <w:t>-</w:t>
                                    </w:r>
                                    <w:r>
                                      <w:rPr>
                                        <w:rFonts w:ascii="Arial" w:hAnsi="Arial" w:cs="Arial"/>
                                        <w:b/>
                                        <w:bCs/>
                                        <w:color w:val="000000" w:themeColor="text1"/>
                                        <w:kern w:val="24"/>
                                        <w:sz w:val="12"/>
                                        <w:szCs w:val="12"/>
                                      </w:rPr>
                                      <w:t>actin</w:t>
                                    </w:r>
                                  </w:p>
                                </w:txbxContent>
                              </wps:txbx>
                              <wps:bodyPr wrap="square" rtlCol="0">
                                <a:spAutoFit/>
                              </wps:bodyPr>
                            </wps:wsp>
                            <wps:wsp>
                              <wps:cNvPr id="1845265309" name="ZoneTexte 39">
                                <a:extLst>
                                  <a:ext uri="{FF2B5EF4-FFF2-40B4-BE49-F238E27FC236}">
                                    <a16:creationId xmlns:a16="http://schemas.microsoft.com/office/drawing/2014/main" id="{B56CD872-DFD4-3589-699E-2A8A76F8579C}"/>
                                  </a:ext>
                                </a:extLst>
                              </wps:cNvPr>
                              <wps:cNvSpPr txBox="1"/>
                              <wps:spPr>
                                <a:xfrm>
                                  <a:off x="629278" y="-190374"/>
                                  <a:ext cx="1778635" cy="334645"/>
                                </a:xfrm>
                                <a:prstGeom prst="rect">
                                  <a:avLst/>
                                </a:prstGeom>
                                <a:noFill/>
                              </wps:spPr>
                              <wps:txbx>
                                <w:txbxContent>
                                  <w:p w14:paraId="4FA05FDA"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Nuclear fraction NRF2</w:t>
                                    </w:r>
                                  </w:p>
                                </w:txbxContent>
                              </wps:txbx>
                              <wps:bodyPr wrap="square" rtlCol="0">
                                <a:spAutoFit/>
                              </wps:bodyPr>
                            </wps:wsp>
                            <wps:wsp>
                              <wps:cNvPr id="557077356" name="ZoneTexte 57">
                                <a:extLst>
                                  <a:ext uri="{FF2B5EF4-FFF2-40B4-BE49-F238E27FC236}">
                                    <a16:creationId xmlns:a16="http://schemas.microsoft.com/office/drawing/2014/main" id="{C93C92C0-44A7-26F1-E84A-EAB9B0E9E7AE}"/>
                                  </a:ext>
                                </a:extLst>
                              </wps:cNvPr>
                              <wps:cNvSpPr txBox="1"/>
                              <wps:spPr>
                                <a:xfrm>
                                  <a:off x="0" y="218364"/>
                                  <a:ext cx="739775" cy="358775"/>
                                </a:xfrm>
                                <a:prstGeom prst="rect">
                                  <a:avLst/>
                                </a:prstGeom>
                                <a:noFill/>
                              </wps:spPr>
                              <wps:txbx>
                                <w:txbxContent>
                                  <w:p w14:paraId="4D1A2D28"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30-150 kDa </w:t>
                                    </w:r>
                                    <w:r>
                                      <w:rPr>
                                        <w:rFonts w:ascii="Arial" w:hAnsi="Arial" w:cs="Arial"/>
                                        <w:b/>
                                        <w:bCs/>
                                        <w:color w:val="000000" w:themeColor="text1"/>
                                        <w:kern w:val="24"/>
                                        <w:sz w:val="21"/>
                                        <w:szCs w:val="21"/>
                                      </w:rPr>
                                      <w:t>-</w:t>
                                    </w:r>
                                  </w:p>
                                </w:txbxContent>
                              </wps:txbx>
                              <wps:bodyPr wrap="square" rtlCol="0">
                                <a:spAutoFit/>
                              </wps:bodyPr>
                            </wps:wsp>
                          </wpg:grpSp>
                        </wpg:grpSp>
                      </wpg:grpSp>
                      <wpg:grpSp>
                        <wpg:cNvPr id="203844023" name="Groupe 37"/>
                        <wpg:cNvGrpSpPr/>
                        <wpg:grpSpPr>
                          <a:xfrm>
                            <a:off x="3439236" y="3002507"/>
                            <a:ext cx="2880563" cy="3066946"/>
                            <a:chOff x="0" y="0"/>
                            <a:chExt cx="2880563" cy="3066946"/>
                          </a:xfrm>
                        </wpg:grpSpPr>
                        <wpg:grpSp>
                          <wpg:cNvPr id="1274823114" name="Groupe 32"/>
                          <wpg:cNvGrpSpPr/>
                          <wpg:grpSpPr>
                            <a:xfrm>
                              <a:off x="0" y="0"/>
                              <a:ext cx="2880563" cy="1978025"/>
                              <a:chOff x="-25607" y="0"/>
                              <a:chExt cx="2880998" cy="1980544"/>
                            </a:xfrm>
                          </wpg:grpSpPr>
                          <wps:wsp>
                            <wps:cNvPr id="345905043" name="ZoneTexte 7">
                              <a:extLst>
                                <a:ext uri="{FF2B5EF4-FFF2-40B4-BE49-F238E27FC236}">
                                  <a16:creationId xmlns:a16="http://schemas.microsoft.com/office/drawing/2014/main" id="{6BD02AE8-7C01-A0DA-D42E-7F04533F5F72}"/>
                                </a:ext>
                              </a:extLst>
                            </wps:cNvPr>
                            <wps:cNvSpPr txBox="1"/>
                            <wps:spPr>
                              <a:xfrm>
                                <a:off x="299923" y="0"/>
                                <a:ext cx="487680" cy="427355"/>
                              </a:xfrm>
                              <a:prstGeom prst="rect">
                                <a:avLst/>
                              </a:prstGeom>
                              <a:noFill/>
                            </wps:spPr>
                            <wps:txbx>
                              <w:txbxContent>
                                <w:p w14:paraId="1BA2CB10" w14:textId="77777777" w:rsidR="002E0932" w:rsidRDefault="002E0932" w:rsidP="002E0932">
                                  <w:pPr>
                                    <w:rPr>
                                      <w:rFonts w:hAnsi="Calibri"/>
                                      <w:b/>
                                      <w:bCs/>
                                      <w:color w:val="000000" w:themeColor="text1"/>
                                      <w:kern w:val="24"/>
                                      <w:sz w:val="28"/>
                                      <w:szCs w:val="28"/>
                                    </w:rPr>
                                  </w:pPr>
                                  <w:r>
                                    <w:rPr>
                                      <w:rFonts w:hAnsi="Calibri"/>
                                      <w:b/>
                                      <w:bCs/>
                                      <w:color w:val="000000" w:themeColor="text1"/>
                                      <w:kern w:val="24"/>
                                      <w:sz w:val="28"/>
                                      <w:szCs w:val="28"/>
                                    </w:rPr>
                                    <w:t>h</w:t>
                                  </w:r>
                                </w:p>
                              </w:txbxContent>
                            </wps:txbx>
                            <wps:bodyPr wrap="square" rtlCol="0">
                              <a:spAutoFit/>
                            </wps:bodyPr>
                          </wps:wsp>
                          <wpg:grpSp>
                            <wpg:cNvPr id="604367820" name="Groupe 25"/>
                            <wpg:cNvGrpSpPr/>
                            <wpg:grpSpPr>
                              <a:xfrm>
                                <a:off x="-25607" y="80467"/>
                                <a:ext cx="2880998" cy="1900077"/>
                                <a:chOff x="-25610" y="0"/>
                                <a:chExt cx="2881374" cy="1901797"/>
                              </a:xfrm>
                            </wpg:grpSpPr>
                            <pic:pic xmlns:pic="http://schemas.openxmlformats.org/drawingml/2006/picture">
                              <pic:nvPicPr>
                                <pic:cNvPr id="83165082" name="Image 22" descr="Une image contenant Rectangle, Dessin d’enfant, art&#10;&#10;Description générée automatiquement">
                                  <a:extLst>
                                    <a:ext uri="{FF2B5EF4-FFF2-40B4-BE49-F238E27FC236}">
                                      <a16:creationId xmlns:a16="http://schemas.microsoft.com/office/drawing/2014/main" id="{E6CA7B0E-F92F-F342-634C-0FAE16B59076}"/>
                                    </a:ext>
                                  </a:extLst>
                                </pic:cNvPr>
                                <pic:cNvPicPr>
                                  <a:picLocks noChangeAspect="1"/>
                                </pic:cNvPicPr>
                              </pic:nvPicPr>
                              <pic:blipFill rotWithShape="1">
                                <a:blip r:embed="rId11" cstate="print">
                                  <a:extLst>
                                    <a:ext uri="{BEBA8EAE-BF5A-486C-A8C5-ECC9F3942E4B}">
                                      <a14:imgProps xmlns:a14="http://schemas.microsoft.com/office/drawing/2010/main">
                                        <a14:imgLayer r:embed="rId12">
                                          <a14:imgEffect>
                                            <a14:brightnessContrast bright="-20000" contrast="42000"/>
                                          </a14:imgEffect>
                                        </a14:imgLayer>
                                      </a14:imgProps>
                                    </a:ext>
                                    <a:ext uri="{28A0092B-C50C-407E-A947-70E740481C1C}">
                                      <a14:useLocalDpi xmlns:a14="http://schemas.microsoft.com/office/drawing/2010/main" val="0"/>
                                    </a:ext>
                                  </a:extLst>
                                </a:blip>
                                <a:srcRect l="14063" t="37305" r="6483" b="39429"/>
                                <a:stretch/>
                              </pic:blipFill>
                              <pic:spPr>
                                <a:xfrm>
                                  <a:off x="409752" y="310413"/>
                                  <a:ext cx="1912176" cy="768939"/>
                                </a:xfrm>
                                <a:prstGeom prst="rect">
                                  <a:avLst/>
                                </a:prstGeom>
                              </pic:spPr>
                            </pic:pic>
                            <wps:wsp>
                              <wps:cNvPr id="2088720587" name="ZoneTexte 8">
                                <a:extLst>
                                  <a:ext uri="{FF2B5EF4-FFF2-40B4-BE49-F238E27FC236}">
                                    <a16:creationId xmlns:a16="http://schemas.microsoft.com/office/drawing/2014/main" id="{3311F3E4-2113-9762-C31E-E8556A4C2AE6}"/>
                                  </a:ext>
                                </a:extLst>
                              </wps:cNvPr>
                              <wps:cNvSpPr txBox="1"/>
                              <wps:spPr>
                                <a:xfrm>
                                  <a:off x="429905" y="0"/>
                                  <a:ext cx="1778635" cy="343535"/>
                                </a:xfrm>
                                <a:prstGeom prst="rect">
                                  <a:avLst/>
                                </a:prstGeom>
                                <a:noFill/>
                              </wps:spPr>
                              <wps:txbx>
                                <w:txbxContent>
                                  <w:p w14:paraId="071F67DB"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Whole cell lysate HIF1</w:t>
                                    </w:r>
                                    <w:r>
                                      <w:rPr>
                                        <w:b/>
                                        <w:bCs/>
                                        <w:color w:val="000000" w:themeColor="text1"/>
                                        <w:kern w:val="24"/>
                                        <w:sz w:val="18"/>
                                        <w:szCs w:val="18"/>
                                        <w:lang w:val="en-US"/>
                                      </w:rPr>
                                      <w:t>ɑ</w:t>
                                    </w:r>
                                  </w:p>
                                </w:txbxContent>
                              </wps:txbx>
                              <wps:bodyPr wrap="square" rtlCol="0">
                                <a:spAutoFit/>
                              </wps:bodyPr>
                            </wps:wsp>
                            <wps:wsp>
                              <wps:cNvPr id="156444165" name="ZoneTexte 15">
                                <a:extLst>
                                  <a:ext uri="{FF2B5EF4-FFF2-40B4-BE49-F238E27FC236}">
                                    <a16:creationId xmlns:a16="http://schemas.microsoft.com/office/drawing/2014/main" id="{F73AFF4D-D209-73AD-5906-D1F7909A4CE7}"/>
                                  </a:ext>
                                </a:extLst>
                              </wps:cNvPr>
                              <wps:cNvSpPr txBox="1"/>
                              <wps:spPr>
                                <a:xfrm>
                                  <a:off x="2208540" y="617911"/>
                                  <a:ext cx="569640" cy="284737"/>
                                </a:xfrm>
                                <a:prstGeom prst="rect">
                                  <a:avLst/>
                                </a:prstGeom>
                                <a:noFill/>
                              </wps:spPr>
                              <wps:txbx>
                                <w:txbxContent>
                                  <w:p w14:paraId="5EBD1BC6" w14:textId="18B38C8C"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HIF1</w:t>
                                    </w:r>
                                    <w:r>
                                      <w:rPr>
                                        <w:rFonts w:ascii="Times New Roman" w:hAnsi="Times New Roman" w:cs="Times New Roman"/>
                                        <w:b/>
                                        <w:bCs/>
                                        <w:color w:val="000000" w:themeColor="text1"/>
                                        <w:kern w:val="24"/>
                                        <w:sz w:val="12"/>
                                        <w:szCs w:val="12"/>
                                      </w:rPr>
                                      <w:t>ɑ</w:t>
                                    </w:r>
                                  </w:p>
                                </w:txbxContent>
                              </wps:txbx>
                              <wps:bodyPr wrap="square" rtlCol="0">
                                <a:spAutoFit/>
                              </wps:bodyPr>
                            </wps:wsp>
                            <wps:wsp>
                              <wps:cNvPr id="72543901" name="ZoneTexte 17">
                                <a:extLst>
                                  <a:ext uri="{FF2B5EF4-FFF2-40B4-BE49-F238E27FC236}">
                                    <a16:creationId xmlns:a16="http://schemas.microsoft.com/office/drawing/2014/main" id="{D06CFF04-425D-45FC-2C7F-B55780050732}"/>
                                  </a:ext>
                                </a:extLst>
                              </wps:cNvPr>
                              <wps:cNvSpPr txBox="1"/>
                              <wps:spPr>
                                <a:xfrm>
                                  <a:off x="-25610" y="624273"/>
                                  <a:ext cx="592455" cy="358775"/>
                                </a:xfrm>
                                <a:prstGeom prst="rect">
                                  <a:avLst/>
                                </a:prstGeom>
                                <a:noFill/>
                              </wps:spPr>
                              <wps:txbx>
                                <w:txbxContent>
                                  <w:p w14:paraId="6E5674A4"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00 kDa </w:t>
                                    </w:r>
                                    <w:r>
                                      <w:rPr>
                                        <w:rFonts w:ascii="Arial" w:hAnsi="Arial" w:cs="Arial"/>
                                        <w:b/>
                                        <w:bCs/>
                                        <w:color w:val="000000" w:themeColor="text1"/>
                                        <w:kern w:val="24"/>
                                        <w:sz w:val="21"/>
                                        <w:szCs w:val="21"/>
                                      </w:rPr>
                                      <w:t>-</w:t>
                                    </w:r>
                                  </w:p>
                                </w:txbxContent>
                              </wps:txbx>
                              <wps:bodyPr wrap="square" rtlCol="0">
                                <a:spAutoFit/>
                              </wps:bodyPr>
                            </wps:wsp>
                            <pic:pic xmlns:pic="http://schemas.openxmlformats.org/drawingml/2006/picture">
                              <pic:nvPicPr>
                                <pic:cNvPr id="509817528" name="Image 23" descr="Une image contenant capture d’écran, texte, Caractère coloré, conception&#10;&#10;Description générée automatiquement">
                                  <a:extLst>
                                    <a:ext uri="{FF2B5EF4-FFF2-40B4-BE49-F238E27FC236}">
                                      <a16:creationId xmlns:a16="http://schemas.microsoft.com/office/drawing/2014/main" id="{60726CEC-8FF9-6D5B-60AF-B952AA3F5482}"/>
                                    </a:ext>
                                  </a:extLst>
                                </pic:cNvPr>
                                <pic:cNvPicPr>
                                  <a:picLocks noChangeAspect="1"/>
                                </pic:cNvPicPr>
                              </pic:nvPicPr>
                              <pic:blipFill rotWithShape="1">
                                <a:blip r:embed="rId13">
                                  <a:extLst>
                                    <a:ext uri="{28A0092B-C50C-407E-A947-70E740481C1C}">
                                      <a14:useLocalDpi xmlns:a14="http://schemas.microsoft.com/office/drawing/2010/main" val="0"/>
                                    </a:ext>
                                  </a:extLst>
                                </a:blip>
                                <a:srcRect l="8574" t="33989" r="12660" b="40375"/>
                                <a:stretch/>
                              </pic:blipFill>
                              <pic:spPr>
                                <a:xfrm>
                                  <a:off x="406094" y="1049962"/>
                                  <a:ext cx="1909469" cy="851835"/>
                                </a:xfrm>
                                <a:prstGeom prst="rect">
                                  <a:avLst/>
                                </a:prstGeom>
                              </pic:spPr>
                            </pic:pic>
                            <wps:wsp>
                              <wps:cNvPr id="665287954" name="ZoneTexte 20">
                                <a:extLst>
                                  <a:ext uri="{FF2B5EF4-FFF2-40B4-BE49-F238E27FC236}">
                                    <a16:creationId xmlns:a16="http://schemas.microsoft.com/office/drawing/2014/main" id="{7DBFB512-71E4-DBF6-4623-FF1E77D0F4E9}"/>
                                  </a:ext>
                                </a:extLst>
                              </wps:cNvPr>
                              <wps:cNvSpPr txBox="1"/>
                              <wps:spPr>
                                <a:xfrm>
                                  <a:off x="7503" y="1098176"/>
                                  <a:ext cx="592455" cy="358775"/>
                                </a:xfrm>
                                <a:prstGeom prst="rect">
                                  <a:avLst/>
                                </a:prstGeom>
                                <a:noFill/>
                              </wps:spPr>
                              <wps:txbx>
                                <w:txbxContent>
                                  <w:p w14:paraId="0A56C5CB"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37 kDa </w:t>
                                    </w:r>
                                    <w:r>
                                      <w:rPr>
                                        <w:rFonts w:ascii="Arial" w:hAnsi="Arial" w:cs="Arial"/>
                                        <w:b/>
                                        <w:bCs/>
                                        <w:color w:val="000000" w:themeColor="text1"/>
                                        <w:kern w:val="24"/>
                                        <w:sz w:val="21"/>
                                        <w:szCs w:val="21"/>
                                      </w:rPr>
                                      <w:t>-</w:t>
                                    </w:r>
                                  </w:p>
                                </w:txbxContent>
                              </wps:txbx>
                              <wps:bodyPr wrap="square" rtlCol="0">
                                <a:spAutoFit/>
                              </wps:bodyPr>
                            </wps:wsp>
                            <wps:wsp>
                              <wps:cNvPr id="992750417" name="ZoneTexte 24">
                                <a:extLst>
                                  <a:ext uri="{FF2B5EF4-FFF2-40B4-BE49-F238E27FC236}">
                                    <a16:creationId xmlns:a16="http://schemas.microsoft.com/office/drawing/2014/main" id="{F21DA6CF-D0C2-E115-AAB5-66C17C1C0EB8}"/>
                                  </a:ext>
                                </a:extLst>
                              </wps:cNvPr>
                              <wps:cNvSpPr txBox="1"/>
                              <wps:spPr>
                                <a:xfrm>
                                  <a:off x="2229019" y="1123836"/>
                                  <a:ext cx="626745" cy="284480"/>
                                </a:xfrm>
                                <a:prstGeom prst="rect">
                                  <a:avLst/>
                                </a:prstGeom>
                                <a:noFill/>
                              </wps:spPr>
                              <wps:txbx>
                                <w:txbxContent>
                                  <w:p w14:paraId="08A36F9E" w14:textId="2DB683BB"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GAPDH</w:t>
                                    </w:r>
                                  </w:p>
                                </w:txbxContent>
                              </wps:txbx>
                              <wps:bodyPr wrap="square" rtlCol="0">
                                <a:spAutoFit/>
                              </wps:bodyPr>
                            </wps:wsp>
                          </wpg:grpSp>
                        </wpg:grpSp>
                        <wps:wsp>
                          <wps:cNvPr id="217" name="Zone de texte 2"/>
                          <wps:cNvSpPr txBox="1">
                            <a:spLocks noChangeArrowheads="1"/>
                          </wps:cNvSpPr>
                          <wps:spPr bwMode="auto">
                            <a:xfrm>
                              <a:off x="177421" y="2129051"/>
                              <a:ext cx="2478405" cy="937895"/>
                            </a:xfrm>
                            <a:prstGeom prst="rect">
                              <a:avLst/>
                            </a:prstGeom>
                            <a:solidFill>
                              <a:srgbClr val="FFFFFF"/>
                            </a:solidFill>
                            <a:ln w="9525">
                              <a:noFill/>
                              <a:miter lim="800000"/>
                              <a:headEnd/>
                              <a:tailEnd/>
                            </a:ln>
                          </wps:spPr>
                          <wps:txbx>
                            <w:txbxContent>
                              <w:p w14:paraId="5E62325E" w14:textId="24E5550B" w:rsidR="00066DAD" w:rsidRPr="00066DAD" w:rsidRDefault="00066DAD" w:rsidP="00066DAD">
                                <w:pPr>
                                  <w:jc w:val="both"/>
                                  <w:rPr>
                                    <w:lang w:val="en-US"/>
                                  </w:rPr>
                                </w:pPr>
                                <w:r w:rsidRPr="00066DAD">
                                  <w:rPr>
                                    <w:lang w:val="en-US"/>
                                  </w:rPr>
                                  <w:t>As HIF1</w:t>
                                </w:r>
                                <w:r w:rsidRPr="00066DAD">
                                  <w:rPr>
                                    <w:rFonts w:ascii="Times New Roman" w:hAnsi="Times New Roman" w:cs="Times New Roman"/>
                                    <w:lang w:val="en-US"/>
                                  </w:rPr>
                                  <w:t>ɑ</w:t>
                                </w:r>
                                <w:r w:rsidRPr="00066DAD">
                                  <w:rPr>
                                    <w:lang w:val="en-US"/>
                                  </w:rPr>
                                  <w:t xml:space="preserve"> expression is quite l</w:t>
                                </w:r>
                                <w:r>
                                  <w:rPr>
                                    <w:lang w:val="en-US"/>
                                  </w:rPr>
                                  <w:t>ow compared to GAPDH, two acquisitions were necessary for this gel, hence the background difference</w:t>
                                </w:r>
                              </w:p>
                            </w:txbxContent>
                          </wps:txbx>
                          <wps:bodyPr rot="0" vert="horz" wrap="square" lIns="91440" tIns="45720" rIns="91440" bIns="45720" anchor="t" anchorCtr="0">
                            <a:spAutoFit/>
                          </wps:bodyPr>
                        </wps:wsp>
                      </wpg:grpSp>
                    </wpg:wgp>
                  </a:graphicData>
                </a:graphic>
              </wp:anchor>
            </w:drawing>
          </mc:Choice>
          <mc:Fallback>
            <w:pict>
              <v:group w14:anchorId="78E5256F" id="Groupe 38" o:spid="_x0000_s1026" style="position:absolute;margin-left:.1pt;margin-top:33.4pt;width:497.6pt;height:477.9pt;z-index:251720704" coordsize="63197,60694" o:gfxdata="UEsDBBQABgAIAAAAIQDXscs7JAEAAIECAAATAAAAW0NvbnRlbnRfVHlwZXNdLnhtbJSSTU7DMBCF&#10;90jcwfIWJQ5dIISSdEHKEhAqB7DsSeKS2JbHpO3tcX4qQZRUYunxfO/NGzvdntqGdOBQGZ3R+zih&#10;BLQwUukqo5/7l+iREvRcS94YDRk9A9JtfnuT7s8WkARaY0Zr7+0TYyhqaDnGxoION6VxLffh6Cpm&#10;ufjiFbBNkjwwYbQH7SPfa9A8LaDk340nu1Moj5McbEXJ89jXW2VUtT1/sFBRtohYvYz09WXCQYMz&#10;F25towT3YR2s03IWJZpixIEcerBWFu9C1hWHo7QzgzFGL91iZGvjzQrai/7dwO/ZJsu38HROSSDv&#10;3PlX3oY9MemQwcYURsTXNaYhTFkqAXHhcDdQlzhr2tIctYPuv+JFwD6gu6iz4QPlPwAAAP//AwBQ&#10;SwMEFAAGAAgAAAAhADj9If/WAAAAlAEAAAsAAABfcmVscy8ucmVsc6SQwWrDMAyG74O9g9F9cZrD&#10;GKNOL6PQa+kewNiKYxpbRjLZ+vYzg8EyettRv9D3iX9/+EyLWpElUjaw63pQmB35mIOB98vx6QWU&#10;VJu9XSijgRsKHMbHh/0ZF1vbkcyxiGqULAbmWsur1uJmTFY6KpjbZiJOtraRgy7WXW1APfT9s+bf&#10;DBg3THXyBvjkB1CXW2nmP+wUHZPQVDtHSdM0RXePqj195DOujWI5YDXgWb5DxrVrz4G+79390xvY&#10;ljm6I9uEb+S2fhyoZT96vely/AIAAP//AwBQSwMEFAAGAAgAAAAhAA+kPOE+DAAALUMAAA4AAABk&#10;cnMvZTJvRG9jLnhtbORc247byBF9D5B/IBQgT2sP+8Jm98TjheNbDGwSI7uLAHnjUJwRsRKpJTme&#10;cZ7yG/mD+Dv8J/mSnOpu3nSxTe2MFooNWCNKaqrrXnWqWk++vVstg3dZVedlcTFjj8NZkBVpOc+L&#10;64vZjz+8eqRnQd0kxTxZlkV2MXuf1bNvn/72N09u1+cZLxflcp5VAW5S1Oe364vZomnW52dndbrI&#10;Vkn9uFxnBd68KqtV0uCyuj6bV8kt7r5anvEwVGe3ZTVfV2Wa1TVefeHenD2197+6ytLmr1dXddYE&#10;y4sZ9tbYx8o+XtLj2dMnyfl1lawXeeq3kRywi1WSF/jS7lYvkiYJbqp861arPK3KurxqHqfl6qy8&#10;usrTzNIAali4Qc3rqrxZW1quz2+v1x2bwNoNPh182/Qv715X6+/Xbytw4nZ9DV7YK6Ll7qpa0V/s&#10;MrizLHvfsSy7a4IULyrBTGzMLEjxngqVkZFwTE0X4PzWunTx8jMrz9ovPhttp7tw28S+31ZBPofO&#10;ccWMUCxSs6BIVtAxy7Ys4IY2QusmEKmZ1vEs2CaU64ixCCpEhLKYx9C+DUIfsVgzMVzcU0vLYy37&#10;5TLmtHwPtes8Pcd/L3E825L45y0Dq5qbKpv5m6y+6B6rpPrpZv0IyrlOmvwyX+bNe2toUEPaVPHu&#10;bZ6+rdxFL4SO929WyXUWRLNgntUp7OzHIgty+1paFk1WJAX0JlnTxoL5f//1748f0iopfv+7u2d/&#10;sA8vaFm+buBOguuPH4qPH6qPH7IguWlKeID855tslRUNcY52Qxtw20mIXd+V6U91UJTPF0lxnT2r&#10;1zB/CMvyefzxM7oc0XK5zNev8uUyqMrm73mz+H6RrKFLzFo1venZCJo2bG+HJJxdvyjTG9qtc1RV&#10;tgQBZVEv8nU9C6rzbHWZQX+rN3O7w+S8rtK/YcfkqriOwUNsXoQmBnPxrVEc4SU4LSFUqJ3q1U2V&#10;NemC9IgIamlwzKlh1MHl7Z/LOeggBlpSNow6UjKM4aOh1LAjHsXuxq15Q2cVp++1Wi+V4iyy7GyN&#10;FHyv6uZ1Vq4CegJyQIH9ouTdd3XjNLz9CDmTZUGPRUm8du/SK3b7tGH/FNQM3FFnxa3JGx4rLSK4&#10;mg2TV7S5iSa/bbYt9WOj5ZpzsApfkJx3zs0uhoDAP+c6/Nutl8MtOFdgsGUgbqGUdRt77P52jTBY&#10;t7qGqy1tm+TprRJDGnTb3li5ipmUCg7Ic+8fCM0/gOgsYHZz/uMUFYLm7o8l/LxVUXrdCakXvw8O&#10;nAiNnfOLpDTaR4GWlVLLKPR6BOVW0Ckn/VYfWx35QjXqFajfFD1r7i7vrArU55fl/D0IuEVwv5jV&#10;P98k5AurZvm8tLkAibFeP4NdvMqtntJytwZKSBcQhGPdg0uECQO9kEqDQy6GDURi4wTtBxKcIpKB&#10;akqmmeN4ct5KJBYmJidDiikiTc8fTCIuUDvbbJl8GoJRERygEQKRe0swVsUPEAyDqLXzGSaSnFmn&#10;1QsmMly2LvcogukU7IQsRopYxVEY75KLbBVtosFwLuOYwStShhdqVBcb0RC6EEufAnItpR678smx&#10;8FNOzJpMp2EnJBmlEFqMiNgOi/HhebIriwSCqAsujBsVWQn3FsNipCmi9WVCKvnQvqxTsRMSTGQE&#10;NyHfEfVR1viYOdFiBEyAuexxkP20EUYizsNEbISRSA4eMuZbc7FS78P4L40wfQFqEwJfG7v80pbJ&#10;XarZ5qU8RpgNybePK1HrRyampSKMQk4BmuKzZMxWs73Oc2MMki6fWKI4UNr68UFuCtZjrZUtvfrS&#10;F977Vu5JSamwwP+TKUVZZKQWOjSdorualFtGEDWUCf8fVI1e3IOqUUQcTpJKXrJy1IxUz1HJCE0i&#10;C0fCew8FoxLQNNIsHsqYbYRIZjgKVu+KmYhDeGv66k65JgfJSQXjEaonhowtZIwREzZTQrD/MEfK&#10;ZchM6IAnrlEd+Tqzd6VCx13m8bDlk3WlXaQ+oQCnY0AjShKftgTThYaJEY4pEfuy1gD82MoIj52r&#10;+0hyYkWU0obBE0C/twTTKdpEwXChgQC53GOXZBQy+N5ijpCrW4u9v+SD7vTguAPy9DA0EVWbW4Lp&#10;NG2iYJQEyIWGAAIEUpLtTB3YnXdkqKofPlP3TYCTMhiBeieMjNnhyKKOnoliwb0okWRCo1tjc4E2&#10;tsSono4LBHXlxgkFFwbsVobSsB2IQ9QhKBOFIkOuQmcrPk1vhXL02ol1CO/9CGVYPO3v3RngnjpS&#10;fcj2vTvhdzOpd+dUHPgAeoEbfocbxO4WIWAIHAY4j7WCDsl3q3dUS7tXdgltTyh1L47ituEc0IcJ&#10;Q9H1P3q42LVfaRtTdZEpCGNYMv56utjZ0/3o4n79iwD5MaCxXWbS6p93UQfoHxBjsVEUjbUvjsPQ&#10;ge1btfojFAG8XT2s2DmndrNrImE9GnGjomqsg6dWscMBuuzDFerI6SY1j78JGmhqhj/J5TJLboLL&#10;ZVKkX3lL2bffBuAABS8LDqBEImyEWsohJhKsFzwQFwiu0Bj/U9sl963ASIfaIwQ6hKcdZxtMxzIC&#10;FuN0WRpDWTr20PnThwUIRiAePGSL3AkZKjTJTBfd2yESj/Qe4AhGxtz6UriCgSkDL1RydyCi1QLt&#10;DR+kXnbgHeeinbdhmEKh5H3IvrErOE44MlEMTGRXPxl9M2zugGjEUckb6rUQzhRHAJIcJ1o+Uj+Z&#10;wh91L9GKAeY34sJkJfpsKwaDPZ6S+4pJR6jv0DYRGkMb4ONmfScOLbzRbJEAo0kwMSezGQvm6N1L&#10;JOSnJxjGKHtDwx/Bbksyh1becAzIHrxoTIye/oZoBFJZ73mPYzMd6nZCNsPgTbiKMHi1QzSHVt+Y&#10;IaDZITKakWNv3dnxO5hu6oA88wnJJoriEHBsP+o5qHsOtRofY1AUbhaNx5+Q6Wi4H5n0ucC4gTl8&#10;fW9txEOBEQc4lNYM2tLIb3JSRiSkMAjp1gAAOXJMbox9E9c6jKjFb8eRQgr+PrB8tkDfs7JLKHtq&#10;XYG+LwXkMZBLwXqApyXYV6OTCHZatZG0jIjE3LQGIxwbOiIf8Uj5PpBfPCgDQSnyZZ86GzBMjrOe&#10;TUqPkWEg9UKjWnZa0ltkp8wTgQjbn8b94Cs3+Hd8UOzeQf09yoeJMKFi3SdqbfnhI+gk3RvokAZU&#10;sMPSBloUAozwnxgpISZBBxIYKSHauiiT7ECrCVls7PI95nZqWIQWTKEs7nq7fnYA15/AJGhqGxPn&#10;S2AQmF/HORQ72p4VV5h2/yZIquYrByNIW3AIqMEc+rrK3fg+ZhH6cXeGMgIWT/PuMeZeLDiBPhJe&#10;onl3I91Rji8YX6AZh3ai2MMREhP0AOhJmQWgPlfH9XM0DEgwoxF70mfMKxkk0MN6emIluWeQ/Qie&#10;mAN1waEUyvq3SorOjU10xWA8vPvQEexOWCU6VmMYYiLbhicCKCd1U+b0jAa63fhwl3vfT3JEN3/w&#10;Bit1IqSES9mWiTtIQbuYKBTgRzry0IiC+3Wdm16jI+D4gynV2OHJnX++f8kgap1eBQ7kDDlpuGtK&#10;9dDEheKuD5uK08DjOMU9OjLC77mld2qxPAqNZvD9HcbigznCyieC+fbptK7B8DypkrT5+B+cXUvL&#10;ZYmTad/gSZFm9rzaVx7kfbk2iOo6ojyRgrowGmgKOg44rEkIFKK6BLrti5/PNh92RnU0znF3BG0E&#10;dbSRPYrexSeDt2kMhcI6zl6i5XuaYV0pKHCMcyLbEaT3uxMjCA5OuPoKQ1mwkF8bwcWw6unFD0xf&#10;g40S869b2ZYbejoosmNA32PrjAG6dyB9H9oVju7hbINV6qMcQOkHWu8n6eoRijEidZRkDHn+UFgI&#10;Aq5zHHT6t2VH7pDgxrniqipvF1kyx+FMG2FBVJfEuWYXpa+fPXpLjRSEaHJhHKdaQpyYgRn0wsZo&#10;gpbtmUkjYm1+kQtD9VQu8zmdu7VUVdeXz5dV8C7BachX9p93kKOPLYvg9mJmIgBVtKprkyXnq7zB&#10;Lzcs8xX8K0CE9jQ8MeZlMbeUNEm+dM+RfdpjvsSpHbl9bzFezXAIm9Af+mUJPFmU1T9nG6c5lm8K&#10;8B/jWJTqNvZCog2Ji2r4zuXwHYwF4FYXs2YWuKfPG1yFlrIvOAq6pbz4TQbbuPa/H0E/+jC8tire&#10;/8rF0/8BAAD//wMAUEsDBAoAAAAAAAAAIQC11FpS1DQEANQ0BAAUAAAAZHJzL21lZGlhL2ltYWdl&#10;MS5wbmeJUE5HDQoaCgAAAA1JSERSAAABrwAAA5EIAgAAAMrmuqIAAAABc1JHQgCuzhzpAAD/yklE&#10;QVR4Xuz9Z7MlSZIdCL5LHg2anFQWZ12NxsoIRCCCP7Mrg8HiN65gwZqie2Y+LGYBaQZUdXVXVVaS&#10;iIzMYI9dMkf1mB1XNzP36/e9iKxCozw9X/h1N6KmpnpMTY3N/uwv/mg2m239OvBrsVhsNhv85Hu8&#10;mc/neIPr+vr68PAQAfwlgzcuREIC6/V6tVohkcViOZ9ZaDzjL1Lc2r/p52Aq/gEB573AG4ZnUjsv&#10;lkLB9KzC8mFial0RMq8KAlIB89fi505qYwAxXy+9LMb5IliT+O0WNZgqcXq+qDLUssiOtY+XqHqr&#10;vj5LvYqMwwNkJKFq0jArPnpNq2qaUSiK00sUqx5yiwLGGkdq+MkE+R5/8fIG6e8bpWJjSmC6KA4y&#10;yrULhY1KrYojE4ZyEVWutovNbA6VJ5cQq5Y9SkuUVTIQb8RGi75ZA0pi5RZ6R1L5EtDht1WKYc76&#10;erXeLJdHJ8enT58+O1gcrjez1Xp752i5uL5Ybg+Xx1dnDzZ379/frO9cr5MIUZILPkSe57xMRwho&#10;JsN/8X/+KbFP1CyXS3xg4VnOATQshLIHT4iNFJgIMpsdmISRQUNoqNrt4VeJhkhwOn6BeNQWMqXa&#10;dQkrL9bRdBEcB7hXh4aWEmgD/U63FQE/ZzOrmnhRFmtVdChc1SpXSGEREaLv8m3SnJM15qxW6+US&#10;1WhC42TEeHj5NaEhRXEQBUYBiaxg9EJ7GQ/vpT+jKb2aj68VDYllRBMWlheKv7M5IZessheL680W&#10;Bg01B7IROU/Iq3lBMClEFMydB7VtCqHwR2hIylcbgCHg9OD58xewq1bLgxcX59vVwfv379+bbc8W&#10;88XRen73YHN4fLE6Xhwczw+MfpKBBzThV1dXtcwEBOjUf/Gv/vW/FL8E8xHvY1MM1hi0ORdAqtgR&#10;i081NhDLzPIUes0+uRUhmD8ll4F62pHR9Ojx2uW70E8SYC93wtyUMLFqIScZW0lU72JIR5NBnclA&#10;M8m2peXF1PyfZGLHctVsdO55o1PREWCuJ7GZ/8nQi9Xh2oH/Ue+Jq/2ygaRUFkn5RMAqWDBmRpYy&#10;sAOS6mKKFUQEMo0v8UALQPTvFJsi+wGu7iBS0KxwQxA5lFBBZ5LFLJaIRTSMZlqU11jLkQbEgh0D&#10;EIEhTWtaBhOCCQejghdhmLLEgFyO1DYlU5USgQgmAQoEUw8v7927d3hqHRTYi3eOjw63m6PterO+&#10;OlgeALNhyR6sDZ1Ac265jf4I0CSpIywzh1nPZVKq1yBCSVNtcpNxgDjcKKOrqPHcTRj+7PoayAP0&#10;AEbZtlBRI6eKmpZu54daEph+vJWpXlKr65C3fePFBCAynaEspmQ9JQyzUMgSdMgaMbPPOpPbyXfK&#10;wm0CIMOhY581M3R6LBaHXrnNu6PhZqCwAzNe6WcqbVRpQgbfoOT74uCroi5p4yvqpKMUVHhUp/qt&#10;sRkgH4h08SqKQyNRCMKQ7PPRD4bLQDNcSq02EmteKXAhOfEnnonpJ36dHZ3eO7m3mB9CKs+3m6sN&#10;Ov6H1xfz2Wq+2FzN3UQT+pMPwlZVNAPwa7T2vOuaLzWVfGFuHUM7RIKlNz/YuHK42dFZLF0Rpbf+&#10;EYE8MEzc60sgIdAQHTdql1ESb74Pb/p8SzYDoqVucvzMqrrJlewnEGS3riJx8cYtUEN8p7bLtILv&#10;wKJsNQmwnNtFYXusKDgTYJfBwATcyF0PuRjWpy5e7scVCg11hh0lXgDHPlUd/JkwrdAqWpNot3NG&#10;zGlUTSKWlmtFnqfjYtZ9vVn9RjJiNlQA2QtJzs0VYF4FYcd+jOvbQdPj1kWLshQVcxcTsghlvkUD&#10;kGnS789i8qcpeNV1QAXE2/TWo2Tb0PW3f+tNFgFIAZiMpJcHW3gMKRKdZ5b8EecLU50k9cDR8c3N&#10;MphuKyP8YHvn9PQQpuHscDVbzOZHc9iCIAv5LYDv18BpdK8NtvxSMdkwsDj61DkN5SES+9QRTpWa&#10;gS+bJdlnbtBgV8iPCEkopNI7bm5ny4XZGlAqQh7hYOhuCRMr2xJtilpdqUVTMySgTmf+2E+7lYLV&#10;CihBfRSIWaSfZdN74bkXGcKMw1/vayZDHEiyRHlKGTCbVBXpeXyQKWpL/UwBEiayTpttlfTEG0in&#10;YLRtGkwoc4eJFKUdqr4bvI/tvaKrrqEkVE4ZFzfIYmIUqb00qBbj8aQ64Mh1Ts4R+Ih9uIquYsxO&#10;jR9hwhL0G3WI7qX1MLMTMMEx5N/lgl0HZjfTT/8qvU7g6PLgWNC4hP4FE4SV/h4uR5MKeADRw7y8&#10;ugSdZ3dOjKTZgvbRfDPbXrvttblYrxHAu8N5FKVAw1JbswJ4Tje/OjuFw5dqkN102a7RIIC589ni&#10;cDlfLnBbBDMaO2s0NobFc6ArGhIyi2QK3e7BGDclBSNHujQtSkw25nJzjvdtw4mUTyndUJi2CVfY&#10;p6r32xTsa4tb2F+s1lCzXxshryujvo2S+jHj1uVQA1CoJBlFqFWCXYvoBRrW4kE0rD8IDVUvtObg&#10;yjg6PAJyw/Qzg2oxA8TgCR3Qjf2DV/AfXtMUAPwwlixBtRND1lJCw+bnbB4n05pyozkKuQz2NZoE&#10;ZJP3nUAr/YrAxLkZvIu5Bc1WTNEyBDi1tAu/QxE4557T2iFa3bBa2RxlZcgcSCHZI8ZLL06XixXC&#10;RussOLvMdZOugogv3uImp8RQ3U9RjtCMdcZgZAVnB/ibiZxpyigdGpR4WqAJL5QyX7JXPSRb5N4t&#10;sbJm7xRGDYVhfemiSFOHpSpdo77LCdNsy5lgkUsNweOlSEo0SkAzdxYwsp0/IxtjYUlGTCrqHePK&#10;uqR7UIxq/oypdWCUC1JqXx7lJ8dqlReXVE2wWpczWFaLLXyE8xlm1GyhqpB24CJMrRnGnwGIZjIa&#10;D8P0KZaa9RLLK1cA8hqzDcVBda37VVj41Hts5Ww3dOLTX1Cru99+FJXRGmOJPScD13AXP4c8/c1g&#10;4y8tU5ci6xdUssu4Y7lbXaA1cAd9P/Bt1HlwYIQOWZe68RGe3UMruSvEqTMsZrx6pY7IcpuC/cbj&#10;RhDMLcreRKnLecs2YO+MhyMMNUgFLqhhiCkRQYZgt/le1hLjxp/jXB1s9vozQ2ZwLnPsx+2q9Qy9&#10;ZPNUGr6skOMVXpgD2907JJ0OkNhmx7aK+RLiGmjYkWWtP/x+livMAFo69qZyBNBKUmnd0QlSDmC9&#10;wplpMyK36+7OflgnGnCx5k3nLKYW2VsriYZtDFoHNPPmYsPuvO7KteHGrTtHaNax7dIQfF9oemMj&#10;TDOPLKSAgT+9bmlTRIYkuHK2poCFKOeqaDv7ELjoQbgVbLZw9A+G0fOCyT3vXxSynZVBERq6vYE3&#10;KhID2ckYtY8Ka2I3ARPMvcIeaaY5CHYYekzdn2RyDtE/VMXKrhcxt6ydvHIsreXJaOZYmMOFfVT6&#10;BzMRGwyDHCwwhsobFhduM8L85s/8MglPGhuYzX3KC/3ZcPyVs0TFwNiNZbbBAWSooSuZh6ZcNot5&#10;jv7mbLE9PFij22kyfXCwwkjvIZyXBweYYIgZLJoLmKx1qonGUnwysqElImN8xtKM0lxkTCcpJdJn&#10;/SS3KR7YGRu8DBw9H4voFpbbtbIP/Wu+4QHlnd9kp4RbZ10eTTtlp/ynAIMtTz8BBePwcRxEZiOj&#10;yiviRRwJJIfRjfx2pxqwzloo04OhuuRVlB3hYwoFFFJscoK1bRhSHh+vKagsKCp/ekYht521tjPA&#10;VPkY5Pn0BEyPDVZ8HQX/7gvWyozl2lW6rJB9U6dkuX+V9E4Rv5ACs7D+hPRfIy1R5l1502SJZBv5&#10;hGRv0HbBRZ9iNcrUfSEAUZ6JheFbW9jhE3wXAEkMLqO/jL49+qWeeZppZBGDuZaS8ipKKOXJ9mzD&#10;ASXsJRQoL1zvvTJ51nn4GGCOIRVv91t3OcpM0gfEMLQck0Y/bjyG0HOuk54g3GNlHx9jcf+BN7Hp&#10;3kffyrC9gZosfs2Ux/hG2dqle7eh83XF1Uzg15XBPulSZoU7N4bCffLcO+ygVTshpVHTvuumOAeS&#10;/mbwnZD6riCinEnbUDamiNoK4cUW82wwtr2db87NQoTZaDbrDMuCk1RH47dLJ3c+DKpcBxpoGI0g&#10;xoxtD3/6FISuZY8wSkPS53UDo224h62KL7jp5mwjGQ/ANYn2nojJJYqInzwO9ITlbr8T3bsFr3Tz&#10;qYEqgu38CWeZ7COaRbkBYVvU/fTiYyk3Wx7D96IVkVHJTAuS4tc67i6RKFqmrjvvEWnQ8S4MOvuq&#10;2z2hVor8pp3tUJvUSzy7h5rKP9S+jhSzFraRwMOt5k5G7heAYl8bVnEuDlkOPnBOMrsRdRRlTDaO&#10;BNhJInlVuPaUZowurpJjfWuyI4NRRFLxQFsmoUn10O85yUB2PMg5jpcoz3W16a6RyBjdocAcO2mK&#10;z2wOI/B8tsXE6ytzKS5m13C4mGdhO7umZVkUWTKjOdiS57bfkMwSCgg7+4XptIv94q5eoSE+gLI2&#10;v6Y/h64xXIq9nnLvp+WpdKZ1SwtQ1pKYHb2yIXwko+VZ4wPriWwpWoJe1y4xaHfWGUZvM8OpB3Ct&#10;4vTUYVd7sFP1BhAz60f8fBsNvyEdX2+0ZgF7KmBOqK9j3uJ4uevWQpi+N8M0NuAucQkfH3ZdycQZ&#10;D5b0K+zwknLJcMToNoqR/TgYRcH0wovFHIAIo3C+WRysMPcQoHO9xj9c6RH61QLHSAmbE1NtfWZd&#10;6oOsodD6pd4WxhLiBMMU78AWJXgnzUa515vrqy0WD84B0cjrCr83RqStA9/OEBT32kaHEPgAk4dw&#10;4xleW6xHXG8xo9ynER1sV7MDILx5aq2DCU/nDo9lk92pNRuuCudXnk1q4wmptQQ3Mh+s7N4VhfaX&#10;m3mw8xv6vwPAUXX/Jazj8MFgtWRH2zPayBn4igmPHUYL68vG3wnfG8s8YY62vfKroLDFhI5mWUnT&#10;ydiZvoSn2Tb3RMsXYEGlsGfT8hBrJNrs2CmNkfih8jKMtHV6eWXoMEpFDCUNJYF1hh6oTZLjzAir&#10;3LxOhaOEGk7xQdw80uJjpzDOoPk28AJbBxvYWE/KldrdQ4Zn/b4LySBtNn3QxjRsDMb0fYY1QjbI&#10;ZzNoHK6IjcvZwaENRKBHjKHag6vF4uVyDrg42Mxnl7jRUd6s5s/WswvfBQvBU3kDr1LXymeJ2cZd&#10;yTaRvok74lqoj86hGVHJMNRNQK2osu1TNgeXV1gjM79aAexAGJ5ta55rwOIKK2fstp94wLJr5yBm&#10;zeMrQvoYsw2jG7uNSRw6o9fidV00hdmxLaqKbLTPyWJ+XTSMpBvbt/w8boHWicXwk4pQ8IEiUb6E&#10;z8QN5pSiC10z5KQsv95AE117scgqmsyFSHKYhpmcFYyrv0MsbYlcbP8SsMbcC5GoeT6EpLES6wrN&#10;xbHGjeMiPhbq6j1yyxGeV7qa/roiw6Jw1c0jisNjsKoOQqXvFWK3tbXJkshqaBppKzkoj7DY8ASo&#10;XXG8GzSsgCnI28DJhmjtdQ0gSd/pALAc2T7A0wFSuE7Tkg7GCJ+d9Y0RCRhE8JPIVMwqMb9eL8+v&#10;ti8uNy8vt+eXgLkZYPHienu12l6uNryv/Lbn6zXua6xoNiMRDkSbcYMBcgdrqpmcsiUNxaBENUYx&#10;fRQlNR1sowqt7I977EizMBV3kTQJAKJkNw26KpVi2KRoSIoitJuZEcsxZnfjdWzjBRmyoWprrlZ7&#10;haF4j/+s6tqC0wvGixvT8Rqiqo+JvTZjCJWGKj5S26RtJEBBp7KeEkVxKf9u5VjXLf8tVyhrGCC5&#10;+/vrl73PBziCSWgdxKDEiYm1liVTNzemsa2qDXPqqV3eHuMG9F3b7g3Wk8acHvRGMY4C6xQ9zO0B&#10;Fu6lkR01G0I2NQlpJh1/N6WKPHJq0uQ7n5vWcxrKGpDIAMeuNuuL66tLeJSx585mc7neYBbQxRor&#10;CTcXK7svNwf4e+7P9nC95n1xvbm4Aj6iW80NAezSgt96nIT+VLznyIb6vFXnsZs0k1yweWAhb9mS&#10;lnNHdwHFQoMhTDNnlJhQDJsUHro8OMNlG8mtGaJ46fLV1JCm4TABRHvGY7QC6lGU2l7YK1P5VSdQ&#10;9RqDtJqxHtAXEu6qtMN1GzlDTBE4FnN6RwomfKlbtduwo1lHGSJYJzdxTHdEoq9rswXdGrEG1Cc5&#10;W+cXs1g4/mm3b1JlNlF3o2+3WWBHsOsV+oLc7NVUJ/Ehtyt12R2CrTNNpdADx1W4jYhGPxwWCA52&#10;48N6MYf3cIuhZiAihpSvgYYwDGEyXlvPPucbB3yCQZodllgASJOw4G+1Dk8KlmigNxP2LMGUI8K+&#10;0eLmANtKYJzWLDzgGjr9SzoKV4Bs9xteXcM23NIw7O6r9dX16vIKnWiwOG0uEwbsk7keerXlQnHH&#10;r96d2SW+NfqYdBFKerh7RWhavc9QDRDvGpqIjomhju1t1GFMASvaYuACKDv38WuiZkqy0Yjb155q&#10;pl8YROP20UTriWYjNWU6kXJo3sxYm8K9oTAsl75OKWZXEeuZDYRCDXFbp80mgeANtpKxv2lOSHqP&#10;nYJxY38vu9HVw09YOdi/CoF9JuZORxdZSt5SAetGmkXpUD4Pp7BlWmFI2RyGAGyYbBhpNp/dFsYY&#10;7srdryaKzLHOMXZ7jXxUN1mUObhws2xzhvqyLRqJKV6m2A0o27OG8x9NZDBUfjjfHC1nhzN4lg9Q&#10;PpwJgAfOAHHMsk7+FVZag73W7U/2+TWg1AJvT47MEHbXQfIeMOOI2jWIq0lhIZtNqEQkMyUVh4Ul&#10;u4OXumdiFAmqyTO7NPkgkgvYl+/YJSaLnvySLa/uXid9h765d7u4OaOnKB0bRd1NhoyoU+RnK+Ud&#10;2joRNciZuk8Uc49a3UP3yis/8rUQHoYscKpZJOmP1CTGHZLDwkCLGs58ha11veQ3petmhOBCyYvS&#10;KYt2MNNarjaBKx9uqwsf3pzDj3ZtTixbjoJn2IA+sMnxADcMYQatlhusC7ENB+frFYYxtuj8Xa6x&#10;a/r86OTQZ8LYtED23WjVNeXQXvowS2KLD8rAW3HkB1FoKMecaEgjbbIFmkG1J+r78x3YLvHALHPk&#10;2S4P1nuGRbtkCIy7QL9hAmJTHK+dtIS5bUgLcbTjG2VUdROLkQKzM5tAi/PD51hfnXb/cetxgaU0&#10;uBeAxhl2lscJK7iXh77HvJ+d4qEM+sxJCdbaasCkC1IJZEdZ3KmWDDBF8z2kBWYUuoqiXUwJZtZ1&#10;7yO1peo55M58VN26fd4BIf55jPjorQh2YJFs184HjunlFBrGS1GkXwAffg6hW5HsTsRsFmSIfvXc&#10;pfM1/6MITeQDyzKwbD8JT12QOiMhoOo3lq5FTNuxy5AyPPlzYrliMOWe+GaSZ+OW6GFerg/gyzpf&#10;bS+u4fff2G2uf7vPr+Hdgt8f7q+Dy9XB5WaN+3x1fbWGc8wGSm0sAAYkqYqaXO4D0pXYQDCXQm87&#10;LYgynzeyM62kfeU9MfjoVov5FTx1vq8Kfm/QX16Z/3KzusBCZttdy+e65EMOqGj+9z/9738c5bKD&#10;5NBr1l6YmFPKrrvDdnfWTOKsuSytVUHrcXGxfXmNNgQnoqyx66NGuJ0vbtLQMHQT0tYyZwsun9cC&#10;iNzcO5mhUTk8nGFLYj9aJe0jRCIjWAwB3xQozMXvjhwRE0IbYMsYI6P4zPTpUjUxXNu4Dxoj/KLp&#10;bl/7pOKlklVBQtqJDKkxE46552dr4lrv07tmHEJ5laA1VfF9zL3Iwqt+rJOophQRoQxsRZjIEOTF&#10;ho3p16weKulQFTMdklpj9JAIRaEqcqxLoaIx/ZozRZSmcsWSxrL0yuXCrpDN2hmvlCHRrerFAAST&#10;VgwsNuuvrg7Oz+Gzsv0DXWh7Jqp4a8Xf4rim9BXvbSDYtx6AF/D+6fLOyfxwscYup4ewhmyENxWn&#10;WRDOIZG0cOsX7DuLja9jjeQ69T6cr23HOg+4Cr0A7qvbHty5thXB6OdjtcQCpwUcrZeHJwezI/SJ&#10;fRWzqY/kBOXr9ZRVAUVHAHGoRYBFKTknEwSjhPaV29gwnrE9OMzTA/Nnwl4FLzlQnkuapjQn/vng&#10;MTeQtAEaY+cWfLNDX+DPxIfUJiTQEzjIP6iBlCz5g3Z4rVT9UvS+F1KukFQD/fQdM/I8IHOP+E92&#10;CLyn3BejGJdiEe9Bt3cFJXSO5hT6PWaxiEQm966fIeNXl2NYhFOiVWF0FNrYhKeeDicnQW+taEug&#10;07txoyY2eAUrQCcnRQw1inofsxiC5iHYlebUAWq0HUpkKFMB6zCTG53lEWZG+BspddH2UDY4Vw78&#10;NKMPlh5ch67csXINB1wrTUHhEDtEZ8+2e7KOnoPFAp4xfJnP3FfmC+iskNitgIZYW0ONP+GQMsvR&#10;HT8gBh3bmlrfrcbSy/9aeHLKGyg4D71DasYb9p0GOKYpiyCdqykCoM1Lv2HSldz4gwiGJj6iqW+i&#10;oZCR67RNLFc2y9pOrfJNcNBGgCQPRnCwUvoXYzxVk6OtvmuZ9fIPDQpnh+jp2297730A4WdvoyFK&#10;ahAOBtshQDl8ClxosliRcC9ZgkZsaat5beQWLWNAcKz2o3RNaAWFCTeHdKZ8TzqUdV8FcwNrPM5F&#10;KymnPMRVpeRk1J+CLZTInf1fcY8Palf4LOSqhxcQIL6MEUWbfK+kU4O8BeoVBamLVuelKMWDCVM+&#10;oKPWySYa1g1D5Gq/rspfNThGYZ4qHn3OF5jYJIY45d5om7ACWEQrA0yBKbPAOg+gm/v+gIBwbB0t&#10;DjDHfDHbYiTAbn7yv7xtLTHmSM+2R5iK7mhoO52OoqFrreaPsAAdGrIWeorptpPpV9Yl28PGkQ7B&#10;VotDGwMH+CCejY/jHzyi92a273bdLWB1iZpbT9kGU/wMZeYUhx2IhhKFy8tLjj77m2xm2JOpiI27&#10;I/oag8WrF1fgo/fjCHwJu1NJsk1n1Wo9ZV/QmSXC9HMBo3KBc2G21lOGcYivtm+Pu3jdqWetTKsH&#10;yiLEsw7EQclQZGjgb0Iifi0Ca/1JZJG0Aizu1NIA246QTqe4WOOVOqGCJM+U9VVfvdz5uUYEL36a&#10;Ot9URYuW10JQtfrKmQpL25U5qDhKsFZ7CWITLplF3agoQWKokFSsrnleE1NwilLKiOqyIJaOspCE&#10;REysZSYWVqyWa1jh9aYoY3Lc093sjX9sJ2pWNPnTEoLmSvMkDAW7opBEaY+CUbde8pn0xMM0GEMl&#10;3I4P8z3M5bXCqIiNmqCQqeNCxrOfx5qSeCX++EgFxz1hKuJ4uyMMpFr/DzdNpk5UIp32LLxL7aJZ&#10;V+wpx+pLvM2wwXk5G+tbkii7rjE7yAdqsSsZYPpsdW1KATwEQtuURLgWMTIDkxPb8tsIx+zP/48/&#10;oWBJ/oSGtbACDcHEtDNi6NK5GW2Tw0EK3KaOhnOdxGqK2e//+TrlfJkY9fxQ1jcGwfM5in+8PDji&#10;oZ3WVqV9d3lofcFEGq28ipqmuBQiTrkJ9dhbPFAIKNEw5hg55v171we/bHTfLnoOOjTMkppal6aq&#10;FPBXCDSjdPVVHb7TIzsf1h45kzNNs6miksRn5buTSOUYOg1SjaS9Es+i6x1LF9W4qNxC22Ntkry+&#10;A8fwSE04hQzBor1ZFIpksPcjLYgciELVF7DUiDOwz6dLihgrIgGEBkn7rXghaUlKvQ8UhLMLlfJy&#10;UispLd9QWsT/gioSFoHeu24Y/YXtZM44zIG7vJpdr9DLNDSkc5mp0Wbgz6hFmbdAG1MZ1sURjoCH&#10;WQML0QExGlJMrSiIcvFPdnzoIBrmmKmYaepxwhagoR8IYD5EKCJOHEXWduIll9jCYuFUbTt5xb50&#10;aCiChIYohjQEyePn+fk5/vLwWXxUFEdDG8H2qZiGhs8vMdDu51LTcE12SurZ+aaHXlJbfgeD3Kgm&#10;T9jpBoFwuBINMThvoG+zdmxwH4PiPL1QNU34Y6WqX89K4nsmLR2IDxI4byVSmKgtWfiwWjrJgao/&#10;1KJ5NEiPFQvEol8Ax4m7X5ga1cz1vNufQwxUjpJ1fiL/qcyF8W5LjlzgCmHqfoY+BfmQpNb+wYE7&#10;5gKOqkUJqhMsdLKZHVkd0u/s3iSYeasbFqppQCllERaVpNYZFSrahhRaclsAF1GYn1TMmCxJZQoR&#10;IyRUKmbGLLOXuqT6aBiLI+FxAUjSGMVMJRUaCkNjlKK+mvyJYToNzZVbiDHL21WfP0KXYStBMTFx&#10;+up6fr2Cnci5XCYwuXa8sfeLpMbOjnc9hA8YYFkcHx0cmd2+Hxo6b20cYiIaoh9GmliVdk6A7ztt&#10;eugyhxHdI4PF7RIT+zC1BRi5XGOMBRskHGyPG2gY+YVnHbuFM6uYR552U6AhBojNpoWj4fLy+vnl&#10;oTTZ3YBhIDJtWpMtWrMNST1ZC3bbDPjjwwUGkY4WW7cNra3COmZcFxfnl5dX19gUwnvNuSrNYuUh&#10;6O7FtWevJ9ZR0lMWLeutvWd0f0mIT4ZbJUboN8TuMzneyTCf6MCyhfvuSbCl5lYZKViGlW5LXgq6&#10;FE+1SO1VgvRjCESkZkngjDAOXIuJyZdIJiSOYA6Tl9ZN+2QHmcTkQ3ULtGVy4l1kCJ4ZWKjBIrCX&#10;qpaJUZgFL1Qf41KQmIjQtokOylc84RurY7/EQz7wLy/lRdYxx6IgQz/1nhzjX9gB9BQlV4yvSsIn&#10;8tA7aylTRY/pxGchskotPljpbECia91ZLjJT3IvF5LPCRPaqbSA3JGMkRvXF0pkGLZbYHYGeKaCh&#10;24bWa/Z2PZ2tzIotXD2gmImnCgq+l+Xi4PTUenvwNta2Yc0rSY7TbGoFFGJPeVxIfDpP1xInrbA5&#10;NWYiroAWBwdH2+0xho9tFTW2pdjMD7GhBLeXadmGIoWs1yQJTK+hHOQ2uQMDFNzFwXrKV1er8/PL&#10;iIYZmDoqrf3Jlw9gmV5lZ5+BCCrlaDE/PobfED1l4JQZndc4PvDq6unTp1999dWLFy9IJ1XCR7UO&#10;+YBK5UNhrRRipyaRYnd4eEwdo4hEwXJ5svLxk6Qq/EwVmlSOaGgNgKEhpidI8lxXO7ygLEY1EDxF&#10;+EMY4IgAKAmcwXOyHCX9kTbzX3r6ZIg02U37jv9MmWglaWYxC8krlC1qIAWDSKFLisfEUXfwtOBB&#10;2IQUWHzxp1YMaZeAICmblwuVfnR0xFPhcUnbmQuicKyZZ2lG+Ih6qyziS1FCHiKj4+Nj5kV+egCz&#10;PZA+eOiJczA2NYoxhShUagOKUrMIqV3xsVmkSCAWJyUVKguJj8zhMxMnEzTKJP7EVoElQtFwLTAL&#10;GCf9wlhyNMSAMtAQfinfkR/OetMpsUsd3lQQckS16U0efwINYdkco74wEFP1lOtK55tcNJ+jslqB&#10;//uiIZOwxSBmT4GgQ4gIDEEogC0GQV8TBizciHbegU1M7OYbFjnx58XFhepDOzvIBFAxGNgkHkPy&#10;l4tnz65eXnSsMVsP0yGzX8ZGMH3oyTc69ArzHl/io40JYc9GuF2tPTk5Rk/ZDEbuofns2fMvvnjy&#10;q1/96vPPPydMg0esSzyg9YDU6sJXkqoLucg+4lc1+5wboCgMSaGhMlP+KGERJgpdEhslxNlITwVU&#10;c5LZmDRZMg3UEGRQjhFSu4cGKbGKljLwPXWedcHaoeqCOWdnZ2owEIBKwowAUkg/apHQ0FmXFJJl&#10;Z0aCTrKFeIELVUD8pVYzTVCFLHDB0wKJIjP5NdZOtJGjhhACmDvVm9KCSr9zB+eMn6J0xGJmxxyt&#10;H2E9iQvkS7iPs3CUe2RgVEIRQJFALigaeIgHgq8KyIxIWEQrHzjsvAc61UL0i8nMS8YgRZSFSo1l&#10;WoafGi3s/aTsLFOXzVg1sVCsWUmpmCBhRnGQ1927d8HM5bHpUUJDLCY5x/DFbIW1Yt5hPcApJH45&#10;5WVPWaWIgsRcUKDT0/nJ0fboaIsVGaz0nI6JAXUtqIwllkthaIjqQ3VTbqP2xURUZSqsGwuduWqz&#10;EXMLgRzPMAcR62xgT8IKXmDQ/NrQsM5ApICVrHhUDKVKCBJll+y2RnKD6ZrzJ09ePr9EG6KjquzM&#10;AkoGRPJ6vVpghMlnFrL7aWasF9+YZBtSYMwejob5nTuzs+MZzk+NaPjJJ5/+7d/+LQDx+fPnlFQa&#10;CFR4iCzkFT/xINyhtULGkX5+4gNNDLT9+F/9IPIEf9m/E3CIM0wtypnqMoq7o4Y2SUxCT4RidviX&#10;wiEeEjgIfxRxfOXPCMrmH+Y+uh6X6iE6GZFxwY379++/8cYb4AwzZSkYGHgBc5sgFSGAVDmjOBM0&#10;CaiQhS4UEsAGCRqFi+0TIiICAxOVkMuTJ09g1NOSkj4wI9VR0LdEDktHOBMHCPFvvvkmyoVMaeAg&#10;HTINsIsLeUFIkDVy5H7UYjI5QNbxObTWvdYOqRF2lZfZUC4/5CGS1UU6WRdImGsuUuAMH1LmqNVk&#10;Ai8KM+1Q1JcFs01CEweQ1/UKnqJk0dt7LItjfrn5UWtqKunSK/EgM5UamfDgwYMPPvjgrbfeOrkD&#10;3TnGBo3cAOvifIvD3K+xyM7HAzmLIZCdHSnyIEpKcv2yviBBd86Wd84Ojh0N1SFgUmT+14CGtrgt&#10;Xa6JcCBu7IaLFP03bH+T0LBfyOSDpDTzE8ilzTKChiav2xm6sI8fv/gKe9FaIdm4+SiIL7uzHq+t&#10;lLFPvpLNpxxS01IX1fyGmF5zerK4d2+OWezHNk3IbEP0lCHcn3766c9+9rNf/OIX6C+zmilwbMAh&#10;RrxoB0UhE/YRiTIYLbJdeRdgqq4QpYTCxC5e3NtdqEHeSrElDBE7VqsLkWF1kLtd2ag5pnAwKWQE&#10;7X0GG/j5c6Eh3lOmiSMssjchVnzKE/4KuPGSo0y4oFFoGN577z2IO1CDthuzY+mQ0aNHjwAcBEdW&#10;N2ucoLZYHPEMVWoUIYnCwJ4vAtMqBF68/fbbAA78VGOJ8CgRcvnkk09+/etfC3nFk2T+ZEOeLEKu&#10;Qitlh0zV4UV0QPx3vvOdjz76CA/IXbYhwiO7L774Ah2Ix48fAxZBpxiIh4hHWT0SA1WbkasgBuX6&#10;7ne/+81vfhPgyy4IxQP0vHz5EvUFBpIbvISGLIszNMBINaZHbrDsEAzwkJWVnACY9ZIbFWR3cXlO&#10;/tMDAPtCpSDMdZ+8sgSINAzVRLEqIfMffvjhD3/4w2984xt37t89PD6B79AgYruBLl+8BCBCwEyH&#10;odAmHnTMWY+NtldveiC03D0GSSZNPtENnR/cu7u4fx+mJ9HQyqoiq6IFjlGPOIpCOim3PT5KFcMD&#10;1cEklnTKzPTTPsSr6/n2cDsDGh7BZYgxD6xk4co8EURl4JuCSioYgVzoLrrx3tQDqxfPZ48ev3j0&#10;jKW1/dB9AzLzljld5vK3VTTmKzQupwGAIB+GF8uDu2ezN95Y3jmeAQ2RDmi9urJ+z5MnX0KvIOhf&#10;ffWl126SYw6hSPhymanCNJRo5BrxsAjR+sKmdKPm8Ozszv37DyHokEKaNmQCFR6CDh2GFFKRVCWq&#10;FUJS5IngyWXPDBMSwBkMyBEK/PDhG8Df42PreZGx7N8hr88++wwIhRwZh8jF/ibLxSqAluELgcP5&#10;mTqDLDJtXyR+7949iPv7779///49tPxUTqYD7H3x4uUXXzx+/vwFzRq8tFUFUIh8sadM5WfzQwWj&#10;QUQApaUGyHjnnXegw3gmGrJQIBtN1z/4BfMQ8ET9ZLIkkgxkLD5Q/FhwGV9kkRO5hC3ze7/3e1Bj&#10;5BvREAGQHZAXfYhf/vKXgCrkyETYqyVXmbWIxAMbPDLHdCmP9iAvYO4//+f//Cc/+cm7775rPcps&#10;hzIvtNBsUZgCIdvkDUv13Wq2cuUpKbIwqDsUG5aX+UI20HqhdMiIdihsw2hfP332FctC3l5jl1C/&#10;EJc2o6CfsMhaY4lYXiImlQWw+73vfQ+chISc3r0DuxT7CAAfsND42cvFs6fXl+c+XSStqEsC6cJP&#10;sfcB5NwflVKwON59wSTtg3feOHpwH2lbt8+1oBu1Jx90kQmk0/9NM2wgVEM4SI2oUxAa5gRTZ5Tw&#10;ht4xMjALcQ1A9Fk3BRpK1UkNJZJpAYpUc0NoCL8h0fCzL60YrrIWdruwGYL2ygEBLgjHe+MwrU9+&#10;SuWZbbFdxcMHh2++dXS6XJ35VBVYlNBByMDLl+eQb5oYrPsowUyBEkAhoBpQLFgoCiuVnQIBVHr7&#10;7XdhPcG6oWOINUE0hJUB/IW4028gbUntdi4XUYYEqAV2vE7iKFKRHSQPCOW9V1MtEsbsvvzyS1i+&#10;UGbocKxmRmcuNG1xk34GE2FMjaVDOPby0BtiTzmiIUENsMu8FBEPhCSCBlEJf2n1EA0JixISeirY&#10;nMg2JLdRKFQZIAOFAnbgJ40UMpNYoOco8XhmVbIS2RgQccA0cA9qDPMQpavREMj713/910BDiAqt&#10;Nnk8KNWFAYs0KScRQVx+1ijR97733X/xL/7FP/kn/wRwD/ggDxkFDTM6K8gORRNqE9lsMNAv88BY&#10;05W6/EQlXhIbgi+SBRT++Mc//ta3voUqY1xACjjAZhIlevyFtZRqkGAbioFKNipFwWc1OcgafAP4&#10;AutxPXz48OSOdY/Qs01oeH741RdXL59DntnVS8knWPB1vqovKTgDUTD82mAJ8wfvnN6/CxPEVvI5&#10;/PfiimxGVAr+8MrQkAMVJN50Cfs72CkCthvt0QbjGEe9XRskoDVxKAJlUYDIwjNps2axkw+MoAOg&#10;4QEE/pMvbVAbqurDmZAEP7yZ9oKvr7b9GtBdRzXbxpBplqYV3XzP6+Oj9RsPDt+4DzTEauWeP54C&#10;ByikRgl6nJhuigN1lZLNkNQrqoTLfed4hmK88cYD9BSEhuQXQgImIIK/+MWvIO7sTrpxYZrMcRu3&#10;Lzq3NyEpSUEahDFjhLjgBtECkIE+Fy6qMXInw5EjygWlEviS4RBQBkDieCaiycVJQPQmOsEZQxIN&#10;cbFLTlLZ3YiLZwrzIVY9TSddgkthvQSA2dHPxf61xIPcBhuhzDSxVXGSexKs5l1xBR9swBiRjRxy&#10;ARthQAGeOLhByWSLgpoC+KJRQd2x1iQApgV+kT/SW5l1ETcpQuAemq4/+IM/+Pa3v82eMu0U1Ofl&#10;xSWayZ///Od03aB0dKqwnUBedGojI75hS6BWvNN8HxCjUCGXf/bP/tn3v/99gyevNfO1r1Ywq5HL&#10;T3/6U+QIV0DucJRSwc4NcmRrLRtfUsGv/ATy0HUA7OIyF8cJO0awmsxWfXJ58Pir62cvsUOgiTX9&#10;yqSTV/iJabTYadquLDBLkxPfwwYryj54E27lxcmx7T9g60FakxYYMUqFK4VtDwiOcdcGga/Esn4T&#10;hTY+2/GdIX109JQjMoWF2EPDZipEHFYnqpkyJNnt0NCODMVm/gDNg6fPr568NFbAfLHANqbsawIT&#10;p7imxI8PxSR3G/q2CZKJj2iVsF/DcnP/7vzO2fxkOYP6kjAqodCN4sX3uVTdYKU+SXUVPeuVmZCM&#10;C9Lu3j2jP559E+kh4AnC96tf/VqeSh9NWkFooIR0NdIPyT6RgIDi4ul3k7wcJTG+dooOFzQ5R0/Y&#10;gcCodQAHzEP8ldqT4aBTki0pl1AKDVnfqiNFYcVlezYtJWQxrTL8KgQgSHb6QnbFwNINCokuyRmr&#10;jJYdkSJ3JHu5Re2KMioKmS9JJSug9nSx0QvMIpOHyAjICzYCoThAxIgSFfIzoiG+qmGghLCYuJAX&#10;xxnQJYclRXvN84JPDfMcnsE7CajCA/JSAZkCMyJhFF3adOznkh4jz6dwIRh0Hs3k7//+76NtBk4R&#10;DaEmCI/0P/74Y7SU6KzQXcAiU/BIFRvL2FKyRiJ+UUQlQmQjW2UMb3pgQ0PQ9my1+PLF+vk5ZrfZ&#10;gU+cKuZ0dqiUBcCmW3uaREObSSYGnhzO37qPHtjsaLlGU3kzNKT7RSyV9OyLhoqIfWHzc5oc1RtT&#10;RroUtagY1BbQAUajPmgCSJIkuL6vNbaGxOjn/MXL1TMs6vEG3DDQ5il1q0rz5ERzGvpAijsStUOG&#10;ja8sj5abuyez40OsRbFJm5InCjRxMF65VLZ+KOpSVCGGR1wCqBv/qaFD6aBN8CRqWgNDIhB7eY8e&#10;fcnx0Iytl+CGOp6Hh9a5JmckahQ452Qa0MhNiBlQHP6mDgvsmDi1JRuSyW0spVJgRgwVARlNyE4O&#10;SOGFUJkAfEoT6RmG/FTtj8gZeajqiBlJ3ySdkiUCAX12At9CzJoyzepWSNU486Ipyo55FEgadxxW&#10;xgVmMh0hqTSK2qX0aQkyGOWEJcWF+gI24eJEpYy82AXaBuVtZMMvlZHpKGU+y7ZVZ0UY7ev10+g8&#10;egxAXrTNaiyhIIiC9InvyI7ps6kDMZQ9Xmrz1CJKGIIAWKEoGIyVXCjmMoZI+Lkim83LzeLZBXY2&#10;xOmc3L06G4N0Z5M/iU224Z7SjzqIch0fzu+d2JTDwwVsQ+Al/k9SJGHTQwQfr7g0+xrcoDlMsZfA&#10;3BgNYbp5pkkEbEdY7trADPiFWsEg7HfgDcKAGkpJti+ErFaT3mRv0WBdX83PL9YvsSVu3lsf9YXp&#10;l0zEsvCZkOb1t9MSbF2eDS37ZV995OVkcXB2sjhebBER1Rs1R2ItIgNrbCxLgcUmyWUfQLsiuzyl&#10;iUReo0aYsMnl3Pp61CvPzna8oBhZ040pnC6OLEXVwUwuEpdOhEz2I8MrlmijTupnLHts5DuOJZJs&#10;rEmsYPQIl5k2MrMru+q95lshqcJBvidXo+TomUlFWSLKU/n5XtgUJZspq+Ji4Egnw8jsFVtEGBKn&#10;/UWPYSEzxJFCi9S3dQ1MFigzImSoAZPjwqdep+F+NWCCvKjVkkBxgME6GTYffjJXkRH6KD7Clvq8&#10;nGFDQKQcCm3J89gDIMESD0kj2R7FhkxQp8HaBhuxRIIJDc83By+vDy5xXjsosPMsWTtJLpLC5h4F&#10;RSrLgDTR4mDS9enx5vgIS5Ux2c4tgDjFuC9n4hsf2FNW44SobPxugIYcoQjpJzRk/jiHeQcagvVZ&#10;4U28zMPqw3kFKQkNZ5gVenB9hTnbW+yXK0lyR4EtL+FM/bSHlzlH076vvgFk7sOjyVlgQ7T56eHi&#10;+BC8w/B8B7sqSdSrwMzOOd3nsP3KzNV2892wg0tMatlACXGEKsTeje113ttBzwoimYOYsX1uVpKm&#10;7Oe2OoGmoCpLVcTqngeAuqQcmYvEWtHTjILszRExChz0v4eG4mpIquNfAbtRyWN5qWyR7QwphS8g&#10;no2l6kWKFNOP1V0Hlibzk/7KxKORqN6A+Es0LArCrzLWVBDlwplYRMak89a36FpNwS4SkRuHhClr&#10;V+/k7NZLozzvCAXC2O0VFBpIef2zOLxYqCgDNPTwkl03YiIlmWVheSUM+iTfl5FhNoG17rQNL7fY&#10;+PoAQ6M+jIIs2ZQm3gQQMK3mqHm+ol0Cm2Z+coih0S2A8MZoCILhpoBdrAIyr0LqogQWzwUaooxF&#10;gLbfUIJCNCSj0cxKgflAOvAM7LadInB+AnbJudqcX+CoPMso4wVGl7ttcsBNnA2t6ontsBcOsQ4w&#10;cnJyDNsQDowNrOrCeqXU1sV2d0aDG1Hbu9Y4BKzxQtBJ8oCEEibEU+6qicI8iaorcSyUNsaN8irO&#10;NEmVQFeikOSvSEq5x/DmGPKrwMGRl0XgCCXU9oLvBfHCGqZTw24E02aCNc9Za5JJEU/xiNgkABpS&#10;FYaPVOXsTKZYuRq/kmCzLLhiXnpZCDY3OtZLH2C2uDFTIi8urMTiXE9pGaUOl2EhTuMNl2RP3JA8&#10;1+Ut5EFx+d62tnKMsK2jMeazWuK4cz/i3Hbtkwc8y1LcL906dT2qsoAhHRg0sG+w88DhElsNcrvN&#10;/jSSEFOylHXQ9scH/qP3hTkLMI7pmiwKMlSzO9/3BK8+CQCkSvJgEOEnjUFY6RRTgiM5zp8BDTFp&#10;6wBoeJ3PrfdQCQ0TZTaTs+NjhWs2cx1oiLUo6CnbzLdgG0rUavVzuWmjofQk4lHMV++FUELDrNW9&#10;k1jEYokyuZGlpPcQYTQKdyQmVolwp1nGZhYUPPlMmxIQs7Ou0PDVhMgi+E40VCnEfEYhPyMEFLUz&#10;RFfNjajz0QIS8hI+VNHqbdVZEEAp+aJT4orE5ZgrEId5MbryyjLTM1tsNM1tPJLB08RiSBXH8kLf&#10;Mtt6kiumb5Yvu6z5og5amnm0LUFbt99MF1ip8dU4Gl6tl9eYdsg9/a36eoMKRSWWKVMo/RIaLhfr&#10;G6MhUAhLzDBDFqNEpHxEhqd/iqo3+7O/+CPELEoSJQ/Mp38BdiKJ0MXSmgyZrxNyZGv+Lq8OLrDH&#10;TK4vooQQLefduQJjXvyK9A0ND23Spo32w+MaTA8JUF1gH0ZoeGdr3SviEtYLJqguPfdkzA4xqkbD&#10;QntrrCQNzJqBawJ2VmqIghR6h6DHuCIvsyIfP9Pvq4IMVrdoKxIhT/R3pAgsV9TYGHccDYu4kQal&#10;WfCzRkMiFP8yhaLdFQ1KM8IToxABKPAaslBNKYUCB5siys2KJWa2xXGGYCYY0RAGgXBKxWdxiIa1&#10;dMUURjR6CA0ZHbahjxzbQAqyuFzZaXkwDzE6aqzwYbquCvJpQEkM+uikE95ANqAd8A7bcIETj93n&#10;fjPbEPPEsNi96Tds6m+uxK71bep4J0tEQ7A+ykQUVr5HAM4JwCf2nWO6REM0RQBBjDRcXq1gG3pE&#10;GyE2F+zcBmpSFpZeZxtSuZxuW1nhcme2IZYyY8cJnqRX6EMhCkF1U/PlNRsjFc/8Jl2VKRd9IkkZ&#10;cl69qh4moMuopqBJE19WBnJKp0AN/QSTaMuo7Hj0jXaSdSyuQoOynjiLE/yl4ihBkUHvcEFq/Nks&#10;u0CnEIyC7ypmM5GRCqs/FZwpLAXCE1FpKFMVisQUwdJXHydhoYiGfB+NrwIKZV2KpYnU3FNmWWQb&#10;qmhME4GpArwKlE/2p4+xKSKBQIQ1606lKxiVZSP9m9HQNBRRrnD0uc0U4QJaP2Y+Xu7rLMCxKw51&#10;zNeegX84QurEFgtcY/MYP5xk756yD2Acwk2ASUSS5CDSgyv2uhZo16q+ZKNRaFiwgpt4SRwcWRkT&#10;K8ZlUJZ8HhvpefrY+Ogmy5Je76USRWDvKSex6GfRyzGHSS8lELGFztF7jXYhOsVPsm7kGinaUKzE&#10;lPw5/qxtB0qYKOdDLF3keU+qs4WIwFNq+cZ1NM6fvb42OSPCEqYEmy6OugrXhDgy/eI4NU1CjiLK&#10;AggC1rFhKJ0i2fiTieviUAbRNl5FMYtPReCiKYqkBjFo116zXMn9kkZ4bB5IX4Q4l1Z3odf8GQXy&#10;xoJjEdm63SqJXZFnf/rnf6iGrsZBROe4PsxzDOjAcMAbuhFjI2P+VbPht2hMMKUBSy6u3AuLwF5D&#10;4GpamWc4bSs30uZLkbzUxPmBy95Tnh/i5DxYl9gRLV9E7YJOSUztSRgKiShDnGUUI3P4Gq+VItMm&#10;Dbvq5Qbfd/gNxaVYuiZtXWvfMrCHbEM1pTHNpkQVZasTZKxorA3oasmlgnKZhw0xyw2AovAh/myh&#10;ia8lqK46brP+aKvyE92ILCMychRMkQTlehWp0kwgZVEw3A9iGrw4sVG4afu0502qrPhunmpMGY4v&#10;zIqCechZcBndbiKccHcdY2RojrOOzTbkAPS4+GWupr2v2SABjqKRPpTIFBIrOff+rObEDyWBrhNm&#10;/ONrDwFD1SqiW3nah6FML0k5x9JaMN9/OUm9pxT7FYYpWuPmzyimXxcUvsIi3jCpiYBVp17zkGGK&#10;91PIKiygocpqpj+lZofcL9Pi7hGqEKFYrj1SGQ5apz+Fvb/xMPRoj4yG3ZLChjuswCn2FKzdyHaZ&#10;WsIO1PgUZjb2TejUcbYgnNtsg1R2Mlc6nMt/8k3eZdqhMLRGzCFmXZfcv3qj65vdDt2ehd3NAPnT&#10;GGOHNH8EESL9Q0krTMHhKXG9U5PKPr10U1KeEibqXSydCjIups3oTTRsNqIxccZK8pjnIQ4Ba6yv&#10;KShDLZhIwzg0c+9D9pTH21Rht1qIuqmYQnyTCQWRg9WU/NGDOjWibvxklRIs72ZGTd5GbpNXehM/&#10;TZHSnVjZHS4R8S42noSwOOOaX1WReAb82CujiDMcbUwq3kihI8VmJtlxMWaXh9s9rbZ5kaXkWOhg&#10;2Oux9tIJ5kNOvJevz6rrkaGf3hFuf8rve6ybKjQ7+f0aA+wsUSzva6SjSDpW2ZDS7sTKOsAQwDVD&#10;NkmSLjWpUl+yaOFGkGsn5hYBohtRm2Q38x1C7REwFdTWYZiFXJZ1U8Qq419odOjBo0Nf3tKj+KlW&#10;LseG1Nu7mfePOEhqtSrsNnJcK3U6YEyJgkdF05eZssN/acHyFCrOqxq6bDGeXzcrSQGIN0vkd7F+&#10;x4EmB4aki0rxCmWvcEuPeamd0BqFh1qI8ZqNRkxMtmnwuuP1lUhKZ7rdeDDEZhb5OmWOOGm2fE1f&#10;0ceaXoByR6+4YqkwXAnJSFqtCrMx0Pcl51dYwY4D82xiPlzgiQbWYu6QexfGlybb7CVGt//ZWXDj&#10;EmemLBcnmHqNLRuwqtF8wmngG/kSRmuh1Bs+ZP/mbsBVa1OxbI+5ndHKIENiardRob4Slo5ULikp&#10;+gvj2RVt21607ewhNvVzuiwWIYvsxrlaVwFrtmh0aV8oo1h8vm+WMdpKjJsj2l7FkWxm2k6/O1HT&#10;vteE9VNOWRT1RZXk6NCQFkTnvitYomeoriNPbM9Tn+ABi9AWAmKCzWqJGai2997B2pYxxyk1oaTk&#10;HVlDULBjLjtGYdzGjpnHxom2Hd3BBluHBz1NDGvWuHb0QqC4QwLIi7t17CXJQzLZ03mlGFdZTpNm&#10;+OG4ggcbHWJ9t21Z2N3rg5Xftm8RduOwTbftEPoUwN+bq8+mLNr2hpHjO1umus18JXyZVurfhfod&#10;B27IgUJuCRwjgFWAbFPsixTqLPalFZjmOmv7NQAO8Xfwto1K/avvZIWb2s1nnESKrU9hLWEatyl5&#10;3/01kaqi/WAv9tUqe7eiW20jHtS8FI1n8TNiuZUc273ZcdQwIWfY6ZA3NnMNPDJ+YV779RovUxgy&#10;kYHxyYEybVNYsCkaSiPSEIi8udN3Yg2NBLuBJTUh016JXk8WE6jYPwiNGsbj88gVk1ewobj701LG&#10;iLQ1RW6Qz/1OAJVzYqUUAkyNk+g205GJioehsZeYwgi81kzLEZOBzFJgC2fYLthaGz3Ua5zFkZCO&#10;xg0AzibfCPto8TjwbXFSyxXQAPcanUXc25eAhZXN5eaOzCM8r6qgbTnWVvNOSShkqa7r7iQAVUaU&#10;2p4VnTd9Y09ZaSE8+sbnq+3F1fb5+epqtbBllHmXcIZMp0LkFRLkRq6ANHLMygPiHy3Wd04PT3Ei&#10;ygJTk7A4Ly5cybO0+5MdohCEQpY95REhq1i5R095SIUkvjvraVqAXk85O7J2epx6aRcytFfTOl3P&#10;6+JQEPfKTvA3zpxmmgXyjuerSX9RpGPuEbl6xHhfUG+QDp05ZV81q3M0iQpmUjILa6NIJxZqisAw&#10;Nczfxd+huhOCk3LONzRrxHvKL9ez80vMwFtcY/c9O6nNsh1iJrNQRrZnqQfGGzszeIuNG7ZnRwf3&#10;TnHqGDamssJqDWgsTlFMbjjJbXu4i7hkWK0CM9opXUp5SGY6R8BAFXZ0gqhiHyFJjG/gasd/YH3y&#10;5TW22UATscbtZx1i32OcjIGtj20LONxY2HJ1zU/4m8N4SFsibs3Hzv7xFGH4xxaGczljozq9gX3d&#10;vBhvdSPK7KR5YlKvu0T/46YvBvKBrvab6ZTZg9bbu4ZuXtp6NFNP7BvJ2xQ5P+uBYRCWCIAdC/xe&#10;X1wjHT/s1HeAGEHVIc4XaNuBjxfzldRX4wRRMpHgGGUXb3g0SvZlYr4euu7uX4UxfLV5fL794gXQ&#10;0Otg5vsjcaj+4OAoLPDmsEmknrAOq9BOFsXGkGfLhyfzOzhs8HC+PEh7X9e8iACfn5MxmH928xX9&#10;TWcqMrXRxqRwGI+xWwtXxu0UFlnbHZK9hTkQW7m6jscbt/GdaQqGN6UnsSVPbEo8ZxXmi9OeREnf&#10;PEKgogp6bOxihaW1ESszi3oGV0FqweQmz+M6FjF5os7ooAI46SPDZSF29Pj58dQRGAoyWzpe9Xow&#10;dImnq6jKmjaWK9pBitucj8FixnQSZ/IoCgOIXUq5z3MbxsS8X7gLsf36xeX2y5ebl9fz9cqmAlN0&#10;TbuZV5Jn217Am2rbi8EGOX1MVAprzEFBcIb9fPXmncWDO8vTQ1iFJifJP5D7jpE5Qh6eX6TFweqY&#10;arw3OhmGFGRA37t50M6cfABTPb2b7Qn5Hq3TphaBRTCGzYOw2mBb3ktrE2wzG5y4iX0e8Pfi+kA3&#10;4NICYAD6esX7EiPRq/X5FZ43cLXafmZ5js5EzJ8o6APEv97X0qLCw7AzV0WUEDcUcmcq/+MEqMur&#10;tiF+2qtAVKrp9hE7QNydZKdJZZ6LcO1F2NcW+GYyQ727xjmiB7PLzexivb0wb5jdeIYfED9x9BFu&#10;HMH1As9+4xlHL75YrZ9fr/jmfLPFbQ7EKxhSaDBsz2dOJNn3Kpo97im5byJ1eFYgE1/8q3/9L9UE&#10;xVaC6C5JkqkocPS2IR0tArIu17MXV5uvzs0qtrEj2x6S++nbssc0wERHLLwAEDjsIolFgWmUGQ92&#10;8Kq1ITizw/wLC5yIAvPUTtjql2AA5hkIk2/oXONdzC3ofeXc0uJOPl57X1ivBtBFFL7xKMmXMWJs&#10;SmvytmMp65oMvuGpTzSvRVW2tkuys3jt7etsEpy3YQ58j7ZhX5J9OkAnT/C8c88S0lxsKzvSaO3E&#10;u2jXRImojWt+lXHRVID4UlRFy6KeeBu1I0XPWlTQVmRNChObshwUSldwJrZ/MaSCEQj6nE9EFXFt&#10;5/lsouqB6cTypk9+VjyWiPkMme31bHmxmuGQdOSGCEBGaKgNdVoXAOcgmb2IDc9w4zR6nq3joskA&#10;6WZOh7PtnZPlvZMl9HqJA0rtyIFkqLK3Eempq4zmWrfreLYrZRgWkjyiiUpchnumJENN5Jd4ZNOD&#10;wlGQgxLGCUo2UoK+Lixgm15zjZ3zt6vrA5jYGI+y2TW47RkvNzgwYI6BqmuYjSuMNGHofQuDEX8x&#10;GgWvgttQ0r9ylKCpFZl+BI4rLrq+hrMAdWy3g9fgMpXmWpShhSs5nd3zckMT3VFYkMHZ/MyLpNo8&#10;JJcyvRxeQrPfcEotcNQ6XH4KxaD3tmjWK9MjlS6XxfkuuY+YNzAOFoS1F1pg1E9jv1JHJYmUFzhI&#10;sa97viXTcrkKaBsQ0T1WXtdNfq3eEcTrZiYCX9OAYICCVAdDstQPt8BZvkuc1GanO9kWKosNdifE&#10;GQqYMYi/y7ndGA+xBwTAgW7Y5h+BsTPp8gBv/KU9Y3e+46PlGY4nxW72AAkdCdeUQmYfEJzPQnAZ&#10;FvFlIR4x4aE2WI2W8uqtPCmGw5hKLRPtVhdJLtycs/ZhZudTw7LDoDBubHmDHfOOZjgfaY6DJY6M&#10;l5u5tzPdPcPeiCugAKL6iU3DjJr6JS0TzGyNTBSyj1grU7N5DeGKpps5NA2B15B5ml3/alNuAsSr&#10;zeJVpfbaSN0PuKcXZ1yw9XXEWB7K62i2AhSeHs3Pjma4Tw+Xp8fw+i38Xp6c2I039tfu2enJnPfZ&#10;6eLO6VL32SkOiUQMbOmNI1KshzO9dEXI6L6IPeWCCVFlhvKqo/ROEOUyD4FgbU7z2DOOokg58YDR&#10;pfPV7PnF+tGzq6dX22s/cMk6uW4vcvMe/9+G7dGd3a5gGKKvbIBoo+8GzoDH7dFycf/O0dsPD++d&#10;zu4cbo6BpXYYc1ecoTYwtiQEDpZFDaAnkToXuRmx9p8hd46ni4LcTPXO0FC3OpPxCtwZdRUW9eIB&#10;BtsM77V0kzb488Yi2CRGLXYz5WaO9AaL2zxEWD+nUDix9WKwOJYSixBlo8mTaHZlaaE0pR29FIDE&#10;K6NoxZjAZ6PGuOF1JbbwQUWuU8j59aaySSWHoC3yMAl/FpJIcyEeYgLmAcdzUV5i2uDV2l356MyB&#10;pdga2y5z4gTGpZ++joVA54souGVBElPMlsNZzYdLnNhsmxEceuevVttYHbmw6FHaSe6ADm6+SZnB&#10;xeUoUYRimlFU+Fxk5/XWDeZYuYpzUYporD8JBBdLRzSkYNmY8jX8husn59cvMHKyPcDutBAcG6Sx&#10;7czcM2Bpoc9s+zMDB817CDz0c+X9TD2gIYzqxcM7x2/cOzk72uCAeaDhzoakrv66CJnFPu+zuxIa&#10;8sVEvBDeeS5Krdg6v9uRv6lsIy8LdSpCeqYUI0ra79CwzUuhRhRgVXShP0USqIJodETQd/RqLN8a&#10;wmg2tEywiYbKOmqZpDHCZSwIoZASy7FspRPdnQUaKowKWDc/BRpeYDAXvi1z/eNIAKMxrlvuySpO&#10;uqSrPjcAsHqQI11eoA9L8YCGOPDtCAbObAt7ajoawtjifMOJaCgEEFebaIglNk5htwIlnYsivBOX&#10;Yz0JKYCGKK3mTOI95QaDwJh6fX61ASBe4FxQZLG+tmbUxtxRZ0DMhBd2nLxtOGVrTuzIZZcRX6qz&#10;xZGOWMN4dnx0//To5NicETYQ70gZK7KWXQkKRWEYDbtT3j2UrZskmu+PhnYYbhAmOzUl1G7vSLPp&#10;gLgTkQud4WktNWKKMCW4M+XpRApTIt8iHLD1Zo6FvsXdPEwnbdisE8e6JajVtcAd5lKXLgaro/Qr&#10;qzHPqZmvwCWyN0pmkRGhqlv4nwbEkpEeq6ZmfsqrZc4zF8l5LHtBdvpZ7Vs8AQ3pYcdYMFebYMBk&#10;7jOobXzAD8+r+hmOhtJEwwQdjOKhseEAnIbwP+KEdDv6rY+GkQMFhPmJS3Z8MZh5ggPqs+FC5dVp&#10;oio75aFWiqCe6SPWYRduwG6+oYNa45xZvmdm2vtaKsFaAcZdYQ7N1fVLOxEF+Af0z93k/vCuh+Yf&#10;mJBuUDva4Q8OTIBteHJ4CD/FyfHMTkTByfK2ZUWvaLHKJQpSPElJZEpWs2SyZXWFHtrhD7Xoj0CD&#10;kuprYGpeclI37CmzFmNZdlVqwza8GfDVSLQvPhYC3URDmzfgVypmGFishXW8IAKF2KQ12SVZrbOQ&#10;9mYxtq5TvbV7l6xPMNTPqHVDSthJ1+iBjkOA2ISJWKIYoC3JfTQcr+jNHLYMp4j6PtAbTKKG7YJD&#10;MV1L+yPRPZor/JEt7MFsfBDKDCiElQMTsbmFeFEustfsJ1+LgmlPRENeNH00zDuOhk1hBtRL11Ka&#10;MRy74jWyTlEM60L4toUYe8LpTsjGhqR86olNazQGpNuOi50fYmL18cLuozkmWeMNzsRewKVwhKNX&#10;0cU20fEZnVPypgNg4FyXaQn8LtTXxAHhzs3E7DZUNsHCBdX0SvPXoHhDtO3bZuzV0E4s2mtKszkZ&#10;Fkptmmh7TLEP7MPBzTvNtMGkEiCfg591CtMN4wgQ6w4zg1Ws8ZtY2NcarB4f7i0VIOIW7I5NdLaq&#10;erZ6RnSz3m3Uw8APYyg208aHlW3vbAw24yajAJE2m876qbZccQEngp2hZ8P2BwtM4cNiSaRvHw/n&#10;m6XPWQ8XPvUmM5EkiSmVjT9VGXk37N58AkUs2gfmFV+6blim3FPa3Q1WSs/H/r6qOotWYVMhC1Kr&#10;Pa4T5TvpYTqvQ6+yMBhrGmNT1mXAwJqNjtXniyS7MfipexWvz9m6ZDVNsYULYio2monBXfMi/eJS&#10;xy7TZx8P8dm0LIt+8mWaq2cT8iyxrh7NtopIUtZSkV1diSKbD8QvKuz02uxzMRkbeEl7Alro/Vrc&#10;JvDey7MRTkz9mGECiA8DAOnm6LjhxlCIbptOYtt28bZJtZ6MxQeUzm07MByxDh/aerZAQrGuC/pr&#10;trOWYzuqnkEiOwLEVAuqoSV7TGQhNUOapuqBUBlIoOfL7a2dCdY4gLU+cAyDGQioG8EO7bhVswdt&#10;rt3uoU8OX8RBjBH1L4JNjNUlSEGZnF3Spnpe99CbIBaxXBOfY3Y7MfDrCzBiW0mTayweF7DXTT1g&#10;BX1kjFHiau4mMEIA1VUBkszcQi1fd2H3AlDzDlhtCfx9Dl19ZxwlmsbbJmR7C3KjRShtZmTFfJWs&#10;MjScbiOQiaQjNjIopUGGfzUfAdtZ7ztzhIJeWU7MZZ/aPnW2tNnP9tImzieposVV+0MrWOmxo99I&#10;CsWSOek+S52akiI2lTC+dJOBNSmztIvbqo2JWFakuVesGLfRNoj+ApjUqBalno5EUVrqWEP5ikuF&#10;gVNzrzBeohHRM7VepRZYWtHgmq4RTfr5Uq6biJJ1OzGd86+6xLvTc/MnH1IARHQEtKUntjzAJ8fp&#10;9vFm37jUV55xp1LdnP3gK1p8/Uq6SEEfSRrb7SBANBhFt0zj8ZIU6Y8ELk8CGAlaiCltVFY5/pg8&#10;BcPRx5HpNQDSJRBJb2CBe58hr1rwBwtpf82yZm89GYkZHLvuQIpHaB1lRBeytfhktzRISbgChIlo&#10;fJw609KcSOGOZ50mMbzIZDCFuHZlFyv2KuxYYOoz632og0ZR2Xm2mRpXht/PYJlUoJsEmg6FNXDH&#10;/Ca6vBlleqZ1kYZq4SaFr+EpnGaSrJnkJzAPEW64jngbzGVwpLvLEDOvycX6Jt/P2QNn3KhbgnE+&#10;NDHxNqwrWJScDlMYhyJQvlkGQWGzcStM5Z5C57PwchgzN7OHwTDxNsLRF9ApxfpdmL05ICYPCSLe&#10;1w7onQ3t3nS8zgiFTTqUlYR/J09eJ7E7Wq99zc9CifqWXDDliIMc9O13FgEOGALmbkC2zNOg0DuU&#10;viMNN0qcbrLdvsGYyPzefEOSyL6wKOAz/9oOZz6FyguGotJRvLCVrViRgtXdCIP/7bXNO1U6TK1I&#10;PL9EfvDBmiG5WOI4lMXpEovzbLMLtyVx9aZJ9zWQiJoucD7aa0XuCsYw1ddeUk32if4CBXxzjjR1&#10;kWGa0ac1YtGTmxwtoTr6s41CNrHKYu5D7yfKx82CFZkWPJlOEhWmMRqTxQn/jnC1SQbnVA3FUpQY&#10;tw5cpOye5Z5E1WRzfkUXzLuLbDb2ZfIOBvLUSfmY5Hpqin1/DFCxaOusDxZYWMGV8jYnbmsTaRMg&#10;mHfMi4AOHTf08mIk9DDDkGT4S/eDuYLDjWZbP9tIq89cLjoEkdXMSDt6Yay/mGGDr5xvOC4Gw+wt&#10;h7Z7NTEEHyO1lZoEsAMLUMwqdtsYMwmxjqc6Q8HPTy5vbH/hG90k0zrM2bRsnc1p/5jcey78awV1&#10;rJQb+OD2lcmhfIdyb7+nwjvnm07m8cLekubXHp0SpXHPvfIjW6Y1IVMTRoLq04zHKbR0YmDFihhH&#10;/C2cOnQuxVHsLAZTy/L6wkkmoXnAQruxVR8MoZVt18obP/3NGpvd2+au+Jtv7MrnmzzbS3/AbrHY&#10;/RX7pG2usHMfInpf2bWbkt897CxU0JdbuReaGS3+t3/1v0rgomElxI2mIudkZfhP4AmD0Mq2sm1q&#10;OAUFfkLzNtgmtzbByJ99DyAbqU9bPeEnzp6xLrJLhW9rYcKBVd3WeHg7mlazZJhAq1LhdWHQ5S2F&#10;dow4N3Fnpxeya4IqFeUkTSuC3+ZOKdgdPADFp4R3NpvLva/ivD+w+aIRgU972BEFka8WVnZKbQxA&#10;UKvb2ikk7Ws6NdOUYJOGGulq8mKYETrjJ0Vp65FPKxFbuKVVzcbmy4lmSo7bT3bctZ6GOTvCOiiE&#10;pqKD66iHHfpSbxcAYLd9guID1QwZubzMD4rbYIUZFvGZbXSwse2q7KenYMceIZprho+o9pchFZws&#10;OMM2LFqCrDIu9SHn95JJqhWBuMO6P/3zP2RCRVMc+7kEclxYi4Ln2FNmjxlG7Oxybk2FH7JluwFx&#10;gqXvEET5U8Y+gELvIFCQ6m1zEaHtS/SUj5eHR9ZT9jdsPNOkyJZiFGh4m1mdt+opi6EkMpkD/frZ&#10;aelUaNihtjPQV8UPXENYEyt7f3G5eYxCnCi7UQwkFSMlQpRxNNwXYWWMSH+Ej0VS0q6dtRY1SmUp&#10;YpkjBYrBbmNqGPMwYY4zos/7oWExATZvWN3mc79bLSgk+qyusGuD7a/ix6S4ldOJoJ2G1P1ETdkO&#10;BNaRY0aGlX7xlym7bU01O4Yv7Bj/YAGGXc0pk1FOtBYFIIN1ymIsfVM8RHQ6GvabvWIbl9kMaEjg&#10;Y/klfIBhgWATDXECgLlQsYwRZ6FcXMwucLCWtQq+VSRttK71k8wZY/DNMdBk3ZfdOUfMaYiJ2mDW&#10;8YnP0ElomObpKoW+RhVtwjBa7NbrMTRkHYS/veS0UzeKwabCNv3IWzTaJAUH/6bHKqJVgYb+KeG7&#10;18tONIzFL5vKGzWeu7nWDCGlUqbiXhTHcZIKPKU41ZBaEFAAbk1eFEUmGJErVkfS6n5vvUdz5rcv&#10;3S1EouvjJ8PCJ5Z0gdwnHuOMoWH/1OayUDmZXPb0Pfcykq71dFCU9KHTzTy7XIbX15cbHP5xiaOO&#10;YOiZB6zfpbUZNSbqptPIxB7ydj52QEhKJ1Fj2yOa0/DkBDsdHi7PljjyCejGyXiEnWbLN46GtBY1&#10;ZFdVX1EvxiF2zZ2qyjbkHjYsvyCWBiCTlmQjS+4kwdq11dxXa5wfc3mO7fyvNuc4OBRLmnzhjc3T&#10;N4crEzRps5XaqXZSz9gZZ/Dh+9RgqcoCm58BCk+Xp2DWEktY0JdwG9gWLnRyU4j7LZR8tzEosTPg&#10;Dls8CKSywiTyWK9Fu1IocEGwb/htlzPK/g0/6+72SHeg1/2PSSnBGhr0ZieIjMSNnySOBcrEUosh&#10;O9GwyDQiqVroQoXqgkQMaubYhIkh2io0TJ0eF2Zfd6Fxhm5NVNqESq0pw0g7WPsjHN6xkq2xWXmZ&#10;WAETHU+qURRTbXeI2aFuF+vLl5eX5/AMWi8Y+zITKBz10AQc5mfrPtsuwcAQLpNNAyv811ZV2MZb&#10;2NQU6Hc8v/Pwzp2H9zAkAkDkdtac7j6ChiAG4HN6eqqCUdGKcZgKDZMx0RQ/4mLXjUMgoKGSiIAY&#10;dZiSjZhEw2T+wI6+BBRevnx+fvnifHs+u7ZuNIJ5V9E8hVbHTjRYnuDf9d5nYNto0Rq8wGUjS7Ci&#10;D2eHJ0end47P7h4eHWE9gMOgORB704BeHRpOchRmvCvQsLdnV/KCJCN3XzTkhjdqtZJnMGp+gVkD&#10;atMZkq5sJdaP69urQkOBlBS+wOIIPc1yRfAqcLZGQwpYDNZEQ2VaaIUqt8ajITFroiFNKtvR0zFN&#10;ZgQDk2zaELEIRENy7PZoOIh3Iyjr/dmCySwLZo9cXFxcvrx68ezl+QuYPDgP046YD8ajlYk/7S10&#10;2aZdu1fRBl/SF3412tarGTq1h7M7D87efPfNN95+4+7du7ANiYbaiqaQFkcJMz+5a0ONhgigjcrF&#10;+cDPW6BhJEVtO2uL1UmaWIVoLy4vrp4/ffbk8VfPv3o6f3nE6URghblZsbDRFiynyTFEQzNo2X90&#10;fENIlMTAEH8Pl/Oj2fHZ0d37pyd3D0+xly46zlgF6fLO4jUlZlyMRiWBSzInXZLjnF1vzy60ekwl&#10;2oYieEi9s75di+3e4nRbJQ5FlIL1tYhT3OXZQdF603FuwahSYQo5KdRJP9Wgis6uHfZABTaN/ETg&#10;AjUSAOVOVl2LkXsS5poJsdUXYyntTcnQe+8k2Z4GTMFhrrc2WQREHByphZhpCW0VZvVo69uGRRZN&#10;KepetnrKPCcLPeSnT188+/LZl188ByziBGAzCH2pBS9bWuKGpD07Gho65DmGjpA2u9DOFF2vLq/O&#10;D3Eoyr2T97/x3je//Y1333vn7OwMaMh1kNE2FP0kUj1l7mFDEWItUCTyEZ5Nt8PYQAIjdKxAusVu&#10;r+RylJ7Y2kc0xMj5+cuLLx598dknn3/x2aPtV+Y35DlWZh67hdSVc2bbZbsZ6Ps2ACbThCO8sTZ1&#10;ebQ8PDm8c/fO/bfO7jw8xr7hZkQDDX3nG4rpq0bDPXrKlWIUXE7jPGymrOT9SW1NicxouEdPWWS4&#10;7vU8s5qgE/JKrUhTq2/8slTUkZGdKo+CDwX8FaWrtTrCq8CRipGZ2fkWKMO1PBdEKYxqjZo5BFv9&#10;Rs7ae1GCrmO0DWNxRMY4GtZf0xuv6lgcJW48GZhowLhRfxttRl+QZetB02EbfvnV88efP/71Lz//&#10;6slTdAQxKEwuZTRM7kXDRNsf26w4m5CMvzCbHAvsgv/xGpbT+fGdo3c+fOfHv//D737/O++/20bD&#10;WiSi3xC2ocSeilZDYZ+Hu9Gw4yRY/Gd/8UdDwsT3ydD1SEJD0ASwf/H8HMz6+c/+/h/+7u8vPlvZ&#10;GdQ2mcgdqNirwnZ7NY+A7/pqaOhuAtsAF97UQxiD9nEBHyHMwMOjw5Ozkwdv3n/z/YcP372DdgNe&#10;BTQbti/YwhylBRpGpjQVuwKLOtQgGkatG0ANWmEG7P63694Sp6IRJOTKSVFFs5znvooHs/cMlmOV&#10;buD+16i0yW/4StBwhAP7oaGT7zuEJmTy4qXJd4Xox5RrXFAL3QOC3EY20ZBAwGRjiZqQhMCwPhCS&#10;fbe6AaMEsl4IwWj1IZ4kzKN0OwfnUgaDxUSlHFXv5CBT2DEhTMZgkeX+7xogLHqFw2502tUIGlpe&#10;Tb8hJsbgXN+Li8dPnn76609//rNffPyrT58/fY55xHjPDUppJpJjePLJiPbKxl6wKaL3IMkZww24&#10;IK8uH7x574e/94Of/NOffPvbH7379luu49jOdKptSL+heEhowl+O91q/szEqVaLhuGr30DBqvnBQ&#10;RcJXFNIm0zgdV1cXL16cf/7Z5z/96c//8//vPz/62RfPnz/n3nBgy8rXonAEfYEhknXyDuCUGFxH&#10;AD/s7Go/sPgERuHy6OTk7pv33vvorY+++8Hb778FnwI55XhqIhjlhhUQ+zJN5SmixNIRcIZ6yhPQ&#10;kNLZcyZ2SlKpXz/rni9DG4IVoOkl6g2MeCIjgv81oWHFxt6LAkTYh6MIyYZC0RKaBKyIEWN116iU&#10;oSG1E7VsIICa8Ci9IlTSEnnOkEXVK3rnrfcqUE9NuRdJMa8e3NvxtnkgMRjUhejm8qbp2vmrzVAR&#10;K+JDbHebVTPEQNZLgYacDejafXV+fv7lk5cff/zJT//7z372s7979Pnjqwv0ly/d2ku7oIpdzEVt&#10;EjSbokpGAQtxlMD777zzez/64U9+/KMPP3z/wYMHgDaYRxxIIXuZQuQS+c9FfvQbymJQFSA6VU/4&#10;G7oLbTSM1CY+WNaLxb/6f//LGjVQ2lhJIlG9CSRHc/ji/OLJky8/++yzX/3680+fPHp28fI5OtDX&#10;uC/Or86fX7x4dg4/LDyxT5+9/PLp8ydPn33x5dMvnnz1+eMvP3/y1aNHTz57/OTzx0+ePDt/uZ5t&#10;7r5xhgbk7r3kXnUegUrZRxoXZ3G6ny4HrI+eSIyO1I31lAdktOxAsQKidsXsJRx93RAapte15oQa&#10;KWzD8dnXYoglQKyv24mmztQvbxyxx4H8I/YwOokvK6vX7I0TwESGOF+CskKHKAVzCqgqcqeyeX5p&#10;1DhCZwL3auVMP5H2uppCSDLDCjTsNdxJ+p2CibU5HKxXB0xO/eXLC/SXL589e/b06dNnz55f4jeW&#10;lcAKTB5Sw2ifDDcH/MEHeHJ6gvvOnbN79+/euXsGRcYDIOzu3Ttvvv3mB++998H777/5xhv37pmt&#10;QxDkDBvhIHksox4FJPhymJtOjHhxJDZGV704Yxv8qWUmt9PzhIYTeRrXohANry6vnj9/AasQluHL&#10;y3MchoCdC7Hbt20G6RsZ+r40aIVwmLKdp3yNe4vBZwxSXZ1fXwA34aF9fn6BMau7D0/fff+tt995&#10;8/79e2EiEgEuLfMIxdMbo12NbnDcJCfOcNHGxpQlo6wPJVK0KgWQFSrU1Gc/XT7S3AY4xHVRh1fR&#10;jL48T6rrRxckeZiIhvjecKhNwTjp2JTATfaqhZCq8Q2vrlNToeGN4bsgNcJEHwmbvvbUZtR6UsT1&#10;dUZdCgkeAwtGBaBEw8IO7XNyDA1NH26Eg4UpRzHs5Utl88vcfxhNsYFT9HSvYUZiF9Ljk+OTOydn&#10;d89w37l35+59YN4Z/t57cO/u/Xv3Htx98MaDBw8f3H94/+7De/cf4Pe9O/fu4tPDNx6889ZbDx88&#10;vGtuMKCmen5pvqFYLZ1iGQmFXPfh7og0U8XkuzoaJYruCBoWFSfBHPQbkibyRfzirB+CNxyj5+eX&#10;T7969utffwpL+qc///jx48ewriX3jJ7cqOZXwLiS/edbP2CDB4KCUYKu8zvvvPd7P/nhH/zTH/7o&#10;h999953kYc1NRwpXKF4s0pDejurz7lEUFr+Q2loHxCvZCCy7IFUV7A/tnnJdOud8F7jwKip8rqDa&#10;hf+bQcPIsdhTjoCYiA+z8/bFwXHILuS24G3xMxI8gjJemxVIZSEez8LkIfSUq7qrY+/oKbODXBRT&#10;8jYk9g00LMaUvT9OFyo6xS9fnn/11dPHj5588slnjx9/8fTFC5uE6L5CibSPDph5yHYOT7D5TBFs&#10;uNRY5pYmjpxf3js7A2a+8eD+m28+xEVA1JRDJCjfV8IN74oSB9lThgMtHyiS/BVxgYpKHSBor8Vp&#10;c1uLwmI0BUgvmQHRkKoONMQkdTDr0edf/PKXv/z1Z1/CoIZd7aWyHf8ZzNoXQOfWZgzZ8m0M1HtM&#10;8tShcHF6cvb222//4Hvf/sEPv/mtj77xxsOHsK5hHjpzuT63vJroLrFuSkOlP/U222VGBRo29DnQ&#10;ha8BDS03mhEaY8kENNCwAFxyZhwNg97Kg2bZhfeOhk6hGrTR5iEVZifQSBNidhH6u+KkjD1JNuu+&#10;WJOv41xlFrmu6Bo4BtqYMmqNa6SqZjW9YOyFdbHS+E+qxFT1A/6HXFmd46xRECu00U7rAg+QFmQ9&#10;UOQKDdNgFGvTh+mMjSahSqFAw8TPxOs0CJN6+pKIFhrKHINxgy7fF198+eSLL6Hpzy+SNZOGxQof&#10;Uapbnz7n+zyTaQAA5AYthpsQHei3MdfwbYNDzr7GFTvLLIvhhneNOWyLN/TR3blzx7Eqda7xBETS&#10;cj2WN3DYoHhEoqpPjoaxQ07jU2wlr4UyhW14cXEF2/Dx4yeffvrpZ1989eLFC9YuoYoiQh+Er3O0&#10;SUw2DgPDG5Nx/D3CoNuPIZS333rjow/e+eZHH7737jt34Xg4O8u+1XQkayFwtebwDSeHF18L/Smk&#10;J/9smIoStfjQdfQqduaMeiLO3WHHIab2hU9Dw15lFxnZxklRvVuNyj6yUvbOmqhUY1CPBvG6Ghbb&#10;SYmsIYrWzvB1vmyu2OGKXyne+WXXdBDC2Z4kNKSW54sulJhanbLUgZzpxNjX4EcnTK9EHpbh9T4K&#10;YVRSoGKhtr2IGe9EQMyoqC/bhzm76qDsL88v4Af76qtndn/5DHNuaKmx/eBVk0ea5fuDyvsmVGug&#10;4ZsPH3zw3rtEQ6AY0dDgrT+ridini6lxFMVtizQKh4h4iRRUffQp7byagODnOQXY2plKwUeyw8fU&#10;Dd0kNG7T+fQZ9IFxHdqCRDQFuABzd+FaxZDSwwdvvPnGwzfsxvXg/gMAP/ijKYoZUS1V+c60K7aP&#10;rvRunwGKwZ8uvCJOexgrvTRwBApD/ERwzncvvhaBx5OKX2+Ty6S4tQJMiuaB1EBOx7Jm4tSQifkq&#10;U4bnT3XH9FXaSASKpJaE9zMeLwtRgzFobd2y7Mo8Us4SxZT13C9IWQVFjYzQxoLwb7yScQP7rX8B&#10;MYmbuKz/aJMNL/DgHOjOtCrIi6zFJ+AAF6qhNx1X791GCHeKTep+R4EgwJHFak+arTEZZIPxL1/C&#10;MMRYCrjAi1YkeQe7mtxkIvbXtrr2k/EWNtOQ1rLPuTGzToiTW540jEAo9GnbCQf7MGd73ridDG0p&#10;QKT3cyh6zaxCYnZCYW4tO/hWS1VoZpFXzd5kmOSCeKGKwZyyjL22mp2om/raFbdOoQkxor+pY1LX&#10;28ABE2GvilTVBeSbmpmiqi6OtKum3JWCLbtPm6V49cFdRZO+IEGKumwoxEg9pEwea2Y6rNcllRHK&#10;wkaMoAZFwhAgFaOPm3o/VKdeCmM1J2MD0fD3JbyJ59B4LGC2n7r4E59w+V4Pvt+DX0jCuoBmBnZs&#10;Jlcj/TWOk+3CDZpKmu1E+vuNxA7Ei9nVQXsDmpQVZsCZg00tJevZShvwOxeAhgRE/AWncOmBP8km&#10;XteXaD6wyPnq8vzi5YuXiI7uMy5b0ZwRM7MNxKQDSeLJITwSBAsceeMTaNdPHTYSTw7ZdQLJzpZj&#10;egCjOdzTIzYraCSp+GlCD+E2hPTngt0upZvHHm9UiAvTUYZt8w0wmppSa4ewEgGgRzqoPoa8cStV&#10;t6CR8r0Ksldg8/hnQ08wR7vPR0Ttop0Y3aBEDxp3wEF2DdHV1Whywb1mgxorqNm0D1XBzSSsh4ao&#10;P0pSagnNZ2KGFP0nan+KB+sp9/lF3oWXZjkbCuKP/fsSLQtuQCcg8/zFS4AoFu6Ame6lsZqKXFCV&#10;38zSiXxpgnsI4K5+Ntyv4spJ7d1xzgTsAXA2kbZPeZlrq1ddVOV4ofdSoWZSr5C3zfRBIbJoerX2&#10;qc+OUy4Q3a2xB2ak4jQFhn09ilzsVYRYKeVGTyaT2+RY9VIWa16PQfnNahvLPlIFBcSnn1QJ27Em&#10;NQAEB1p2LCPwDj4uTL4xrDsF5NkN5z8W2uKvzTr0CyPCZ6fd+pMI5UWvS5IWehXsqnqxsnoScPdp&#10;zMioxK5Cy5GaoaGkp2ruOLDA7alTr1kNL4gQU9jD11VYs+6KtvUpgE04Q21s2W1Df2GTmdDbho/U&#10;ZiAMn9ROizX+LWAuMG4QREZhTjrQ65M2G+R9VCtLZSfye8UeMTNRzNI27OA+V51W3MQX01Hv1ba9&#10;yrcpwcXLnVJeB5B67MXiXuCKbz2oCiClWDUmRt0mbspOpIrZoEGvcSpybQzo1SWSMLvJYvM4fBzX&#10;nl1nlWbDhi0UIdplvTry+SE4pghLx2DT0fsP+w7ef+BcvO7du38fsw5x37tz/wEGBmyCId/g733M&#10;O8Tcw7s2E1vHVRcKOyxplHP9LUexSHCOnjQidwR7WOlhfNs171nmNKVEB3YSgNKqCOrGhkA61mTb&#10;8FCe6MS9ewzZLs30u15blaOoNIm5sS3xUSPo2Z1h02Y4imQtzHIB1yEaDpuz+QBjKdjZIu165kWh&#10;K9Bkx9k3JOf0LY4ZU0ykGnXqpDLHZhs4OCl6gqYVQ71FjPH1JCnwvjDEaiccNCnsvR/g076ZTmBF&#10;H2pGW/Ii95sRk3PoqcG+dN4gfGT+OOU1hTcraYCAG9Db7uanY9+yW9ZdYbaHqXsPTWmp4BoUpbKn&#10;LvBpwkp8ZY9YFz6culkIGMXMaw4my8ZE8WvbMDQ2ZpXSLydbW9JOSKlZkVna6+T5y070a2WxPWw0&#10;vmFmTHCIcC9vjSK98+7bmEkDQGT2OAAGTtKnmG/46MmjR48wwwZ9YCaFC0WVFRlHo+zZZrjnbdGw&#10;2ma5uHP/zrtvvfnRh9/45jc+eOMNNCh3haHuQvXN44IzdaTyRcBOAema1jZ8pLO4dqbTCmBL1ocj&#10;9lIeMVdVWyMYRzmgKhb+sh4NaaJInhC3Rxe8KwdzaRITS9Ese3w5aqFbdvTYMMpQ4ClfSfrO7Maq&#10;2FtGJRK1I8YiZ6ga1A5eJDJ2p/gy9vXwTMvglhfrZUhUdkl7crNwhg1lCYoPxxZ8Wk+/ev7s2QsM&#10;jZxfXKCMUQYoe1ZkG95MDi4WJJp+tvfK4RIzbDDD8O4ZOtE2mzjoeI9p4htpjjt6IZYESYXlrg0D&#10;POQiLmFiNzLMOo1iaSXBHjaDHNzYQSicbm2Dwts1bGOMjbC+0ecFGr54/uLJk6df4Hr6AhYiSyK0&#10;JuNwcUyZrPRNf1hOn66F3XDPjt56+PDD9957/7137t+Hv+GMfW0XLbA4VXOzEShkaKgs+4vaJAuu&#10;mSxXyA1T0hi5aqajFHYWKqJhFJcu2VeBhiyUhDXSHBHnHzcasi6aZayZIzTkJI2oF+RejNJMc7rc&#10;vg40xDAybmxVBfc+5olgUFmD42qNyA0HxR5nQA+L7FhpQ57oMJ4eH90xr2La1pBTZ2ToqLBKfCca&#10;IgDM1VeJhkgrNmjSZEySBhrCdkNfF0AGzuAn95UhGmLc48Xzl19+icmZXz19aV9NVTgMkk+AIhrC&#10;HOyQ0bdBTPpjVuR8ebx84/49TMp8682H5mk9PclTGjggbymKyFgNhayouWBeTb2dLF4980kLS3L0&#10;wrgqDPI2amRQK1MeImkiGlLsJKaqyp52ZTQkoS03wA5zcRzvdqLhZLY7ecF6qls7vhnHjqhOjjr9&#10;ZEbKOjB+5mMp6Zgn5h4JGBK2koxMudglCFOJiihNaVf0ggbJv3B2hO1F3KSednildutaw70PPxjQ&#10;EIYhluRhDkjWYvqvLGxihSlyz5an2mZe2TbPRzAPj4/PsNIZVuKh9ZSJhgUzRRiLWdiGRdUjMPew&#10;iYkE/iQ6swRMsA0LNFQnBbYeO+rkMgbUYRjSCYqfWEEInwLY9PzZC+xy8eLcJxZlDCpKCABkDVFp&#10;OX+WgTHl8Ohk+RArvu/fffPhfa5CIeYikZF2Y1wfbo2GPUESMOW3heVYOArb2lYlQibcqNdaaHfe&#10;9mMEJqKahW2BErZEf0pThZrE74VxOwM3sWNnrGaAXlK5t5tD5pahXU5jYfiSAnPuSFpx5qILyYxt&#10;AOVZ+j9OtiLWjp0bo2GRY0FbTU8TDanp1FMU+SWW0V5dWx/Z0RDOsTjiSslVOoU+SsaownbSx9ES&#10;LkesxzO/I34EwzDGVXPOvqPtl+oz+ZA1vI21hAMrCjSMhWWJ9GYcNNISJTopk2Y4kiF7kEWKlZkg&#10;RvatBfV12xpQ9uH2tOaGK2842wgv6XzFHzhZOTLllz0fYYTeHKsA3zSJmuMnDuoc5OWdfnKWdZ6T&#10;nL7yTX/2dYx7+2cRU0jXlJQZtyjO1GUVI9olq3Af4CgIHrCI9knxf4awgklIfVSZm5Ud2hQn6N0s&#10;kVcSi7ZLjRQ890puK5opnD9o/+fdCTVYqtnR8QHgYFvdm+fL/lde48D0Ssq1byKGdOres4LVOHDO&#10;t8ZxjAXZZGOR2OX3O60TIF8iOMaZN2QfOsI8D0FYSX8qHYXM1C1woWEslAEyh7xygO4r3xBD6691&#10;48mSTmFZtuf3cMkz8ZA+SOosyurrFCraYdj6SbZYiWrbmnEmllpEMnz8OTEF5T6F1QozDhPNrKOO&#10;ycBh7jZpwOnP04NTh65ZBQzMS+ngOfu/erO1J+pzMyPGjV2fiEcFPE3M6MYyRP5IkKTdnm+SLqon&#10;tT7SI1IFIwzANJPZlM9P58o8m+ESDg4lqzOepO1jdgqYstBDLH5kYJSNKMY1u9orHIt04xSZomIs&#10;J25a4Swgrgnd1ESQKfjpeJpe5yYlAaadGWpcQzKcDVRMtdNPDpMPfZ36ftfSlPF0Ck5OzLRJ+Y1l&#10;eBAco14VgfKnguBX0Ft/hcUYR8ObQQO7fr6Rku07cEtqmcJESgpoU9bUmltS8lqjF4IkNY/4MvTc&#10;6z76PgucH0fYI9lDnJleKKRw+9pUdr3KKIgz6fH2lEMeQuv8QBUii+yoJ9z5oBz3tgAm7RRQO1lM&#10;rJE5mS1BWwoqi7JA8Zopr9Ckmi7NrfbE+BHuTsLZlkYzpzCpplhJ06WhDjlRwkba3olMnhhsZ1lI&#10;SaQHRUCr2YxYB2awgsl6Y7VsMpqmrNpeWH54Ed7HnlCTG/WZ8czK7q4X0iMzR5FsDJZeBtFO/twy&#10;wHg1jX9VZ8sfeqtmi90XIrRlK4+2pN/wtlkStgMQZ4lzbrixidUzdqXeW416Auu6WbqZcKaJi7U1&#10;YfN3cGQoHKdYPowpUcsl55GTJpceGmhWdi+wjVRaXxB/7Rxkf7bSWxBZl9l+thEoOzEZvAkWNkuF&#10;v5QVsihCpMIOcK+wGUd5XCnhFLHLVBVoWNitKaWJtsOUfMfDjLQiaodiCl+/STJirtZFG7dtKRJF&#10;rLGOlSse5JBNNWbycqaXpCsm5TqbJRnhC6X3yRLWzLvIV8KJNzZTWOt/bl+zzRSmNHhkEUFBzpOa&#10;S8WbmrEGgr5bBVnOrL2j1+lthr/YV7YQvpOAn4lum7/a5G3rOtvBtrZji7uu2UWfyqco53z2fXHS&#10;NTWV4XBtQx08AvAhEx7n7Cer2qRCDoENpZadaz0p6XFQe4HkJCw13/YSbFOh6DTsD5vUgw/NgYvC&#10;CTgx1pQxkPEwVp7QHMUBn5003L4SUwpNq1MWUD+b3pBUNQPllZE0nlBuGr+m3qLcNWoMXm1z5Whr&#10;19fEvtFsorFM4dTffcnLCNgDnbjPI51gTLZARKm/7CFh6lgD1iKxQD3xed90RoqfxpTJO2aAvyob&#10;N/5GCTnigZ+RJq/5ngUnXkgsvN1IkSiF5J2cshw2QbYeisamVVwmOjVvU6rQZwWWE/2bGMFiRguU&#10;6XOIZnxkpdnA1i/ZO5Nq5ABjqnKzepVYiOc708kF3zGCpLoulDy+VzMwpYKKMKScvQ2IFqnaSXwz&#10;owKDXOp6zn785HgoLwqh2u+JEBYhxp778xgLsXFB8lBJtNKoQq3VSeJD4J2tyJBUx7z0zGkxRZpM&#10;IVowCs/ArA6xEe/4TB232UZ+ifhCWmLbo3mF5DmN1ckC06lMsUcOUiBSjaSmYWFxTHTWPOk1y4xJ&#10;RpCDsA2x+YRQzEoyABWFThasaf4kMuKTD76Tv/Qr26DTjcZJSnVjIqhWn9Y3ZazD3Rjs8O9xF/mO&#10;xK3JmCwVrzLgb9EoSsTEV1nEKq0C019rXs3EoTvSW+pRrTW3p0pazKSSfrUW807PyxuPbrB0inaL&#10;27HJYXkntj1TyCualilRRsIkNBRwspJsE3Ds5nhxgQWK3/zoI2ymgKFiNgvESvubnaDmQXQ/Cg9w&#10;SW5EOhPt0kPJQ6bGt2xlmHjRqo9QX5tynGyYZx12UcfbUoUjMdNm3VikwlhQQzRWK4XLsTUYo2Tj&#10;WE1pmEyn8qYyEsjoJREpGUq7MItG+E+MwKQridZN6Z1U3fupYj1axjdp8bJvdJfviuwUmQEYrcmW&#10;IQvjZnyImEvNipAxnldXXLcKEuVJiZMZmBS2gYjJvehOxjQAk81vG0wwdyycrYQcg4+JLoXOqlXd&#10;FeLkOpuunUwbCdnZhoJtdI3hKLT5gFh2Mp//1//yXx4/eoRtCZEKp32n/DTgZCW0ddnxzuCI2dQE&#10;SruKvolwUM3IHg7VrtDu1nY7jnCaO9o9JrZ0YNBadNtw8CqSEkPGAVexSO7AXchHDZwJgserfILC&#10;38Q2DNW0U+Qm0Vk0QpLASanfItAE/sTUQ13lbbKw1j4dKRymFpQOQ8XLUKhEIyTty1VD4nwN8UCc&#10;LB6aDI+JoHx2OghuWCq201Q6Ec9+ZqtFamvmYp426N06Gyjx4XZOQl7iPpjZjU42xmI2uDHrM61E&#10;Y+ePAr/DY9PkG/mwEwRH6rr+lKyz2AUGGnIxCRfhcTUMWm8sywNKFhWgikmAl/+hNzC6TosAwsfc&#10;1DgH/eovPhkfvthr2KQY0BjXp72GVoqkbhN3PKlbYMDvor46DqTu0VQtfnUZT0jpBvAaU+072ty6&#10;SAaNgZ3PmLPd5gl8hn3zxQGWkM0BeXiDG+PF8812vtrOcBsCGghiP0BsRcV7gZ8TytEOQvgTkHFc&#10;dx8vZJdsjaTmB4yOBqZO0GUegC2tG2m6Y2X0RZs8j43k6Yh9j7WQUdOzfZeHDqzpgSb8k/zCEM6G&#10;WELjohepKP6wsyndXTXN9Jl0LLX6/szXi7CjO9BLub84cqhZG2nu6pI0C18UZ+jnOF+aZEQJU9M9&#10;lE5hTe9s53fXUw4xntTtM0oLtLxukRr3/RR5470ECeeNYWtIGpkylWtcEqT1ApeiNpP2+WwYjFVg&#10;vy7s+rp14MMGZNjlZW3d3gUsPrtt/iCMR5qBS8O7LUBwgXu1mV1vAIsIs1xvgIkL7IPKpceRwsgK&#10;SWx+2UOAWupAauENGJGT2iqPCXZDQkqCnwVGXJzIUaERFpMgwZxqhW+UZYQPwmi3RsdHlj0kTejm&#10;WETxvqCoGWsoqXHl2nsUJeAO444XROknjSK2VjQVZEwHhJuHfAWtx80zf+0xoz7cMjNOqBiYw3TL&#10;tG8bvcCUqIBDn+osAVlml/hfH2B14Mu3G3p472/c7sNZHrABcRsIrrd2bw5WmwM8wLWAr9ce4JXs&#10;VHJbBrXidzhlrcTGNvPhTHv8BQQeLs11iEAYRVFvOrUntjOkJZkAzrENHgduumAOFm9R7LbtfIiI&#10;2cHqOo5J2s5JxATUej4+o9VIYIOTjyGPlOcZMPTK9NzS0R2Xp3WOuOnG+VlErGHXBlsyMZq+l5zl&#10;Y61TGBlJwuYKaom17MhRQ6O3n0VTzws7aIrZwjrdaYHeGFZuZpqNG0TjX1kdddljrHFpyHF7nlzO&#10;sDHxzZub7CqaRzfJsoeJdSHCdiVeliCiXl061q8qul+bUG3MVrcBASy8WB/Mru2e4wEwxxvYt/Zu&#10;L2y91RoG4MG1dY3x1+6r7cHFZqb7Es/rgyuDxQNDTBwMYuBhPSdXs57cF8XkTLXIBFUl3o93UBRR&#10;D+NS3W0y7Hmk8TIYebadjGFiGg0z12ja1jCbuD6obK0HyjaHVWwOAh85MvvZ7OQDGMxkGRwHAD4s&#10;bvEbKIjEYXInG9uA09DRlu/44SgcY9Byll5N1ugWP/e+anR7eNxiRAWKpHoNapVgUrcMdCnZNutj&#10;wi6PeUilxMJi0Di1JB0hBfF7OLGGrL8pVuE4UA59bb4vXk7JfSJS72joJmD9YAqh+mjKR0AZayFy&#10;RMa6cVtSEzaEkhFtI29jG9AybElo6t9AHw0Nt7NLN/2waf31eoO/sPiuNjOg3tVme7k5uFxvcV9t&#10;Z4A8Q71kHhr8uZGIN4aSK7N1HGYsE9OP7lTWXLBaDHY2zKWpEpSVrI4d8xExa7sz2YdFNKTCswFx&#10;JRsw9+Zo8AK53BFgflNayGCTNR1+u1VsXtW13/Ce2g2s9K8AQbhd8Rccx0v6XyudLoY+pup87J6P&#10;68a0r8XASBFpr2GTXuBxcMG8TwdBMWEk36mcmVbeHaH2FdBXkulvcyJUuVeIcdML2zT/hyCSFTfR&#10;zDT/ni3s3sKmwQaPZvQB7Nz0w41BkqsVkc56xIBF3LQNsfLRYqUbvWNuU4iM/Si4POdnShlHWu7p&#10;3J7SdQAxPTQk/DF7Vi3+chN//uzpAOw4nBBwADsZ8G+txGoG3+piPV/gL0eUVg6C9hdYacNM+Ok2&#10;o994s4XbleBIDrqZdANNC41Bepxe5QipAk6aMFg1YhnRZDZMqeVkVtC4kBs4xqQxSNHN1mj63pSD&#10;Jt8KYRoyx/i+VpIarCkG/BuvZpmboiyFLOBDKcekapIokBP1ubaPJBjMZTwddWhHapR1QRFibaqA&#10;TLyol2Sq9BleqGtRvypFXR3KUbk0w4h+0iP//rg8rLYr93otMPqx2iyuN1BhPiyu14urFXBwfoVu&#10;8nrun+yGVWj32nrNUGfe1jXc2EJxMwrNGlT/0qtgdIaNqloiyrKwvP1xy7KWxDcuWWlqWYyThp80&#10;QoJolDZKfD30o3pCFxnnHwP+zRJcu2FofIFfIDlTrZsMoARHaSf7feVms5nc/slv2JJme/sYvDkN&#10;+5eMdg1N9L6P1/1OWCq0ZTj8+GgGZzume59FLDunGjBlO+2wmm29gzM7y74zgPBxZ8h9A5DtPDpi&#10;3+uWNV6KVwbsnXg3TqcgRsGaLYEpf3Zp71vwrz+87T1jMwRdNw3v8GxabAMj1u21HrTu5E/0/p91&#10;BKnL9J5hDGFmU49trz/MxsnTR153d2aoCoY4adooyEM9EUQT5FkNw82XTZ7kAuYaFEN54P36YHm9&#10;XcBdesUWY7u4QnOxWVyu55dr+4tn+4RmhDesyNXWMXGb7EezIhfAUIzhGMv7PrlxGa1b3X74RGjY&#10;E7vrpYats70wbg7b/nd+4eHVdnwm2jJD5c2NUByumdQvK/ItWjgmW1giO7VuJHxsXUbKgtYXje6X&#10;X35ZG0GKNZRLUek7qWUBR/jfhNdcEI7k2ZhqGgApJMzD4Z2cS/H7UMoWxtwfvttNb2u45DNvvPdg&#10;jjBOSe9OeU5h/hR22YRf+K5gwc0PNvM0mImD3cwJtrZBZJsrs55vVlhxnG6E8/FXai+nWgNMfDLi&#10;Yjs/3C6OtstDTEDeLmd2YwAVCdspLO5tq6mqa39IHqIMD9VyrIgRSTA0REVC82lGIihxwemjRe2A&#10;aNY1z2NmZ9bK4tMsbZzEcM3MYxp95jo0/0LAu7UZ2OZhzKPvaFKyUW1tDqLYFv42Td1HVpMjl+NJ&#10;WeCmVWQXSotlgujUX025+r4Uy++Vb9Fe1+VeNk4/sO9M9YpW5kVwqdvSmkiG3wlJO/trEKy33nqr&#10;yL1OWSSNJ1h8jbFqsZmYpiJyqsPQzNEitWbWsZisuDwC0zX+eQkrtW1g5I80FV/3VYwqfKz3TJh1&#10;aUGHb99v065tHMGmi8DXjxmFpvhu2TkUuCPQ54/YMpblYna4nB0fzk+OFuk+xKEo2+Mje7kERAI7&#10;aE/Zhoc9KNxZy6I9gtpOXZioa92ZJ8wG6cKaxQOGTQiUWk/CUxCt9GH+YHasuJcUnoINbptbhJ/+&#10;7HfqKfswPMebYGD733QDNxmyNccko5XMoumVXwxuFAMyqY3l4So+jG6zfAZSf1WjKDUN48UZHJ/x&#10;3TdRXzi96Aacmc7DVx+S0EDRevWpf70pTlSznUTtbF12pvA6AsAOOlwcOLptD5c4+nyJuXB24JPP&#10;iIO5ZxYf7uOD5dHB6XJ2srS/Z0eLuyfLu8fpvnO8vHO8uHu0OD3CocqzpS33S9dtaL6xkTSSaTp5&#10;UpVhGO8ySuNIwwtutyX7MbVPblQZgBqG4kw8Gxfu/Kb+7F4GjDRtzNdg2EdXq0Oh3XOYk1erDbyH&#10;8jJ4k5QuN1HVKShLgfxjD0gGc2goUrMzzHz2ka2B846ztQR0MGM94nRB728e0TD7qfyeYFeKZnXu&#10;Wcft+VZs1ZoNZm1DsTdwY7ksmmjKyUhnhLThb9Gs1gQUVKlEhfEVSxptnBEmTClsYfEVUxSG7MFm&#10;yuIJv1LAipDj1k1TFAvhVwoFo8YLO15TZuvNDmDQHR/h2OLt8WJzstyeHQHv7Ab2nR3Ozo4Xd47m&#10;gD+DvOP5HbtnZ4fzO4czw8f59mRh99liezRfH9pOuuUukEPiR745AtiFYOyzkmbxRNElV/FNEyWG&#10;VDv5DZUBM1PdAxRwqB2bcTxrvZ0R54dpsWphWOX5Mekhr0nkykQbSsbN8Sbag/Cz0k4EaNJozikU&#10;mnmbsYIi7vjykiQ2XHtDJoZBpLFRlICGI6tohnIfF9fpS2JujmhT0GFnGLJLzefO8L8L8FvLAWG9&#10;d46xV8vs5Hhxerq4d3Jw73h292h793Bz9xh/AXnzs8XBneXM7iMYg4fAwZPF7HgO3HRTEXEXMBgP&#10;DhfrI/gQ4TH0gZUpZR9H6ikp7BvG0JBQavrvhhg8eHiBZSirNY5SfXlxcf7y/OWLl8+fPf1qs8Ys&#10;GltngsmCcLAu5n5j/eIh7UJ0rq9xY8KmW9TpYAAbYccYFEbrbeolPINmFsg9yAd3TBr68xjWaN8R&#10;azh7QcUbakv5PvMxrRXp224pjQhhcRWIuCFHqqfZdtVkxDQQNOeAz/3Y5dfZy+vTOVFbjiuNszPY&#10;2DVdtqaErMOoRop5CPtKZKziaPfVxlQtA1MovzE9ryriiCk0ItXjxmOTttp4FD+HUuuW3eWlYHAT&#10;4oSa49nsbLE4Wc5Pj+ZnuE/Q7Z2fHS9hGKJfDOfg8eFsiaGSxQZDJdafxtAxutjmSdziLzpcR3P0&#10;uW31he00RZdja/hOJshI1SsuTZZmOuNAUXBGCWrbGHsDOlGI5ME9sAkQ16vr84tzvOHe1xeXFxxZ&#10;M9+B2fxWVPgCjpbzo4X9PT4EXxZHh/ANbPAJD0fwFCwR0hd624Icm3vk1q8jozm/YIqaY9XcCd1C&#10;wW7eVhqmMtNjX5HYiTs+AJYucmAIU3YkBRz0mUnJWu8DYiGrY0n1bfgupBO2k7Yuo+nd/Fel5Epn&#10;2Pfazqro3r5yemKCN2aLlPNmKcRYt/FL1GUp/AZTuBcJKJhfDd7Y3gzQdNu4xravsc6gH4sJT+Ic&#10;99KOeMNfGzmBg23hTkG/fYM/P9/DF9ymTb7SXnmlIPd+S8lrwRD8sZixF9yUIlk2E7nU2Yasb566&#10;QriFWHPbdBwJDyjk6fD4ZEYTNNP/giPHywMzhg/npwvzF/A+Xc5hObtjFe6D+QnsZ3gflge4j+CO&#10;df8rLMrFEo3JZml/rSWBvenLAxuX2ZO3PW6xMRLCItc4uLNpiiSyQcOkHDy0ZH18BGaKACtMMUPI&#10;yNwr/tcQ+NbV9DXQuHcW/0NYnXuXalcEV3HTPO++YUQFBp71+nCQAv72b9/nK2xxmjay9+3sw2Z9&#10;u7Lc8/urlf80q4Y0yL8rWCQGad8tP78pATm10AzAxQEM5rtHgD/4VvHX7+PZ6dH27BjehNnp4cEp&#10;fsK3ejw/Pca4++x4ucV9cggHrd/HMDBhG+LOu0rmXATq1DHlPtTAxtZAjA3tRq/xI4Tx0PFbspUD&#10;LySySIpTEIK12KvwibaGp9nrg08xqSIlE5tHMjlSRYgf4Y96N5SW5ihBLPMQ5c2RCvKzzn0i34pg&#10;JDXOJG3CnAaC5AkVzZGYcZkZAtDYZN5sTute0BzrndoxxZUhvpnCpC1f7bQOV1JtxmJzBvXTTsD0&#10;TqMfhekASkhJumr/aChxpPoobDvFm1WZByd3bPs6zjF+NemVtEV8oVgjRBTuwvBJk4wAiDOMFh0c&#10;m6/UPKZ4cL+pmYdH9mkLZyrcCjYyhWGmI3t/d7nAfe9wef9wefdoCb8DOtQ2S3PPlmHP4D0oTOUP&#10;s4X2TK0Lrjaj0OesOTs77NEtME7F7qTG4zeR5cYFf7URb9YmjZSIIi3M4sNQO8qyUMcmwk2d/m8z&#10;e6dUVhODaB8alvkmpP7X7rRJNn/6plTh7uYMkEsTW68pRBZhCly6QQqK0j71CaRznk3s/eVtJ6xw&#10;buqsscsNBg9spY3NOJ8vDhfYACzf3gU+3GDWJSarnCyWJ4s5etMnBojphiEJwxDjTaeGoeZ6SCvQ&#10;Wv1NivJQa5wEPRtgeet1zc7xDmZ/Aj+RC39ttZBNLbXk6dDkRhtDkl3QoMoOUJi9opx95NdQJSmj&#10;kTA5Lhkf7x1VL81n4lOMgmaKTdpEOaem8hrHmr0kdSKyTFezJniJpJhdXYoCUvcqCI2dmod4UzSf&#10;I8mOMVZNJNfMpJ/u369dzSGwJq/E6utZRb66GKvE7LY5ueXexuw4Wim8k5kOXzZQdPjMIuGqlhZ0&#10;uAVWzDMddI5FhtR6RwaOwAKjR+aPa2LqfrLCCpkGTLCnwEZbAUwp84BHZ0jbFHM/O9r9rnlWuvtZ&#10;4X/EX3ocksPVT5e3ARYrDuY00ZzOE63bUrGzVecAT96ITGPVXWq1ZRUbwwyISav1aSTfIkz+yRR2&#10;F2diyjGXnc/jwDQdO4p0alKVVNznvCCvqMidX/dCGYJvLFHxcyi1cUFq1nsBZ7WyjBDDwEy2VumJ&#10;NRJprkqdJa1zYpHetFgu8qETy9awXInadiSv7pS6zAhRnujJoJCj1EjMxrJ736yIvkqW4RVlgvXQ&#10;q/+iymp+InRvFEVYTkAl6sM8xHEo3NSLlaq+evaPmqVo7gNYiAaFPqjk7gMMMdltQ0vmYTRAhCOW&#10;Q1Hphi/W3A1m8KQloftqRAKvohlx8B7faCuVJXv9X8tYR+uMl5sU8Lc2DuXht5a82xMmE7gwMfbS&#10;RmnN7enZmYIIphbvDC/rKZa01Yx1nSuD9bAugs+86vfJ4X2LGf7NIoDa8VatLsJOVphNxkFVyXTk&#10;IGdcawQD48sF3tIiNgRENzfd3PTaj5PJp+T5eDx60sBH+4op6ehl2+JtG4exxTrc2MK3fmw0oUTh&#10;8fIzAC+yCTNeOKmwmABoe7bZl85J5IXqGY4jVkZdB1Xg3Fepso4NY9kO9+uqqYQKMiLlarGjSbKT&#10;ezsFpaUenRVF//JO6WwWqjaOIJCUyciiyOSJrj1xoEiqIIM/47KrGJ75snRMUAKmWqCtoK3Gmsxk&#10;+qqImEiszSZtSrDgVc06hOTYoLwizQSHpKsAxK6do++P4itT1/uIpC3agcauTjTSU6wL28MrX1Xs&#10;QUlkQuKVOFlkVcevudRUPSN7RA2YCgERwfA3HY4T4vg4khUe6GYb9xwA4HwTcXepogXJjlUe8eld&#10;bGeiG4x+VCEXsoCfbhvW2702Kexzc6wQBczpJ8QFEkzHqLN4bIBicnaSjSK1+HNf5PlHG35IUVEp&#10;uMYHVW7sAx3iJrJjvjcY54WaMPpeVTXe4O2VVAw80lLG1rSZ+4icQ0W6TmHGO8N0ak5orIiMY+p0&#10;47Jlo62HrbdIrYiadm1Q86gmi+HYZuIhMkImgEEhP2EA2kdSDnCCqt3pKHqaDPQrMVZqZgmUwEQ/&#10;k9VgMgdQKzMOQKKhVx5tNua1Adu0XympOKniANzotmOGvMZceqZcKn7GShiTsFbSGEvBRHEvv5ck&#10;xIk1nfv6BtXXbM2mpFNEvIEGFto1/nM6SUqnppBH11L2imB6yfc1nkpuY4BdVNH7be5rX0q090Wt&#10;4TSMocgBLnrD3Iw4kqUKMhSmYEJSsdGeqZSRoNVNAOvnYZsPeIGwb9cSwylYY+uGi+/F3lhu3NZK&#10;U5sUWPyh3ZOWvlQblA2xUSVVb7XAq71rrh+htzJvp82puBlQ7IXO9fBHTjkz+GNghpTnNeGj/wMm&#10;uLj3BXCaf6HNBR9ByTfxt7u7muigOYFwsPfVye3JWC7LRG537WXLMp2YyFgwSfOQ/L2CPF5FEpqv&#10;F7k5JeHY+jbDo+BNnRlqNmJ73JPzPEiAHNH1wSHiRcMfA+uTSCrabJa3SXAUP+lFpCrqy1CRY5ih&#10;qh9HwwjKTobGnc11VHxFAHaa7CEDfRzXiMwRbZH4JpFKoTMQJliSBavJwxsY8kPih/S7MWWmPkVS&#10;25XtGzfaCjt/QB+YD7rTJKUcAO9tRY8HG792yvdOmnMKtuWYn0xlm1n66ul4pyqvzQ2XA0670fZZ&#10;O/N8XQGa5IlFI7bJkIpG9o6bWkUuzZ98Kb+etH2Aq20uUZ/VpRgSAEZu0n8D7rN9RbacRDFFJlUo&#10;wKh2P6KFWHs2+VLaO9Q8jBR2iIcFTIjnNX+EwkXpaqCpiy9wkIwNDZjE983FtDvM79K+TsGHONPk&#10;9l4CoJTNRtN8MZaT30aQsW5AOpss7N2bjwQ1uzpDvwXkQLz5X/MgcrAf9ygFfdLTI5ioe2+ICC0f&#10;przDTQkgbXQcN3d/kISN93em07kzZOEgb0r2zkSmBKA8kMkFzhY/pfzNZGuBiYpaKHmhw0VGSr9t&#10;dOScppSuCJPGSVz8p0dX0QjfUQaG0qmVayTHAoMK6B+hc0g1mAJFaAoIhhKl4BQJmybSvwoUTpxx&#10;7eJilhjAdWrMqxDTFiKJ2x0iD8yoL4gpxKb51QrFulF+YtDO5pEZWLpeTF+L47nEKUrZzNbcO7op&#10;up8eMSmA1dAgvtU1x0pVexsFZUBKmiMbVoj+mFhboxksD1JP15c9Qha4EKtcn+qxQsFHHIcdV+kp&#10;akBtmdgTGcK7AvWawF2XulmVBc0Ti7AH9ynPmOTgs/HHI46XdzzuXpRHG5OqGjWk9qvW+qMotbk6&#10;ERBVnBLRWm6gUscSJOxbD7+Z8Ok8ZQf7rtfMYpNZdQsQ3xD+iCaMwr8cSs57eqmdSFFVQ4oyrr0x&#10;R6mKKn7i8KJGQOi9TSMiXWc+ZTJACUfCOSpiTUj/wux0u+M6lih8UWqjGaWyDEF58b5oEiPW6Plm&#10;ctQkoNk0DSlzZIiQtGirCq7V4BiXtbCwQy0E47Ihx4PaxVpUdrQx2YXPI0dsU7vQ0/PGr3cp/Sgn&#10;Q9XXD5yAwra6SyOxk+pKZWyG3qk4ZSuCNVnVHsqDNog7iIgEbsJIhywJXFH1IhPccLAVLDgayrpj&#10;/q3DEz9u0/ezSndvHCWXM1OeQlHFVF7ZcMKcJkrUMiahqj9xVMMXzuSzQ5lfs99HCoZ5lwTU6OOd&#10;sDIMwIfGrfRJ79PtlTLQ+T2trY799UxgNlTHzcMM37lMA2I8ohUUHTKZzwV8TNIMsrQ/QqWI4/US&#10;05/GrjKvGpr1ptbJGLgAFDrmtMApfqUc1vhVQxLfkKURQ5sWUC33PSyzGXS51fcJqp1LZJ9ec83h&#10;Il92iTJnEkCM1/t4TcUaj4Ih7RgWiTCAsUvv0kiL94ybOTZe2uQ5m3FMW6lx8W22oyorc7c2yJAS&#10;yNYc2J1KP0SafY2aEfwxmxGDq9kclWMmno1CFl97oyviVpoQ3SNQatAsWJOSOmSRSPrZD0cjYIh9&#10;I0DgUdIYS7YQ28lEyWZeUun4cyf9CtBEnHEJqGFFZOzEIKLPlGB1LrLdCpO5eE9i4ks9K806SgTW&#10;mMIQqYXF2vvZMEZLwegh6QR2pBrJZqYYbmgQlgw0KyLWZrPuCmGoadsXESIZjMs0kyEQoTN7vBrD&#10;KdVs9oKMnbomjajo79hABg7pyw0KPvtP//sfmza7zYK/XJsc8xAssuawSi+vS0ULb/tZr3Amsk3D&#10;9ybV+8r4f+l/FRfnEIqxSCRaNzYHGzvFYmo3ljC7u5VzwqdYoAo2Dov62kuzf3Chb+qw+2IKVYJc&#10;OJGE2zef6DkZisYztjR8fh0jMCMMLOgf516hkAWPlEstvqzoqMND/E36FmzeoZBq/2MR+BxdPVPk&#10;AeEJzdHKcCnoFMwnyvVEkUPGuwWlVuI88YZFgH3MfCLx48kWXKrxhWUp63180kbehjql5oFVQHRm&#10;QyNkpyrzp4XBWq9o9uU4iZk2WyVxqSAJP31DgzRD03/2zgaI7GUFAV2w8zR6AKenp1AXZsGK4JF2&#10;lkiYsynBG4eRWkEW/+pf/0uWPyJUUwEYQCfnkWlmFNlpeV1Xg7Whow/sl5vLzubEP4ZRa+NLmw0G&#10;taBnXzQkwW3Uy73LuvAgoCfZbZu+J3VFIuGntwNJn8uEYqwCNYgXdYAadHYqIRMZD9YMszNlsbcO&#10;KVuvqAJpEQ03rlrj3/oS2YpVPzAMrsKyayLIeImKKihT6GGd5Rhrx4Gsm1FYC9UgovUhlDhbX0OS&#10;MKSetZzoTVMaSx2pRLWn++Grew+K0FmLPU6n0fknk4poyNxd8bvpCjade8DE43tJDqbl0+aQsMnb&#10;NlQRIxXUAATahonKPk0UPqorS4UHgDRH3OCuwcdsG+LZkgGUMw2sL8ls9cPoQjMYeYU0fSULDhLA&#10;Kmbb+oFTzZidE0YnbrJe8ziGrLDExybEjAiKiizhYEl3CreqRzXtSaUNw3OOqeyCHj1ItUQwm7hC&#10;x0LxrQr0cyd5LNdIsPGvBccoAHhJM0pM40PRGvONysW4vIhf3FZdaYY67VYBswp4FX2UQrVUcSQP&#10;4bl8RWVXbboDxmLHKGRpbLzS12wb5m+pAWfpYuIFr3b/zGYXSV3hiCHvTyTiMjGSBPJKycas64Kw&#10;dM33JWEFovVtw2y0pEhox5iyVZ/XR94WGUajHQ3fE4m+jpt4kH63E5gi1zXjjw2tQM+3OFiJk1K6&#10;7qBtf58Gs4w3dk7TOu3KjM33WcVSKO6cYPH7tqFUZqheClFJ0kU0bF7krzJm9RANvc5wIjxOv0Oz&#10;f3C9xr+h7bPlO+kyVloqPXEsRNYO5PMtbXCkltCQ5XECokxwVDelJhYUchArKRZN+RbSozKKiUow&#10;fhr+mvQ88bTfU44MjMRE9uJ9tDhi7nwudGOoylgu9RmHqlV8iJkWtCnTyFs+F5QrYkEkEZCXmvdY&#10;Uoo1RZkkSdD1U1UZ6w4vY784JhJT6Cgf6C0awXldZq6mDp2sXOzR5LY5ym2kdqQ69Mk03J2uhgI4&#10;TqnfunDemeq6TrAo/lCO7LoNybwVplgpU6Bh3x5a51aEaGjHvNkr6/vZhofWM+zKxx89xalcCok2&#10;R0M/NgBbt/h+LT00TLs6MGkMIxMNceFIklgXoKqJhtOqo9Ebnv3ZX/xRrWlS4IiGLCpoIhr6iEFn&#10;G4JmKglJOXQ85Bu8wqaRkVMMk4TYdnDAFrE8t7pEQw3B01LgLjmJTcEQqNGQ2UUZKkQNn6iieE9r&#10;l8Q2hamZftAN03ZRBUtXdVaUOrI6sovExMBNxWiSUdQ9Sy1QKL4Wdd1EQxGmwEwzUjjOEHyVPcit&#10;MeKJC4pr3pG8565oVt+nKAhzL+BS0XlYhRJUXaQHr5zC2MxJJeuPhS2mi7mYdmgYVTESw+ceEFR+&#10;G9eP1FaBVM3nTRXt3cVmpUdZKmqz/lnUSy3PDmfBEzoZDcG9a+zwTDS0NWwAxLTFn8ltbs7lMktm&#10;pgDRbZg0uTihIRTfRgts5GB/NERdg4fYU0ZyonINsTGyK4JDp8hAQwlKAQQFZ8EOvIFYc0ZLgYaO&#10;hWl7W3MwhMXHxqmew0HuVW8U3DQIoyjW8pBul9fUz8nEpDGWGgKowxTxQi4ZOONpZ1riJYVStkmh&#10;MLVsMXAl92nz56RRM/PsDl2CFZOhbGrxOWbHfqXqqahI8Yfl4k8JQQEZRSKEKrFLEWuCi5QZRZgY&#10;s0Nc+rNpm7CZAQ5izI37Y6JLwYsMF/ZFFONzDeU1E4SY+MRY3OiBE6djlzYRDHl0kuSXyDXluVmX&#10;LnXzLS83JFOmeRkvfzJWzF0ho9RRjyr1SUBBmjUrKKec+jzNGu/oCZU0IuSqmlrn90JDO9MyX+ja&#10;r3yg1AERKgD8tiaPBOPV2sPWwhblKhUWG6b4mVO2DzR2O7UD+TrnmDd6SWEtZZgrGxu8BccK2xDZ&#10;aXZd1AgVf0QNa6osW9qGBVJE7VK0cTSMamk8czRkykYcbOLqktyPoiFZLdly4a0uKWqBIBJigYuk&#10;NqKPqrCr3dym1YDYQsO0rJXSIOu1WRnituRMmCiSBDrNFIa6t6o19SJjD1RfBYXIRdgUM4qcqWPR&#10;6Is00CLjQl1yAH8BfBc4ihsHcr98+fz5c/zFhTeQaTKZyMVDGQVneI5YI8wq+BBNQqYAG4F/uWRY&#10;tUYQRDPNB/oWI4QJDRHAAZ3eMNu/LilYFrdIGDmsN0qwYGP8SRhiyBoN2VNuphNfNu2VCIvkLWuw&#10;FlRLKq8dSLSN2obYjIqiSFHxze94srmdh76ByeMXVdSmzVVd4+JNRkPf5PTQe4QLHLU8P7TtplIL&#10;tBcaotKp8rFaXwEasnabQKOXyCbOsAFHsBvcenMAAT+wrVWD6zDHSbrnAyP5SuZeQi7DNzQUHEWh&#10;2dw1FBU9pduD4KisKQTUVWEcHoSGhehEmvv0pylHmYDEGTUbErtIocA3vtTwemQjxchELbsT0k+X&#10;PNIvaI4RY2H5rEu5k7EEKVzyAzA8tyZlvRCaY5pUIX6lPBBHiIB4ST8g3jMRpg8cQbvNB3xCAGAf&#10;oPDLLx99+eVXT558+dWXz589e/bi5VNuKEnMQp0TxeAdF6IRKEW/yq7aVM0yEeSL6GdnZ3jgUbey&#10;F1RY+S6ZWhK8LPAd8PkHKoKyiy0Kn2XDkr2KUsuS6tS46pKrqgEfpG5idSc2GaTIB9ZULV1S+ygG&#10;PNRHpaDLlHGj8DNK5KoFyESSEjsTDxXtpo3LACg5wBABBgzwiqv31S7S9NVsawx+dDmyb52dV+AZ&#10;MAzdwWPccJOZ1ncWfWSjyxLErxtFEbdBj5yGLGzHvf6TilmXV/KQHqLfsGBN4kjAOCRXoOEVfKt0&#10;GabOVyJE3ljnuabWpCTlmbYcXwMaFgxVrSCr+EmIoEoNHCgOisqLqftjGkVGkjnJrslH1UYIbuwB&#10;XYEwB0WGGx+KCtYbST8p508FFkIRL0QM89VeqsnG608vZRGUOx+4sTMv+gHxni8JXgCjO3fu4C/A&#10;CG/w6enTp1988cWnn/7q008/e/z4iydfPHU0fAbJNi3zA1cBnvhLCBMaqrdLHY5GqGSXJUJIRESm&#10;d+/evXfv3v379/FAGjhtFmSoh47niAVEGWGTWFS/jHgn1yQBMXoqqY2Re6qjJBUONKSBJqpKF/WO&#10;6fjUNbtqNIxqX8hDEuM+GsL6Yr68Uvr5ZyFgfvhdd9m48QxoaEQbKrk1CBuXaEjsrKU04kb6au6H&#10;JJ/GzwMcOzx3KFzeGA1Rv9qKP6pbUSJSGBWzDiD+W085RogVw1RiafEM8aJ80G8INIShsDL4dmvC&#10;pxZaZWaPGL102173NtmGrBimNtk25JarneLTyRiJrFWIhVJZGFiWF38WsrvZoGRm+OTEkyuwqPuC&#10;OfxZZEcPcU/IwnILsI6wIpMtAmIdkW8IZKSNYCr8wjOkhEYTUYaYSHSgFw9WGzeXFkao3qX8zEII&#10;yLioff4VtaABWQCJ3nrrrQcPHgCPoOoI8OTJk1//+te//OXPf/GLXz16BAvx6fNnL6FQpkEuIZhA&#10;4F3kBSw70IkLD7io/8QLlo7l5QNlkvXCuCjmG2+88fbbb7/pF2gAICIAwoOMFy9ewErFXzyTY4hO&#10;FGPXnnlFUZTFJxekwJfMoQksxvJn1DdWB6nVQzGmzIKAjcLlWNdgDkmVnjN9gbVkXtLLjOyvHXTB&#10;IUdnlC98KOBAKlDKs4OwZMDQcI6d7xwNN9sVeoD2kNDQF+Z3l7IoRN1/ek86X0gVLeHJ4fJ4sQMN&#10;nYGQgZ5tiJdgOOpXfYhaTYrqKIrP8FFbE7eJhvwh/VfoGg1lG1IN0e1JaOijiCxvDRk4DUXZGxnc&#10;C5HNqc+6tlNT/Hgp9pSlnEU5fYi5QMPeAA1zLwhQAQMNHfypsIro0U0BvZNCrqWdGkgYNZOp1XkV&#10;xNsWEUGsqSHCJqAhjTUOOPA9UUC5SJpFP1NAMFlqER+BLJi1j0u2ElQXAZAFLnjxAFUARKKwiiA9&#10;Z9EIQPhL8giCxYWvwAKgDzDovffee/fdd9955x3kjmCPHz/+1a9+9Xd/999+8YtfPnr0+NnTl1eX&#10;5aaBtks6Kt12ILcuM6BNCCU+F4PRkmBylL1sYDFzf//990EA7ESkg4hffYVOul0oMgCR/CR48SKi&#10;ERnxiTgooIxwiXyJm7hkxrKTzqQ6BMntEyuL1WQgFWb5EOsJ2R1sBVlnAyrsk/xQ/6MaCwQlV+wp&#10;MwoyKhZZUc2FhlEjXKD7KOyj9JuFmYQmD7MlHq7N0ulmjFQamvTChlK9AJaqzxsUi8xXuFicotI5&#10;tc6m2hg+EBBIEun0Z5xjbC0xeAVuGz0udfzKvkhBA6MrnSaFUl5lavwCGpI1TELf9CZqO54LNLw0&#10;+8KmBJlzIXTWChLnPsUmB7CKY+HxhIIBBWUbwpLiMPwAICa7MpcQZQ4jgJWvjQDdJIwooE/6SVlB&#10;pIgveBEDsyZ0iYExo+7zxsvoF18SaIgvF1dmqXHAgVgj/Rcasl5YEAk9E2H4aOghGLQU/Vbaa7Cb&#10;8MCJCLCSvoQn79GjTz75hNkRDUkV9ZxuaVaN+sXMgh1PwSJHRRESmAuj7Bvf+MY3v/lNQBJyxyd0&#10;k3/xi1/87Gd/+6tfffzFF09ePEcZ0XQmroATpmcLa+SFL8IUSjwJEDfopiT3SDO1HRqCwoIAQOFH&#10;H3304YcfotRICgVESUHDxx9/jFKj546kWEyaouxQ0xqN3V6RxCEdXiwpgZKNDXvoyBrlJaqSNrZn&#10;YiwSZ/NmJHvx8UbgO4SGHMuV2AiISSrpIV6QJ2rVLEFvvyVs9VRLMpCCJFBIYuChWVITAxgpKBd3&#10;bkbTOwcamnnoA8pctQf96jnGU1/QS8qFFaxyOysps9EOzpzjaHUTNaIhVX4cDUEtWI2/DMYHimun&#10;a/6k4kc+FGHIwKiwCQ0JGYRbqgFjxqBMF3/ZU8ZXqMK1j9ddr+A6NCvCDerUD+ryJlixMenWBCQ0&#10;5OavNhUTfgTrN9nMIz+AT4S24U/pSzFiaWMRImvIAiYOkql1/CmAo0GUBtCSFFs7pzBRhsQlqWhM&#10;imRQlPkXb/BAlCEIvngGPTWfGi5/k8wvogBrmkpYgKlbhbivaFSy62ozOxez09Oju/cevPXWe4AG&#10;XOhFQmmRDrIADgIdfv7znwMZEVHMieZSHKcTagvBCcHUcCo2bDEAEJDoW9/6FkwzX0y6QaFgG/79&#10;3/898AhgBOsM2YnJ0upoqVH5WY/EFFYTH8ArNg9iNUPS8wg0RDG//e1vgwwQg6RQQBDw3/7bf/u7&#10;v/u7R58+xoC2n3kCOTQYCfnCLrHR5IzFdlIPh6lZaa7SdngOa5DOB+Agmpk30di8+QaKz5cghjY+&#10;e+W2Etm7h6lEPrNIQEbWUQgZhpLJZ4olL0OmhbVwpJnCwDTVgWBTYYDlTVShuYVqEEPzlSIqDKuG&#10;ecGGOzw6tI4bnI9QFpx4CZw2iJivTZdp0EGqjbOpFG7NwRI8ssOE81JbHzAntljSPr3mCKa5MRss&#10;NoWnnEdSM9CbblJWiYbkCUrK5krci3Fv8Gy8lm1IUCDFzGAcDdHQm2mx2V6ZDYvFKMZe1X2VQiwn&#10;0k/UWsHsKFE7VdnQ0MeW2FPOKZiRTllxksp2oCY1Uu5oFtrJMAYifGcYohiV0AUrjaKy1aUtSIGL&#10;F/Pie/6NGksGUnx5UeFpZAEgABNPHn/x+eefw5LC9fw5ANGgjV1mYQdToDZKB9StTpZH9p2DTziP&#10;9f6De+++9x7g6Qc/+AEA8eHDh4iInuMv4cn7+c8BEJzvQvJEIc0cCRkJkFFG3ROLKJQAAkIDcoF5&#10;SDREwVG6zz77DMgL76EXzdCQ1hkuNg9SPKqf9J+ZMi+aogYtfrEW+IkSSzREV52IDBqAjEgNXeN/&#10;+Id/+Ju/+Zu//uu//vLxs9zEmz7bhgNxmNVlKsqkE5bsL+sW+hozDvgB91AXMLdhBX/w4Qe48aC+&#10;OdozeipJP6SDqGKSwFHVXHbCTbQNJfMUKgmPWUBHZsNy5F29e/IB/EHIiIayE5lC/CvukZmkUJYs&#10;q1vCYE6AxRH8skcYrj89PTw+AoDNFtiPBaaiTxHx7i3kjjpJTcxwf5BmvqRS2VanvKzmLej2EGsu&#10;9kFDkMf5hswLP1H1ylfIwwA3uDo0BMvUapF98WLdUPg0igIJhcqu1hszFGAv+EaMbZocE0KC3ZhK&#10;h4ZodXnqPI6lt+WMdjklPorVkYR0JKbdtANWZMxdQlAUR1jG8grFJFIUjvXaZnvmZxCQnPo1IBK2&#10;MmgamFI0eZGx1FjAhA+kLiDBUBtgBCy1X/7DLwEZGHiFCoGT5cKpPWoVsgjpBB+MFYfHi/fef+e7&#10;3/3uD3/4Q1hMAAgwB5AENIS9BjSE0gKeEFJWEjWNTrHYHSPHVEDxEwkS4tFnBNqiowrnHR5QUoQB&#10;1MJhB0Ak1gsNGZ04yL+EY2E9K0Wcp7VF+OPfWAUIDALAWOARyghEBhmAZqQMQxhm6d/+7d/+5V/+&#10;5ZNHT2s03IO1VVCkjxHsb3/3W9//wfdojYJvckSg1cmmPZoxFNP+moGZe8qyMYnpbBgkkMxN2mSB&#10;j809Si8wCotnvPTOgTEHrNa0duIjWUSlkMAzWTZmcn14eAo8e/eQB1ALGTg8NYE9u4NcH95/+MbD&#10;u/fvn5ydwk3gmzibjtLZlybWuMIyC1dqwZ/VrBmGbhhbH9vHCcwG8lPUp9uGII9oKEbRHme+N0PD&#10;ArJmf/Kf/iO5xqTJL5VKFSM0lN9QaHh5tUKP7dJNK5Ilyvoo1vkNyTd+BTswfnKMFhf7esEkt9an&#10;c6aaEc6FzonXyVFIOqlL+Mqp6qi9SLBEoRBmygd5GmGLIkVZAbyjx0PBcslWQBMmNk2CCaEhPrE/&#10;KA8geQLCABO42KtCMCgM+nFmpv33v//0s8/WGK677dVDw6Pj5QffeO/73/8+0BDuPAAEygsI/vTT&#10;T2GsARAJT5Qtghp1DGLAh9xzTC6CqFqSSGo1SgdbCVnggo2GFMAZMI3DNYBCmMAEX/o3KSEFFEax&#10;wTMbFV5yHcpkppHIC/SDALoOAcfoL4MGvESO4DDQELbhx7/85PqKUTrb8Lb8Pjh4862HP/knPwaH&#10;kS9KzWF0ZIoH5G41b2ZTMg9dVq2UlFsOCNCfSzSkhAu8JPPWPh0fAgetb/7mmxAhFJZoSPzFpWnt&#10;hFcyiqkhmHQND2AdJ8YTEDG0hQBs7chVUgLyvI258+Zbb779/nsffPjhu++/d//BA5iKgEoc8AaS&#10;8b946IYzzZSMADbBJF0cS6GqGlaa88F8YoBVdJfwDVMOJVRKk0WAnuGOa1FeExoabX/8Z/8BWbIL&#10;Rl5E3vElawifiDts1YmGEG8DjfXqwje5YGXEqs0pdMmmUSaZ1nAi+Jgy0PAYvgSgIU5t7S6DmhE0&#10;JFUkksSL/ihYJEyMFhoyDK05QhgExeegmPbSB+RqnHoWCqzECaD8zCkd+EmfILt4yBeCBYXhIAOA&#10;Ay+BETDQTFF/8Sli314zlQLak+Ojw/sP76MTB6vwO9/5DowXADFkiEO9MNagsW6KXrHGiX3sgml4&#10;QZ1Zl8hUs3xm/ZKH7MHBgNB0P6IhmWA+UfeKaoxIba1sQ0kLpZyXzED2lIWJ1FvSw5BCQ8IxSgpi&#10;kCZyREl/9rOfwXX4y3/4+MkXX2IE6NWi4emd4x/9+Ae///u//8EHHyBHDNrQT4p8MWpkU0ldGG2I&#10;IO1NoO6kNeoQHJDKIpAbKpoKiJfWUJ0cAQQB9MgIgoRnMBkCBhz0jsWn4DAbG/AHnxCdIChMZEXj&#10;LxsYcBS2IAKbbkWfWDfMZV1a5PvOu+98+3vf+e73v//t734HBGBe6fLoeI4JIJgE0p9JSwyhGvqV&#10;nJv8wW270lc7J8RHCLYYMDA0hBuRfIiKUKAhfrJr/BrRkDNsxCnkFxtegUuNhtcb27kGTcvF5ery&#10;+up8jv0tbNJhktFsvnqRMEAb1qJwfruXKrNtaxPTD21uuh+lkpZDUDjIYjVceEYoghFTUAUwpEil&#10;SBErM2c7TbYayp1llw8bVeDcNJuQ8ewCaoxnri27xFegm4NiqnUQlodf1quDjKTu9YPXIFNOboAZ&#10;b7x5/wc/+P4PfvC9t999DykAlX7605/+1//6X58+OSeF7auYus3ZnOay5qT/1OtEXBtlgXHtXXKz&#10;Ix4+/Ib58b7BziOsCSgVSINNinJ98tmnBHpWPW1DcIOAKP8mVZSEiZOSFj6wZ40c2YlD7qwUcADq&#10;yqktRF6CGisCXwkBDJy51HV5mB1tSSqw+oDeoetGvWjVooBEZJpOCECwoGcA6A+oQsHNJrryubCp&#10;BR1kfPowXDMIcHb35Me/98Of/OQnQCiU4vEj1OnPbNDm0ePLi+veTLBd+YgJbWGYHZyenbzzzlvf&#10;+OjDb34TjtG3wXNIJjwt6F58/IvPUDSaeLvy2fP77ACNyw9++MMf//5Pvvv9773/3ofgLbsONtbs&#10;6pvlwfBdpTCBdCORSqr6TeGz+WW9aD98PZ8w15OEGg01w4YlxU8qu2RSHIiUqMzjX436v/g//xR8&#10;pBGL7At4ZkIRYmQbrg/Wq+vNxdraGSjWC+8pF/kxTRe+bj6Rj0B12xygLGmZzhLzbKy5wAJImlpU&#10;HuZedI5AOakVpLL8Qj0+CxAZXRjKYkKRWGEODefQ3KdPbRkZoOrx50+gP+jy+AozlDIRonr1KZO+&#10;H5Rjk6ec2V7JpJE2O/joo/f+6T/9g29++zuADOQAOf6rv/qrx599NSShRuTcJtwDNBJweBeDHn9Q&#10;blugZa+TBVjOAUmEBvQWP4Dj8J13YI3CYtKEZLr5Hz/5gthEMSIbiYYRpMTbAg1FsNHgnWviIOdR&#10;k7fgl5vYdtFMpiNCFUoUZnMYBTpWYjLIO/dFh4NkdyQApeZ6GDouaafDcYneKwwoMJwm6uUF6jqR&#10;QbT1vph1a20rPXfcGpE0PUfaqdnsnXff+tHvYZjqB2AySv3o80c///nfwxpFps+fn/f2u9oThcrg&#10;jhInp4ff/s63vvOdb2FiJcqI4gDr0aZ+8qtHrx4Hk6AfYE79j3784x/95PeAhm+/9S6aHE0LhZNr&#10;GA1N4SeiIVKxU33D9L6+LqeeMiiiY0FVj5+CrCb8FWzcjYZ/+ud/KBNJQFunwk8UstT4Aw3XW7jr&#10;IFtX11cvs5ObcdlLIGa5eNlLUkxwwwPzNQ8CRgY5ioKP6+3aVzrQd06fEVFVBYYWRTUWIpBTGYJ9&#10;vqhfgkUkpcA0apiUWzHPgH3o43z88a8wEPrZr83x78vISHla7T8g1RO8frOD999/63/5X/4f3/3+&#10;D6C0NFvQifv4lx9jYUjOxXDOnUoczTg8suUkRiR++qaYvnsdGgyrAywiBZokE9uGPtzlR0vNRhUe&#10;mpsJFySY8zPACnb/n714LmccwYi2IWu2bmMIEBQAcUAoRutMa4SFhvTxEw3Z1aVZx4tAVqOhxJ2Z&#10;yjaUGERKSCoJ4BxAkoG4CI984ZFAnaIvSV+eFR5o6EKFxpZIaP95v8ZB0CY8WOvo05dWIHkFSzZP&#10;GMyFB7fA1Q8/+uC73/sO3BGc0/PVl/AFfww0RHYA3/OX8KXfEgVzdEdDDMF+81vf+N73vvPhhx+h&#10;mDDz0aBChJ48evaKsimTuf/gzre+/S14n7/9ve9++NE33nj4FkTXm2ef83iYusZe4z3b0HzY2X9F&#10;eZD6m8p71fONJZXXA1L8RASFjWtR6HSiMaik6JNh+lPQkFikwHWU2R/+yb+jUCJRypkCSfQlvniI&#10;tiEmVMFqggEH0cFsLtnqCIa1jZRmxmXiUZciTYdgrLlUrTu9vl5dvICZ9tya8TxeRjiTrkp1zWL3&#10;SzjLTPmXPSyNhOANnpkvUqApwZ4d1Obxoy/Qn8KcDDTvmC3cX3RkkUYFbncPBcWDUP3BH/wToCH0&#10;FkVjN+eTj38FZOSABodHqdg0tRaHcORB+BwNTXR6E9ZIJKsM2GkjgT7xjbhwH3MOfakcDUZWQRqF&#10;vEpTFFXjlG8Zg5JgPBC51MzEiuN7h29bkhEHo/GeLj9WonAN0SUGrLWkWoG/TJb1yD4yq5JxYy9B&#10;kGobNmTjlOLh3o8rdCGBg8AmYAfQECRx3iKTpVxJUAnW+KkeulnQ6PrkhllyyBmO73/w/jc+Ml8E&#10;3bIvX7zEEDr8hqhZdCwwkZQ6zDSjNqldoWWaxoRGhMil7/QMtuG3v/vdb7///odgOIqGvICGn378&#10;uNCsUVkd/ZjFHFb7gwf34aaEs/ujb37z/W98+Pa779y7+wCilRwpec0f5cHlpOuxps5ghp4CUiy8&#10;Cy1FTvMNI/iIY7YDUZ5viFJL/PCSA7/T0bCJP5EddkoUqkTkTkfD1RbTQWbXW0Ah5tmsLq1SbbsJ&#10;1um19xOiKKjN1wPdf9AIuBjM8oFZeH314tmLp0++QpMOIUZfIM7MIPBR4enhol3ADldkE3WGUCiF&#10;pHqQiRyhg1cYfxEdyPvrjz9Bq45+B/rHvqry5hLVjPne+2/9+Mc//NGPfvjhR9+ESIEYDkE++vzX&#10;QEPCNAGF4xK08oCC7qJJkw19XmZylfqApaknpQqtCRdZyJF31zZSsJ4jJZgaCLbYSBGGEvtjEYIk&#10;CkC8WBzWGuVJykxBxF/ViMw9oiGtUfaRWSOqJj5I8CTWyk5NKZFUdmXEL4E4B3/ANFoulD0QAAQE&#10;aoDDkCW6Lx2a06hX0UILDdWIwja0G5Mm/HI0BPrb2JENa7zz9nu+FhD+SnAYw29PvngCwzBNKvKR&#10;DdqVYqAeWHHCWZwLwA47cxHiJwWeHwDq33zz4UffxIKfb7z33gcoLIrDnvIvfv5rPO8lr1HfY40c&#10;HqEqYWgfoUTQDjhaUDqU8a1337n/8MGds3u0HljLtoo54N0UNKTkqNZZfTdDQ7AoDqpEQRpiRUTD&#10;Zvhu9rUwntIWL6oBSwJ5Srzwvaiut2uIvMlM3vXd6ttmCSYvnlSIySopPnsrYZsf2vzm7fb85flX&#10;jx7/+le/xFL/X/7i488/f4QRDSxas/FqLNU2YJihv+C9Ie9L+n/YJ81S8aEFO0TBwd308AI9NbNN&#10;MJiIv0ji6vIKG0ogwp27Z++9/wGm46H1A16YYP3CZmP87Gc/h/RzYsSoePVNxXqbmhwZhIHgBw/u&#10;YWz3e+jkfMcG5gBSEHoAPUEfD+AquaFeJ7GNkif7l+gTIYn8lFnHPjUusAi5yMYkniIkaoEuPKqc&#10;5IPAJCubP2UhKljMOmIiGycCNymkGcXsaIhF/I3aKEzUS8kMH4hZ6inrqySWjSItU1JCGhAF7RzY&#10;C8OQeyzSMCRhTFAlIoDyJ8Jkl2J3mIGmrSA75AXeoikFWKCbDBFCvppUxBEbbhURcZxCIc7gmWjI&#10;dpqfWDXMXSQhcU5xx4AYJBamKAhASDgo0ZuB6AJ/X74wA9xx13JJDY0DDzkMEXB/izW66mbZrgyh&#10;6tmackgKHYsHbyZnCyeH2XxDv1IruGtX40KDVNGoG9Z1aubzWpRMdkJLIgZ39GLnibYhL9RUtA31&#10;nilLYvk+vqSi8WUMZrlq1wZGY3+qKIYgDA8FGl7a/GuckGJzN2ObhgFX0iSBs8GU/NM0E1/RPNqg&#10;gC0KNs/N1fWLZ88/++STn/43zJj967/72c+ffvXcR2AKcnwQQfXtkzrdHLBRVvh9KEYpN4+cnF1p&#10;zry9wfDDO++9+aMf/QjwhJoGr+Fo/+u//pu///k/2MQ0N4D6uUZ/GaZb+ZQJmLNJ7UWPx7INWoAL&#10;Bme2mvXeKWcmY4QXD5Axuj+gmdAZjrpSBwhqNO6o4fobbS7VYoELhDPKK9WV/Ud6HoWG9Bg20VC2&#10;HgW3gKcIfzRtWAskkg/BdE1qT6uKGER2RcYyxyisfGb6gkI1pUykQDGEJAjyLylHGGRqax9fvKBh&#10;SCcm0YdqIPijhkg3SC1DknhiK8MzO8455645YDLyZXbIi92aOAcw1hRTY4kQBs+c+seXqhplh/fg&#10;ErfGwHANwBf5Enw5vx3dGqAhEJ+TbLjZsCQBxVJDZfyxkcpUTcbqbKhJ9uSrASDefQAbMV3mMcTU&#10;rbyMHZUGEIu4I2kp1TX/jhKVhgFbtqHSIYvActQAzYUCDTmoojab+UQyVKFRwOJL8pxlt7hxhg0/&#10;qISKpjeUkiTxbhtiMgmEBWhI6fHxYwKCo6FBnnCJ6dlfwpn/NiG0IVlHw2dfPf31x7/667/6y//8&#10;n///P/3vf8+E+mhobBxid/W+gHVHzLQLzvbNdx78/u//BB5iCDQkD+t3YRj+3d/9/MnjrxyCe1Of&#10;YHQCbx1ibMT2+NTXVMubZivl7bJZpjbUO6eFBsP1+ARz8e5AfCHEtCMgY/hEK4AjvNpfi+JCrQaT&#10;1Q3kQw1PUmYKAS6GlHnI7ra8CggWzTR1x8g3KYlSk3hFpBBwIDwxixFJYRRNGkGyxYRoEqeYfnwZ&#10;s4sYKhwsIJVMo/7LvGVh2TXmLB96MKOJKnQTOLJQfE80jFatwhOeYC7BXsNfPCNffLURKmzj6JeM&#10;YlAigql++knjUQhINFTLofKigABcZkczDSVl98KG/j6zyQ9oWYn1fjaprwZxbvh8hK6N9GkInQZx&#10;TwBdbErZiJqPxXalMDuRTnaiIUXFxMDXKbPionAW9aswkg0T1NwKGnH200iKAcQ0zb4Gc+KUGgSA&#10;bFMCKbE1LJAwfa3BkRVK14oF426vophY2+FWyIGyha9sfsFzpAW/oe1J5c4R0y5HBQOTvKDYpir4&#10;PBRf2c2v3eHLfIGRZ+yahvET7I/86Se//tu//Zv/6//6L3/1l3+DVD3B3qq+uszDbwqrksW0l+i9&#10;fvjR+5gpht4rJAzEY28X657/8uNPfv0p+q/Xtv0UWGHqDZfN6ZltG5X3ND3FPt20RjPneielEBcI&#10;ahwS4VQ4LtWgb4sWAWd6s0knNkUQ5DOTItAU9VKjIYWS8BehUL2baBVGNGREUp4kw9/oWUwWGuKr&#10;1CBCIWNRk6n5EdGGRDZKKkuqwsZiMk0FjqQWrCOmaFybg3Lkc+49lEkhfBMN8V4dXuZINLShqrzF&#10;LDjMOiUUAnxlg4MhhD88COmYiIZrlAXDxGCkCpoPPAIOQoS4FoXgC5Pwi8dP5Aow5rjL3taKLE0M&#10;oH/qZFgr6zsndo1WnivNcrE5oeTYQlJfnUfvM66lr9FOopi2wHCNGlqSmyubtRmlS2hotQZIGUBD&#10;SkG0DZWXtEPyVohoJKyJlaoUVo2lPB0NkT10CfWXmt+AhhhFgacwatc6o2EUawlxlGY/mZWdhPXF&#10;y5dwpf3877FI42//6i//+le/+oRTcYIK2bywYfib8GUGh/QSvQ3M+8NMMfReIV7gBbZQQKfjs88e&#10;PX785MsnX6HHA+gnpliX0/7YxYHL5aFNWMlToFF0dE96FwWLQowEEIuAyFFsMhDpU1dx0SJgEtFL&#10;yJ+UP9ZZLKFMlYhZSkHDTbIxKR+spmihSMMpsvqpvGK+QkPSw09R0AuhZMdQYkAaYimUYATfGIZS&#10;K3uqSEo0kEu8EIbOB0SUhVh0XYWJhdCQRfwrQ5JOQ1FFByXhif5ZoiE9lTwFgb3sgs8kSegg8xNv&#10;CIjxgdmRP0if1ihn/LGTCMmxxXlPvuJ4IzL1lidNnCBeYKovMY4WYmEb0m8YKxrBKDnWbLvcU2jx&#10;gBkOQkND3aDjTbgpGNvVbxgIHkFDsoIzbOQ3FBrSoIu1vy8aqja7RP78//gTVljXXPQLEeWSQkbt&#10;Qj2r5kxqvIZZeRJcwbb0QXKgZM1stKNrsCP+BtiAeuUKJ4zwYgIKegGYt+X2f6/XbLZpExVb3Wib&#10;0ugDVxhv5NwI+F8+8qUaeEBlI20Ms3LJJ7efIk6hILLv2P3kwCVlSxyLaqx2hmhItUEU9jXolMEn&#10;qjfHW+k2YhXYSF23GzPUO0Fhs3YKlGHWhAPmKzUQnpLt0FK8UTVFnBWoR4Stn5tAGcWRBKNO9dIq&#10;sV87BSwOaZTkKmJigaoIQ0SmkmhqC8qIN2Qyu650GhLmGCXCnASYSiFAlG2Il2QmrSdgE9tIsJrh&#10;ae/zL/Ji8VUEPkTOywwUBLNaI1gTDSE5tNGIhnhJZwvElTvCMUcmzihkiESCciuSyBxJLB5MUbKz&#10;haLOLjNtAmx3SNFNKfiaMaU2BCAKLylKTWhekQKhsKNR+r4gMY2jKKxQEIMcRbMRnHszhSypcuvc&#10;izc94W+ioQA4yhwribZhRENkbKZNQMPII4o4BS6KtUSfXWEbVbHdaux0IdQrN4PCZAUscsKkVsgW&#10;fSI+GpXcFpRXSxl+VttRDH85qIYAtkLetmezGs0N3bFhGRjKDRTexfwIX+GPykYU9PfZwGoqhhCK&#10;cMaxCEqh0JClKNRYmkmJZJeZcwA5dYbVSWZGFXUkSgPECOO1kNw6/Cl5kgjipaRfZLCCmDWRUa0f&#10;a4Eqzb9NYdVLRaxlKIaJX5lF0g25R/i2n1skY0SXUtQ+fEtEa7YQX0gSyo5ndUhlrEUEVPqMok9C&#10;w2gkKl/wlnVqPUofzsYnhOSQvWxDVrSIVJGlWawO5qXa5E+FEUIJm+i/Y5ut5aQcoVbZiRQFFBaS&#10;EH+a4vhpTRQejhQREG36Ekb2AhrSG6ZydTU+Iij+KTW3/pwotK1bBtEQ8I5CsWhgNetU6QyhYa2V&#10;he5EMjtrhvsbmhbmzn9PmkOzxrpRT9mXe6fVArQNWQ1RtsgsSQMfmFFAQwzB2v4/cB1CWZLxj5PW&#10;fBv3r3DYmu22gqVd3lXZwKjRXG5/kRpwG9P2fX+9R8lJcLZxb7qsLm2Q18CIZtobDwwT0bYT4DDH&#10;k30cTfxmw07JoC0QBzcooBENJRnxPXGTaEipwk82sAhP5Yz9KRDSr2yjTVUTMZHVKf2JuCYrSXZB&#10;gXqqqWTBVX6fGL5QmFraSaHeRwEozguMu9IzCoADFc0dCetGhSkzJL9G9ePPglSCCF+idAhAgGCf&#10;NDWfGYBiyiwm+UlA1INSiEVj08jmDfUbWziCFCFYMi9FUInIMebCB2bKADEuCKMca5I5RYjgy2Ei&#10;XHQFFHJIdBMm9lSv9vf57v1sQeV3ptzClIAGBVvSTtKL9R4rIr4vYChVTTYjDK99v2fm28FCrnfU&#10;Hmwtmr1AZwufnTlkQhQ/5ZswtzW0EmWp0N8035BvURPKKQq9hAAPmmHjCzsTGAGKILAUxKbIRlEQ&#10;NUm+vacM767NUXSAICDS+McuCrALKVteVB6o4kridodPHkvinkdxbPoLPqHBob8EliKAEdEgvbL/&#10;79+7Dx+M+Ya9QwE0hDDh4qw0tkUklYBIFNMz35NdeKZAR+ayPoiG7Oawo803rEKpmXTAZviHEyOh&#10;cZGfAq8CeqLAIVlKlcSauFBUaPwpyvWyAKYCiYq4tagIZYoTsmQbCiPAbQyGwl9BXsWCyMYp0o/E&#10;ROmvS2TVmmf2FPYdpb2IAi6pIkRhtNr0knhBQJRHgjVF37qgUARIxYSGEXxJiZBRHXPFUnbqprB0&#10;Mg85TEQMlRqy3iMgRsQxHckboKQomxSYTTgLyDLSNhTKIBM/M7hrqJQp+dAUIb3kHl9MzWYc5xE8&#10;vmEKTBwFIiagpERDBqAmKtMiOyYuMobkuXyv+YYUjteNhqKy00AbnTY0NPNQiyW8a+xLXDExwg54&#10;o6BYE+KdR7agnghHBlxo7QTvzvGMSd0EBVY5TnlAnbILYBYiNic6uyOLD/Y4BzS04UqBhkyHUiIQ&#10;VOJqMFTHZDSjMJbURjUa7YLM/zBQbaLc2OkoNrxR7CSaSl8teVHrMYWdUKgARawmJgovGGsIDSXu&#10;xBqOCYhIPUgllJeCFXpYF1A4YmIT2h7yuS4LU9Z7wWISPIce0kOjAYEJFnJHCA0Lkx8hEVf0FGjo&#10;0pvMCOZFgtk1YVUyR1wUV15ET/YiCYUajiO7InDwmeoQATEW2ejPaEisUQGZL4wLpYnA9I4V8iP2&#10;FkjC4quammgYaWapIxrCDkOXjsxRa0QmiCo9FJLTJKaWpdmf/fkfs0k0vrS23ZB8UA5QSdmYSpJv&#10;fRCfaSgKpBLkdZFr1CL7BEMPgsUtr83gsypm1dJYi7MiYrGVMgWI5KmtMM76oSusADO4fEMEihQt&#10;RI5p0FJDGGTEHMF3DqFIgGgbytpio8SfhRqzyKwwEiPBEjIyWXGpqZwSaKYwBD2SMFVTJ3D9YeiY&#10;SB24SJ+JFMH4Uy9HGk5WRNScWBzlpQTrkAU9UbhJG2unUEWlI0lgOrKYxPMo1TER1WZEKGYnGmrB&#10;kAgxDGcICD0ZPY7AMhj1jnIb+1UCFBFJCiVI6pizaHRT0l/JLhQjFhhBEIwXmRMri8XHRWln+62G&#10;nGioqsEIWayXWGW1gBX+adWd5eXmITM1vUAWHjqJB2zD62Qb0m9IVuArlDfKZNSqjPgWLAoq9S5K&#10;o3hlKe+FhqxmayWsa5muGg0jl6P+xNplGOO+L/82NPS9cCEbGBKh/a8KJt7FMhSAIilX1taccquX&#10;jIbcZYMihSLQBUPBInM5FUP5RqGXIKrOJDSR3aJKMgd62I7xLyuS1UOaWT219MTCRjmLzyxas3aZ&#10;b9TzKMdDCer9XoELNVBxhkB8Z+51gMiogrYppIqkGmjIPcpJlKJCVolWeikLhZaBLgZg71gAygct&#10;cFIuREPEFRoyehMN8YmdZf0ll9gxZ0dSkxMkWpE2AZBgUUJYyAkDUGIJiHbBGvWxDhKpnnKt1LVM&#10;WvqtWk9K5LOvqRdT0FCVFdGQBNPZwOJ4efdEwz/+0/+IApN9mNnD0qrMhQSwmqnV9Bvi4ks4qCNz&#10;i4hkRc04ywsdWjsMwPq1nMIHW5MjrQQm9jsYNxfSUpMaSLxyPaUXRENmbYEdDXHJISL/NzUBuVCe&#10;mCnf0KBjVcWLlAjXmEXU/0IQVdkqAtWApWiKVCxjUd6uUANoGHMppJPI0hLOziE9FKAZK74k00Rt&#10;AYhFMWMN1ilHOvUcU5B6x7g1PykNkkD9jOmTXZKfukYkY0qHUeSLiBUkiy/Gcqd3opTvmSM5psZe&#10;oh6JkSxFUSyElj5E2oaqAjzHKog4GIscGcjw/JtwME9X1IaG+OQTQBJjJcZKJ/LcOBO0VZVOkDGt&#10;cb+hbAVIIf3LiQPY4s9HUaCV0TZEAPTwlDW1D0UnLGVKLGcVh3UUhSHqkTHkT/7sD1mjxkRHQ0ZW&#10;9Sgy6wnsZnsoNGTL1pxhw2Tr7CVSRp/bhuY3dNvQnYc2EQ/JFt1kkS41EGejDHW8gCjEo5kzGiIW&#10;XdFy+rBiDNP9Yt/cqjz7a1hV/Eu+R5wVGRFE+Cx+SqBjYClkqL9BwImJ70SlqJxF4EJD6q91XGY9&#10;hUgEU6ePRY4C16v3AUSO0jJS5OLTSMgogZJqFUeyFGlrFrbQcHJJV2SjMI4ilFNOaBiZKSikVisL&#10;QaECS5Bis0puq2Ou2ZRN64HSWCRY12wsEU1R9WyEhk425pJ2aNiUoviSjkIKfOQ5f2hM2YqJOzTW&#10;sLPs3CW3f4mG5ACSKtDQU6KrUQe8GPFRbqOcRGFIUoqeskhEAaXDNRqyqjTD5vZomChwj57Q0EZF&#10;/FRD2Wh0wUSlomREZaPYkUJBjE0ByNMsLIqbh+QjXSGaR81SEw3xlTlKQPGVnvLYbAoNmeAQgsRg&#10;JFh1o4hTgKaI+5rQsGNdP4NaZ0YIiJWl4k/B3BqPXgka9iEpKTDrSxUXnwsyRPlQY1ATKVyjTCbu&#10;uZdNcqLUomEoUvVVnJe0E9EkD8yCmEi7RIoguRKFEQ2l6QwWc4yfJPkW1/2GDFyj4RB/yECiIXVK&#10;xKey+KYA1C9746OfYnuBhojLYEgqomHWJvM6ggkpKd+kGT9p8BVKSogT2VZTmm/I0AiB8heoKYjB&#10;AxCaDErAk+38lQ9/6CVKr5xixUetSExfzCEnCQ2zf5R45ICIU6W7ERKfOpNsLo/e9aC9hnqjKOy8&#10;kn3GCJ+5zZqgQ0TeaCsOTon1i/JUGDiMlVncrc9Vvda8VkmFCFHImmgS5YliF5VhBIB2fkJSEZiK&#10;HchcR3emkVwTtdCTzihVUvso+jEDFY1CEmkr0o9aWqRA4ZaqjxSANTvCc6VTZBcL1YzO3BMNmY+M&#10;VUkjdzJJl2CFcqtdslOO2YdZlC7DRwLEKLHUPmJr1IWYQpNXQy+pJlHsbeu9XK7kC80qs1t6+iGU&#10;qatommHTAWIcq0FP2Vf4AO5hG0ZpARBJkIp2t26GySsCl9RK6Jz0d1805HxDSoC4b1ZVRsMEgi00&#10;bEokHIZEQyyhZEeUKWRAxCYf8QhE415Qg84ZEyU+Z+SsVmfNFkTbBY7Q/vdTbtM79NiF5YLCiHFS&#10;bCWoVnpIhQo562nOBPGJ7Jqi80PaXkPG14aGQ4A1goYqBYs/hIYRVoZ4GRk4EQ2LpMZjCQebaFgh&#10;aQ8NmZGMR6Jhl11SgoaH1/IKWy0UICimFVhci6LeNMtImVHzzx/RnRds0N4GBUVqUmeWtwApigH3&#10;sBEUUq1UEfDBQR8BO/jLYRN9JRpKDWPd1fpCpZaRSG6XaIhzUQS3gs9CIlVPCACETqZWQEMz1B1L&#10;kvFpYtLR1mR3J+XG5YSGdkprQEO30Wwz2WCr2sR1SqGTYTvNMKdC9P2nHV2NkOTgHKdPOVVyAsa2&#10;CFsaI4xkayeQ9Uyt4UGJ8RoaUmOWt27fVFJVWZ1CDc21ZBRLRArbMArcEIXxPcNH5eezULgmYBwN&#10;mZoUm3k1a6QobEGtUojkNcMMcbtmZiFsospBKsl9IfDpZ78JYg1yUqFHSzYLq96OTRqY2GxcDUOl&#10;DF/0jsW9KdXXDMNyEWgET9zsmokTDQs7tNb0nWiIBKH1WpnXjaVksngSALqJ4BXQkPhFMjjRTcBd&#10;y6R0n1EYV7InvKKi2VfYhgVADokLuSC/IQmiZT6Ehm2xCBkYlVa5OAwAu/rAPLRLtetjM0xefsPU&#10;UyYLyBZyJCCmkDF1KBjATlfKF+sYl2ZI2LzHMMY3joYU5ZjaiEhNl0gJMdwR7MvXOCJxHMHKpGAD&#10;GG1S3u8Ya8Gc5GwcekZKxCJIk4eILFKI2VFYJTkFHhU8H/qqYDtxQSlMIbWmirGSgvWXYVfQ0LMN&#10;+VW2oW3bbgdUyYhoGJJd2TN0RnqUoCRkuuANVYeg0GrE5CbBkOukbVzqGtrVeFXkLmEWrSnPPAlA&#10;yEvFVEzHXFsCBzTk7BelU6Bh/MQwhAWlVpCXTLdgbAa3Wn++FXl6Y4YyYuSUfhJAR1IW2GswS2Nb&#10;7OFOuXxyQArIiQJp88uwKi7SEAacu20/ZDyKuYwyRXOaFb+Tn8zRe/Fpv/VmlCkE7MyrCxAEeo9Y&#10;rzPo7WVP1EkIX2Gaty96NFIaqY26cWUIUCxjF4cq86ouTaKwjG5U5my1tGPnguxIm2XEmIlAKbaC&#10;kRuisflyqASUEIuCMWXahsgPa1E4HEMuq5UW6OIBIE0UJ2XRNmRDV8NoIYVFv8x2m8kr2AwIPPUC&#10;OlPbmwGauTudyW84AD29XRW882EXacYDESdVOY5c6c9TF4+iXjWhcMiCY0R+lQEu1o1IV6zsmp8p&#10;u2w9JJ5XAtujqm9q6FNRNe2CtFKOEVk7sQuTZMtFcroSIRaqQ1Ik1kU2jgh0VAAJjAQpvimqIP6E&#10;MLCpLigvZVjrGXqbb46XtasDE0Lfoy7k0rAcQ3I+H6LT9WSmJKHq06COVBP9x8VPFRdLIsZKkqlE&#10;16GnrLyamdZaU6RJ/EnmoQ+qkAC8YZccXVIYhvQeUk+xdIIBYk3VVkJUajJ8iFSzIimCCkSyClGI&#10;csYU61yJHRE4ijeBvwmVhmSH2fGSrSR7MBl6aXUHsKy4O8NRtiFfOdAa3HItSt5AgdZxYr/ypU7W&#10;YFGwYrqq11ydHve3PyTYQp/DKyE1iqxqZAfSVJXVQUcQ6RtX3yspFxMhlHRTsW+RdFOoItBEVWo+&#10;I/PYTkv9Y+ABArsgLBSDDeXY/LpX0ZEyJwiz5zTeeZqSshhFTbeyRwlmkZojqvwUYVUiK9RIIBfk&#10;khUf31sKYUa+VUb4XLAzQqGeUwPSHRviWObuR/NA+uTNNIUzDx9nYLXp3bb7rx+8x9tGWWATtzzc&#10;lIzI1iFdyvKdwg43A1Pq6IZhahwaIUMsp/hKUlnFRRswRFDUuoID+yIXc0SC0kxxfiIxOymv666J&#10;3SJgqAjSnBsDKxWPXc+udP36K9uAsJamQJyaziztqbvcBLiIWeoOS+CbiMYaCajX5RzrqGBLUZAC&#10;ZFkFQ5yMXykboIFbqHFP0niBBlJIV6Y+ZW4P+v1Y6myWhvYcH8iaqB51rnUFKPcS+CqKa2UrcFZS&#10;kSoz/1PXcS4Gervdncbr05ve0hHb9NwmvdtGX7z1023zdInkWiaEHTfWhKHEC5aOyFCtw4mYm5pl&#10;krm9YDgKSSSpEPfxNGueF/zZi6QYuOZSM6k6WAG+kmfVeE8qsiXUrL6WmnRTYr3xtisLVS1uESk6&#10;law53Ii561WtXEKEnbUZhR/8YddVk7SVM/El/oxvhDDj4tesR2CUYCTKodrUgvPEx0JiCw4hinEg&#10;m2rmgNMIFxsBzWufLmdyyUXrI+J0eg+D0EfQ+DO6iiq8SEYfe8S6Mmr3CpV6wjz6gf3f0Pik3zIj&#10;Q07Mo8n6ujFoFo0cu7H2jkfsGgy6SbtJlhYv5Rs/9Z5tT86RflndkIoPIyWKzd4epa4or1vHodSG&#10;2N6soJ0kjRQtyjDZG7N25vhkGtecJv3CC+ViwXIfOaWWSez2WdpFtAB0nBURrQi1U65dmXffKR7Q&#10;YOovnglPNfZFqzN93TkaU0pIly+nCiKdwvoTsJIttRNPe6PVtVmU2gci0E/0Kq7hQAWOEM5nlj8i&#10;ndCtJkgUR6ZgoWPaq7pPVFWdCRCJY6yAzHruAGiTEH0eIuff4LaXCBiTskLOF5hJY7O5cNsWYn7z&#10;ZxZWh9He7JkpKBnDFMJX4Pt0sYshE/9z8VJHy0MIK/myuGv0rOEjUtggL1eyylXoWPy5q3RGnRvp&#10;GNPqhEfcK1jNuijkoZlFUWt1mLoSJUjNBCsEtFB20ISdd2vtS7OJiaQWOaLNRwrBPgpyh9W1o6a9&#10;HXQ3s83ubEFV2HYv8SdLdBbkskBRZYpvla6lSqbZUQfmSwQy4+TAthfAkWl4wAy5IbG38EBM35PF&#10;kAbb02/TT77UjfeuwNJfyXIipEChGn8UIJaLPB+XTAYo/WJgnCxEgXFMaLxdYsaxodilHju+B0su&#10;tRq1vX3LLBR9xF54VVn8Lp0RDhSiRUGipcZx3q/zast5NBT9mSQ1LcQoV6ZTt6B+pzI30X8EnpqY&#10;GMNPIbbXVuXIbbQNzrcpbduU3CeGQdVwZ9wpV4eGsakk92PVEyKHhBIYyEaD052iEVETUYMO5X6I&#10;XAIi+4fk6g2Eg4krYlN8m/U0FLJJbaUsncIUOrMX8oIwzV+JOiba9kpthPJxiYkAMa7/LCwZ3jTK&#10;dkYXJeOyNERwURFTNGFKGFtS2xcklTRGF4jHSqfoTqwpBaNasa/XdCiJydLZoiC3R5+murHbXjgH&#10;ax6m6ttztuJ08YhyUlSBJLDg+RBDrDhRuzTTSvFHYvbp6Dy+sYWJrlklVTRBHNeuOZ6DFX3hXkjW&#10;R1ElRfo1fKiYdb4TcbZtOEzRp1uEGbL1SfMQ5UNowi1PxslJKQ+P+u2U2iFBauZek6qiDdXpkDLs&#10;ZPNOjIjEEN3wl5P+xOpapJlvzRaPsqOzFmmOuUO8YWRoDV8Bf0MAtJMDUwLEAkZWx+IU4hdrqpPJ&#10;PGRUfB0Szim0RT7sTCcKUt0mMTpqzTdu6Y55NDIspnvcFK1u0EpLznfKYqJNbGJS9demITmx/RyB&#10;gEIio6UgH/kQfEypCVIYhX6E5ph7nfhOQJlCTwyjGU3jEadP16LRHguoVncnbUVIza6annsTXKZL&#10;yBA86f3OIiBAN67inMhDUqliPYCf2GjDjn44T75i4JGBrCYNks+djoKqbe4obAy6TSlwCCNRH4ln&#10;ak/G7Lp2NkKUNaU1RTumpdlRVkuvcqEz23fFsAOY5uaodVcm58r3LvMfw5drR8nkbqu5w/3ubEM2&#10;ZcRaWh+FI7wFQ4aTvNkrDm1IGiHhOIkMyX1ZwDRJDCdjE5331SsyRLi/q/bL7yp7zYShoScm4V8T&#10;VyINoVWMLmfjZ2vEZV96XTZb64siDTHRul76HLZBLDjSC3//DWrzJiUZjRNELmm3gmtIwQ0HG0HB&#10;TqD+YLv82bAGwcBmrfqtAnqd+BhISmxiGwzF0X6FFFTOOt4Z3QIkQUhDo2mAVCMtRTn9Z1GDpd5P&#10;myxh03yxkz28ZY27HJApZLgAGmcjFsjZX4UsqAqSv58sDAmb6YxmR5MpzdHrCbkl2mIzFa2w8f7s&#10;61aGQgA4OqQNrieULgWpGuHpUb++kK+bmV9fSX6jOQ2xMVr6AnoEjrNJbk94C7JK2Lp9LkMpUFvH&#10;m2e3nuIIQdsP0FnJnpnsst9OKU3j5eILkSJeMvFUABmWkgZyBbFiLWr1m94XYyxqlGROeiopqdtD&#10;j9Jvsn5oh5gbC1lBcNPqHHHVTbBSu67ZCJFFU19ob1OZx4uMem3SNpRynZpCSkgURoansqgfmuRx&#10;l/IRu/XG9RgjFiI09FN6PpRpUSkKNvI+qtIrKUusxFh3BfHUd/G24IZqkFAoxNTwJiMWcl7Mb6lL&#10;3dfQhCSZhl4nVaWQsUUKVaJaxWKJmuVSGcvx3whqDERChxjEAFX3tty7UYxjamp8IheiqN2++uuC&#10;FBrIQg2JY5MACWgtzSOyGz8NyUGktgjfF5TbM8ZSaPJ/OOmxUZoRRiXZ6IeYAPrdmZaIyoMMK+3K&#10;+5mPjiDtZNaU2i9q9ga1M1TknZXezCvSPEJMLatDNRUbpCKWVLXOSINCKkV0iInIZqdQqDKkGtPr&#10;pQOyPJoakZE7Rndu34Euv1Sst/awaCUQyF0j6WRrQT7n4adz3LPDEz5HS7Q3UTr9TJ/8qzEir/zo&#10;dHLHcBtNgGoRxoCwF8KnRiOi4Qi4x1SLuHVSBQlTanE8kdhoRyspWUE79dubyeiHbsZIU/gqEyBP&#10;K+bk4tElLJMoKQM1S1enxFPSXfzMZRbniykFWSU74bUwByJXRwoRMeJGZe0i1QTsHM2vc+yJVh5m&#10;6CppD/3opc1kuYUzWToiw7H6NNBBxHRAkT+dafSWlfSqyTybPbSI4z6OQrtZXgB3YSpq6ImkFEMX&#10;zdRBYekdiDWH0RKbR4ixCx8qSbxYztfzg+v5AUbO1iDbRlZ8NAnuzjXdx77CA/7UfHe+1ZltmLCw&#10;Y2DM24r39tNOW/AotloY2+sWnOAcwzRws5tJVYhYIjUCDMXdInVNwTIGLtLRT7WTQUT2mFfBxOlB&#10;b5R0VETUEA2wKLnWObpSSJJP/rdKjjrl0wXzPYHvBU+aMQoORy7pE+Evoh6D1QnypdYIjFTfxMav&#10;yKJOsORb3zVUf42ipSKMQ2FTtCpK0sinNrSLI2Z5YFMjnOmBihwFGMkSpKbPT1aJCFiMnsmDqnLc&#10;gwcQsceIn2nDHlW3j6PZuRwJPbL4ORLMfIaLHWLEFWUTZyaRb+zticNq0kbUNvK2PdYTytxzAfC0&#10;1ig0aR5WnpU6QWv2DVJoaBsSRgSxyI9qNkV1hXpRUWPE6ZlOLzMlRpv6To/4P0rIDokLZ1IoALds&#10;wgs26bFoN+P5+IDAOOsEGTfmcECBbvusG6f2aiNSF8Cf2sTehdpdo1ogbKxi6Uu/KifYfgPlZFXu&#10;7BAwNlvKYiyEFVqnYHxQs8nP4kvkBT8h0aPjI3/uVijHDoUEd4qhW4j4SPF4YnRteA9FifrTb7tS&#10;nuNQWHAqVm3NxCKpiZW0U/1YBGYX7JokQ1Ny8T6UhZeRRXDfS5di3J0RmxI2Hmsk/RHUa/J8JPe6&#10;uiMDhyKSV0McGwflolxUYPXd5EqrmTOxgpoCsLOyKEjNGtFMkgj9U5qQwlAgx5pXH8LG5FD1pRLF&#10;OhoqAsMUTRff1AIQs4hA1x0GIt1r8itRZtOtepiSoDrP355SnQVxQ1EykNl8Q1hLQ/MN69SKyujP&#10;A2ivFVORi9rVT6HqCJKO648EZSesqKWNIZ3/E6P2gkVuqBRDCRWsm5hfXYPjYDGe+xAGFWlGbt9A&#10;6opcaubGNKekX7TukhPGpS9/3HtV5Dikw0MiOrGyoqjHLPBMIiV+Q6XOsco5JIpYw2gtD0XiPeDL&#10;LfhIiWraot8wZhdFuig7CxuTmtvU+WyFCL+jcBSIUEwTTwrG+ddpo6O4O4kIqDu8HQeKYjPNcdXd&#10;5SbbVzZS+HHIaSr5dJQqzJAhq6RJumdtX+jO6zmoB8qaJz24+ybHbVRDtYhg3Mqov6q+isZ8X87c&#10;hj8UmOk5FopRs7CZ2lD6RcGLxDkZiIoXkWIPakuHrkvCwJ4Rxfuh2owFFCxGj1udDsuVI/ZGNrm9&#10;Wf4aO3OZ9IQPefS1N2Bn50DZzaPTUwa9oTxGG7IHEEOjQEWzFBnVgVEWFdaKUp6vcDR96vkaT9S9&#10;j22vEDS2S0y665PbcAvGQlo+3G6AqahVeljt9vFm241V2+qwhiqJoZt2v0GVupkdActm4NiARJL2&#10;EOj98bkwFqza8ljIyCA86S/3wcLcgJ5tqfGRfQZKWkWQnu9fvi5GwcaiCvaqvp1k7KzfnSnsDCA9&#10;QrliJ5QRC8tlZ2o5QFdltWU0JZE6ltjOT1yjVSfVNgLMXxbuVDSOnFgpYzpQWpwDakeB2kI2h7z0&#10;ZL9xICYO4LMz+LDUbTvD8OzKdz9NUUx0Z1jug1M1cWMftHF5EGjs1M04jMPt5bAUz2IZeTfdcwjZ&#10;08bmrIh45eof9CY0AlcjtsFp2LRspkjCKw4TbYFXnPTvkvut5MC+oK+2nKOc9XDQ6ysl4WAnFrxa&#10;AsxIAWblG6sC409fz2hIl+5uDWNa4gvTDjfOTce9suPkNwJHWosoFDjph5R03vORMk4sfjmP9d/+&#10;8b9f2HkhGE7BaXndYt56ZjIyWOHQ+/Vqcbi0zR6B7vnySY7m709HBVmhE7czVFsXvTYBGIiykrwq&#10;ZmLGeQA0BocujsHvd01pWidys5kx7faagTvzjZk2rVG+VDAei9wktWj2vTaGXddpMkQqTZ3gODFF&#10;uSgUfLmzyD0LIluvikVOMkxRouJlkc5e+Y5LT9DDckpWHZFE8m+abuFLjIdqVixqlq5Ln/6R6hKr&#10;xfD9NGEXV4t6Zy7UaLfk0ki0kwE07AruTHCZs+2ZfXpykgdOZMU3Vqs9hgE/iunGlznmtflI18d/&#10;MAkfp0TdvXMKUCxES9wrRLdp6irups9R22t2i/2ngehmmTaM5MhcY8OATrHkwSfS2XzkSGEzNk3I&#10;gYrUtKO0tVeehbTHXKR9ReQfQXhx+B9BWX6zRSCoNd1STcJowlz4xWnkN5hr/Zst8lDuhdVJLE7X&#10;gW1fsbZ+Lm+fj2y3Paw2MKRg9Jndt1qt7W/vJyxB/4q/bhsizNX1+vIK7xxo/QIU4hpq52qEmTIm&#10;XpR0jqpD3tf4m7yY1mGO60zUO2WXOi1SCLMuSS6xPNFqLg6DQMVtLVHhwAsvtnyNFrAA+0h9McY6&#10;ErIoc6jBrji9qr3Z8O0uER7Jgp/6pSvfsCWNwYaGRJJXOIxrDXKAH1pO+pqYmsgUhoRTbl4167rK&#10;2sXefb8PFqefEHstvMrSZb7R4S9jUA/sIjR3QukhSU16WSNtw3DfIqfavlkd5enUHT54GXzoA44/&#10;FN8mTlsHeTPDGR+r9YFu8wz6jfGklX0CGtp9vULXGC8Prv22h+vt9Xp2bXHhypsfbOZIkJAKrICV&#10;DShtljqiocNRMt6agVPVV2I/+zf//t/gVAMzeg/gpbzUZCg3cXud0LVhJqBzBYQW8NFjyDPpQ6fG&#10;6KH2khoHxoaqWDo+Rkrq1WVmeahkxfRbdRmQeGHJ6ycfQu6dMHUC3T9wvUDiIoXI07p1KpRkJO5Q&#10;OkMgMp7UxIycFb4gshqVUgo9To65JlibQTn7jIundpQhb6a7ORaJHzINboDCFNohmSH27Ug2lz0H&#10;SyIFHSmO4UUhZNcMCecIV8nJur28GUdH2DiSoEGHV3scd8awiA2AwM9mrOImfhguQRjIEPuzbCcQ&#10;myppg3lmM4Z9pqnlnNlCAg4Xs6P59nCJQZNDRwfEWgE78Yj1NPfu3a1Fa0TlhwpVyxK8MiDDyTfD&#10;trP8WDYvXpq0ySGnmITavZ2jURG59Uz01AzG9LNsuOg31N0zoG4mDYzFU3uGtOs2Kf8WxpUV/ltI&#10;22+KpOZ2gRLO29ikVAfIs+wGLH1LbnGNuVYq8Zviw83ydUehWW2rg7lt8bidXW+2F+jeXm8vV5vL&#10;1fpydYD7/GpzcbW5vMa99fvgAs+r7dX1BvflFbrD64vL9fnF+vISnsED/L283Ly8uD6/vLxCCL9S&#10;szQ7wDHKPIzhBo1fLCZ5Xxd89m//3f8HLRrKs1gcolBeZ+jzmheTWYZoZgOi3dPGxaSSAcKSCeZS&#10;nD81hmI429gixLGUjlZu+qgrDZsg350jFU3bUAmtr22lukrX6KW3xGS6OabY5FLtxdiZlHirh51R&#10;apJT1gPFG2BR32wOiUokgjhaD6r7mWQ1Sc4rbGyaZmxkMgJwhrNm1UYjKArzOBuLjMYUb8AujhMM&#10;SQzRsFDIMRiaKI5s18PQzc0a+CFtihTSNlRewKjVFrOVbS4M58dcwOdne39bOAAYusBm6qBS7FX2&#10;hbnxiKQsVLZ77F83O8krsGm52Jwcbe8eL/AfrDLYYLANjxbLs5Pj1dXl0dEhK5rk7SVj44H97OHt&#10;BvbndrPK04fgTDRzl1chDUWbOU0/pxp0Sjwq22saNolQOCaXt/4GFtVQeOtUf5dAjwNgcnTP3X7s&#10;Yppgt2tBu0hxXkETT29p3TQzHjJ5XpOsmJcQhtQGnj5YguvL9ebC7u3L6/VLGH2r7cXV9vxyjb8w&#10;D8/xbA9mIV7gxjP/8sFvmpNwGprxgA1eFgt4IDWWfuhL14+Oj5u2xSsp4xwnoS6PDheY1wLgM6/m&#10;ynDefKLAfus8pwFun40Yq1A7Pnn/GtCeppK7yzNNtuT8SXMT2I7p+bZ553HOufE0OReQgfsYLKM0&#10;QdMfW3A6JGQT5cxMbjeW6UtNz7sczMTrfVm/V/M1knjMvWiWypXcuXpYSOdhd7WyiC7l/rhKCD1Q&#10;ENqSSqFMviA1UjKdn0XI+mfEAn5tUlvybZjdjYqu/O7JYuA0knzBEsTle/cvwf+jQ4yE2unexWhV&#10;t/YizfntjVDuK2Pj4XeWerJUBxe8nzGP0dfrzezKh4kBHoAQ9JTRZT6/yrc9o78MWFxbN9nvq5X1&#10;lDEigvEWjMDYoPNme2UT+Nb4RECE1YnDls2SSL1DYIP1TtPZJVTbPa/xYs7XvgrE3XfrE1QfVzyY&#10;8syBhthYyqYR+cRx9uHZ6hqcGfzZP14eFMbGyMEXEHuNuBwszzccAOZi8DJjojlnpRMr8dOGk7Yz&#10;N7SNWi6G9unqxpVsZvem1FDQx1FGnpkmx5Jw0oRv+BD2ZPNw8BtDoSK2fRy5eBGsOCJlPumM8baF&#10;VzjHvSCzS0N8SKwIv4eFzqPn+QCvmY01gwtAFBpCfwBG2pqfrXhTYHbLj8+V0J1lpWNOPuClYze7&#10;Au44tHu5RB/ZDkbReSVFIibmNVDu0+LeXheGUqiMTT+5iBtt2ZoQ6wnbfJrZcr1drtYLjHOcr2YX&#10;q/n5an65PjA7EZh4vTlfrfGczEZgJRDzGmOygD8gBsB0e32wwY3OKW47ZMvG/JDLAr1WjsQ4DsFq&#10;wiaD9sJ3DUtHOk1X1J2Ij4rymc9mlIK4S3MeHthqPWxgaNPJUVYXOo6jG/jZ6LPFMMvRqAP8IeL2&#10;aoX2YXaVjd7r9by4EUBvrtbzS4Rfze1GrM0BUrBhdbQSBq+GrSg3hrmnF3VnyJ3N484UFOAVJjU9&#10;04khp1tbdYJZ+nuNA9qm23c8JxK/b7DCzFT0GuZ2asK+Wcfw4+3uzVKeXo+mnn7dLKNbxoKrEOIB&#10;S+jqcnt+YX99JOTg4mKL++pqxhtvcBc/88uDK3y6PFiv5rjho3P889W33RriNKr+euvxj/7032ew&#10;A7xdLRdLm49t5tlsg94zYDiPpWwW2+trK3hyCcPmAMlr+Gt4bKKhNyYT+WA6DExfpZc5nRofbq5r&#10;w9U+npv8oL7Dmre/S2tPbY3toW0zi0XLfoieW26FfPPnUG9opM2fyE2l35SV8a/IojnCc0uxG4+e&#10;jcEuVGzYi1LDcOEUkFSQPI0p/SzVCp2g1fiBbVLdoXopaoQOtXHwGqrEJvPVNa7NnJEaj0m1s9sx&#10;mtEbblK9p3LtMxLCuoikjtutTUt5XCyb8kMNqm1n8jNO8zDzLE+b49dLM2IOXqZe8ObFBeYMQlQO&#10;YBLBk2jdyzx32rt6ln8sIFTcddu8CD5SaoqPv6fLgwd3FvfvLk8WW7OrbXdo67meHR1j1pOXsZMc&#10;3wx2TJBGtKbm8NzMMLNMsSAao8rzBeb3zDFegxXNQD/DwmQbWr/YO7PJmQhXIKZTdrPMYeu5o5QO&#10;go17T81NIBcpHvDSboRZHeDGg90+JO8hV7Cf4VMAK2E8Q1vZOgzVYg2Re8HNb7N9t1dBhgJPMS4o&#10;nTv9BDtHgaw982tfHX4lJf2fPJFUia0pIzfmzLjRYKKVk/aeq9W8O/qAD9bB8z6ee9d455NX+1P4&#10;HF0t/maGDfUXuDfLw81iebDALBMHPZhE3KTBhbl9dlUs40RbZ4gti//X//r/dF8A+qcAQSzdMyPV&#10;1ivbOzf/YCtybB1daPeV2l41NgZtBUW50T5cXR9crXCbZ9Q6vCv2dm14CN4Bf0BzQei0h3TbzwOM&#10;xKNJoXfSB1B8swqftuFbhdOp2Rma0d6sCz9kQtblp+k0boAMcW2izjcNJdE8MZGOhiyA6V9PyO/y&#10;8ARFSXve9AOA05CwJhm5me15Ci388IkZMis0L5W5N0unl4oVOdysu730eaRCd6ZTGFaBmNHGYkdL&#10;srOh2UFX5Ji4OuTIHZGoorqHFIfvhzAlDZblMHbwh/cIgVLQdxzl5d1beM9sSyp3p1lP0M4GwSAt&#10;TEGfrMxnuxd+KoifDYKV3Nj8AIO5x8vZ8XJ+cjg7Ppwf4ZP58ExaYZah24qUOJDgbMWfbuxqp/CM&#10;tBmKO/t3/+HfcNo9llUulhvOF6VZMdse0llIbUPX98V6++Ly+ugYc8WxTgWeQUDhzMbFwQmsp1mt&#10;roGpPicTpqVXnkVkgqp2iSxVwpEf2z3MrPDLg+V8cXp8dLQ4OAaD0Fa4V9P+p0JWIwKFXu0NMTu1&#10;pBVgX0R7Na13NuOSyKZJWrvVSVPwGBTRIWTNaAkRWmtRmvjF1AqeJ+Fpzm7tvyy07pZ1txeTTej6&#10;IxVtNNynp9w1QqlbSI3dXUEjABTREARTC4rtBniSSIeVE0ZgRtCQnKnrougpAwEvzHyB1m+h/ufX&#10;q2cYD4ZxY91kWIZbjP3iKryZTNaHSICOmEhIfOCBKHCU2ZFJR3NA4ezs5Oh0MQf+oavq0//Wp+gp&#10;W/S2e7TolzTozx6/mlEdGv6HP/y35DKKcojlMKEAto8DfsO080YBfqbnV+vnl2ugIUAKDMNYMAaM&#10;LjGDHCudrzEqYqus3WFgLE015P6AyBR6AVV/PjS1BQ4CDTHVB23C6fHy1FqG7REW5viBewicDgPa&#10;Bw33xawotuNxm1+HtHEvLR1TnWloWAg6O7CR/xENi4L8Dg3Lmn11aDgkUQUKFwLw24uGm82Fjdss&#10;0FcEGsLN9Rzdw9nSFplgkh5MIvjRfOad2mAAKHXZF4mak9A8huY83AJP3GC0Z6g8AObkaHECa9FO&#10;LvOZ2uvNCeDJ0ZDNrcNoOiOFCBZ3rLk5GrI1sAXIx7ZFBJesWRMEVMYHFJce0M32yxfXzy7Xx8cn&#10;S6DnwtylF9cHLy8xqISZ6GAKJhu5NWll7F0kLm2h6K7T9NkGTwwOYScfHy2Oj8w8PjuCebg4Ozw4&#10;OoTxfIBus0oebcOmKXFL+0JE080/MbW9YFfgWBsjEchq46UYJ3GnQsfkurXXt1gQNvvm6Ri4vB1j&#10;F7zrMe3kQ5F7zZC25eU07LRThgBirOVofaPOaBnD1Fpzz/kAB5Jbu0gq/Zzkkm0XgjnGTOOq6nor&#10;qmZDPs6f4UJ1+IVT4XicHq0bnxecBANsvEZ/cH6IgVNDQ+y3ZYtSfPMF94lpX8KMXQ4iREOsfDNb&#10;znrV1n32L5iFtIS1CFCbo5u4ODlcLDGKYn1x4wVm4R1jrlKwDcUcLT2iecj3OyW2GcYMB34wZPU5&#10;hG7e2227URiyuWMqefG4GaOVgk4C2IM+tALz0NoE+BAxzwjTZTitXDfHUmwiDj7ZM4dNbPWivTef&#10;IxYwGrZ6w8Kl4Jb9BKt/X6WYFD7D96uftTAdZCcROiHQCFDWQGOBb810Qvn0fCcU4n/qIIVP9mvj&#10;RXP3HcIFLl+0YSMK6OGay29hLj/eMJdODu12PyBuOL5m+AlDx27YOjD9jvBmdrzY2ieLhWBYijc7&#10;wsQS6xHaBg2+n8tYcQvb4pacmWPSjLXP3BYBGy2yp+u3bUcLEIclYbMSMcLMUXNfn2IeTMNIDESD&#10;XExB5xi67VlrVWemld820gLjErOy7cbUQruBlZh0vnFwtFnpl3jj7YlN04GfgDv92ySfjhPULqes&#10;c0F6e9Xb0cE33aVn1/eILKa2TubW9BamSHInBFCS6rZrZ0RvWumJSsMnuZ3y1qpVNGnRkB2Uuepm&#10;TJ605CNndmcbcTLXcsCYbDOyAkwqdTsJ96H7TH3uK6JBpUS5jwcWRZiSXa/sQwMWIklZ+EPVBvQ/&#10;VwUZ50NNbUq/E3EfwpBu7F1ROyLAQkLaSVadvza66Xv1We/PNrmyyScAgEN042w8ZAtTEpsQold3&#10;egj7bo6/p4aAy7PjJX5iPCDfa7jl/Nlw0JDxCLtIY7Y6oNCPWreJN4Y/lhX3irVlBIMNtSzE2/AA&#10;s/YxbGJtuVljvrOWz6JB4mszB60jC7xb2L6wGAwhQAE057Z+0NbMuPsTLxDXJuVgD7I0KI6eZj7z&#10;BBO5XXINuHwBC0euTXYcOLHP48psTscuaLZPIsrd6ULN+w7jDiHcmHWPRCeADJs6LLv92bWhNMXe&#10;VlMpQNmrPqabilkQO+YkGz6/EM5Gsov0mz/5smXNKYe9yuS10kL8ocIOBWausVyhaLkHw1r3OzvK&#10;u6U4cRyjaOGazVIc7VPjMywG/RooBUi9rMHRlLrKmlQVBIzmOrWmdso2AnB/ltRMejeXt7fLNt/D&#10;KLERBPRwbW+FpaEbvF7ARBiMtjEX//p4Mfq/c3u2nwf2Bsbg4RIjsrAx4R+zwIBCMwxhFdokP/Og&#10;MQsuPCEm5CvKBp65aVCTe5Ej46WGbXjpTSu8mmm3LvojNbLMtAy4bD2dm2c2C9H6+RgRApzjPsJR&#10;ywB+GMaHKJI3EVZg3dZWHB2CL7i3PnaOlVM2gmS3ny4FDIXXAH9ttNqG5A1h/e61zl1LNbXSG+F+&#10;gxP3b0H1flFZ6+NTppViEneHw51Ksh8drz90NKBiQaaYgZG61Bjc2kvw+kv89eUgfg5l6YgIlTe4&#10;QGfZ0Mz+AgES8NnsmXAb8Bn2YXKzvXdNh7W1BZIAT+AXxA1MXPq6yrQaj+bMcIcZn4iDreZ8P17N&#10;D0EarDt0izc+wzAM08QWHplh+Nz3t4aFaFtXcOcbkAAIw35FwD7gIAxmjIScYDDkaIv7+PgA99Ex&#10;2orNIabv2DMC8ydGYxBge3I8Ozs+PD3BMnc0F5hVk/bUoe+Aq1ZECckbuajP403E7bnWJID1sS+a&#10;UGlr8ye+L7JjYI3LD3GjoKTolOlrMTWhABfPaQfDa1IpoDvb6mY7X2Q4nj+zLoBP6lHTnVjnH8Y7&#10;mFO6n0UY7zm1d6zZqZRNVjTrvWbIuLSPK8s4YZFdMV9/74ZYklyz6dCRhSVo514aqKEltokii/mm&#10;ddvA8RH8jIs5xokdPW1M2fqcbgz5zmE2ZuO9TxNAWjBes0m0qDUy3UTq+ArF8TYSQ2yYNW4+F5tW&#10;6EexMELEHb65ulo9f/7C2WeeAuvIz6zbf3S4BKLC4uWgMEy/46OlPQATzSTkm/kx9ioDUOLv8cxw&#10;8ASYCEDcGFziPfwLJwgP34HdYFByo04eIdopcApARZ0e/h9fyIiMJne3WOV6Y1V8JVz9zeb+Soow&#10;MZEbSGzEsom57Bus67z6tEGbM6jJ1T6LcOD2dbe+lSpud7XZUgsuz6Vfkj7K0GaVHtxm1d+yyLM/&#10;/BPMN7T+KIZxYdxhiJhgEaeYUHkuzi8fffElsPP07OwQHtEDOz/AR0iw1AQ7VWCOju1IwcWMHJfM&#10;jjsuzAnNePY3Gy+wEsfMbJt9DQMZ6Hlm2IreN6fXGH/ZDtjfvI6CPwOHkgUTLRkO9ihu7gPlSNnm&#10;iY1e3XQ0bRPagLIEFWuXIdURI7FrmpND6UdhLbt0nBeTjdPkLM0RlGDiBv0xCOTt++D6x6Zy9K1S&#10;NcXqVcRIQ9xjmOJrUWqGGeRPOW7U9i8nYsLHmCAFuwc0EilK0s5RlFBaetWbBE9ISgLMh6Q+/OGH&#10;uHVaMG7gdLPXWILhaRGDpLbq3TgV5salESxPwmwpGwKA59+X8tpsEHvnlPeyTzVuqzPo/Ez85TxE&#10;ioRZiH54p09qwaisBdqsrrEmAx1w91QO7vM6RQHbQu0E+LZrvrjLdw5Oa+kFseQ7f6Ire+/umfvy&#10;LDg+YZ6hWXA4wcBdpDZ92kaI8JDciO4ohP2IrzZ5EH/hWDRTEd7To8OTo8PjQ9wLzLXGuJIFwxIU&#10;uFF9+Y5PzVw6Z1sMJe/yrU2X9Ma51nRj57f7CHrNwel8H2+vhtKJ75spyKXdPQx77VFZOqzDUuYg&#10;lnPidmwovdpNUStejhh007na1T3rs8yjx4uhHPm+By5ZOpIrok55uISx6W2EKqSxFM6qHtIgRVe6&#10;mjnjgrGzLvbgNtXNpy6IQ3zkqKcdKJJVkht+FVfRIfNmyJHEbwfThPiGo7YbAqeF+IaBPkXERpTD&#10;AHpB/IiWsc3jNc4T9wM6HWohlU2Rn4Glb3zCy7fntsmTXHhorkMfSPElJT6KZA/+xmYeYWa5/0WH&#10;2ky/2ekR1pzYLGsMwPvKRAAiHhY+DmXD2G45W2P7uidbTeTUTtn6bQ5ANBx3qfw20/872n77OcD2&#10;1fuZhMYOOc1m9Ml2eskZUbbzi9/86ZtN+4RmPKe9UO0M99X1ChMBzZPYOXsTrk1U3gIrh6Bzxh29&#10;QCYNQyJjxEG9h/X79Omzr56/OD27e3SC3XXQBNg8RNvFCzjpezoYilvxHPXd+PToaT4vPAVm+Abr&#10;Pa1CtnElDCql4ScEQ+8YGMo2B/unYYQJg/3GYeDvDrd+T2xIQ2oT0sS0ZO36kFCvpF3IkMZI+1k3&#10;NXs1tlNSboZpN3H9vnExbx21ADRkm1cMm6jNj4wbK0i/pyxiIqvVBavFKeZSFESZKvrOwF0KeV1O&#10;SmRwI4ueeMSMeqKiUIXHIb9HRHmTQth0KsteYsAi2GmZfdJ6Bu8AGYxRZlecTzm81+9EhG3Km/Ve&#10;w3k43LYZtHA9nk+UMzBhA8wUeum4+ytdncXmT+65S0tVTHD9wLz1+v6dM4wreHkbM2mYeNO7Slgb&#10;Kayq3gxDHmrDOLqihcivhmV5Uzz7aecWWCTfgceGxn0yEUaWzdNn2+HMcELjBqPMcEd67xjD6t5x&#10;TovwbNTFzUmzB62P7L5Cm2rjU2+MI74Zhg6lmlh5Q8G8/cE+lHZ5QW7ZR7wlOWPR2SDtpVTj1BAH&#10;ecjXa6T7N5c05fY3l///7DnT6DAvH+DQpxDjX3+0ff/yxl72bNsAYtnFtZ0fz/vyenVxdY0bG/qd&#10;X+IBh+XZ/i9Y54bbtlT1Y4p5CaCmcJyBmwe6NqNjFOXfEePYZUZ+sh1iW+2YPXv8xRfPX56f3b0P&#10;2xAdYRtVztsz2EoSLiaxZgHFNtUDjmMuEofhczuAj3Q1sFmzJtAHkjA8b1v3wNr0GZ9piMqHnOLU&#10;n7xGMw2qNFxGQ2zykwY211e289Ax3JY+p3IKT53OhgOpVr+98Gt64El6ns2HhAu23J0NrV2F4aOC&#10;M2WrghYjawo9KcbQVa6D6Y+/MWgK341MkLhhC66Rdd6pJWXcrxCOFexgabc8vqPeBTjAaANR1cXp&#10;xJgslZ9dyTG1Kc5GU2v/H70eVlQaohABPR6PTt7qdkghKBkfrFCpeZhCTkMParGJgTx9P7QDVo+v&#10;obgGGDrSbTBdD11j9BV9za53PHHicl7jTBvRUYIWiW0IllsyxEAKmL98eoTph9gwEO03jgMBCGzf&#10;uHcPk1UcEKxExfytJMmVng69j2WRdhgaUmdQHnRIoyjzjcAYqPT4iyfPXry8c+/+4fExfHyyX1AW&#10;28PHC8+TC5CkQJZWZ8i+Q0NXFJuxaIX0v9Zf9vJyoYs9OHQqEZaXBaBnYkgNChCxpTC5eUF0w9wW&#10;GhbAQbLH0XA6ru3W2IZYlvPpWkEoV8ktYAXvo2EJf32hGVrY10TDqghjaFggQ8nbATRsc7sYGy3i&#10;ToKgXj0mbXeedSwd6JNGvaC+8CJj9xIA5iUzhy4gW5I65gKyAYTBAEJD+oXQg93VN2yLUP+t0LAI&#10;TLWywvNgOOsdH1wBtgCG2HDAzmbHCcsGa3YCEjY0MJIAkGkXfd8UxvyL3FTfWMH1lc4TnKKMzU9h&#10;a71xNj9ZYPsa8xv6pOb5mw+AhuiCpv1fCT6CoCklGgpDxpohSBzEhVopmMifQ1lGOgzFeCpOuPzM&#10;sLRcJr7HMxafdHf+RmXW2puadMrfjYtNU9ackk7WjdP5XcR/HBwQot1Arm6vh0gBgp+84a+UobeH&#10;QjJkJ8RzwwIEtF2csWML9vfDaVA4E+pq9fJi9fJydn4xe3GxeXG+fXEx++py+/Ry+9XFGg9fXqy/&#10;vFx9le+nV6tnl35jw0B0nO3wvO35avvi+hrbJvrhI2kPAzMpKwS8QfU1+W1FxigKvtF1mPYQzA1L&#10;2ZJvD8w2fHl+5+6941MMBacFjBYM1jI3frCzQ7kLD3d77VnpxDI36Hqmohu9yTwESrltaG5U3/vM&#10;8DEk1aukcdtQZVZrlqkp/2XIndU/JLRKvzA26UKe3h8vaNgL+r2pDlMg8zwztWcjGqeesrp+I6wQ&#10;VTlMeTZIzKgaHOhTMTrWUSpkYf2N2oal6I7BTWnbNmku6uLGogJChMLRruTsvEEhHLBYUzGLDVCd&#10;UVPgjMF2Cv+QHNrpmDAHbboxBoLXL22rU4CXbUPlrr4ZusrcHNV6xr15j11L5LlbX9kt9CTAx/OD&#10;u8fbsyPYlfiyXmLf6eXizQcPTrHKzcY+kwFFdt24LsgiWf34abOs0aVliu7s6+bQCHRr9C2YyJ1r&#10;oo+TUbLrs/KAyq3qm3b1L74o5Zep3cI0dKsz3Xt4G19ps/1qEhO7RpLjkFG8puS9F/5OSfAfTZjb&#10;aF2TCbVO/Y/CKwmVmz6+myF287vCiIfZdDhJ2U6av16dX12dX11iSAT35fXVemX39dVFvs+vr87X&#10;qwvcm9XFbH2JLQwP1pfz7dV8czXbXMw3F9vrl/P1hR3eaVsZwDjirkqv7KIRjT0c1R4s/tX/9i9t&#10;Fvl6fbQ8wkYKxESBLodWUpM1m52fn2O4BzOmEdLC4qRR35o2HQ/vKKYzkYFd7l71vR54UHI+M8be&#10;uxXpEX0TCG8+bI8bc5lao6XpnFjx4sYL5mReI4y1qOy/sy0NLWqB0aVuy5IUP4f9y1ManH2xo5lm&#10;QXNV1Z0l7a5n97CwIOab1a5b9tHZwQfc3DEInIVDyg3qYKcXRqvMLFE4pfhJKlQHLSktGex7GTkx&#10;/ZGYEBcM2ZeMIAhjqsJk/W9rrATvzTpJ/ZZsdiXhz/xLBSpsz6wjOxW148cQvLIn5OMM4fa3edih&#10;G/VJkJpDMvUhi2Efe7ldEDdgkylt017c+WnKjTMVcSq8+Q1t0oKNn/pByfAk2vHpBwh47RMOV3aU&#10;Jn76Oe3zGWDocja/ms2u5ph/gr8HF8v51fLg+mi+Oj7E3BLs5rCC8xBzSzBN5ezk9BDePNtKv5sl&#10;Nt5K7VIuEwbtbGJJ/eEf2SgKLUTuQUETj9lILi3d7cGjx1+gp3x2596hLZMBYQs/8JlK5wBnsw5N&#10;pHwrxGTjuYsynfeUcC5JvOsF153YYm+7oc/+YFvj2DCNjzfb6hQ/bN6nGvmhBb4l71Bpb1/xU+Dg&#10;laDhmAKFgRHyzZqPcNH3OURGx3/jMra77lylXQtHIMmdxX1L7fW3X3ONrIshnYIDEQ1HmTPclA1H&#10;S4lHmkMntAZiLnfs2NLvsYrzWV8GId7rKbUb42LTFl1vy7qIA0NG42J/S6UgK8haUAKUuIJCGvz5&#10;ktzrzYv1FXrK2K7UTEVsYGpHxWHTA2uVzZqxqDa2YifkGULYBoGYZM1jT/BmdX2FXaxsI5zFEkvV&#10;To6wD6zZPewaL5dHDx++dYxNX3zjmDjvZURox9GQCiKUS2io5K7X18yGgSQcmAB0cnKCkj8GGp5f&#10;YPY10NBDYgtYjB/ZQXo2q8j8qTb1GoUlGiaxdCSVTyqqYiLFJtFghg2mLRqbsNuX7xxp+6DZzuC2&#10;1MVW5WDomUYRUqCLkzaOvc2GDx9uWfExwRGFfN1omAyEjHeOhj1yWEwxoWBFREMP2XGmKNT/PGho&#10;44a+SUB3BZCKSN3pmE/DVfjoVfxHgIbjeCHsIwaSb5QrGD+YEm1GoaGhGYQXK6AhUBHrSXzkY22n&#10;xplD0PbHthk23of0jVBhGG4xGdl6kjZpZIG/GH6+9h0CsZ8X9vzHROt7wEazJv1IDqDh/fsPj49O&#10;XiEa0gTUQJYB1H/4j/9f+g3xFpDD2bmwvHgOA5XNjkw5OgKCf/7558/PL07O7izxc3bI8XU7JM/O&#10;ArWhJSysMXeo7d2QDt7zTnLq96plKfXWdzfzXc/sxkxAbHiDA/P8XBQ7RRAthpmHfj6h1mwXidSw&#10;Vdf0lLpnfY9bSRPRdmc6nY6FFigWBIUm2CFH53ZPi6OWetObfRpsxMNP7x12LRwdICJvJxrW5e2K&#10;xm54uNTsTWxURhgeGVjU3dBmBAWprXrshk08/bTEll0iGR25QPD2mHak93kO34AANLYgD4aFZVSI&#10;hMFKmOEbDYW+PPdTnjadqNaIiW+azby9zKtciIaw7IASNpMGC+dsGjUMw2s7L87GVGAZYmN7f0CP&#10;0abdGRrmI//QBU5gAIfgwXyNTqZtd31gvdM51ugeni2XZ9uDE2yEgGEa5Px/s/enzZYsyXUotufh&#10;DFV1q+7Qt9EYSJAECQ56NNKMv0OSSfqghwb582Qme2ZP7z1OGCnqwzOZSTJKDRAEutHovmPNp6rO&#10;vCct9xW5tmdEZu48p6oHkNh331O5MyMjPDzcV3h4eETgrHegIXbLsnVqbrFphFE2sXjeIYFGuXOe&#10;upAGxBgpUzEstHBoDkRG2xAHGW8IR6PF3wyG33779OLmdnl0jEUku8Hc1lZj5gi9Ac6DX2MKaYee&#10;wY6YNnLwIqC3OuCq6lVieySme21sLyAsUra9Hm0t82I+mU23i8VwPhrPhrZe5R5oKKNJjJOidoMd&#10;2dQhOj87NKxZuw5u0lLz0QRjEA8tLLX6qEaZRvG+CVqYQRMapmnNQyPl/xbQMONbJZxuE+kU3MqQ&#10;vBMaJrj3YU0meI2FdiO4NXgTGma9RU/ga0zWFw13N7ZzC0JiDABgJNoiY4u02ZoL0fxZvvuC+c8M&#10;FIxuQxG3acxv48EnNiAE8GAAaEF3tkWqbXg4WcAE2g6nQEM7lHiDXmpycvJwioOiKjTMhoNZRcx6&#10;qMyI7BFrl3euHDL/h//4hxgIwxjE9W4AV4CthIPeWUi4hUKn5XpQG9D89MWLt5cXk+USAfQYucJB&#10;ervd3SDq3Mziic2qV3Yg54pRKO6h7r5KpbJY7LYfpEoLxl0iNh42ZsBdiM3Bp0dznKiwsz0dYCLb&#10;aQk2p0RswOQLHZ9kB/9WMMeVEqmq6D9AWNaNtPUbWaf9PsKkd++RJ3HJeif7y+UX5lfhqk+b3rJH&#10;AkGeoLh/wxmi8tOVccC3wOADj+h0rMcN56LPbfgjf3k/gWXGQOY121euGnpzPicAsxkRKVl2OF9x&#10;ELBsJSMFI6j4sXMngiNOdWbeLk/7z77dvQ77oa2nzsfGSUgSC8QWCiPzzxGhkrYq64pRkYyqGDKD&#10;Fre1o6854TpW+nmcpDywQZLZ1LHVa1sJCSlnhprwlNRRecWjbgsgMlMYHUcjLiwoywHOJ0f9DExg&#10;FQIEYRHZGjqbGTWNt7BrzJnQ5iIPfEY40WtCNzLrkKYZ8jV/mB/BZAHB2FN/hKHnBF9MQsDUdAYO&#10;j49OJ7YpNsKi94vTJLQl/dHoLp/WpMcl38r4vT/4t7zysbCVDC+mV2MzGKWZimQorbdfP316fnNl&#10;G1VjY+vNGBJ5hbWEGCDbFNLE55J8Gay7uEyXgYOOhn7eNLhn0yBUb6QKtpuxw9Y7+wbiy9kUO9zY&#10;yTJ2sBbQkBuMm61thqgDHD5x/TKyckCsxR8RkWXl8cKAphoIR/koZTHj18/hp0lNpSPWBNwr0gNc&#10;0y5vCSfJY1OBpA0JIl3N6uNW3jHbsKqA/wyQabxsHnolESkybJSkRv4cQsN9W5g8x9UcogAA//RJ&#10;REFU1Abc9LvbJ2sm3swSp5uVOZAxoTGHshYdTXyPjs1nDtPH2ocbmaoVilF1WUQ3lmVPCT0cz1FB&#10;5Owq2dgtzKJEUZBK7z2yRYu4O8w6aLeI/NxM2EIGjr7ZjO3WZfs3VESmUbYoUYuQVF+D5nMEPp+6&#10;RcyxoyHa0zyRfgYJ0BAYYTDhWt4xemOhrEWpDlndBf0maX/wR//eZMudJlj3Qm76HZivtODMjWgJ&#10;Nrtvnn375t3bOVyc2N0fW9dgE4SVxRHhZNUVzpmGQ7Xqi8gIvGXxOsYYW4nIjsIFYy8WTjisPwsp&#10;QlUxVX2MHcBmC9v7a4apJdyxDsF7D7Nv8K1WEO71BDljqbftLebLYaoKG3MVTUnWkDB8Cg+RLMq6&#10;UnpeqtdB5paJo9SWUlhX1H0crcsRuTm0AQdXfwePfrIwPAUn8JOoyeao6sF5ey5dZXHy2iRZpHkY&#10;PkwmNIwSI1XZK3awQTJGZYhGCFMas/4qb6aJXD805CtKrDaVApByKZ5+RuHUUwoDfmr+sGyjmHPj&#10;0+xmKt3DT6SQjCLTR5yJlIjsyEYxP+OtfnJg5Es2bJsiLJplPryfsaIP/WpiPzku6408oM7azaZN&#10;eYqwhdHYPg0MKlFoV9rAprFEUpUcNW4y2ynfJp9+Jp39xd6m8LaNbGcsC9rZHh2d2JkrMCqTzdOg&#10;pyyrjWNtLas6Dv+o8huiQC6sA6BQRFBdchNoaA7EwejLr7548/bVYglzDb2+dQiYNzKf4RbRRrZ9&#10;nsw9nmyYTDYj0AMOE6FmeBoeJbTlBjmG+igc5wrAFgQOzmfHCGzERDt8qnZ8wojbYOcbekURh/h5&#10;96L2A7gbDchf2LensJqY7ikfUbu6X2mT2g6xqFoxoWHilaGhLev0GQNTH3MUVrn7Tw7FPJ2xtyYf&#10;EWdtyt73sCEfJtWq2KrnSNjSrTl8WqJhrFcbGjJNI97tW9CdIRErI89jQ7ehoSiJdS/0eW9BK8+D&#10;jXunWqfcvPGERz4XtmdVtja8Lf9YkYxa5ZW01T3+RMPIxjae9BH7Eg21bsQU3ODP0NB2KWDkoduG&#10;HBoXfvconKlaVe04ze/Hc9pfPy5vBF/cGAptdqGj4WJ+5MPkZPlmTdyBdJkAdFR8j4ZsLA628ReY&#10;ZMfIVz2DNepk/s03X5yfnyEKEsGAg+G5WcVG6S0AEcYZDcwk9+41MAVIgxdrMtNdu+uz84aG+x29&#10;/bwt3/3a42ums6Pp9GQyWc5tb2xgMXyrc6Ch72xWq46GA3jgmx8a8ZWSm5s2Cg3vY1LI8Lc6F7CP&#10;WGRK3v3KB0PDqv91x4KhIRfusHT8A0tg/9N8jDUJjJziCQpknXVvFrm575wFUxkaZhVpRMO2yqb8&#10;abpKKmSusvT6U5tUvCMaEkSIArFRRGoGcyYkNbGsmHJoYCW04utZcZWQp9yYZr+/kxPRjYapTQs3&#10;XyMaljxXvQS+JXT2gY9MsImG+ngOaRVdgYYmozASaTkaGuZ42CCcFUn4l5MqdmF1sTW5GBEbGrpV&#10;ZSuVMYOAOWVG2NyjLn3UfPhHf5xGymjR5WR3OxgiIBJDKz/uykdobmt5XsOnT59eXr+dLwaT6WqG&#10;uBqsnoEPdXu9wbwS7BYzUZJPPcb6Jgx0E4Z/am4qP6Pa4QnRNUBFm0eZzJajMaJsltjaZzRemjtx&#10;NMfcC0O1qdNEBjhvTb1tjjv50urdLBFYSrHXt0Y5k6BnwlQLes5Qh4Le/CHfaoPQImFU4xQ3kkr3&#10;gYfzi6y1mkU0hGee2dujTNuqYlhN+G9h8RvrvLRJNTdSMWHPIDZ0E7ZUdzsO2mhjgxhQ78mysX21&#10;DKNKnb1F6OR8jY06Pa+9vPkvn5LzWZMqEDXUJ1nPyifZaqmyztj6dEuoDmWuChWrrDwjIqlGY0OT&#10;lsauNBMwwoz5qWwkWNXCX99/xJjkQclKV5OnGuatUWd+9rSl5tTYJIPuBUadfbsGriazJ1hSYiaO&#10;OXQk6oYbSSNtBsnBjg3DOiWucbRB+HMMSIcI+D5Y/ImeDlYW0NB3fMZkb5LDnoCofqJNNnmfoIG1&#10;KL/HF7AHKtah2GatoylkaYJRDQbyobNC7b/99tub28vl0XAy28yGtsIG7w0wq7xBmKV7/asG85rk&#10;H+Zm61bqclbtgIiJJoND4OBwPBshtmiMAJvFaLTATthYnEJXKzkpyGO3TF+ni5E95U2kseF/msuz&#10;hz6U3vdRNGbVncYc3g8NO+WuvVkqR2FiO5jle4RUEmkXaaGk1c44uZ8X8lxbo4IMDVMnYv+gYRNK&#10;NsJeGxwmyhsnMLqFrflp9z4Mje+EzqChsvuOsL5op6fm3LkOhoYdkVi1CAdlTmJK281AJ0z6ddBc&#10;vLsfY3kp7b1zew0bi5PskeAKDbnS1kJnPIHHVAPy8nBYRkBY9+Vc8rUTlDc3gPQzoaE9tG7aU3Gh&#10;hSm7DZZ9KfR8DiiwuD0NcTraq6M62VuxrzI0JFl2dii8gXa68mi63k0wtz1OTreEr6Ph02+fXd9c&#10;WrjhDEFBK5yMMoA1CfPYViNymMzOGv9zD8v0SR0FFbu0DT2C13hgsZcwg6ewk4fjKQgZjub4607D&#10;GbkjYeIrUbZKCQujZgMBODkVem7wXaFh2/zUXveCBFuRcQQepK8i5s5qpRfM1+4f3sGC9YiG5mAO&#10;I+VYX79uBgjPCesdvV28IggaaERDFppxNf95L2VTzq4LqXZCQ95hCJDkuA01mJU2DN6zLgwB3Kre&#10;f7rRcI+hVfXL9itFy0g1G27fP+mtqriEhnJVM4FiG8pSDtJctDjNgpop0I2GbayI9/cNVPXEbBfz&#10;bFgjCQ2l8sBfrCaWMe/tw2byj1ZMZKVX4zwawzab7DJMpWbkCbaxMZhFeDfQ0LElcbWjTWODJuyq&#10;OJskLRgB8U5CQyRGm93cbhEHjkuzzYajVQK4VCvQ+c3XTwGaR8fTOYawI5w1ClnACNmm20GwtbRD&#10;WqGZYE1dOuuCwH1w6Q7wPV7ttDwYhvhrTlObU0dxGClbDxO5wKq28aWQYGN0o1gflH72tizrfmjY&#10;Vm5NCl3DhIbe7Sbrr5ItP2LGYc189MlHU5miyVNDWzLVSe1OpKRcogvm44x1qmDGkHqy+9uGGcAR&#10;DcWZcvOIsl10pw0NIcbmF8aqLg+h7cZBlZ4J1b6UercX6QHZvqC0QQKr3JKNljV9I0l7JmR+8dBM&#10;pQhVWHMYDaUmaoKDPQTFoyrCfBMpSNVXRfnXpkN9S2YPqavreDUaDi22Zx8qGawl27zFTcK0UbTP&#10;lLqym23oXiDYhlOYYCa9+3M928SjGw2t4eprK9hdxWAUy3m2m03guBhNV8MdvsqU71fQY5PfdngJ&#10;JjdGNpIdj45HI8z/Yt7jaDwBTC7si51r45c3/YvFJnw0nRz5F1tT2NeGw+lr8eh+0jT7CgeJwEr/&#10;eY9vyoIN3A2LWZo9QqWA0uaGOJhth3r7ozQLv9eNop6eqqp8iq/0oYZLk1SJ1/ufyZBhn3vgU/Ln&#10;vet1qMim532aKXvP9dOCumLkQHdDH6Ssu+4dT22Q2CRmsV5tddT9eHGQ1DslaCxCBHOrZvyMW/xl&#10;+acIwSiMSegM12zOc/91Z1h46vva6+vTxD6b7NPKQN5kJLp1cIdqkf42oE+mTL2/iW2EWRTzGyKB&#10;zUi4k9QNMOpmypfyhERff/01liIuj48XR8vZcIVxrQd++SzSMBub1CqB8ByHNPqha6GYe6zz2PS0&#10;axBw0COP8Hc3whjZIn9sQ6sKHytoBrGxoBofpAbVBa26HAfTO9WWCPyZzvarQXCyYiIzW/hecwyl&#10;8WBFZly1Qa6qEHoamNCaIkuahkD584p+DU6q/FIjpp9VOfQb6mYNGzNJaqldza7cb1MaYLYgPLnP&#10;dT9NmNQlPZBSJ702UyFu5ajOVmbYHZTZXSKZJlUVCnvYJNFu1zixO0de9iuc1InM9UatZpk7NDkt&#10;VaFV1LrsWlxNB0/ua1S5nSgsLjOJjC78EKk8sZ4rlNTuwgtudcrEvFnvVEyJfEsuKoXjQ6ChNjyh&#10;5vvTlIljn+dcER7fNatwL6G+hsKaFbahH6TXLLq8y/xJOecSOsAxvoL0FpmAXRtUW2wfaBYg/JYe&#10;oKd1OcwRf7/+5mvARIWGGClj3sNeSJ7UfdOnsX26gTDKqgqeZ/1pEBjTf/fJVZFHhoY+1+5mrKGh&#10;XbOFetYzZB/aI7tbmWC6raFxxbKsxGyk2WBv7bG4/rAuVSUaRnCsibUJXTVBWeJUlm1Rv5oMNS7z&#10;KF9pQcMsoS+YqVSxjQxmpafZz0onOs3WMoKtoFimQWP+FZH1ztidNG3sut/9rJotmdT51hISoHcL&#10;PGqYh+nTXgENPQ43oCHJlrlAWFDTZC0LRR5jHrVo04rgwuKJXPCRjGTGGiDaBNYc+zlYxtty4xih&#10;c4d4g05G3aVgZ1+01tGOEUaSbYhbeHmNATDgbb+iKHHHyPWRNmxDBFofnZzMlzhQ2aZr0yIHAmL4&#10;hM300shODzUrlJHoIwvPxHd3peXsM+62FsdPzoNLNc0ptzVSjefB6VMKE1Oqjem81c9sWs7M2ZqB&#10;nRsdXezuRMP8xaDzufyBxbbhW7LTC+71GlGwFogdEAMPKnyjju1psxmwfR79gKC5TBXUCKnuNjlQ&#10;0L4HCktcotZ5EVzzLXYlO6UstLvHLTvjmEMPYDI0ZCZumMh+6qpjbP0IWzXVq48E29qXRWv1ujoS&#10;pW9TmUpxgIbVunm75cFvNXAMZqz81Mme9o492NTxyEaPlNi7y22y2m3DPmiIWpSTVM7eKuKq6pWj&#10;sAlk3Rb0cGVAWxXrxAbaf/g0wBmFyda90ajCLDBi4GvfAQJiqq89DV8syR5gBTTuAOz33xGOU0Y8&#10;zQTn1mMS2dJ7shRS5xd51E63QaQKlMGxUWmZbO9jaxKfHsJ9EFV6JGgHtOT39QC3tI6OA5TqW/fL&#10;JP+gd8HRX8M9xntQUu8qyhf2wlE8a5ugp/T35GR3y7ZVIAptR5rGRwKXCAd9OeXp+pTeVnTjfWVY&#10;ARBp7N1+ndTHGObGbA8ql2OWefp8Xxl6+pArrm3ykz9TGtuxz77VT/cP6htS0gyqi8qB+kahknTF&#10;tlAXwqexy4yIbEgqRjPcJPLFuo4q7DsTYhdqVik5Pt1vGr/Rhwrjrv6t+VCjP9XYh6lkW6LoW8ky&#10;LJOzS3Sp9hGIrCI+6v9gYtRTQzIaer7VnYwDjH5fgWBD+g9CzC9/Jhma4CcaJQaZRnDuCdO/2Fpn&#10;3Un/3uUg2ffKao93Eft6XCcobEm5H557o3T6T6qKZW0d68tHaHo6Q7OAp1rKP/xjizfExyxERuhW&#10;FixWfkRrHGj55ZdfAqiPTk8wi7LwnWWImHEWhVJFaz3BcLZVJTq34A1VcaEv2kO4G0Opr/AckxXd&#10;3bp0GfiqxgY3HG/aJj35J/K9u0fqaqEsqLh/Z+52296Hlb9YDyqhG7HPB/mID9YBVmfdZBJTZsUX&#10;47tI4/1SLDj5v+LrscRGCjvaZZ/eu2oxIUerLL663lwdnBFtuLDtP7DHUs1vuN/T1H1PjBzWp+YO&#10;8/kDY0VzCGG3D8F9Z5GYEo6jAFCfSUe8yFCMyw06pKKfyDRmkIYVmVQoaQUegVmd07sHRZfVtCUd&#10;2FTfZlEsZEpv8ZryrLDiTFoiA+N1HL4Q4pjbvqXxmyASoxMcNfZ39kJRNEwjNutmdUHvXP5htulu&#10;bmNWVmEycQ7yMCXoGK/1zeJv0v0NBzo5QCdRiWJtHUD/xN2Mb9S1qNX/7bQbO4meTSCQaePPvvtF&#10;jkBfbldD0MWHwwrlUl8AZzMnvsiE08SZWNDEDZMhHjjtI+vamFqj4DTQZoLq60Ymx8j7TU9JGz+x&#10;t9RNK8bPaG7u48KLv2xy47Vs/WbUdidue8qT9Mpv3/uVFVZrgA/Hx6xle2YchaHnKxTyg4m7cq5g&#10;qS2T+1HVJrQHSaWe9mFgnzTR9LmrxmQVL4srlbe9dp3jMB//yst3sBcRXDRywCJXiKwVguy3UaRV&#10;aCmqrV909qiLEbvGhFwshpnYvlvJb+oD2zShbntUECLrHlakx1ZdDJ0Jnlc6Wev+1+4ZgGhzHhSd&#10;zEBtc09kKH+P7v1ur3ROjOSV8sSN8yS+YVRyHXpz7OdSyldS4vq0DJP5BGyaq0kTOC2czapJaWvk&#10;Xv+eXN1w/1e6ZSDSk/Is+kymocyX5fZpzURDxah7M0F1Kft+3okzIUp8UPI7EmRKUa9+6jnEmRoz&#10;65l2tFcfBgpMlDj2W5FIciAWlzWxHvFC5l2kV2nSKkskur6+xnHJwDsVnOULs9FOR6mgs+7NLzkc&#10;oW0Paj6vVE0tVZNKmpyKU1EOnQyyqczDfv7U95GGX/i7sarldUZeR2LT5N5fJm57JbsvGjKd/1Cs&#10;66nVpd52aGAm+j2LiDqZc75JpzOS5BN6f85kBHfT36d23Wn6mMyZGDQ5wPYgFTlTdpNsuDsVqtJ9&#10;eoBHLPT6dFvrQ8yicKrFInr8kGLG9bhVaPHctAcBhdjyAPGGFn19YmtRFr52h5ZjGaBS38OmFtYB&#10;s9IOVCg2niE7MqbozXC/b80b2UN2sHaRibEP6MVXwkdqyPQGHbr8oQzznOszSLX6GgPMJFEmjc2c&#10;sSjR0GNShcZaY+3aWBHLSq5Ym3ZIdbe36rMZse7Ks4233Ucxd9e9vwK0tSZtqzZWZ/lnE5F6mmly&#10;f6ok7TGrvcyYbAXCuW5F4/p6ZB+2E1CLSCb1MtdYiU7un9L2QTWZMqtIFGZ1BDrmwRPvp0qjmPVS&#10;K3fF7UlK2Jhk1bcKtHhDmmIqXek7eB5Lb0Nb3mcmRLMREPDk5AR/7RzR6jEogLXIpIDL8/Pzd+/e&#10;NWJWB3/bdK9DLcsK3zX/jvTIHPUt+5NGRpf59KdNGWY5E46jeMWfEWgOsqg/MUE3DnvKslrnnGmS&#10;yO4G6snbPq38AbOK6nQw26w1u1nUp126M+zDikb6S5lhQVHnu7WjUepoQHT0pm15HmRs/5r24Wp3&#10;bpnqlYltpMz6G7+AFJhCYffhC/24cpuoiQPmucl42XX469WRCDwYIf/wZpp46a7Y+1e7mynqAEuZ&#10;7t82TJkBWWm1ldKQ3an9rDrIgzLUmKDPpAqWEtl5FneZRdEkP9/KW8fRVXLW1gN/wDb9gFlJmNs6&#10;np6I0wiO3bJUomGNddUSzLKnLLPtg9RJwVtoUvOJt7FBowEUmV9H2AMjtj4VqajLO2y927/pGxVT&#10;jGoT14SGeIwR8fUKZ6HiVCc79AVfvFwNhK1vwbVCfpqEno5CzZOkqlUUhGniKqynW+ezmlc/ew2T&#10;M/mIP4nsDuhpBimS0fGi+oyy7pHUrKxSnRo1J71V976w12n8xEz2CdJUSeYxtNEsd10C7yxI1NZQ&#10;2WZ0dpNfTrnUZ0saV7xoFqtbLvU0a+Ju9uqtzE/fqO19IKCtuDQgcjFIw//QsbW1YDPPPXXWyhFk&#10;SyHvwzpFdLb1Lo2y0QHuZaGNZLAuqhEuBCuaTY38KVtKr8f8VYs+raZaRHCUTSZE6uhsOphW9gpx&#10;JmofX22bfiC+0WxD4we+GB0L/mOTR34VNBENGzqw4NNvjtIq5aa7d2182i1qdRmyDO5UaB9sugfN&#10;H+qVatpkP33M9YZphsSaMDXN/maYPzFu9Ph2sP0g8z9UTRvEq9429yjoTpLwwfPPuw30V9VHcNsN&#10;Jd0klaLbCO4ZrOMtupX4KQkIuJM2o+sWj3vwLZKEUR32V818uDHPu1ig6T3s+b/3HWMWhZE0yIiz&#10;Ints5lkb/rHplNvtF198gXGTzaIscabyiCcaZ/1DU4XLTWtifH8zi5J9Xi2rDXyvzUARpqunzVs6&#10;N/YVESaUQ6PdF/JvCLkw6rOlD3VHdbZZk51755+sg+FNNgxZKmJomDcIQb5Oft8P1Ucx+eoF5FaX&#10;GzCxYeFHIqBaU1FndRsr6t7/inK9y4rQ6MgyVK2Vpr/yNDIzmiRtWbW1ONN356B2icbUXnuLJViR&#10;yEwMkrQX8Y8ZizLJISezw0jj2aomS9kqnaqIRo5ltY7VLw2jPvKQsbexOt2tTHTiHIZj1HS5XMJl&#10;V+bMlLFfyZovYzLE7PLyEjc5X2K8YpOzEyBZ7AeokzIjs7KjovYX2Q+YMu9LO02DsmOMdyRhjcne&#10;n2Zmu1eSqpiDOWd1jOktwyrPjmRloWrlWq1lM9ZpS78OEvp+CfrQ/34l3P/tD0sb1fX+1Py83uzW&#10;lzbV+xlRx46T5hpmejF7gTEr3HpipvSLZmwc+bY1H++zLZg5iTcE5NaYWmfCgplI13pZWsSMMhbw&#10;xab7GHRrmuXO05olo9sgJrvfhXRVpiKYXUIJlO/ZzI2ktuUZcbNnmiz/Rv4jq1iv2GeWSJ1hqGC3&#10;Dx96uXUPZVTKz6E39tM4B1N+8ARtTVaae0yZGijMPt2PpDL/O+XTJidRZTL1iUATy+ojtEzfXWgH&#10;mOBFGmcEK9mAeoXc6GiLzE7ki7AKYWZqA8QUfR1jeRh7KP2J1cD9rA1YfCMG1esWg7FzlWkEIOXJ&#10;i8pQraFV2Yll7ddBmCC5RKsMO0ryugEuoyojqZHCWFl5HiQ9ZLIcSSmHOttLVgjZMylRyugV6WCU&#10;u5Ht01iRXAN90lk3WYQoiT8zK1WvSKLadLusaZsOUGy6dbVNhNpKL1GgUXrFq1gv0lPmHNG/W3ga&#10;BS97JQ7pyrLE3sYWV1axrSmHZcV1Jz6VPcSLxupk+tXNasGc3DuZoSajrcP0bpQZYitmhqVxyX8k&#10;jEOOcZ2ySEnZVZHD3RIW2dRkKfaRtJ93GtToTh3Xz4e+bsn++dDwS1UKBe8exuMvVS3aALGnWv2c&#10;65JBCcEoQz39zND/A5JKsMPWU+V8TkeH1EFApDl1En/wR3a6vLAgdg5Cd47Gt+c3X37zDWI05g9O&#10;Zov5Ymy7PGTdPstmn8ALmpm0PcuOkQaw3mojXRm2JciUJJOqzEgW6vUUPr1e5qMu9A6tXp9ykTe9&#10;u9nI1yJNssIgIwVv88S+xjHhiCqeekGTgJQ3JaGbGBOGatEChWefvloXoTZl4jZLkMnKgU8HAT1b&#10;7WAOzdUsz+KrZ9QoihK/DtoyA0pKlzPwDpKUJ+3ZVXRXIYq02oUqQ1toX0fbo8CPE6k+kaASHyV+&#10;WZXb5E0mGkarmErGB35DboyAOwAfylUjz2XGZSR1K6xpCAAL08zkUVvWKPhqtLsd73BaAFQqm6hq&#10;a0F7y2eC3qOJ/+bVwxwg4hxO9zcpfjYcaNS9+xX1SzhAoR3D3a24zZVdezwJQQN/6V6Ln8Z9VRtx&#10;s5tRwkQk6zjA737czt4yZK0OGEtbJ0ZATAakp9ngVBiGIlaf2HIiOl5kVlVbd/H+EtA/h58dNPfM&#10;WUzoT3PF7+YpirY+7IPIR2MmPWva2C3/jKjKRKtR0lh05P+HIqaxTe/U0Er8M2rNDoZ0MEGWF/EO&#10;PS4mc2mmAfh4R1HJERZwzdE0/+pRWbsMLtqUQoNXjmLY98sWjjiTgVJjc7c1TUJ3DXhL0mkM26pp&#10;bM+PNV2d8UrCfl0gOIiI3mh1ZsjbNtAo77cJTeP9ske6k8y1EXmPjq5D8trqTtbRai/Zq7e6nSkd&#10;jM3yDMU1luZ01Geoa5UiodUnzgj10brGNCWFB1HswzZNLK6Rk5kOH+znJH7x4uCEz8Fad0uXeNLh&#10;tRA9MZ6k8hLucU1MwEWcrCNocmArJggTIyLzWv5HUt7YasqHZXGjmAiv9K2Xde9uhcZ2tD1sYp8Z&#10;YUJ2LxKYbfju+sXZ69nRcn5yNFsuln4SgNz88cWsl1A9Yx1K6klfT7ujLXGb2pck3Um21IN15I80&#10;B0u3CtZHtDFW9lDdW/2GTXVpTtzIt2wPkW7OiMjmytZ3W4nF9WFOGxoebKwDVIX31UzN7XXIb9hI&#10;Seb37E9MFEvwp6cISWEFIvFCPpNmha9rGUnNlDcCUOScejkj1eErckMABzSE542ACNzgJljEMgyx&#10;4yu4gwCX+h7S++ekTTYp4Ojo6AinKsPcxPaD3DNBOFgKtqrWCEfcFCdn4H/4j38YrVlmwZ5htb4e&#10;4gSs2Xw0gctgdv70i6+fPT9++PD46HQ5ndlZzz5Frc6hBMRGscDNbp/6QdE/mKBZ5yu06obdtnej&#10;b46ywIqY8NU36Wokr1VDwqQKjsAqnX/7Rj1wLsqdsPIgC1sTtEH2PTozafWdgLJP4gxWtPcUW+3e&#10;lb8TWmWltOlCn+rcm+D3fJE0U1sj3yLNuk801PAZPkZgIl7kdAf+KgGQiFgBRHN8xJM0FZPBq6Oh&#10;mZCAVLyFWRRL6uvzgIxNSLI3Eo2Y+ilAo7CbDDIRCgsTbXYmkw8Whs98vjxaLo8mo9PJ7lceH330&#10;0UegXuHJ6kDek+N/8/p/OxygzLwPHvXkFe2sD17QnRA/I5X6/8uMfbTg3p9CNwPHWDRy7B/4yoBi&#10;uAB+4fPo0aOPP/748ePHwBOkkYfnYMsSlzhgLc296k7q6iRpUQb4jHcyKOTrNotCuJW1j5+w+FAH&#10;bPY62KxH29Xw9vrm7CXcVr4RbIp/bhuuH6wVCXpPSeXrd8qkrZkzYtpoayzrTgT04cw90vwy0NCz&#10;TSkzP4uRQRfOVqfOvr/UNbZOo+JlNo5Qpq2x+sjz+/QldxKSTFPuyjdHwxR1jwu8zp0RuHk+Nwnk&#10;HDTuY9dULBYGzEmEIj+d7DSW54wN0TD6WGN6xkFGd6SIt6wC7ETHKBsLD4eMN9RvOh1AsU194HTF&#10;zfb66uLq6sIchJPp9WaLof9yfjRHCPeswW/Y3bHErvU9uyCQzlFqlk+jDa8Ktln47BUPIpFEKts/&#10;uOdJnonjWUG1kXLa/6FZdltGytaKKc9sDJimOzrqJVnpU/1Mw9uy7WiCu5bSWERjJvumKdvxXq7A&#10;g8IQtSaSRPMie11tFBqrlqRNnvuT0Z2yrdzsLWlod/o2PSISEUMwsuQFEgP1oK2APKAK7EFi38XF&#10;BXANP9FiwEmWSM8brjmydmbaVvm23+D1NXCJKn96espk0tyqO7F+R/zHsDf2QxopRyBiDrxjhh6B&#10;Vj02oRAUX717+/Lly6vbzXj5aDU6efHixeXFBV/+WXTvH6rh/yaf/hx4H3hSn9y/uP+6U0qpSiiU&#10;wfI+DP95ck/d5F0LFdAIVTCghAEI9AAmAtTOzs5w/fr1a6AhEn/66acYPuMO7iMZwO7p06ewFvHz&#10;7du3uAMQ5NAY+QA6uYENDcwKASWJxmbaHNmHM90WEOQfvYtrZE7UNvD9o//w+4RbGqK4AMVEYiRD&#10;wSieftDnz58CIoHKoMniL2f7c1EMVutnjGWtHsGY3eBduUwi+W7Zcd3ZXqhG2bEbv4Ok1ldcHOiW&#10;DxudeQaZcaGforChcw4Tw5E/Bytl/BxiO+z08fSJ4oyMzDZUzrGLZpqS4Ds1d9l198+Tde+5OiCr&#10;UfzZJlGN9ymZmViKCeUsxJ24cTDx+3A7Y3V3Wd3tIgDiVASwi60GAPnqq6+AX5wF5gDZ8GM2w9MH&#10;Dx4AFgF/nG6GmgN8cBPX3KuGQ2MUTfcdLghHeBcJNGTOhFBwQaqYDKDHHosfgiCxiz8TKhEK8Rou&#10;gIOAZNBBryeqoU1uSvVo09uDTXiPBCiLxnaHlt4v2w+b4T1oOCiFbL8PnjOFb72y7vFOTKCogB56&#10;gn4WtH3wyvZkciOrS8TPkDRyL17/HDgj9f45c6yxODEKVNGugsJiCsVHxNZnABNhUeEDycFNihAm&#10;VfDxhXdDQCE3HMRfwB9SPnz4kEYYJU17x5SCJ0QmsLJ/YiSNE2ZCi9c5S0z6cZ+R5AaLSE1o5AUD&#10;hXCNCkymmDjZ7AabLY4G2O2XG2dcYP1JR7zIxEU/S/noqYeVnWtKeFftVemRX7jJWken7PuIVM+K&#10;3KOIeyuVGqWxUM1pdDdf+a56V07zxdHHPWr31/0VtbvYSLmSvvUUDAlnz/S/WL6pspmmu521w4AX&#10;fjZupwo8AggCUoB0lBwOe20P6dWKaIVr2jo8s5MgpU7XoKq+RXEa/FbzKorsIUqQ/1xNiOtq5hr6&#10;DjsRZeEpMARyC1hL5zXB1kyRRCgVLwsjYRKCRHT/bojhi5HhgSgt9aiNXSv59Z6dGGG+Py68Z3Ed&#10;otZRxw8ioKI8ViHejKUkYuobyorbvDhQl2qbtMZkjZVV96mnmUH0wVnUszX7i0d3S2X0H+ZhaB4N&#10;je9KTFsTt5FaEnmwxEy0MsUsBe9ghhltwiwYdL/2a7/25MkTeAABi5yNAMLQ4uN4GVBIpQZWYkgK&#10;EdIYmcgYrSsZQ8yHm1KjOFmIIl7mHV8RhRh5EwGBiR4/DuMRvkQDRF7st58DKTQMNfZxk9HQ2QHR&#10;xqd37bIyQ+x9kIJV1WZk75PVf8vv3qMR+7DrrjrTJ88PnuYDSmMf2rqt8j45/HVMw1rDfcLZBSId&#10;YgxhJML/xr45DUv94GIkePbsGQ5qB2IiAXyIOKYYAMppaKTXKBAvciijwRwxgSU2Du/iDIm5Be20&#10;Gft61M4OsYKA0/EEhuJwu9vYUWpYi0JPHEjBfjMM+EYZeBnAy/IYqfjq1SsLAT8+ni7mk9l0MTYr&#10;dE+ZDwuyzoomp9PBY+oajJTMpsDPO6lWV+L6ijMVxFcKZK8fY1GXxO5z0CX3rKxIaqxL/3CcD6gM&#10;VdhW1QTZyS31tedaEJPxltX0oIlW0jImd1fBDu4Lm4zBxy1TxeS7WvCTZXIn8YgZShpbBOAD8JvK&#10;+bPIv013BAet1HfLbibndQ1V32mlt6zfVIsrsRtkcPGvuBYFH9iJAD7GCbLFySXiDCaUkYAzFrAW&#10;8QhIigvAizkWbZmKZUJj0EapXBUYZq6QLRG2FBUWwfssl9Yr7widSI9pL+du+AHRxLiIxCRFgvsB&#10;pCZkQaZkMPphi/jrntsHNGoabcNfLP8/YO1+UQ3NKlDr5C78RRHzAcsVZt01TzAD8TGAHIYNcvpY&#10;gE4Di0wD5iANLEeaYuAh3HQAQbzCbQYJfBr8cmhMOOKj2B9EMGH+2XCbWWmIzUxortkjlkdfOG65&#10;u7AWzK3yBKgRaCUHfCrJltbFtxrlPr7C6jWyPr6b5RnL7Xj3ri161/SHe+m75tg7fdY0B99rbIiS&#10;8/1xqi2lpOIgSW0Nx8bt+XpbSkkjAauktn8RHfRQAMoJpXhTBYmGnvOBmWapRo2ceZ+mJDqQ5ph5&#10;fUXPnhyhQYQFvL88PTl+cDo/th1eLt3oY6wM9wSDGUinHoCJ8Ef3H+4ABPFBSrrsCH7InDZdNJsa&#10;WUeoJQdIJbFP0KnRm+am1XDJcOX8iTZ1EBeYTszNGNRTUtsALmvI7mTiQkzWM+dYndhB3fX1Np2M&#10;LXRX8uK7PXX+fZI1atGdsOBg6VmNDjK5mwNZex3M7SB5ZYL3r75Mkm4JyeSEdYnWRknJQfEo4VUo&#10;EIkRhY2omt2sgWA/zxXzp9lFX+HDR48sMubBgxN8T08AeVy2zAXL/IvpFHwAhUgvPyMmUrgNYLVh&#10;fsq5Qtu0p4xAjQDFKMBM+/AoGpXCa87DEJdjh207euEuPJdIAZMV2dGIRWGGzI7K/IvhPXyLjz76&#10;iH5D7GxDDE7I7WdPs3WzZmi7mfUqfQSd1RMj8Ap5IZmoZVJ5OpqfevFB/u7vN8wq0q2Q+dnLPfYx&#10;66BfRXdzT37DNJob1zx0yIQddYrMKjbSYeYko9FvGNU4UpK1V8YZ+g332jvaD39wE35DNi6bu6d4&#10;9EmWMS32933A9K7pmWeU0qyUTIczMCrVp5HIjO17It1v2JMtsaGVg5x9+bnhdTpqBEAlqyXJ1nIw&#10;0LY1k5zNyrAYog3gCTMTmEUBGnLKGGBqlt0Isy7p0DqjxIazSTBIIcslCjG3WAve5NPoW0QyrIcB&#10;KGNIrnoM//j//gea7snQkDBPgcYLCCACGmL/CZq1WItSgXc6moCUNQpun8bok2ZPdx1E7vRuozC9&#10;v4GQZfs+Gd5J32JBB1+kFSDfljpG9Iikv/HcbsFHqVeIR+3zyQS0aq/ay9CZPk635qzyTqYXWUSo&#10;THga88/SZP0Tf0bJj43CSkVffsnGbgHuI0tZmrYeVPcb82wkQzfbish6F0+PeVqbYZVsSNJwx2Jb&#10;HBvJEyAYzEqYabDJgDCff/YdAIpsMps0wUpzTX1YcMxe4tyESV11bE22hRyC0X2hhmBgNX2aqfmw&#10;Mg/+Tq6VYRaig+Es6pmfP3/+5s2bTz75pAMNJRN9JCzTohaFada1xsRtEtBHXfsIXJ98suYvf/YB&#10;7oOg1kgJm7+bM0RDOaElo7rQo1JjWWimG5oI7mYO38po4/Yk+mC9/kHmxASU/vR6hYbpTo+J1A8o&#10;LWVWkbZu0WrD2ciZnsLZiFZl/h25vQ8aSvdT/rua/06ISTREc0lWgYawEWknWjLMukz2m8KqJUPL&#10;7q3diIaST6YkFiNbiDTXHFNBvIT9zLJu2uPf+4N/C4xjCDhxkPYgx+2EZGIiAoIQBwQ05HnMtA01&#10;+xz1JPYJbfwVL9q0SC825pC16N6Yr2us2uCgmpWSRPbFViz1ORJZIlHju1m9Yp9ZAlBGQLewspkz&#10;fnZzr40tMZ9Iw74XrZCoJxpmul3BYm1M7r6W1hP7sqrlSp6N7nugoUjqgzWNmNUTTxspb3y3vIk7&#10;ZRvJuqnYuG903dGLbbVTUzYqYMy5u+6RZqmMtaMvCo4hNXuGmz23b2igoX+rD1YfD9JmNpbDIKVM&#10;tXbbkEYfihYaKnOJEMnmWmbhI2GxURpN+/7Nv/ufgYZIAYtPHke8LCMTiYCS+Em/IZYTNu7aEDU5&#10;U/hIqPC7Q+6VJl6UY6hSUNp0OznL7rJVRCZn3T9V91I6I0KpeUpeZZiYcaxRHLM0Jhl1KGwkphGg&#10;M31o1B+KhChXc/QcKZcq56XUsFvDqkZuNyrtXhUH9X1AeqNhHygse6k7vdUzcUcF2wSgEQ0lSx0C&#10;IDFoU5k+75YEEw3tM7DFeUgQ0RCEpZ/2IHiifYk8BcyGtLARHcLSUgsfKe8/gNltOmcpomHEnCio&#10;jTZKBJ/YKwz/l3/zf8NIGYYhvYmReg2TYQMSDTEvjrBybqqD0wFkGyJ3oSfVUlPakWVSoUhuoxA0&#10;YmsEx6xn68YLvKjxfltxjepadrCNiirmxnp198mqYBv0ZJWljCn/WF9ZCtkrGYtiBfcgcigeXmoT&#10;q5YE3p/dAw1FGPdf0ge2YfzZjYl57e7lN0RxPaGqPx6pCuJSW1fXKIpZrTsasVGEKCSR2qyCMUOJ&#10;dyOuiTkliyKaZE2WoaEoQSaKWnGYzNGQSko0xDOuRQHU+Lg6Do0NCkvbUHwTbbzDlCaoPhLn8Hfv&#10;hQxROMaN//F/+h8wi2I7XVchOXsrzHENmRIN4TdEhORHjx8vT45xujwOieIsCj9jLG4ZjNAOaAu4&#10;SLmxIgkyuxhKMwQHPKCnOP2DAFrVB906ktkIzAbillXrJHWm1fqZrOh+cWqZsCaam/ZoioJOmvtg&#10;a0wW4VWdTYlTUYaEcTmEVVKSAIuMvtenjY0xM0lVRi1rtFe/ah6fyXQGVllHuzOsrR8Y79KpPb0q&#10;0WL9ZbAllW7MM2p1BkNZ+hINpVQdmKJMIgY1F1TnW2rTIGA1Anpbvm2cbJPesprU4qihbO6YQ6Xm&#10;KaaPDMm0I9ZaAqM0zI0fbBKDfW9wwZBDGF1AQ2bIwSsrJVcgm1hTVcwk4p2YyZuZcukOnvrYu/pI&#10;8VRh3InFGHL7hygOcmEtajMJc4RWR6y6WzTdsHv2ipvAZgXn38o69vs+746LypEQCdwHeLPQ2rN6&#10;+LdIzdI0NgA5EpuZb5HRH+SjrBoFtLuI7JWUuGUfjaw1s5+NWUWljbWOiUtPRS/M6k6Enm43wsor&#10;fiW1ZbN+gLJ+cVlQurIxYx9yJJMlxPd5vTtNzLz7moCoj7It7+ARkUHaV/YHHXVJGXI22j/cuwEf&#10;bsCFBAwV5I6Hgi/l2UhSyYeoFHHAOv4//p/+D0iNkS9zVES4UEMYwU0PbUIZkUSwCkMIlfkJzJw1&#10;/AaOAdEY5GS+A19XiH/xrfZ+sEesm6XBBpDcJAd2JY1iD2vzh9X8eZjKLLnZ2NW0iUJkRNmDlWAR&#10;+7SK5pRKWXWkKcnokIbI85KSrHRwKbcF678zqvroD/VWZES5x3Ukr51Uk4U9nJlY7D8tNFTBj8WJ&#10;lBEf47tWtXpls07uHvBxsNuIxLTl33hf8hlhJWNgHGaU2FS0SD5t0qdxRT8viCaZUEXjK2d4+N0E&#10;jqlJSGrkA/Ok7UJ4aeMSX/S67S1BWEXXV1ewujjNG4lXz92mZfKPZa65kkiK9/D/+j/8X/AP0ZBU&#10;EnHtfdcNrmsBGCPeEHvU2sl5R8vpfObHKaddG+xfg7sR4Ayjfpz5Nx7UImlrQ0pkG37D4bMJko1L&#10;X64Pxg1H4yFiL3n8Y8ZBWawC6/4CkaVkzpn3rTFNCRNqG3KzLUFP2g6+XmNCHQ010lJFZIx0lN4I&#10;fMTEu9KcwLc4LZpsiaZlYFSa+uC747q1m9EWf5qCde6eHnuCiDsl1heo1Fz3PjwpsyIPJatRWngd&#10;KpV6kVLUGxqiZdONRqHNChJnqDiSlu4Wz/jGxMoq1SK4btXc5BtLaYNaMYGC4RiSRoa2JASbzIxG&#10;iJTmAr5oFapqkXhil2AhSkLjSFlMw4vj/93//n9rgljhGon2RSjJ3YjsaLXCvXh9cwMPIwxD6B7t&#10;WfElrXo2aKevMKzZHHCLxPRl5d3rRfwAwyxY08iiMeiC4SQAD7mRDv5wQ51ajCvrLBpIattNtl/8&#10;RBXNHmU/JceN+cenMUHMRBCQal39EyU409u6toSE+WSs61X1PFY/tnSDUhUCmulzmyJFrfbiwPNE&#10;QV66N6uENasg2zRWjDVL9ZOc+B22Pb/4ZDMwua3omeaN6Pnyv6qMJHT2ekVInaREHSkvK5KxAkrh&#10;tKXWkHDWiPE62EjKS031ISEVPsYXGxqOpLIeO8wS0OBKuZEGH6zVjJBGYkRYqkiibU+/7kcyyKwk&#10;6tVQwJS1MqeUmCrG0W6Jhlk1+bp6eQ63seKNR6PwAGWvqA8hTXpsTiECLhkYG4vJo1jimjmXjIXX&#10;xnDYNu+irehtCdIxKBZ+YeSL/FZA7TH2jfUtEesthzuIJ7dtsncY7WI+pVYeeAf7Tl+CpX1RphWL&#10;jXSGo81wvBtNdrAP7BciNz1A0w/ssPGzxDeT8MScBonpdytXmOqt7D77gzakyyCggcT97rv7rbYb&#10;k2UimxVq65JMXhP/DuZQIgJfYedXqn20YvQ0Z4X1T2aye+PB8ed7PZldwG9SwlQQAsdg4letH9mo&#10;9tlzDwnjF+5zfKs72I6OX9yBhJhjJQmQk1GxRGSIEhe3fRolNm2q37eflc0pzpPO2HEGrtZYoZzJ&#10;H7Eo0rkv3drRFpmZqib60+i1bJecVyLb5yYr7djLBfNMNNTbL6pFRIRK8NwaCYzds8j3A2SlEpOt&#10;6ffpE24WowrkjMkQjHNL4yPT0QrF0rwNJ2lX8BPuttc318+fPTOUqaCAZlcyrerTTbTnssw5VDek&#10;KhZ6Cj33p8srX7MYqwXIrECj/uAmLU9+bKqEAeUoVWZfP0giiaXn1d9uGCZnYN9WyEGQKl/MXulN&#10;/p0TNhYU5TbmmO5X1ksfItvSRLQti0A7EiUlH20klVjGlFm3cWe+9H5BqtXRJWSw0iclhybxRb3V&#10;0Bf2pvZgwpK2KOTdrZm9m5XVLS3dcthItl6h4hNcst6ip0p2sIUQhGyxnQyuj49PcF4e4EWvsGhx&#10;KUP5zPFFTIs2Y0zPskz4WTciEYWAP3kthAJZaYOdsDdOAFBOGhuicVKYnGImQsyOyislh9hBHH1Y&#10;7Z8EjU25xBYqRblRdbsFtA/NB0U8JojNE8W3ZyZ1Dc29qN5qXTllCkNmtrFFgNitZo3lKecMU9r0&#10;qoNoNXqZRpmrrUs0iWKwl58wbsrgJpVSZcSf92ipjNqM1Y1szwoqBbiRmSWQHUwWhxqxgryOpMas&#10;iHRCEyUWV8uWyu6UpDKTOGJtZJRgx0JtfCdtohO1yYCiGo4QztpEpTTtWbrqkjybHDQh1pHBMdGr&#10;amDploJOeo5TQlHucyIqqtroa9MBtw/3p51KIMv0QqtGncm439gYpeg0SmGHuvYECwUDqcRIcxtq&#10;NGW+v9ekP7U3RHYHkbG+0o2Yc1b3itRO3K3Pd/UEqQ4mN8p3pLZPA0VuNFaqxtmWHEt23YnsthY5&#10;CGHliz3LLXOW0VMqCPKMxq84zFqr7qXodihXplBtZLfhIHMmkMHY4q6IHAXL1QO4EKJFRFJdCJoZ&#10;StDeitYiSxlpNtm2+qrCCfkyt6Il6Goky4gZ4pSw2KdCgiffj10hqqWL4Prbe8qrrKLv3F/gq1U1&#10;te+TO46ZY7W2UT/TQJtpGdKYIWbjTzGLFz3lrC1ncin7qCVi6+4Lqnv0awTU+NKTtA+TrKZI703G&#10;XitMUIzClGUlpZQftiqjrcJMR5W2kq/+zZTNljQ2cUNud68vCb4DYd5KQcTv/O4dmplzR5VGWVv4&#10;TzKHnPc5CfsU2da0WhYWXo9+58Z+ghl28yRLkIh0CdHskmdu8wewKnBuk8cu24ejZs12EB8jV4mk&#10;paoS3JkDKafCWo3+l3/9PwIHcQXc5TaN5Ih1I/4a3J+wDfHms2+fY1r59OGD8cwW5cFsJUh7jhzP&#10;DpG9uQ3N25qPxUjEQdDxRdngtaX1g/58wlnrZKoRYcbl7pwbWwscjm2vNDFxW1vq/sH2Vn1bpM36&#10;DaaxrNi8+nTtuJjLbZcf4Q6q05T0A2XtTDOZ2uC7HWzggfe66+PxpuFnnZbNaI5FTJgyGLsjHUMm&#10;Pm9TxUwxOgSvU3hqbVDKg971Rz6VW8h5s/jFdq5PWPdpriQwhcej7V2aNSW7oiQ3vFvpCDG0Lp2W&#10;nK83aoE40yr59TkQ4bWj3g0PkALZ681gvbENsXmo3ukxjvPczwGyXvxg4pcYnQw9PyxF2UZpEQhm&#10;yr43OxHLgzcTRlahKuoBWOEs64x9JqQhUe1nhGglo42QfbKgM08QrC2OO+92gF/ZP3TcSQX4PxxZ&#10;dHzkWOiQ4A5p6CP3/1WmkSjJNvELyFjrd98Uv3wcSepYzMAcpJR8OAiXB/P5rykBGAKbTJPC0r4E&#10;ArstT5LiR/AnEIzQLKOvY5JHYAoepr1uGA0EMIadSEAENdxcW55XdgX4xG62GkHXmkPD6mzMsR8f&#10;hVF1nqbq7jzmpwo/rFsBpfSQKlWsEYCypzQ5Iy9Ka0IF5e/6724E1NOsiA8ruPv+qXOYn/c4nUSE&#10;Hq2Wru1+TMSGyLtJiU3Vt1V+lP1IzUbKPhphKBi+2O84fulA4UzdXXm459Jd3+yd/j37vD6AGBsR&#10;dLGr7klgn/x7ZsVkkaUHycgo706vPf1TEZWeAZGAkjBRqvFospNkvqCOMbAmhtQIHErJlMVjaEjU&#10;447H+JhpurZ9t/khE/lXdqIqE1hcvZ2CepI3ohYB5Sw0AyBFK+U/U7ha0SYRTejgaKtb9moJjplM&#10;lCLSjVxqVCWLeBrfvQeRTcT3lc8PLut9C25qLKpKfJJ3Ob7dsQnxehe/EA0ugOLXolbDd4/FFbYe&#10;JLJEqLv2ageLaEwgpDgIkTFBSVvP0vt0t21put/tk3M3kY0q1vhKqT4Jgio/EhJg15i3b95wn3b8&#10;pKGmqd3oJSTGKY1ArBRLiislNvkdmS8+GK6blFYnn1pSd7Y6NCanndcQHoWUh492bUYF0zuUZniE&#10;DFhrI9z9vEflKt8vTcm7DieZNqioJ1sTJU3srGugLM4saU1LD/ZpbfCa2qndPMxy7igomsZZZdui&#10;ZjJ2ZegTUCPyr0to78qHbgVQbiWdqUVtwsRtvGoBe7pAsL0BomGiffmU1/alSNnNNGfRbhntmVCn&#10;VXLfVoUGVjS2EG9KPap5H2Z7sJSO0jve7YksrEL8291e8Wkht8l4r7uvGvNrHgcm/Ajvi7AupQgd&#10;XtJYtDwsre0Wp73TV5iZxhmYxngg8S0KpEYYxFMalTY6BvzhcBaeEERTEQ5LOzTAl8PhD8fONqEB&#10;J7bhXDLj3KkGCUZY42S7G2+2GHfjGgfCYKkxruEsxw4OttSm6Of3Q6RMJcwjiEUoVg787LUVzUZu&#10;5/JUw0oLUS83xPVBtIfQ22KO9M2HulnnXI6je0qVDMMOOds/qtvPpCE1W32SoU3Dk/o1KKFn7Z1T&#10;taDxQHCMUL7RqOlpKZTvmsj4x7ftsC0RsWBpNxivh7vad7Rb4Y7/xZfoBw3g173peBdLlca7gW3P&#10;3tgcB82xno1YJas1jxZppOGNxjn1zvdONDRyNasdNVYCGZuprToldDJlHBgeZsW+XvnIraGO2Ugw&#10;/gwllQ1XGsUUGEMCGRyGB9vN7Qon3QmpNLlqolVNJ7COHODydcVsR1NRHYZ6L0M4zBdjASDPcsY1&#10;gQ8XQMPVLTpi33NpM1qvEHCTAhIjxFbXg9V2Y0l2SIg1favVZoDvejvCWj385c90c7OjZGffLQQd&#10;ZQ3wiq3AMYXxixpTuhtQ1Bxu55QitkTHSx1IJG4W/Wp6SdlmfDtcXNEjd5KRF8f8m+9WZZPmNs3p&#10;zcW+CU3KnaDG6SnePDhzxQCsvkX+tU3HOpIhPO6S5//GujeqBnvTDpSUy+tnwZt7d5kZMSAyTWMG&#10;LcBML3aNsS1gK9lGMna0LFfXSpCJtzRIZkeUt+F//H/8ER5gQI4PtYJDZpiHN9crwCLOO4X4oTme&#10;PX+KnXUeffR4cXSC00MRFo55Fx+8T2At3gywtBlQCHsGNifsyPo6weEOvRtHv7RYMio55rcO0Ppf&#10;284L66Exkz7DslRbmluFU/gQvU2BfQQfn6bQKmZuRnu1lD0LrI+AFTOntN0BjnvLl/JkE8af1AFH&#10;slq8TUakfpI5yCKLzonxELCaG4f1GQ5mWpSepkar1S2mjJnoPm9mqosFp+jt1hts54k1S+gUk9Im&#10;wavONY0l7fUfoTXomYeD2XSE/ZOmQ9vhjr19b66nhI3oL1J1EQdTZXWY1wfsSBqzIg1tzVQJtvG5&#10;rVIfhMIykxJwu4ZtlQh1y5s6gHixgvG03uLk46uLS/QMn3z2CTx5ag7KgMl/pUTd9VViAh1FlMWZ&#10;LFGeALowD5FjGj+PRhif46xRRIC/fo2j8l5cXLzBiyhXw3UGyjI7GI3Xt4OLm8H1zej6dojv5WoX&#10;vtur1ebydoW//l3frDb43q639oUlud7iJ6qNC+iJbfBoyg070XCx1h922gRtDyXWrDM+bZ0nn34Q&#10;Aeqpollv3/OtmIz94T1e/IW84r1V6qH7EFAHqZ+TSaijxzFC4oajfUj9mzQfkAPZkmQHr9S/0pQp&#10;O0KacVF5DZp8FiRaEnw3JpPWj//lv/o+QZCmKcbLGDhzD+6To9nx8XIxn+EclJOTI3P0rNa2/z9O&#10;FuXiGAu9NswCel2vRxdXq5vV8Baj5TV7fvh6uJ21bQELMx9uUJgD5gz1NFBh3+rBDkKw6RdzkMPD&#10;aEMDZGy2Z9pmBDqQbMP9CICmTvU79RWcZanmnfnW3vKKoaSh3SJf6ICIzOqHjJk/rpfSKuesYaJI&#10;Md827GbKYBfUySAV1b3ogWmrVEtBKai4mwwR06gSfNc3/6U3mRsBp0+ip+Sit2b6z5x02Czbd5wz&#10;qbd9lbxzs0r2cohmxTURSv3BX85U0nzAHfqqyk8/8eiFEmVWmaHdXXobJR+Ewj6ZHGoDttOBhkKV&#10;CV4y3NDPG1D4rlp4+xSzKDZxYTspJQEPozflL5s602X9xIUUhzfNSchumoAI8xBGIo9JQfG3m9Fu&#10;NJ/MT2bLB/iOR1OcKe8KZjJjkyQICvOvbde6Wl9er89vduc3g/PrwburjV/vLm4Hl6vhxa197ZF9&#10;h+e4vh2+uVq9u1m/te/m7c3q/HZ1iaWIMBVRrnENudLLZAPgKuoCmGnMcPAsvCPVQJwBa5lJSGEi&#10;F6JFFn9KAZRYTdiFBdl8Wl1slX+HGahG6m8qKtu9hLHa+nrPIF92H41UJxll6OCLkTMVODUIvSez&#10;jdqsb672sCKaM4esXapgU23GZYTQg2AS68ELLgb2V0RmVWj82V2jCIWsDhWEknA/FjUC2UFoICiU&#10;rgDRIJLa3AV9imhD+VjTNvpDmjxJH85nYiZux/u2nx+Az+TYOj/rq3xjGHO6sHcNCMueDI1l64z9&#10;Y31n+4bbEl22b83nwkNE8QCH3jPUBs5EHn7y6tUrGk10bUp2Kx/kYDMar3fDaxiJmx2OSrleb64x&#10;HF7DZtxc3a45Rr5Z7/C9Xm+vNsOrzeBqM75Yja/Wo6tbDLS3V7d4awfTknxNulFfDCKWd0OMFIzu&#10;VbpXspXLtVICrqpJ+gPTQbzon6BAhK5XGzH9Tjn0J+xDpWw0m2NrfqiC3iefjJ57uCbfp/S7vvsL&#10;EdS7EtkzPbQvHRza9AIwDoiE8StAqXRfmHHnI2WeABotjMbSo4uJice/+7u/g3/EUC5HQZEojOcm&#10;M2vzJ7q1BXSykbJ9xraE2EfKAJOb9QB4BziDM9X2jq02hbQwROu/ERVhy1It7NYjLdyVjmv41DH1&#10;DEvYY3F8h56jOTb/3k1hmHJXZZ+HJD7uUZIGBWNpwtGabR0dAZbIyB41S6k7QsMIlwfaMlfxAyPl&#10;th5bPVUqriUbJevf85uvQTNRoe5ZiVnds1rn5FWPKUl8mvX2eoUC5p4Qa020vgtGbRaFu5vvCw3V&#10;9/sowrYlxkQb5vDGNn5IHyu3l3Mi5R1LiWTzPsWJH6N5u9VeUvfgfE8UULLuJqD892/3ttJjU6rt&#10;kJhoklWzb62rCcxMBiQmJTGlRGVVQ4J0mBJdWIPB448+gouO5wEYK+xMiDTm5R2ubvZh9V6cyDTx&#10;Fj9ZU95Rb5egQQ5IoB5OTD49PQUAw0IkuQBHAOLx8XFH8PN8vDuej45mg+VkuJwOjmcjfE/m42P/&#10;Hs3waHQ0xd/xYjqaYsoY4xu4Dm/Xa5iEK9iGu6ubLb7wISbU83lSlZjUSXJavyCjdS/je9UJJDdi&#10;o4hkUFt6ZO8q1r8k6dsgrJE8QcCdiGfTqPPofjfCVoSzO5VIULjrK33SkySpCtTBjkUrNlLuk9Vf&#10;ozSUdoHCQUT+eVbNmqPCLVBosS5+1HJCw+okANHPiS+4+7icuZFUuYNpTkqAx7/7L7+P3pC/7WUv&#10;GH5D/L28unrz5g2Kx9+XL1++fv0KQdrolSfTGeNrzDKzgGwrEX3oyr04eDLH6U4WIjOc+t7hE1xM&#10;xlNMjIwRNMNHZqGxkjZ5wgARbE8y2p0uZycmfltsVZLmh5ywakhuZaRK2huptuorVDHVyHeIovrU&#10;ghX2Va4YFnlX7bKYpmWk6pnmh5/Rd+jJqxuZbGW9X6fkdfQ+BwSSdakkxgspQl5iFkqf9ahlGmWr&#10;R1mNeD/Vy7hA15vvPOOyi6g5j8mvjg6oMip8jbWJMsvTNzeaYPCBJ24b+k3/t25mCi7JgYzUxiaI&#10;aehs0hKFsoKNVf65YcSHKp2DTbIoCnZby7bJaqKHtmFzVJg/ufuH3az7hm0tCswyoJBtZuNk2whh&#10;POYeC2pxXKj5xChkk6SFmFPhCfs51t0yNDSsPilTV2QMhx8+fMj5ZToKsYfXanWLmZPpfIHl0X58&#10;k8sihj+YLN7iBAMbCE9Hg+loC6HFfg8+rvEvELD6Vqeh2DkL8Ft6aKKtDoHHcjkfPTwazcZbi2O0&#10;QXjCPlMhJwMssTJw5cdqxVaki5C1IjhiUM5FEHSGspbiS3fTJBOmUiSWlL2yv1NvaE4R7JMnpd6P&#10;CruyimXsLeMuYsvcIhZUEizYaM2qVcfewwij89t9KQZg28EKAL+y+WRbnkQxdP8I2yZ9GzXKRkXW&#10;j+6AhpAMRB/6BJGdt2NZhwPLYg1jpSLiZ1xo9AxmSErgiL3F3bX7Dm+0NccHgULWgus3ZAiXnURE&#10;kI5y/RH+oH00aZdfxN8RbQ9la2cJEwpTxMvx0dHx0dW1nSn68NGjbGjPNiIgqk2z7pBogJvxXbZ1&#10;DQ2JFExE1OQFhslPnjxZ2vF9m5vb1WQGx57Zhj7LY38h0ujtgZQIEgT4wQbEezai93O06P7zyEYj&#10;1YMk4EaktWJ3eBeC/mA5Xc7NikyIaV5Gc5fy4+O46sj6alTM0DC2Lkxo7tUoOWZ1mCCOowWjreBY&#10;2ZOVntYgoTJUm3GCKK00aUF3GEuKPIlFI6IRvA8qUAca7vM3bh/oCTrVbI/3Ko7pWyln2bTe/Gst&#10;aF2Ub25ox8yis/OJQfcX+/417oO2xLzgmk7v/pKL2KUcww2XJcmfdCBepPIDkRnlGfOz6jRyoy2H&#10;g210jwSdzXGP/PJXCAdCjcbietIg0Owg6z6WYbLa0pw+FAoKDiOLG1SDcjgx6CLM4p+IBtTxiLwR&#10;K/GINpPqaFgH2zBDhIgUKBIUcAQONH779h0cfbbhDaZFfM9FVzLr1CHlKxsNeQfBf41iw0wnwtfK&#10;0lCwAZMT4afhWSrYjTgydLhbzhDRY2Nv29HTt/a0fU7cgQrSgXRAPqCf8JG1ZXyspJkwZOyoHIlI&#10;w6l3fajGFkV0e5upENPYFH41aWMZ7sM/Yjb5dXJQeuqARKlVYulRFTNAsdIrszcWS/OWT3mRtXdW&#10;wQhV5mluEtWMIWWGCdIOY3KzIvh6c59qc7TDPq+YMbvF4s3N0CJP0YlirDa0mbRquTqXtNtCZlRz&#10;Tbh0WIQViNxcopJcacW5WjBqrwRdFyAlG1JFxOR11hZZrZhVT4y4K2JRaNveOlioKJcilMTHO7Eu&#10;BzMnuGTI0vizOauiU+cEWmNi3QwCbsIAbeWO1JjUouuQMTCZV1c4iEeimaBPDiO9bcLgJ/lRHhyp&#10;vIv9wz/+PTWDXkbB3L6BBIEIjNix7u78/OJmvVkendjp8r73tXXjNu8xuF7trm1VsuU/QgzifsYv&#10;Nyu8q7ezEzH0hW7YynzsZIdx7mDzYDFazieYY5nAaYg10rZQG4v9DP658SK8jMmerM6A1mp2bouG&#10;upnTkXPtVfiQ6sz2Y805sibvxJe9uFQ7JqQmqUtpiV+xaaujGqrMuKd1JehZ9BNp00CeOCgyeFKr&#10;PnyUiUsm/ZmEJaH3qbdS/tqUv5anl3lX3WZ6tJYX4T6PHWKqAIVYdJSWqCMKnxP9nsbK9K01qgra&#10;TuoGfH4Ha9hBBM4aHywgIRP4oOFggQ/ajidt06vIN7ajRk8H9f9+9X2ftw6iYTdSZ0WXid+nyiUa&#10;toFjfzSkZILsktQKB90l5r4xIADndefzKUDw/PwcM73cz4aJmRUVn6zgfV5L03UhrJROWSZEwyTv&#10;1XY1zJp/eU4VdBgEffXVN6/evJktcej9ErMpbtPZXjUAlut1Gim7DWjrBEIeKSsaW9XIiMtOfAYd&#10;Yo7QnMHmeD6c49hV7KwzhGG4GW5gD14ZEPo+4B5yibS25BmUGRzbgQR2khYd3q48qa9IQyqvRqUG&#10;e08qEtNOZnATX6w1T7IGrQ9zptasI3G5Yp03qrcAmR/10Izg0CRu2tgn4VTViswqG4Nz37Q2bc9k&#10;VEKg5ueFdww8c7wXqOVq2YmGUeBKLPAZMkjnGFhmyze3g4ur26vbgS1MQo9ZuXGZiY8q9h/YkWl8&#10;sRfmwXRqAVgLTOONMM9maKgjAUq9Un2lGGriDlaUKtqm+W0A1JPP8XU2Jf6yXyxzaGzrjAAhQtkQ&#10;bSLUmLK8mZVe/izrwjupIk22YRuXyG2pA1evAXyAABfn5/PFbDGfv337Fr47xkQL/uJbjRTKKhJo&#10;RiQ1/v/RH/+eGiB10KFm1FtiDZyGX3/97bOXrxZHx7P5cjbG6nk4HgfbzQQjHQg6oC3N8tnA2c+g&#10;qnAaoEeQcG2HgpoRR833+SJzlGKtFXYXw2YNNjGNeEP8u7m9vjq/vLy4ePvu8vx8g2XMQEM7L2XM&#10;QEj+pWdT8ZakGR9yioY0EBXJMbrHNTirCDJiKCvIt8hTjaz37r+qw2qQS58GUOtGgaYFmrSdCAgP&#10;abWvOB/pw4F2DCuFbSg0lKqUzd8ovoJCq6OjYRxTRJlrU4mqRhWcN6WLiJOpRPVzhAEyHMq3iMNf&#10;r87O11iGtLod2J5IvvX6nj/DJNnErGoFgfMM7Yg1SoMhDMPTJWK2EKWAiAUzHCd0S3qHE2FL2qib&#10;acRQdAnd4BXzrLrVfUUjdGYdQ3c/0QdxsjSNtSvzKZP1hLyOZHfCdzSLxjp6MfbDsiwaSdVN6gX2&#10;McCMKdEQJuGDk2MYP4hy+fTTT+Gyg8FIOVdDSIUNW6rTYGIakYcLFsFkJk1//B9+n8Bkf+ueC6YW&#10;WEB6v/n26cvXZ/Pl8XS2gFFmmIbjn9ejm9vBtcfS7nUDc321T+KGl47RkTmSeOnWly29AQKORrfA&#10;RQDSDEOh3WZ1e/3u3etXr15+/cWXT7/59vry0uHPTGV8fCOydA0oBGs4WJaRSNm1SlIBMPqu0Jko&#10;iftMT2cEE7MxGOzOqRvyi4yTjtUq52iYNW1kNK+ZP6wanoBDRFb+coay0FSQs5StsBesuj6X5art&#10;WU0a0b64N8E9W1ylZGqQF3TINhSFMZ8A2YaGsA1x3Nnl7fDl29vXF1sIjAfl+26W8iH40Nh++h8z&#10;FW2YzHvDKfIYjeBZ/uho8uBoPJ/dAQ3VdrEjEbUkIOJayRAymY1Ygr6eRvEoESE+bZWlKvcSgLKG&#10;Fs0HQfO/DjQE8CHCbzaB6TMFMiIsGnqkfanJLrr4cE1rRhXHTcpANAjYoPH+8A//6N9LDoSGanUK&#10;IpUKSvrNN0+fv3o9Xx7BNpzAhWO++eFqPb1dDS73Di+HBncA7QnyDb50+Cm2gzVCnRC7CY3YYZum&#10;7WwKF94Gq15mE4RjrK+vLs5ev/jpT/7q//P/+n//6Q/+BFv6AEAwSIfL4MGDU7Dj6GiJiwcPHgAZ&#10;ESOpZTMCQcpugoFqwyghC5GC+/cQTClhBCabtKljIklGglzQHaykckogXsvcAyUw9UEqCmWJxoEw&#10;TYQ+kKULDQVt0saIVuJwVEgSg/QAXHxQFtwJqKpclsw/AmIkPsvfYkZDb1+qFnkS1TsBGKHNAmvw&#10;xe6WOyzE/Pbl1YtzrMK0fTo2O5vCqioImdiff2Y3sa9r5XCxLm27hcgdzUefnE4eH0/mM8Ry2dGM&#10;tA0ZlFPiRYlrJco0goUq1ZY+IqOY3wipB0tsTCCJuuvrB5nQAY5tXUKkoRvHsxzSi8VIGQ3b0V5S&#10;HFMNbJCKra0qvyGClx8//ggjZcT/QbaJhiKPjULxJgP5SMM1WTy4LyTdvwI03I/sKhKFF4RClge4&#10;e4o9Dl+8nC+OYBuOfetBbHl9czO+vNpeORqwklbP+gpozBKr8uYt8hlD4aHNFezGk+F6NhucHGEE&#10;jpgy8OD25vri5ctnf/5f/sv/83/9X//8P//Z+na/Mw9JevDw9MmTjx4/fgzWREzkrEiyxaoRl+2d&#10;6D67yDvgILAVH6y0oXmIWoBN6IgYr0NMpAVHghtMKkfDaJYnW9thjmCH5sSF7Qx0eowdK0ktSkSe&#10;yJ+LwRFAzxl8FcFZFBJMytU0ic+VnAnORAbuAAeBvFaQ4b0ZpHydPSf+agNRCTH7D/6kPLnHMY0S&#10;JFjSKKbBT4qgAFdigyHvzqaDDQ0vV6NvXl9/+fLmYoX9g3EvSUtyIZhtaLjmHhvz9+5LsYZBGMPo&#10;4XL0nQeTzx6iA1ujM4Hc/IzQkC0epSUDkRINsxY5iGKRhyVC3RsN22zSDhDMKCnx9K5omJfVgoYZ&#10;x/RWGxoCBJeLGSIOz87O4DeEPaHdumj00RkCURT32IJIRvOQgEbhZwvKljTFABomPa8MHyoeNZ8v&#10;4y9tQ6Dhi1dniL6GbWhLTCxmYoI9ad5dbDDErTORkOyhEVZLZshwHJN6azPf19postmHIWzNo8Xu&#10;EearzUG+Ndvw8vzd29df/PSnf/qnf/qjH/7w1YuXtjVFcDODNLex5sAyGlxcW53U3q0aGyT6bt6c&#10;a8EFmxZZAYCAEr/2a7/2q7/6qzS83T1qHwATWI8P963QSJl8FLKz/VIQejUZldJ4HYE3BoXr9dXl&#10;JYoDNz/79NO/83f+znc+/9z2j8Ta8pGdA4tS4ApBG2PWjNtvsAg4/IhKCQqt8SyqyWdajeN4yukg&#10;QRhZaifpDIdgCzrShw8fHR8fAReFhtiZzQH6lsirMQELqk36+HwuJEA+Zd8+Jv1nRNq0mG+uVc0g&#10;UVrA58oVO4Hdj9cRP3B1u3t1ufvx04vXl7ZDOp3LqJC9gtnh8YZTPdblICjRfaZp4y8P7UWY66Pl&#10;+Fc+nnz6aLKcDdBald/QiCo1lgJMzpClsS9Rt0FpzzSTqhJ7OHFYKVViBh/6GROU4Kg7ZT7dL2ZY&#10;0wi7JaLlCNX0m1nd9d1GArKsGv2GjcVJ+K31TTgx+jTbEB/o45Hp+wwORKAh5JnKKLwiGrLdZeTp&#10;pylUNU9AG4XywBJNxTCnrCyUdaRS/jWiIfyGiL6ezpZj+LEtxnD85mb4+nJ9s67xkTmYvHuEhO+6&#10;ZN29BcnYTjycq7VleUmxxsP5dPDoePjR8WQ5QYePSZn16voSgAiYeOof8OLm6hL4otaSiEdpJrhY&#10;ECK2UQxLcOhVZOgm0tMvC6Pyn/7Tf/pbv/VbH3/8MR6xY4GB9vr16y+//PLrr79G6XFEiWvCJYWG&#10;OpPpYWrFavyLV1gWz1r4e3/3t/75P//nv/EbvwHzEGgIZoBUVO2LL7748Y9/jOKQjDlb5q6/snOB&#10;7pzwsUZxKCJtVFqiDwlDcCiik1AECvqVX/kVYD2QkU5Sw0rE0DtJNH4Z/ynb04Ne7JNEJMyGOZ8T&#10;bbyy1ULRqWrr6K3vodfCO5gpYgQga6vtDkWdXY9+8uLq+RuEjeJQFIA9NmKw5ZsWcT/aL7FyNbDx&#10;te2V6Vs3Yai8GM2eHI1/47vzx482R2nvkOHEl7DI+IgiUYqHwNGFsz4w17BGzPeWlXJ2gFcGLBma&#10;UBsbISND2JhPll6U6JWslD5gdzBNVmjPItrQML6e6QgpaURDwhGFCml4urxGysu5zZ5CwYGGeF0m&#10;nvjTSAwypM5STdj6VF6KMV9PaFjyWrTyZYeJ7bNnz5+9ej0z2xADWkPDm83w7Hr38nx1vfJpk2qk&#10;43Mh8oBz1APSbcLEViI4BPIsNLv0QJ3ldPvpo9mjk8libGg4ROwNtPbGjiiAxQQHKvQWQUcbDLEq&#10;Tqnm8pIyMhGAgt7j2t/FB4aeBej4h4wgaYhXgmH4T/7JP/n1X/914AXREFxDWd9+++1//s//+S/+&#10;4i8Ai/LiSZiiIglHBIKpFd2ipOFGLyT+opT/zT/57/7ZP/tn3/ve94iGgGx8UMqPfvSjH/zgB998&#10;840tw+R43JdlEPsIiIAE2nd0cSIcE++y20wAVqk0BvlAQwzJ/+E//If/+B//408++QTeADoQzCq8&#10;sWXtMEWBwijOp1rMhZpKsdmLZJOa9Phd6TM7bLLR/AAVONInAAEGYsNOR+1oqk8ms5F9J0DDm1ts&#10;ZDn+8tXtszOE0Vsu5iKxPWkw0kAR2BbOLFOzN0H9bozoCtsw2P3N6EAXw+GvPFn+2ncWD0+2i8mI&#10;c8q2txIk2ekgYRmmCNZ1n3cyNJRipH6oikmQxpZqJm1v1EDmQ0krAbHt3RJzBRzZK8q/DePa8LcD&#10;E++Nho3VaUQVos/90JCzKBgOMsIGLiCDSzePVFbGFtWIskHbjqKiGDsB4vAPqpEyLcxSkqgGPoTc&#10;fPvt0+evzzBMht9wMpsCDW9341cXm+dvb643c3u36gYtmFpgaPEza994FJBv+2DbohUzDM0Xad0+&#10;pHq8PZ5tIOsPj7FO2eJ2OFheryzSkIaMjVixEKWyy4jRrFs0lVlPc8DB8+gf7onGHBjFzZoCLIBK&#10;+MAwBFio0wBSwBT9y7/8y7/6q78C31E6CxIqyQojMLF0oq0ahj8JGciBXRNK+fu/9Q8wUgY8oS0N&#10;1HA+3GoFkxCm6J//+Z+jXC6P4Qe2oaIpDfHdzmaVrUXXBrKceKHFyrKsI0U1d1t4VP87/0B0AP30&#10;EiAN5qNQIqxRgL6F9WMxpQ9s08fjn1gpM/QqlKwA0STJRuLuKzTTrXJB2rh7s0MpsLhRQcorJv/H&#10;swUsRoxlcfDD2dXgq7P107Mb2IboENEP2nYeFnUEn4aP012MHCwRuWUnQwBxDTk3QwwafuPz088f&#10;Tx8sB9MJZlEMDS2wG6JkUWlpuZHQRyJNylUjtpGYzOs27BAaxjQdyNiBNY2POsqNaNInW+F4n8RZ&#10;mrtCp3ioi8go8aoN+LLEJCbWV6Bm+/55vCG9SdiL//hoCQ2FbFPpkNJ6cx81R1ikqAv+SAmzTcZE&#10;NUCmJBsBQENmKgUQm5gXfuKvH6e3Q4QNZlEiGt5sR2dXu6dnV5frhReWaoW9ujS+s5xtfIbIRIc/&#10;X6ZqtcDaFd/IFubEbDp4cjz81SeL4wVohUsIQyckWiP+GsYeLSCrrWnf3lNQ6WciWRwkOthJBBVM&#10;aHiLO7KuYcJo+gV6S8bRjoM1+uLFC+xxSwxl46lGVC39jZJEGsR6omFlN+1QyicffwqkoKPT1BUe&#10;AXgVbXOO1ygR7R1NUQsUrOwy2obK3xlqEz76kEUc/GKkDN4BfH/zN3/zb//tvw3cJ/jS+L08v4Bh&#10;CKwn3KMJuFIl9S5uZxFKLBLIPQzqAGypuKNhQvnqJ+UVM08IvUIH8/f//t+HN9YB8WS6WGLZCAYG&#10;aMiz68HXZ5sX79CroUxz3KCtUUULop7URsqb9RxV8IUrYBF60dHxYvsb3zn+7NH0eGZh2EBDm2xB&#10;GPcApwhZW6s3ot1H+GOz8lqwWCKgOtRGmKCaVWCdQ6dGGx8WhiRXuhC4xIL09GdERmOlIiWRmT3h&#10;rxEN+a4e8afQEJpou1BPJ0fLBYxEiLQ5mipdQ9Ow9XnBfHChJosEZzf5isnM7/3Bv6WI8OVYc+oD&#10;IcCHooOnT59/++LFBOvy5vAbYrca9PaD8/Xw2dnV+S02mzWPu2/QauERUmP8NjeXD40N0Gyf18EN&#10;xNcMQ6zht6Wpy9nu04fTzx/PjmY7OBCxFZjFWwA5bVVyAjUjz9A0TZ+rP1FjRPg3GHJF5Ypjsyth&#10;i4ZoZ9PD2QwYYbMwCHax3gWWmjGBim2rEW09IlSSnkovxxnlbjv7z+tatR+7HnoLuO8YPs5SBzh7&#10;EQUBBAFSuOAUNs8IQYloYPMGYDDJHqP6VAXRheizrTa3YG5X+g2JtlZZry7IrTqDDWoHoQEkAXzp&#10;B8DHbEOLaIc34OnzF8/P35370m+zw924RAY4t8tqLfggLV4bS8YJqDThbnNEdoc3b66tFwQO/ot/&#10;8S/+0T/6R9/57ufHx5gXOxqOpmAiDNbXV7vn59vzazSsbU4CBoKXhlcedEqRs2YCTwZTkGPjATs+&#10;zPYEXs6G3/v05LNHk6PJdmLR/z7jY30eCDCLmP4Qkk2hxV8FTrH6FHW6ViQ5vKk7e+ZXqsFH/Ejw&#10;qgZPzNFPpWnErEa0jSUyH9Gm4hqhsHwxy7+sVCO6sbg+RTS+rpsZGnYnllw1ls6s6C3x4c4NTELE&#10;zWK2FNILO8bR0JSa+ZRoSPiK0qsWpCREuNyjIfOiQNAe5B2+wwEUI2yevXiFWRSfU0Y6qNbwfD04&#10;u1hdrH1rEU52+iTkvjf2zHxobGhoCOiVvIaMY7UyDpHfIo5s+/mTxUfHY3gP59jRywq2FX+YlKW+&#10;J++AnxOkZlNtVUn1FWQlIT9dcMomfDipYuYPxomId6zG3TRFFW/oEGDmIRMgA7G4FFmWFYWDIMK3&#10;OL3AQlMfA4vZjRqiiVV3H7m5pzXqIetIKWcFae2SLSzOMhlsQ5i6hdcQDvCIWEb8tUnzVdoaQ3wG&#10;ReCACmKeHO+b8yKEH13d2OwQndzIDWgIqj7//HPMTf32b//2p59/hg2YMOc2GM3QHWFS/eX57atL&#10;nKFobPIFnGALhg4meu5DhOxZhwKk98ADMwxNbGx91nY2Gz15uPjkdPRoiWgbtJnJK9AQvhBbtuUf&#10;thSHTtHJIHBk29FgFFfZuOIhG0sIyJ/MNoqc5FDqI8WLYsbrDEaVIIPOtp+NCFuWUt7J4OkeaNWn&#10;lPdJQ5KiCkc2Qmysu3N9BBqi6zxaHmFWAC54aJMt6628wGwOSrj6gH3/2rQ0RY2eWpAjZb4sskQN&#10;7xANQTBmUZ6/sjlloKF5y+EH3I3OV4N3N7urtRuG1VJTW7DvQWoWBYG7voWJWTO2TcMAAAgQhEvI&#10;BkBQicHodDn85MH8aLpZTLEQZQdwMi8jNMbmIlLInuE1g3SCbAm7yU2BIKtAXOB9G1jWHaP0ADAW&#10;BNvRSrgJf/wQa2JrqfSD8k00iYISS0y9ky3UTj5dh5r9QpT4Yqxdqk7VZAn7AhpaRdySQ9Vo+VYt&#10;mFwzHFATwgzjVvDq2qcabFrJAlbVgqzAH7omCY7YVohZ2fAcB0hgn8sh4mMfY7D8ne9858FHDxHZ&#10;M57MB0NDw7PL0fOzqzfXg0sEEWHdpMUy2gQa42osHtSgykTFOsMB/Kfc7oE4ZV3s6dHosweIvoaj&#10;E7ahHWiLKSGgIQb+zyGbr17hByrr/koLqicsMuhKy43IjYiGFHJ2/wIvKoVwkGjIRle/GOVNvWAb&#10;culdSRqzyhq68Sff5d9GRMskLWYS9Tp7tyPDDOA68i8J7plYONPIGWYiNISMoZXnU/gNj7lrA23D&#10;KmolsYVoSMaqdaQ+fEQN0qBB/EmzKJEpTBohltID2p4/f/Hti5ccKcO7TjS83IxwNh4Oh7IiK8b4&#10;5nNuI/oH7jGbU14zgsx3P8YcADa5s4BEG/o9Op4isPZkBi8Sun1EX1tWUAVTwHVy2Juw+lyM5FUD&#10;n0xQWD2qMWXaYanmB8BNucNsSFUtJSQ2ERB5ocxjq0chbpN+ZhVBk5ykmcb7XMFNoHEbOAWlq81Y&#10;KIvLhEw/VdP9Hd/8SlggTVbtZOuZXemTWexRqxzSrGusPrnhyewvjUfz49JL638xm4Ha0SFrvtET&#10;nykaIZBoApx//m769cu3b66HOEXHZ9OsTjaMcJAx94i6Uwu+QWwpxIMn7JgdiR75ZD74/KPp45Mx&#10;XBsWZORr2S8vzznr9dOf/hR6AiXx08BTCCqIYa9ATNQngzbKPMU1U+9oY/IttX7kPK/BBz1lhpTA&#10;KAa8E1uWzV0KErNqEzChiTSiFJIM1Bp/llWOydqkLhbaVkr2bsZYagdLjzQk1aCXyXZKT3vYwKsO&#10;NMTqM1ygidGyJhf+ofSyafBBK5DzkUhKr1qZT6N5uN/DhjnyZTY5fzJ3p2/4/MXLb5+9GGO0V6Ah&#10;VCo0J8hKrWv0cZNrc5+ZbWczj9blW6ANgB+WISZMHi5nD5fjo6lPL04tvsOCcm3a1DY09Hd9wsi2&#10;PrQPaDMIC67xyE3WU5LK9ATooPDJ5q0sBQsm54saMEa4yWSXnMnEMZMJvk7CeM2ySHlqcrcNqUUY&#10;D5rX0T+lGGWtGxPgWlhW8cEYi1Ko/JQSCRmZSQizdz1ORhzz8hPNZWdQdRYJOmEbqnRjsssLlwNa&#10;YNgCWxLZWpTNdgIr9Om75RfPX78+t6MTUaANjm3jS5MWnyJKLKUg2dm03hN56P5wNtpgZfzpYvTd&#10;x7OPH0yxD6atQqnQEJGhf/Znf4ZJeUxGIWu6I7QUB8hIpwEtZeIjW0EmIQsVl6RFuEkeEk9pYOIt&#10;JqA1jQ89OZkAsMmYWK8oZ17wfomYkjdSleUcf2ZSGhWh461GWW0E3240zBCnO3EslHQKNES27lD2&#10;hIbcVxBicnpyiqk/tCk+PpIw9aH8k5/sp30cXUPDqFYqTmhoTfD7f/jvSpZFhgoN0ShYikI0xOI8&#10;+NkwdMChdzeYEsH+nbDb0rJSjy30nbPNiPW8sNAORgADDIGbK3gOsfTO5guscEj26fHkZD6a21Eq&#10;EDXgN+LITNYxEIKcVchmcMXuW3yM/bnIJhcEfIkpnN3wB3w9udl5WLmbJUxJS038NRIrcyEVne+p&#10;l6lB3SG9fxfaTih056oVmPo0Nqc1v0fbVeRHZ5MvWcvVzUhTNWNjO/e5EBGDSl+9VhkjhrweFmMX&#10;1fmzrKLdsvrX9CuYSjRmEw56Ih9cMy8S52aQBqcYQKDK2PUScnJ9s/ri7fin3755/gbnxJr3xE/J&#10;tR08DBD9mEWDReu1uD4PG6SbKDltuLlCTNfjk8mvPZ5/9hAdsu9eY7MtiJ26xLk9CFGCbYjxMrxL&#10;eIXwROsYfw2aHaO1SJymomy9eEHxkHYRSeOLZCateevd3VKm9uItmYTUHcmq9DyCjpCuLaUwWi1I&#10;kyo2vX6yrFKju+9kqJHhb9Qmg4z6aD2+q2sWl/3EHUJPfIU8YYnKPPLftgR2rzr9hpADoOH5+Ts0&#10;ByboqNBsbsEC76gFVXcVzUdiOOmxVlO8YcZH5cWe0N8cYqT8zbPnCKYlGiIYDuNjuOCBxbc++Zwy&#10;scFPahKSiMlavI4IG5SL3RtX2BbWtjs2iER1sEfDyRH2eUX/j5izwRRHRNnA1YwWCJumCFwr3MEe&#10;NqcRK8v2lqlbtgrppLA2jn0IiPsXqzWzFRruvUvO+DpKZVvahHdjWaRcNp0uGsXIkrajYXwlCisb&#10;ju0S7Quu0sEnQXDFuwrR9nZ1qV0OlamzYbkclTAPi5mubC6zesxrjMb2Pd9uVl+ej3/401fP3wyv&#10;sW4QW71i9GsWK3TbdvnQeIJZpQ6RXZftjQ6Lb/jpg+lvfrL87OEELiPMoljxiMFa2WwjnEp+ltlr&#10;m4yi18E/vOZPcoONzqqxRSjt/EkAlTrhpy9wtA98VbR5mZ6zbQxlZRxrlCsyh9xAhspfbRExUaDA&#10;HKJwSkT3TA7TdKXxLkVQ+kw82tSByVg0aWBWFBV9Ym7KShesVEysTMTSiHpZiyCNjGW+iM4Wekg0&#10;hBsEYvLo4UObXJ5M0ByUPeoR0ycNrUM2qULiSIxahMRbLtE2VP0jLyQ0CQ2fvxiXaIjNOy1izMAO&#10;rW8uumAQWQ3TJg62UTYMRGz3idxAG4ZCYDzOFD1aDmz+BNMadu5FAxom/DZ3UpIcyU1GraQhXqg7&#10;jbJCOaM+RBFpQIr6/tUc+O+lrQkN90JTPc2ASa1IVJIAMdtMZJk431W7EtbYxrHWUqQatdafJvOv&#10;EQ1ttsLdiI2UyHEr+aNEJrX0kxAp0/i4JY8BBA4AwLZv62/OJz/8yeuvXqyv1tiuEA6QaozM7YX8&#10;wCfu2mC/aGtWkI3TdrCL16cPJ7/9vdNPTxHQbX5G72NTCABXHHEFpEx7VpCLHXWfcz6c/MHLnCJn&#10;kD+5p54Dd6B1mL7EaiWEbTJQVGiIpyiUC6XwQaHSbWIKUiINAwnYglR1dYoSXaZPkl2FB8mwJaRK&#10;3igt+st3KT9ZQ0dp34trhXp6GrGMNESkjurAlLyjRpe4xjvMvARrWdASEvXZ5B4SSFOQxvcIMNMP&#10;w2SgIYJTcaQyuI3b8E2jdcgHFkdFxof0ZxApcUra5B05/UjpdcQbRquBL/DxPlHizvDV67Nvn79A&#10;hz5fYFaPtiEGQXa6xSrtrVwzCZmVkWiGnk06G1CiU7XhspWA57ACF9Ph8ZGdtIdlXKZDPq6Gbejh&#10;NcmKSS1t61XtQ/IkQ5TgDEHKxhbLmF7CR/ahZGqReKomt12+q4+VXkFCYlELGiZACbYh0lMf4kc4&#10;KIHOElSNp2FB9rzmIY10kj+ZZLvUpDLZW6rFeY3/udVGIz/97M/0kbThN7PyEEz7UMTtJADbr2iM&#10;CFOcAfDifPfjry7+6unN+fXodrO2bdPdKoToWom2wWWadrCisRapGnt6A2EXr+F3Ho//0a89+OR0&#10;OJtjzZLFG9oKTmyF6QCHv7QBhfJEDTkEaCriDufEGdXE3YOIaARTbtXB+0iGgE2sZMeSnu9+97tc&#10;cUi1RwKYolhMyUX0uEMPI52S4AYntfHRqJwTaHwqC1RgJ4HEheIBkAleieaqakGFl5ZFndV11GK1&#10;qUBNok6NILWZaiAxjevYZzOH2EAqiKUIkqIg8b5oRkF0xUaXBQVJPIRtaCjgzeF+w8FHjz5i14W2&#10;EBTgLet9Q2yMyqX8s1wKbuRYZFSKvo4qVMp65YkfvXj5CrtfQ34Xy2McbQc0xLywH+szQq+6R1We&#10;examQeET8lAJjw+ziENjpp2hZgeLDnFOHnavwXgZkSDuzbPlqxireCvso95ci/doyPzVZ94VDYWk&#10;bGxyn4okyhME+yBVbLGCqtnpbjRMaFJHQ3GJ7woBs9ZicTVR5pCx6dMIo5EzykokZRAsqXIYyn3P&#10;sUyhYSx0f10FKbN0WP82CPCRMtDw7eXtFy9WP/rq+uxqCDREE3sr2PQ3Okrfnsc+pniIAdrOCGrk&#10;zHhnp5P9xueL3/61k09PcZ4tDhRzv7RF46dYyKix0tVMhwmO+ktM5O5t1DeuecB9XGP0DUBEvM7f&#10;+lt/6x/8g3+A/S+4wBG1o7Xy7NkzbLCECRxcEA2p20BMggvnc7iBBUOdmIBAQPQRFhBkUV9CIbd9&#10;U4wUkYvARDQnZyKGRoFRmwoXJHICBbEXd6jmoJPkUbnIK/kcYno1erTOhLN8vQQWdlf06qKa4Kem&#10;p1hBvkWTzRiCEyH8FdQX3RV83h8/eYJMuMUh+xUBaBLvqlT+JEpGRSMaSsWYzCQWI2WlE1srZiVt&#10;9HbFvkyD1y9eYTkK9l0aL5a29zXgY4txkAfSesV9dsBt1E3aWdpWfbmnHHkRRFzdHAg8vAZP0edj&#10;7hE+cizSchi1CWW4Gu0UqbptaNFpFZUkUoZP7JoyxMh4JCmhxhJGmWvECGZSSVtiHacJ2lCJHNZc&#10;R8V0gksVjllJSIaGLKuWsy82UZtVcZY5IEb582L2zRzFq6YJ6Shjq26N4mqeiahb+Y1q7Ky6V7P2&#10;U02Rjnt8eZuSk6lH8WzW2KrDluVt316vnp2t/+rZzdn5EGtRsC2DH5GMr43OgTGcPobzEYiFsyVg&#10;6uEt29BpDaGbnszWv/23Hv7mp0cfn8zGsxSijyXtKBqhB4JOMYTgwhYke9m+vE+DUaYiVZQjaH2A&#10;knTPYyX7Z599BvWD855mGnLgevY/+ZM/+U//6T9hDgfgKEkjB/AXqsjZbc7hEB8JmsIdzvDQKEPO&#10;NHMwJEfAJlfQ45pqj0IJ01p3T27jKeuoLlCqIfmRhLuIpqaXXxVPQcN+aZYDIvkj3yhtBdbRZdVz&#10;YYeVBhWpH2X+IkYahwuiIa1vcAZ2N72x2kGKb6mH4JwymwZoiIKfPH6CIjFq5iuouxNj5iT9s5JX&#10;0k9WsDq6Q24wJeEyoWF8OSYKi5F8wDUdn718/e03T3FS6AibLk6wU9PUtl2yLz1p9gFl1qjYyd/n&#10;HAGjfnMf/uO348ATAwq4hNCeW0QwGg76Fk82qPZBkFqO+qlNrkS2dK+mteFHlFEJh+UWxIj3pUh6&#10;hRdiHHVJP9tKbLzPF3WSn0rcl+Ux6vvm8OgBEex8u9uMYZTCjKTI1ShAZEPNBq1+JeZYgppVi1Iy&#10;dgWd9HkzjB6woSTQ8Gb74u3qixc3by/caww0tONjUwiBxdgAHeF7sWPSMMmCBXmYTNwaIBp0Tp6c&#10;7P7Br5/8yoPZg/l0vNiiN8bEtO1hY1PLNd9rFGnWlKyg2pBaKJju0OCiotIUQhqOu3EBbeHJE4ro&#10;xot4BCsSxuNPfvITbMWG8TJdh3gdesusmCc1lgSQGJFBDNJokQLC6Wng4N/7e3+PG3xwNzbSDByB&#10;WYQROuAAP2nQUdvVuxNVIxhFHYk0EOmQJ0pEBVEoEZ+2LcGXxjIKRb1UBa9Gii7yGtkK00yoWCgr&#10;RaOYCUA2OhLkhoKA+NxSxLc78p2ZnOHoIdiIaAD6DUGnRQs4GoKroJmdCgGHfKZ/VgpLPuMRaWC7&#10;s4NUi+AOexpLEWdRMlWPaGhJp+O3r86+/ebZCsPVJc5FmWO7BVtXZ2eBV9MkXgFgn80Iogwv3wre&#10;TRiZUYnpHmKQMdYIY3cVLHvGHnY4EQVzhY6GvpDOl/FKgkvbMEFMZ1RBhmhijQQoKo/aWzfjxb3R&#10;cE9n3clYE6AWNGQDG2H1PU0bKYw3e6Kh2LtvnWiAtqBh9lbCyvp6XhdB2IZ2PiJA7WI1ePlu9dWr&#10;6zcXtogAuGch4r6pFzyAADcLTmQYFlan2joki1iwuNS1rd57cjL4W58ffed0fGLjCLMlDTt9Dxtf&#10;9FmbMRR5bDIaXAICWgoELBoUVBJ9pDY0YeQQJLTpXUASABHYhA9HrxoJCg0pwEQWvMjlgzQ/bSE8&#10;g9gr6KTaowiMyrG6EWu9scyRu7EhGR4BlRBcif2HMIGOPGkQEU+FPhxmRiQSGkqb2F6ggUgHMjBp&#10;jj0+UC6NNaIhoBChzohbwofLwMlDoxlbZXi34dyz9XOZQEYaaBoTpll9MAoFYUk7znvifnrchQEJ&#10;iGtMLDRkhA0s1Y+ffIyc6dwAjKKyYCkBVJoiyZfCUjxwX1VgGoGSMVBoKMhQRmhEXicJGA/evnrz&#10;zddPsQYPaIgFBrAK4fqzuDC3DVNNUJ4dkbxlYI4zyFSiwqBqeGV0+EYjGAJZTSDaOC0X88uTORYv&#10;IESHtpDbhuKyh2HYh5xiVXnNqpJgNnnbR8DUiKSCJ16IGyXKRMLKp7qjZKQzsw1ZC6ZhjcMnt9Ha&#10;RugdNRVzavlWLG2pQio3PS2o4LhIkhdFiq2gv54D9nm1agENr243L88337y5fXsJ0UQLYzRgkGbL&#10;TeAB5CyybftmkTpmVtk6ZbiNbCOT+Xjw8UeT7z2ZPzkeH88m8CPu9zd021BsLDmf8cc02aNtoqik&#10;9yvzIctNJhizwrsaWXMDTeIabUkamPjQKpH68Q50mHBA9KSnkjYa13ojN6SE0QQoxOwNbEPqPHJG&#10;SoDgD3/4Q3gquRsb5V+DbnbwHHTLVOQw3HumWoQpSQWg06rFvDm2wsTUOfyV3GAJN/EI3gDsdYTi&#10;kJJ19GpaZcAKuj5Ncr31JBUEU7KLRNI8pLTQOoNViN2IMTfFlUuaeadnluKHLHwTI/MbWiTT9Q32&#10;gEICWqwMpMcF9yWJmcdGj8QgW2RF5kj7cNNYxD1sWHN1nmxC2549ftw2xCGisA2xn+dmgGEyHORm&#10;HqK+mA02Xlv8sG1/vPWVAinC2DKhYUjHHLiTTGIvGnvVGQiORxsMmRcYA1lghqGhe7dqHQ5HyhRH&#10;MTqqZYb3jTAhABV6ZkhBVY/6EIuoq3pDCVniv0FDDHPR5kDD65sNtmx49u727bU36xYDAtvABm1t&#10;8akcG9m8HPozW/SHZYq+9TGGzIPFZPfpk9l3PpriMICjyRh+ae7oZcakz9UQdNgevGjsCaQAMaUV&#10;GwZ6ERnZmgQXqRDT4wMtJZYR4/gizRDXoKRv0SLjaJpgimtZlARE7qOBawAE7CYiBecZkDNKwVps&#10;oCG2IoaFiMQsgvChjwAIT4mDTIZyGWxE1CY604UHww2GIXY+xnyR0JBYCScAtiKGYxT2LwfL5INt&#10;01tNoJvDo7KapZgyismW2EB4HTTDKkRxqCNsQ+IaATHyGYTCa0wUthn/q2ugIcrFT3QbIA+UI3M6&#10;PSMsSAx4IUAkG2lKkyd8y9oLtiGZRQhgG0ufOaImcaj+m9dnX379DXZ4HS2O4fu72WFDYztF1OY6&#10;bH1VmpGwHMYpQhU8AMeSsPqBy2ZqpJ1ozNJD3oi7xhedH852g0doPvEj5DGUMvd8WjTmDewLFerW&#10;B1nP+gjF1B68yD6sHWudIZe0QhlSr5RM8t2Yc2O5nF6weWluduafPcPR2j4h0ZShblbLaOIA1ips&#10;LwkCyrqwRcqc+YpeLBIIU8wYdYXeJ3ErIPUW4rlyU70Co0YANfoNb2/Wry7Xz9+tL7EXrR8raj5i&#10;OIs9jBRN7q9bAb6tmS1jt/B+26tseDTefvZ4jv0aHhxhFgLjiSqWh/ys/DCkra3KIo8NrWQRRhuZ&#10;Q6Ch5jAToQnNFuGLdD6DZiFshEvCIpVOQ2ziI9d6YyzJmQ1aKoRLGGtYdYNZbGg1CRPkSbYzc4Hk&#10;CXwJxMyQM0XAFNiGf/fv/l3Om2tOA09RHByjsA1hguEVlMUpDj/OnP/biiNyRuWqd2EnwaLZE7Cm&#10;eBNjcxRnu3u4NUobloYtmYwGwtJ3W7SGjdOxYfvFJYbnQEOAJo1rjPGRhq4M5EAEk/+RihYpIXmk&#10;UwJg0OaftNsrxUINiQvyV296tzh9c/b6y6++voK3Z34MUi8345stToG35Vpmy/l8IqOvfWQMf6Jp&#10;Ojjlw6LkPHb9cvAyFDP7c7nAyrwRppUx8YYgsukYZ6wYGvqZUli/UoMPoVgjnEVRbgS7qCex/SS7&#10;ZEKjRpEbHTjS/FY8+y2IS+p+0ixRfYQcnAMk2HNuHjjfAw1ZhXY0TExq4wP7S7E6qzXuSyXYlQgN&#10;cRzL2eX25fkaO3p5bIhvee3yAalxx0ya7XaXPMIV7BgAvn40HuKgiMfHwyMMHyZYxJnaKMm3rzWM&#10;YJcBIqkV2fEpWRFbtmQO9YdVizJG3ea8RzSFQqvte50IiGoCvshHAg7qJyejtTElXqH9CIMIFiL9&#10;j5LJiETS3FgvQpJsUpZF5AWyAEEwJAcwAaH8pPJkzeAp/IaAQmxFjGuWQmclPwTHymDyFqw+VHl9&#10;okcVWeFFYD0GyzAMgb8c7AsNpWW2LYhvUgr0O3+HCJv1p58aGoIJBEQ6HImhakrSw94riqtQjjfJ&#10;PV4kNCy1QlVij4SkyBSnosNf/MWXX10i5GB2hM06cSAk0NCKhGWIqUH/uNFuB+wF6Ul6LCHjxCox&#10;F0PkxXzw0enoyNBwgvMuMGOevOO2JGITbRtWkvREvlMl2N7ZI4kL2yhWlilp/+q+uoQo0Jlqtf3s&#10;QEPJJYtjidZgAQ1FQ0uL9HIjRhqihpToUJZSpmmsUSZeqovq1YaG8Bu+vd7hTDEcwG37OtKdhCgC&#10;X8nJWFKpEJAHa1QxSrIt3xCiPxl8fDp9cgIhwV6Uw0Y0pMg1Qp4qkgGfUClT47KJKSoUckFn5UTL&#10;1zhGiYp8LptYaEjtlbqaxvlWERqf8RGnWRgWTkQr1SGWKG5QO4S8HM4ToVgjuN5oo3FgThzhUJq+&#10;RTpb+aFosaGJhhFZJAkqTs0qGpAGKAbk5W5DhLNkowWbQ2iIORv4VLEZ/icff4xkXA2JDzoM4ClN&#10;XX5YHZKEv6wpLygh6kWEFWT+8N///r+RHJBxSiGeMl9s148DPX/6xZfnWJM8P8axUO9uB6sd0NCY&#10;ikWkruI2oYzewiNujCzUD7K8sXV4+EMLx/dt9mEvbuDYl9Oj4ZOH0weLwRJQCJnDMWjIxJIBDbEL&#10;WJJMonjke6mrrG2bSpApSkD7V6pLCWb7ZTmTv9lN8Ue60QygYWWesTGgoTfd3iQvVaVeYrK594qa&#10;LYj2B+oYJLIl2dQ6fbKKNFY2S5+9oqcUIWmgX5htiM2KsNn51Wb89nINpyF27x9CJs31ZFMoaRZl&#10;P3XuATMWsw3DEBuCGLUYNzw5nXx0NDya2zERQEO1puFUNv1UGdelhFBphVYZVCm9WKQ7RAfKj+ob&#10;8UXaGHlV8jmCqXgVOxgVrTEpm5Iaq9kbolhsiA45FG3xArQRi8kThYhHdEN6Go/4iHJyjyRRnkvt&#10;EId5oY/wEa+gIMZaysykPkqG8a55jy3CBh7P26vLa2zjgpV5SEA0JNLBwGT+5DZRW6Nb3mdNeV8p&#10;+bqE1tBQ8Ee6hQ56p0LD6ds3b7765tvzm+1uurxaTdDP3xhqoVuHCWdo6PFiThE8h1hvbO4wAJ8t&#10;PPZ+BpjCWWEjnTVH4OKjk/Enj2YPFht4QW1nHJgKyM90H1PT8CHaR+kbeyHJHEWWctMo2Ww2fhiI&#10;EOWVLIuc1VOJY7zD6wzFsjy5qo+VxUWGhhZpXC23UFbKISqeleTO2f3NELZZagUbPjau5LINDctM&#10;InMyRvFnVlm1lJ7aBDGmlTdbnNr17nb07mYDkUYngOHDCnahByNgkWeZFSboIAKOpOZkRHzro6PB&#10;w8XuCFsbYiFKhYaEp/3yoDaKw/0MNdSIlLGsTVWRaFwoh1Jg8iaryi2FKt4RLEZxQomKJSR/iE0o&#10;lH9jDiXlsWn4Lj4RQJGnJIHSgg9DW6QjeIWuANpTWe2idDVKgrguNIzsZe00QGahypNllWiIXRvs&#10;fnXiG9LjuAvJNnVfnZZainUn1LLWajvipn3+3e/9a1KAZ3FcrNylw+jCL87Pf/rlV++uNxgpX93O&#10;z662V9sp4BXco2L66McBz76+At+o8L3/bS8TWzdgu1/jtHHb9R2IuV3Mxp8+OMKGxg9mW8TWGH+w&#10;Ms+iOYGDFqsjuBKzKBlZY0e+szqUMDW/ybnnlRoew616JuRXIxo26k+mwBkmih62rsYWirBJje0R&#10;CxEQla26Jd6xJiRT6x82bRRT1ouWhcRa7Ip15FuU1JKfmXzjZ6nq5R29Zen9ZDAsZl9thle3QxiG&#10;727WVzfWrhgsACV9Wria0bJlzd6h+gdB2S6yqcefT7HL0fh4Pji1KN3R0k+msTB/M709vDtAc2wL&#10;XKsHSjnXnb9Z42Y1Yq3xF81EtRGvJCrClJIbUSxju0Uga+SqGlEtqJaiVcixYSaEVPJYTbUaLyjk&#10;zDMjG41Bd6F8cOQMy6LYxCrILok3xcxSHXQnyhXL0ieqdoWGZhZh1gdHBsE/gN01HpyeUotBFT2e&#10;mG4SK0QAqU2dZTUtg1eQQJFJKo7Jxr/z/f+zwNiVtjYFyYbnByhlkzjv3mKrzuF4iq4bOxvilCjT&#10;0RQkaY0DEgzyfPN/38DQ1+TZyVD4Yyu07L4tRJgYSo52mI96eDzDrtdzHKPMDfmq7WH95KCkKuRX&#10;RUm6jnf4KEMKCpCqoNetOl5UFDVJW2MmjZIXxa6Ue9HjNNSWFFIu/VOL7WAmmdzEnxnBMXH5bqwg&#10;r0O5gYKu+eU9M/YU18c+WZ6RJAcq37ATE263u7dX60vYhrdYaWfyjfEyBIEHh/H0RAgwQ2rwtYBq&#10;P2AWzGN0FloXPkN4tHD+ssVsW2yOlWYyXZuFSjSruVWHRiFhM+lRlBZhTdCC2jZ8EoCYSSZvscmo&#10;YjFB9jMWtLdZKtmOEh6FOWZIEy9CTExJgCAZ+vAV2mi6yTQRASNt0seMfg1HVAQvdD8qMgtlDqxs&#10;fJrk2dvWENn2Ol1hSTmoZLwRIxDh5YTzMQohbhq0VRlGU4PJYivgp6pgaMhnpV5ReYJIDYHEb9+i&#10;dzc0hM8bm7zeuO/Sh8ecg/Z5YLvlAuyi6spsZwHbiT9+KABWIXCRGfiP7bwen8yO7NRQPy0IJqP5&#10;hfxcFJ8pUQtFZmXMVQNnIsL7SdYrIWTbRBmNQCboiZiofOJN8bRET2YelTAIjd3eP/W+Iet1A88t&#10;MQmWxmaZi2BeROhskK1KaqJFmVC5qEZ2Xz9VUGZmRrhUBSFAFkC7hvDgXJTtxTXQEHMjQEOz/i2G&#10;Bvt9ARN5nqJf8wtZ8WFy+loUqwXqw4E4xnp2wKJHLtggxCWwNtfP0im9Zes03slSZh1SrclC86mg&#10;rHUkXVHMsmuKBHhYwlOGC3ox1iimKbFPr1DUBYLIgWNeImAkm2ImEKH6Exn4iUAp4Y9FR4jM4DKC&#10;HfOURkSszLQGydyeSvap+QfMkDJiFKbDsG1LWXlR5QFTbrqDstiyrF1sJgPQf/mvvq+WVtIoCtJM&#10;BMPAwnyHiW3EgE3nIBNRtTjLFqy2QMbhFpI6GdlffG0t3nCHXUYAdjbHnKw8SC3iB20I7MBp7sST&#10;JVzjo+V0MMcBABbDaVuZWACah3dCYEhelBhWUjd5wQYTUmRp7PWAhnhqA/W6UZApSeRUzDyWS55m&#10;T0vNkTjao2okyLe0iELFZWKUVTzSHLNlburocB17EbFFpEbQj1qaER9/RvUo+wxBIZNViGlQaLi2&#10;GV1dI/R68O5qc3mzu8Vm6bAQN1imgrV3iChE7OEY4nS7GdodW3wCzvgqFOwlbKOKIdavgXOAQixE&#10;sSOYsUesx6MS9xR6ybqIPDlMYuNGlcN9Bo5kN2N66Y+YLzaK7ZnwxJ8amfImtSxrx7L0KH56qtpF&#10;OY/NlwktZVXEMB/Sk5mBoi0aFo2VKqUldroZ2cLTjDCVEm3JyIR9H19tP0f3JWxXYB839OX6E87D&#10;ZPMh0QwiByQVvCA97M73zNRaFBYvV0jGbje+p/AbfvHV1xjvDOfH8Aad345wcKjF0oC5Fiztw1or&#10;eWDePs/R+58h9uVyK8DOyYOjbGUx1QZOi+Xok4+Ov3s6PZ1D0EfYJcx2y8EJohaD4waknb2XsI9V&#10;UotmzcxaNUpn4mx9Zy3DWzco+JaUWZrcId+Nzab0Mp1EDMlmw2tQx4LARsVJSCJVUzWbtIikqiyZ&#10;eKJfj9jPqweO5MnrlOl5RHbxJPJZVYvsUjX5VMLnSjLDXpaAORwsevbu9i+fb99c3l7e2pkQvhOX&#10;PKqmttjmphrDuS1DL1VylYxgEJ7MBp8/mn/6YHIywxEDCFeAlNuODxhF2ZaYwSuSgXVsL1EYEVM3&#10;ozyI1ZI6PY3MDNDfNFyv2iujIZOWTNhiu8fSmSwO/eKLUg3ejOog/GXcNc0xAUSUGRlumcDI8ior&#10;IujJaiEysuaInUEJWxI8vsWTAEAzA8URdYJZFC7XQRUwWmV0OnGNRGbIEBHDNK4yIaO4oiBjiHZ7&#10;VaMSMp1TqSE4nMdfhDl99dU3by5Ww/kR/sduxteQ9AHmRAy9Mhc/cq8CfMzcReAY0NBPVbaD1rB0&#10;Dw4DGIY46eLR6Wg+m2A6BXvYwJCc2uloEG5OQO97UTZwIxKxkhoUVPpZX60cxkyey96clNxL1Brb&#10;VTfF7rKZY1aZpAqY/C0Oa/cxPVli1jSDpwjceqpRdiTG0KXwiur1bGwe1aZUeN2Jat92zVrIWEAr&#10;20QK9mu4GeAk5R8+3756u7q6RjeHwKnrne+X7se3sFmJJqmJgwPbO5IpTlUcfu/x5PNHY5ycZ4cp&#10;uyM0oqEMBNWIFxTpOIAgnbIcmYzzJJEDkf/MRCBClRYfmFtsROm8RKJsU/VGbtymSU/Lk5HodTtA&#10;mbOgrDg9VZ6VFuwxWn1YVCJmxTtx2i22O7tPFZG9Hn9mj4hNkfmiSrAltZV88oIVRHyNrdL0GWRf&#10;p3yNEztBJ9sOgYoMvcZ1jGSMAE1jnMWpM4g32UD2Cs9FyepTtXEtohJjWEzqfO1oOJgfrQdTH8Ug&#10;K6zZtvhr1lNaSoVMVPrOh/Cau0PRVplg/xvIEuYHPzqZPTwezuAMMu+4u8kxmvR+q0RDtZAYJ+aS&#10;6fi5h6r6kaFRyhOlxfxsm7hEKS/ySQ8bkTGS1yhD6qlKRcrSR+lUk6nQrHQm1iejP44AKAqxrOxn&#10;9i7T69P4k/KNz8ZmOxAit7lajV6+u/3zb3fPXmJZ7Bghv+PBDda7a2LM3X+UH/tj7cjeyysGx/kI&#10;kVhHo1//dPb5owlGEkBDi8/xI/dszySYEJX+UPCqV/fkR5MhCqquVXEhkV4mDkbpUstGVjTyKgpM&#10;1nCi0+YdY6im2xdtKFOpZ620UgBEodKVaXiHf1GcGi6Thw+OhqosWcriYqvhDqXUA1EMDbnz2KsX&#10;LyE0QEaeVEOPoRgiwWaVVQvWi70dHY5qdCGJdeERUIlcXO9CBsn4VL7pZaw5QdDhDjs3bBGej+26&#10;sBQZX8zPp79DbNeKKWQs3Bsgfsnu7waL8Wg+9DTD3Wy4W1gMLZ76eRjcQRuwWvWvbZocpZBVImfF&#10;1tCJRUCw68igRu96/kL2SvW4FPqYsywjJufPRutd9KtcJY6WXUZV9ii+0vZ6RrCoEoUZqSUfylca&#10;y4W0aceUJCoSShNwLKzCagL4DXHOIjZ8HeG7uh2uMK9yy4vh7Q1/Dm9XW/v6/DJchxRL7/BM+K1G&#10;nK8LfgPJBuVWjUIMkqrwrThi0jVfjB8mjs2nQlV0xJQMeiSc0iChJy0yaWMUIYp11PPYgmyLxjaS&#10;RCm9kkVuZE+Rm5wqUSazQmPVOsBX3GhsGnJerROrz/xZNTYZ2cA0rDWMQSzjw+ITrWARDyNDmIm4&#10;xGgk/OQuuYLCiBuWgO8Q+BjHVIOMagSh1zwQ0NeEQpCxN5zjIKANM974YmcJoCR2KZttB/hON1ts&#10;cYOb2GrHEmx3c/gKR4MF0HAEQBzMEWgDmYDrEThoZ6xwLrr2ibVV9ZhCIz7226Rc140CEbJOAlcW&#10;F0UtSkBjhm1ikbUNm1ndYJucqRa6iPlkpMaWymiLr5dvZaUwH8qcrvUze6r6xvRSJ1WwuvAZ3zQS&#10;sePARmi0NTZwsHECbDotm3VoQFFJWdyhijllzLFYFBeiFySBNhFVnRkQZYP6U1aBaeJTphEmWsBn&#10;2Acb93mH0qUlHySAEMbXlYl+ZqyOSMr0opAck8bZ/GGcG6waIjZHbKMOSWAyKrWERxTGZs3kh1xq&#10;lJbuotU9ZHwgz/U3Sg7JiKacUJJtEbOKL2JpMxZTcyke9+NhShGvfgsXuE+rUJiACy52lDIqvd2M&#10;3IkrsVUNJghTNh6KieLhiNmuMV4fYzoQ414aifDG+cabtgMN1hvY5gsbWIiIM8S8s23chMSwKEc4&#10;LNSsQsw7e6C1h5lBzizQsrk9OhqprQkbX9nrdqNx2PKOeJeJhaRNotyBKR1ViFLbiEfxXcp61jGU&#10;OTQib0ZD9lYbx7LSY63brmuv2LDXpseOj0YLjA6G2CHTGht/8fWjL/AXYbG8Nr/5BnYh/DBYiOC2&#10;Ib7mak4zUfuWi6WTJ5o7il0ab2akMr2EhyotxU7DtCrqOHrNGl+hvSMYpUpnMFGiBrXMM2wW+6yV&#10;uxuou8Uzr3qbJAsdGgE3E3j1B206GLl6UE8jf1R6xkYOXvHBGFm7BxFYacmxFDYf6iKrnzepXMxT&#10;HGBj4en4+7/7fUYj+ncftuKpa9HOiBjEKOfs7fnVxXq6W2DaGALsZ+XCAEQxWH9nC5JH+G4xTMbm&#10;rQA++I3sPqaFAJogbQwXz3o9G4xnOEbZYBHxN1OEXXNfWEtt+6SZa9ymOdz5E/FFvRnIQ89A6c+6&#10;uEwP7eneP2hVdLdULywkZ8m+RimJfUlElnhf9DTebHzanfIAyofHB+UvqoQSZ6WXP/WW+gCWSXBR&#10;etdyi823hSdoyPX17Wp4fbO+8aNDMYEyGeHA+B2+0wmWuW9xmnbqnd1Gse0afGmnnUQ2HB5N1x8f&#10;j7/zYHI8g7jgCB1Pa+1iSFIF6RtpQhA2mSSkBG5JTqyR9CSOk6LNG/lPJSTriJhReyMW6BHFKW9E&#10;D7/l9nWV/7Rm53bjIOmPzM+IzHQkyiobTk2ZoWREpcZHGT52iFx8PSp1lm3202YZTI7gY9muV5uz&#10;szevXmGbcewcY9rvzW0OwUxKiW5UWzUo3YWxRnjEEQALNTQUK7MOyhvGRdo/dlDUbofo60tMEGLL&#10;mlsYdHbmhUXT2AgX4GjLSjHs9Slxe4Sj4f1QDCTYbm6Bg2YQYMN/nDCP+4hJpK9w5htCI5wWC8lM&#10;yA0Q2bqIKavFwahRIzxFK6CUeGdT+pbL2voIGfMEK9VOYh+ZnrUE8yxFMwpcWW5sNj3NRK2R2kyy&#10;Mw70eSUSHOvC6zbzRNwoX9nf8bh834MBcgFDz8a8kALMiuD4bGxUiFV28+lkOZ8s5tjzHKEFCJ3h&#10;ahPMk2A4YTt3IIQGveXpfPfpo+Xj08lyxi0RqcB23p79reYcSNVBkYgqFyuod9URUuTY76oFBW1E&#10;Q2Ei39IAMKJhhoxMppTImSot1kl+svZtbFBmnslhzC1mEiUk4gVrGt/KMJRFZwka7wiAIrUZPTE3&#10;MTZyWGLpe8Ew3NpCDrEqGd5D7iLh+4DVFuPHrDjXTAtRzFEd6YbmnhGUAUNDNq2bnbdkKxvJomYq&#10;y9P12wh69+bd5bub4WY8ukHcKszF4QiAi/V58OwgcBYN6j8BlDASbWsuj6kdmSFpN/3aBkP+xVax&#10;wxnOmrKSMGc3nCAA27e/YdA1ZV0QFhsb5GV9fqOUfKibYAhPqyArxVyyqzQb26TzID2ZQEdYbHtX&#10;3VUmu6XUdpcuCW7D8fh6LLRRZypZpwDB6rHlygiyspPf14jM38zH6zlmXGDl4eTYCWy90WKCg58A&#10;gsA+2IkI45/ikBxAJP5indKTB9NPHy5Ol4OFoaHtiui8StHXCh2No8WoGBECxJnsJmiOr0dTl54m&#10;VopphG40LvjZK3AwEkmGnvI6EyH+ZBrmXIJFtwDwlUb5aYRFtXJ8sRENWdkIBW1SGilUGuXfBw1V&#10;a5VowwvfC51oCJjiWV3IzcfLhmZRBzNgbTQyVAojigiX1rKqJG9xI1yDySI483Zt+z6ev3mLk3G3&#10;17eDy93gajO42u6utvg7vNrhO7jY7C429vfdevPmdne+xvXgfLN9uxpdbMeXu/HVYHiBdQmb0fVq&#10;hCjuy/Xgem0LUz2qyCNvHAWd+WqGUg40SUT4P4gy75kAlOiMG7JeTC8nbSiUHf6XTD6icorOgwKX&#10;AW5UIelkT86QgLaKRJLaqCpVkRww36B/bSkQAmUGQ8QVLLHb+XB3PNwsx7vjyeBkPFyOtovheu53&#10;jsaD4/HweDo8mW5Op7sHi93DxeCj48kpTomYYNUTN0XnJKNmG2vLLVTrTIcbwSIqj5zruNA+prxm&#10;MtSIzRqhhI9UFvVKbSrQZJpoSDLqXjezmZzGtiuzlXUpGFWJ2UWUisiZSH+mJrFvUPV5s23EkAk/&#10;yEuTrtUEVx9NrJFUKbdkjE1AArL+g2lYKDsYtZR6IHVmLIX7lZGqfQQyEiGqm0f5UTGkYGwD81/e&#10;3CLmB3t1wmCFlbe9wZlaOPvHvruLFb7bi1t+d8C4m836/GYHyMMpQbAIrm7x16+326sV7g+wF84N&#10;3OXwBmDwZINv7HmdViG28IyU4KNjDfow9/3TEAHFx/fP8EPlkHn3IxCU+PihCu2fT9q33Heq9AV6&#10;iNSfLEaTo9F0OZpiQmWO5Zuj3WKESAOEW40XozEm/BbjKb5LnJYz2y4ng+V0eDTZ4S+g0M7TieOV&#10;Q3Ii+FBCiVDjhYBMyMgxcjYFwdyUOS+UUv0KbpazN3oXF5q5dsPHVolQaTWvGguibgv+eJ1N18Sf&#10;EQ2lzroZ84mQXXJUgMJHkrGO/j5yu7+0dKdk9cUBxmMzFrDsyMt2V+bKgXVhb4dra77f+f7v4Iqs&#10;wR9Op9CVa126BcXaSzajtxuh8Ddn57fnq9H1YHc7GlytAGcIBvPVdrbEZP9FWAS8irZXJza6AQhu&#10;4GfEFncjdId2BBYmQXAHUzlGNvZsGC7gPsRZjvAVWZnuId/v7RTrRkTnHXKHxjBvvg/rmVtjJixL&#10;Qg+ZUwNoyKOis06JTI+iE6sj2crKPViXUpkbB4kkGwTHcV8blzpkaP8KWV19RX/S2/DIZAizdb6l&#10;ERa0D6+Hg5vh9vx2fL2e3q4XOFlssEXo1WyH00ARjjo6wjGMKYJ1M0eQ1g5CgftbICYEBLbh6XS6&#10;nI58dw+rDp3LIkQcIzCpLmq4yNLsZnyXOEiOiaWStyh+bFk+ojzwFb0oMoiJWYZRJHjN3CLcRAKo&#10;xtknwlwHwAkCBHzxgpVS6SRAQsuUEQqZW0TGRolitlEsk5BUepoJf9UKeMtQCC3r0yd2XLuv6zVP&#10;C/awobmGUazHyphDn/2QGlElqo7kqnb5Jlak0bG3Cp5aj/e7//L7bIkGoqsqsgFwxsslzko8v7i9&#10;QAzYcHex3Vzd7K5XmB6BdbfFInz8RMAibEbcQV+HtXgWagsMx/HggMv0XdmSfazXt2MBbbHeBOeR&#10;Iv4QrvUBlubBv26L/DifbQuV0QxJ8TNWCv6IPr00uRqtSIgzCOvOJKpTbP7svhSmI00pPY2ZdIB7&#10;G4zqlZghpaGRsPfpP0wfWt6nINoGh37k03Y1wl6Yq4v1zeVqg92CcT6yza1Y1AE8yIg6sIAEP4MR&#10;owM7NRtb1mBAbDEJ2AodYQdTBOpb9D6gcGqiMsLZKJW/wknwwIjgwZD2Jkq8aTNiI/RIhJRM7Mou&#10;yPnITBZNE1LAx5v8ZGgoUiNJwkrlHO/wZollYG1EVRGmmkZEwM3K7qlOXK0eS7liZWOhKj2CYEmP&#10;XunAx0hS1NyKG6mlBMo+EWcfRqcCBJECP7mXF4aJkQnC/di4JEZDXjJBTSOxGf/3v/Pfl3KQNC1Y&#10;Q9acA2xDcvX61RlswxUW573b2k5119iGcYux8xabSgD4sMExjgLCAmaEi13f4idu2va1VwaamGbB&#10;3831ynyFMBUNMjd2EOQxordNxCeY3vH9vNL+BpxCCXZZ1tilXGZYEBOovRvfKvFRrV5qUZS/8mkb&#10;vpQphWgHwbExARuufBQ7cw6mmDJOi7N2kt1MdCKLSiJjkUTDWprKsnAyDA3NjLgdbrCL+2uc9AO/&#10;ysBGBhgurHD+7A6zcKPVAH8ndm2Tb7g/whd3EMeKxX04aHQ3WmADGxxUhqgDDB8QsJoD3x7r2dVH&#10;tlBbVEcxLRMPAQFVJUufsToyP4Mt/RQaxgvKMD+6n4FCfMpkGbqR59TqDhkonwpi1FtEOWdZkRg9&#10;ZVl6SzJWikejVDemF/8bFSoJp88iCA1t5sThDxd+8HTa8JW+XdaXAhDrQnsfd3Sh6rBoehhgG/4u&#10;K4zcc+HwoDyZ377manJ9cf32xdvrdzers/Xt5c0KZ8kC9PDyFZyR9sXxBTcIKgMaAgCvrg0ZDRO3&#10;65v16gpYiXMk4UNcwWC0Y1LRoljLsrTFfSPYhn5AAvZ5ZzCZYaFNLu+HxiUaNqJYTFYKBEUwvpg1&#10;f4YvUUkEqVEEo2J0dInK52D6qDCirZvIslw5kulb0WEXsVdQLUqNKvmWCKiX1GgbSuXc5YITUHaD&#10;m8HmYr19uV6dr2Ak7m5s364hzqLF2SirwXg9sL/ARP8O/C+AcoygBdvhC8cGwOG4saB9xBkusIwp&#10;6myaUVG9IoFZM0XNpxoogepLpVITEBmVJ5mQaQqpEQhGSsq2VrkxveqjEXe0MWMtCCv8sNAok+Wd&#10;Rsr1Vqx1WxVUXCljjcBXCmpjsqxXiG3B+qZyHQ1xTdcqRsrgDK9xphUYj+OrcIf7vyoTKbi4RBct&#10;cuZQUhMPbE3cNDz9/T/8Pb6AcThDeHiwqd20w1lsTE4uXF/dfvv025/86Kdvv3m3erNZPxvANoQc&#10;o0Uwvhmt03CbdRgjgKb6YDSFGAmjz+PCkJVFF/q+XdvlePHp4uh70/mT+YOPj08enp5g78ZltQuv&#10;LWA221CyUqIhuRblldTSKZDJYqYbaiTJdyOWSWKiYEmvRFJbk2dvRfXreKWEJ+XTXZDqwkh9/mTb&#10;Q2j4Lp1iGRBkww1xNXLJaKgHWzTahupBsfAS/pE1nMsXg6vnV5svb87fYftiRNKaTxF52S6TjPq3&#10;E3UQzW8Hg3LzS0ZUQ2LMmY1NG+a7k4fzo48X4yeIVBzhjO44/ESDRwzK2jFWIWoaGSItijBHnWHj&#10;lgzvbgJlSMnJEvNOvKlkvMmnLD0e3aOnmmwxVSq2LyQQKAe9hfsyiJhAj1hN2k2a9hEPVRzSU2z0&#10;ukqJDI9KF4soBVi9CPuASiANlsUHdxra+AboZKuMr65gGyI9xBtTviD58vIC9cJaPbFdrcaJKbYy&#10;AYFGJbgKlItMYPWxo9e/V/VKBOGUJYuBJfjt11/96Id/+c1Pn7988Xb3dDp6N5zdTrH2DqOa7QY2&#10;3n7EhOV34BmmiI10E3EEV1iMNXapA13z4Wy5O0HU9tXJ1exX5ye/fvz4yaOPPn748PHD5ckc8bUw&#10;Qi2mLIVh1wLlM0HvRg21VmOyjnfLUqKElaApHWvE01JRozJ0vNL/UWOGPM8bmTA+q40J7DMzgVZr&#10;UgeEDllB+intQmvJOYVJZHhHsLHr4M3g5uurqy9xlMTtBsH7EO6hHRIVOeOL5tPHINu3wLQ4Gu5h&#10;czRdPBqcfHc+/WQ2PMYAwqxd0xuaeNUsRNkvRiWJxYFIOZKkimXtSNA92kuvkLfsbKRibRlKzNra&#10;i1kxnwyMBN+l2MRmYg5qLw23IxqqxSk/NKwoCW3Cr/slGgraKjLSgI9NwHKRJtq5Ej+s4cC0K7pP&#10;QNvV1c1mdfPd734HY2RsvgABQDfPw/MQkh01FDSQRdwGkYxiQVrdzEaHati2iT6tbGgYqxdzJOlk&#10;Pa6vzi+//OKLH/75D//yL7549vXL82/PNxeb8Qa5oJ034x2mB8PAY4sdamzJAIJnsb7gCOpmiIhd&#10;ixFHgWQrxNUi9nr1cPXobz98/JuPP/nsk8cfP3r4+HRxPJ/hVDRMp7iX3Nbe+J6gUU9KvW1EjShw&#10;/dEwE1PBHO83SoNarhte49N7aFc3MjaqMZuP7sLygECpE9+NqhXB/W5oWFlDFBugIWbUbhCG9Wp7&#10;/fX59U9WN4hChW1oG7RueKyJpGYbVhIb5X7GLJdQQhxGR5PFx8OTX13OPpkBGSfzdIzvvdGQoq4h&#10;VWN/lsFNdxNkTzM0ZFaR1RFkFSkVBawNfXA/Gi5ZQd26IAKk6bxgWfywjxHgCgTYa2YqUMp8Y//B&#10;IkgbQ1b4UYkRQ2NbCA0rL9zlyfFS0AaA4z7YGDWrRhRmCDxQUpt3yexldKEgEnjK81XSSJnVplBG&#10;oomvfIpM3755++3XX//lj378X/7kR3/5oy+efvPlGusqWT2vl+VQrf+1SXLI8BC71QATJwiemA/m&#10;+OL4kxkw0ff5X8FD/nD0K7/1K7/6W9/9zvc+/+jxg9NHJ7ANZ9j31Tb3tOUGPpCqnd4QG1stoQty&#10;XBWJApc1kn5m71JqM90QWzRSEMeqBrYkBzE30nNQtSQ9bSkzyhuTsRGlV5nm0OKLikruqVJRMLKb&#10;8ede0KsMccfG4zgqDyNjuIlfrC++eHv7w5vrd7e7K0yt2JJ1YmG1xBjbWJPx5D6OzNv/MKfn8Xj+&#10;2eToN5aLTxYT+FKW6eTJpJxVkzU2QRsDo7GWtXjJgYPtlSUoQUpiGfWW9GdtHeWtLDdT0qygRg4E&#10;JKrNhEggmYDYxAvBAsmTCVnSE0uU+kgTSwWpYrT28UmNCMschIZYmwxAfPf2DCMKbOeFV7jPK209&#10;jJrFFsoNoxFxQfNTtcAmiUBAzEfzDq2EtOQEsyisjP7GhuE1i/FQiQ0w8fWrt69evXn19iXmhjk1&#10;6Cf5YDiEpcj+RSTh+HY9vMZilNvB2+vB2bvh67PB61eDV6/t+/J88O7V7vXb7TtYlh99+uTxpx+d&#10;PjydH82n8ylWY2GYzPbgOInaEqUzcr9s+0y31XhlStkFSiNEiwJH5vRRs6hRkobuFw9CXn8lzOSP&#10;POwgXprQv4ioIY1omN3EyeAWWIUQg3e358/e3n51ffP2GgEJmHdDxBZmlrc36w1OHbMILYtaRUh/&#10;+uLaTqS3te12WgrCFbHq82gwOB2NDQdttw+ZFSai9WhT8VyAukfWemuqZSX/bRf9ucSUscT4ruRT&#10;0NPYRnxdAhlzKCsV7zTSmb2SUcgqc7QofZfwRA1CShoEJT8jwVkyVbBCvaTO0RrN2L5XSbcj8b/7&#10;ALHs4/bRo4fAPiQAxnHogwtu+yoa6BmnuzzKOa6Bg6wpZxfxOT8/x32Yh1in/Du00iVA0k/2BuIO&#10;5BHro6+vrp8/f/3mzQU2s4H82qZMiJi1WIj6tvt2qImDLKeEuQQQUcDYxHN4fTm6uBxeXe1WR8vT&#10;zz//7kefPAQaLo8WU2yBPYGsu1Xo3kKrih8Tk7WxqC3bnpWP0JC9rndLNNy3Qb1EBjpRDmhPdeiG&#10;mCaZO5i4I0GmBo0UZiVGWW/L2bq3+vHkHTSwvpKHmFK8TRe18BrbuRiBBrZ/+9nVu2/Pzn/89vLN&#10;5eoSt8wnvrlGTMLN+vpmY/FYiMxC7MHKgxDwRWgCPIwWqoWbFrGP3Q6hAg9G4yNskw4HjKkSXf4U&#10;0UZGdbdUfJql7H6xZ3t1MF+UN6YR1qiZeKeR8xkHelKuImJZGdJRlZRh+QruxB6XKUtS44teBbyV&#10;fIVZ4qxEa1lvW4xCOU7FSANrk7XlNbSSYdg8G0AGrCoieqLWi065LPGijT/wTxAp22fEDnQ3Jthf&#10;qIBJtPl5sJWhb0mHimD/peXgaHmEGUNsL4LyVrZPQ/YBOPo2xWkc7T+tWv7bIohs84bx8W58hHAy&#10;2MO3WLaCmWkLwLUSWTHMMyYJEEMp+lGToxWmOrfZXGxdfqKlk2FcWRwn9aNwEHPLTwZGHaDTRiSb&#10;sFTvtuIoQ0zf0Q1EJGVWpeA2KicTx9dZKVWN17rJa5NdEyfbvBJY9wrHSJw//+bVs9ev3rx98ebd&#10;szfPX72y7+tXL16/evnmzH+/OMPjM6R4ffn64vz1O+t137x9c3Z2fv723dXFOTw8m1sevUyqeEHp&#10;L1Uxciy2S1lxpYztlQHBe4KgCIgDwwxiZPCqaNDDWd2o2AW+NMQwZllljZhxg11LpJBFkLEy4iLK&#10;RHkTZ9QQGa9kCHtuiXyCkRquzByZ2EaYFmRA0TZGYE9qbksN+cXwGQ8ULCH6Ja4cR8fpMs/Fowur&#10;BUJY3IKPoSFJkWBRFFRPcRCEYpiMp1rdYllZurpJeBd5QdFHR8f4S6DhBKgtD6yEO/ZUWeOR5kh8&#10;yf3sToSJnmQKMuh6IPsiTvVEk57FdSeLAB0Vo+TMBymuI5OIjJlKeE+3H08gmADtaTtdb9cXNxev&#10;zoCGX3715qdfv/3i6zc//eb1C/u+evHl86dfPPv2py+ffvn8+bdPXz9/+u7lt5evXjx/+/rs7Pnr&#10;s2ev3j07e3r+EmGuV7dXtluc76hdIl13xUuyy/QxDQH9Z83Mg40eHQKNiTM8bUsjU7pEUr0ieW7k&#10;lRgexS8rve1nlNI0XOzHWSFyIskHttg+5t27d/gLxODJE8qfyFBhpz2lwoqNhBeOC9UtIY0N/vQy&#10;XyBaCzjEnSrmyGAVA2zMcF9dv8VYvl+NmlORUNq63DtHPT7Z7a8l9mYNpkEryUaisuuLsBWVtrGT&#10;jHzIyEU+dExkfVcGTwfFuj+v1FvGNi5fj1jMvqGsckcOStwGE1H6VbpETSyN8BevvWd1Qx7L3LFT&#10;8Hj91fbsz9df/WD7ox8MfviDwY//ZPdn+P7Av/+/7X/+/25+8CfbP/2T9Z/96e2f/9n1X/z04idf&#10;nH/xxbsvvnr79RdnX351/u3Z7RnsTDuf1oYsKeChg4xIcyQscjLr+zMmt2FuI2e627cbXzrIiA6B&#10;xiL6oKG4dDBxmwjtVbEatZTA1yaiHXl2MC3TU2Yy89V4nD+hVmpZAVUAaWhNR4LJXmEfftI8ZG/H&#10;gozPWKes16pl8HsKZSoaTsHlfXPz9Omzv/iLH/7Vj3/y7vw1x8L9lXyf0sc0IOD0+OHJ0fHCDkSd&#10;LpeLxXIO1yGjKyUEoIoUCvjUDARuoUCEp44uK7Ipa6cM4NQvlfcj9HSUdVBiGt/NKGxLE5EuY4Ie&#10;NVKu/MXYxhJjslhW+VYpA0mU7VQTOABvLy8u35y9+8tnz374+scvBi9eDl6+HJy9Gjx/NXgZvq/w&#10;6NXgxfPBs2eDZ68HZy92mHl7czY4f717e7PcPPz80ZPvfnT8COKyQKyWhm+xERsVT1jT+JQ3S5jo&#10;yDbjqqofpSK7KV2NvCqLiMm6hSc+zfjfIZylYMTqs9XaahFHtY2cbETDppsebR98QWVuosFHxGm3&#10;HsLRxx9//N3vfpdxggi9Pj4+AiCqiTl/IsMl64RkOUXVZusb5kRau4cGFgTpI2VaqvViumYV2uAS&#10;2b169ers7AxGL+xNmof7SKTitcYGUAu1OSwaW6hnW94H6H/u7zTKLhu40R4pCezPOumSutnu6tqC&#10;JvMVY+PfHSJNPzpaznCGzvDaliXD28wpturLSGv4oK8HNxeDi28mz386/vrHwy/+y+Cv/nzwxcXu&#10;ZmQxrFYgoi5UbjTf4k1c65FYFBOrp89skPdvwEbLkRzr2SLvQwPbXd7PWOVGXrWh8/vQ8D7vkkWq&#10;RWZvwZ/25Zdf/uAHP/jxj3/89u1bQCFcfrFzooWUNYGQjRdtKlOLKvKZ3/2XOfqstnv0fEoDexFe&#10;XV9j7FOv8J0sRGSEUpDD9duL52cXry+u3lzfXmLVMvZxwBy1VA4Xcrj20ViJGjuHxg4zKkaWgK8w&#10;gboXpqHtrZ4ze9qBR2VxZb+t+pa9fUfO0TKK9Y2ZRMlQ1WJPoBfjWxmIMH2mxvGnrImUs8++cQLu&#10;enyNyHw/EWpshys+WkyPTga7GWILrdZpSi1d5CeEYd4OvmpMJw/sVNHxoymORBlNcLYYgmtwVqNv&#10;D+xfCZ8goLsnUBMzGT/UE30yiFSaKDMsOepeVLYy54xpsQhdq3UE1iWy1DuR/HnWUm3AVEKGJESV&#10;ihfldQNhlRjpUSylnTATFn39TCQDHtwxjcSm+XYujpmT6FwRawCbCevqCIL8SbazEVl0Vpb8/hxx&#10;Zpwn1biZTMqsjWPbEBo4gYDWV1BSG5fvdN+W3PhKCRTB8w24Eqv/p6Pto4ZTyDIkKrnWVi64jJAQ&#10;GuGSV4FmI5xF0OmoTk/Z7cOQNug8KLViVFaRPoU2pqkBhP/APJnZ/liPd9ezabyAo8XRw48ewNFs&#10;P7Dfna1x/rl+2ExZm3ao30HiKDxRlqI0NhZ3MM/3T5BJY4cZ9f5l9cyBwunHhZnjbzqZ4hBReNaA&#10;hlh/ArmSXksfS2OIAkmDRoAjadfFfv0N0gkyZFjhjkJyHBMtoBHA3LMmB5NhLTKih1g3nUoeq8c6&#10;SFAiqDNZbL82rY73Y3oO/HVHOlySTX8tiyvHIEof8bet7myS+Eofs5fps+rHIrK6H+R8Y4Ks/+go&#10;rgPEIz9JM6psrsPLyzdvXuCPY9kd5mpBFSQEq5KwVtXOAcAq54CGZQ8XYSVWM2J0WbXyqe4QFEo0&#10;xB3FvijDRimi5GTo2ShITMZKdTA51ktWZMzwfgKQ1bGnP+RgWZGTsVK8LhWw3jp1PrixxFc05VvN&#10;8Tbvc4rE3L6BjagzoWKj0KisbQckXqhJoojgBXAHcvnw4cPZ3CK/3/MD2gAxAHh8OE/khOZ7dmZi&#10;KrmkbGnpfh8kynRDWE++8IQEGt5MqTzddLVP1D0l6ECWmAmTsWvKqO0mPktPDvT8RJTUi23QWdYu&#10;40Njgg56rI1sBYE5W+Bufv7iq9vV1T1m3rA93DX+QzYIxcbGwpWjJtZI7ovsZnetS95mbUHFU8Uj&#10;B5gz4T5zV0nPdYHEpLAE4ogIZLgAsaOVS/jOEmeN1UdgpFwH372TEHYUfTAfi1c14Au72lRuK+5G&#10;o8wJCGIdh89kJkfKuM7scSq+eJ7KkLuEL6jZ1IS8gyMEYBgCvD7++BPFbPfhcmMakPEAyPrwIaDQ&#10;JpWxKM/QMK0uYE1AAHsAfVg9QnOHb6UPVawdcbDs5PvkcFBYpTBKCROY1u49Pgdl9B55dkvqQWE9&#10;WCINcESTAg1fn720xUt3jEOAnFxdXp1fvLMdgxG0b8qRF9vIGanHQSK7E3QwgU4oJGCbSv0iVPF+&#10;VM7sKeWcgn0nUjNAvNO7f10SkzMcKRujqk1XabhgFxsBAhuCP7Pr0gxXn4QLjaxtNgN9m++dVQvc&#10;U75qRYVuA7mwm9jp6WfD4TF2avXvIpuBCZOFJdvpNB3OZ8dPHj85PT1ZLC1+yEPBdyPsBeYfypkv&#10;4kmTGxQaffC0NNYaO96MAqYhmNqOadfYsXYV15mgCIp1aSRmpoRyFvd1J1oTccThncpem6kAMVt2&#10;X5l6Z+WWP7NyG9OXyhaJlM5HDrdVJ3ZOSUyr12Jna8dtA7pGmELGChIymf7yPhG46jMQvH2O5c2I&#10;47ZjenDwrM3C1T4ZLpAWGQKRG5HbMYssTaw4UZV3ooCxpmxNWSXZNdLINxLziZJTCi1zVmev2kUa&#10;mFt0vGSoHZtbYlZqY/87fZQrE4bsZ0ArW3JWrXlrJoHFEQed/3QdDm5vscnhBe4hEm8+t8BDqjMy&#10;pxoKMWzLF57vBAz1tUuix8SgemRHrmzMukp+QzU2+Su7rKLDMkFi25caJtxsBgsRC6exkwRCBGcz&#10;mHVzHIeLge/+O8TZBfYdDPAFfsd5MIgybMDFwwfYw+uT5dGJ7y9rXjmvUsKCjkYqwaJPi0og1BXE&#10;1pXmRIQVMHXnrwboQ8YvVZpuJckQuZHyrC0iK2rcczmE29k38qTv526cAKmQe+4DnKl9zCgSEMW4&#10;LKzsGwR2Mf+Iqm0UI02kitqo0mWYdFRYQNmIOG0CH+9n1ckAVFW7G9N/oakTujkNuLZzdDAiHI8/&#10;//zz73znO+ZKdv8VEZCUqtbEMVg5fJcqHyfwYt+/tw2537VyyXpUyZ83cJqEBhoCB4+OFicnOHE0&#10;fQFtD04fn55gWy77e3L00enx4+Plo6PFg/n0ZDo5Mri0HbANN2cT7NLw8SeffHZ6+gBQSBH3HV7T&#10;oJi0emPXGgR0cm6XT8WC7laThEVRY3+iXS4o0CTgfmgbaWjUtG5l6FMFNVOfXjqrrPLvT1s0l9oA&#10;SIgZE4uHlDM2LrpPm38zs45d4x0+yNy7XltMStyJ0lwqQ6xsWV/daWNjNCJixdte5P22gqp4DCuN&#10;Gq6BM5VWkwCxfWWgZHIVYS4T1IgFjaqRyU/5M8OUsoWiKmVPhSkRlbIMuyFbmZM/CeZg1dl1CqDB&#10;NeOdwTR42BJihjkuVcqlzsbRjqSeoaOlWootG5vD9gjTJAuFWFZSxiw0HF5mGf4X6IyoHzuEebk8&#10;Xi7nkHVAJP4CKh0u8cE1LmBGfnR89AgQiS8uAII+c4LXkQvy4/ZMLuUVzGXqB2IIgprjJqO5u0y3&#10;YrVpNSuruWxCf5SwbggoQbPU0kxpM0pi+jtgQ1PSPgheVqetgrGExpwjCFLgGj9CQwwgIBiPHj3x&#10;Lf9tv9/+9UUmkCRsbswD0ryNvKv3T0kq6YlUlWmoFZFmpilrEXPL8swSx36UFeedpNXBn5XJmH4K&#10;DhrbpbEbK6uQMbZPx5m90tjiZU+QYTc1sU9xbbLqJtfePSVU9YvU2aD1ASnoWbmpl3jLPMlwdiTR&#10;Zkqi4sORWJHY6PvWEkAyd/bnanteeEnpmETcAVlAUkqn4dlsNMcxp5MhhrxYN+XjeZuARn8O1Jtj&#10;bL0ALJ7iLwbX+AHcRDK8NZkmoyyTrVJbQICZyvWwas0W9deuMiXni98nh/9m380gSY2onrWyDaeQ&#10;BCAaxMFlkkH+vT6QyU8++eTJkyeQGy5QpQw0QsbBHKmu93tXmZdA3FEui4tkq/T3JONgZQUo3UZZ&#10;n3wEPYSbzFSKBfUBxMYSI06VHEajE6bItMx2ZqEkTH1wd6OoCjJF8SJ6WrghUUBNwrxUAKJJLdLg&#10;LwbhV1eXOKGKRw3ACYQvoiHti8Bp2/xwupjjTBMce2vn3uESGeBr2/8f4TbgczSZj2eILARWTsdY&#10;gA3jcoxZIRMWFIJ1VzhJKn3KXpqVzDDaFKvprAYmo0UZ+17epIAS4t9HtTJ2x769W/7UEj0FsU16&#10;MqHMCpWM3qmUrOtWEWRXzIpyGRGQJTINAZEJIDBo7Tk69UcfTRcnw/FiMFoOsH3r6Dh9h0dh43R7&#10;qyppODs6efKdX/noo4cYfzgaYld0G0xoyBxbsxSbDHGkZiKP1MZa8FH2iRjKOra9IquQCar5wP3O&#10;0hK8jNUZb0V5VgWUHb+N2KSbqm8UFREfQURokgkVwYK0MU0pV22CJ42IeZaO1Kg45N7+DuY6cMK8&#10;HbuNvT+8C8TBUT4xgqkPVkTtBRSx4yUwJva9qR3VcASJ/fUD6xtGEhEcGtZO0pEhgaYCkDhcmxno&#10;55n6KU6KfbExJn06/OvKYEGzuCac8xFf5+CUORvW2jsWaRjlslGBO6SnTE+CZfSxCmk1dJFarpw7&#10;Ace9E38QNLx36e/zorSrrYEiYrIJvK3tYBa0OwY4WEsAVIQzxUYN5kc59u/JfHE6mx7DrWxnLA5m&#10;OHHepGMy+fjjJx9/8rgKw7KxCKU/g7P3qdQHebdNOLvpFGJylFN2Oe9JW9lfCgHbZD7rBqj+nLzu&#10;ALW2gjIU7h9eJhS20rFE0xA3LBSmE7aqQ9aRpA6p6rAE5QJZpY+V3aMh0sUHBHtBPsUaHw5V3NMH&#10;gIOI27bss7kZgzAD3dDEscjpVBM8Au4B6phPzJ9D7EpVEHJNh6GJeOzW7icKkWzWPwajK54mVvBO&#10;OKtOUszNeu8OsvlKWVyUUdF/v+p3vNWNZd1kx76qu74qRckwgrHGnY5wBJg5S44XvDCH8/Hy6PR4&#10;CefzyUeLk4/mx48m89PdaDYY4gSd+cnpI4yvT90NzS2OmadpQgiYiPTkllRdTQ+2VKkwPVuhQ4Ta&#10;2J690gaFUR7uLRuNNHTLA8rKBqQZ6EhoS40rmYayoqXVaL7EZmUvQrjTRJMiirSPfzSNGaiwr5TO&#10;3PHCMm7zRZFhECfgV7UjZvEp7tDaV/CNL6SDaMJvaH8BjyPETsNxOMNIeI6T8mY46mmGSWT0dVjT&#10;ZkJM4KOFmOxBMxaSG4hQqz6f9kXWVI1y3CHcsfIyY4HCUKpMpJiyv61RSqRUNONeT0Uqe6o+L/Yp&#10;qxT3DDgOZqKqZSTFnBtLqb/ooXkWYI+Db+b4zuZwHB/N/DtHnBb+niwWJwv/u5weLybHD2ZHp0cn&#10;pz4ZbQs3KTmSk4zybjqjMGSU34nVHUwQ6pbdRiQ1u1aN4lsUxTb5L3OId7pZ1EhJJn4RIBpBraM6&#10;jY+IqviLFuTxTI2fOCRnaxJzLFDGz3bHB2c84Seh0LmUEIzlmgMhInhLf8nSszkfQwCCDrkvossm&#10;RwK8DKchdt9CSk6hcBYFfwGOmC7BlY2F7KcFzTCNhwXZIl9fbWLuHnEE1xBwjKKqkbLa0S44wm3E&#10;najPfURZmC5k57kK9/6QqnuQce8SP9SL97AsSqS7PzGQMXTXaHEIjk0zQ2ww0QZkxBdyM4ZzeTof&#10;zZZjgORssVwsHSghZpQnd8K0oeFBqlARufAOJr5Tgrr1ebdASrnw71RiR+LGDEts/VDF9cmHCMM1&#10;qR2KQwiKWExE4lscFiDSBtsA4j7AxJ76uj29ZR6ZCkbtonMNK40zGl787MMUpOGyS8lBDV1xXs/V&#10;xSWCfa5ub3A4KGR3vpzg7wKH22IeeYqtWjFRfIwL7MMwnS/H/hd9/hQ2Izp2354BX8Zwz4+WwEJb&#10;f4h56FABXdNWFfvIKT1tawPRzPT8CO71utgnKbmTuAgH9ZZoY9uUn4NCk2Frf6hlWW35Z08jP1VE&#10;HA1lWUUeNhYRJTjLXMyBOG9Gw1vMkMEdPhjCd4Kv7euLMQTQz3tR/F3OTmZjnB6LPRCX88kSwQnY&#10;HN2nTObj6RJTdpio49wdnOris2pByqNwU35iy5Y1pb7dtZOQspAnLCKqcRy+dWfOdyk/EtoO8Y4V&#10;7BDjUkRLiSpfF1djvVTZyEkRXGpQeYc0syuSSmb04D77OVGVivAWH6MfHI5mw8kp4pk/fjIGdPj0&#10;CKdTJpg78YUlWDeC+35iih3DpFqIaShU17A6uSmBStzbmZz6oDwRNSUoaVbEI2bouzFbb3mM7+Lo&#10;hIMdWX/o5yHeiDzE1+zB2VQeH8A5gySYWAET6vZdsGorq0lDh/OiA2XE+pgmU4+DINWdoBuJ3jPz&#10;X+DrjfXKdP4e5NloAEbhPAVmTayLTCMM2/HcxxmUMTMVq4/BZhUKKm8GxTrT+XuQFCHsPVszvh5B&#10;9j2zLSslGY4cULIMjLLX+4BXI5JG8IqYknU5ETFj0WzBPg1EtCI4corCPSQMuTdwIG6QhmyskIWx&#10;CgGyKSASSWMzTiWlnfRZJWEzcxEMkRGQUBzqtJdR8/tYyLU7fZazo+UEARAILTyCg3yBWBvEF+IC&#10;78zhKYeb/MEJLpDm+NTWJGBwrXDFaoS8j3chKEeqyKCSm1HU2LWWYtHYBo1Y2Qf7SjKU1T2sjKiN&#10;sfTGyvYRpnukKXvpg5lkulGqXA1lXJLwCtzLiK/CSk44CdGT2pmx5kKc2BACwgOpwciYX8jJMeTG&#10;5IT6wClp6n8jLvNmxrcOJGIVGrNqq340bdpAijJAOnGh9e8krI2ebghrRLQo5zFBd1bZ0zZmHhSA&#10;svSYc1ZT1l2jPXKmUY+UjDmImTxV3TAhQJNJVdUkTI8Wtb+Vnc4LFlT2HHwqU9FarSa1YZSeZcFe&#10;HTssYIUgIiQcs9GPGyBCqIGSyyOsRMH8IPblNKsQkyjo0oGVfmEeIg+5dhA0HyPcRdb7V3LOmAlD&#10;Ra1SyJhLOjO9Je/aLMf3b+mMOf1F5K9XypKrmaxn2JfhSORzBi7pRRdlDHfkTjnxWWR8dcGfumn3&#10;qw+EJlsx1YaJkbC2SpX3RbPw9GBX1IihfCuqehz3NUpvhGPqdcnAEr8awTGT9rKzL2nuaPcOeO2p&#10;VnGFmNolylVWOrMlvim9X3v/51YfeYsLmoTKQbjZSDZvRpQUmDAHZVU7qyWDcBmiajOOkTHHZ2iI&#10;MY3NlmDzGRv8YJIQqGdnPNkFXIXo9uEOmpiDfAEDAFd2E7BoF/7xPj91+2Fbw7s5oVEfofvPDoNK&#10;2SJ/27r6SEnPZD874n+BOVeaY/IG1w96QV+4yVWb+w9u6r5AkAuwaCEyrivC1vtXiu2igRKuNR7v&#10;CRMlDVQ51JY+KSSAkPch9SD+9skkS9NHOO+Rbc9X2F5lt9pBVdkZOE7Vl0sWq/cEdnflIcUpokda&#10;GMgHrIDEjkisBt4O7VRciMxuZGGEZtcBCGdYhXc0nh0hEBFf+L0x94O/eIJngEb4PwF+kwXmXOZ4&#10;FxeTxXJ4dDJaHg9ni9FsusWexjj7wEyHMdwCQGrzkY9HOFHavhU7M2hXzbMugiDVKBaS/u6nAq+o&#10;KtJDPlWkUYZ6jaX37EuVVX8h7p+yUYLjPFVHp9ot/eIMu0w37a0RGVyFPaotDNX+oL88QgzWHEck&#10;Hp/ge3T64OTBsb7Hpxg8wwttkdgMycZAxGJrMJ6wTZIw9YZT8hi0j4LSPKP6aSpe1vGI840DCCkD&#10;HTV43bdhtF1PyqyynNsKwot0UXFcL7WiTJbaroJIf7enJSu0FGPekQHFemWi2xPLGuUhtnWZT5TG&#10;DEZUd7WXSM0Qk0WopoKqPa5WC1E4bWJM9fOaOG3CgXMlivtt1hoHEzjm245vx2SLT7yA+fsZHDVM&#10;Nh2m3GHNISIcc8oQGQdVTA3PMLVs88r4Oz2azI6ms/QXS69GE/tOZse4xqPZ/ATfASBzcYJX7Dtf&#10;mCcJK/NsxgaVAU2YJ+q7fLW7Pe7a6qpmRMM7ZXJX1DuY+b0paeNMRAekkW9L6amuZXdykNS2BNiu&#10;0k4Xw8pOYNlkgdXqM4s7ABSeYpS8PD7l9+jkgf31r+3wBiwETCLZCcbLgM5jH4Wk8Brqz524Lbzr&#10;qEhUwsYOVTrWkQmHU1H52YjdOHI/9paIfI98MhmD7scNExvxtxuU70FD2ytgGoixhRmpl21IyABD&#10;crj0DJYvxIaIrcx3G1a/M180KntUvYM78Bg+fvwYgxebHhpPcSgkIsQg6FvkM0XQ9XwwWQxxBzg4&#10;Ww78wsJw5sfbEWzAqQXjLE+2Y1iRc6xpho25Hoy3w4mBs+1TNnIozHc3iW7Bni0R21hdFrWIvc3B&#10;6Y6soCzDD9jkjVn1ade70hC7R1SHXGXjqnbqqMW0WEp5M95RnhFbt6MhYsw2OO0Ma0vGR2P0iMvT&#10;2dGD6REiqx8gKIsBCXAwYwLFdvLwXY8AlEDAJaAQG74dY8UeorXSUk5Jc7Qp7soKVTm+2AGvbeCY&#10;lSuSojmWgayyauxy+GL0nTVWLSJsmb9kO0O61h7L05EnMiezxI1ZNUJ8o+Lco4Gkrb6roe3opfkz&#10;ya31T/Ws2/RUg4MosaWWpfWeDKlRzlxAI78hBR0/MV6BS5t+w91oij5/i7V4kzlMv8EIsOhfv9iN&#10;5sPxcjACRC6GE8Qlnoynx4MxxPrYLMTxbDdExNAUgLgxEDSTEE1hezy07PaaSX+jMnT3wOJU46yL&#10;uB9Ro9HAvkfT3ukVyjcnYe9kAWXVjz+lM/RnsbLvA/Flc2TFsco4KBTVgHtlM8B+1QBErFnykQQC&#10;rGcIMDgZLY7Hy2NcTI9OFbMlIxEDZoQmWLyqrXfKD4S4E1f7JC4ZXvYTHfnw9Tg4ZeIoRWqIRgGO&#10;PUpjghJ/2xRBKWOlysRlDxfTNCpUlmF3/o0EHxQesrF6N5VABxiBO+SQnjKx+J9VP/6MYBoXTdu7&#10;7EmiY4XZxx6GLepbctshouxDsPwOBh0AEUAGEw/2Hb6IfeSFrViGMQiDcTjBTTsGFxGTkxnu4xob&#10;msCcXAMFLfSa9iCcpXjLiibpVTslJ2DW56h6mXnS86cGiWVfweqze2BX2dFhRlJjb9/Y8/dRSNIj&#10;w61n995GRsYlVZZ1zDKPdw6SWlYwSjDbDH9t+3bbvB8+EPR5kAG402aYWeNfrFFymLNTkm2JJ7yD&#10;vqOHrW7CduiYSp4jAgETyhiCpFmUTFYP0tmYoNCormwaBQ8iUeJIT2LE/DbauhPEtzJpb8uwg9Ts&#10;0Z0qdafE96CNIMD9C+gZSbCQ0NBGyf7dw4WGs5LPEhCYniomE9AKAhJxxR8eRGXANSO8EvA6HZvd&#10;FJs5np+9uby4WW0wyB0ABDf4Dmew7zANAjtx6393PojejGar4WQDM3AyhybAWtzgSIARcHC6xjKd&#10;8dFueooDVWxLMYsz32GJAbzuIz8cMiobCcu4GTU5ArycnjG9EDZCrZjIukcnmpLFTGgp81Fjggx6&#10;eupGmYxVy9w38u73z1bNGnEqNiiyYg9M6D+I4BFDSQbvRHGkdAL7IBtrjCVWOA9leLOeXK8hMKPN&#10;6Gg9XG5HR7jYDJfDMXzKxzuMIeBsgfBMju07PbHvGCOJB7gYTI83k8VqOL2ZzGDTYuwwGcxHg6Nq&#10;h0SbsYlbJUaS2njVJ43elSsw5gZe9fFFNno82vgsqjR2ycRMbddGf596FWkg1ZjtgVvM5iMy2mQk&#10;7ZGoM2pSIhE1LpLdR3pj92P0gCzftdpOjrV1J8CKsU992IRruWtwMCpTaRpmqXTpeya9Ix5Zn/GI&#10;PXDGGoi9a2lyJroZaDuPYUhnf43m/Xdjj3jfv0A77KKYvnjR5hkd2A38UQFMT/fhVIk4oDyO8QlY&#10;RJOODLWXRmn3dfd4fTx65F7P6kRYF8NVC2Ui3/y9O+Qs4iF2BiK4lKQMAiK1EQSjBMdXDBa3g9vN&#10;Dl0urje78XYH38h4s8XsCmR6uh1g6IA7U/SXW0jFcIr1V3ChcNZlOJpjdy8kgMCgx7XRgwmS2Zsf&#10;/JNVgW0hhggO3r/cDuGklvaRsaxdIql3ojAaR+WLGSzwJ7uHblG5Ew0diUuhZbx1jEq23je4lRpz&#10;a5PPqF9WNfZyBHU1Q9xEO+aO5SiIFUMQmC2ZhoBuHQRtInh6OxjhuxlPN6Ppeji53eHncIU9YtN3&#10;jIv10P+60OO4F5srBxRi/alvxFiVXjMDGxfgFjBdWyIKgjsgQ49Ua6InedptH1ElOuSAmVNouhug&#10;hJVMvjNB5NCs7AzaJEmURMzKXhcIRhOgtC/aKsLXSVVBmw2R8YE9CKfh9Wawwnc7XO3GJif+92Y7&#10;vFmNVuvxegM0xHeGocN2OFsPgIxzG0OMYDBCToCSuDnZbtB9IpkPvX1TYHXsByH7HsoZMy/7toPg&#10;WLJRNMSc79Sm5HM5+mnkw12rHE0KFVHaSW3KVfYlfQwCVh+O7LjrqAqVYtqdKvq60lMInokA5liY&#10;iRhegkMHf6StrNf+SOKon1wGyPqov0KXAJKur64vL6+MX95joz/3C5tixhcDZwQPrjFwNpTEOHrE&#10;LwwEeAnTTzy1yB5fgQ8QRKAhFiGytr3bMFY+moFCge6+q+Q4XyyN6oyiRvkoqe4voGVK3onq1D83&#10;YUREZGlR2/QR88dTLWJXn1GCToeel3xYb4GGaH2ElKIXNGQ04NuO1/5dbdFrTvF3tZ2udrABgYZm&#10;CcKXYu4UMx79Gpg4nLpdCce0b2WcIs2MzN4ic7eEjfxXQxwsl7KU9a/KU/mU4nQn9kYxjmgbBeag&#10;xGYlEiDa2r3kQBSVjMV9AFGC2ijke9qqGGzoNbKF48i5i/GfJYnKLnCMwM18aFJkVMUOZnR5ecm9&#10;8mMPr8auy8QA23l9+dVXz5498xxt3sNOEbAREHbpHvjXLrAFt7shRpgWxxdmLIat+NqY2r42YrIV&#10;Nw6DtkrBVqIk/9NB6VZrkfWgUN1aFI7I3MYGy8Q98it2DI06JHbFnA9qSJs6dsjT3TS4iDwXSbS7&#10;GwVO7S7zM2NdHwdZSSdhCqacnaAMxwX6QnNLwTvpnpPNEF9Yi+gmzWbExQa9pg2fMSLmHRtle8e5&#10;3pj82BydGwEp4Na5dpA/fdI0ZnJQBih7MZnKaoTCqJx6t1skMhrKumTi10eQikw0F5FC94Q1B1nX&#10;Vne+2H8ojZTcJJ/cYLbErEiDhfVX3TY4j2PQ15CMNAPrTrciTCKjUOZdZBT1goEWIwQPCjKFCMRR&#10;/BVNuDi/eHG9ujx58vj04UMsDsD6aTg04f0D6PlhBNZrYzPsMXZs2k2xczFg0nbcgZFokm3fmzVW&#10;s+xWmLoZYyZ6NxltsXEdlu/ZIgPML+JgFYCkD5mDlCShVzeb6WrWiUVAVCZZ5fUKs8p6goMKpgTd&#10;4FIKUwcetRXaWB3S3FZ6lpWSkR79ZBMzsTwkulDibuY0kuGUVZ2rRwzgu9uOb7ZzB0HvIw0WYevZ&#10;yRYc6sDiW222Kxzz7aLCL/DR3C+77XCHJSJ2GLkdF2Fz1XvGdLfXQZXu39xZyp7Q0ygG8tLco/S2&#10;dhdHmGf2MxZUz6GGhtxItad08dyk6kilhnHdQUCMfIh9Ca5xUHAKBbNxgEVqjQfwLgM0DLmwERc6&#10;SBx+vFuZANm3XutYfVwz86zJCG4EFs4Y708CiNghRxKnGvETJiQipB89wt5iTx599BBWHRaRYKxr&#10;c3xQK0i/7zrHyEFAItyCsGIxeWJzzfa1wY65C+0vZjqsbjg+YGHLlxnLYi6ADNqMJJ6B2jKTdW8g&#10;u4cU/nxe6SmIJTHk0kGIZP7qM22wUR1OTXxkAtmDkqRSsrtI5Y4jjrdcbskJOEzBcVGjTxVyEtPj&#10;bzBI32Ccjh1f7MuRxAp952a35lDjZzFvUmdiB3zcr+nFz/u9/qHeUlv3yZDNnQ3w24SNKdWgffJv&#10;SxNxikLIjYsssqJCOnXVGKHyYA+Akg1Ce38a4UIagbqkHb1wi/NEjSKO3be9aaerNWDx6uzNq+32&#10;djEZzGDcjTALuJsMN+PBdoLVo7v1aIDvxlyC5hWEfqJLTz0VNy/2E88Gy9kI3wVCzdxAQf7V4T/J&#10;U5nMkyoCMetO1ZNk+h9xs80uYGV78rDNBOjAnbsOLSPPG7uvtj62p3lCLGJ9o6DjJhud+cjPJcdK&#10;hyIJJcmHQnKsTnbfmhWeEPSWWJZi8aXuqgb8gRKz8GAJwqG83mG8vLVR83q72uxu11t8MQyy4bNH&#10;Jth+2c4mykrsNQ8yQbWQbJAVbeIRBUOvSJE62p15JrmtwLWnmClZW3U6hPkeRYgDMVvqBf7SddZd&#10;U+UAI8471FTxbmJiW2RFqzjepxKZcPoKYnEV1xhWY8MPrIvDU4yXq4JNhD3gxR2K1ZlWsSJIz2Cy&#10;2Pp4jSpgECcipAx6X6RT1q8ub559+/zs7WuUhaDp+WyznG+PFtvlYne0GJzWv0ez3fFssJxul+Pt&#10;YrJZjncLQOdwMx9uZkPcGZ0grharnEcDmL5sAzMv63BMAkRPnxaKwBEluGza7E6W+cGyKmnvJTTd&#10;IqKsYjLeJFpFaWgjrLxf3okwp7KYTNJGoOGHUiLoKatcCjS5mlALgwTzh2BrDneD2BDXZ0Bsibx9&#10;MUyGxxmmn11sBsC+Fb7rYfraNDTw0eajMRtDg5WD8AoV9xS1cbij3ctHHc0k1h20myIDD7a7ALSj&#10;47kr2GXpM+mSUqhZo5aBwzTKDvYxeJ2sYLAaLP5GOvvUq6SQd6o9wdJz5i/6kTM2N7rBaLma7CWa&#10;8UPFEfDxZgWViVQJAKiHf8BW3wnj1cwScdYE95EURunV1TW24f7s008fPnyAXbvm08F8PlwuRkf2&#10;d3g6H57M8Hf0YD46xc/l+PRo8uh49uh4+uhocrIYAhyPprslUHI+xH4l2OhziSOD4GX0vQ0p5hR1&#10;RvDagSl+NzZMWw8ppnOyiUImNqkrUFbZRZltmzSUObQJQbcQq+sT/w8KU0ZSIyviTfGEPUqWP29C&#10;XLgbAn+yL9GLNnYId0qwLmlGOfv9WBHXjSHPeDTDqYpuISY0tMAIentSF+ymYhp2+RgIfbsZiXAP&#10;4YvO204TszqYJ92xcD9/QkG/E2Q0SlSbaDFnagcK6k6m1sySZToVG53EZIhwp+qULRubXteRNmFK&#10;xjoiiPZP6yaDNHfOzx1Y/ZnRlnEPmfN8KGvxivMaL1NcLeAqDfVSUAqpYs4cxSNbLkhlK5TSgiqn&#10;M41FgYoRBlNjkR3PqTo5xZp67EXjK6qgR1hqNxrhyPjFZHiEQ3Bn46P5+HgxPFoMF9PdYg7DcDAf&#10;b46mBoLH893RfHu82B7Ntsfz9eni5ni2nk62OPvCp5U35oP0eRg/ghTXGB0hBgfin+Q+U2n9ZM2l&#10;EmrmrCHZM7Sxo4+eRwluVD/dVCmNiprdjFlJJeJN5iZUohAI30tKsvwzZfNN1ff+ECYGZ9iLhm42&#10;jUajVpeUk5KCBnN7QxQRzIrmnY826AKX88ECZ8xi8gwhNLZeybZAwtgZkyLWxJxGSR9veSx8AmEW&#10;szCYoxOd7I4gbpCLEcKzze/cEy8iS0VnY7s0ZsiUuQb2mMtWAynbRpkh9yjDHQRktWiUk54MifSo&#10;+TIh7JmVzREMd9i/FDLlPVRyBttF1ad2s7rR0CYxVGqAlE2m2QZXWKMGl4nNzHIgzHex6d9qi7lZ&#10;8y2z3KinbDjgIEefGFaz+xXbWZZG1kmvOtqDyEot0pu4gFlnk8AjCKvv62pdip0Ehd1GYO7BHFjM&#10;x9jmdYbN3yfY3G60nOPsn6mZhPhrp6ThETIFqqaRMuQijnO7m0SDuBL1IpqT4FLU1EgSrDKfRpnL&#10;+oyecnO/ZFnPSbVsUxuhXlZWZtxpxMdkGjsw29ivRLXpDx96K0Gu7cUxmk/gI56cLCeL6Xo23szQ&#10;+Y3Wk9Fqjr0vccYyhB4DNI+0Ygiq9YRDhLCup6PtcjJAL4ue1dbE+xMbcf/sJ1VKeRDzSynNbLGo&#10;k23t1Si3PRPfT5w++FuUCs03KH8IlXsz7NNdaOP6KEKVTAqLIqgk0+DPP7igrYccyk22JcZMzPli&#10;pITDkVQZhdWKNWoEh0dJu9icjaTjNYzPAauvX79++fLlixcvEDhuWeNoVBsvwyU0BK7Zxv7ucsBf&#10;3+YfO3MOMUkCm3Exx8VuMRv4X3yHwE2A6xTbPoxtU1AO+FHtNthSd5GJHbkjyItGWVBLM2/JYmFZ&#10;f7GLKNPWuhE3Y5pGrgp34tPunFlB1ghvNa4UkvBF9Fe2qq+WJDI3/uRTFhE5LLmk6JTVOchGG+WM&#10;Eb6ALhPzZsOTxeBkjoHC9ni2PV3YAOL4aARnC6QCBuBstptNcTLk1gYN0w0czcvx5ngxeABXzGyL&#10;OIUZAvwxUPaYkMZuTPRwWJNxtZFapZGMlVpA7Wp8XRLYpjvMVgzsxgglfh/kyqSRP0mnYKKUt/6G&#10;CKvDHDTOEPdwYchSD2cpG4KTwqRHUhd7EV1bVHN9sRzlkIjGk6fEt0gV0lAMmIDOwTiFwteJyBws&#10;M31XaC7ywlrmzz///Hvf+95nn32G+MSHDx/iFcglIBfmIb7uGzJPOUxm+1rM4QBgB7sPf2EnzidD&#10;zJxgrIQv7ETsmm2J8bqZAnQLRF/QPYWhbGNmBGqJIAKURoOxUQ30SsSCnq+3achBEOlf/w+VFUWH&#10;5YKNEqP+lDSmtJWXJiQYJg+P4VCGN3k5enA0fng0PoH7eDkAPgIWMQV3stg9mG8fLnb4PpjbNRLD&#10;nHx4NDWj0s6aReiCneODL8zEexDWgXfduX0oJncLWKOk3aOabVLXDcT3LigD3575cKKGe5Eoh3gt&#10;aXQ3Si1ONkop9kSKhoLgNTJT3QD8obIk2Kbc7ZwmJC72fp8OKOELQGMYfTgJCsc9mc/Hwsl03KjP&#10;d2BWGENfwJx9sTkTnN/4YgTNI5ZxhC62QrSvzSPbADnNE7rXwedQYB4W5kkmJdF4EULFrqlRduOA&#10;UQkyOyi+WJaS3YmtrkfNiOCP8SgrtyNxH/VrFO62FzsypABpZ2mOBzUeyShnLdrqy3pqjMFhknW8&#10;NhCGE9nHvDgpGSOG+ehoMbZohOVguRwcLYfHS8zCjWwWboFZOP+7nJ4uJ0cz60qtBzVpMRkLu77t&#10;WZhVUIJR3tc7fZjcU7fbknUxqi4VJc8PFl02TccrGSWZqEfh7FlumSwZoT2sGqbk1m2REsIWe+K2&#10;2vFdptHsX6YLJdsFgsyZy6Ip+RpD2MW/+Xf/miN/cqRRx/DmxcXF7eoaeHV5eY3JaGR3Dle3HeuM&#10;fnofvyNEhxXMDJNemSchGR0YVsOHeLScHeMAcexoh2NU7FAUizekL92i06rBRRtGqzFEMNmHutCE&#10;LtFKPUx8Khs7ZlgKh15hjRqpIvcapUS9GS/a4rmiZLRlpVF/o9TiqZoSCXCt8S8yzPIXZFAg9FOM&#10;yiQyktSIMkhgK0mqEZlN5G2Gt6vt5fXm3eXt+eXt29UG4WmyrJP+VMI7xH4Nxl58Ld4NIwyA4CnC&#10;EnD0LHbFnm9x+Ch6UIS4YrSM0Ui9iWshcpLkRmFo7DtLmcla7SBMZAlKbkcpyqRFiTMF7JD/Es07&#10;GihrU1WNvM+UqLumojwj4KCqRrVqSxxFkQ5BuG8QfkCXDu5cXVxBqh48eIAcAKYXF+9ABgw0vdin&#10;mdTlU50FvqM4PVJiKrMGiqP4j598jL8YNWOwTEaY49tjBBnTSFTVh9jkHzswyo8Ptw09MeFSbZ5o&#10;uMeWMEXCvFB9VkgqqvuiUKqLC04wZWJE1kcNL9nEd/uwj2nIu1IKlUNJXqkhSKPuKHuxjRJl21F6&#10;I20aRBAZxZN4zUdRCkspz1S3DkNGnfhjs3xhNowjBth0QDG0uzwqHCjQu+KTbPbT+kXzQSOUdYwv&#10;PM5YvWpBqTYvV0219W+tX3RKCTYJib1USZoSd0tsyflM5KLMx0eNIirPXR8ga6O5kc0dCtvRLJRD&#10;9aalmuBdSpd2XyViqlvNeN5GG4y5OEiX/Cc1IO7QjisVOHWwmObzj6J4UiSsk4CM4uySzgxz9yRc&#10;lT6sRhiNzSIn3PR/bPxj77s96KXvJ3MiMY1jNzJdXX2VQ74gUWmC0pqokHfImWLBT8YE3mTXpHaK&#10;MieIKVmvDElnFHQNCqKqZH17WQorkilA5IyeZjWlYHE4TC5FmWOtZdcrEzGW4pKxKJabAagE1A+3&#10;8/WbJjwWaeDTbvaXXw9FTPd9zs3cypiXs6ExXMw4iMwgcgA3NPP0GFQTNxFDaqMMqO6yi0uRlki0&#10;6U/s1MvaZdreoeGZfJJO6ktjc4v4TGhLHBTlWRUkdXxFSMH24k89klhSBvhTZWWSJgGOkpAxJ0sT&#10;ixMxbSpDGvRKRWfiWJRtPkJiDDU4ZRzZFVuHb0XumRRVixoo9uKMTS+wArjr27A3H/+qTHEoCmZR&#10;YKOigApTk+RE21BPaXa4h9GY4Avva1NR3JcCBBg0uisx0+RMDiJ4dUth49MoQzEBOSL81c9une9P&#10;AJskCiLbXkDZP6v+KdXpsRaKQWU1QQxvEugVqVDKulSlf9FM6Z0dGt0u0O5pzg1uZZ980090l3Yc&#10;LexHTLthLIzTInwWDmdwAgfNmYwVn7W9PHoRUoJOr9d6J2L+9yBMJZSIlsFHb1reK2EmnO+TV1Yj&#10;ZtWTUWWv00gJxRV/4b6DAjWakI0vStdIJPevow4iE2SYHEakmNoSuyze5yNEOOInkJhnw9u5tgj+&#10;4no635WLi6dw4V+oAJw7Fjfj9+3rsytuEFoXj5z3+zywTyKIi+jYNQmecJPsYDUimmRdWcSaRkbr&#10;dRSqDGPOKqINQyPTY48Uc1aaWC9WU/l3kKes2C5tEpOVHqVQjRj7SaanJpMS9YsSX4Yv8OOn4tiT&#10;WB2yXw2nBHuafR8j38TSBMLnl4F6tY/doWBYSLadKWtfW6RkJ+mkOTnAow8ijNpEgQfaOO1xPBE5&#10;n3E4si5KTiY2WQ6NesWbzF89aJsAZOU2ZthHwDoo6SYyk9JShEpxzZjQKM996BFv2em26UV2X2+R&#10;zenr5gT+xyAX60Gub26wPG6GKL9gwGXN6m2UpDdqH5qMFiL9hFqSkOaU1RhtNTTE86VVFAJ8sNzU&#10;g2QN0ewgcUM927AEF4zKZiDt2BzeVg1CpYm0zZNgWwc7D3pkezqAXmx5w8xtESsxgi/glkBNpeum&#10;akiqWIzQPGt13ici8BHzj3UvX8n66sauLxKWZcifTJB1M+rTVKj0iondUt6jT/a6WipLk1WB3FNf&#10;Ikoil8Q6PJW7g8yp+jgIjTUyLfe66no8ANfMVavy1Bw458Z3sbFW58oTfk1Oqq/d8Zd9bOB7XSb4&#10;NM+KhWwhlGtnO8j54gfbJAlbH0pJiIZ1/amJgRhFPpRY0CjzUT9Lzsc2xXVsuEYBUKE9S28kKd7M&#10;xDIWqjG+0rRJTkmqpDSrfllcKUjSgsZ323LIaipRVCaOD1VP7EekAFNfv3nz9t072ESzqc1KR8No&#10;L3uWNeTEJJPSq/pS9aQUnDxwoy7oG/nY1mBhwsOqRsBq+zAr6jOqQmMA11Zi5frRuySDH8woRpBS&#10;JkrQ2AykR5yldLLE7EVxhEyk04HpezbYQUmNONUhiDGfEoUl0+JAR7kohRwu5Vu4H5UkUsj7rDvL&#10;It+itRgtoKx2JXtJA7NVYi8ghWFZ/DT6SF/LFL/mYbQv8A87G9kAwqxFi6phbI192pgQNbCbUT2b&#10;L4PX7rcywsp3lSDypCclZTJKe6aARIE2sg9W56Dwd2TeUZH4Vqah+hlFiFrZKG9CW2xg8+mnn2IP&#10;G1xweUmGY5nSk/mxdJaS0MlxDPYmhsW1tSiZTmbvMwyS5q5UyMfBtU9U46QVblDgPmxa6gTpMDug&#10;8oqzaZGGVmvExwh/mepG2ZKIICtZVWREpI+V0h3NR/Om2jWTHr2VsSjSJvBlGpLRmD5KTxQFjUx5&#10;MxoybL9M66IE6ylZJ4JFIe5HYsS6iKG4GR0FZIJy4E++GBqoNouVOvECtnDfqPWDnnz0C8Gx0UP8&#10;WhCrL1umlxn02uDaXCpmEJQCnZFXNp/0J0tZtnLZTKUKiQ8Rd9SP0r4oxzEZHByUh8ZSJFGqiCob&#10;M2xENAqDpEJToKUQRhXIOrM+nUFkMsU1kzeJHO5zz5iMObG9QgVT4dzai7KHyRP8RXALF5BIzTvo&#10;JLywRGVOTCTseBh0e3+bZY03z8/PsdWiOy/NgsOHjsCEesHEi5hokBfXOfig2JcfOvp4Gwq/2sRF&#10;La2yKJSNEtDdeFFqBUYZfLTlkPVCjcnkFWPLRcjuJkzVkZRIPpSVRrIlMmaso0TGEg8SE7vl2IXo&#10;2uGy1p3EZEZAy/pOikYFc9b67muuf7GbOqaebR8w+3r0FUfHho/3/kQKGzNpEyFKWnylZCmeapx1&#10;bwp7vqiK9EyfJZOW9UTke5dCOiMClCCjwL67lkIdQZwfPmR+hyGZZS4dT9gVNvekWzNF5zbTpNNK&#10;TcoHq1scAzk4Pj559OgjG8q4r9B9f7b7VnIDma3oUyvuQEw9v9uDPq1iW376vp0V3vvux+wl2IkR&#10;H+kq4PEqaUM7D10To3kBRnCzyUztCZSZHHfjLO04OSB0obdKuMwwS8W5c82wHsAR5SDrPIV0kbBY&#10;XEmwcijFi7ll92MO7MCi5jOx0vBnvFnx21J5iAz9elY7x0SrYwqQ8qSl8BmSsQXdv+xzbo6APiLO&#10;vi5INnaOaZRxW5XFxlh6dc6kVSjO/JRyrmwzOyU2FrmkOzElIYYLGxpFLss2ZtXzUUnzPeCMr+Cv&#10;PCp3haG9evZ4k4mpUJWRWE2G+B5cCvYqVTVTWxBNo8mlEAKHQwHcF+hTEO22XGr3jFfCDVLFERUu&#10;EnZLB0ppSxN4drSzMRIj69vb1dOnz376ky9ub9bunISX0o4ssBNucdyFhUG40NsBj7jp963ySMNp&#10;Fps5sS/PUrY5k3Q4Lok2ZQOuujYw4tYyQkEIuKg88FRpyB9xEC/6OQkpCLNHSyXUaKhvpXk2t47a&#10;Yt2iIbif0VZxPTK3AoscBSJSuB/XPm0SzGZgVhLZTPJ0vzGTkozMfoyiqcTKChe8KShU6YFFJjke&#10;WW3vEe5xUU00J64bUIYpI8vHvtbW1mviawdp2wnxJg8+x2xCzek2C0tM0fukB/PZNp427nsOgUjV&#10;orERvWppVqcbCqO0REUom7sEO7YpeUUTMrKU15FOYV9PES1pa7xTcqAt/8YRZSk8keb4NPKHRWRP&#10;1UBihUTLxSt+E40lzyOfK8+1oYd9HFx8VOkBCtwxOIQnkyjO5lW9YIOjWc2E/LXpQ2rHDm5GrQD0&#10;YFYbRhicl7bl7M0NYMuc4TjzxA8zs5Mrhjhh2TY0dosOkp++iTiTHAg8hNxrpjEI0vlHPQm5yVgf&#10;fEL3Uk1nV/fV8BXjkj0YNby/8JE+/jVC7cxoj7ypNkbNsmqTb3lM1LT0zb3P5045aGNLlBhdECRM&#10;1ZRYUAbUQzINlYdVYAIGYFH+lInybGROdlP6Qw5Lf3ihsZVcDeoq3K/S9Wl0AlQN1Ivx0UtQvhA1&#10;Pz6l0EoS4kWWiWrXi5qfcSJx+07l9BfCjF0ALazq1RdbNZBRtGaiFsef4Jh1kFUAckVzEpYOytsU&#10;U/rILDK3vuUfJVIFSAGER4A/PD09PbHNunyttZ1sa0uKrbOHA9nOePQdRnC6xQ1OtbC5cEtgiOlo&#10;bTrFIAwPVKQYIX8/OGi/qRR5FO1YEW3q6iqDtxj2KAylMseP8DGqa5aG9Y08op7jL9yqHLB7oJuH&#10;W4YNr/hi1OdIAIFeAsEM6ShRTeW5EM8zI1HqzbZQM4lmFdGourqZy2VTvDdFkHTqLy/KO8qwJMzu&#10;1Fkq4aYoCwSZswCCj6SiqTfyaEeWEpWE7RXZS1KZhs0UiS8HU2rxyLrI8NLxElPG16UpJpzF/FUp&#10;b22KKvqzhlbVYlasZpZ5d87IJ6tU9npkctkx1PmZS2MpgbrDUqA8duQDvgP/+pHw+FSOl70OshHV&#10;xKGTS11yxfzc9JasMoEskr3VVVdJ1oFNllSeSfWm6pxVD8kwB+TBKGleEneAejAD7dRHW2BsQUCI&#10;7MZPG0iNJ7iuvjj2jEvxAXPYphYGhjPIEZDOLIkCr/GIJDIZ1YbNSWbhQ78DcBmYCH9qPI+1FNxG&#10;6c/qGNvbyKgG5u7DN/CN4iIO9slZBamyvJO9G5kfVQLEcC6+rXU6ZJHMzPpAlVtmqEfkPMWlO//u&#10;p57hPrJdIhuZGTUna7u7Fp3UtDIz78ox1Vcw3ZZD232pYpTVrBYZDDXWURVpfEotEA3K8K7sakvf&#10;Xfr9SvGVFhgAIs44naKofFRcdlHyzRvIhlk0g0r/E1x5nK1mmihvjdKesXEfdSF4EuJUUxmA9g28&#10;aJPp3M9y9MNLgRF+uuNqO7pdD7EvCZARP29uN9izxE99tC8u7MtjgHDQOI4/3exWu+0tdvV2jxHH&#10;/kQ62U3o6AGTZlK67WoHYTmg2v3iI5go8QJ5MoyIus2FOIIhcmdf2eDxxc1awxRHzcXOUzkE1iNb&#10;ejTYYPtPJsHqrpFC5DGfqE68riSgJiQsPQIrgUZUZbgTNSd2AMwUT2mwxxz0qHq3XiU6BX0u2ZzE&#10;Po62Q0FtA3fPx7uw9NOSsWc0b3T5kXQa/y0G29auYFEf7GpS2w5w9JqnLxsoa5p2Nd6/yNES+d+d&#10;A4Wkmkpycp3otMQgzaTty/T59lq7SALj/ZLzUUobqyDJb2BoMcUfBSDmFnkl4W/MsLHVMla7u9/M&#10;QJcNY5IfiLy1tRh2VKJPHfjsgTG58r3EckVb3ojV2SDeTjVIwCswjBCEiL80XwpJ5hRAQwfPUsbf&#10;/93vk92V9RdCGb2t8Tbg6Or6ejJDoKM1No6+RSj4ZjBaDaar3WRjB0LucAgkrEUIvZ0DibNxd0Mc&#10;eGZwaaBpGmGY5nPEPqVkK698StGCxH2mxD4G6j7eTpNFnE92+sw76nMaYlM0aTNo40/khkoJR7hL&#10;40HfR2qSqFtBasjfbEwkRaU2AACqNb8mOVLgiFClWPMpMxfA8V2ZxhoGKlvlyQsST0SLKBZlq0lK&#10;GrRMPIwMd0r2PahXz7tGl3ifQkFTWnQ15ME2dbNG391gCzgcfYdO0XAQ3aQBlXljK3SoIMBIczB1&#10;1LN5FQvARtiNRtHSfHcnNaAYb5JjbfCnTNhe1itXFZBXXppZuuTV3FQtT0m2JC6IME438WmWc9bE&#10;bDsRTDHrqEKb/PR/pX/KNjZGarM01vJkSLUnpTvJPGrK2xLzDait7YCNw+yt7nuEioJHMfDYDINO&#10;DCxh+YGTWI/nbW+Ht0sZwTGeSc9d4zJ+isOuX4RFo1p6h+uEhvLpcHzEuiXRdFGF3xDbcrF7xoD3&#10;/N359W4EKFxjCsWx6xbnghv20SrEnK+BoNmD+MvzIU0ZzBDkQhmfOrbds7mpinTeCq1MMyoJyciq&#10;F5Elan6knLIu1wC9USWOZA3ZrUWalGgUEaqQSCX9stgj3yOT+RYJE8+zikTbmU3IVyIIlnia6Rhf&#10;tAki33lYotDIgdj6MR+WuR99+/kNYUBtc84QEsM7PxUePuTr9eZmtUXviGc2yWamoomNO1js64E4&#10;2BvRLuxIIDvyh2Jg0Tb4zzdK32/sbtJSB7us1XqqeiVa+y7WSdgLP/WgbOsKbVNnHXGBeUbZaxOV&#10;2MRZSykTybnauswtU/uoGmUTdzNK7zbS3HYzE1or1DCBXi92fYPtarTFqBDoYgt6gYaMNTAp8bOR&#10;TE/FEFU/aRMPinLPo4PI9vhoaREOafC1N7pdtPfLN9QQkfIAF/v9cmhnjH/n+79DlnEOl6aT1JLX&#10;SAo0nOKwPDcNUL23b99dbMerAb5wEbrdtxkZ8BnqQb7NQkywmC4GMBbsZHFnk3X5fn7AxO1lMMMZ&#10;h0WtuDJrg9q+HzsnmyuBo/EkHIBNQcnEJcKE4ENMERY0ClnMUAmiPUiztBQd3pQFF5Wk8T7Zy8pK&#10;cGO2fIRGYYlkUWbeRvmO/WSJcVRRFqSUkYBID+9LGAKH95O/HEwiq8gQtwhtJAxNuFrvrm9hGMI8&#10;hHtkd7ui58T+brYmSDbbNhih+4TMUGwgRTbIqHwVDoXc+S0NIFh9bgncCA0dUChW119MTeAV8RH/&#10;HmqpCgng+KiOPskNn9KFxJl4mJUTFreKt1EmlbOYH0UoFpEVl+msYIX39bTMtiSjZGkp540cjiTZ&#10;uhEPJXaGDzCH4sGmFoNiW/XigQXnQfHtUBCuRxPNlLRwx8hHNWziAf40uLs2m8V8th8mVrrjBOQe&#10;lazKItKLS4vWCH2QYXuZCsZNutokTCQqu/V2mER840OhzeB6PbjdDC9vtterHUZG+F5cb65vd9er&#10;wQ2+t7srKAa0Asnw9QkXcy6gw6hW+zEinC4b4C+Zgju41riYVhJtE7VT5uXJ2i9ocnKNxfQxnzYO&#10;NMpuW2IapHrKSmWJVShRssNFhQQcdxMNtaSJd/Q6DdJY01gi6SdVQq5SymM1WRzfqtfICOYjrSio&#10;AUQq2JKttkMDQZiHq82Vj5f9C4MR93EBiNziL75Xt2te+E3IzxYOaMT743R5QCdGHm3cfv/7UUMq&#10;o6+qQ8tGD5k8tLG9TlutCnqlhNG6xvatX5lhRNK+uXywdDYEBIrBWMNKDTcU3SZEN2fnfZoHv41p&#10;ERntuur1ElvS4l2L0bfGqk7U6yC85GfUvriv195vWO/x9qYKtc7xCOeZzVCJy6vrV2dn15vZ7Wa8&#10;2Y2xw5j38D5lbLUcrHAouM0ew15Gt8/BMu4A1yzgBvWYjQd20t5kxwNS7ExIfVy/KW2ECSqkzRW5&#10;ExA/qYqEc0FJrKGQorxZYoQS85EaKV7QHinbLyKpGEhAF+7wRVQhQx8CWVZoJE8ZEunwV4P9+Fb2&#10;ivLM0jA30qYOk/SXTU+u6j6Jr3I266liO8Yte+DwK7SdWXZoIvRxAEGcHHF5O7xewXniW8ZZD5++&#10;PlJGvWASwh6Emrh3xeNV3bWOcYOJu+/ggCEQndg+qK787qEXoU1HH2b6etWMJuoDCY2VrW7oEVoq&#10;7YiTwWKVJ21583O54VOzvGJDUJToUE3jueDyJj3y4Yi8QBtJ4kh8bwVnKFxKS6Pms7mZuYSwjSES&#10;iSicjWKZ1ZfjVrr40YI2nWBqz8kCeBFtcoGza276p0OQ3GD2+Prgmqu1EV06Pvq2GB07O3kzwxmM&#10;Pm/HGoFUMZOtLdp4TbYgIQNXPeAnrS1WcK7pF0fKeidKTJWF8RFJb29ucY4obDrzkW83lzfWva9x&#10;fpkfEe5MRDG2vMSMPnMcWRPgjgs3fiKlQbnv6IkTIwez8dY3ioLnqbb1tNAwoo9QL9op6mHY3m0f&#10;DQ9jAjZ29krWZQnsyAE+Ja8EeWwMNUAEo/h6Y1lqM8FNHHVScCOFUf4CENTEssTc2KbKUNUv+dBY&#10;aNHrJEC0tq7BKxc8mdsEc/g3qzXGCpcrLLMfbjFMHtm8vsed2TYMpiLuKMQEC0bHuFuFIlgEwdp1&#10;BiNkHM/tuxymPZcsQCOgWyW9wp3IjdwJWEAhE7vspr9JcwJYpBRUqwBPGj5nsJB+VlConwmppG5s&#10;dBakVqgwK5ZVG+oK78oL5pbVMVNtQUPEC5GBmzxGDm+V/XcGMVm1E9Y6DagOojlgEbkTzHwn1tqe&#10;IlWfsMS9iehiDB2VquY3OSZ2L7OhqwW2nJwcc3ZB7YcL153ESfyUQyloRNJTyCBtC+TAylLLxv/y&#10;X/1u2ZiRoYGbdrDy4ugYqzSwz+Lby80t7D6fLCM6e68wAebaMc0m7Y6D+NpEsS/rMjhcAwphFS7n&#10;wxnOhEzH47p7lGNk2JR+1iqHz9R5wRDp5iMtDuUdDv4bAZHSlj1KSlBlLgJ0P7KFNEQEkU9TmMUE&#10;+ug+2wl/+Qo/vCbBGQJKoJVYTc70+qkixKKyKSN5GUtZ0wwNS3BkDhkD9dOmkIO72eTMjSZDQ/Mb&#10;buEtubhBhJZNCJo3GZC3NjMQwAeRMI8hwq0gSGsPyfKRBDpce2ohVugsMYww79JkiCOV8ctCDkC4&#10;B7JEzW8YSlfIkg9RG7mUxdLnqr5fllM7nps8LDP0O62je+kUZYCvRwjgjZhtfdKouUDmlqFhC237&#10;2xlcKkK+I5/GRyLXpNSMQ5rq5EMaT6QXPWwQTxhCxyneyARd79lge/35EBPysdsdHx3BweZDlKSY&#10;mt6kwd5C/N6WRCZclmcbeVWHqQ1/7w/+PVuC7VpmxMaGIl1cXJ2dnd3A0XOzfnt+fjt8cLmd3g5n&#10;LAFQa05S2wTWBku7EVxdbhgaFLpRajXfzu2cXBySO3lwPDqa7nDIsq/US3jnImTWMP6Nrjf8JJbL&#10;yhOdwnjJpfo0pgHl+EsPF/GFmVPtWXdd6yluIk2cr1DRJKYuqWkkwvwj5ZXPLT/QWSqUaSwL5U2h&#10;p5qWbyGBsDiSwXdpqfFTQpjS8EXiskaFGTE1oQy1Fo4bK6rxa8VSC7/fYW5tM7y+Wb2+3rw6X729&#10;2l3d2PDYZ9J8GwdaBtQKq6zLmO+Ow7A84OB8PMQxKafL4ePT2cnx7AGOnzePO+IQTGC4eSer4FWu&#10;jI6qTSNnGq+jwrQjWnq1SpzGrVnzNebPQTereZCYIlltgKwQtI58sipQDikMsR2ZTE8zLSszYeJM&#10;2jMyrIgqW6bHDi9jjAsxf+JTv3if3rAkYHZlm2j5Ol0PlLHubb8KQ/m7PpnvBbYVYBAbE1xjFmK3&#10;/ejhA5tVsfAtD12oDD3O8ZpYVhpKJlSZGxQYediCYDTCTAkewQcIreGd4R/80e+zAqxzGxpikTIi&#10;fcx5g3Um6+3L12dfvby53EyuYQwaAm5QOyfCoqnNHrQoIZtL4kl4KMkkebheLHcPluMHi8mD5RBn&#10;Qk4sTtcGWzQMve7mQEJWaifqKp4QDXmN9IR2ki19ZlniphDQCKhOk2E1qUVqoWgTETKYD9sva6oS&#10;qYmeyoQvspuNKEyCWdNGyeYrTEb3aGPKeFMN7841O8OLxJDyzFzNNJPvcq1LlKFGBVahgmkjzyO+&#10;mN65itIxXziHN/ny6uZsNXx9fnt2ubuAlYhQsF2K7IkMlMjZPunOG2a1GI2PF8OT5fDJgylWhD6c&#10;bomGY/cPck2C+KlhqShpZG92k2IggODTrK2LDGtK24F0v+Ro2MioRjQsOdlQ6woNydL1ze0UVv9o&#10;4EE1BnhYwCttouM1bGNjlmNPNLyE52Wz/uTJYzT/epX2r4LQVOHWCQ2VG+lJKGweGvtENORWifxr&#10;tqEQRK/F+lN7X79+7bOZW6y6Q2wMJlJeXGwv4R4azr03X+9GGCObg9ncQhYqAaPMsJyjQ5ho6Amm&#10;ky3OFz+dQ8pxNu5wPtrAdPRR7q2t2LPBrq9o3BoaEocsGMfNBwPiBHx7nSfiEFyoVML0iINEB2GT&#10;VJGIw3c5tURWMDEVQ5iINLGnJYECEUJhBD5moiaXygmeouQpK5aIT/RLSnBVU1IiVGUCFsesVEdc&#10;c0EOnQ+xFspW9RUbhcKleqDQOORP0bSc4DNMglzORpM5vIE4pvHsdvL6/PrsYvPu2oJsuABlz7q0&#10;rLnqcgZm88q2xYmjEJWPjkafPJo8PFmczDZAQ/M7+9ERvh+YXFXWkgIySW+D0vozvahqtim8p0yl&#10;VGlqYhazyjIBnygPlWbuxyKNSN1GbUlklrKtZ+WL0ouM1KjsyrANDbMSpWj7ijjCmbvXh7QY0I7h&#10;9TDmeWv50hRx3uZNOCWMLo0M9oNnG9nCDtKC+beINFhfX95CaT/95Ak4iwgLsw997Cw9zcwMSKXu&#10;eP9kPOHoGMt5IW9Exj0aUowyVRdleBmGITZ5nc2wzSz69sHlxfXLl69vJ4vVcLEZ2+QO9NIvfAoF&#10;5gamkuE5ghP9dnVrU8sWTw7bEePio+nkZD6aTW/hBtqubnbAwdXN7dU1qAFZvkkX/ezWitRSogM3&#10;p+XNDDvYNlnrCps48GQ+Wt1M3iUArhyUBBeanEhPyZCxJgkgAVnLEWVwk4wWNsEaZ6HMjTiicqMU&#10;slKsIF4haLIU1o5txGryKa4jIOItFqfAF74LrpK9BESJDitC/qhSJKlS4JQ/CWBuyqS6aaNdstf+&#10;TkH8zBZxDoar9ebdanp+tX757vbNtQVaWewBOtT0McFhBVnoeLfvAyy32eR0Mfj4ZPrZo/mjo+kS&#10;IwnujZhc8nvb0CmpraoWCsT8xUzhgi6i8KhlKzHbDzWUrRhSwgSrQ3bFDylUZUvNb4MDsj2mz1KW&#10;ZZWZZ+WWrzSW3pYzRbFeu0RhkhMIJ2Yn4DGBKeMr79bVGbAu0DZxgpuma7aZm4cmtnxslg4+aHMa&#10;Dq4BEQjUWq2AhvB8Yd89RK8QDeVfIruiZmWNi5+yDakdSExDYfj7f/h7qJj8TSVJePr27Vu8BqX2&#10;Ybl5wZ8/f3mFmeXhYp3QcLf1433SZPoIu9rYIhlEkzmpqBFGOLvZeLgcDY6xJG98vUNNcOjVuzcX&#10;528v3l0AcLGlNuasaciQDD+NfoqdGexceodCIHI8wp64QDtOH3bIlEhBJ9IgEyxgxEQQPhxRgkR4&#10;DfBhF0GJYUsTwggKLN3U1e1QlSiVUANwbEtBUXHc9YdpGCdEbOIsEItg0UIlXkvgdM38WQQJJhrS&#10;bwDyUBZqh6WaEg4kA1fxcV9HWtBe4VFypxJ/s9JZO2GusJ5Qzvv+MTzl2bPWWEuc27OYTufIGpbg&#10;9WZ6ebMDGr67HWI6Zb2ZstOFrCADrscizBoHqhKRwOzc+eB0Mf7kZPzZw8WD5WQx5/FSWOiabEPx&#10;3zWwdlKw+El2iclsBYnKPdCQOVPAosrFEsk3dYFVca3mT0btXpSrqwyVutFQiZmMZkEkO2NCLK4n&#10;zrahIV6nNWDWnsfW+L6k9sGoef/x1UfgY4WGKcKmrLhLRkJD+g2Bhlh59/HjRxgnIOuV70TKF+Vi&#10;UpXJiqyZcBNEymIg2lCz0iwKs8teEwcxTIY+01VKNHz9+uwCmDxZbkem58MB/IZ2qFlaZGxhRdB4&#10;h24TDbwKp+oGMAg0nFgw2fXN5cWb1y9eP//26bdPX786A+DiA431NYYm57Q1UC50zOayEX5ui2Fs&#10;s0ft6SKwo/5onMXqIBNZdqg8oBAnQT9+/Bh/kQOeorg3/rEDCa+v8QozjEYWhZ6ASIihPkukNPzU&#10;HDftL1COvSAfPXqE4lA0Bej/T96fdkuSHFeC4Hu+vD0iMiMXZCYIIEGsBFnbTM/HmvkpUyx2/8qe&#10;IlkLifrSp09XV3EFsRPILXKJiLdvfUWu6jUxUTVzf5EJNs8ZT88X5mZqqqKyXBUV3VA7gD6Kw4fT&#10;y4kyrKzc2KiUTMNkQig6aCiRXWDcJ4UoEcWpRLyCgsBY1FFHOKiaKJTsLejDva3DtoMsWvDHa6Iq&#10;r50kNFGS0QHQ8PHj1/YPjtYHh1i8dHu3wkKULy7uXlzsvLxET2fNzhT6wxYGweaYbLco8tAnddHf&#10;Pn20/9bjvTeOFyf7mMjgC5ahAL7q3TsknlWZIl60l5hO1WW7SF2ShgsskqlIZ6T2/pZlQ3FQgoRC&#10;yoK6Ee9EI2KG+rQTblKCZIPtU5bY3p+CsKil6S01JKI/qVyXto0UyigYHbeRZd9+haWIOXY8Nupi&#10;Su/74xsHJweaLLjiKzXRy7RRlLMrNO+IG3KPdNuT2eGMIpYDEdu/tu60Wao60ZCtu/mGbeogQtM5&#10;mJPDB8vavblGGPGLcyw/WR3cLw5sULFMJvK9rD0S4MMnNtsCsyVsoxpvz/dWO9gZceET0T7/9NmH&#10;v/7FL376k5/99Ge/+e2HV1itYg3KhBQciT1abwFXWB+hndrp+mrs0JoN5oI7FS4RI9g7OTn52te+&#10;9q1vfQsHbsGHQmIMkf/jP/7jJ598ggqenZ3RbJAdnUc6d3SaeGYrLlguLY0wBBqISgQmJONcHzho&#10;gMJ33nnnvffee/z4Mb1RFISm5dNPPyX0UwbMkB4W//IOa0GI51996FqyC0wUBiSBbGA96vjuu+/i&#10;AvkAcAGCqOCvfvWrjz/+GIXSoyTqIQH4wJ41LgiLyEd+JX7Sg+Y24/RqiYZ0qJ0nFqwEo3Bkj2Hx&#10;U7Q3b7729I1HT147On6EQm7ulph/8OISaHh3YYHioYcFvpKrtV7mgFNTvQm8eXq899bj/dcOd45W&#10;CFjDbqBHHmuuaEjzc9U3TSDlBEFedI08woTAMZq6WtkKqkNvg9jHD/NhcXpddtjkbMRGy+rqOl/v&#10;UpVu6vVk+SnZfFZqLcSTKcydsMyp2z7T02ey2wTs2zsckU1ZG/RAigiLuGvjM+nB02HEUjlWyh1X&#10;EXi5xSIloeHrdrbiCqs/oJ/WNicmzIM77Y6mTWulFe/+r3/6pw7dToNHGa3Lwp5Lsca78/MzwDim&#10;gJvbCj/z2nDkFBPLEUZcwoTscDPOksHIOmAEGRogct9Dt2JzDxd3iH8vMex+d3N58fLZxx/+9O//&#10;/n/8n//Hz3/2czibD+T1w5Nj2tr+6t133/nud7/7e7/3e7Des9PT3/zmN//wk59+/PEnFxeYOMSd&#10;h3w2QN0Yw84lQHzARsDMs7ehMbtRANGg0PerAkPwH8GRqoyk+wd7X/vaW7//+7//ne9+FwgFlAGO&#10;AJIATCj32bNPz84MDW29pk0nXqzWq304v2gwasfc9OZ2F9MvDQ2BtDYJv2yEZciL7T9snqwHFjA1&#10;b7kAGr711pvvv/+t73z3O++9++7R8TEwC1D4k5/85O//7ie/+tWv4f8SjEx1vFBUBtEI+8+Rsf7F&#10;wZ1UB0NhDIZcWgDYoJB9fFMd36WS2mKNhA/gPH7y5M23n7733td/75vffvfrXwcmHh49xvAaQPD8&#10;auf86u7yFhsg+T5PtHmbJWNRZcL99a2NOEOP0AfCJiUYanv66ODxARxDa0dBk1kW1iOZ4loPKToC&#10;tu1XmJykUXJvLHO0TohWhBU8fTKHpuXYarlGpIi2qpYsAqJs3vljLOJEY3W9oqGGxOqZKZa6rZKn&#10;DJNP0YIjqx9zDzkwgkegH7knfEO+qf/M88zGFFsTRUT0iSY+l8uGwcBUPwyiZmcaEEacI4etPXYT&#10;89VNd4hEX6JPdX7+5ptvQDq+qwGmtZojIkFHmfrmg6MmiJmzDbAJ/X5NcLRp2P/rn/15yKh0x/BY&#10;nXC8wI2v9Sa9qhfo51lfxybJ+MZ2ZbCGL0IHiA7u1FhnGdFS7JxiaHh/d376xccffPCTv/u7/+N/&#10;/9/+8de/mZ6muq1CbJnu6ZtPfvjDH8JZg+l++uyTf/iHn/78Z78CgVu+/tBkB4er73//e3/4R//i&#10;G9/4BtAQ3dVf/OIXf/d3f/vLX/76/OyiKOS4IYCAOSDBsuqkozIjZ8o7EGFwgb/znd//wz/6g29/&#10;+/3XXn8Kwf3yl7/87//9v//V//ib05dnG+mvXqr9W0v3towd2S0+e/vLd9/7+vd++Aff/8EP3/29&#10;bzx5/Y3d5d71/fLyGqvab88QWGecgQjlQ4oefjE8vLyFq2houLZgyPKRTa9Zn+zvHu3hbHlb6kWf&#10;lNHee4BnWEaN9Axl0HlnnJfuIaEtWcuMA0UHswaObRYtM5HZ0JbIDGabALf6KQyODX3AmEwuWIXa&#10;YfBKOW/B70LDOGXW51jZVo5jMI3hvVGuIrheFKxXogaUwTpzhwiadKkLw2wJc+dsjOTf0ePDihbH&#10;FsynseFji3+fnbHr4yWWbpMEQekUYtwvGarhDZvkaHP5KxrSN1z+u3//70M1TMaKtfG+2j0lw4Wh&#10;MU9CseNAXbNtxhCW3NlqAaOxrPc0IDQuWMQcUTxkbmcCoAaXF+fwzl48/+LzLz6PvactNeDVkr3+&#10;9DW4aejQwZCePfsE3WSM3LxaVtNKMOQHTw5HYL/11tvoKYMJaELgFf78Fz97/sXpVKEODWXcVr3j&#10;LZEIeeIVeJZvvPEUnXTsCQ74gG/461//+oMPP7RdZTZ9qEloHsz1tH4/W83NLypjNIAAK+sxv/Hm&#10;k9deKwFT26XGsgUgAppsRxqDF3O4sY8R1NPPVrQQEiKDa65hX2NI+XZ/vThYL9a++9P11SWiGej4&#10;I9QATn7+2acKhvr4m0V+NTwl0ISecuSK3fz4YRq+Ipylr82wLEGvgrUfWOEfDkapsZeYyCx6rH7h&#10;QSL/CEDJTP0dX0zGzjbJLT3P8kpoKGJ62Q40JLnjJ4dfKw54Xzh06hs0LP1LvkJOsn1iMK0tPeVA&#10;ULO51/5hq0xxapyQRKqZSTmkjY6IqsFyyyUzsfbvj//kT0iiN4llvAzPFL9gZIrNIysGeXsgyRcd&#10;eDPv/Ug/Hs+h0Lflspm0Xgy5Zhrv7qE5y+ZKWu/P93a4uTk9PVOv54GCf0Dyw6M9BA3hGCKACA3G&#10;ydCI32G20AOyeGBScOydd95+7+tfBxqCbzDmjz766OOPPoLZTudERemry8bywdmnT1//+tffw1+c&#10;9WrVfPnyGYD/408e6AK/OhlHR4eIlcJDfP31pxj8grsG/ULsyHtIphp+yIKdJWthmx34fX6gqHed&#10;0XXAJm/rBZZs3q1XtzaLwZY32zyK0zM7yxsiMx5iTsMnH6NeQEZ8cP/FC4v8ut9gfzlUBbzjgBWH&#10;1HmBBPqJZHoLF3xElCRkuEFaeJqQR0hlGoEsHwkrldj138NEdRysNjalkWG0VAAq4apoXjAZs604&#10;W/oKshpBMC0u6kkCNb0SAVolaqZABHGRLf+rPi1k9Ci3Np20WPCjAoPDAx3m4pfxXWJLgukCbbXf&#10;idyss+zNFVrZ2gclS0bjS0NvoFJWQXO03xdYy3KJp0iz/JP/5X/hD787+P/KkSTqNRbu7aePBtqw&#10;BmdT2iAHx9ZNhO6Q8uxHeoa+lxk6IHYSc6m6bSiGtS3wFSxgRJE3LUxpTySJSuqo77MRJuBXf+Ob&#10;v/et978F3xDxfqS/RPDy5Uts4v0Q12djOaMExyf76LG+++578EbBQAjShnexN+SLSd/QljB9CTTE&#10;LuiAe2DRG2++wWrCdFFNjNoDClreTtQnQuEoeLSx/ogEYgznW9/+9td/7/cev/ba0QEiobb20lYi&#10;wz/kLnecZGAzB+3cbV96bMMj6DzZnnc7twBEzKRZYC3D/R1ehv+IiNH5xRk8QqAhQBAf+Ib44A5n&#10;BRANOW6ODy7wExeouz64iWsDTv/gLbzOC3w08k5MpOvnc4BKWJPYyiI0K4C+gsBRfqVDpBByNAI2&#10;gZ7DZKaIhjQKsF0XCcUEW0xDNBSM0qxShglt40+5bHwrKgzJkPV5udOdhrJ6kr4YVXrUf6+kWi7J&#10;ogXfLJ3oXpx0O1gJK1CuiIaCrOgbCu6dwhKnKPBVgqFFi5Nva6n/4sc/tjGOAtW+12Xlgl04rWDM&#10;5cUFgvnWjfd+hDXCF1c208FN10OHhTV+Bh6e2HwXO2jUMRIKj+k12IwEy+/hF+zcX0OzoJWfP3uG&#10;pv6jDz+0QKQr68XlhUXKnWAAKOJAdEptSWN1rn3loskZzUTtBdXzT2x3Cud8TQzX5Mnjx2+++eY3&#10;vvmNr3/96xrQ+PCDD37+85//9Kc/+/ijT+B8OOuCiKMj3wpdT70t6GrF/sH6/W9/6w/+4A8wkIIp&#10;L2Am7A1RvJ/+9KcoF1aMQalBo5iht1LmRNsoh32AHaY3BiD8z9VLJfK6Un5ycvQOBs3ff/973/su&#10;IAkOKWwV3P3Zz372t3/7dxitghXPhWiVrV3UeIu3bpOaH+tuw/q7b7z99Ac/+CGCht/4xrfeeOOt&#10;g0dHO4s15hX4ToX3F1iyhGOCLFTCpevDmC9umi/hHUzHSrDhGlPJj/eX+0DDm2vEmp998uy3H/wW&#10;A1CffPIxlAeoxCEdMAojQIjM8tQwdqP4QSGMIcYP8ciCPcU7I35Y4UiPPBBnwHgUPq+//vrR0TEd&#10;BygzJKhZsbhpy6sw0xxzANDlt4kOoNfmAzB86WeDl9kC3rOyEGQ1fiuLJNGSMfjO7hfJZmTVSRKc&#10;mdJzOgNdF3+xOAlVBQewEqYYoLB6/hFY0N2JNDgxad1h8VtiyvAi8zRCiMKqTimTjpJPJGWa6NMo&#10;sVWpjqST1ZEqd7CNfp/QjQFYC5jAveDBcM5GS8+3DKyCU+V8KplZmqD9tqyuRnWVavcv/+uP5ZFB&#10;S0CWqBEssgy0iXyEZEAuG/P2dss6xQENSc3tzRCt9HxsQd8+0dA2OcScYEQOz19+YTNOPvvsGZtc&#10;hn7YLKMgqjI5yKaAzJKKICXRGVbB9pyONGefcLIImhHoNPQbAPHGG28AI6C+SAzHAAG13/oHWHx2&#10;fmXTo4rtm1OgpsPbMdcktlCV/UVhpSn1Aip7cLiHuTXf+c53vve972FCD/rmoBl1/PDDDxE65LQe&#10;QL9HoCxD2i0GhVEIa80pPlRf2q3hhX94J2oM2ILEqCbKwiEz7VwAAP/0SURBVIgNPqgpQAEGDOai&#10;RAAiKguXCi2ObbXk6E+8NUyysVPz60kGP6SK4iYBzl40dh4aqxZgHSFfNYw58ohtv/P1r73//re/&#10;+c33v/b2u+D5+uRwZ3eNAjELwg4Iux1Zl5SNCkax0lyt6LsrdCaOAXNwIFHyxRk8OLCu+Iaffw4G&#10;hok+9zxRFi/STqgtvBN1BtdUEmqa1650QskTKMxbb70FBxtzD9io4D5HDtG0gJ/AREbQfJ6lzS6q&#10;Y/GGxrz2RUEmRwGcj00Xxroac4cr+3gamzTGia5OfFk+AGqp4awCRcN68YKWrL+D+Qe1TGgo4JCg&#10;u2+RtPhIxUWVrwlMeqLE7cg+el0XAlPRn6rQ2BNjjvbxATTM2D2DQYHtXsqAFXpRiJ/qFekXeeQG&#10;XjF6IhoyO+XFyuADYUBCACoGXKis54iuIOrna5Nt7wXfqL2qXYHz4sRZdNF2bUBQHA2onSS4vMPZ&#10;epfo/FjPBT3HEvRRDFsVYzPLWol9gn9CAz7sqlC5wTJSwvRQTfIOKu5NvTkOSIN+FLAJUAjrsr4P&#10;dm68vsaj2HgiB6IAPsgTb/FpQXxzg4t/QYJRHKhFdxVAACcUqASLAkZQcigF9my+8EcfGf6eWbSU&#10;bikRsLgFXIlR50ITjJi/+EMRStuQBlYEDxR1BCDiw8YT962pefYMIPLBBx+gdCIIdApFc1TOXJu6&#10;rk4QTH+K0qT/xeo7n22GF1hLJpDPnGoOCH7rnTcRGXj77XfeePoWuuqrw32iIcZP4BviZDFyj12Q&#10;OpHJhOthTe3ybSMtiBiCQCzlxGY2eI7mDsRDZOwvs5OrBTawCqkKmSkIIOaq4UTpHDNR28kYoBHg&#10;vjZm+sMr/Pa3v43G7Jvf/CZ0Bq9DWGhU4NpTYfB6YZ23Yb464IBTPnWkLSARSwZAlS/SAdhh/QLd&#10;QENqSFV9ClCINUTEUOinTzs15WWzR9SmCEpLVV1IqpzAkT8JN9QQXegnNVlZscXVU1KoNETDCCLM&#10;vEUZz2GEhhQ0U8b8mRsbWjVaAsQEWF4WN9YtG7+jIQMagkvglRv4qOMW8TfSKXshMWpxIyZa0X/x&#10;478kd/ThmAl/sj6k1Tqg/qFVAD/8JGXbzdY5MYQnbPTH9zRk2ab3S+AgtryGbwiXx7rO6OVewT20&#10;GA0i3yWYTWsvrziWaaoExSwxsEqslfxB3OTrECdtAOl1qCDMFR/oKx4ZrJ+Zr2EjDJ98YtEfd3mQ&#10;Xmonhjgg0juzP7guOzFWT43EsM12QFnBoeAsaMATsBiKTr7BgG08FLM1PX7vORcvmE6EjTKFc9Yl&#10;BeKOfEP+JIdJMNQahcJ0Ab7AYiAR1AUlchAWdeTs64ICV7YMhupo9mC8ZRetfJgt6yVWMygBKPSS&#10;ed++oJxLHq30t14HIGMC9pPHGFA+hLzx3NZUmf+FDVwNBQwM3S3ynp5J1Xwfjwawq4zbpjBLm2pj&#10;48u2O7pBMDsQqAXQkAPKWhgD0KC4pSdkixjIwWWCCxWY17iHr+28GD5P33gdUIjJWBh2AzORM/QE&#10;IY6/+Zu/wRwpiE54gSoYy8yng1cIP3EfnK/4iFF9SN7mt7vHZ6NJUmCaMaXg7uQhlBMSxAevw7N0&#10;3bBYE0lli0jPQC0ldUZ/E3KpQlSVKFCKWa6rLIvJIhrSs1bOgi0Tn5xbK2kYYmZxMqXIWFLLD6+j&#10;yBL9Nf/iG7JJQO8RQmeb4QlGPXTcYekkIBYtbpNycj6lGaEhU4DvYJOb97Cxpd2vyMhmGSGTa5tD&#10;gGMA7Gj5Bg2HBUzWKVjcwyuEXhxYT8I7oZjGYWuw6W7aOCDnOqDOJFGcItFsTFQB6nq0VTahrLMs&#10;gUwH7/CBmrIBx03U0WLsDkmoDvf0Jo/UbkRbgscZgtGYe+xTob2bhcvaGnMFLg6D30NZgAa4GMAm&#10;oCHqjJxRO3g3YB3+omj6swwYscqu5cNBXQR0kiEvWNikyjIN3iXcw3rxl1NbUE2uzEMdgYYMtJmv&#10;d2vuc8A+n4hdlyqzXGab0NCZrE3lfCbpfVnICBu20p8+AR6/9trTk+NHtpJyBV974XFDm0Z16VsV&#10;4S0ZlXNs10+N8Eg7YxEQNxB2b3cfu9bs3O1DDW3Cj3WUICmNgdDPpetKNIz6LX+KtWDFiSxpUBh5&#10;EBatj7PYAX7ByX3//fd/8IMfwLtHpfAKmpO/+7u/w8xNxHwTdI5MDjOEoOeYeb8HgFOX2dCQAzL8&#10;OOJYo0IrA+cPD4/ZPUeAxVeOWh+FgzYc9U5oqO05CLXENapfipMKHcgQKjlbQSK1u6LDlprsmNOf&#10;oDMaoVC6OoWGNEB+YoNELpE8KZ5hQQB05slPyL+gIXLDBx0bDOnT3fb6lkgOIwwssYt0ElN8Kvsq&#10;Rf+Xv/zPjnq0OqsDu121N6PgmG08y6iZN7M3L07PfPkFd2+36eYDFyxK7ppdOWNTEVdLLDA4hIqg&#10;GrUgqKHtKHB2yhZbLo+YImFEulPFiAvsCokdvCD3AQ30EKk3VEcOC3KRsivKMGxHraJIqIWIepp/&#10;aPnTfynuoWm1FYRhIvuw8UchhAYAIjSbaEhrtIFOqPhLc2osXuXvsjAwC2j1+NEjE7PNvfOVTDXW&#10;TjeUFeemHZzOJtjCW6ggysKHNYVy4B0OrQJB6FiRz8YZhmKtcIvZ+2k+w/JeqRQlQiaon06G46cn&#10;s1gESuduESePTp48fnLy6BF2JwYNt7vwDW38BKoCqi+xkMqAz30Nn0HmNcVsRCtlVQ5YNs8RRrq3&#10;vkO+6FKYukC9bCzRtIVtGB1Dc+pLb6CcmSOGyCBZBba1rD5hkUgaZx0iIUwVM5Ow1AE4+K1vvf/O&#10;O19DvZAMbclPfvIPf/3Xf40Z+7DGycGo0G8z3tpASvmYI+ziQ25IRSEyH4j/6Pjw3ffeg0OKMTc0&#10;ouAn6MQaTgwZYdD75QuLCSAteGXotbJoOHizf4D/0CF3F8NgxYZuCBOujb6Uu5JElPNzjC3Oi4lQ&#10;3sO3jgtyxB2oU3X/zbGwYR9MhArjNjBighdBnNpIM5HC+E+HQluLXHbMYzKbnmyhUaxABxKYJVJz&#10;6KUSkSMaVjMv4zDMDbsfoHWw1sXnr+BtBvhZ3ymkK1l5n4S7yjkXRmtyrOiKhkNPAUXSl4kARKQX&#10;3uHik08/t8Oe/RBIr31Ewzr3ut4E5Yg4Q2oHaDOxMxjh0MfpLC56YU2fsEwsblqJgfU0SMpbkiAg&#10;GkRXNwEJvOEtQRk2huwL0LRsFBvr1exT0FBtLC+Ym3SL7zJ2K7/JZ1TZh6+gnUZB7Piwmwx+soLW&#10;zvssYpROIvku3THoolZG46dvoVMcNDaMSMxC8aIjeFkeR4hnB00lMo3FNHyiCefi0ZOKOmetv5Md&#10;+0TS74iGKJf9TTK/OhplSwsoKIhH6ag4++mo9d1iDU5ZqBEv3uBA3bJIvphH7QSQmehllCnidhYK&#10;rB6H5xga+mbXWM9JKLOOEnflIZwRqckKebXSXokJyTQPJnSTy35ChEgkZtsJjx5RDrhpjPniEaIN&#10;6CP//d//5Oc//wX8RF9KNIpYOR5U+9W/474af7XvMfnJ45Mf/egP4JAixgIy0E4jUokwpQ24PX/h&#10;WsrgxgLjShy6QfNj7byrNzueHqA0ZKFRGPzV3hI1GUqDZIzz+iYmbzLEzJ6EGhtc0/OiqlRILwPf&#10;0h9hYqw5dVXOLwXETJAeZUE92F0D7bQOYqJMTwjr2ZZ2hNleXmHm6ZnQ02DcqWlYT1aPRVIiNAVG&#10;uOWiPmbjEQ2pTKB+Bg2rWd4/++wLXyxqmfgO1gU1qH/x8CBLsdhxQHLfEH3VMiRvgXmg4S12QXQz&#10;iyhGKl0kadTfg5g1KiTAIjKa+HHUvQ/5MZSOC0YZOAODaEiTpkXhr7s5ZemVvFGKh/UlMSTPb5iA&#10;KWZXstI6kVRIlgF1hpCoqfaOa9sFFlV4f83hzPZGJZH4wM6BJqAQTx0JfSJeGJtC+UQit3YHjypv&#10;VJBxgDqgWXZAIOhrfhwLjQ27eknyDaN+VM0uheJ14ikr7vUq54iyaFSZtTYnAKw2NETAFAfJolG3&#10;Y3UJr6oyIczdWD8qxXlMj3692iloyNbf4ZD+Hece4OMuMxXP96erbgLZInViMhJPWGTDSd8QJMnH&#10;ZMcTzRijHEAK/ERKuKJwD3/5y1/hi5EcRmDJikBDsa7q0I8ttMXK8XOMo/zwhz/4wz/8Q6AhKMeo&#10;FyKVGLf55JNnNzhyt/dhXGXfhnDK9iLENfCBTDZJ1aVNlBp3UEEjg9phwhk+qGmdgWtTiDhCVToQ&#10;tZtM82GjS8uiYUY0FPPV16byyEFhrxwajn2dfJaHbe8kT4UeIrNlVhXjChoS3HHuGFpDXDMWj1hK&#10;mfzRBAGn0HCAyLJ+fOAsxpT/QqojD0Whh6hepIYsxgV24WK7bKf8+F0CBpW9LGuqW5LAhYdXeAjH&#10;Hi4yWi+fh1W4BlzAlgAOhTQVMkIc4fVQh55aEASpl2Ar3UyaGUMqgkK5DxqGpoGRfMIf+UgmqHSp&#10;l5tu2aOBBCteXxu3HaKhh8PLllnIB4lR6NmlzQTix6tSwsmggSggGuxZWNrlADTE8hxQyk/qEPGI&#10;iks1pf0T8Qn6RHACLj0IKZ8upEakhMDBm1Ru5kw5oO5Ixuad7iEHWNnaX91h6xF4hfc2AcGOiBKU&#10;DzE+WheVgXlScJheY5MIq29oA29eF/bmqtSKwoAuoXmrLcyZRZAJER/VOlLcDKrAUDnmBtqQGG41&#10;BlI+/PCjDz74EM4awNHzsS8XSCAN13MjN6oioikl3slZMpicNDSsHSV+/OTRj/7wR9///vcRtcTr&#10;8AoRqQQgvnj+0pdwxM8YWbns2w1GM8MsyuKNpuGfj0+Vj+eEpBjiwYQHdM0RE+BIEaCQc86A+5yv&#10;xsNnfOqVeWPWRfcrfoiGeJGcp4WSt97kwKLNPuDvuD0iWInx9yNEIeB2f8Pm/n4doVKOGpHP9ECj&#10;7TvNAxqaBWFDLxzN7mgIIrFMGV1++T2JrRk0qm/IZImpZlBCQ5TEvhLVnbYxj4ZQce5J66sMimW6&#10;hdjMYsGKGfkacy0Q37AQh28GXTqhpjSmN8NQsht5CfSSaJERq8rM9RGMErIFYcQXMA53aJ8kjx9a&#10;FKuMYvVibZSGmK7YyjQc3SU+eoZV07xg6AYKJShQb1gj/EVB6CnjWj1W+lYEGoJarJfvbGofwa64&#10;KjQUCpib4LM05O5RLwki7oVb0SwFjyJ8qG9FhosGVVNMI7KI/2y82Ozjr9xw1hpo6KsvsZ8ljonC&#10;aEmZ/KQ2TyK2/KvJlmYMc0WtEfNdkmwWQsEySk1wVkVTpndQ9LEKKIK1cCkP4/JsgNlwUudZd3rZ&#10;sFJ52XgdrANYABA/+ugTzo5ydxJdI9+A2U+k5D8Yn0bA0Mjznaw46IT8gQk8g5cSsXX+VX9QKHbI&#10;BTahm4zRGwAxEqCb/Pfomf/kJ1hHVA4KDPoelUQLDUY39SP5pAFXEdT4wQ++B/xFgBtUAQdRIoaJ&#10;Ls7LLi39DI1NZWMen/7C0eQ4ahqmOePZuLsKRcHEsz/8wx9iNylOjFWrw94YP0EPR2iI8X+gIUPG&#10;4DHChuhtI4cuSsyjoXrKQjmMKf8X1ZlGS73HtSxEYjPw8g8uPv38BeI3hob+BsMTwhrb3rVywQL1&#10;Npq8d2SbgcJWbV2KrTXwKIaPQwxrMFMFusqNUpgsJiblAwF1wjZbM6g4+SvEZ4/NT2KxHaIY46bH&#10;RGHgmg2gyhJ/qu87dGMDDzl32qChBnEGBURZmKQZ/SAs9GHDQ5ySTfKCfXCvFE9k9cDEeEUnbjqd&#10;FlZmiWJaBH05hq2KM30EYhURwZfSN2+jzBcccmKrQ0eYFafy+MQaCy6jg2NDJba2HZhYdnCz1as1&#10;2Gro7IxGhTn0AFfhACs94JL4Fr+MEhDfvQ2za5IXwZ00UcqRUcRBKgnzqQ3MMJ+U77IlE6xDZawK&#10;Ph/ANov47DMu/iv+oM++oll41LOgul37WW6FZltQVtZNYTWFRT8BObgwRLaJn/DOfNzG1tGjaFCK&#10;nvI//MM/AA0BUpfYEK0jts69zq3pHjrg/kd/9AMsEEDpqBGK++v/8TeYubRdvq+e6vjk8F/+q3/x&#10;L//lv8SkTrqHDPLI3zSLcHN1E7DBSXAJv136mHh6jXOZsP0dIi+IdUEdvvbO2759zFDVZCODeYam&#10;Q5g92B18w1QtijDCcxcNP/n0uaOhTzWxFcdDqMLGCj0Mx5ytJwWvEN0oDKH4nCxMIhPK0GKpmhnL&#10;/fUIiIKMhIZ8N96kmfGDa/pNDiuGHW4MpeOGO/LUSDBLlKEyW/pEZAusQ0yLJPEanTxCcA2FDJPY&#10;8RammsiMLcP7YQfzQWYVFmv4IdeOWsL0ohOdDBYq6YpyRtzIZFZQ76pSAkThiNJHBWDPRSIbRFzj&#10;9+ry4FFBw9u7iyvbkhDuU5SynS0Z0BCZCpfBZ5ukYlsv4qgVjh+WQq0xMS+vNMyk1trj+lEF1eZL&#10;PXhBhMJF1DoCKz6EdSI7JwkiJbgHf5ATpAiF7EtSMWo+BojUsehY0KDYGhHKvSNpXX4P0RgaAhEw&#10;aIMPfCWfNo/t5T9DvxWLiHw3TMz3tpS1XR21mpBo4ar/M4rdmH5IrfIFQBBoCG8UsTz0/eEY/o//&#10;868RlZt84St68Ojx8b/5f/xrREhRNKKWQkP2lK1nEHxDVAd3yFK6Eb7h5vXx0QmU2o4bubrAsNIT&#10;nCnq4Em3hvxvDSo1kEwgPbGeskxLRgI5kTLKOxoDzQBkGRpe2gRsoqGsq9rJ4BC5ZtugOub7HaHD&#10;jADTapg/yPxZkDQysj1que5H4BOFvEn4Y11o4bQWXAgQvUbFGRQBTKOKyGMXf8gHZ2iZFEmaxfdq&#10;zMPkL5fuIBtjjkMA62sU+uQ7yjuWXskY+ZUy+8QoL9dGG/mRHFEKX6EaRVLFSaGn8lQTIrAQmrhS&#10;Fq+faELmUIlj6If5GxreIWKGSTZYjuLKEpo9VHuEhtVwzR5s5RKazxEaktvEMlxGnaG1xLqTmdKT&#10;hH1RsSOye2Nmc/Gqq2LL6dwlMRTjpg+c8q3WhcDqPC9YxEqxRH5Ycfxls0RwxB0O96E4jGNgWANQ&#10;iG4yCABfuY6TY8pc/aLufDJyipiMZc6cNOZlWW+9O4qNxuv3f//b3/vBdxG/g2sGlAcawjfExkDR&#10;+r7ya6jnt97/5r/+N/8K04ngCKPKqLuCEtS9hIaCNgqCUwmw1ToGXxmrOz17gXXlvntrRsMIfwI+&#10;2XixQTmhihvGpBIk1YvGQKlLrh8/+wLevi/O850SGKqtf01d/S1f9YWNoG1O1MnRITY1sdCWo6FQ&#10;QDgYjZwaxk8rEgFQfEQ6Zd78mUBNNWLADq/LRFm6GiJxCgQgTXgRjflwvjvtMCbm4Zasnb81OHHG&#10;QJ9tpwxt0XaY9c2sAh9GYUTZdk+cFr5h/1SoyoJiBZlDbDBEORkujsnAyMbA8BJQpnEqQ+JIEhnQ&#10;0GweJmpTDoEoHpiwfRm8AaiOLfO3jW4qNRbt3bP5WDbf0HfApY/Gj6tice5aVrQ6g1dQKiVL9ior&#10;XTABrUCdfb9ThpIALtz1i8PZhDNyoLKuTO1iJmNqi+HwLTZODFkiMfvmcJHgrLGHjvrBA+WGPfgL&#10;ZGSJlI73CocPVIwVclGb+1mnUvrguw+ioXOOoUor13l8fHTwtXfsVIxvfuubnN6IemH8+u//9icY&#10;t8FeaF85CDJDKAj83x/88Aff/d53gMKAQq2bYoSdUEhB8K+wnEL0ZgnDythD87H3lC1mcn5xenJi&#10;cxmg3TNwkR5JpYemdAoNpehR3nT12coBDW1BBfSc7VIZXS16xpV5RBBrbL2nDDQ8PoR7eIDhQvqe&#10;Qn1SFq2Ojx6EhuS4YAtECh2EMszQ40plriJeoY4KB0m5FILYQRWvDLUqS+Mjlz1xcVJ4P6Gh72lV&#10;xmehhUBDipmFig+19NHsomT5TFzfMjRk3Wu5BVjZjDExzU9sZ4Z8RcqhnyQsGrZTzudl0ImvR+aI&#10;ANPdO+PtpR1bgMV5dnaBPCkks62T6pCOybrShpveXc1oyFIqTA+VSqYrNsb7ScEEZNI6CR0XREMy&#10;U2gIzeecTVwoCEvBscqcDy+GiOG8YLOEaxqRhMJyOUEVPVbAIoqG+wgQ41Zj+HBKgGRnnDPiNLek&#10;GI6PYVtfzdxPYCL6kOe2IxS3wrXjHPw4dnARZWFCJXZ+e+vtr8EbRWYoDpHKf/yVbfCBdfRezdFA&#10;ZWKyfkYjjc1MSg/+YH4hdxUBBGN7PaCw1k1x6E+YwIrNoyEWOyGOAVi0ZUi2w/Y9ZvdSlyNtXbKZ&#10;JtpC0emIhqxYMjmpC10MTgQhGqLjYCM7rp43vvcUpGzpodYeIWJWqOThgR16h1USmH6HmZdwFNnE&#10;eXH4DoMDqSaFyvFxmiQp1jOywJGuGD8tmU8FN0jgocPSXCcAqvavyKlFcH07Jjq+xff00JX648O2&#10;5g5Jo0WEEQ1NBjwRolQB2/lZ/mzTIhqmCrZCERMqGFnQmddqDyhyoa04RkwJP7kDXaGKTMOPqAyQ&#10;eLX5Ilkqq7gnx4o3CZfoIxt24Hwf6ynj7OyyGQ/LgtNMR4Dtq+1fxvvcDfPAAs22T5bNqrM6OZFF&#10;tk3vr1Sn0px9aqmEl1DmpZI/kbdexxK9Yn1ZneqV0C+0wF8F5cHxZ24VQwuhVCdJQV0rH3spk+cd&#10;DcvsVC6ppKFx+RD+YmdFoJWkJlZX0Re+VcC1ne58G2VzEpGPpmcCJalm8KPgl3FOpfbBRGf5t7/F&#10;RncfwBuFacvvYRUQwoV3zuuy3RtiPlzD5opHfIcP6kMdcEJ9tN13C8SIGIAeZXFXEUyohIeIgWyA&#10;MnxhrokgFJo2kO2B+RQQlQSFoJuMRQx4F83GBWKIjkioI+YvYlvM2JPsGpHUXk+Rs7tNu8MMGykx&#10;jSFmxJ8UP/iLN/EXcUPOuioCxjFSHONjUMyiFSWu5Gho087pzWIiOoKH9IpV5aSRkWIqpaiSgopg&#10;2S1pRs5UvnifSk9vlA4jbuBa/R0WwRc9hzKBPjqJzBO147htwNwy9b8ac7GiSsB4MlBFQ9Jvh2yH&#10;rmvifGRL4omwuN63YDpLdIQp/UpWPGIf06hhdDIGgqPcyWrSyY/wmtXnI9VaKVkE0dDGCmxBlc2b&#10;hdMi0VitfaI186R2RfqFhtgITgv8AxNS/GRwyjxNBw1DXUqkb8wEVsT4RyWJWkfyGC6kYxgrIj40&#10;QilIKjRkPv6zuIqUPuLqGMfWSjVj3fU11yB6mNKChonVVbvEkoIXFTUsh/Rhk4bieKAjV7XDG8VN&#10;rstC0JCzr1E0IyFikev8yAWRVkTboedL57cAgtsdLB9OKIojCmtiDX1hoiGVgbl1awdiwAYALnjC&#10;9U6YpACvF+ltVSs268Niwk5cbWBR1FjpQy3LdvQqs6+ZLhmAoEeASDSEkICG9A2LHi+54s2i5mgT&#10;bBZGGFPGtGvzCjEOdHIESLRZh7aOXRUflSsaoplF9ImVaxOzaU1oyApTtJx+aP5rnYAmI5TsiXWE&#10;QmU4kDsGAowfRCBgbpKohQrDh76hGMsZNmCpDIY11d+RJP1HAqz601pFZEJ1Z/7iQ3xFNQoKx9mi&#10;Qw+6NTwqAHnIIiKUiEhZCEsHGtrSS9vOyxfnORryRXywMJkcJp0SGRmy2sfKJQy+YbMPgybZSWVd&#10;Bw0F1gkNxbSK4Jo6Hh1keaajSel8lxTCvGXqCQ1Zqah1rKOqJsSvLDJz4Ssg27dQ4K6I5iWwFK4g&#10;8omito1eEmLkOa+RgCpNQMQ1zZPwTYRCMvNODg85vRyYAjACS5ESgOL7sZhdcxEn6ae4Pchunm8k&#10;I1kZWSQuqe4okas2udMo/gK5OHgSHUMWJLVMpl0zt5PawRYuYkF7ihAAXgHN5i0CscuBf9lSxK72&#10;QhpVxpTFzZiUjCCXpRDgGuqGloS+IedA0g8r7R2ns9bFwngAHxuCxpRxfIGGwESbOVF3zmAJM7SS&#10;QTIzsow/ZfaJcbK3CO7IhFmx2QeBbOGJXDT1UN/R5ORoq0kvnYyChmKjsqJFRDLUUy43hy1wBicr&#10;4k4sTuSxIGkPbYGLI1k0U9IXEG/FtKjlnrZsISe+qb6R+So0aksiKUoKpaODbFZtEXz4ibDOssbZ&#10;Nm7AfjFcQB8aKuZcAkjY/MLQcH3ge6zQd1B1uExCzEnhCD2NehWEWLQp5qDa8V0WRE6qoSLKECZI&#10;ufLsQlV8SmPWW4wOkeGOgGYRNAqhoeMgJ+LYrBdJJ1Yqco8tDUsRKsVxG6GhNvjgIhCkR0G+3ZEN&#10;mgMKuXhRDR69NlgP9SHxTe4Ca0TYJTECU67a5OJort/XSi32tKJ8xXzxmdX3bAHcNtuJK1gwIwM9&#10;ZaQH2db9xCKsoP9doSTuKY0Nfsb5hunlLhqiqqg80JBxQ3LNCyhrnAkxREMCFoI/GEnGcLIv1say&#10;JyxWfjAaUinJJqGhzH4EN9X1iIbKlMTBqsRl6okyVG4u1HJCKy2wq4iRj1FssqKqNAMkOUdGZydy&#10;ho2qhmtmK+cr5ixskkQNyYqCUhVTh3FQXAKlbF4w1EVDwUGo46hzneobNYx00CArGmIVhvmGtnd2&#10;aCY5ns53I4dLCGlvdeS+IQbdfJOV0cJYYlYgLwU6O/0l8tb5YH9bq6534kKIgUJSXm1yGIwiY5lz&#10;a2m8z0dkSyW7oCHVEsM2Pt+8ID7RBKbEWY3oKcf8xaugzKUUEomPon70CglMfKTp5XSvIhoiUMl9&#10;TKIXTx3Dh8GDxDdajaoZcVCyRr1QkCCY2yxxzU/sICfnJtpvi4bcmAobimJsCC/CpUVFDhBVqUNz&#10;Myqa1LUahaMhxRkrybqBIy4n6wJb1ggGhg0Ef/PRR9gm6u7KF16B+4uiK+6fX+/cl7csImCrCpYn&#10;B4ePAYgYVj42RjhzHZssOD6K8ZGYShJj5/ZxZhkhrCc+pcGqpFMJwruDKvvNYQmkGerVFXslbEW5&#10;7JIaw8AisqKmJt4JNCkhsS6wcXBhREzXVISz1CeUJaWPEmEm0R6cpCFgLJLoDLIizSujUJoqJfzl&#10;HZYikDXR24TJ8sj+san19knKyneVA1HjzGd12JSIM0S+rAsls4mviw/MAT/NVKzj6LsEAg5tRUrZ&#10;VT+pK+mPPkuSl2pUuYQbQxiHmhVf4XUhz7hckFr8HwRhG9mNgqfiYcowYj2BKfKfKECLUINHD0t/&#10;jehhQk/pYotUPWUaMp+v6zrygdik1cE0dviG2AOeh2TRjkSnKIzKryrQiCg7FucctmpKsVEiwEu7&#10;1zBcSEHLipV5VOCoJ95CYHzJYgh0LfHUqnm3g82noSvLxS26aXZs+2JpCyR3MLgbPwOYUFGzlXXR&#10;UNrA+kQ0VCPz7LPPX3zx8gpnRdnwMYr1FXrVVb6zdVZl4MIOfThYYm6NTa9xQMRI4dZoOChrREOS&#10;1KIhpaJKxtpyunV0ryB19k1ckENrT6m0+CUOKtsuGhJ2WwNLpkI6WRGmb12/aDMNPWXYZGS9wa9s&#10;qtDp45CGyDGVIiYY6Iba+Kmxg1Om9DIGvkgzvkC40Lp715iZauOcN9w3OyMIadAj/LQNIGbRkBwD&#10;98i0KYbTVWGa6noY38bM7LcTJm5Hw4gLAxS6NnBcIYkm/WTthCy8jgQTCvnRfcIZPyxUSMdedixF&#10;3GNzTiPli8yB9/FhWdxfg+ttCD2Ql20pYkhojiFfEc2UaSQv8lyaFkuXSJGSviG3MqFPh5/0tOht&#10;SIgsSPqgUqRdiDwjCspRFJ+YaVORsDeSZYFR750bHCaHeDR0FGiIZf5jQ3wIGkb+khecnyw0JIup&#10;658hbvjFixuLkNuCvyvf3NFyKKuPy74ZjnqLvQPML7U+MkQA9xxr1CV7m1fR8w0rEJgUeJ3QkOKJ&#10;WIBrkCftpOylXgqpsZriL9EQwovOIPKJXiETU0jKk2onGvjIkw3DkSookFH6U0xPpslcI20RT6Vw&#10;8abGZ6RA4gbzlDa7fz143NRa0oZkkrtKEbW44HIwEXnvk6iSmvKO8qHymIFhbo3N8LjCqiWiYSya&#10;mfAj54IFWW/OJ+pX3xDr87ITQSKpSPRl0odYwEc0vCogV9RCc6GifddqhGisF4F8KCPRb6+ZV1kC&#10;L2O55LHXyBxKPGoRr4U1JFIQpgsS6pQbe0MVmOXoIzgjE4oJVzQEjrCPzJgd7Rqw4oveyhFDMX9R&#10;Gw1KDJGmkUt40ckzLJZiE3mJg0Jhli5dkjJEbZeNkPnwDYHVGPAhmpPIxWoPxzThi00cgLIrgCA2&#10;VF9i+pplSSXx1wcp8UXpOQU06imr/qweWxXqkD3yM5LVWL149hJnA98grOHjhLYm33xE+8+ORbEd&#10;ju0nNXvvYAkEPDo5wrzDPQyi7JUt0rz+oL1EylqFBsF1rp+liWuzE8v0blQU3iSX6Ruq/gQy2i0a&#10;Q/CW7GYbwJrSinhfPFVByIpRVOZJFfciRr6huNo1GL6C/GkP3cTBDCyPakt4q2x5S9pY8dhCRDSE&#10;MCofzGxYYmDO0EJI42leyJp7QxXWYRC8CR6lqgkNz32rgoiG5KrkwuqIw7zPCAaMxuNa2OLZoAx7&#10;2ZDV0Y9gxWnPbZ7ImS4qEig+5cmG8d9qFH1f3hZZeVheSiUIMNaVGE/2DcftUMePjuwSt3lBtSRb&#10;KCZKSnDmtwsPyToxkMloF0JDUh75gwRxUgvFSt8QZhuX2UQ6I3vjdTQoEeNElU6PmE8IZtGoo4Kk&#10;0YJUd0o2ElARyTcPvroSoNu4O3wy7AyC8fSbuyfHJ6vdu+UaR3FjmM5cLSq5Z+USq0wT5SzFNDz2&#10;lGWKQkO9YI8qGrKxffnxy+efv7jGLDKcq2wiq2Ejd8ltu5LaEFnkcA9ouHf46HD/CHNtcESuoSG5&#10;ADqxI2WsvMCFFUhoyHpJ6klIfJcmF2vr18OSEr1FLfHwCnb8HtpJAqJsL4i5CAgvKswngiu+/N+D&#10;hmJLqh3ZSDRURWgzqiPdHymAUhINoUWDOeHGFmiI3AwHbeDE0RB6Yhv8FU9N6E96IiCiaOoGfUPM&#10;OWHcsIuGpL/GOgbbiRmqmkGam9GQOaPi+IcIFZqWouozaKhKSQ/F22jhrD5bwQiLYksEMpkxJ8O2&#10;omShKhoXkmkkng4K/7JQpvTJiQY0TBxfYXGpta7aXpRK5FX1K84XBcQPA1MJB9uKs6zEqIqGWN1k&#10;TSw63fhLviFuCO1G5/T89OIEe6gu71d7O3crTOa1fdMDFGyBhmQrmdKKSnzHCkeksDVWvq/li4+f&#10;v/jo7P4MzS9mdsAVLChYpVEszVTQtnnEjMPV4aO9g+M9ACLAEUMr6NbDi7LTF2ofxPlrbwT0KT1/&#10;2S1loKZSli/KkaB15bxq4HDRaZfrKBQt/ZOMhRd4l71m8ScVweZXQpUslZ4XwkqSKkBPqE1fxm+O&#10;IoOMklC/vSGxaTGqfgW6UQcQZDM9iyDkSa1FnmoXCY5vieCoIUJM0e+iR3HW8CCyDdM6v8FJLHA6&#10;sESs7LHa2ljiEsnz2SboJpt7iBPbbWzZpxzSSKI30UXD5ComrRbl6X782dqCKU89/UdGIUpcouXc&#10;36iKUW10n5kLBC2NK/6gJB7bVC3cyxqajfsbW1Iig40IKMKEiR0QryM2Zmk+OYweKD6MGMp/j3rL&#10;nOUas4Vg7RIx0smgnKOl32RaYN1g4xzLxlN0hGtdvPL0NktP2QZ88DqaSnIM7/s+/NhifQcnk+FU&#10;TGzgZ3M3rD3re/2sDU1JDBz2sHkoGp5+8uL5B6f3pzu2+68ji3eVBYb20+psDF9aEOgIR8mt9vEF&#10;Gh7YQDMCQRYx9EWX0gP3RSL05JHTGTSU8KRtY/0bSnFYHDYdSDokdKADGI0kIld6S2gYlYNSjPRo&#10;KhylLmuJmFK50R8n4Si/R2iNhJoJTGbAXHUA8VSeMhuDqAGsQouGrUJTF1vzEBNqRcz6YCDoxNtG&#10;Adia06Zf27FivmbLNjxy5c7truuP9Snw0JblORb6kcQWOgSF2PK9diaMwdF3aP2IFstaIaY0su14&#10;PyK1mY31sYuGM/2oJSvDM52qRX5GfaAsjHWOhioOt8qiN38TkzZGEvGh+Vj0YM9qFavWtaEJg4Fh&#10;Wl6xNaIhoVAAmliUVDSydGxog1oK9VCighViXc3QbJxTxKMRcZiFmkztimjIJYy8acGc3R3sIHN+&#10;ebe3WGNtjR1CgZrZCWjboiEqPjmaFqs6WIITWx8tgWO7OITLvjvL693V9SJ8d9c3y/X1gveXV/fY&#10;Bxlt6wIbIdYdTClvZKimiTKWurTsjvCRtFZvSVFigvhiV4pSEVxQKvREhFmUU0S6KeVoBdCq14y5&#10;SiESnfJAK7oFZ6F6ialolJKCBlN8YOb6SC5yRUWMmJDIi697bo716E/Y8bGQMbb/tQubwGvzrq1B&#10;twv7Wb5Yss1H9etL9/A1pByCUAkKKwpXlHI6ujyMFLb8j0o4ZecDWrltp5aSTGv5I2JYhOgnPaXc&#10;0Ni49Y8GcFOeiQOxUMo3pudQCT/QZ/zVHG9qOD/qzHJvR+3wyDnh+jCfeCdu8dve51OFKdtYIcXH&#10;YGXUMWsDHJdba2IFJWXFSby19NXsNhZhrJ2ydOlMvLDXozJ19ZsJyEpr9KtszT01dNtZ3e2urnaX&#10;N7sAvsX1jl3ge7tY3WLp8mJ1A4jcARoub+5xhJrbgyO9DbBYXoQhNRcJwtSIibZosclEQ4s38h1q&#10;qGJYxKIGMwIcdYLyZs4kT1gmwbSYItnENMkmk1xTbl0DbhWd1ff7hWlJ+yvl2TKpQHyXTBYB4rnu&#10;sNUVeyO7ks1HCvmIUmC4GuHsXRx1BbU0z9UaQkx7wGwIyNzX19saE6ChuUb+tb27agLrGQMUjNwd&#10;XEd6kpJMKX3iniw/3e9yPuaZJMVHaj8GzQy+eSsUskUqSlwQBtWp5XWVbtm1oEvpMB2HNWK2isfx&#10;QrA1FFFn+CaRRVLj+AbyjCBIDI1QGEsU4ApJmTgSIyiUcVVVKcHToDyFw/IAou2kZMyN7YolM/W2&#10;npPHmSb99Ag4ZMhgTlP6xGLwF+4SbWmQvXeIAIi7cAyhrzfEvuUCMY2rncXVLr6r26V97/DFnpmY&#10;w2LRRbMK79CnQiWkLjF82oXCGeL5qJrBaPc9VkUZsp2PTTe1pG3/p8jbSEY3AQmIzdI2+YjsqCUz&#10;fGMySVDFkavqHAnTU1ZJ9PFpRFJpmJelKSAWRrSTPQzvAILli2vEV2znN+hwuG8d5d3VYsd27pwp&#10;t6WwNfJtONmmoZrxPvOkVjgxc+4GT+ptP3F46qEkJTiMr/eRsvZpinmrBRjDZQRidWCFXAJTIWkE&#10;Nb6Lv9Hr1LVeST7pgDhDJ73UgJrZajLJ2KjhkSeIzqFxYD8nzbBPrNNPwihlPWpySZ3SAQo8yGot&#10;uX+Lg0p5L3HkOhDwenl/tbi5XdsJYRhrvrnFD7iBO8DEm8UOVhBi2QzOF8FxLhjj8ZGMe5ybCwTF&#10;kjTvR1nMpIrQi/bgjK3ttQvpHwkTT2e0JGJcRE94Gh4rhINqPkmMstnaJRxfDgYuMDJlF/yQUxC8&#10;bVjtj2C83K41MgqiBKM4euChWTy0/RP5M7VCPs5gWzd78HeIQMeWhjV192r4KnpSK1Vy4DQsTWgI&#10;Ujc2+n4HxhKJPBWEZxEcmbmqz0eChshb3oyAhbdsWVL19GyU525xf4PRvp3d6x1oCzoH3mNAM7m7&#10;v7ve21ms73fX6FugQb213gMu1nf23bOGFgNtmChBodssLAzf4a9tJR4WOJMMeRkUzRSMRqlJvpEh&#10;ScFYwUGCdek380GYzYYALfQNL3g4gi1qHZLBqkkS30pwWeg3vRm+5Qj0yvn4yKY74SR4/1oQwsNj&#10;VdNsvbNP8LKbVB7c0U3uNTpOUMLBUaXl9MnKhJiCwgSUSiD+mw3UfYD0VmQvWWE6YzvQAsSMbP9q&#10;qXHBosg9tJUcSbCVJsZzu0YN4ZDtW4fj5g4hayxJsdZ0MmIo9UDpXHhDh2DY7iVY0ehSHIlWYS0D&#10;PLzbGzs/FAoLK8DikytMALc54PYXJ8BiJxvs042/+GLrfFimGya+5J0yjLrbFjdF2Pb3CQRSa4Vv&#10;eBMlogliEJc/mV4Y0cKH0IFyMsMI07C3J2z7lAl/44vWMoWzUCJIJbOcKS7mT6PF3ygj3okmnXLj&#10;I0Mtc/8h7V07PwxqcIO2b9cMF0y163sEEC1ECIW98/seKNSFB6Mt2ghzR7tZ+tG1IdyeY19JStl2&#10;VH6pa8TWqBKJb18JJdTVlFVLQDJSUUJptj8TPEkNlJ5vSSVknlMXigCkV5JaRjr5CixI6IkLzkyM&#10;tS4K5gV7RYp2x5xLBcWn6Z6yAIHb9zJEMOwmxsddjg+mEuwE0GyHVhjCGUB772YFXwCwuAPtx+QZ&#10;a97NEfTNvH2scIWvTalxwda5ID0xJ2snVYIe0TmFU0l1lD5BMPNkP4g+OQNk7B3zGvdZiv4miCEY&#10;tSVutIGW2/FOrJr4n26qCNwPvbkye4NK1mVRW3TCPplZIkmGEXkyskAbCbEFUdZ1WK7WaMoBbTd3&#10;CJXYaNuNR06gezcrXPv4m/mJ5jPeLfful2tMm8VgIPzHm93VDebpwP8pEUaZX9KNFpQp1i7/Izdo&#10;51KJrjhiu2jZup+qTFIp+jlFate+ZMwzCtN9sSuCqUyoIYqAR5El2Gqxj/wUVmwERCXmi5FLEVuV&#10;LUxMKwU1JhPeHc38K4MkskcOl2hDCt8Zj7ORzHmcG1AueIItJAC73AiyaMM2rRmrVZiCph3rX/Z2&#10;77CV/d4Cq6TRJdpZY68GDLjc3y5xlLSNHsMWLAqEPRgPFrsHSyTGBPE7eJWWC8d/3OOdVt8oXSpi&#10;1LkkezxKkdoodbxLf5hqJOUgZEhOnNLJfLjoXeQlLacYWET0dpORWOfEF6hvxEfmP4WSmk/TNUK9&#10;GIFMWmJ8ri0fZR3VlI4t2cLXo8F3Ke9KwaRjvRU09AvbwAsnKl7cLq/vgWvoLC9u0FleIrSytJkG&#10;9l3drPFd4nttF6ubPfvp18vr1eL6DkAJMMUEEx94KZ9tsKZrvVP8V5UT5yOLdB1NXWyU8vCCWpro&#10;5IvR/4j5k7b4VmR79z4T6G+USErPn6n0FhCjhlCd9GLMAclkZSxU6MG3BHMRVVpmRiLZ765MGAnK&#10;9zwfPnL7lGGUGijz3badLZGDE7JHEq5QJOVbzbBpQQfl3a5377FnxNF692C1e7RaHi12Mc/HUA+L&#10;qjAJ3L84OBmb/u+vd+y72tlf3hp0utRtQUOpEf5pW62N2NEmIF8iSEnJPDwxTDymcuCpesd8ETfp&#10;DBIgOOF5hqtREkwmHBF5EWu2qVRrJMwzhvC7dYy2ESlhYnGmZTUNOH026hKthTXSu+ggc0qeL/G9&#10;vzq7xI6vt3bI/D2+7BRbrBiz9fFFfJn3fXICvz4uZx3qHcR4sciAhM+OXogAXrCdU7O3Dc+RRpEv&#10;6Qxqp5BfyqRKJHddVW5UjC4BG9nLt7apCC25VbwtK/7QZFKnqXolEPzd0lY1bzA3noO19YfmhmwQ&#10;QBzGRjaKByAG/bZkWBFtjfXqDmMn+1gqfbHAYVU4oeVksfNofX+8vjtZ7xzjYK6d++N7fHce7ewe&#10;3+8e2NiFHaRsfSPYgvWdvdDYSAxNTRcURCQr0NJMG1COslVCoQSjHhAkx1cYDscBBtbHt7CVTXnF&#10;38UaC3zs0SjIXXmtsqi4UQQRXPBIKtvWS0RGCiu22ngLl+r4i0PIXGHyONJic1p8rJ9fjeoofqLS&#10;6SmIYNqSniZkl6UNqOdvip8Sx/0Su9caBfDpMGBytD7A4MkeOsgXy/XVevfqHnOwwnexQO/kerGL&#10;0TZM0rrARsaYjIWe8gqdCKgX9olDtBkjBSjL1pwCTlFBm8VQJBxpiCimikQpMHGscgI1uSeDaY33&#10;izSGVk2AqliQ1L+V54Uh0QuLyp0sNGpC0goO1pmT470raqONUPmAfKtC8Y61R1V7hwOYx12TaEeR&#10;V1EBEqhRw7uYi5uqcstkqXeUBTNPNlLFMcTEYm5FxyyUXFw/i06HDg0S+FiMRe6gQEsMX9BmwgKK&#10;8e4enPllX0wfgpP4Kr5hrR4CPIh2rnB+xQ58wMP17uFq93ABP3F1vF482ud393hv5xDu4QopkQzH&#10;/wj/inLIRezBuZTpy7QwxCmxXnkSImPzi0exa/yg9laAIrNMmjGFg7HeKQ1/1roPlixtbnnG/k4L&#10;cwkFZvgpKAxFD5Ej5Z8MQPrtkwSqXlkxHFfxDq+bKTXQ0a2Oq8cLX1MDzLMRfpuebSPI4wM5hkpL&#10;lD3d2XAvVRNyZ0eBr807ZTXZYM4KvLwCJRtf+TLVnMp8G22MIkY+Edl1nfRNxXUTdyuSWmJO9gjq&#10;apczCj9OzOm02ESmRLGQeVyNEyG+tYi52deJj/LFqAKYe7NANAxTMo/2rL98tNg5Wt4fLO4Pd++B&#10;iccrfHcOl/dHdmfnAF3mFZbiAbhNx90ljEPgyemIlY9im8fEFrzU+NM7k3kz9kG0Ym+IIMj4RSwl&#10;Nl/tdZQTMxflulBuXYmmGsW3kv4lcczoR5tnmxhpYiORVAo/peUR5ePNZP8oIqmacQPzCGx5u7kr&#10;NvXae8FwdczbQQfZh5UxEdWm4Fi/2L0+AKVfuIvLxb++gHMc65xqqKKMWgVOdiX1APEp4hwDfNHC&#10;eS2dJJz7VDBucdoZ9k263dXh9CKl09XneROgSk8xp61Ioi1xbHuIT4XSEKY+JLJVOd2PdsS4YVTC&#10;RGTKB76AdTvdx9JQLdKQn100pHVgAOcBaMhSh2pYlxmHnuxiLGUHX4yGo0+Jcwmw5SK++zu72KYb&#10;66cPFkv4jIgtGnRiXMXXFNoHF/5P/cR2I/JR+idVnmE0bTIoa0lL8+Yj8WWIntZuoxaiMWUKG6Vy&#10;o2G0BJPaREyUnIhUPlE1yZmkrN2brBrlEke3I0mSGvWsqxOtklF7BBMRaBIrxFvLuawDcNQwFw99&#10;PJx/vos5kbs3wL4F5h4u7GLX/2Ia587OFc5dvjdkxFwsLOLEDC0s07Kuvs/jw9z+OpmvcKDSmgIj&#10;UYXa6oh7TCYo7EJPa649lBnmxvrqwjxQ1gWmKPdYypQtdOWyPd51saP7eiQg6nbUwxgYnUGlMCQy&#10;GGCydJlGZIjTMDcfQIKbiolBJFjnxw4nvUzlr1ona1XD84o9ZSsJXZ0VtlnEXksr+H22CQO+a2yd&#10;trAF9nasD85RxaCEzf1EGutN+8zKbqu7pX3OCCCiTwJQ2qqaF4jKpluHA5HjWIpAEK/QoyRtCby6&#10;lGyTZr4KalRVoiyqVdaUFVNuTJbe6tJMgKAZ4C+uOZokXUylMH10Z/zsc+gAhutsAjj4B7gYzSb3&#10;uCa6MfgywIlIHHrQnH3L6K3tcOTBFR21PNU8sFKykCnpqEZir7SR9DMHqYqqOa2f4A8d11Im+RYL&#10;2ihx4XLCiylRdkF2vhQ9fYV3YysYm5AZE5gHa2nLvJiSrLvanm5CTFgMaMLqISpBYKolMEtHdpT0&#10;lLylGR6dtxkx/C6WK6xeRowbuWCmGDDDx5HhKu7cH8A9XGMpAUaTd/cXu/AcuTTfYpxmAWjxceUB&#10;Is5BHxqQ7Y2ZeizgE+RJHWUbBDUygjcBiNo7iBUnjsBbLJaPDhrC5AhdwTHxbVUQ5uKKFIWxmady&#10;jmAxFpJNOefqFC0S0PqBCEaqTtADe5ELXTxUX6Nuvu5XpUSoKvDte1YzDG9/DYjKQDkJjmDHciVo&#10;oT9vKuwisFDT0mozPEOsTIZS+CIm7LiJYSkbQsbEhz04mhgpvr7F9ENc8Bp/sfcSvrZ7O4ay7B1z&#10;uKBN5DbQ0QKPqH3d7gOajnPOo+h5rTsRjwTfErHklTCrCALMcRGXgYvaoaOgwQ9f9oOGgb1jfGBg&#10;XHfI4P7gd0s/pd7pQogcdSCyVNAMgQ0rXjB7rS6A4ZDOPPgqc17Ii48FJQJEJ5kGMug9cFIe+09i&#10;rBKrXVGPisniR9YqY+lhk+trWJoSSY1wLFEqE1v+hN3OL9GzsDl/voVNjKGjZbalONX6SsY1DSZL&#10;T38SjrYys3CQqw4mXJv+4ougm309NGjr8cuUQy7StyU1hqSv6JB2bI+ync0QwuNSE+oW8Q5ZSWZ4&#10;HTNpZOHqbBI05/kz0zxOvRhVTWmko13todlI2+rF0PeXaNrmVP5anBEpO5xine6bGJuFLq12ytI8&#10;QujPQbBpwj2mEcB8Mf6Kw0StE+1NKj/DkJ5fW6NhnWIPHSIDX2DmbuXgG0blVi1ktCJsCl+6QiHT&#10;unJp08uMWTqLnlGSbR61OShIWitS4D6pR6ymuUX+mVKhKV2d13C5zHQpZB1CajWi29T0K0nDEruq&#10;6+e5311dXxi19XBKyXdj6XPA1FUp2Rv1Gqp/vcR393aFeRHlizm2NtF6vcJMCZssAYfQGOk67QtX&#10;1LDM0LdRoQFznB0dUw7k1T4jWzYt/8bPuEVNdAzlSCfgmCEywuWWVjHFVWL0xloLDmwRsH9kljJO&#10;p6SY6NBsuitN/kQHgW8RbWnbqUlX/rJ85iC2qIhyYVrhq4vNqbVJVbsYPcMsfVx4wb56ybsyvp2N&#10;hRa9C82bVVOKc2CeOcDUlvXZR7SlplqPmCxC2wzMCcRb06pvDYXGbPViBMQx/ye1hlyKitrmbKMA&#10;sSLj8VxJRArADOnB6WnLoliu6JMCdCmWwpS1a2P/IxaR8onNRspZdZ+xrKxUte0hY7rSt5t3tmJi&#10;vYeOq8/YH1reohJd5ouMh7lp0eA9gIz4uJ1NdYO5PegG+ZIq/2IOGfZtuLvGmn1P4CDo6xRc36Ok&#10;Y91k6q2ltYyT8sXmSx1AhgIpO3WZ8UrcUESq08VTEjYjsPhWS/nUi0mQhCFp0kw+jf2MdkJrXhxW&#10;BfCRmg38jNEx0inHU5WK+BjJU0Fdmt0x9J3efI8um72JTasNDXfvV+gwQ1VsMdIdNvFAHNniO6YS&#10;nOuIfgbGVLAEf2e1xBfhZgsZ2p1yjljUish8VYFTAmIIX9DQIs68yKhIYguLIBZHyQpqiaeiipqj&#10;p21Z8VGHktD/NbmPlSkWGgUXtV3hgqSHsSGMBCd6+BOJwcy4RyFfb/sZaqXEJSabMZ+uRXcRQDfF&#10;1Ui5ROMXWBV6f3S0byMopXkdQihj0XVIexgajjJAbMWW4duOL1f42oqD28tbnJKCvRzub9Az4ixQ&#10;601zhUKJdXVF2+JOt2XrMjcK3pqHOgGb12Sc7gscKVc/Gaec0KjM1bucR8MHSTpiWWtR22RVJg0M&#10;kaxhA/cenVZgLEiVilYqTULibXSXTKPGT9FcJ32bMQHIMNSGMbTV/hoDbncYTDtY3+0t+cUQi42y&#10;wWYYRcHoGyal7q3ucbCFnxVhG6TbiJztYTzPIiF+VJvI8ylvYiZb15lRD3oKQNXAtICo/PnuFN8S&#10;qXTtm5slM96XEyAh8s5M06W3tlTsFv1jdRKwomiZkiin6W1ZXNTGV3gRr2MzGiyOx37pGEqB/m0Z&#10;whj6WDwlqlZyAEfbFzv0rUCcHcUSVvji3J9PXuKsKhy1cYfNbK4Q8DFmq4MGcmwRM05esmPP1ovD&#10;vfXhGkdc2EQEX5znBxe4L4veVFCUoZfHm5QuiInbOCc5RXZLIaRPsHP5jOwms+mjnKqKl95bZUVa&#10;39NpNvSujCRqfNIA/CSOyEeL3kegZBjJdUpiucbfSHy0ZJ9jlefZsI5WqE974bv4a8uK6kYPvImf&#10;nGgZLbZVYvKNVdBTEe8KgKYQPQKbfofDFK8ud27Or+/Ob3Yud7D5+fUlwjp2EkCxWBsbwgZMpjaI&#10;Ot9geTPCKavdFXZzx+GQT+4xsX99ZCdGmIJ4QEw89D3ZhholnNIajKhCfZvk3tr1Y8oXgFfIkjgj&#10;u2Xj2iKd6QZioNVhFCIwH0vP3lL9cEKlPtr6XzR3gZhPbZTPPyUx4vUBduchYSbbgSebAqPdTObR&#10;P8ou1TGKicrGxBVt7ZQoODGlYba1QL5Qxzi4e/3iGgO3B1glbHEa2xYuMHVDV6+08/GFQTxB3bsJ&#10;MDCMzihGby5vdi6u7i+v7vDFWfP8YisvbOaEaWT2xXZfd/AiLTzk643yQkLpSrcg3qTjHXEnvhUd&#10;Fl5T55ieyM4+VFdyM+XOP6J9sqAZ8asLQ8sRtX373ESNHLRuQtLD6pNFVsq4lWS5JEPJ2u6zKpUK&#10;il5krLsZoSelxfPsTdv6DVP0saT9cG91iAVQK0xKxcE4+GIu6uJwuTxcrnC+9uFq73htNzFldR9N&#10;qMccXZI2nurDcvzIJZkibxP/tno+sG5TwCSaTKJQemjg6B/1MWP+LUGqbGJvVOyWFfOKkd59Be61&#10;VL1CJltxn1pU5zNES/dxOFfp8PFW2EYR4DBTsfHhZPjxu/2fStbvKavabcFDLxITZtHk3+5e3CzP&#10;b9dn14uz693he3N/jh1MbnYvkOB259KW7WNqLTrONhvXDWZUoylcoGHjo+1n2oAI7ZnsUzeZr1D/&#10;ZPBsyZmMF9r2mfPMthcVcWRKG1K3NCKmDEaEKbFaMlWnSw85MNWxVaVaPRAzJX7e0V/d50WsHdOI&#10;RfGnsjU+e3jEF91xmoS5e+bcGcBhPZJNxQfw3SOMiC/2+DjEmk5bwoS5+phrg6XJNkMLsyD2ETQE&#10;ktp0fVudFwJQJGxGUiKy1V5WIRnJxqzEh+6LLTFR+sgcP9VCy1ZTN3OqPlHHpvQt3Z9Ry6i02wBZ&#10;YmD6OSOFxCi9mIx3Pn9pJgVUxTqy9JsddEZ4Ag+2+fAFTBPqIZuK5i/Rsy79DqBCAEod82IdzDe8&#10;3bm4vj+92nl+eX96efvy8u70it/b00ucHXn38vru9BqYCNy0FVnYKgsxRPNtx96K1DfqZZLWjIpL&#10;KtQ5jY2o2mozcUdTEKKCbjSwKYMRjkRqY3V4P0pdvlsStpvNAMdJ1YShvE97ixZFfIhvjbhara1L&#10;cATElIMoF4uk6KoyLoZK+ellvq2XhQIt3ofRPUyyWdlQ293e3f0+8A5//Ysd4bBm6QiLO7G83bBy&#10;Z9/XNSGBvcXp1zY2aMeG1wasa8bJrpS4FZzAotZUFeKFvdo2dco/li5mRqNq8i+W3LxY2qFyP75m&#10;+abf5Wf0/sj22CsSalD0yYnu8i0X61noJjNMlItfcX+8xGdyprXrqftd+4oK1n3RpOVDF9g9DoXZ&#10;GU2YBD2UOzQxmiPJPNO5BeJhHw3JyshcaYp4gSRXN3cX13dnl7enFzf4e3ah793L8+vTi6vzq9sr&#10;BI9u73GwuPWU2WPzuAa5bPVRJGUKcsJ92WTkDmtIwlhVKjTnBEi5ucmgeMEcpE8RpLYgZEMS6ROz&#10;jU0idag9K8PDdjmGIEZFLaXJaleebSjnhunsp7PiSbjd+iSciHxmeu+P1EBYodURmUnL0Uecu47x&#10;5XuL/a0X3llGVGdpKzjXmEsNx9DGT3DfjpaFC+nHoli9sBsmzxPwyXRtoKNFMupAquastFLXe7T/&#10;sV4EAXG0+kEaEnX1QS8qsWrE+ia/koTxJpXhIdV/AEVQORxkjJgdlr7xEw+6ixnJGFPuX54VUXWh&#10;z9zC33QbwbgKUmKFLggF0nwtRcPbqAIqVVaj/eV//XGCcP205Q7el2QudqbFLc7HvcDWN7i4fHn/&#10;V7958cHpzgWabcz7s33f0TnlLFozByjv/v7y6HDn+HD15ODotUd7R3u3J/u7GDnEUKHPB7cp/L5X&#10;lXWEopW2IpKWdxlNmjFb3izI0TB2J7mr7f7+IdIwpec2uNxedBpFGfBiI214vUtVrdHMeTVWiiDe&#10;GoY6ZZQPPDSce1ESkK+NLU0LRtOGnWM8EEFkJW3mrjkgptyi6PVIN8Ur2RirOWTrZqeGlwhprPfj&#10;UWys3tYvQGPtJeiGnaJjWxMPIzAiyTT73vaCBwNQY+ywtIvwoiuKLfHEuLObObHAYb1QIg5sb9Zx&#10;jCXZcMsEq9L0qRV8XTzp6nBho9W7bASLV+DyWk+pNifcnCrVJUlHPwl2KjQChOU8XpWWKpvwSGMs&#10;uh+zrfBijWhazCrBIQ2P0xMZyqrLzCQmKX/X5MVeJGN/CP3Ry6tyuryNiNrJSUUTkPj27nq9Xh0d&#10;HdXcbBwlsLFj41ydwfQb1qLQm0A6U/Gba4yCnBxiDwZDL3h7pYG4vLm6vD6/2Dm/xKDK4vJ69/Jq&#10;gUPvr64WlxfYQ9HWX4mVRniFqlT/FFNIT4U4XaUnT814MNXRD2alYtER67bqVKk0cyoqlgBuCqaZ&#10;QB9aBSmZeoU6lJ6q1TLMiutqqtLHIpQDxawSmy0DCobKNRZ5iWZWWV1L0Y/CRZh0UcRLw3ghuCzI&#10;x6bGaLUlnDaTBqvv7HSAxQ4mGfh0Qn2xcsmW8qGTs79nj2xeji1n0pJ2I89VPvJtns+soyw2GlWw&#10;ja4qlZusaSss6oxG5LrJyK6Uu3oJpI22nYhJokmZJ3qYifKJ77bXSsZX9FHKdD/+pObA2KNuRKTj&#10;KUuxviR1S1ZPiSFWn9polIRlBcYBM3D8DwLglNk1qa2CG9SgNUmKEtmCeLboIzSUeCKjaSr26Pbm&#10;+ury5YvnNovCC762lh8gibkUwLtd7BxxfY2/wMF7u7BwIU7Qs0cyRaoAf7Z4N6ee4VkSNshjRwbV&#10;I/ZRNryjDxsRZRPV0a/tiXJmMmY7432QxcpWMkt2q9x4P9pY0puRFY151VUvaq025mMayZHyjkS2&#10;bI8qLtRoNTvWSBlST5TYsvJl0Zw8AC25tgnYWIy0xDFmmMJjc/JxkCJm4GC6vn1tMjYuMEsfK5ow&#10;N9s2AMPcbEzO8jVLZa4+QpBeBkWGv5GApAxJhaRsqrg0IOlhVy0p0CmXTaqlLqpKlyDEH9KZfKio&#10;hK25zpjDRqlNGZfYJcWLElSN+Lp+xjQFlWpGdNUTIEoDdSHVSnc2mnzU5yhr2h26pHeY2Wy7xXFf&#10;9fJJ9FcjLS5CwITSZJaVNhupoRYa4mDEz1ZYweOyLYntA0psNwGwY2HdZcy7BkSjK353i8nYOFLU&#10;Vnh7s06+Gn/9v+4naUOEDCGOlGCKbGZCgREl0yuyCmk572gUYoDP6hTPqGmLbq3wSDzNWPasAWVV&#10;jdo3xRlS1Vpmm76SNDwR/cl6o5HHWpPUqNDMywQeDpZRASP++D7/HIYAW68x8cCmWN1f3d1hDA3A&#10;hzM3bfGSrVDCaqV7/+Lmwk999JMV+bUVe9jk0PZuKBmOh4OT3ic+ROWRxKd41eW5WK1aU3zJqpN9&#10;RiNUyso9SytloBVE1kURbImM3denTCPSph56oqH9yTsRwsaBkcERk3vIxBJB5D+5Gj8xFpxMPhI8&#10;1NQXpKIsrsq1U4jracN1ecccA5gPRTlk4gqPDDevRQmMsIIRIijHAXuM3PbxWu7Zwis/F7JsjW67&#10;H9u+dLZt+xKeQZwAOA2Hs2IUGahPO7mEBhztU9VWJ05PKSqZN352vT+1gakXMEUm80ytYmuKvCOV&#10;iujZ5DyCP4HUNuruYVD7VKwfWkVpQ+RYm+cMYdE2xKVi876fIb7WNHpzaceiWKDE2kWuXLpBL4OH&#10;VtvmNJyFih6OAbB9LVxq3aH0V7bRtdh5nrzCUzVdXZuMINgFxLZEnRJcMtx6GuMrEL/NK1BX1JFN&#10;7FR6WQrSYH1etCAptvpkVCchnfgmAxSiyTNITN6S7Gg+1nUe7f6xTR51kM9pFQQbmv3J//zvkSN7&#10;3bYGKowz+F5zdhgKdleyfo9FC23mtx3lfG9Rws9enNryOzxe3GJeRJ1KYStNMTfiYL2DXbFP9tdH&#10;h+vDo/vDvcXx3uIAnSHkYv1Pi3vVCflDgJ/YxL+t80LNoxSTmrp4yoIKJlCbRpHbyWs20GBqib9I&#10;bQbq1dEQisQfoYQ8SSis/KOVRmANzstoX6NozJ7eNjPw+LpRp9EcImusI18M7gCSxARl8Krkb3UO&#10;id07Zy3IVXp/qgVu8g5LpJakElWjQIOd9VS2pnbW2sL1u11bnQSvEFqFaVUGiLaF6xXWL9s8fDsD&#10;ys9VtklXPA/KbmJG6uIO01FtNy1kgRbUzqOBBpqS4Guzj9zf5Opmn4Vo21yVrzW9pWft+yb25yQa&#10;5fa1OoohyYB8FEdjaj7+ZGnLTnblSd1igj9d9Qq7yFXXUh7152T5U3lkRoaR73PKfau7qW7BjHEP&#10;Da0NRtZSLFYRBTWcocC7xrJaO1yUQ71ck4y3NV6UypXaUMMZNsW1/BJaBysYG0vlQ50hzcnKJIuI&#10;tqqD733la95tK8A79DuxGdL19RXqjA1V3QLKrnc2uxVTs+pGPp7bUFe3BxMLyqd2FwsJ3ComhGrw&#10;LOf2wwrwnM9BACZajCVhRTeWGADylocHq8OD5cH+wv+ujg+wWhADyrgJWMTc2yV8SFPmsHNnt7gi&#10;s2qcslgmnuJ1fVqyRLISFq0LpyLlTKSmTDlTKnoq5JXwhBdU9xliuu0tVUq4M9Mmz9gAiRSd1MJB&#10;dQZdzGFZckAQEDOZKi6lUSlMH58qc8gX6oZWxjaHvEPs2JYkXdqapTus4jyv34vr2/C9u7y9x9cC&#10;zbc7eAV/sQWi9UQszOJd7xDwTZyfsb15NqanRfGqAsRSWuWZshQHwdrM1EQSVpxWNRkwehDR48RJ&#10;IqxCklpUbxEmaY5wdByZwSNOcuKYAztMcu5QEEOHmyw0D22RHk1coY1TS/tMdtBO6qeUoKHLhJgV&#10;wUEfVoGfAeMoxYaIgugc1LMXtO4Nc2lX93D3Hh0sHh8uTvD3ePnkeO8R5tMcrx6frJ8crU8Od48P&#10;l0f7OxiHxmIEb7Vsag3HQzkjBLVua847BCxeq3Q1U6yhuO9Nkzn/JFI9OO5d6G1BSc8X5f5MqZ/Y&#10;KvJID9tDksH2UCmpXsQ7ppnKnGSLmbGmqnJfG6qMhK3kjHv3g3NHropyjsQJxElk8gcjP0W/qiB3&#10;O5aSlMze4g4d97vwB7Fq8+oaswvubO0mMBHXfmHHLPsqpvr1p7d4ZXF5s+trPW0IznDQg4bwH7Hk&#10;NzJzqFe1GalBtEbSTD4HcRczk16lWsSs5H3LYEZcrbFg5kAK8bewqEJLVLYokXFBWdoir7XKdCcq&#10;aqy+BNpqlJR2zJlCQxdASU9yAKUMyYTbHNpaxAp3LaWVqZcC9paBY5mhakrInrY7o4tVpvFG+7WB&#10;FAkyZVFEW0m2HvN47ggnSxzu4VC8XcwiPDlcnhwsHx+vH5+sHh+tAYL8YnMddJn3V7YDLPsgGPup&#10;6N7Hi8hZcoRMlwjb2vJOxQWbVUN5RIjnjhJ6t1tfSUhsTaBJesjKqGS0upinSFKeJI9Akz5S6I0q&#10;kl6Ukkn/SlYZh+023uUwiKKWXf9UlGvmAfmWFLr9iWToxWC6gw2pwde7BiDen19bUMUm52OFkq1N&#10;uju7vj+7ued1/eLR7fklHEasbrKF7QaLmD6KrR/KkaEjcI9i6ppu0d4qFLI9WayUoWuoVSIl+1Zk&#10;0XBiInHP++ud1Y0yqagtE75IccBbXe2aQFeLhCliQrrTckbQ36oriuBx7PERGStL6ZIhdnU52RpO&#10;W8Hy4sSMFNZCXXgVF+23TE2s9U9agZ+jAOpMQ2GdbP+oMoi2od9+uL863F8eo4NswUH0jtE1XuMa&#10;sUILF+4vsR5/b4097pa2SZ2FS4YZ4VMaFrVTnG1HThJwuJGXI+HxFn1vOIbMDdckvjWJKfFg9lDX&#10;0qS46hcoB9yZoTOioYSdKjvFk+79CIUaNil6MDVyHzJqHcCIMom94F5CjaT0+IkMbe28TyfAl13j&#10;q6ubi6ubq+vbS1x4Bxk3L20VU+ksY8ESv2dX15dYvISeMvb7MEy1fHxUxVcx+afbGCTQaWsx09h0&#10;RUzbTg3hg0SDxCC9nYg3lYla+u1LmcSLcRZqGFTT7kUSd0zT8hxmBUy0OtZmZkoE21dn25Tj/paQ&#10;naad5sPR4qQ2qeIqcbCjv/jxX7a1LQYfvAlDEzsRfpgi8PLs9qMXL28W+3c7a8yMAPbE5gKtMrYg&#10;AQjugXF7y8O1rS6wc6Js1AAHqAy7sEWazORw7EOosLBMTS7TI6WcLAP1AtM2HCQlxrtCQKIh/goZ&#10;4cDMCEDS5Su2E0EwRTsvpUYk3Q8tXiHlgeCJCiJtyi0KhsqklG4/FlcdqPLNpijCiAVR83jNv7E6&#10;kVp710dplYY7eiVilEl6l9zWU1SOmjeSCLb43dm9xiYi1kGG97dzenH38uL2xSU2X8JqFCwhsB3h&#10;yjSmCtg2coRPnXWFOAd6OWtrZXexRd3jg719hKT3bEdEbA1ns7jDFkSMn9vbY22hXOKKnizlvIWX&#10;xdWHTOzp0ORzbIH1jcXVn+Wk55b5zh8beInq3RLc0l+4arNGRoSnasZn3T27EsFtQYktzJ8LV4Z3&#10;w8L5WBHqpDV+/gHP2T9t24+BUWkbpel1HzRbmgZthEWzuMu7u7Pz89MXL7HC8/joiJsSkGZ8QMaj&#10;R49C1UqorXJvUGO+kgTXH1xnbSW86hWW8TWO1CzsRLylDaRgjekaE22w5G65v4cFBfgCBJf7wMED&#10;7FO3WNuGnlh76meh0UOsehxtcqp5jMapehJ5dRIA0shVZmcw20Bla6p/TIZHU3OtY/w7vkLJyWWm&#10;iqh2kY0SWHRR9SKJb4+glB5Im/GK5iomcUZmpnpxECxyj+8mCpkgNidMwGryWhtERvMQz33aKdok&#10;OIY3Vze3tr2b+YC2mP0CDuDlDb5n/vVt3+zrG8GZ/4hkZUc4XJj/CO8Qmx/WOTus3kRwPfI89mBa&#10;Nfhd3KmkDf+amvWHAb6C8lXMTF5Twu2+QqOIANpVDL6r0sFnTLs5PDzEX3ZRv4K6bcqCRLZWTNOD&#10;cm5UkpkSNqMhzc+9A04m8LkMtn7KViJjpBiL/PB1+LOzQ+27XGD32b29XfzlQiw7+IxrZ8t0WiNJ&#10;lhaN0EZYwic1ONEY+Po4fmGYEk9JjkaCazY49HQUII9phC9MI5CNeqBrXlAPoipIVJFatp+SVrKf&#10;eQOOypqErRdZVtJI9YVrRzP7Uy1es7FtG/mAfcP0pnKTDkVZzwO/2fq51zf43mKZ5tnlzun5zfkV&#10;ABFfBBDvEUY8v7LvS/Mf786u7iy2aOHFW6SxuCEm89+v8HpBQ3c8o7lGm4zQ0G1QE3bkvR5rxZJE&#10;kuWH6m9A5MFWyzyb3DBvg2WtxUby5pGO2hLxoosdUfQtgky1OjIQiYBlKf12tZvsx4hy0dwSrzFl&#10;JRb91H8ZbyO1yQaquCMt3yM6EDto7Tg4uRzpaIcPAPXW+PqKUjulEidEYTXBeoWzoTDzxvARPWU7&#10;TNIWWdkCQJ5vYUOOdXg6xq3IUFe0EcXkcgQLSTECpYREcGQarldjDkm6rbAJfPy0RqU7pFMK1wW+&#10;yFKl5MR3+ZhR2PNQ2JIa9Vg8ZKHJKY5q2lKVRC9ZdxVRWm7HkgXv24gJM71t0APrA2xGoc03tLk1&#10;NogMTERksLh+2u4Id+x7ib8GjsBBS4Mt4DCsfI3ONbrdNs3Q3MOxb0szaKG8tWqmpP9edCkP9HsN&#10;QoYp266BlDTNlAFRVTIdj9qNnjb0R/ydsspkm8yDtWsZEu9Ipgnl5yvLnFvCYm4RB2dAfPxoNKzf&#10;fUs3uxSi0LYLSMttjX2KD7EWvN5qLUqFGLiBcIkxYQVdXzuuwnYYsZN8DBDtKDQP+NlMSQsa2oEW&#10;3ObOV52aOnOeqcfCON94NBRVsWjUSJNKrQZpWROhROPlUhp1pSPHx+7kUJwAJZpHCyKE7LI5me9+&#10;wU006G1GLE+KopKSag5FKAvmEqIKLXKZ1DmJuhJjP73IEuqKrUglSzQkqxDHkrNJmGBTIayRFGJu&#10;KNh7h+7/+2pMX4gCDxGjIjbEjFmEF+ggY4+Pa7uJv5cWVbzByEm5sJEWHP9o4ycIPuIVlOkrO50X&#10;+pD9PfdHTRpNQh+1kRJWa4Gcli3R5L5DsubayqZ8YtPrgVo25FGutqsKS1IjogR2zyfkZsTulZ5q&#10;120JJOVWfwijUZSWZhyIaOmYQk8qSWy5+bMi0QhS0/QvvTuyfM2d4hy8RFmvs6ziWuHO3GGhVPsO&#10;GrYtWDEJO/AbfpedYYHu8tW+HXWOcyFtc2JbUWpnKtth4LYD09rPRFkihe/XyeUevt6UK/Z89Zbt&#10;a8xp9L2h3ogdkgovxGhWUsE+3yyqHB3t51eWNpP0D4oex0NCbYUItHz+ldVJ2MiUK2fLPH6bb4z6&#10;W924drzL+rYhSnik1smaDd+XCScsdbUZ9aXeWfTBN1W1SXngyrAewTegxvpfD0z4/uhD4E9eUqvr&#10;bG9jxampshxn/rBWlzkQkWnA2IAYN8qiTRsO8S60DRDvIADufqVvO+KxRUygsWUqFj3EUPKt7Qp8&#10;u8RIvs0NwHbpdhizxWZ89vUK+3n6TMbS7CQvOIFjB+wUrebSET+92XssPAi8HPiNelC4bdsm9Rgs&#10;3yptCg/uYg5cM6HaNAKNgs8oM73gty6fKeYwrKbh02FZ9oOMekgcEVk0d/NSSjATW9TYNAxM7LQ1&#10;Z6Z76biVGRyMnJkm2rnNQ7JD2xYxNIKpzLwsRTa+2FYgFD90GFM+BBFUwjjIVsmwEiXrNO8ikkqd&#10;3+wb6p3EDjAO42/oxWCXmqu7JbfWKV/MLbDmH3uR2XJU/EVKQwqTvB1yMcKmim6JjxH4xCaCVLQE&#10;+SzUUQnGrydHRR6qaEQEli78pAwifyjCqcz5IjNJXG2BaYbC2N0WMbFTM/MuSte8/xZQ+GL0pKSU&#10;0QcnnrIinP2vSpst+WIz25TQYAYzq3x/wtIdqNADLuL4b4chQyLftQa4YfOt7SdCLOhauGfBte/e&#10;AlZH2IgUpncrq85E+5QhVKmNLKqYpVwS/63qK59ovSlzdwaLizRDQJdgafu87GZK31KlI4JI1jpu&#10;N3Hjyxe3JVXRbKOx+/XQrXYulV4CsO/ly5fcZwzSBDim2P2DbAoEWJMveXfNOHk0ir/QAG5suZUt&#10;JEAIHHPEDP8wUwybXSP6gwlltkwVW5hY9MeXamHRPnwoLpQsHypmKjriRcQ4kiokBQtADxuE4ujW&#10;aTfMUCllusyBHYQpOeEpxzpiAqbH3zhgomzbaEWbPymPmCINmCJGaMV3o7D9jmUQ6WR6abDI0wUT&#10;iGl6XeimauoR2cUEJF7z8MUfX11dPt4zMJFg12ofW9vFYv+99Q4OVca5iZh1YNEVPyQZAFcg0tpu&#10;c5vo9tvonO0GYgcBYDKWB51td5sktWTVrTRbS9adGQVg8CFyvpuzuh3SVWNO0LpW0BFopnRv3oCT&#10;Mb4CB6LdxWpC4TkzN+oPrrUCL2naFP1TyTaSOpPhoFrFZkvE8Gtf+9rXv/518OT09BSwiAtMgeza&#10;Xax1W1B8ZbTCe15IQiJI2rpUvuwAU2o9Fn7//Pz+C/vePT/fwd+zC4TMsZwAX1tuhUFGDwBxjX3n&#10;k6ohZWrv0zsjCMpTA21sjSMwMSrCwujFsApVZsNa40gQ8bdYvgNqVJGEznxER8OQQt2x8bheJKPn&#10;zw9jAkLwmJVoGHNj3Kg0PmmaLSQDbtQri4MpJYIEpmrLSKphdGjffL8Om26F7/565/Dg/vBw5+ho&#10;F3/9GsvY8d09wAql/R0AJYbdsK5hubzB1w5SXmMIzr44eBkrKh03rf9SJmZZ/edDaqUuxLskjlhx&#10;Pu18xkEVJYg8Uub5aVWVWDRfHAtuFNNMiScJ8weSyzT5w7zxlgxSkj7Mk9oi81H/YIqH8/jVOhNJ&#10;HJGGZH2xRL8uel4aM48ggjwcSIDP06dPv/nNb7755psnJydTOy1shFrRhj1s/ueuyEsWY92zAKHt&#10;8m4EYVrZ58/PXmDahE0ou/Zdr23tPVYg+Np7QyqLmvgyORwXDsW2LZC5TUtesTQimIqceMSfhLPo&#10;KwmG/BWufbY0Pg3bVi5TA1zeOialpJSzgATu9JUINtHQcq7NkZSo3B+reJI999xPH3GcfkdSspQD&#10;Ewi7+a52LuC15eDlJF61YBeRmuoOwGKHsbxfgwzdrKxsF0klwARIjhEXLCPuwYX/sKMR45jarhpw&#10;BncR865sVZLNu8IUVPMWsdG1D8QB9WyiPtzGPdvvA5uAHB3uHh0tjtZ72ATEYBGTtCxAV44RrUca&#10;SEPJhTHTJ11/pi1+nI/7jFrnyTBHECd1gPpWy2UvuVhuEi5ZlOQSjS4lSJrfvivFYMpc9XFLLMMp&#10;ietTKSTux8ZD9+NFq89Td1SXri4lymPV2moWys3sa5fHjou4v8Z5LJeXj45PsIkEHqKzDPq1HUEs&#10;V3nGmy23dcfQcKZikC8RwnbD8Q48UA0d3mt4Qzc3Hz2//vwCp4ZiWf4tThC9wKnPtiAfx0JhtSn8&#10;QQ8cWoAd0SQMRgOS7nAuUNkxyZldJTQiQZosB63VpOgDmqGWaTGFc8jYBZxmQhE6PI7dbBVh602K&#10;F2gxdHMjGbGwio8GYag9SWV1Z6hVTcFqJi2JxhCzovyEMkmluI+UCGO20vKo36Wq9YwqauFAiWfC&#10;nQRNKmivGiWQJtkzZwKHQr2tGQYQ/T43ToLnb0s9bVaMdzhtIzic1YU9MdGLwRRUzMBf2YZGWLfu&#10;fxerPUzOd3BEn3ofc1RX8BmPD7HmfYE9kE72bnECsx/uYMF3aE7x97gRFulQq4mII8FocCYcKXqu&#10;JKptJHp1NFoyBKg2mT4bUWeCLUPiVEggfrK9VsRRBMXUa1apTL0bG+ypNEOtWXdOcRh/pvSNvau2&#10;xrEljtY3lQ9ZLQXr5ilF3cTgkdSKPH2Ss+9/id0xbVTu5vpmjcYUc1dMRVgglXSwzUStyBPzkwXN&#10;oWEi2jQcHVK0+d7sY0HOx59dPT/fxREol5foMuP0FhxAhe3HcC4KLrCZnZ+cjG1N4BkgKo6NGxBL&#10;sq1fbeZNVOUkDgkntSRdJg4WzlHW4C7hdU7xY8RNGiJtHou56FDxpOo0zihCOVkwUPaOUXrsX5TE&#10;DaFIJpcwAtO8WjTVLzVIQp3KhBxWZSPDSb+qJmSR58t6FaUZY4rtblkXbBlDqrSYv80UcEbiyxzM&#10;K7evHY4CB9Dcw/Jd7O9hmdLOPjZ8W9t0ffz1Ne/Loz1s9oGT6LGKCT6lHabikDj08hyBx8uq6uLI&#10;FgWyGjvsRW7MSKHrXNCEapSmvE1WJ4NPoNDFiC4lxbgrVrYvztBvjv84bhMrmIAy/VRBXdObwbgI&#10;KzP8FJe2z0p1wQUDur7D/s16tYZp24xnn2IhhsygYSsdmRIvHjCmjNTe6BeZYzWuzSC7uD8933l5&#10;fo8jQ3GCKAZVfA2WbV6CA1LO7Q4gCbMo/FQ98xZ9mNw/CreN2TcK5batXMT1ktFYacjxOGIQO6fM&#10;MLpy4pHKInNTgI83NVIhmlmLKTqZLNY0glT7Fp8W2Wyxw4XIIHlthlGt9VSrO0kbrJveaNRpZcho&#10;wxAbdSRR30p1J9l+DiK2+7UdLYFiiBIeYZvL/QW2Mjo5XB1j57fDxaMjuH74uXt8sPP42DaCs+/R&#10;4snJ4gnuwz3EppnoQWPNsgdWPGhYsG/GikhJDPyD7MiQaleFZxulloynxVmCH7OVviXoiaW0JUZx&#10;xxcZtptXKj7tSlw2ElU6GovuJ21kGil5InieYzNPVXRU1/naxaqJJNfwkgeO/cTV2dmZ/BLXjdG0&#10;R7GIzXwqkbrEKcnM9GFoWCI0tHDbt9hn0vgRBVxGdXWNeWP45fvT+opVHPx8ia1qDQfNKY/LlEiN&#10;Ob9jwSfApma0glcdgg0XViVhIwFnJ0WFC41J6SGzCJo67So6gFzwV93MEWcjJclmRLaK62qw3krJ&#10;xjkPQNkFhVRBvBsl3dZd6Kl1e2nuDn62zUar2dH2bNIp50EuMI6MmfrYBNP6xUfYD3h/cQykM7Db&#10;fXRg+x6d7O/w++gAd/Do/uhgBwkO4S0u721bSvMKHRDdExRkB4lnfstVbwVBplHE7dOH3ilNVu0h&#10;fpk8W1wQSirbB+Xffb292VZ5GxSOJOl6SitYRAT9SEa8jrHLhFzRKDxs43O4vF98dXnJzh/TaEkO&#10;1SC22bqjWtO4ePwpU5YZNjOqkOvJ5creVfG1y6XjwfmliJ54UA5zyWxWq61MQN8aMGiFcaL10A+2&#10;2I+PyJiCmp6WqUVROUAiuyRqHyKpTCktZzTQ5gJvivT1Gr3SzLLvi0LTTg2cptdvsR1mYxUSP4Up&#10;tMZY+tTPjnqx/1m+hVfKsAuyrS2RY1T6wd3j/BZ2RYNDSrJTDKoufTE6BiLCzB7TBJsZY5v7Qs1s&#10;O4+yqxuCx4DInT1s/WvboQMiV/geH9SvdZMximK7wMExtKOVkQOn4wxjyQr0dXS2tppVl5q0Le4o&#10;Fz1KujGHkmlno4eArOQ7hSMPgr+RUciSxiHUmGYKZIUg84DQMi3i3Xy7IpuNFYx4J5WmU6KcRRt7&#10;MZgTdHR8hL8YU/EbBSc5WiCF8SEE+ynHwnXcPsJQSXy02mFeAD7FDQTuIJ5tp6BgIgSm5mGwGPPW&#10;V9B4bNBggR7sYXO4j72YdnHhESIQvMI5UqudxWoHAUSci4IjVgwuYTa2Vg8Bcqi9z8P3b+6v0R0D&#10;bc2Eu8GnI1yyE+yV5ZnPJQEeOPZ3xBTEYCXwdYuy+9R25kgg5keuR5SfVcVnD7EK6VNbraErGt9l&#10;5kkbhObJw6+HgPC4ja0+lGlSVsIcFcIqWM51ssEUWw5XETsWwMbTGQImmOzK6psQzvNSbIWmJcaC&#10;HXwxiRq7dpiC7MBPxIaY+iKGiOVKAEfElHEQIyYk7tsmIDa+7CfKY1zCvgwQOl8ZuNY6kVH1uSYE&#10;ZfnfuPxgxCqayQg7xo1TMgFxT6+Ik/FRbJVjy5dy6+JsEk3CrPg04oIUprXZcIoIpvr2h1O6Kqqs&#10;Yh2nMGEqcSRsqmp6NzryBD4QZlsi1LNN5LXxkaWhy8Mdl7FSeG/fvR93tkyyBClXao5a+EW4Oao6&#10;hTXQw4fIHb4PxqpjRKlrbUEktjz5YM+6Nuj4eGzIu0LoBB3ggn+ti3Rkm9nsrm0fh1IwTWsra55I&#10;RN5V56VwRyyrLxVNl4SSGUSY4LRqpGTgST42X2HDIn+q7yHO1mfKK2EtWJHU426q8yoMa80bd1iQ&#10;Hsk9EUvHNplTvgId5CeZrKlt6cLNYEjgUvNh5DBvNBU95Vg9iMIHOIMT+YJGtmozJsNHX1Ltt6mX&#10;qpPczynWfcnqbyOCABqm6jMoGduSCWbSXIZOLaGga1+8zwQt52nFkpohLCVENwH7lOGT8DKRzp9I&#10;A08QxwDgVLxHhzgXZffJ0er14/VrJ3u4eHy4xEkpOC8Fx6Tg5uPDFTbsRPDIuz827ZCUlZx7Xk7t&#10;8szVk5URZIR+X2aNmBUrz1qIksgaKXfkoMpiDxqPRORGHU0pW/1Ld1SpWMFcytbNfqwmC5KjR7eU&#10;ElfHgUuhpCWcZkj+0FeVMxuZL/K0uEg545EqwmvpLhVPymqepdtLpTmP0iYmSDklx42ymMqBhE0h&#10;WhdKBhWuV9H2EklR31j9rolOIcX29RqYGblTnY9oWSSJH6YVcETNH2fTwZ2krqppelEMEZdYKZYu&#10;HEzwqp81t9KoYCQAs68xlsKVY7EiFCU5rGNSvPTigUnQrK8UMnfsZhQi1Q2O3uHB3pNHB6+d7L9+&#10;vP/6yT4u7Jrfx4f2PQY4rh8fLR9j21f6hj4fbUq0LB1/1UtlShmPXuxqUszW/bjCyZqJmXSMBrI4&#10;OUpczRK5r3KVVyxCbny3OkmoA1j0Zj+QqhgK2F77U0qphZrQRLMUXQhFJpA5Hh4tCtdCgLS2lUit&#10;r2NKiC0wZ3EjQqEeDcwpvfQcXd3IjS1RbGM+WyYotlBTq1Ib1XLL/F8hWaIhWWs0HMJEl1TB4jwB&#10;gs6YbVffZvJpVYiJt2wPYCzoyyJxPOh5qjioB/fojijfJt79y//6Y93l2jWuWCRkjvDFR6/ZOXcc&#10;2fnoi/OXV/fXdjy4zUO1CFI5EBjrs7C4aoHwIuJBHk+8tVUHNnf8FgFN+Iique39ULkgYBqVOxFW&#10;Qxo6KUwcqUW1/VF5UtMs7Ihz2yDXAlv0gNSGsKqoFasAq4yIrGTlFZ+whjA/+IGRdKd/6PinEEAX&#10;ylVBPY0Mpwtmn8IZ5l9ulG5CHMKoDEx8aOVNybIssKJkxfmDart9axcORhmTfcuQADc269i4V0I5&#10;hL9K3L0xGTNN7fx4zKayXY/KfpaeVeENRcPqMezNKLjtkW6RP/tyHMb9RMRkEMO1tko23Cz4Qb0Y&#10;WwxZq/51OagN3HkcqeVMukNmRLkzwdicRgtNu6rYFiRBz1vmRgpTAkpWHpaI51Y0CSuldUk5o3rw&#10;LfEhUqubUqGGM4W6qN4ba5QS8yfnklPlfKLhzeXFJSbW2Ibbi+XnX3zx+PGj4+NjGDWTR4JdW4rq&#10;evgLBy6XDmVrd5Y2omFrt7ECjMjKUG/vlp998cIWymA/K3tUdp3lKytosI0JIkyOCeOwH0dDG8mw&#10;0KaPVxTdMlnVUWBxP5ZLyEuqE5U1JcZPAdlIlgZe9sFNk6JJe1BuD6SN5BVLFGdYfZ4rQg3ABWZQ&#10;xsQ6pyIqU1u1gkShyYn8t5yz2dreWGRFLa4/JYBURRbhZ20hekBQZ5GTP+68jxpCcozc8QUmMRPf&#10;ytAPibf1gjdL7Gl4hfUCmNVkuuvqZ5jogzWrIVsSOaiBgZmNpvl2mfY9wCQFOz7CtsEBo9GCRfHY&#10;6uiqQrovY6ZGxfsUVix0JOzmR+ReFO5YDw0NW8iYUs5USFLpeXq61Wk5kKqMn9TGpH5bghTVBq9H&#10;1Evm1tpmTLAlK7p1r2hoZkoUs0NY7m4vzs6xTwMa27fefBO2jil9UMCTk+M6wlasw03VxE7iYweF&#10;DGHtRnqY0FBG3tKX0fB28fz01AjxrbpoIZU1mGDhY3ulnbdjOXzvaxp4RkNb9Fe90VZFIhpGVGKV&#10;Wi0hYMV8Sg7LpZ3Aps2gAC03tzzlw+Rt1A+ZiUdJnKwg0FBu7JZo2PLzoWjo2nDFE75dtGiZRqeY&#10;kv9J9cmieTQkwA2iL8vVhtxingkNTaK+PbXv7WY9ftuyEICIr81CtcPIcbiJD1RjDoFDKlfy2acA&#10;nF/bvugY4rbNvLA2ebnYx+4PmI5gI8t0EsdoSDr4ZtUEoWHaGiQxIWXVNcVt0NBmkpWTwQe2C0GS&#10;ciacmgcRJo45dKGzizW6ydflG8YckoGItlQKrSD+jbzi/Xlg7VLYZXh7s4+Gt7cXdkrUi/OzM5u+&#10;sNpDAPHtr7356NEJ0ZBjzrXL79M96hQ93KfZqvoJ7uZ8w1QTn+gQxj3vFi/Pz63fa2gITR57E1iR&#10;79MrbLKYkWSr8bw9NzT0EfGix24lI1ZMCV6sZ/XiDJhEqvygqE/WXfeeMsP2mDaOj2J/Wqk7o3ai&#10;knseKKXtYxE+7TaZSbOZNmln0gZTNWeWBOaxD0PDYMztfJ5RNq3SJxMtfMtNQTmvKgXjyrt1T8yi&#10;rNzp1qDQz1DGhh12wNM99vKwpUpXBpHoaoPxPjvCpoZZc2U1KwrA/oJPzPH5OCucvr2LMPO+HUKE&#10;qTm2b7BtioNJCa4BRjOi49jky2eApuadrMZYXZfnLeenLFPSoc1HvAi25Dv8hgEK0TOyFH9ZUZ2Y&#10;85a4kNAq2vAU5g6vYO7X9PwN1k4axZQbg7CRJ1No+Ao4KCcuEgzFAXrIN4QBn52eYgDl4vwCqzoO&#10;Do4x6/DwCEfS2c4eolxoaD2dioBaTzEVHn11NMSUwTOsvIMLCpyDm5KmF/j2MVBJm0mI1fzWuhsa&#10;lu0CxmiIJBubQSo3FTEKoIspUahKYP5qgCHMENTYBdII0bqOQ9KndGZjQkNzlZtVq63WPhQNfZDH&#10;oDyY0CQapkZPr2yJhk1M0jKoaGiOnfK58R1/AXW2fzXOSr5ZQUuxRhNHyF/itBMsWMe2lzZ/E/4g&#10;BGBbw7Li8YKZYxG+HSCxvMeC5f399eGeXRys7vHlFmHRaKFLquMg4tpEMao4hRQz6NDCE7sabVvl&#10;d0Zxwyme89326YPIiKob6RE0T8L6w9FQ+U8hXeTtPzEaYm0bespnL18eHhw+ff31lzip9u72CLP5&#10;fIDE3cNBu3zucJkOATo5TCpOtvzvoyFZnNCdGmFAW5uacxzwAyq845ZOobWNiz2db9Bgp/zY2hWj&#10;1DwemsJAmSv2cCf2WC1R7grxRfWgDXrKmMigEuaL1pFMjnZZXP/mBsFXQhUi/D4y4QXUfQso5hbL&#10;dKcQ6ecpUw8coceqWPWvxOz5NBtU6ZhzMnADUrXWY9+Q8vYJeCwxe0ARF7xeOUrYB4jRGiHHukKT&#10;x10UQSi3HQ1rfa7tCvu8YfMOnAJ6/fJq9fL86sXZzcuLexwHivOVgYY8VIrLqThm4uK2O4X57msD&#10;6H3AzVaqHB7unxzcHa5t1uoRzlO2zjLmJNjJO1SdOooCCu2365X12YveEr98qZMvsiG72lCja0DR&#10;gVGQQayLykCWju6wX9PAZVGIyP5CaZV1E7+dF1Z8mtBwQ8e/aCOFVziRaidjzybPIaeqRaOnztuo&#10;uiXuUfU8ZVUHt8Y9yOo0MLG6tLGyMFMwHY/wsTnRN9fnZxfoKZ8cHa/RetoE7D1fx2EvJT/Jh1Dc&#10;1sN0EfYOZR2xORmhoWy6G6orlm+Z+7kEiwVGdjhZ1gpD36V+bFtj7FfsHzJ6vMJk6uwQZTC6yGyt&#10;TiLDZ+1TFmp19uFh1RZrInAtb7wtTANEUo6UhhUfqlkX6rV6rLr30SfkO6Xl6b7UBa8m7ZfTsdFN&#10;iLobq2YgMj5SfaS7cbNyGlQYVLmy8RKMnNyf43i8q5vnFzsvTq++OL95fnaLo0Fvr22rDkY5bdcr&#10;1xHXIMfZZGa2oMT2yj5YLw8O955g6v7B6vEBDpjfxRpnxBxN+a0psA2xEYaJVUC0savfftNhIDQ5&#10;I3mNAWLQlnFDEtVM6qHYcV9xhyF0fz5uchBolZKki4ncRqY+lWbq/uA6ODi2GtvVYboNypONcFLp&#10;+hPPRm1z5Bgb1Wn1m+vL+xGMVqhHim5wegtOlz97efr64ydHB4ecp2AIU+ZjlwHA2hc2iCCMSusi&#10;t1OtNwSeWubifQbydZQMupzWiSnH4/G4nQKC5PsUWGwp0VQNvkXWSDBMow8L5TRglq6/BMouSHG2&#10;Xbc4pieLYxhiBuxYysYQzJZMmEmWOCwmPCBnbdtQcKr1Y6czK+8WfcUeu/heX93fXGN3EDsZAqOA&#10;1zgo4srOiri8uLfvpe1vpO/11S6/N9e72Fvj6hIbxN1fnt/ZBkiX99gaDkdH4VzmuijLVxHaWU48&#10;aqx8Y61N9PUzJWtaptv6QyrbsGFGAeb5/wqm8QqvDEDmqiuTmSK7qzypXP0cXzxA3ZSUZEheD8oC&#10;PT9DwDHCCHmYVapO+hnxmolHaBjRRJTJ2AjA1uW8ubm4uMAohC3O5frcO9tlxIZNMLfGz00Wp+yF&#10;BhMj4szrU8Q44SBuciQkwRwp5CtWZp1syTtsJUROzFlSEdmyIj5ixdn+4G+ysZSVCCAZUSrdyoo8&#10;Pm01Us0JaeiqrFghziQmx5+sCNmVDEbwrULVpSvlVne7JKidUOXPqdc+kGy7YfrXzg/zmxhUsR3e&#10;bIOj+sUGR1fX2LvT7mBjdfy1nd/80FGkx1AMpuygJw7Yw/wiRy+LQ1vnlIK2nwXRKBeFh6rqjoY+&#10;xWHJOgpFte42ZuIYn+pnq0vWYNe7rZFLK2Jj2dWi7s0HoQaLIMGcQZG6jbQLfmQI0fzJsaZnP6Ki&#10;SqMYi5hcEjVzP6QtUZlTu96vphu2s7eIQCLz9BmrqQ+xuHH6MVJtz1nmCCjEahh84KxyEwEfUS7f&#10;GhysHWROVpqIqkTWd2Ei0qbNqVAZCpiWnDatQj5TYRSBTtdfEDFsqZI4yUEpzfZM25hSZc14MRsz&#10;iQm0cFDwPfN65KQsPCqo8SG9X6UZ4RX3vKFG4mtMNNxd3NqeC4u75eLWJw+ik1tPxvPztcHj+LUB&#10;Nz9DD3Ee+2tTv7EdnH9tq/VbdJPdNzQcdN/QyXL1syjmRA1rRfprn4rK9UZIpAOyHOmnxiVbeSW+&#10;qbWOQCO9Ars4n+FBwt0KLyZyrAuNRk2gwIMvpSo8iLZXSCyTJIwxh0RSzrbIvjgoSt99N2HuPIUG&#10;HVGnN6aGXLmtg69XwTVUv+yEnjHZo+RkcEKWWIqUTKDAxK1g2KxRBRmptPbK59mogbVlD37ygI/W&#10;WGzJDyi37AyRvapR6omwRIzobMEx4wNts/0Um6Xlls+Qqt4k6+i0xlYB19GQWjJSgUmhzRcLg2gO&#10;GmUQizwp7PDeBcXF+A5Jjdwwd4+v2HdULKVsexHZGXgY6MBaJtuzC7ty7a+X+/v44jCzxXpvsd7f&#10;Xa13VzgZCtfYxQPnovhfu1jv+DX0yn4u8RMBwrVtfeMYW9y/sp2ZD2GXb+k38465iIRKP+G+0Byx&#10;MLJX7lBX7ZMHITOhsBguj1pKbYwtEMNZ5W+JnDvXhy09t+2kR7LnjbQ1HIkSBFvc7QbjXs6f+PWl&#10;HlSJ5CoOajBWZren4WulUJ955nVRtKowY6LF29Lh4mFgQxvnU09CDno7CgV00mSszN5oYcceGxc1&#10;ssukRSmyvJmWR4+43M+6Y74Zlx8dz1Oxhw+baw49+nTD3FWJiUl0pKGVt0QiUXGpNsFRDazRheUL&#10;NtPRu1QeE+LpH9ZtqxsTUAatuos1besUOTuljhUsilpMwZ+SKR9ZWrfiseh5/5FcIvERyzwHX0Ni&#10;7YT58fhtszUr6tmkdJPWMCt6QpwdN6yMC/vkAaw1wgxB381/79HB/pPD/UeH6+OD/eOjvaPD9eHh&#10;+uBgdXjgf/lzH8dCLfHTvtjZ8AATaxa4g0xsOzju7gVI9M6/1aBEgl22vsu2nThuRzGWWaw0ISOl&#10;Grwd6tywVco8gzKthsQWgnoYrbQ1yNIkWxTdfV+TjXmzZm11fvsMtCX3omvz3deT9rIiDLBg+BUG&#10;c3F1SUXRt0BPOU2o4AtfnISb6prTQXdDL00pm6X6k0pZKBVtskG/Y5uh2maBBEHhoF9HJsf6YqWb&#10;hUGb2dSChdiAyYiSmFQ7XpRY2IxUIjVIjUNLcQeqABXl/hCWUYPN22S4fRoRzc4F60aGsolgVqk1&#10;IG0UKo/UihGTLnZEhIravz2pMynnUW+mOJIaCW5LUd3To3g/Gr+M2bWnpPoy1eTGM3sLbOC2d3K0&#10;fnS8PrHdjNbY9/8E21wfLB8drnCNL3bxwL5H9sVPOwNgWW+uHh+vkAyJTw7xBT5i9yNOzGGUM/eJ&#10;pRiTTdG4px+NoYt3SQF6GFc0jR3PLsemZMHE1MkZMTFNTDAFzTMa1eaPmZ+4CUPAZyZ/deEf2ouP&#10;NvhlFGnLd33dsfk/MvwK3QMUKKvYdM3k359h07ISJYH1xBetAUD0cJBTFXCrQHiRelNbhuJLRiPH&#10;08R9PU0ZCgoTkfa6zfItswVRf4tABa3SdesR4A7aGXbGu0qgbpFlGwKLzHPbDk+gWMTMB6dbyan0&#10;KaEWkmqngOm97xIs0B0m8cGeei+BImbOdf1f4acesa2XwcOr5GGh2MIXC0av77AW5c7Pkt3FWbKY&#10;EIGVyjYeYkv32Bkqykp9ULZWLiKMviIFDReWFuCo5cM9bNOOedfogMNDRKuGkTqfz2/+fiGM8kIn&#10;3TL0TJlz4M94Mk56yh5E0zFqtW4KGVkQ7Y1M62py8QonxCbjUpsXBaSXknB5vyW1vc9saYbsV3Xf&#10;pSPNgTgnaVDtoC1UnsLvboVaE5vhnrVkjRkMxdWFUjzx7eru7vz8ArOvjw8wJ/UA6+64hw2xBXKg&#10;h1TZglkKtuQMHzyVQzrVED4giEsG0SskOiiiPCHi4TZJqWg4qnr3plRB4ucFeyhdzkqNyAsWF6WS&#10;wDfRHB3MtjpRR5X5xlrPJGjVZcvc5jvLXcq76B+tqGtjCRynyCuzoS0LE7GF+7BVB1bX4Wj5vfsT&#10;zBY8XD2Gq2gbu/nebuYY2l999fO1oz1LA3cS7qGdoLKwPTHNN4wztjIhRTS1NzZEaRSu2cDZooBb&#10;8n9GN+bhcsv8abFbJpbtdC9iJkwgyxU0dKvDoPyWNPwuknVLJ/g4Rvu8jtu7x48fw+H95JNPsLVX&#10;IoO2z8+WjqFZRNy1YapiwS+w3IUy3F+M8mNwnUxnWxtys0flZ7k9NE2pmYplyWJZqwiRMmDcl/aU&#10;ofdhz5sy13qjaFOhHXUsLQ8mefguMuyt12U5jeakhnfO/6uDFuJWcTb5DjMqLo9GPgazG+cs/6i8&#10;6FmRuLjUBxkisjYiurRzhas+VGInNGLCC96uilWWzZBSyttcBBvuxRcGBH7c3mFHLzsejEck2upk&#10;WxrlB88ymmu1GYhiZpwmhnivr/HEBkj2sUMj/OxRbn2No0RL4NN3QorOn3WYqoMu3lBL+bNsZjL0&#10;b7wGlQNa2VM4XUXhmhxBYeB2KZ2srRZRlF/Tqto+QxFqB2jMYp1WiaByZuTlUgQpTD+oThMv1qNo&#10;tspZT4ccXKz4iY2nfI+BwdijARYVkE33BjFqmmoL0xAvL1Nq4epVIITDoBY1tolWt9gN5PLq6vLs&#10;HCuf9vbQ5TeOgXsnJyeHh4c2p8V0u9zEBV1DAqIie1O+YR8NhTUtvyJ4YdYh0dAOixyGKBkiju1b&#10;2fiozY1u7WDdVbfalAwTiMW8pqs41ZzKGNrcopa4NRbgYO2o1lKagOVF9VOG7dK8mEDbl02QkeZ/&#10;lAn9kSckyWkrie3puIPBeXjjIgYRpCanK1alYRjbhllKu2pCjvARr9H1crwrocernSUWp3Bw31ah&#10;hDXzJi9s8hF6dug+R8tcLW26AjXV0ND3VbTtvBz7uB8bH5m5hoYAN+fR0GbF+sfbTsswCneEDuOF&#10;Nzavh+Mfvcg4G66IhpGxs13Jji5UEedHTvfopm2TEj5d4SYPoHUIujUaWghKwSdOEUqcdYMaxAzb&#10;rAZdohNjcp30CRJtnDUlHeP0AKoiPoaGl1fY8/rlF8+PDg8BcHAPoavoLz969AhbHqkHivu2r5L3&#10;r8ktjjpQEyLNut7WJ+/aT+LCFOJ2JD99S8DEJM4HZ2acVh2gikb7oCJiYhYnBnVVRGREGYuwqaKZ&#10;4EGvvHItIq9UbqIw3Z/56b0RzHlGuK9sPGkwXNXamzoXTTNAQdTEIjmbaoPdaLBZIXZvxeCf/8UX&#10;g8WYf4OwFb9+ll757mMI2VYi2zl5TIyD5e0IRoNCQFJupcSrAnNjqkibufDWZPbVgwY2ozw0wa5Q&#10;yL04+kQsix+xZ0oiCdFaYrYUmaQv2PoyFhFzIwBJkbaPjHXhYk7lQkHyx7vplTMREIO6BwcHuAnP&#10;LPaXaciCwmQLU2beR8OuqXdv1iZ31HjS4Q8YnPplA68U74zpzajC+RsoV0FQPFIUgCLHHXkxVUdH&#10;U+pbJWP+CXajdRH+pBaCS96hMxubF11HFs2k2Yh6rbScnqweLYWR5xEiUxVSZan0+AyLHTljom6C&#10;wGAcORK78EaV3x0IvrcT9XzFlHV4gYm2EYPv+OtfdMDx186EsG+FRYw9YNkYEttur9igwSbWcH0n&#10;cruHe8glWN3mlqBWasS+cOBUrLg9CpgVpUaJj7GMnfeyYxBHkCM0eInERJvXSRriaKEElsStUlRo&#10;TBCfRh3bqDNSTqVM1Zkio5tMmhzNJ3FPChZBU9fxZuKt2KhSRjWtM1rrzRE2UKDEB10DEzFQjmNS&#10;KEUy1uTii3dVSnQMWRfmMCTYkstTycawUPuYqVvRLFtO2NfNXGk4lYeke6+8rMmLdeM11V3XfIWs&#10;ifgiRiS90bstGCkl08xz40uydOr1L+EB5ywZW+AnyoJVI/YxdsBJm0VvaswPj9iYtJ0fzqyzRese&#10;DYSo8DWY8wtu8Q8c5IW+XOTupydbF9imEprOMDg48kFTG0Nttk8kO1x3iZRW8PVt5CVejZHLfjEH&#10;ouGMbmxTyqToH/6ylP/hr25+Q/ARLYjwF3m7OaMvnULVBCCyWaJK8zp2CopuF2WxgqX8orkTN1QB&#10;SVESf/ETrqlGqRjSomZWj0EOheJDXq5orHroseHG2N0MmV5IZ7jmIwCoLfpSI9Xk1kPVgWGwwfe+&#10;oq8wRC5ia0C5ysbAoO4ksoFkK6KC7IQsBwYyATvjnHHr+6+NDDBPLugaZ2nuEEUewMvHHow9KWyv&#10;SE0NAkjYqVVI96Xi9MqYsytNmdIVHXYqHJ5i8yKmLK97deqiIOwEjHctG7XDSmwX1c/kc4AmWVPw&#10;DXtOljmGThEniHvLamlqw1547IJ34WiztcpnHbzDPMKHghhllZRTSljfEoVWzaoJvGn7CLgCyn3u&#10;MrwkHr87oUr1tgyoUjyqRUOzEaPY6LjO6X7RVVdqy3scVGDA0nGkONwuPmpH+ZQcar4D0wOJbahi&#10;rhEaKsvmuPwh2mLR+vUVjsu7evn8xeNHj9DpoMHSN3z86OTo6Ag0YmINdkG8vbYoCdXJtlGvOyUn&#10;KCsqxOh4+sje5iUUW0vqqGqIn/QReKF22xetDM04f9Y75Vo3YRpc6kJrozOCv0hgp5B6SAn3mTkT&#10;MyumsTsmRhZXfnZXhqoHFCWk6hTtj+5GYFDX9TAC/Fs+xTw4zX6kSWaKDmrhO7BLfONT2x2aO1rx&#10;2yxLYrKxkzSsre5qQPS1QW2QKaGHZuCQ0WBrtFTVtY45WIcXwT6GzmFUPje75O/jxPatDiOcRzt1&#10;3j58UhJbZi5316NBvwo9IsmTGKV0IwsujhaH2U2tbxa/fXRvsGoaXnWM7f6AHYMw7T47zjaWruUT&#10;lQB/K6FKx5K2tLLyZpSqtwX9b1Ux17LipjNl8fJ92qk73+VOyUeLUcY5syK+6YbFAipvBz6L4cUO&#10;B7qKRm/DigaAKlGqaEBeLnxh97C0OrVHaLPKHW6cZgoII9G2Opc6RZ5T5/WJ3aNXH0VRXGAeNLd5&#10;GmMTXXSmlxvtWQ7dNvkjDessq9ZbuMm5k7/rj5zQVy5Ic5jUyX1oVhHu+W53Ztmg4tWwZRXW0nJo&#10;woUR2/wK/QMwWttjIyocVLGvr6azO+WnN3cWKETj5isqIWcLGvp3G7xoa9TlyVSNYhUG93YLtlIE&#10;4EXJ2U63GI9Gb5HJV5tknv709EGV/Wrp/B3lBgyJysDxE3iLuE9hWYTNyzaIDJ/IigegIbWTeaGP&#10;zIh7DYhaMUqQKpzUutXyGTxSXwNvcbpQ7b55hKt+1BFjgtYPUoJWD8ip1A2MRJLLLWQP9jq+YvVT&#10;QUzyJVVBlBRr7GVXqz90/2dghezKAhr4WsLVYqmYQEroS40+PjNWrZdHA3kcqEcGLZI4fJGJjSEb&#10;aHJWjXmRHnKx+YvKRy3ZFGMjAdKQPix6TUpDriFhv9lyKSqSNEqtmhGMcIEv8fYTVIsJRNFHiUsf&#10;0gXpTLo0hVZd3U45pIpHgkVP26DOK6fMMNZuytBmiJzX/wfZSCnF2U4oNHWqq2iATjbDxiNLQzSv&#10;wpfI4FuDpr2CfXIkWw4nVT90sl4hS5sK1MXQ1ivs5s4qdXNQbZmA0a6InpLBjELMAEpLT9LsV2FH&#10;/50hY1scGcLAkfKSqDPC8QBCJnpinR7aVKYc+wLHR9+6JTDw0Tf9t/NlfYiFfeJxyGA7eqN7OwUi&#10;3eoYBikQ0JQ1pQzRYgGBPvpd8gEmcqJvV1vmVajbdiZFepASbse8fy6pHoSDJLpMyh87YbBx8J9Q&#10;aBNRdmyDAugh/wqjIicj5+1Ix/Rl2KUNfNoiwSsEMK/powlZPPnII0uuWdsqdpuvGcmQ+ujfCdH4&#10;ViKATzWQXzwa7sbokcqixB5fZxiCocYSeYR6W0TIwi3+SilCFCZTocsXYiYjNa6R0CakV0jXJiC9&#10;C+t/FXfJT17l0lGTGHdQFas9jmKPSpoaQfSFG50xqjluW1TJ9hEs315SleuRxbL1oHeEPYxbWNf6&#10;p3KCTJvX6D6j17x7518LDfNbVqDUDU0msKwsgfH++jAnjsQmcEkaHivk3MRO2vqW3a64YRyjvIOz&#10;4+c9+rdsgTXijZNuu+bUjVheAWymXMh4P5tPCWjkbcBf2Ufrkt22NKP8TcdCDLXOkokmk6xmUF3X&#10;XH2pQlTn9OVEBebDyPx4TkTpyqCXfIlF8rfYO27Pw9Vw4W2vI82/oYckiJDDtPtf/uuPU+Vpytbf&#10;roqlBHif8WPcoauFlPVI4rKdwVSjGp3tlt0tp7r5kIPMCn+TPxhROF3T9xRo6inDCqgCx+bpObKF&#10;Z2PCnT/gxrDcWGKs0UztdLw3a62jSjeaitA/az+7dcTqYfJQWfBT+GZ8KgIyqdtA4JBNwNBR513s&#10;jSXy4IkRgrgdREXXT9uV2j9t+xTTM0FKUxTOH5Hbsyzqz4vODVUbnQjLpGITW1+sQwV80ZtDunse&#10;KLQTCCJVidT4k+2rSXxiCrcYtVETUoIpEysZzrOtV9gkq1HdLT9V32ryvDIq0kw7UqTPm89OEEna&#10;SNi19v/WTpLHmDLOHnv+xRcnxyfw+nC6PArl3g2vvXaC/vHz5y8///z53nrv4HD/EFvI+Z49gjUb&#10;mEYiZMU9/Ksvj4V9m+OGahNwwa1eURN6ni0Tp/R4Xn4twwfrqlEepiExG3NjzVO2KfDHItjfl74K&#10;gHBhvVG3AfXF2s74lqryu0jmDt80K2r150eoEmFkb745HktJIxIFKGtxdI44NDyaT1AdPPaJ2fnw&#10;2YxhIPhLs2mjYhQtmq1RruAI/IbhzuIMRfprHZmD+a7++dLV+ueYQbTQbejrqtY2L06lsYVKvpCc&#10;QIm/Hv23TQ9xeh26yvh5gM0yw1o1YN/Lly9PT0/x4tOnT7///e+/9dZbb7/99rvvvosFLRhyyb4h&#10;Ybs2MiPDKLHnio4EEeTrblc5jzzZJ3NDGpLbbUhRVleJ1TLwKf9Kt/RKanNa8+YrxDXSIMHo5kjh&#10;ewXpLGaBcvtKWzTvpO1Gk28ofCdhyiQKQs2XEnitbU/8UoSJzI4hYQXtKXdI8FFja4fhs/UmjYsh&#10;ReJjp4zFeS9yQF4Kw2ZOcmYDcW1Yql2VZzhOy708b5vSfL+hvnxqq92HTyvrsXYN8d8pFZq6P/JE&#10;KhFVkcp+EOWn7Q5fSDIB1f1HB0H16lWUBK2pr/NN6j0WYtKa/LNrMtQN+VbSSarQ1FnSkQwZhcrr&#10;22A92G8DlXj8EN8w5SbfMLXEEXAJeebW4Yuju6+vT1+eHh8dYb4hBo/JEDh3jx4dfvrp5x999Alg&#10;6enrT49PDvGI3TvBCKOKCPrFmcWYvA3vsuMbVrjrONz0pChgYUqXU+pHmzk1zeP8uzOsp6l3Jde+&#10;xZQM56O2US/ZO8ZTwnRLz4MK2qwrW6cQOEY/VFUWVVavim4lNuz/tJzhze7EUqoIdS7m3F4rolem&#10;bHl1NAQxhNZMZ8sXUU2OtDJZmmqaQoF8mo1kC1lPiWlefKPSNTk0Rn7D9Ygq20qFsww314vTK7fU&#10;1XkFmTFJAyL/8CKiW5JjLEIm/H+Xnm9tEJMJOYdGbhZDW7BmuHj4EN2IoZiPTdSCz4jtvz777DNs&#10;zIrE8Af5ARNevHjx0Ucf7f7nH/+lgDN5ChEpE/zRVrmjVw3JFUl0xS+TY+Xk7PAnX1Hp+hlFm15J&#10;DWyinPqhOGAlCb604bnfR9TA5pOK2niR2iijsMwBLxTl4FFwH1SRYTbeuFnBL2GQZ8fNi6x8KbP6&#10;nUMm/cCK321ierxVnBz6d/VYueSdsVB33TwnzuvU2Wle67SxQWyxg+y8IvanaA0XcfDWkAwMxxis&#10;/rKeNS6eHPDkG0aJy/h9QxrWn3BQBFTbknLTNhMLkRPsHCbVShcDxJf07M0X5bRMggtPv7j9FG0P&#10;nZ6o/0l1MwFj97xrTVYqJVfqMf5nnGOCSHmFScmL0RVncKj8FKNUo6E6iatjHs+0Cpt8w+J4uWt4&#10;Dwi0Lbqurz///PNHJycYJ2FEC3/feOMN7Ab8299++Nmz509fe+3RyeHF5emzZ8/OTk+xDAWHLx/i&#10;PIo9XzTvQMCAIWbhYPwZNKCJ68xKifVH6jjLjy0JlQN/tVi9DVW3Mo4tVXVYyj0ljiyL6Vt4mhIS&#10;7zM92w0FznxeOg+zLANBLKL4VuOqRZIcqMzcBo9g7IglT6f+dNOpXteQYfZBVLDTDT+6LIjwzvAw&#10;52Q0JF0crmb1SU3vIMPBj5KLlscMOVbiyjoPipY6XARdal3fpZfHwbxw4dflvm/ZwHE8S6T7hRCO&#10;dNe/Sqk8IyflkMabNqwRVkmPqshZAZW8wL1BWZyoPhRW3a5SE5+qIjIX1r1WR8PfI+mQBuohP8mm&#10;ZEftfd6R8scEVObSSDDPsVp2jYLqLSXXNWfhxach2aA20Qznr7OCzpto72liS/gplg+cx1OyVWSb&#10;b4hwPyI7OI7i8BijK188f4nB5eViDajDKr2rs8vrs8tb7MyOc2lxGiMtzwM9BQdmaKYgUwebgMVH&#10;2kDhoRXvakM3k9iovlopJFhco6o55bHbN8pbr+huUmuFUB9K0lR65d9GFb6qIrr5FEFMNOO1D96B&#10;j5ZFNf/qp1SQnwIChQKUlZt2HlRJN7U9Ubqvnyxu9NQpiZA09S7vzzAq6hKSUQ2mRBYRbcsus9Rg&#10;pvlnXdqU6WbUKBLJUdSUTFWIF+27XUyXBH+nKjpjMnV95LDHFQJ5rAiGR95552tvvvXud773o2+9&#10;/72vvfONp2++c3x0YlNcfas5zHbFtnFsru0cMuythM9/+su/IECIy4PInRCMwnBQ9bXXXkMxYAFZ&#10;gwtOw+YBTNy1QVKctpYCTIMNVPdNdwS4ZETMakpLcJ/0x8TsXCuT4ivVDBnMpJq2C9REQzIk3udI&#10;iIrDdKZk8/HnFM1tvZCSHC4gVXNRQV32dm9yTe6MJo2ZbG4cE6N0dj3IeWRuE7WCIFJ19LNeDKMo&#10;UR/4lEEVeuutLflWsOEzDhykrQYHuVDEKcrAn14Nu4pbjZp3WV+JnRrGT21/xthhKghJESQVTexN&#10;6jcl92mxDE9kj13Od+ejzMi6cmLQ2Ckh+oCZOFey3NKoZ+oVi+sgA/yqZjth5cZIDk2DmM75MYj0&#10;IeSH4CAyBBAhOIjdXjFt9Wc//eWzjz/713/0L956+8mvP/iYK5QxQQTrP3HAoh/h45ulIqtdm6fN&#10;T1nOQJXVJxk/ntpQi4/XyDxitanTah4pxU6Fx6yiPbR830ZRtk9D2kJBZh1sTzicROZGKBQfUilb&#10;1mt72ropUUp3kaI8iy4ZZP5Gnk+V6NLqdx7Jpfm662kMOETUELDGqnWVJPaIvUM9KNPop98WPKnT&#10;Ks0bEqvLP648X7GqxS/1tgn6MFt1g7ZRbyn2UIUHXqUcRP72pSdxU7GnlKSlLr7+5ZU/5k9KvqSl&#10;0HgpF+oVfDL85cQa6O3L05effvopjvD+7PnHN3fnj147evud19/4+rtP3nrr+OlrB08e4URHDKTa&#10;rjaII8Kf8zHV5f/3T/6EwRYb1qv8Ite8rbSlLXsHB6YNSaV8QBYpCTozocMZj4aQn2CxlN7AJcXJ&#10;KSNVtEMPycMIrtD149tnsRKMfVtZaAeqWfY7gF0vQNlKpaohdeo9pXMtwk4hVEI3ZkiVYt27YM2b&#10;lUILiAxbfcSgp2Vn/lFZHuwB+SEwE3uZdS1GiaUVEFHielF9LY9Eh7AaHEDfvDo4uyaEOsDT1qIT&#10;G/VAYZ3ZYk4CVshYvRzLhrI8nDf6WQOI7nXUlTlezaHXTMbWxQ9DDmMsGDE7KeeMTFGQn+5XtuGp&#10;gdzCS9tyqSiK3fHdbIcPn5lKl9Awq+YJvAaRU8PijYTvlJevr9K3JLbJQqkxYDzXNkcqxm+DjKWV&#10;RbGQXF2p5SnpfA9fHzIrlR3uD5MKioBMHF7Z+O7IbIP9Whn4n6F0fj0yiO/dxeUlhlDoq8FbhLvm&#10;GHV3dX754osXx0eHy9XOeol50XvPPv7kw99+YBOtbcgARzCbe4krepvI0rwNlAJg8ZB9Wdkkq5Nd&#10;WYWpy3XliZArqsUMFCak69p/Mv5YRIsssYclXGg6l6UGhEKwlMtL8C7bEOLGSAGpaf5JF/o5wHpR&#10;gmp+44xaC2kLSvVKCVIOEf54rfSm7d2e9eD+jGCC06MwTd8m6BRbq0amMZmA9BEHycmS3dDMlIGR&#10;OoJRh1MCP6sUSrVCZUeGmu3Tq5AGRjg4YwjretkOm5QhnCFjFh6+ddys8C2krG7m6IWuxnYF2ghx&#10;HD8Zow9dJNAQDsIaiPSOf+m5D9Lwqrvn+4rfgq0ay4r5VG4zvohSuMaM+lYcOm6sV6AsNV0avxpR&#10;1xkKqzkMhQe7a+09cqFM1w9+kg3rV7fX/ID7HcyswcqQ58+foxqoy3q5evONNzHJGtj+q1/+4rNP&#10;n52+eHFxfnZ1cYE5h5c4P+ASp9xafW1Mib1x5ljqXOVPN4Q40vojMsuoLm0mMt02TpSKa4toFZEK&#10;xDy3SS90iyPjXf1uUaatV/fFFvu2SSY9U+KoB7GlUQJSGIOholldaVOIumaxyyKKUhO1mH6K4KnY&#10;f5fz7CkXZB03KjF/FNdqwpYc47tC/4g+EnRfuGl8ZmSwWxY+SlYsut7Tz5FKe7Rrhr14m4Jo7asu&#10;8/0KepQbq5ekSQ7D2xLxDJgwVpBsNklWCba0zZlk8VFKRpbir5FUI3W8iTto6THCgQV5Hl403uIR&#10;fKB/+2//7euvv/7xxx9jsiEjj5qDzbihYUvEQcEiKzkfkBJftlHuGSZujybSObFDhtwC6xSj21Y9&#10;ETBfnSmAELrN68HUU6GYrDrZG8WPv2yiug2JMDS5zy3Q002miHskFSZFyFaJeKZ4YmTdlIgTykeM&#10;TrJg7VhTfVREQdsJ4+7CUyvrlqvj0ux5FIGI4UXrhscMMyf9WYsX8ZWUQIlLp3hjn2uaG90nM/F9&#10;UkJ9wLXW3bLWuh9tsBXfRuTdJkESQeah9/4jtSm6jXqg+wwcxBxshGVAPA+T+m//7b9hmAVzEjFR&#10;kfseRkGz1iM0lELzgoq7EVY21rC13o2v/DNP0K2RwKhLvFjafUpWt8a2JR/wbvQZ6W5Qj7s5sCDh&#10;i0Rc9bu8lPSBdxl7JVDOqMcM5S3SbVnNbZL18K4Tjoy98nlSt38aWdq+Na8e21RtPk0UR2zk2oaz&#10;lVqrnIytx/sWWRvvqPrlaZ5HmPn8yW1qvlwE3qQbi/sXF5f0vomY+ItjlwGIWKrMiYMyEKK/DTUv&#10;MV/xdmdhqyr3cDrFHSZ0I9YZTh3pKj13jrKY5p3Zxjaf2CUP6T1Oal8GMOGy2tfmsXhzpTs8wXxc&#10;kCLI4As3N7dPXT5YHI34CtlXeydSoc07QQgLppqHbTiQQEQN1DawMoU+pIf1Ig1SMuJd15+N6fmK&#10;ukLcRgmbqdu2ZmDr7f3iVn9tNQD7J/xCRMgqqLVLs+7EFPd4sgEFj4YNYwMaA+N9l7YGQ/LU4pqG&#10;QOZbavmeY2EnKdvh3r/sGRctwh2bTXHLnbf1rfuVdTa0i2IaVMTVq5ZeSqjB/VIv11ZfqRT2DGIO&#10;Qqgq61puYTdmaeFUo/K1bO0s6vs7HON6g6lHKBc1Ld/C/Lrh1Txec7c6TALD3/X4KCG9KP9L7TGB&#10;D4cVOhbsIvrGaT2ElQd9ZC/pYsqO8n3TbgrWRAfEQn8YCod/bOEMWIbgYN2lxlQRO8Xt7e7hEL3V&#10;0R0ihze3HNsxfnpXmgfsARCxNzYqhK6OH3Zgy+r8qG0fSRmGbUwK9qGRJCjhzXjfjaGk6jb7ukkk&#10;Bip3GdF2C2Y6CoGGop+JzraI7HL3qjYl5lTlGe8mlRIVTo+U21TijdomAmKeEg1v0onr4my6SSyL&#10;TUSZvueKwcA5l0VDt4BWmKxaR2DUpQssmY7xl3Fep6/39U6QfePIj4J88ZGW1oyyqq/X90vbUJWz&#10;X+gGZo9ZnVYljWgTbkoj+e5Ug5SrOiaEmWjq6ZhdVq4qy/eiTlIBrDWwU0F8gZM1H6UX3CqzLF1W&#10;I70yfNSIXDX8Gb2dQoDE5dYWphJ4NUc2bu2tzRq0IQ3E/vABwLFcVBVV5yIb7/hiiwcbJCmz6n1z&#10;NnScMTnRt4O1Fgo85vmv5mOSiNgAputoz/QCeCd6HFMwn2rIBgdrp7d0ubfMtlVnWftMDq3HFDGi&#10;CyIbQaqboIvLNJKkVZHzG8tS4m5KKWU3T4WB4ruqMsGRo2eCSF6Y3G3r/qUqRXOVNW4k+6tKkEz6&#10;q8p2Kp8qqcLOeZ5/hcRUIx8Np2yj3qQBklKPAT9TXyRqZmv1BFO+It9oiu3z2tiaQNcwtzE6peHO&#10;XRgSAZHcoIF0gkJ0e3GH+5MOTZRv/0W2HB8f4+nZ2QUaC3yR3LpAWHTwH/7sTwGm3Bn01vZk9ykp&#10;u34qRZ2DQl1Hilgk+uY6EkA8oiGBg3Gqbaw5EhgGh3iWPy09f/GdJSZb9Wiu+8jjD3JgoLfRQptw&#10;bgaci+PaRptA0HvLsiHNBKw2Dau5pdJTQkrMn/HvlGmpCL6e2NjNljVifdnkpLeY1XjOZi5fVaZr&#10;ybksSISf6GJwczCJuHMM4JjUUe51T4ckWf5MEt+SvUyWeTXSnX5O6ZVuPu2b26wD6VakURjbRXeq&#10;1pxQSEtWY5OIEUJF7qmUVmlbK1DprYVGlVN1khr/LoRIW46ysLBLXYtiA8HeTuMEUSw39uD3PYDv&#10;8ePHeNEbaTTh2MLr9uoSMwrhDuPnLZesmEVwXZJ/gKTPPvkU/WXcMh/c/MmyAL/Uy5nf2eFKPsIU&#10;drRK021DeDMtt2jvbG8GUV2maIhKQPF3lbVbNSZu07fwNEMzISkZg3CKjxpTGWPIpgQzpXfXkis8&#10;1H1RZsZk1qT4hxPQOP80cXV7kf3/T0pJdl6+MwqwJZ+TilJ8EnFXh9PN9mdsYLoim8/hdypli2nb&#10;yfH3GA85xPbW+/uxYSNhqD56y4Qaebh+kysSbNz5vfd+7/vf/8Ef/uiP3n//9994+iZGnLmwwYZR&#10;dhe3K/hoDojWl0bo+X6J2Ksv++KMcPvLgQybnBNi56KGou1aoPBe4md/ze0K/pcXEwIEUUuYf4SM&#10;pGHMKpKBuACsWCMDXrpC/zbkoq4fL6Ygsqus27cK8ygZVfYVFCgxgT8T+MaqRfuUNlN1WnxnVu5D&#10;L/lFECttZdah2aL1ozMuBqa/Qg03vRJVYtyAjGcYjodrptqAydw2kZGeK7yw/XvgEsYrdAyIXqQI&#10;MBBg1gf+21hCEZ2kNtNmU6z0hnDR1dukRYnmrl1sX6/tU5L5KE6jWjZyZO8Te+wLT3AJrxlIiHjf&#10;7u7lzbWtrqsA56qOLQ7tHTt8bBfnLi5xxdApAczQzVt3FIT9vk7PXuC73lu8/vQxdsPmOhOrcqGG&#10;qBMcRCOyBG39on6YL5kV5ZFaqvSUb8f0Xi6zNTScES1fnJJWKtcdmeKUURui/cd8pFWJthYgpmhr&#10;SYplzRC8va60fEvE8CchTEIpwmxOcTOdC+1HiwLKnKwTA6MFThEfV8jlAZWxDNpKPZQhTK9aS6wT&#10;ozRFz76qcqMtmBkFRiVl48+RHkbOukNAsY08AscvBiXgCrXjucxWXTdZVmQjmMPZxV3z6SqngIm8&#10;nW8kkt1NakWPIxJflEhFggI72jHY1gx6zMbGRzwg6C11WacsxCefnd2F6WYXtqQvN+XcERYZIuLH&#10;EOSwr4E0SdMTvLteYqgtR3SHL8oxiT+7jpX4pZRiSnReoqp1r2cspxpt8Shp+d7IdD5JnEn88eeD&#10;fIf5upNjr2b8kV0pB2pJyrktSG1DZLgUIAoo3txS72NxvN5oUa/MjZbmL8PSLdWsy0+8K1SS4SdU&#10;UnfE6xvjT8VtaYkvDPRtiQcLrWKLIGI230MuogM5LPWY0j3mENOnKqiIqDnbaHKyo9bKSL8XV+wi&#10;sZHVL76btx6AMKw+JtDLHx/QMHCMcySSveE5fCagKffGR3hxNKbM8hgyl4JWKBnGnaPSJN+bldTC&#10;r21UMyp0ZGtXpVKGqb2JT8kUZjhjMyR43qimUGB7U0x0xgx1TRUktVXwwwRplZUK7SpiLI5TLxPf&#10;9FZksvgwz7SG5yNvvUvelLVsI+KHqtA26btpIjGTQWTvbUQOyCWR4MQB4UUqrmJi4VsV92gvCRVR&#10;xFfHW6QYMzo59Qj0oGi5pNGKW02Oapk6Tw/i8BQxCcdH9QoePK1YTCbz8ZMBQUAYI9oEROmtjFqK&#10;5xNyymzkKQyxZmAeKcYrmK2UyMRt2oQH8a5NPGWZXS631oU7YX3lJC1TubU48iWrM/U6CaDapVZ3&#10;HkpUuy1DmammlL4svNXRaPnb11112f6Vf1Ypp5jpMy7GG8e6tF6BeGbVhSEqQMxzCljbRq4lRqol&#10;j09goUfKn3eUILkX0b6iYnSvu+8mBevqm6JlfDpVd3T/cciJDQqHSRrCRDZONQTnW9/4QhHyp+Uw&#10;08NrKOeR+45YTgnGVG7u1ne2OmWBTW5usWZl//Zuz/bVsbgmgpg2wCIi2qyjjKPIU8VIGX1PCUZM&#10;DFLE1mOcA2QRg8hByb6rWHzFlw/gxTKWlNRF4m9ZH/s1qQ1I4k80T2FKqx+RIfLBI/dEbawp1ZrJ&#10;IvekxOQnniolCfYYy7DfqgqKF+IkM2E73CWpCMhYPHw50ZdowtdFqtETvjZvoqq7eu6xoGTqXcuf&#10;Mv45Q7JFS2WcBys95NlGWYCeFhDNMowppk06XX5GvSN2kE5JARcJQlk6A/zGQAxUIlBoq21GB3CT&#10;KtzEvlT4wpnBFxdMhmnxOzh3EMfb+33bk7hu9U9Z2PozTKYOaSRi+l/B6IY4u0Q5YWV9Qc0kFqsV&#10;vBaGOKP03C6i6RnffLkPx4TW6+Xe/p7mqBje1Y2K2S/c271Z7dgapBiXEtokO7X6U3fHll9CbC4y&#10;LozjKqGlf31Fkw3pjLyYed3dRrMTcdtoP42nNYntiaEKCokS6n2ZnLevclsF6mgLUrypRr6F1xZN&#10;okeAanIK4RTf0uSnqJUqax6w+HR7UNteUillxJqpTFIaQZLSR98/Wu98n4AiaPuPut+lR5xhA9M9&#10;koQxLP7lhw2YfnJGMXFNwlIwRFXgW/jERpRq1lWeeT2PMP3K8prhyUOtTNUUw2c6RiNV3OTFl21T&#10;WUBdHWwLkH082xjoPOTaYSS2/RA55k0etTCfbDtaVMKdbhPRgGC50epftGq1LdtLq5VBaoj4c9RO&#10;1R/blxJziG8p84S//CnepoLIQG6akBBHdCoH3omDidE2uoAV4y98Xc3kRoJZbgSgbbS8zXaGtzHD&#10;eT9F+rARu5OBML3QMKmEaicHonsxZfkRQFUu8/QDs4b2Tzt6RSmwLEXKkvlI06gh3JILNyOFeFcb&#10;9Em4MxrOR44Mo4Wb6ZUpkYl7STmVnjknE2jpifnHqSF0AJMttEoiHdgY0RjNO/FTEXxSD4+x92ss&#10;2bAFfz7FEHfQ3uA8+93FlTielF5lt+aKO3JluyiQkHRKq5APWwP59lvCU2sbvJMUi20Ot0RMvJ43&#10;wi3JiNoQESSyLsJKzDZqWLyv9FLfyEyR3SJU1w/qMops2bKOEebU1445JD1JdU9smQe1hMISmcRX&#10;EWes7RM1iRDQcp64wPua7oX86YulziabcDqDsQpOT2nPiu6h61WPeBTqCYOiEraKIUxRG8D0bY+H&#10;77YIspG9rIVeFA1bmkNKFqvQuthTChY1RJRwyDfSLw23mo6HVubhxZQzlz3M/CtPbKIOQ3uYiL17&#10;c3l9enn98vquBC+7pCu0r2rHOk+5tUnMSWZR0tL+LS2TyVrvMr1OnSapMnup8paCb0lq1fdBZH/J&#10;xLFVZwVlJ1M20MWOjQbTpTMxTfb5u2ZmlOBDGShEi0Qyw+bRCBbmDTv5R7aXfpzMEEbmLeVo/+XS&#10;R6Ext+3ZfAUTclEH9ArBkZTET4V7u6frFEiZKVd5ztM2UZdMcrRfZUh0jrqaOCyU2F51d//0z/+D&#10;wDXCKm7akhSiK6K0uFiuLi6vMbJyc4eVKvf7GGTZxeEsiGpg2s4Cf8Q1DJFrzTBJwTz71HAJp2OD&#10;k3hH9YqtcZQiAaudkqrqwPaQhn/FGpJBRCZt0c3UzViQ0vCCAhip8hYGh/QkJqXdXlRbFDIkmbeZ&#10;tlDekXpJWLGazFN3+Irtl+Qf5RDpRNciPr0LR7K1+pAqmHk1XuOcqqBWnXyGfsbcpGO8GfXcO1pl&#10;cTfvU1vECtEfWVqeIhlGMmr6xJmuvIaiqyXzTrPGvqxiTpR38xST+TRlhV6dpGO18xPjFONSq6+c&#10;VeKUhksNYrZ6vasGiWzPYZjp7Is7BsxNlEheeMt6+m7yWKd89vwluv2vvfb45NFJVFfJy8MCVzRY&#10;3Ywtlo+I2Wdwfbr8jRpD9QIsnZ5dYDzbpjveXOJIFVz46rfR5smFF+MTNaeK6DZH27N13uApKqRR&#10;vFpMQW3UC2ayjZCEBOmtqUptvK9a09fYmH77BCQyVuehRajtUbgwli7KtycpSjMymeo7n2Hri20U&#10;0/aEUauNY2FGW+zqpr5txO7EE6kQCZ6SqSobTXeqn/SgkwCY4ZQ5SB+SnsefyqFAcw1Dbc/PL5MS&#10;hZIPacgIW4ToowElmTMuuGtMPCQ6IunQ8FTWJyJb9etYY9A5m7BIYePvy4szjNljxaoN0NsWiTvY&#10;UNuWT1dJqNHYGK0UVJMg+YBRosl4Uk3IwY2ASOCPikg7TwW1gBgrRbtFVnIzt5F9q6OxUNKvJnpg&#10;3axmz5dLTnZtNTZvG4knUnCPhhYNp16fl0W0N13PoyGYoyGg1IRMIY5omIcGGBLMTAOvVJIkcSl2&#10;FFNbdxLGd5kyyrQlQxWxcRP/tIoteJWZpDTEXEUq1WxIytvYheya6q2KyB4TUrf6vFGRulUjWkR9&#10;QEHANRoXrVUv8pq0hbF1HAO1Wu+ZBHFsXhQBX6QslIkqqKcx/1jcSCRRPFH/kJ1tFbuz2DvYtzGW&#10;3Rt8kaPWnEiTum2dyutqP5/SAkVlZEpXtMxKxSmTKAC+mBBHyNvaeaw+6WkdBKVp9XheOSRXqfhg&#10;GD2reKiqsaaxceKdCP1S9DbzpOv4iawkEb7It7L7OSY+ibgrceXTWosUaWP1o7BkMFE6sWhueAcE&#10;ZC1YO67exf8sVCqUYDGakPAucpVqluhJ9tbRltqXL3SOhwK4mSuzjc05ETDpUpJIspdWIm2CeIc2&#10;JYZ0BZFK3NIWyPYkYt5ER/PZs2c46I77FRLOKCMNguOOuYHW8/Xz7fyQd0mty/+otxs1yrj9Z//x&#10;T6fSYYqpDyzbAaRffPrZzeHxHg6exMYwNtPz/uzSVjs/enS8f4BNt7FnhM2Eovw8+jKI02jy1iAV&#10;FCGMdMfpIBSJULIVIRNIaaJOSzwUKn8KYWkGkX0tK1ku7lM5lCHvdAF6G3bPp4nZbtSwWPdoe7wP&#10;Ilmp2D7RA4rViaaeMuHr4iqvY85Mz7hh9K1iHTEbOP689RiWRNayN9phqqBNRPZP5IzS8IRliRsy&#10;i9pFsuPrepFxQ2YbVaiVFF+hkpO92vmRiVMRvNm6sSWfWgB/UiqsgtWiHIJcRBCZxmvWFJkbJTb/&#10;1z68jy39KI6i9iMJYNpIjqgmTevqtqSvSkW9ik8T2yMb8QpQz9skP56gtt9YInJ+cfHZZ58B43Dc&#10;HY8oiZjIPAkONliBF29ur84vXnv85Oj4ILmT4iEyAX6SM2oFhVEUTqr77p//p/+oivE18VHaD/gA&#10;bGNVM8glFuDi4vzi7Obq+NEJ4PBgucZqEdqPFQDFqhpWROJ7cIsm5lwSO10iK6qUKJG2JepbLYnc&#10;j9diGXJIW3qI7CmhtoV2XeBUnBSU95lJZILSJ4YrfdRLEqk8mRv+asYSM0lZUV6JJ7E6tKjuSFTL&#10;yWJvKLnp3w11ccsUJdYMhkYrgWOK+NsKiqq7hJspaVrdx1btq5XiJ3SUQIDnVPjpmBaTShuZJltI&#10;jwy1kWSgRJbazi79Uc1UNMttq5y0iBliYISJS0cHeBg6ARw2sUo6YYnnPMVIZaW6Sz9nOE+UiAKK&#10;ZEtpeTNhK9/FjtomwLpsCfBt+/JfXZ2fnd1c32CuuTtgnNI3DHKyRrICeJHY3xD7vEaAi6/49bDR&#10;n0xG1EJnUvWLsxDZN9KpuztsFAEo5E2eQ8pPqzeTHHSRtpIWv7oiV25dLZmRVvsoth6cJhntX4qY&#10;JCeeiHLS2U2WrKtNFvkudZw3+I11nBEBmUbljtVPJSKHjci+kYykMOLnl6zdg8r9J078ZXQyaZFE&#10;EM2BKBAXDsUKqnS6JhGA+GiGvFYfiC/Uydh7+B2Jj13gFiVBwPn5Bap8cLCPc0twuB3268df4B0+&#10;2IqVd9A75gd3NMP81aTfmvOwjJTPYqNB7oB0wLBvBFbAnmcO8OyW/ieghmSV2goWJILIncijKOP4&#10;aAaPptBKLSdKpDOl9lylqNlJaqefonAjGpLa9kOFm6F/EzsHvY9NRZdgEskYU7KNxOTY8d+maqhE&#10;m0yVpbFRkbbXUVljUpL5HGbIGOlVXm5SchWFXf4k+pNqRa4mHU4K01ZBiiQsa5VfQmHm1Fh8NOqN&#10;bKmxfBSrMAOFM/yUCNR2bqcMJcvW9KKeJx3Do3jH9j/w8BoWHQPyjtD7PUD0zYK8uM/Bk1RB6rZG&#10;cbfXtAQyfFGkGhqq/kSNlDVKJRSCJmI2NtKxWK4dLtjXeEUmmBtlJTokPwlANHVVR7SKI8rhQVwg&#10;DYpD86fyTLJXobH0LYtLOSfLaa0lGl5MHK+7kEf6U4aqkRrhiDWqptqDmMlUiSyiPp1nQxF+NIaE&#10;LN33VbS4N1+M8uSLhIyt6K/1iL3dmFvXYBIxEf2jFon5M8QzjYxOzhoxQqyWXHif8MFxS1LIBZp0&#10;IaO3Nc+EGebHR1F8QfSFcjPqMFUjKWfS52TdyDl2VqwuDkf4w3p5pK10a4j+zIFdUvIBN7lkW0d7&#10;R74lHsZmIwk3ysuE0nJHzRHf5IGfsYYkCMvGBXNTsudbfoRhEWdsE1qHWYyT0ZIYaQkZkbg5bzZ6&#10;ynz4bpQllYzERJ+RyYSekYxtSoxspNZ2c0hqN6Os0dolRZItdul1JYiFtk0d1VpzTcjbV2Nvonwb&#10;XEivUElSNWdYLVOJvMXrqs48LlDW5F7UN5YorJRpRZbiZtQiZRL9CSp/0mSlpE3JeWeGEZSlqKIz&#10;QR7ui/JWB14BE7fR6oemIWHUMTENEEfyaHqltxGG6dgFTlqdlBOvw39MaDhP3jxPTCJ/+ud/RrK8&#10;bNtznBrpgjSE/vTTT0vXOEzTB2VXN/cXF2eHhwcYUwZMrxfrbmHMKoIpKWZBKitVg7piNNQQeFFK&#10;P95X5iosEIoxmV6PP/WWAIK1jiooMpQhn24zziBFZyZTmCIZR2tp+RNr0RJJkdH7I8QL35MOxZyZ&#10;jxLEOkYxMQ00Uio7pWTMqku8OC9EYLKIQenFOmicS2MywRNrwUE78bwrRBbt6csYC3/GSZm+Ar/I&#10;y/XNrGCoVBhyAeW3dzf0XFQXeWqqZmCIbSWVxDHULSzLIVuSNiolygJscyVfVJ74M3Ibo/yi0Ijx&#10;0KJlMh76iFyWgiXl7Mp9mzTzCkOZ4H9qL9pznFZ7iXFl7MW/u4u1JTe3pnuRdYmN8pRREM4zIc+Z&#10;htWszBm27icHxmJKI2/jwTXmGK0UjiGyABqy987WOCj0VK033+/6KTOvUcCijbVNDfh8qRGeEnq2&#10;LxKpIS3OeNpcn+BlmK2GpaDp3VgRSjFa9UxBrG9UC74opJZ5UPDRJPiW7pCNMbeUWGpARglrtuHD&#10;vBCV81SySElM8yAaknrMM3mqxJbCioTF6QtW16kNt3qcIpsUSppRkyUXpdFeAWr2olULCmOGEUy3&#10;Z11Szq6MtkmzpZ7QUrgom+2B90QLlsWCZLxiDpWcsxE3VjCJeEriQ09ZrGfWtDSMn3D6D8lVC0Yi&#10;orcl8SSRDBJtlo5SFaZUKr4Y7VyA2DbLESkiPVvKpiW1y+VUSlQ79tGmvEJpbYQ/iXwbm1QTQhrw&#10;F8VpUjHv4CMJRvr5KFqdKpKqyfskksOa0aFT0V0+iIfJGltKpiytRZCoUa12dfNRMnEDyajAuSGc&#10;2IO6VKTJPSqJNLCr83x1GtyNEraaEo04P2VNbKSjmxwZHiWSpENpbjSEeSWcUpiN2Urz25SCEUPG&#10;4rsNqQgOUp6EFYQjMSS2CrGgFr4n0TCySaUSd1kSQxuxJNzkCkH2GmJV5zmenrJuqqHMrLUHaUxX&#10;9m2hsSLRLKWdEYPmZdmxn+kXhNTb8yEZUpJiW1SEFdIWB45FwHylZHXkg6QQjS1WQROqtoHsVhHZ&#10;PAiGos2nxILdln5ahQiOfEv6GVOy3KgPsavbYe8wWORFjVPwGLYEc1GXBLguGPsz+TTko7eYOWnm&#10;pxTX0CKYiPmr65bUWz8TPe39WLWYiQiLCqDrlLL7c5zziC3gKik3P9EgO68LUmsR7VeSUd+IREbI&#10;7qprI9UQ+hCVVEQkFdwyX9ynL8pHuMNR5nl76z5tm1C2DFviqRFWvehu/jO2RDahOHq18rdTPhFt&#10;9Yo8sqkqSwAx5yliyEa9kkqMRegRE4sMldIV9pZyoclFzkvVWPFIYVSyLfOXXglqt4m9ip62OYkI&#10;HikXqclxiHS+OqMeMk8ocSbNQEtGCAhIfI51z1oRxBHFtI0sYmOwTfqZNK/OxnGm8qJqhtwSxYJx&#10;LuXCGUWoJOJEAHV4y0DWNnUvO3rV5nTw21EM4ugvXrzArBrosfrLvAYFl76BDaZBMqq4XpZgGbOi&#10;7upvdDAFrJz6x84CTR2FSulLN2Q8itJabFSypHC+DqLzaS0tWQ5/khhVIbYHW2ab6EFWHDuaARe1&#10;bywOLCIZvI+fyAHTrJBJuw2PiksGEKGfaRLTdFOVJYQJ0VJ9xRkJOmKfuEfiYybkZ1vcVEFkVBZr&#10;b2O0KV1vDRj14jiDlG0baTI9Asm+7LR8UuZJr7yMoX8qu9Bb0i6Tl08soWhi61v1YVjRSN0kBXRT&#10;xGTe1FEvzDCPFIx3/JLDXes0DDsY88e+sdFIrOKAWG+rKnT36D9xH1Z+ohF5DnaMi930GCGywUAW&#10;tAWK/fHHHz99/TX/ZVVW1VhTqmXUBw5sYD0fWcc0AXxIcv7UZJaeLxrfIFzsb0gB+K0hjAir43Gl&#10;mF3IYtSxxSMAJTa/xvuYHR7RMKo7C+DQJNOIqChy+VB4N6JhqVIjElEv3Ix1Hdk5Dm9pGDEPhcrc&#10;1MgJplS6ZaW825wjMSmHjWSQEvJTibWCnTag/JGA068ih5Mu8mcUv+6woKi1ibxYEepoxHS9HpMl&#10;rNEjvijFVaGR86yIikg0R43vaPr4FguK9+zgtHD0XXqqiqf7pda3d2lKWuR5g4ZWz3yzmW1H2po1&#10;i6NqcDld+AxOfVvBtLUo1GL87mhCcRcNE1fJcLYiRmo15ORtAP/wlC4ODAaD/iO2e0NeXJ9yYnzZ&#10;ZwQSwdjytXfaPv/8c8y9xsI87dMVAVH9VOXMQc633nqLjU3UDed8QUNasRyIalNliJlFGOX/4c/+&#10;fwXL7VaJFdLYAIWAXgTpqRnMkX17XJ/7dl5YH8PNkVbY5iusiuUrqB4ywQXXOItiPuIdwQSfJklo&#10;hk3Uqui1RbvSu6yelrL2c26Cygm8CDcRJqLFRjqTCXUtSrhGjym2DTEr8Y11BP/VSLIRYmIkk7st&#10;rqY8U3X4YuFMr8UU2e2F8AiP1DFJLokabVKenors+Ci18+IDi4tSa++0KNOykYxSPryG7SFcj2uV&#10;HtVS2tgSY/WCy9O0sJHPUhijH5gbkKhbHWkyspUzlQSXSFI+1Cjk0GW1dDXZlB2JWZfvWhpszheU&#10;IbLFqnA77P1hYIG9/OoCJ+YvN9bmJbntkqsGIO45kkK8C9eKHRqLQe/uXt3YPFmGC00o7jbx7won&#10;ddaJ5RINMmTHSPmrWX358iUWLAumWGgVX4F+3jGPtUZy/c5oExMri75htfkCRiQRA8pQfRaDn8yL&#10;XABlQEr8RT/aZyNiqCVq40BQfEuCjL1j3ZQ3ERU9zTeMJk1fVXbSttK+D8jwkdSTIY3oDr3IqL4p&#10;TfqpDFs0jylBMOGMaBgbDxFfBVGiDewUM1sGKKTlwj4qZfINlUwwxDtiV+QkhduypcUg0MPELBG6&#10;gXysV1NXnpoZ+JQsmkHKk4oUK9vlWCw3Si2qiuyQFUkFqYgIT+S8NIrcYHVUSsui+AjFJDRsq0nj&#10;Nw8D9lZ7yqQ8Nv+kWTQAaFkQBUH6JRdE1XjNm36aW/kkrbY86yPyxMioLDJV8XepM8hy596oRUpI&#10;0+8YRSgdmmY535ZxTj69vLpCT5ESRyIG8clDu4NcDdERSxhiZQRrOENEQ/hGlthoMgwxNTIfy3xB&#10;rvKAgu3vH6DbCWBB/zcqeTJ2egkoHXmih4r0PSNNjvAwWQK5IbxX+VlYZDt6UX7O5VEMAnsaglq6&#10;fkyAC7CJA8r4DdKxUM8XFa6Ahl4185M9q1JwNEKpptJI+QSaqlKRfe0pR7CTtUQGMSsph5Vb4xqp&#10;3MQ15ZYAQpkLWZLJKR/dZ1Ypw2iuqBSQIqj1EIUikcmMaahMH31DaSEtnBqc0GfEikpYlEvkQ7Gc&#10;iW2vmLnZg6MhE+MOdAPX7K3ImLWRaqudpLAlLFEijGBKFs1CE/2tRFL+Ua90HU8vYHXwEbzyWkZB&#10;2gpiVjRUYlxoExDmA5ppBbf3d3v7+0gAIKBkKVyiAOuimmKPKlJRKLGxBKt9vVc6bcV6yy41VRTE&#10;O1c9o3NAPyemoCEq5bHJ8NhVrgQlcA0/DQhDqorK+XkExmQszIVfhrObb26I6dYc7q2J+yT0cL1X&#10;ToXY3UFrf+OYSGV48uQJ3wKvTGduUWrpZ2Nk4vTlc8AHtQtoe/L4yc39DtCNK4DJT5oVpUBm6iZ3&#10;4H/zzTen0FA6U4RYBwnRxsRXjN9ci9JVR0gRwAea0DIw/AciAJFIDDDGHfiouGACet/qBlLwFDYV&#10;WlrFygxQYmtefCDpHrz2FrIOt3kaK1ZZidRqBiYX3QSjOHRf6q8t8TwjKR+LrjmMhhT4qCkl85lF&#10;qKDQHg8pA1eH2aSoOF1C6hNZKlNMcObmY9FAa0L9k+ggG4UUsVJKmYQrPsQEYoU4Q8JYIoUoTUpk&#10;RBCJZdFI4lPxNrFXTBAZkR5JjdrPRzQt1j3SnGpX0aKImyZEd0NmTCFSddnYM0+zdhviNAYwAeGM&#10;19wYnGMAQjcJtNK5wtQRfwW53fqBlMVFoMjIInKDhTL/pAb+dLQN1y12W/b33DTMzSJV+Fjt7qFg&#10;w4AHTnaLbIkyknyjXkU++7ns9inzi7EYt2K6XpGAJBGqpWrhJUITCt/YVEif4RzYhruhkTg8OMDG&#10;vEjNMBEupHtkFDWTxVGmQKp33nlHuhppk9axFuQ585TjqazgG/550ifpHOOGaVtDgCDHVdCPBhER&#10;Dbm60GKI44g+qYwkxgiXDSyZokAPdjE0Y7gYZnX5WyPmxuq5eg2+hoeDSv/CcKfKUhWM/CILRBuF&#10;yr9S+tZuo95Q/zyH0cAd3wr5D3Oe+UgW2F4nLiFnqqxyayUda9EiZkJDFh0zoW6lZKmU9BbpSfm0&#10;UjbJjddCMdvYNEoiKkLaLzYSILqmO+azIcRUXZi/MFrYEU0rCbf+HBa2q7hKm6Fhl3WeP1p1ogcj&#10;BuiqDD01URK1RbYqSohNXCw4COVutP01tzsU/4G81dpodKMgbJSaKNeFmFykgK60y6sErP3QZ4kv&#10;GXXMOcqL96HFjuBlBIKYyA/QEHzEHaCV/YXj5XSXIONgZaXZSGiI53AwsT4PSJWUMDLNaRjNFBz4&#10;WYF1+e/++N9RM/iJ9k/6OBCjMRBmyhqCLFDA+BGqSbxnDckyVTjyXdws2lkaIHsJGbsviCYI+GJN&#10;CmU5Vcno9nuicuACtQomy9ZYn2nFHXXfxAoJmFVOH2TLBD5VwD4sKCUmdDCx0ugO74tRepdZ4T26&#10;HlE6MRPlk6rGPLs0837NvzNypUe6UHoJQuYn4snz+EmWk5RBP5Wn1E/6w0fMOcBKFOlo4XNSuaSH&#10;RSuqOkWdjPVKhFlfxaYHx0GOgYFUe74uVpBd5rv57ti2EhdwVnxDIDJSmp/oK3TpMOINn2riI7d+&#10;URr1SmQbJfC3DGGRQ8mEWcEZNFrKfUQGGT43b1HFlZT1pkoXdBbOOy/kLS7RoQ2wG8Ug2UVbQ+La&#10;lg+SkUwlVhtrqtki/Yvnzz/55BN2sSWjtp1gQRQW9RxYJIWXQCORTCwCJDhJ3NAQtWXHgSuRhWg2&#10;qfDyUo4eSyJEygdhlwHv4jZcRfqicv3UAggoIy6UGsJJNg0gmNrkI+vg2qJuHMznrWkdq4q2zVpl&#10;K/Wwy2DMwQkaGZD/SBCTuKbMI4QpTSP7QkykJ2Q4qDJ5Va1lGLCOQBAVzluFoVGVOOPNqBbyjKQl&#10;STuTlhAvWrLbgoRKylDg0uKgSEqlK1sNJiZ6SIxsIEktiZvJ+AoqziGmwcbkIFUbSLnJBmK2qkvl&#10;sAXaqGsKWkrB1OHRW2zpCdxAPcJcgB7LxHrNhK36dQfTMDfcNP0PrAhabcWPXs9oyOejT0pfqFK9&#10;lGEOxoT+k2PWKNMpMaWynZPs1A+fqGBsCihEIMbV5SW+mKxCbFEzE/WcN6U8+AmkAhqKpJh/Sw/h&#10;i+gUJW4kAoYRs2Re0fhJjRA6PsW10X0Fsi8RScSZBpgohC2yBVhwrRldliNJLaEZSBGd0MFv8vsg&#10;SV6hBRSn8CiCY1XQsf9VfhXPy0oKHzKC6tvKSWjbLb3lr+5MAOLgJkuKAiyVxTZDHKN+dMvqCjvh&#10;SEI0KdMUhSpIKiVu8VFL2xR5kRtT4qM+bLSoJOWNxLekzhAjFk2TAc/KvtY0Y6Cj7iyfFCkWQZ33&#10;DwZGAHPWR+aXrlyZbFcR1o5Ase4RPAF3IQvSdcQuhVGG9aKAXcnfPAkOj/icuaFcOpL0H80aWGL8&#10;UspicpTdGAndbsOnZfK82VaDjXmUa2gFd3tlEck2u+ZQ1oP4nD+yfsZCWUcFjmMRu//xP/8nPAaj&#10;mUv0FK5ubDIkgJLu4a5N1Ro6jMgOUEidZtmIMwLR7XCyvTUEQeCzzL0LS/QpVC6H/YvQbIB4RA7s&#10;3GifGOs93NFSEFLoEuAczyEQKSgxXalBHN6EjvGljSY3zztJLjVT6a0ERlN5khiRrcxTepalm+kn&#10;H0UojxrMt1Kt40+KO+XJV1q40Z1t2JjqNcUE9h6kdZHDogHT0kzgEw5+gmykpPby/tIcOteIEAje&#10;aCTiW1soWc3cyLoouLbWTBk5Ftmo9FFn2sQtGduIYBtlbjWw+1YkgNepUlNlzTdazEnCBaxYvNCB&#10;DC6UDUecniIOqMp2dTUVgZcAoBjGoF0QTLOFehSevVtkzuVzkaVlyB+4BjqSo0TdYgckSld4juEU&#10;nl2ADyYH4Sfh0qedDrEeuoTshhtEVgpKPo33VzjOf+rHEvdwrdsEbakQHX7Vus3nIA4kk9iGGKSp&#10;vsOGFixWP9IjC483x9wa2eFMXfQW0aTG7EdvxDQz2s+6E3E2Gi3HCvlXebaYslFAEgTejdorDkd/&#10;dl6msvOIUHqllbjuxEdRASRogeyWUPLK2vsKL6Z6SZ9bTSbx22j4K5ARORObira4LsEoEfDHGYsz&#10;6kd0IqB1m8YSpuFIiLRZ8sNNqmzSb2Kq4Ws9pVvQKU8bT6NSytJoBqKG28C5R+gfi/f6F/8BURG9&#10;Xi4wdYt3OCpHdI5WVMgLI9cJPh4qoYG82eCjGEUZpK73RlBIVWjTk8mxR6mKt2qhxG0PtDXmqPck&#10;nh/BR+RwF5VaQaQ856EkqqOUXhyQSUzJMcIcrTSmTJyM+pbqohejQXbrrgTKPCVLBiZxFBchqIcM&#10;LdLZhdeNetvqwzzApVJaGcVKdfnQ0rk95TLxmXpBe9WmUpO7NAtnmJUmrnFr6i6RSMa5sZz90gJi&#10;GfnVs9K3dUniZWTNWKPoY0rho0ql0fInRkWEg/a74hdJkUcQVWG4LgNlo4CGjTl5AKcJDxc3JKqy&#10;bHv6FKtJWQgUUoYRtiJ2JFuVVUeUbFGbldXfKesSwvKixCtC3DdRG3/SH48x35ZFqoiE2A2kbjTI&#10;KYZMvShKWrsVCLaPukbehWlqXGJyN6WSbaxjtK4k0KTGAkEk41uSi5lGmTFT8tCjjQR0E3TR6kFZ&#10;Tem5MplXadbxQSXOaIUUSaMLghrCS6vwURackYM7UyERdViRD4AonmTPV0ogjzKL02hYDFfksJut&#10;ngjvJINnb5zcCWA4RGSlHB1IG3OobQrasY5Y+lclj0gFcWTLnFuCt9ePjb5YUgIqSgtb0SZj6Q+y&#10;t6T629ciKuX2mUylNBXyT8KgVhyJ81si5isoD4uez7/LatSC95Mv8wq8TQgVQf/L5Na+q2p2lUot&#10;1ldbaLI+9VYFkUntydUoEXWWp2zBZ2IOZ9FwmDdKraAhQn7IKzqAIAKhaAQa99fL68tzrBwS4up9&#10;xsIjSg76fW8rL/nFjAIs+MHXZs7Y3kXl0a2PueGkaZuLdbez2lmtd1aL2pQqK5RLyPdKNnMHPF1h&#10;Zeou1bMup7gzI05aY2w55zOJrZayTW0UjVx5RiyYMbMolNSSUz/SzTartkVNaVg1VZAMj2DUMkqJ&#10;W7bIWiQXEdCWO+YbukhAHNNYfX141L6MluD5zBdpPAMsG11h9dcdNp2yvaOG+CxFwOpE/suuom0o&#10;GZmD9BEIkm6kWiOxrFcSVIZJBwS1iaopnIptD1+JmtZWQYAypcOxXkrMnKUYkmZqk17BuJx+m3Ad&#10;xsTtFrOiI4Ia4SItY6XIos4rKIRXcK2QSDIKcQx56mzSw4NH2LTC9Rwq4YfEUcycKxOlovdBEAaL&#10;1bKpJ28Vqh9xsGtmbOlJX/R0WISPKZdVfU6AcYTzDh3nhr/uKmQNMdOZPoSk1ad/nne6GrzRNr5C&#10;dyOyhbrYmtw/MesivlQlMBJcJ8o3/ZxiY6xLF75nWqOipRG2/bptzKb4w8R6msCL9wm1Hf3+J2Z6&#10;JUbQP1Op3x1ptGi1KMIlXrC1TiIjwuBmdyQwkTqFlcNMYGFKagQYrlIZbPHUkeR9hTClOgZz4+mv&#10;UVNJN/8C+LyGZYQRem4tvBOBdt5HW8o1kTFCQKM9w7wHImnkQhfrW4nGIr6kdkZOJq6m1riVFrVB&#10;f6MtRZRsKYySTs5pAjjlw0wIgpSLmtwuAREI5k1CKtt9JT0VxFAE0Tn1lKYkHtuxRa9UEQ5Kh691&#10;MrhsnP1sR5oyh07tsbS0da5VaOSVWCodjqIRk6XwfKr4+JTikeEtOm+PMuLqK2ciEXQLjVoazXlK&#10;LbvWFKU8j60qThPpFfvWeEa0I3ljsamKRTTuQukDJUnpldJTTtzkT/6FY4nJkHAepSgKRip6FYXa&#10;NKJ2Y2TM1bEX7lRn1Z1N6zkPQyi2+4/f8UmsZRiFFlvA1FlS8x+7jj7JMXJnG6WJqr+lXm6TrSww&#10;Xky9GDEuaaHbuZlQbANbqyBvKcS2lIgCXXm1r2xfRxXazaRLD3kCgkFYrPsIE2vUxTYd9fALL+L3&#10;5hpbQ93jr5ic7EQ/I9htI+UurFMDpYrqpqXwReSDqs8M8VNi2oaMKcxK1Xy1rKKm8TrKIuX5IH3o&#10;Ni3hpl2SmfS0OMTB0uPgIUlCGnRYEdzDX6Kkmk/6bVO02cTnun4posewpgh5Kce2wuQyCkbEkf1l&#10;8d1mWdfpNVKIVO34UxZrizDDRN/Scta9IesqnUH9WNv6KVnKTkZPJ7RARW+jJTPmus3r26eZ1yea&#10;ylRuhELVS9j3IJV9NYXevoKvkJK6rhcTBtE9pFfY/do0f3/ET6ngxKl4DyIvsjpiBIGPFhjXsKZQ&#10;QxdWcHNm6s+DyPvdJf4nMwdhAngCbPniiy80VCtGkcmEHeq/UBsXkAUeaUfkKZ4gZR2zHmCU8hqO&#10;/iBYSo14rTJAH/cRIwUafSY1VIjYZUAgFEpdNqf3pcccQ/EVmZicbWtP7lcLjFVf7+xe3t5jE9Rr&#10;jNRYk28b7vJ7h/RIWoOcvr4J0XT7Xt/e37gTSTpr0Uukty028eou9lDKUcapnqNqTd+EdYx4lMG4&#10;x+k2TdvYUoRkozzrLliLEr6CvxrZYOFMIGVNXpW0pJt5a5ykKhIcX4yoRHFPIWnUIqVUCzpvtLZy&#10;CHPNhoVsJsX7ndXtHbbXXFvIHcMjPhbHbZZZC9LmnqLt7YcFafhy9DCRHdPrUWxWY/UjIssQdEF2&#10;iQYhOAslJ6OtUkX5Uc60bS3Loa1N8Xam6dpGOWOhzCoRE0XDR0rWaksrxxnyZFxKwwzDK0VByE/8&#10;4CrhDz/8EHsG4oJToTXxmeThJ0GNPEQyOG30DUWwAj4sAMAA1cCaOnxxcXt3ZShklgigsrUrxfiT&#10;zdBcVWdkijUnuMn9GpgYF3RrJXWUpwluI+5XVK3v2vY+DPqwH3xzu3N9Y1tAlnFA2+4D13Z2DCCP&#10;yIip2EhpIAoyXKeEkj5gvWPVGg8Uuptgn3kj5NMuUD5IzzaYes0rJkvm11pvoj/asOpFyqkf24SQ&#10;WzqVbXo9qcE2bPwK0wRuuBzdHTSDqRexLMZQqsDpP+ZPl7bE0i21haqeMkz4QlNsM+ziXdK0r1Dx&#10;pmo9IylSzmHVjTD3FUocLKXrB1zD5v6vv/469kDA4mD5YcRQYg4+dMmFReA/+q+xbzFFW2x4YgWH&#10;/Q31JuUnX0OpQRYYhGXLxGOWSspwAYqxDw+O0GN/XkeeWzLfwkKtgdsYLBh4Z3Mfrq5vz6/gOXKb&#10;3ZrW4ykmFaPEmxEfbTa3zzc09CztLxem4qHvAobWlXZhq+XxU+eQzciMFUQt6KyRuWR3qwpd5Zg3&#10;IT5NL6rVolDxU60xSaWY+RYJ44a7zI2P9JTUysvgzyhQlZ5IVW5MzGzjTb7YrfWUnYhsVTxxYIpd&#10;UAkpNwq9ueXCGB8VgauP3ZQrZ4wntkNoIQwZolfBp1TLfZ8da+K3GVvoYpT1y6Q5sjoSGfkZFSbV&#10;dIr+eF98a5lJCqMcI4fVAtH3UdGSy0ZNnknQPurWhRJkKzujADMFtdlGHibltDPz3ODo1sHnMoHe&#10;3ABw4CTCQxS7iJWcC0ghcr9BkkrGAkO1AU1UmMhzXgPN6M9xexqr7J//p/+odJFilUGO4IO4Jnap&#10;wU9AHunQzCDcRE2AhoBCPMVHs8ntTYcofqoSmIrDTwUTTi9uX1x558InT7gG469vAuzOLaorGgAa&#10;ptzcDXuxa5sLB1AAMIMzVDa8ZHyqpzJuo0MRDamUrcF3IUDS5dMpa4myIUtZL+oBxSkXNZoBr9US&#10;qi5JU9UqtpCn3ObRMMoocqxb6+7NNgdVaooGFUQ0JANRWaGhH2S5uFuMzo2LB7aZCYWoCDJBdN1P&#10;6rG5rWDwareqe+Vk4lUUXHQuqAOU0Ub6p3QsqoecjNRC6F1DhdrgRUoit6cUbEYi29AWzNNoiLml&#10;nMmQGZtKFjFf+o2tXSu1tg7o9TV2bTDz9w/ucAsFLkMmT9KqNvyEl8YT6wCFdDVUBfpVZGzX6AZb&#10;w97XMRFKUsvJ+yILNGGjCAAiyiMg8lwYGrD5hs+ePTo5ASDSPQQIwl+z7S49EjTmtfV8L2+g8Xcv&#10;zq6+uGAUxnjIo8P8JSsAYGdoyE2EvTTUy0uG6Vgq3+8a0GwRhCVjSoBLX8qHw7e4q1oZjWjEl2TM&#10;hgI32eVMCtGVaLSieZG3+pTAMXVLpXDUiRgNSWgoFUkGE603WXJS5TZKkLR53szapzJ1qZBwP8Jl&#10;epG7I0Nc5D9O6xx8Q8SAEQiOH4+LQAc8PGITsyM/caDGYmkHuOO5R4tGp9fSGU+UoGg1gcIsks1H&#10;sjExZ0pDWqRgcZSpwA4/VZBYEdVAkm0lPqONMyAVMbetviwUF5FFpHxGvacUYIaSaDg2D9sBgszh&#10;DHr+ZDJyXneorgREbn5jXenbW7pi9BZVl2QUYw0q+Ei54K/t9touyIvvoGyN4PACnXNQsFrajjWX&#10;N1cX1+eXNxdX6LnYrtXmeOKvNc2OLkaN69MgCV9OYN1k85B3Ty9vn1/eX93uXtwuL+/wRQRw5+oO&#10;393rMpxi0UOM4Nzs3l/fL6/uVnb/fmnxROOjL1TwXeNgE3aSgJ9ejYLtXzOIYce4JNIkRXIkWsVG&#10;xWIOfGsq8dTTKOD2db6lTzKwNs90RxmybdPPaOeRYKVhQQogqoIp8czPxBDkwEJFQ4LaQTF2Gbm3&#10;1hDJ4QoiQGwwxx0GEfnwDfv83AU0iTYLAYpkLWTwU8r+mLahnPmGZQv1utUoHQ02LQosiGCSmmQh&#10;3OT96K8JJsS9eJGybV9E4mL/lX61Il1jnkeljU+TfqqsrohjraOiDsIKAp3R3hmjCI+4R7g7L/7l&#10;NEN6J+yD0icwpKvAggf4Yq7N7hLjbHe313ePTh6v1kOzJ3OeN0wRjwtDQ7Fe70fJCQoF0ngNXuvV&#10;6eXp5dnF8u5r333/e//Pf/Fkx44WhPMIilUBGfMIkh354RsaGt6gp3z9xeXdNQZ4cMK0jZPYSDEw&#10;DkekXN8ieGR/AY44SZM/4VXDbTB/wOYm2q7ZPi0dzQXPmjIzMJ/RY5VRTrSzeTOm3cb2uZX0fA4b&#10;AVQJpGTUY3kNTBCFxKfzeNTiI9O3OtHm1tpJDBS0OSeebMOiSH9XK4xUr6UG8Gz+AH+42Dinuv6P&#10;Sws0m8RHcyHYNJXNjwxWixqM9vRV1Kl1zaK161qeHSmXcycxJUBpOZbEl0TMfPSR+m3kfBLcvCDa&#10;xCPriP5KjXSzslEVu0r4oHLbulPfxczYWIoDtA78hErElOgvAA+ur65vrq5xiqh1Rv2T2rAZq4wt&#10;UDkXRe4h20YFUDVIEi+QAB3hR0+fPnn06N3Hr7+52L/76LPffvTxZ59+ajiO00TrGAtpSq2iVxxQ&#10;6L7hLbzC+1OLGwIe7VwUHztEX4lL82zShE+1sfEVA0r7FpuxyDpysK3VrYMNJiGMiPJRA1zw3L2o&#10;pi0aJsGQzmS3M3zc8tGUKxR1qLUWKSKlKwPuFsqsolyjVUcmKE3XPtNbXT9IuqjErTEoc2qw1GnC&#10;EkpOtmDdEK4I6toXpKgFY+epOvvckto+ZiUUNNs6h0jET6qjwThJMTa6GFGZWyMUNjFQq0/kfJfV&#10;iXukjV1sVTy2ea1i6CnFrVGUxMApxYtq0IopvtVWqotouilUSpnMCHRGwdjHHbvhIwUWnBX5Ol/A&#10;BJuBWP2G0lG2wZCra4QUb++wy6oFVCagcIqeyIoyW6c1HsQjOXBMOqgZ1CRAIUKHN/d3X3z+xQe/&#10;/s0//uznv/npL86fvzw/PWM+DOKIlZQx8/H7wyRH/Fwudg6X9were/w9Wu8cIOJtAyCI9KCbY19b&#10;h4XiL6+sCbi+vbq+wxczcuA8Akmv3HPEgAz8yupGGAlTGtPeF3n2WnAMu/oh8c88nVfEyOoZjaEe&#10;MCtSOFVi974qFaUgO5+vWkwW7UH3uwnmGR4NdR6IlQ/3cCs7udnMQ84V8/0/bPKhb8s/XrmkOzz4&#10;XHQSBClf3ucyBl7LEU5siY1B1OEUfGgrznxkL0ONQlyliy8xJcmT6OfTb6/tKWWCxYj+qsVGoJwp&#10;vUs2YSRUduQay3wIl/HD5oGfkkmVII8bjWqWDE2in5IX7pdd8EQB3tHYJd9npz1aAjvwj/YOVvt7&#10;H12+/OXNy1+vruCpYtRCB8lE4A/2zLNlOX/FJ6/6vq6r3bv17u16525vcb+/3Dlc7+J7sNo5WO4c&#10;rBcHe8s97Nlt+Gj9X4QkbbzEWgGzCISWLA5kk7HNnXQoFhTaygT7cNYNLwfw8w67r32JgSemSSwb&#10;XgqZzCgBc0gCiD8HMqavJFokoQYkMlKN4s9RTSsESDVVwVQ4c5iyEOUfWRR51ZK3TTW7bxkZ1I+6&#10;/oSLUBwA7WNBElekokz+mBBof+q0fCd1mPksEeAidpNlnNHypcOxFl2et5pghIVJu7GOsYgu0FAE&#10;EQ35ejWcyZY+6duMemxUgBndznY0IeOZHAhkQZ87lqLXPd5VGOIS8Z9VS3EHXhsQAX+S3iZDjlXu&#10;WjduLuBwIl0EXb7G3gSvKZto3riPGV4YWn765Onj/UdvP3rr0dtvvfnee9c3GAhcrHyWiy2v97Nq&#10;fH2xxUa9F1yXlxbp2ooRmxeDGde2isDqu17AN7zH373V7nq1gyDpan2/tmjpLg5c2V/f7u/d40jn&#10;5WoHPw+Wu3vA0/ub/QX2H0NOGC60o3HMp/CTUeyEMkbfx2FDX/Pg58/bsbdlgoYkO6WmERHmNSbC&#10;RBJMfLHbeCq9+N+W1co+pumWTnOSlaY0Qf+0dGmAYGNi6PEp8VQmSsAOAT/i6tRbEa1sCr6HC+8w&#10;Yna/YhClbG5kO6VDnZZ4ZBc7eMqjj2z4hTt/mfT9C21qCSAxoodEogQOsLTwF4mfl3vX0iIaSoWi&#10;fUUgExTOK+FGMhI4dn9OQFkx/I1FCBM2CnQ2Kx8Pm/zabDkzap8oAn/IrHoHR0pbZwErSJZ3t9aD&#10;9J0C4SHibGViWhLZuGM+kBNFk0+PpN+Hv3G5n9AwVh74AVS+ubraX8N1M58WExLbOrv5jedGVKep&#10;zhrxGWE2hxBVtckx4Iup8AqULID4e6sFtlnElxcWHLRphjvr5WINanfR68GeZQhXIrG3HfXDeg6o&#10;MR5DSQqKh4rOzGhhUqlWszcqEDKPXsNM+taEVBeC2say2gTyL7oV6WYot3QjqYnzI+aHl3m/tZ9U&#10;X8AfF1+WM4Md5qa+PrEQsWNvVhFiNtw09LRBtok9MeOkJYFgWwXyeaNfNs+c6E8wJhhhKP3cKJpW&#10;MWiYSRtjPumVFgTju6+gV1OvdEmdz39j9ZMDgZ8M32lWEKZtk8kPrYhjT5VN5Cn1NYVvCROli+Gd&#10;ltvrm8vzC0QMsaIQy2hkrqNuQtNnjKiKMizgjSkRbM0tDmpfNtV2DZR0+PMtQDFUYtvQestgXyCg&#10;4aM/ld1yl7BWs6ewzNVzNN16Xoqxedie40QBxrCilzTVrkpBccH00gO5D1FGXYhhJipuaBvCzVSF&#10;qbrbFMDgXUrhkmnF3FKDLP6zyo1NFlJZKTuv00YMbc2lLcfEX/9irpVNtwoXnmAHS9e5et0x1Baj&#10;MkASq5MsRGRI86d4GOUV9aoLQORMbFz5+lRT1G0YojHyWjA6Dz3bK2TUqITOqXTlyYpM2VFbkahv&#10;rUm2pKKOUDOd9xSVJGkyHylWiAsu48O0FnhyXGfSSod3OJ+V1EbXxya4ktHJBsh6GSGeagYQkdj6&#10;6ggp2jlOi8ODA0x91FyceVSOJz05VZhH6Js62CITmz7tC5Rv2dLjzhJeMbxF843xZY/XINJX6dnM&#10;RVuG7Uv1rR5ejTK66KKIDB1Vs40k+rtdaIjaQIOJKadEHrNSGmJi+sxrcCu2CI7zWQlAo35HDWiL&#10;3khe4lL3p1qmlqVTlU0zotDztQXsdrwkvvcIwvCLa3yxoNPXrWOFO++jXbbJ/FzYgBXwFli0ma02&#10;l7e1w2j83acReqjPDXYXQO9qu9rL2G61OeiOAFTl0ippt9G3mOZekVs3QVLRVsTxjnKQ4kmLovYK&#10;nrrvznB1Ch+YOQvtqk3SW7a15Bi4hHnQ6NdigBd/ebjxPK9EvyLIBT6jvGOzRrIoDMEwfhodDkuH&#10;R4eXV1dwDM/OzzHiyzh32mbVSyV8+N+6+N5AGrswQJWv7PxStuMlSYEba9+hC9cIBNQRD4NPvAMV&#10;4a45XmR9URe6YRkVDbOxknLtNWLgvUzqkV6SR13F1X2B0QzHU4YRlVqUVKFJEeP9FoWjOuK6W0SL&#10;pFOqNkWVah05k9wc6e4UZPB+l10Do4bBLnYNbHIZ0A3zB/Dlbh3AQMc7m1UFrcC3IKCrg399KxDb&#10;0MYvesWKmEiVyCMb6cLT3mQCXa3oQlV6N2JcN5O2xMSuLqkzXJ3RzPbRVIOaSJ1vRGeEGw0nNc+x&#10;COowd23QINI8qHHwJE7PZqxv3iFraaAjufzjf//HIEgaQIJIvWw+ATb3Hbu2+S130JrV3h7Gc1fr&#10;1dM3nl7AQcWMQxzi5yvmiomWEV1CPpfhL6DjaMxPL+4/P7t6ASBFK2/7fPkGdh4LZ7eSK7r97BTz&#10;GL2ttx46ssH4iKOZ5WkdbRvPhoeIFVm4ZPxwZH6+A04ZdrQ1DPUQPs1DlC/c4oUwJerolHJMmX0E&#10;LGq/GKusUp76qeZLoqG8mQ8vRGTbhEaSkF6NXyw3qoh0oIXIiBqpRvo5YzaqeKvunDJvkUF4hRD6&#10;9e3Z9c4ldmu4BSzeYs83NIk3WN4OfLS5BOg1845/AZdwJDk/34bucIwkei525apRIidRpVVfCUJW&#10;kNhF3kbImK94nD4iXWrRNhKQGrOoHrFcWSW5N6UtSWoPQsYoxKgS22QiklTZWOvWLtKdKbUZ3zfe&#10;+Cw9b/B8TR/y4Ul26LMSXrlyWWgmHqoW3aph9vUfRwTs8pEFpPd9N2qOdC8w7xFLpuHfoevu+0wA&#10;G21tjV4RLDEr4Bp8W0wYfHFx8/Li5sKcPUc9V3eoNXTa3MbbnUtMMGTnCH0iTDP0rhC+mHwON8HX&#10;WFlaG3WytXjWMPiIjg2K1H5zaX581qJvksHwao0NJMtn6iR78pdOsR4xmWAo3W+TtRpvVIxjvV39&#10;RkEKwLX4JSbL1Fl0vB9r1NU5MYF2KBtu9SHqt5JN6XFrQiKSkxZKP8Np5aQai494hwBt7vnV7aUp&#10;A3a0hg+IxdqI+Nj6pbvbBSaZup6UL2abYr2mKYmBKXYzutlbY+6FdWC8F1NOGZupe6xyBBq8ooYn&#10;2VLMLcklVlx6kiwovpJ0o4Uk2bMY2ELPfO22gbOZNBtVSFrHC6bXW1NmtZGqxCViDnPWh6FG3IRf&#10;yUe4AzScYghttn1a0DDR1IpNbw6eiLe3qyXGdbEZJ3ooBhZcmWczt31lIYVqA+OhAEchW4VycX1/&#10;er04uzKFRntuq/Tt7+71DVUcF+YV4g5+csY13Ens9XB2cXl2eXV2joWBF+cXWLNn7YStZcFSlAWm&#10;U8Bjdd+vBmNQuC/wNgqHXn/1f6nrcpdIafwp/RNbJOPosgkWJaSoFhRSdD/JnHmXXmwjGkYppDvd&#10;/poIiLooGlptECZuo6OtfeqttjlJpiJtHgOK9yegLTYScnd1s/Pi/PoCk+2xNN/0y888cYeY02is&#10;A4FFTX7T3EM0k96xwHdv9+Zgf4lFq5ge4RPUyqqSqXoJsAalrUlpNolXkrUylJLEIqRvqr58OjU5&#10;fFE962IyNZe26KRUSQqxdD6aksVGEW98sastLepFc4gQppQpwYwmO82dYRy8IjQEDiIR0VB17OaZ&#10;TA8iMDQUQ5No489YSbIYfVbvoQOMccNsE7nTN7Tj7isa2oNxl9WJsH0WLm52n1/cnQP7MChocwRt&#10;uR42fIV76Btc+2AKNH536QOF5jmil0RXEb7h2fnF2enVy7Or01MgJPL0cWl2QLHHNvbStkXNPkyD&#10;ABM+HmXShrX2CBmFobokKuFX1BumiRyLjQwVKIlZSpNQMql1VztlKmPUGIUyWvPoZhVLn/f+NtrJ&#10;NtA2U51kZkKi4htyujVCMbeLs8tbbN4B0bMf4tNubXEe+gFgs/UFuJelhaJtDySbZuA3MY3/EMF0&#10;n7Tve3eMtq5IAqXI2rZhyhyYfgq2lFUXTaLyCEAFeamxnBdEF6YTGm4pypRsY85KvxExEzjKQAhP&#10;KZzaNh6xMagCKhPloq0RAfE6/DD6ibjGBtUyDfzEfW5vow87r/IqkGbkG0YZR+BPkSb+tOgcAIy7&#10;g/jMV9x8+eKlo6F1lFUMsuJij2KQrnsAuPPb3c/PsNWrQZtPl7RRZPMELThocGmbM/g0avaHcdMa&#10;//L1bbF902xAJDQem4jhTOj99WoPExGx0StKcbwDa+CxYowJh6RiPaNtYeIbAXFNA/vOFExEQw3k&#10;6WkXvNgwxA+lMlQ2Pa58SMWlVMohomHU0VYLlUOCY5Et4erdjao8g9cpk41ZxQSsiDAllOI9ZXP6&#10;DN6ubheIJ9/Y/Hjb5hJBQGicb8lhMwr2beYp51rZX5ud6wvVLc3uztHeGr7haun38ceXr6JMsr+L&#10;hkK3RFtqzBIQCEOj3SZZyDEx76PuFR9DLmJFutmCVNSrCMddN60LhfOSSo1uklqbYUoQtaJR/MHK&#10;iHoCRFpfNEa+K2KUbSCPCUp/izt7IQfu28q4LfelplzI+aTPNF5Jx15k3DCmk8Bi5QWoumlzvz1E&#10;Z4MituZkAQcMg9yYBr3eN0SKaGjNep1v5S7AEkMwFzeLz05vsaOX94htky5byXKH8JB1eTh/wrxF&#10;m0UBBLOZEzaP23vTWH4A5b9frncx9xvl7a2O9hevHWODMywXxAiOI++1nbz1mX8wEen0xYuL83MQ&#10;eYkdydxJ5OZOdB4Bl5RHGbMObZeEF5uyVjNaAVOoCRkTPEkVmFIoqWSR811Dja/wWkqTMJf2EzV+&#10;yja61tWq/kYQjFAyaM7kLIoy8gVO2PAxQofoLVvvADh450jnX5tzaprsX+tY+xIFixubHvqUr/2V&#10;LehcLTCrH6ETo8IpcZwNQWFxI/Ik2YyE2AUXvphebxlFc6UmsNCImMw5iibZ/wwqbRRBF1LbukRJ&#10;JSDrVjzWutVz1pSzUJQb7UvWxF6addrQbWPvzU9e4kc8iZxhbmrPuKQWefJFpCQaAnli3DBJPOqh&#10;Cipghd1eVTE+AxriItpDFDYe0TccgaYvg4MX9tHHH6NRPsTeOnAPfU1LkX3YQtW3rtlFPOjF5e6v&#10;np1//PzqEnvYmAOAPrL1e8zpNK0lRzS5rwxJexyo3OQqF5RzvHf3tSf77z49OsLKGEQyvZN9e3nx&#10;xeef/+Y3v/nHf/xHbFILDwKONLfmhheNeUk6849bkJFgRXBsGCisEmdF2MgwjbYYIUMIPZJlr0Er&#10;Sq+Oqi7IYfngLEs3WRwy1IzOqCtJd/FT2W40lWTGybZTFaQ6ES9aHInGoxwiRuuVhjzrZ2CpJnAD&#10;S/ARQnl5en1xZSMqkCY3a1LVVEqtfmnnyaujveXJ4eJw39YvrdBS7w7r+T19GVRJbGx/RoSKT3Ud&#10;vbnEH5oVIQDmilLTTnekfBsGRo61th21JbKli2JdlWglkky+SyRrJ/WTVbJcPiIsEk+EdHwlIqPy&#10;odFx7AEX/It3uy6a52DDykAe7/xd8TwpCuW1117jNQlgDl2eSJ/LSQApESumWvEn8xV0kkHCTXRQ&#10;IPLffvDB3uHB0cnxAYZX1oAl+3AUhSyw1gCOHoKD1/fPL24//PzqkxfYL9aD4otdOoA+gl7OC47m&#10;ZNhqwUqTPpsFm3ptG1/vvHa0evf1w9ePVr60Ge4Dyri6vrwCCP72t7/92c9+9sEHH5yfvYRicn4m&#10;0BAfwKJNI/fJ5NxDnDv36JAD4SNrTTlZVNTRE4llLepxy2mnolMJKJ6otXpKIelnNDmWmGBXPGfO&#10;1DblwKeSru5Ho21lLdpUehS0bsZGu7W6qA/JuvSIBUXOKHNnjvVlLGqMwMj9HfZ5wwjZ2Tm2sETn&#10;9obhIlVEtlcvSgNJJh8DDY/gHu6in7C06VZlFIW+f92LvVRCYuKF6h5/JhZFeckuEmN5X2ovTWa2&#10;eholnvhP4epvzF80SzPFc3FG9iubbTOMkkoemYhJyhORAWmo+SpUVZZmUm2QgMwnCDCCj5v4CxTj&#10;pD3mg8mG6OTiLyce0gRMOcIpMaSN+bGxQTQMFzBh3oeFPn78mMmQLe6opyw2su6qjnGJ56LotSiP&#10;yKn4Jq/5l9UwWndXuBYaHjqqEA3x1ELc9WPLCe6WGNJ4eX796dnd56dwlC0IiFxsVSkmUljcEJdR&#10;+pg04RyxkwB4PKNVBDtA2C4PmOp4sn7rZGmdIyxetqAhGHSODcDOzy9wMOvHH3/87Nmz5198hvMW&#10;0IbgQ+YSr9lu8PQC4CNlwPmf2tYsNlkUlaCTekkQxAeZc2/wqKaRY7wmW6KeMZ/4IVASgqkTEh6T&#10;sXWV2sWLKNAWCiVZUkKFYDIBt0RMualoVi2pkRLzwiReCYtSjPbmQiyNa621oSF9Q8SRT6/vz86w&#10;qTrn1xsaijkiINjhKLej9UJouEJE0dGQVkE0lOeiKscqqBZiVBRWbCoEixToSGX9h/igupPhTCxn&#10;ImJly1tlq2SSKdvahBRJKyJVLFf5RCyQoFtpkvORDDKTbIzFibEEQT4lCJL5/ChOhQvYi+0e7cee&#10;EMWePMHWqY9gYjA0eiexoykyPFtMvDM8hd0hK6IhrjHnj2dFJWZSDaLCx0p1TomShkVVaDkl9Sqc&#10;sn0I737zwQf7B4fmG5qHW1xc1ISbL5EIny0IGL19eXGLMeWzSxwnwHrZbAnfpMsSkvnaeIYuIZfu&#10;ub9pT6FW2NjmYG/16HB5softbaxMdLR3bM0CmHRj3vPlJddQn52+xIQcfHAvRgzZTLE9oVwJQChO&#10;MpD3DriEnJ4+fYoTDuFdMhk+jH0gc4Avzzzk4V5q2Wgt0ipaF3+mR2xCpOLsNchdJdv5IiMvUjvK&#10;VepIhqfMmUaSTcacMDomk2bLqqMhJftJ1quUCYOYlWpqIT7bcMFP076/P7++e3l6c4Fjtm3fBdz2&#10;BtM/zN+zNVYwWIprXDg/d4/WK6Dh4f6OHRdlQ31lzLE2WhYvFpFRBO1NcTV1tYRHfD2iYaSQcCDI&#10;EOVMI85IrGyeeV9vKUOJTzSTgbENo9xVKME3CasVkBIkS5c2qoIomjhII8IFuMq3Yrm45lOiIT8K&#10;EcIEYYbAQXfrTl88f/Hpp5/iDuYtv/+tb7339fdgX4BFmBjtKKDhsDGL5W8T7xESuzg/s81V4aSA&#10;PPiJsFC8QrVk1chD/ox3Iiv6PWUaVZQ37yRdZIVDM3X/4bNnGEMBHmKDQlJDHGHxlBDGeeH9Xd7c&#10;v7y6w4Sy8+tbTLXxQKEfmGKjisWqDUps9lnxEk0DeIho/eAnCjncg1e4g0HGvTXiRPAvMBZjrQ/K&#10;YxPEmMLl5TkjtZQiKFEcl3JCrhAPPTs2X7wvqSMB/Mc333zz29/+9re+9S2cVUghUTNQBHAQvfJf&#10;/OIXgEW0TpQlgYy4GbWZ/qZcVGqbpE7WoTj24tlxYN9cFsX2kKRGdSfKSPwylSi+aPYyLZGUrCvp&#10;dAAju1RB0rZkgdQcmgppwzULpTHTScdsUYwP39lx8gsbRbm6/uwU8wCW8AuhBLd4Uj8sUSrqVki2&#10;2Ewc8/R3dx+dYPk8hp6x0RG2/MJKFjvIrCrDRdfmpVesSHS4SLDER7JZEaI55aXmRGBHLFC7pfvR&#10;LMVDVZC1i4aaeE6NYtFq8PhW/JDsWFnqSfyrn8iHdhHLZUHqnYjz8ulkHcQ+YgIbGyknzRB/2TPD&#10;5/z8Eg4KPuZAfP7Fxx99hN4bEsDb+J/+X//Tv/43/+ob3/gGDI3hrNhF8zHYgmso5QpoAgvA+O25&#10;HTWHEQtkAjR8++23pcOSHRWG2hh5riobGg4/qryJ97DDKH7pum6W5qByHIb5W4yi7AEMj4/2ys5g&#10;1CqJ1tjt48VAQ3SFfHotqmQL7GyuGCJH6OXWlq3IedAR9/t8EUlpjW369+7h3gIDytjcEBFDYI/1&#10;y4EOPhMHamgs831xEaCgeCQz0g85IVPKD38JMUjDcAZFyEaMadDsfPOb33zvvffQdtnRgK5teIo0&#10;OEP1b//2b//qr/4Ko9g8WVDKJC+SpSMfYhwqwn2YqdlKT24jDTrmKBEhYVzQ2SSdJBVuLz4gVU23&#10;4EatOrOlAVMPYjtHVOIjtcO0NNkMTZpQAoZEo41Z6b71BpzPERZJM3kufWD1GXZAU+AjwGvMqvGD&#10;Lm4/fwn1wApM80YQziiK5zNufA1fOU3eL+oaIQDqcnmw2D0+3n10jD2D7YxZTNdRi/Xy5Qs4I5ys&#10;K26AjNQXI9OEgEqsFkWPBEmEjPiioFBtqtCQGJRMD/yhLIhrYpSSkavsLrCZpEpQiCyO4EsdjhJM&#10;OCiUjPfTK8iTBfFDHSZV0HZgGXQPcEaqVDR/yoKoNkjGV7D/4IsX7K1Z2IqT3jBcIOX5xje/8f/+&#10;//zbH/3oR++88w76YULDqsZWV/EHdm7TiK+usI0WykWvlLS99dZb1HNBIRlO+iOsKYFdAA2RgnhJ&#10;lGFq9vV4LfGo8YzNiLgJqnA6CoYoDo6OjjHby3kna1ETZMc8Vd8Q02subY2dOYZIaytJbLVy6Tlb&#10;0d7xMer9cFH3Fe1ccWsgXG+w+AqOIUZt1phXhlMEbIH0PVw1m7IIlarKYRy3WGTRMEpUsidtFCdv&#10;qjGnbvnr9kGN0F4hroEPbZh2Qrcf3v7P/QM0ZGK6ftRXMooZ4lpNLh4RZwlJ4jZvAnN/8IMfoKnE&#10;BRtJZgKSoFa/9g+uZcykn1lRg/HhBXMWJYJLYgEyZ6SG+ieIZFmsIHVaRit9UGMrfCHxMjnyk2jI&#10;DCkClAuUJzMx/oaOBZa82wSsm9sXp7dfnN6cXVrnAP3nG+8h2dZv9WMNnl9bVnZko12TgUerxdHh&#10;ztMny0McZGvbIJlGsfFAEPnjjz+E+0DiiWVkEa/ZcvCmqqOcyVh+pNKCJ7nwFBMqyKaUcMB2dzCE&#10;6sL/X+z9aZNkyXUdimYMmZFDVXV1dTcaDXAACYKDZKKZZNK99+mDnr7pXzx7VyT0I5/Zo55IkQQ4&#10;iOQlKZHCIGIm0GN1VeWcGXetvdzX2cfPEJHVICSZ3unorBMn/Lhv38Py7dsn66F0xjkbLqU5+FVN&#10;Eb5CRup8KIStt1BHRdBUllFJ+UgiDSJkzJV08ERl6Qb5A5JwaRqG8EG4hrYfl+JC0mpJVm6g/ANQ&#10;AlZLbfAvvsPcKax89b997t3P/T//9b/6J//kn7z33nvQeQ11uqWRhEUh7ZR9zVvALRX06vrs8SMU&#10;jVugoazA7UevRKtQHYBWhl3cUIqrFka/SfDSAz9RPniiZOKOzAPc+PsPPlivN0Dok8M47q+PhhI2&#10;g0B3B4gKnaOzfHkLNFQbRuiIyWFcbHIHqYcXE+tMVRBejYmEd3yizcEJoMvjQ3aW15iSxu1hOdUW&#10;rhrnakckSUYYTCloaFZKS6x8xsesdtIPO0QgQ/oHCeVNzIQXEDxw8Cc/+QluBHnigJsE5ZbLVelC&#10;WzNWuUmxoIhf+cpX4I0CMmCictjV3qJz8a1vfQt9c8Bi9hmVv2xbo0PyIyQsSxk39mVUKRSBeA38&#10;UAG9cVk4ggH6H//4x6igjETD8a6aMaJp/4z+6luJctsMcnj33XeB9ejaYKR/c3S8XRxiMilSfPjR&#10;8qNPLy9usLcxd7i+jdEziV5W3b8YPZSeQAOwI/rjR9t330HLzOjKIRZ2hnFCNP/5P//1N77xX9Vc&#10;2cwEyq6UmhA1Y2Ks5ZgR0/wUnyEpWC/yEcPxljoWYB2iyeAeQEHGQnUfVEGlDOrFB0osjw8XikNB&#10;6Eii0+BWWTnrxHPUThooLBjCovJUtjmBXtFD9Y1QKeie4kJqJvEQmYOT3/72t7/xjW9gBhvqhWrK&#10;yoSMLJGdQA6AMbjHc9wijDGOSd1TcODXf+PX/7f//V/86q/+KhTDtRuiIVKSFxUNUQxCK0fHGxCA&#10;nzS9RsY1c8kWlIDohPmGkkGDhrZk5yV1l9GKj4JL3KjRgzoibrhaH509emQ0hOTSK3qV647RUz6/&#10;0dRr7UPBGYuw3zgeFz3cmFYRYyn1HFBWTavuWChID8cQCxI2OETlcIlphgwzYq4iF7KEt6nTMUKN&#10;pGSCRxFvdcwqaP1wMreoZojcPccy9IpsPhpAXtIkNxisXXIlKjHdQ0OkflJuuMARAJMGbXJPGT9B&#10;BdEsQxehl7A30almWfqtQnGJYFVT6i7/Tg6aRCLnCPr35S9/+ed+7udgA+rF4yfVC24v4qF/9Vd/&#10;BVcUucExUWOAS5kILwwfytbE4IYDWbEoKIcdUKkvf/lXfvM3/8mXvvRLT56+Acd0gXO6t8vL65sf&#10;/Xj1wUfn17fQnxgiWUHi2pEjdCLOGyXfQk+4PzZD6lHlg8XREj719otfOHt8ilgKFtIThVE8plv9&#10;6Z/+6Z//2X9CLUAGZVop3xwzMit8dPdQRig+uOVwn1FoqDYe5ge+wZ0BaoA5CqGgUOAgBIRy0ZB8&#10;8vFz+kzw79Ioh5SSNhDVChThJYX1CS+Mj8XSUvbxFwfwfX7913/9V37lVyAyDMGCeLyF8PiHH37w&#10;ve9+Dw2kXbYmuGxNs10bMdH+RmSJfAaFPJLt7u7p0zf+xb/4F//sn/2zL37xi9AKMAQ5AHCBg1//&#10;+tf/4i/+r0+fP0+RRucqZyYMNoQG0cXuW2XFRvF1auyV7n8Ezd9+6y2g4Vd+9SsoTgOV8DpqW05N&#10;ju5i55Vzij5cByydQLC5RPCvgdrQKxmsIEuv6JK66qEuP58cRbEBOxe9Zmizsdn2IMAf/P2P0VPG&#10;wNBmTQOThUTxJeQc6osY+QLbFMNpxkJU3GicxKZrH81U1kxwRgqbftUHN2tui32POYYYVgYaAiip&#10;utAgbPnAapcJKMqwId5fBRNJjF03IYOmDZ7lxmVKhF/CGgWJceNukTlpKRo+VAshV5aTsRi/qgOr&#10;for4iZRCNACiYzd2BGSfTZ5ycNzg412hrW7UniNn6B/Q8Etf+hLaZPuSSKAO5l/+5V/+yZ/8yfe+&#10;9z2Q4d60ijMO2gnN+I7MxRYUp6pJ1qenjwAiv/zLv/wbv/EbKPTRE4DIcYeG7x++/5NPr2+5yyEn&#10;cBFq8WFfGRJbHhyaS+Q/z+bmg3iIRnX75rPlz793dnpyj2jy9pboDyyGN43A7l//5V9+97vfBV7I&#10;S0W74PZJGBSSKrHpgrlV5fCTvWYpgJwReGr//J//83/6T/8pAspADfmGQC60In/zN3/zZ3/2Z9/8&#10;xrc+/uhjlNgoW1a8qfts/0wTS7aBGv/6X/9rAOKbb78F3UAFoQ+I0vzpH/3xn//5nwOC+xvA71PO&#10;wH3jKOX6f/8//rd/+S//JUYOoRX4Cn0AxAMN//2///d/9Zd/BfzsICJMQxHzkxNOU1MvSi2KFdgA&#10;1IAJ0qMIAD0ihvAANISCPNBIqTl37ELKTIvjBqkl1o/XsQs/1FEBBFEliGzQEF8VwYTU7PtTI5v5&#10;higg931sojbppgLIS21LYMrBD378Y4R+zs4eYWTDgSpRpQrw9QXQcAkQfHXFHUpiVTJeZwlcb0Br&#10;p0qC6QwQKKAY87cF4jHvsMA5DwBYboGGmFvDJSgrfOX7mOEdaBgz1aTgFW78FZm4Lg0gZhBUMv2V&#10;L2zL91sSjDDIbp3w0ZZvGpqyMhlqzRqeyz0xyogAu3iaqOX23+3eqMmJ/8JBUSuvWTcoBU4NtFCK&#10;aLiXW4cIEXpG6JjjBu9auOIn26iwBIXbpEKqjgrSX9VODAz/i31zeDfoJqPQ41PEDRHn22wjbvjh&#10;Jyssp6RviPaTko1Fx5hBpY3i1G2ozTMgDcPKRkMA5ptPV2+9uUZMGUqyvWc/DlgMAwCs//D738df&#10;mHQ0Bui503M0ZyQ4RzbVWihBmfKvO/UD4xZkbI6P/h9xKaYBa0QmgCeg0l/8xV/8zu/8zg++98PX&#10;wMFxDAv1/8IX3/s3/+bfoCERGoISFAcB/fHXvg7/FyMVpWdawqnURJoX/mhGv2QW5gQ9le4iCQUX&#10;viousBqblsI3/M3f/E0NG0K4SAZ9QKfkv/yX/4KmBQ0MXgnUY5utubqIb59iXkkEW+w6hNjKfDKb&#10;mAxEKiT0RCm40KIo5gBPPT7FSc9ImtEQ1OKtD9//MfLBuwroK9sGDcVSmaoQ1kbam29oyNMLjWVa&#10;MHouKFENdQ/FQNwQY8qaYeNOU9S8O7uWGxfeL7EVDXpBOA0Zy53dJCk3VaPyK7Tejm4cwsfeWYia&#10;8w1XnGYIKMQarBUWYXFRP05hxkBkTOVOsXzZMJS7qZ2M1nE3/dooroUn9onOzB8RLHCx/RsNM+vM&#10;NwlJ3Gtw0PVVoyqVEsTIHxGECcU0Yi6kU+lKICXL5qTnIk8K4cT4qh6iehmKAygHOR1wD6H3uAAo&#10;5mrOXJwRtSLSr0tb8ERM1hWxNYy3nWpzTJSLhUTrI8yNOUKnB+iG8ZNXr1A7btWB5XUCP0w6CN8w&#10;doXFHZs7Tsvi+nWsXuf+Nww0wwrPTrePz5Y4wIybHHINPS/FMZ5//DH6ejBp9dkRyVTzoDbG2G1e&#10;mckFE4OHupfPK1NE4B8X/BrcCw2RPzj213/917/3e7/3rW9+G4GtzLHXv4+g0m/8o1//V//qX8Gz&#10;fvrWMxQHbqM4dMm/+bf/Fd4ofNKAMzYdDroJniRc/aS/ElDIqAQuGWXH+o3lATr+wHcEdtFvgKSE&#10;htIHAD26/+Ak+BOQV4IM4Zexl2avUCphuGjUUnqCBGrypYEa0As0LGPZSNDYHS2O21mVKXRoVv/+&#10;Rz9AItCsAJ2qJkC0XdsubL82tzLDRrTiHelxxouMeo1pCTX8LowLM2w2HFEuoygJWYoNhynySPgr&#10;HACAU+Gxs2Fsf+MSGzQ0B5VAJ0klcIQNY44hl6PCH4eBM0hUQo+aqNMb2cx8SbSVwVwDk+o1payj&#10;UtEram1kRbqGkGTixW0VqrLwVUAjlupGgGg9yHJVEcJEI51vVHTHq9qAmc4MhSjLnl0TEET+GqbU&#10;4CD+qoKZPyjFNJtUVS2nVBrxNtxD+hHQfp1lgUlSWM+5XWL7YjSWnGxwfoHg5gqzKOAbbnEoDveq&#10;YYW4R1HVddVCvTWkUV/iaHV7erw4PV5yasNifXdQ5pAKvHCkmQL/0ZDQ+cNNySe1K0ZDMblpciQp&#10;NUWgCW6R44aaZyo0ROOBXjng6Zv/9Zvvv/+BCsIrEpOK0M3Q6MxhQ0lh3eHqC1947x//43+MaSiA&#10;gMeMtzLIqzDlBz8GTJVQsuFAAjICylORXtl+Q1S9qdo4ohKiAbggoKHVHfKkNMEAVQMUKgYdAqU7&#10;hquG1LvYV6MbSJPVMqu6ukGCworaAO4Sc5Nq2XKFhpCiQsDoYfzkxz9Cu6fWyEiSFbWxCGljDw1l&#10;dZKKTchmrIcZJU0NbmTwSgxF+vv3PyAaIsSOjTZrZC1EyDlhDO6wn88hFPiGiNZgTV5s2i9ViN5y&#10;XHJy6AOkzibJwMzq6CNFSsZPIFOcHYpjl+EhcvO7IOUIE245mNUdq8pahMcpE82aZ2Zl+LB25pR4&#10;OJQrEsgedGODt9Lrp1KvwcxPyUNslCAyPXqxaVeR3gGKxqKyaak6qogyV8VZnFBbXxiDKKWoDbeL&#10;p9epc+GBCkrchcxKmYksFhtOh2Bav2aNUk01HCUXgPyJHhz9QKx5BxpeY+IYfDYeDBAjksHC2DyO&#10;k67QzmXD4GndqFjRl8PlFabrYKYBZuOjdbyP+Ya4OMqE/1N4IfzBMgzq+oqNzV/QLBdSFdRfW40G&#10;u7R8AvfyglEOYBe9cgza/OiHP8JQb4y9kgwN6MXrXU9ISiKttwbqq0QT/aQltq6DpwZ/DUMNgCpM&#10;KyEawgGOQDAgCjilaYBZl+wGSp1qhqVI1ResrucW8VXsFQTRaJcT9VvZLauusQcMqwIrSyJJuIr0&#10;zty5sR1ZDUybbsrLoX5yEhV1iRy6jQgjbdd9RLMCNOQi5ds7NAwYTtfCh7wsb9SWrb22Dirqf/i9&#10;37XZyGb8cpKHQKazq1wTCRVEQ9MwwImJUBhTxso8d90jxs0tO3FGOASE6dYXOFSFs4643b/CgkWx&#10;GNvAsfGwBwYyivIHVHJ+baSsZsVj6XVuHxYmAw2xSDl63ZT1IeficETPdIJ47ofdjSyVXzKnspzE&#10;iuFV9bX3q81DN2o5xJbMTz13zr6xgUkw+VIOghKLTdxWl18GXLhXDTgX6iogBxcEgMjaEPbNTNyB&#10;KkZZAVRdSEXQMuC64q4L+RyXCBP9upDGTYW+QnR4ogF6kqcQ0hKBQgyy3d1crS+vrzDCGb0HQAIX&#10;+fvihv/Zhcfx8xWn8Pxwebc5Wm9wGABmemESQoUeVQTttuoSXwFwZRak0RA3Zq+ZbGlmnbHE5dGo&#10;iyfUEPgCnuCvob+MQRuAlHxDhW7lbGajE3/YRe3v5SHWqe64Qf6ILWC0AVCo0X/5hiBGjZZO0cwM&#10;sQiyAluvsiJlnUdix0/cY1BiMVDrXFUFkC2TN52NMjtnWUFjespE6KmwshpmPbH+yPfvFB69zBid&#10;AxlAQwwrPv/0ucIvVg8bXS7XGpvNavF7v/8frQRKISaaU9nCMyBmS1Dd1FNGW3J8eqIdvfQ8xowZ&#10;/OEOhphYc3WLAwCg7ugNwdKhEfYKIXCGLuKIKbWbeF/zDQUGsSxPkUTc8Ex6RgvpGB5A+/Eyd8Hj&#10;YiwW7BChuAB3YhThcqXEmiynrBzZpPNzp1dBxgI1zv5VzaZjZ+a2eG59RXqlyS+6OL0lIokgcdmi&#10;7A6MVkGC5us1DFCSEW2KZ2rNc56UX1wysGw51jNXIRsAEjfuieuoG6NhaT/wiJ4/0ZATlK5X0HFu&#10;4REHOzRoGOeGdVc0dhrk4IW9rxVKJhquYv/YGhojBlVwV73UzzbKW7Hzk6rJxVYyrOveXTzBhx6i&#10;EootaHaRpl45stHIjrUPyHO8xZqp3JRAGAF/TaMN6lQ6li0v3hO8RhFHMpIWGRSsG5mrSqDpk/bU&#10;pABuHQFGWTmN2s7fRqEX9XcUDaX5qqN46K69q+/ZKSIYPQShISqOnvLF5Su0PZqaLplajUWP8jEB&#10;IsMG20PDnFSWprrJHqwBzlT5+ieNoixXh6dnj05jEYQzjKFwDBRiXvUBtmn4+GrJ/a65exdC4ti2&#10;PzYF0hBhnMMXM54K4UJDOC8EGpbNscWIJMAFYCQRUyg4rLxZb+AVchIGhhEBfbyyaLH9l5zQ4WXu&#10;iDWNQph9vslpxAEz3XAgYRizdKPLiNNY4LDcrLLOIStfsc74R5IyAOlr1garY++cGo1hleBDR5sT&#10;40Z5SiUaQFQyXdYWVRMp3SAhmZRbVZbvwz2J0qAevvOMk9jfFwpxfcVN0XmgWByEonPvlDN525ei&#10;YBB56jE6B6EV2HoYOEUlMZ0koLfXQG/igeVlWStPVdA3VgDbAm48BVWhBjchJVhZ/TVFD8RVq6jY&#10;pdLxbm5FVGvVS7/Km9a8K8XXskYJp3KnXu9aOs5KGpLzdx3NXYGvIL7R7ezhGgRymiyipvS+9EoF&#10;XX0P+9heLHejoRgIhl1dlmV/cJYRh4MDDp7kQ1FUQduC+Zy5WsQ99A0bBolu52XeZeUAWWg9uE75&#10;J+/j/NCYfd2gIXGQ0wxxTt757fuXPPWJahkgp+PrSkFxvED4w6EBcCmr2xIc4cEX+KuJ1lT65Rab&#10;XaNPhNUTJ/AQ4SsCIqnwJWLV8X0MDRszdjXNqdHqG2J807yYn9uQrCiurITkBI2KZK1tJCeJSBaG&#10;p/z6VJ7lrWaIqDY9Di05K+O1tVk9I+Tj1lFl2bSs07jJaKjq69fq/JbOUalIVAdncgsNb3BERHQf&#10;Ag2pFGZI6MV4sEJpYLhAQ4SSARRxjmhn84AKvGkksm+Y1V4sFZ0WloY+si1ZKHIu7NfY/RcH1DvW&#10;oI0gUhzTjdjoboTwToUqjS0ON/KbhFCK6LkvaZUTDg4b2owIloUF7RJzcSpR4O5RFyWIUaVyWRt1&#10;0/gTSj8sMetwtgiVpcsv6iao7QbiKERsDByjKKg1Jg+ip3x+cQ7O6FAU8yRXSpxpuCpiFv+/3/td&#10;3sU3RSakr/q5eU0/6crNmpIhDgORnJ7WAAD/9ElEQVTf8GiDTRseHWONXN26hrrLI0AxiIxpXIuX&#10;53cfXt5dXuO8J3ZRqO5bNKTctgm5QAGChlITxQrl1xMB1Zc6wJRaBVZxbu7idLM9O1qcHW+O1/AN&#10;42Bl0lPqbHnTwUi+oQWgBK6ybmzq+tU8yUI1NzIWRIJuunwwqoSH6rvFga+8Zf5mpqkVSeKDiAkj&#10;KYPUEpM0Tze6GsHl3Hr3DRqysFLQ0O21DojIWPFRWCbSXf1IWTREbzX1UsRHNSLxmBKVu06RK/Y/&#10;DzS8v7yGtqBLEVNnGCWp7WWsWyjLkqt0qgqXNJhVQzTEIRFsHTHjqvhcoYpcp2S8qBl0UIvMu4BD&#10;Gnoqla7ryyTNXB3Vy82GZCRPEBlqirtNUdgq1fJfvWItbX5SWfpV/Vb1kVViFn2unfV8NHOXZT3v&#10;60xoc7fEiMlVluoiPzQbiO5Di3pKZgpz/llpnYlKlCsaVSNL01tF80UD+pdQEmxgA1yEb4g9TMFn&#10;vAs0bOqrry6xEtmZNjn///md/y/qoygsg3T9fqJCGGC9hKdfRWUWlWqidcpAQ8Ah0FBpgggqNAI9&#10;CAIhyPD8xc372KnpFl7A6g7zArELxd0K6smJMbS0joksiAaETMjcwp04Mpw9YkhmhS0blo+O7944&#10;XjzeHGFTr5ijyzLjBIESkSx6nA2os6JeC+zevXWrGn7XVbFgDBPiDJSjirxDw2BCmU5RFa7pnvRH&#10;A2rupJ5BxrKFV825oKEYKwE3FiV3poEhm0Rf17tv4m3zqyRoAy6qxM1TCzdYZQgmxhCrpnFUXaxA&#10;brnbHpn3Jp1BsQhP1f0RkbG/IdEQERUN4Zb9aWLzDpUiJbQBi/+51jw75XB5It8Qg2wJR0AtP4lF&#10;o8wRVSrJHEbxaImb0oWAyiQDk94S9wQcGQ1d8aEdNQ2SheJS8MTekycAZLU01KqUBhfMtwYKG8XO&#10;8pIHqopbssJclaXLGSq43/GtP1lirKBWFRUJDdZyPV/meRFNlKgZNgjOAsQwivLJRx8oI0yAV+ki&#10;yeZsOm0+yE0Mx0+r/9f/+99WcTJYp0QSarYoPVFJ5ojunRdai8srLKJE2BW41FVP2ov/0JrEkeHb&#10;T28OLq8XVzgxOY4GhYuoTRUA9TwIGcZQBvr4CrRPbh4TSrkiKhjMpjN4tsEZaRg54YSAWgUFwvBS&#10;RwfucudKKuJWlLyo8s6sd5WbG3zNWqvcKpeKxiifCO4XGw6mFx5WBg39tPIL1o0iXOOcI7diYLk4&#10;22Ejmk4ACTvyw3wvHbDSUAfrsKaeW7EY2ahTHFxPvxs7UpbEVsRkdZ33VMRTrUvERGMYzScGTcp0&#10;GbaDYpnlMgTu8nqNt3CzD+x3qQFJHqrXSSQQrVNjKbOvrNLU7dDv7ufYRUm80iU1UPV9+avYqOr7&#10;FQGZnuCnjGvy+NwzVTKPJORyPYPa3fNhRXL64X3UrEd2k0N87VFo/lvEuWUS7Ioncl9cx6QAPQWs&#10;iXvAMuBnb0KF30eeAQbywzhAD5cOI1ZgCNxDBFWr9fXaTr0ueky8yVOIFCZXABiJhPeqWw4WmA6D&#10;SIaSKASH28XOV3Wik4rR38izUAYoi05VlIX+cuxvqPMVdA9V0T1+xUgmPlfXdwg1oinAkj6eNI8p&#10;wYRObNbEc9HoC4SNhpx6456qttsEsaDhBQRQprxVgv1KTm8lkN6oatIAJRND7A5IYE7jry49i3ao&#10;i5h0JTIq1hQ3MHPVOq1kUi8JKJfiWgxLyW/lX43gfreQEXPfzEMRILO3kTuBNVu8yl+VW36S5ZLb&#10;j8xtq5Nez9bYK0I7sFbpZBvww8bqnEbslebbCy5oUnaN6PhkRHPg39EuKnH/ygalkRDNqhMI+q+Z&#10;qeCg/gr+8oCGkrkWuSjl2ZTe1NeUD1MaoHUjPmcVEn8aXVIVVEcX7jRDYhoLEj16aMvKT7KxWMHQ&#10;QVZXHUVS52OVjltu5yPHvKlCozyUV8x+jr0l6hw0K5yNqqHPpGSg4VuhaLHnUi+qqPT2y/DlCJNj&#10;2Hm+RUcZ+1Tjx+I/BqAF3usNTrih1xgAoz25NIU7DhflqiyoE3eviQmGLiIajGbU0cwsN+ZFMfK+&#10;O92mnv2eoTOBV0HhRFf3JD8czduWIzUKVjNh1kJDfFYaqYKxplHZYVm5SROGijbl0+QcelryACUK&#10;7uh7Npjh16FV2NKsXVlJ6khDeKKpPcuNk++HlSJVjM8UI3Yt+Eojrdo6quIGAtrGIJwPgzXZytPK&#10;o9fzJcFlwMq/Kn8XkRFQkCdw1I1/FYA626bEfb4OkW6ftwxVGbNU/UxeUpgduTqf0XQZYeYtEaVb&#10;UsgKpxfjXflz2cSs0ko8lSdH6vxhHyI+XP3eRQN6XTlBpNwfqWNWyvKwKlz1kohgjvYgtHeC427X&#10;98eru83yHnMDdUIut4GHtXMGPD/Y1RWfeLLAQT+Mi0MVsUwB0TTM1uG4ITb1PDhdYXdQWAx3v9Nw&#10;E2oeZhADiYw6oe9dZtjlvr8oV4vhBtD1ch2rqVPbw5QE3OVquDHBE76rHj7XWhCmBdYlBtDgSF9U&#10;TBmRRy6hZ9X6ICUCMkY0kk7apgavNDa5ycnVUVZy3tVGdi0T1m2VU4uL3EMD6OTXvSO77UIriKtb&#10;zRaXG7AFtolgj0h2QomhkTKXFG0l9VDNXjlyXlTFDBnO28+f6DRwF1Em5uEqPGeK+ozNjNDmcmeQ&#10;IJa176Z2Dk3RoCY756Iw0B0bHcjXEk+q91AA0Qy0Bdr8snQEAdlxM1bqRvhCcw2GQQBq2cB33MQM&#10;JFLfIOwoshimR+EmE2xMH0upYukii5bmRX0Vzf182rahyXzYeDRNRVJjKhhHAvr2UgyBsTJ4Vvfc&#10;GbBsDsg2i816rLkeiqYxNzeOJOk//O4f+AWE9VCrLgscyTQ2yJWZku0QfXeszMMeNhhG8SlRyiG6&#10;yVh+f4Bx5Iur2xeXi4vL28tbDSsjaq7ZZ9FsV5eOg+ele1UGsgLqON1C6ImJVk+O7t84W5+dYKo3&#10;I/JYDhjDzuWamm5t+kU8aJM4FR9Q+FY/6W98LcKqJHVoKPP232h5SndVBelNZwgm+7mLULIGyKRn&#10;figbqGhFuLbJ+XU88fOcW7zVTU3QT9KnuO22PIonJTKo0nPtWJEorFMpNFq1pJSh+dMGaNR06+d2&#10;ziCbTCjDEus1MbfmJed7x3zq2IRQr4hg5sB9MEsnoqtpsBp2iboeLRcnOCUCXQciWbFqdjZwsAAb&#10;08IB0zzk/6ieu6zgAM+zzXy2vJrchg6EmaBXpCG2prxOACmdrRLAM5BuSLXkH2XCJNzG088MdEGm&#10;czSx86xl1cMY+jF3FWeWirWNOs8zM9NvKRtk9aRqO79JB1hHjKJccfkNYoWYb4S/sF98xXxDfOVR&#10;i4mODI5NiSqi5zS6SFfMQsoImjPSK6VI9UI8AyPJWKIudoatjQ/ueIzJAtMDsVErTji7Oz26O1nH&#10;5/AeO8Xic3a05ufw4BRPju4wjYYzaY4PHp3wc3p0f3Z0h31esTqZYXJN0e5fms49dVn8it0gmbt+&#10;5qCq5roPuTnk2DCN9b7JJ3+dus8qLv8fT/LkjCwXEGNPpLGugVp3IDXDoqGOhnh73qhVpfG7h9nK&#10;Puc0kpMFlmjuEAfCtjAYYcMREfxgYhbu9eGWH7HfBwLKWO3Oc+j5QTIcxIzmFh/ec3Ir0kcPpz/V&#10;Y8/6zss9G+qeGTbJ1BE2kClDo56/CuxsZS63UbxRGnKaDAqGm8aQ/bVJPApVxI7+yGprfOn7ztJn&#10;eCiFmVIbKZW4RISpa0YAi1H93iYUOyXVw5CG18q6kYdylK6okmK63qX/EqNumbPqVzCmvcXaevWI&#10;t1hGd7RGNxkd3i22hsVpPpgtiM9mtUUnerO6Y1can0P+hONxj1foXx+crPDZ6h6eIDxQbqgb49D4&#10;p04i7rx0a1W+EcHusEwJ2yK0Lg41QGncqostDS5YQkgpBWoE7K8NXCqlfpWd4F6AKObnfPSTgFI3&#10;2tjD8lJ6jb7JCxaw6j7DaBVmp0mZQpRdmmXNrqjzDUWVHUnlmZkjSrKX5NrpJ3j2iG+gg4wph9jR&#10;4+pmi1XKBLvbBbb5iJ0++PeKp28DMZc3WM5cUfIKPkKAI/6iz4H9LbGRM7egB1F1fkMRaBJZZrgI&#10;M82ZLapX5pI4oLhB1h8xavShkymN2jYVJ5dfl9TSX6V7jYqO6o+1NJtefrfJKn812S63Z7/VnPVK&#10;1j2r9LDW+Yn1UNk2X5vaWWOt5y5X5DWar/ETzTk3gmmiO4pSW5KLaMxTdCrN6v/8P38r1bzAXCWo&#10;g5VsV2ZZbhzilcXzFy+gItjGk5NdbPmoQETNEP6KYWKZX9EbHluBjRqQHIOV3L+urLfDjsXczDVg&#10;lKFDTNXlKSjcAxmRUkTvuTUo1qLyOHl2kxFmUdfBYqAr2lekhi9DXckq5azixr8o/469Eo9lHLXu&#10;tfMSnhQ9QK2bKoif7A6M0hYm1+tJuTgXqvwznFmfPH3S8ZOMUDNKqcGGbMC2YZZVm2vWqj94LTYl&#10;hes5oSJepDLDVH1y9R4r2bcBczg25+biFidGMG4Y7h7HCzEZKyLQ/Eq/r37VwFqEF2OfJIaY0DZu&#10;sUIJh8pyk7cqMiYhzQW4zTdztcEswdaQURUU2rGjbMkZUKQevjIiZLmbDHHYmtwQoFU5YrX7y86n&#10;STwjZedveqbelfa6K9ngUa5dYmC3nV2j27n6Gad0by71DbBLKI9PoqESlEBcb2d/oGHsJJTifsmH&#10;m8KBHhpWBwQFMdweI7q98FkWjzQ+2yS8DqyLARpiTSNHRZgd40zRuYoJ2FBZIDh37+Y5oXAVgYCI&#10;0sFV5IQa7NZFLWZkMPbmir2O6UVG644gJnb6POCUGq5TRgcZs2rRxyXsMuJMNKwKJFDUBl+NUjZP&#10;pH+qZu6SkAUVhioQdiA4DPFlyQkLNc1QmWsX1JA0B3uqLYnMTrOt4s1zZ57Vl7nFwt4IcUcspS7g&#10;YbkRd+eqnTihBwok16bRA1EoKsKDL5dCM9Y5KagxDvcE9W4ghm85EBJ1Z37KwWhibnQmV7uB9acV&#10;trsE127hFV7eYV5qbDej4DlPwqEehTPKuVqhV2EMrLi2Oa8Tq6EiXKuELYfR28AZKapY0MNhFLKq&#10;DqDZ/IY3JJ5gHyNx8alj1OWQW441sjMexKg/HqMeqru4atvO3mWHi4mrYlRxGOO4l6A4lKZOWS0v&#10;xoB5dIXiELVau6rJZQaCmjS3PblQi0APhSwNVfkra9Xf+TTesl549Cx4VvPsl9INP+pdaX4uxU+y&#10;zQ7dBaGhKotceATnPboTzLP03YM/QAYEwZRSBcUwbTgrdLrCYKr1kQPxmw2AAlcwMT/0vfgliwKJ&#10;nl6kd6KwzrxVTEx9JSEEMygudzTElGvsZsNTxLGNJ/bhPLxfrO+3OORig8N9tgdH2MLm7mB9z+dH&#10;98sjDigTMTklEhnCf8SAMv5icJk72rBGPEUN2AogLQqUou61thkFcu3MDndPsiRU02h+i3L7pkkm&#10;JuiSSPA/oBprh3RfXywCcM89FdFNvssPXZCLKEoTaMCHYkNgnqpZ/hb2EBBLyhTZMLUiOZQjf0qx&#10;ViaDqfWjjq3yXbvDUXSBeLn/mTNNXaiCqaNdf6UgIVN0h3FyInb64KfMz68rOjTrqkKhJm0LE3UT&#10;y+84xNGPJpcmUnWxKU/hRTHUgoNC2rA8bQimTbli9hf+Rn+nvhGVNh9kHUxW91PQfgf5qpsu8mw/&#10;RTOYZXywG+MwPWmISIARJ/M2aA3PqURBEnFBo4jJl56YJ0NkjLaQzJUm41NzUubl1yKJyVhtxxYh&#10;lP7qaugZrVquJu5la0jJTStveH5WTEqAZ4PNsbrtHW0yVM8oq8lHX7GQjWP5+EsdnEiUddoBrMaT&#10;Cpa0U/zqRhphrIGGCyz5v94uLm8Xl3dHtwfrm4PDW2z9vjy8W+r+8PYAX/FZXW9XWLt3A8RcrG8B&#10;nQf4G0C5jL+Lw3u8RdDEYWqgftf8wtHqF+Bwlz+D5vgLY0/7yGJMjKW4cU0hwjAzZ7Vn6bK0qhap&#10;6FBHa5vcumHt9qmvMlHWAsd8jWY7A4L5J6GhaGMpZRZFdAsYZsaICsvmVBu2fzwtEVvS9D5gMD5Y&#10;1Rk32CpWXw8ZlY4JBmwSWtVXrbPBz9wXQ0opBHsmXuAi/VeqoeyUZhQN8VAIWPKI140LWuY8goZ1&#10;f8aZ4gpVIq1/TWnXTj40L+ac99TYUeZkvu2jkzkTNcUeC/VPeXvT+jBmKLGPioG6kfnIi//wB1+3&#10;gsLnspagnjGPp1vEN5Q0frVhBF8OsL8htvLGppdYmoe589FNDv8f43zXBzev7vHBIpIIIHNvVvaA&#10;aE9d/EX0djYTM+TY4Y7pV9EoQet5ijy3jseuTViZz/XJ3LgJJ/HCGUhx09IxHOWvTcKoIWu3Z+7a&#10;Se9l9oYDvZVz9lfxxFaU7d+GZJk12uyvbnUMQ6LB5JG1SSlQXjlpOB6C6ejBucXiWVzJSKeavam5&#10;GrkuUgOlFEmuoDnZ1N3FWVv0BOMcGf0x2ep+yYDg1c3By/P7jy+2OEc0/D8qJs4HCL03b60kUlp2&#10;KE3M4Xr76HRztsHkhC36zAguu9kID6/bwtpyzJLt+BojdKmmTaNbJ7LGCzzDKpbkQEbBn4ry9fxr&#10;Q550aVQtm4a5QK2XovYDOCgFy1Q2sXwzQTwjs3L0oqCuXVS5Q3lZQPnG+qwWXTFoFYSvglr16/HX&#10;7G3yr1/5UtI6Vku5KZ9sjJJIMxPTlKNO4K7sSEXj0kbf+OphetwjdIgdwvs5q2tbmBCxnc6KQdDi&#10;d/7ga360KZG34lMsuBMr0VC1VbJsSJl3ZMfBwfsffYwN67ALME/n4XGPZWEt3NjtxeLmxd3Ny+3d&#10;JaY/XJdodww1R1C7du9j8hvKUqEsV5tWc8w4vvFIeezSTFg4Olxh45oVzvU9Wqwwwexwi8mySKRh&#10;JrBLPfVRtUv87SplrbKElEysVz5Z83LOWXvcinR2NeBe/qmBD3M7K1mrMey0pDwYMeiuCHhlo+au&#10;4JLgsFw/MdRmevIrUt8Okfv6MFVZ5VBjDl08EZhkZpI24PfyDvNprm+X2LLh4pynIBMNGV7GYU8R&#10;AKnjm24tVCjFzYGWUBFu6rE6PVljsiG2AWarWRfgMyXHwQsaSk+s2HbkXREFDbt6xSlUiY09NEQh&#10;2LkpoWGBMvyjjnBGQ7fZFbM6WWYpyOLYdUujz1bCGTR0u6u9bAVhWedVqSEMmZ/+FTca6ZYQSU49&#10;OERYNmwU/W7Nv5Bc9Urd6q7vMtQ3EewrkTqOhtn6lBsYjuNcRHDV4QLcaLBCZ4q2lCoLDalkEYvn&#10;HNU0dSZiBIhYI/KlqdHMFyCll8Ed3+NrhBwO3v/gQ+ywuTnGfOiYux9eH6IsmBt29/L+5pP7+xcA&#10;7cUdNgCOqBdqjD7uTezqXrgTlDCz2LhJ6+bZ34k9/rFfayyYQpQc7iEmYK+42eXJanW8WGOu7RFb&#10;Z0ldjUCN3Uihe66cSpRcXbrRTTYvPuph/2tQRYmWOER9kf8yHMsmHp4vFQXb7YierDQq0dcQpCwI&#10;NfJ1PLptkJhDae071wg84+LNZsQ2DYwM5maWaE4D7p1Q4s7IJUyUvMQfcylXRA+dUhalIlQp2kRC&#10;Z6AJRk2AhpgteHmNs7a5dzQmIIiMXkPUb+F0smcUF3FkrDpH+3i4Ot7gvDX2l7G1h6vGZPU8r0xe&#10;wiCVGKjNj+A7RkijxvGrjLncSDeAnKF9/IO+CysYF250Yp+6veKkwMXVN3mGG7NUObhofCsKiUy0&#10;hLke4ihGxcKbTtmU2H/lKvoyAY3gmjSsVdrDRhLXZSe0iKnve+Z8ggaBfmFjU7q+quK+aEm9PAOu&#10;4kIl1cDoDD84hhhHNuhjhtmTx2dHh8cBXOgcoW0tB3/XprQ3a51t6e/84ddjakvQiEPZ43LDy1pj&#10;cVMEdGCShj+QIiqt6wUNsRYFruEGp0HSN1R4H2iIXf/v4Rh+eHv36f32kgdFdW2Xl4zIBYttuBSC&#10;8eCFho0Z3+QiaMy42WKnq/XhweEpDm/Gppfrw9Pl+ni5PYxjVeoOnbbeyvTeiKoeGuPsJliogadt&#10;i12zKj0vJbDiSu1YgSQ/cGEeCrNVZO1RbgzYx54c4nnV+OBPbu1rx1nPISkJKGu5C6pbBbo0yjxb&#10;SK54k4O46u5CzqJRfSs3nqMWsijlXAL2lTyzEYyKs8MwYfD2/HqtPQGdbQKsnlMj/ptOJEPXMfYA&#10;xv6GVJx1RUMWpA5SSE3ai4dawxD3pcddOaBTWaqIo3HP8lKh4gmyw8iehaIcJHpFDFVrJWhG7cxw&#10;vy7aJMqCHzVYaRXlhiuxdsDYESV2IVHR5r+RYU/Fsowa3cvVNCbYpkxSFlAuyEQ6n4E9do3BkAzX&#10;yPRn02sYq91ekcDnw+CeVrM5PD15BDtG9AUbbC1XxMrSdJG+Hi8wEFvQUKBNEKpnsKo84iDX5+E5&#10;RFJmOUpIEEOHaGUPvwOckVjQEKuI1avREQqXN9sXd5c/vrr/BL18Lk4TupcrGmNRya04VwVkO5tU&#10;X58zu2NbQ5yui1UomE70ZLV+jEOtj44e4QjRWNJcN1xqxBayadEQxcnnctABiSRdEdPYMB5W/643&#10;iTorHO7dRRUNmBUkUXXVGehdgzj63Q+VD4o2HOT0BUoYpipNq+gcLU4vzqOhSy85V/eNBl/vMzFZ&#10;7x15tFsk4sVVIY4Yy+an7xtS+qFniBbCJbzE4TlceVrQ0FGKzBwAvoQoJ0xsQ3GYmoreyQb7vMVe&#10;6AAMG6pU3aEu22EClDziVNCwvF7RsKpBJyOKhhOPugmkFrJAUBEuoaHBxflYWP5ViSV3Ma25kNJ7&#10;OiTiC9orcVfrzn/vjR7kNFkrhwqmrBqlQjJXIauBsxrNx7rt3CwFv+ifXLVao+IqSsFw6RwYrMZD&#10;Ah+VV3T1fotTtJDm9u6SQTZ0IWtHKgrKkSaYz3Lx77/2R5xWCEuLec6yomp+PLM7RvcoTTh0kBAE&#10;IBZkV1+uI3798MOPsbMJjonCMZCcSs0zT3gmz/X59f3z25ufXN18gAAiJ5R1dsV1+SW8R8QiaBW5&#10;0yUMkinAWDcPY+JBUdia9hj94uX67aOTZ8dHZ+vlZrvCQ0y0rQ1vbqIrH6MnlS5XdijIIZq4SQlV&#10;LpubDhWI7K7rRgofY1fGXsHpS2X1ZIL8YoanrMc0G4SWpsoQSCQHagoNzRBxbBRPZyoiS7bp5j6U&#10;+Sm5IHOjoX8il7DHAqZbY/nd7S02Bq5zElqrzrSNMnB9iD7yguEaHpIDZ7C4paWdqEhhtgh0ommE&#10;8pURWD5kLIRNS/EpYuMkG7NYIV7xXccsqgNo/JLfkKNMYlRGQ1VEYhWXMuZWHS4lmoe5A1vfGhFR&#10;EmWNPCRjyJg1o0QZoTI95gMBpp/tlAplTW74aQJycYnVLAT/l2BLdJZ13jeqHwfb8xIn7663bz57&#10;wh33b64w2rRF57H+HBIpZxOWzDlrWS8nHliEDV/kD6qk5sgYh+yzRFVJNYlo7a+wHyHChVe3NxfX&#10;NxdX/Fxe3SI+dHmDjbBxlNhNfDC1bHvJz/3F3f35Lf7eXdzig3v8xU4Pt0h8iQ/yUuSc+7tw1i7P&#10;FCgxEeG1KyLjaaBQGiyuDbVB5tE8d+1yzk5jAdsLGM254apJndFCq4Iawz11dzRDVWFnWa+RwFCY&#10;33Vx+tXcNq+EMlIV3kVPU/Fz+nQclahT63kkDj94jof+sHU8uM9PcB9zz7kcZXQixZBCO92jFe+6&#10;ouEeVXXiveiHi+AK4qEdZFumUuJ53gZRTxxOFU+yBTlPleLEumn6yBk7lEm+nLMfDpmQFWOYw1Bt&#10;RvOf15ymdKvHPsWN5mzz0WGETaVi4SjsBR0ReO6I5HKNACMl/Izkt/rqb3+VEeL4qSSgl6G51OzK&#10;cFOEGJLKosW9FUghKprodnt+cYl3uP96rI8Ix5DIjW0mLs6vLl5cX356dfHy+vIK/i1mRy5vr+8Z&#10;UiRM3nDJ3m1MNIUbypAzxhNjlx7GSfGHy7FuuRiB+IdzBA5Otwdn98sTbPWFSWjRh66+SbVMB7wj&#10;Gt5vuLLmBb7IrynrWdw1cbL+68rQnx6+lLBDxTDkG7wpaaawaKhtFpfNzzQUNIn55lGxwZ4hLehy&#10;/kedNmsCy03oBmnU5FUWVwctcjZ2WxqdLkAmUAuPRpM7NLRRdCMyklycngnStYDDzagdliRxRglG&#10;VCJwwt4CwzVaFKwVnzFaEetwNMrMY2ZNFUEHs3Kg/lzKGfNpK9ODGM6sjdALylY8gR15UWVyBEBx&#10;Wh9ZEgVRo0choOpbpFEmGjHIY0T1zZJzLakBghwEzPjY3NMgawPjm2qhqlpRTtU0PZHQPd++iGAe&#10;mEaVcxRwGzxq1NCMMpgYSYaAmNOwPsVrIf12CGKRJXfOxwcswaa4rgjKwgGuR8eH8AzRCmk8NkTC&#10;0F904brxmeDXYvH7X/8jY6otVua3whBfCtU7oGYq5frZnwcK/+SjjzAks9lgOwVuIYs+ImYWwIl9&#10;8emr5++/vP7g+vYn19uXt8vr2GWOa+1Alc7wKc0sNbSGgbnMMACZhoxdDGM5DRUcWzs8Ojh8Z330&#10;1uHZU8RJT45O4Ahjq0euTyHlJa5cEDBreRaPItnV2wrt7y52KBRdyooiqRQw6nS9ayoa8UvY2aFr&#10;BvWG6YdPVKI0wHpJZd/fyeNA2WAkuZbEs4lzVvxW/BTVd0rF9RP+2hviLIRKJ7U3zUQT8UZDgaa+&#10;6sKaJMBaDIkeXF+xnyDt0q/33N2cl8QEvdEvYq/mWuIhCofaAFeRCvqgNZEVoDT16k5H6IWm0YRE&#10;l7rDgXf8SXzm8ui6Z5dg3YJoxJFpK+yKFX2d3abwq/Wn4a3yH0JPk0z5m4Ap9Z5QrUZX9wrR7KOl&#10;SjNVtfxrzs3WNCyi4UY1IvkWlCDbMKxhv+Gh1RhThrOMA5mcD9hyeXmu46LqNn1F/cxhKY9e4SgK&#10;0NC2uj8a2gyUV1HK7fbHH3wIBTtE952DHUDDO4Q3cbT2Rx9+/Pc//ODTH728/fhq8WJ7eIlgDtV1&#10;gVE4qDkb7zgPj005wLGbXkOnJRZqYSJhbNSNZSgHK+xs83R59M7h8bPNkzcfnz46PT7DGVEERLWX&#10;Mk427aHTDt43HLdxyhizVmlYyNJVPpb0PBraZvxWjhuOomGj7jn/pqyfChq6OOU2hYaqshM3HcCk&#10;NuV8ZLI3tSjEmv5ob/xe+sUBcMzf3X+gIZrGWJuM40MR8+mhIcPJbA0VTC54VlhdjxNVdVAExvBQ&#10;DnRGaBi+AK9ANEBnAXHFCmPNZ7liJk25R/oGDW3S1n89GQITCWN7FYpVY6lKKf00yg9/zSY6RMZE&#10;asn8tdEwiBnrMQ6RafpJo0ujmjx8O4PmTB1tdGJdXNGLqWgY54hwu6bz83OgIdwwlxVoeIlRFNxI&#10;ddWLzcRk9SYa/sEf/XEKsYWe1QYKvqHflNY2tSrU1adQnZ98+BFaZUyxwSF4ETW8Bxo+f/7JBx98&#10;8O1vf/973/rBqw9fHbw6OLo5W2Hq9GKDgA90+2iNXRxKYIWjcurTaXoXtZvu4wqbf+G/I3aI15h9&#10;//Rw8/b6yeeePH3zjTfefOPs8SnC5hs4ypz9WgYQIwBFY9bibausbqqL4S1VytGA1QUovLdHkLWw&#10;4WnqBXcMtBlka4lMRlpj6xAEJseW6fqTk1vmV99wAM1jmtv3DRsNnkdD02+OVb3sTF1eNnWXWxEV&#10;ZQ2XrQMLkSVUkjrJN+zCPWjq0NzhsNnbe5yvgyCKtjtihgwRQ6xIX3q9KE2eoICxLKNSvIMxR0gT&#10;0/FaNAxeleOVQbD8QcT9EstKUEWkOr6k2lk0+tpv5Eq9bLf4mXNO0+C++CY0bIJcQ8syu3zTAE22&#10;zTGRt8+qnhQ6KzHjaLiPUjVp5r821Iwi4HwFqwkX31Digw5hfbJGUcBVbDPtVS4o4vLy+tHZmUc7&#10;yg74qfWybuOGaPiHf/wnCppIUtl014jMVG02oRKnMLXRBmjuhx9/gv77GjNfETWKndqJhp988uOf&#10;/Phvv/nf/vIv/vOP/u6HtxfXAIQVZshyp1fs63qEuB90D/NnAGWxqRc1FHXDX8QU4RPEll4L7siO&#10;82Mxnebk5Ozp0RufP/38z33unXc+98abT86enB0dI0QQ+2cGmrjXo3yGBhwuQzHLqF0JIsg+kYet&#10;xbiWAS4ra4OG4qHlPXhrrm9S+2sdiIzqTcGAtPFyFhDuW3/hs6FhrmxWelGr4ho0lIZo6UajPEpM&#10;OKjHfipPbloYp1AEGiKW3C0vo6bd9k7/EVp1iFDv9JBbHGEQBvrAczLIDMlaqWIebPRA/juhISjJ&#10;KLknlv1U0JDTq1KffWqU6X9GNATqHZ9s0IS62b68vKloGBXKqzxSV0/8Jxp+7U/+1FPk+6uO0I8t&#10;HaUQHnbsLzpkiCwaH995j5V5H34UaIi5f5hgvb0FbJ9ffPrpix//CL7ht//Tn/3pN7/xjZvbqzhT&#10;Pl4q8aroh0pjWSxejy8sUm2XGnyA7Pp4c/rGG0+++MXPfenL737xF37uc+99/tmzN09Pj49PjjEt&#10;X9gnpJMrUawB674YZ6U3UQNDvRiHIT7shOv/Gh21Budal4rvCuBZtwIZu7j1vBkUfKk23Dkt8Zo4&#10;0xl5caT5LF7kRPXuCm8Y/8sIGR7LeM2tkBCiZRdEeefKhztW8rIPqKwqmuTTI7qu1xgaqqtC0SC2&#10;vVwfuUFlcxVjOSCQswwBiBxNAz7yeewe0zVdkm90nMsVnVqNjVDrdXwbewrcOJPL5fAC1/iFVkm2&#10;mQOWvqRsxgYfmbg85KE9bGtV99DQjlVyS5Uz/8T8x6ZdtDOxEw3H1GzOj6uq2EU2h9qlaioanlsT&#10;ldWYc61IUqJ+5NpaPa/G/nXamdjZW++8NCG5nBvwMBpOjtMiboj43MnJxnvHgDy4jY8eFd9QZAxb&#10;FLflPPUny97uUoi1G3CJorsN6J2vaFIZyEeLj0ANlaS+HuoXYyUAsxjZyTaqU320R2fMM8OoMSZq&#10;v8Tn+v7F1f2n1/Vzdfv8/PojDMR8+OKHH3/6AfY/XqLdL76gTthhxpKQLi3rqzIrdiJyAjIK2VbQ&#10;9GJHo3JQJsZZP7GdzChEJmlKQV1Kzjnf1yqJ9gQD7nvSm8bOZ8WBmirUQ5aZEo06kmNx04dC6oLJ&#10;ywAtJTHPTe0I2Z1EpNaEGwGKVEhX7L8Vw7s8B4rT8PHhQArnZMcmWrE0RS9S17TerS560xL+WPIR&#10;e25hmkJsu8VSBHAt58bNI0s8qURRZMO3OOw8C9OC5qiklTArZKdLFpCLy9ZXMk9qIT6PXqNK1Tx0&#10;cUZh20tWldG6u+hqVl0tZtRePwkZJOh5Q2hKSTlnHhdmdtyr6YxX/eq0BI7SYIjs7Q2r/qnIct/H&#10;yoqHhj/VMwMtuRwWhRsPxYYaU53xGMD16NGTR2dPmgUxA4ZCj5DeH86u0CFoWKRwsLjaLq42p8vj&#10;0w13yjk+1mzwPsh2Wdoyx9qEzhTFo5wmA70Rv0lmzppFTSbzupKBwCmHdHaZ9BmeX1FWUnS5b7Ef&#10;ak9Aok1RkSFhU+VmaJMC5DrmJrOoxFCciQwz0MU5Q1GrqZrR5hPr8FcrDWLLA+z9d4W/+UZf8dE5&#10;QVr9RkzUX20UGFAogwwii+q6OpnkeTgYQlh+1wJFWQ1ndqKG4W9nylHZDWVtMGpu8LWNokwXmbNt&#10;NCTr/DzNkB1GM4Qq+1jETJqhltoZL83ewPubgr8mKyUrPaDanSyUKGnWjNwoKZH6pFk/4hSK6MLF&#10;sfHUwrqyOnZux9nHh48fPT1cd6Pge8m+dBFBKjop60ePnr7zuffeePoUZ2LBN9aRs0NlMsFTiqKi&#10;M/0zGIFMmsbAr7voeSUzS5tSDGRZPBmDhvbmJ0omVttnqfkUdS1B4VrZKY3sK0dhXmAHrgKscs2y&#10;Gfgt1z3DZQOdyM1EOn1+0X6fQBAmhNA4YA43uNDrAdzFAWn4Kaaw8ob38bUk4w+xUAt/vG+g24Ag&#10;iTUQD5sOkEWZudTIQj/lBcLZUsisutmUdCZn1dhL/nXEzndhR1YD5czAQr2mUEAytR86n14UWo4N&#10;SjSaPGSUaMC+Elgwl6U/+uKUZk5BRCku6qK56FkzlVuu6VT+Tkl9GBZmmVm0e2FWJKqWU/aWQEnq&#10;0WDM5/z85RVmXXM+TTcKPpYzqsGpNPWDMOLx4gAnMJ+dbJ4+ffKFz3/+l5+88c7m+Cy21CmoPdSM&#10;KUAZSsJe8P7VfFBKC2kGl7MgJzOvqmnLySCoZldmj4SejVzgZmdkZrpKdqaEZU11GjMGGeoc2Bcb&#10;zRgJzHarqcALfwGCBMIEhXwSqBe/5I/SCjD5EmZa4HqFzyv8OcdD4KN3TAjiexTZ4GX2xuuaqFS3&#10;qQXXCKgPnnJshNiYnwqaajKzTT5Iu4wyQsPhFqd7qdZDi9wjvTmjiu9pj3tkPJ5EXSJxeIrJDUnD&#10;jFa//dtf5c4MZKqC6FQJ/eWKJ/p5iOrFznFhCKpVDcT2MoQFXFxhXnUc1YCTCrik5BoTgV68ePGT&#10;n7z/gx98/7vf+877H/zw4vJlF1YZr5q8QX2IhjhJ9HiDeZRPzx49fsRr8+jx0aPHJ2dn3DwsJtnG&#10;mifMRNcMD2Sr0Yo0ZtEUquUF/ETwJ+LvXojSuvTW7KHWhnnxEzNGyLoc1YtfCz9rjUqdGygfqou4&#10;3eNQLD2J9bCK9PE2gC9Ce1EZVrq8EwMIh0fgS6yn0KKkPPIw1XOJzApDdB/ZxmV6pFuedFI5E5uu&#10;oTSMehQJEkILi2JrCU1b4W6/pf3mSTjsTnC2xPX5+QVwDEFxeH1sR+H+hR+IXjLWMAHx8Pfm6vr8&#10;8gUmmeEDJxJ+oVxD9ZejW821TPigA6M9r2QhtaXvuj6qV2Zy02jVqFWNN/f7Yq2A+j2qzLfsZDSi&#10;zyz1KyPSn4AKW6WAYKiizjPfTCVrEg/LHFZ5HsKsNqO8EvFtG9XLsdPZrIF6BeE5REOoHtfXSAdR&#10;53UE0IOjzSbmKfCoEMxAdQ54XbzqisbYBtGwauW4A6GlWgTDMtY2Kie2k9isiwvuNBOM2sh2/vz8&#10;448//sEPfvjNb37zu9/9LvR1FxS2vI3yebIUooecnI2zRo9Rx8NjbBx2eqzOMvxkKkKdqZe7JLJj&#10;AWNBEY0UEP0MLAEWxSrE/R4zGjTcJf5mhmcHJY1CNIpixlq/c0EiWdYbg6yIlsaxqfXSnXUnWrY4&#10;xyiuBvnmdVpoaKSwxojgTHanPIWBJbCYXukqofFZwY2inLrX15trdpCBhp988vzT5y+gOQA4uHjh&#10;JsLru4KvV27h+l28lBsYD8tzd67DSXwF9dtwDirOVqR6iFTNFtjfpFlZrriLfwdX07HIzMkYl2va&#10;yWuQYahkGbPaHw1NmBA/09nIa15vp3611jVguk/mU4ZjFdpDFp0q5rcKGsZGM1jBi/4IfsXcPnlt&#10;NpMT7HgYqhzzKEoVG6qULX5cffWr/05JqJEJArJlKmsuCaloahuwmEnTdnt5hTmzMV+WfeU7wCE6&#10;LZh6/Xd/9x2gIRT34fJAXjxfF5FHOAQ4CAYYC6Fj0jna/JOTY3wAiFrBTm1QxWq9TSebgoKKhQT4&#10;WIULKXHSpL3QcLRN88Bu1Z5OBplvhavT4aGh+aE4dYVkm3UjUqJJGcrM/K3TJiTdeV1vfh0WLfCy&#10;PdgSxIEh9vmJwK5U3F5rbYAzOAoN4Rh+8MGH77///ifPn3/64uWnuF6+eP7i0/j66cfPP/n4k48/&#10;/PgjTOnX9Twupnr5Er0Q/cVToCFUAhMsEF8GGnoWam0Rg4ODyw+zZHNlG4mPZpJRIzPHhtaXUvGQ&#10;/WvW3kaTp4QoDjf6PJp4VGMbSJovdKbKfU2Y6nl0dCmrXRlG858UWBqlXHgWZ8xr5pbmWGcB31Dn&#10;FtadE042iLNxjlbIHZMuymUiTAP7dF/7+h93GpmabmuwIymas6rEyMKBIbkeBNP77Sfo4MTmMgvs&#10;RYP9Gi4vn3/8yXe+853/9J/+HFc4hszgYe5hz1EDhK2fvPHGl770i1/+8pd/4Rd/7r333n327NmT&#10;J08QqYXHyOXZcTVTSfikP3kEk3o8jQ40abWqeaRNPVXZPMmuWHUfAhrORpe0m//srPK7+ZVG2I0t&#10;NTrNqSe1O4YZUtY/tn4ZYiKRhagKukY5T7HL+eTSOxSrE5XNkMSoogx1NgI11bphrFQRclClUQpx&#10;2reKbgS9vw8++Oj73//hd7/z3Q8//tiDwtH/xdYdmmTDM+oOuC1sUUj1EGPefRnZwxrNp0/f+OVf&#10;/qUvf/mX3n333TceP0bbiV9jCxnyybUWM63VDbf11T7XIKo4bsnGppxbbh5GS8mcl301YhoCWYMj&#10;jXLOo0wj9PnE8zrZKM9M7V7jJwhZB6FklRMrOG1ge8A+aERKUAVMNXFKatf9AVbmwZH69MVzyP30&#10;7A2NQTeX9BAFjPw2hM+ZOginfVHXCdYx40u7vQdUZuV7MEf6bg16zS9ffor2H9EklGFt1o1cGONL&#10;bkbqzIpJL6lRvq7RGDhWyn+onVaaqTiuiGyumayGvHJPSt1/Z9h8nWqXG5pVEYHXlD3oFddIN1no&#10;CiI3ajAvZWuzssqjLlpUjobz/Y8+/PZ3/u5vv/kNfb7xrW9949vf/tbf/d1/++53vvO97+GPP3/3&#10;3/4b5vZ/65vf/K9/+7d/+zd/gz8/+P4P0Gu2JqjBrmSPkzZTBbf3Q4k/SHajdphtZ6dpNOb2GUvf&#10;WdxrJ5gyjSEMPUht5ugpGliSSKNoIvBmlstHp9gDNbaIqVeDclKPfoQrzmrkUcVcHlecWDW8IBrb&#10;cCIUyWgkFpPGje6xbg6fuOFxjdh04RCbKcHsVVEsLjlcnWFAeIMufRlSeG0uy6lEDzyCgJjD2DkF&#10;9E36Y3aNSFC5TDaXQ5NK7RZVZiwKFHw5LG00N2qkOFQ3ObnWKzah6j6T5qdsm1Jyy5GJCVrJ7YMl&#10;NnvhCsbei/1C8CKnI8U67W4Tx8GcD5UuHMx1N842pBsx/UpsiqUFNqzyEG1VhFBbesU1ljzpq3Rn&#10;VEfqLo694dmHi1hZtIEqos1/hYbvk+cvn396ef787ub84P5qsb1eYQ0ftvtYbDFUd4MDOLnm6eLq&#10;8hyfy4tXGHmGcBVc5mz0A8QWOnHIVe/H+8oEhti+YdhalSfzDYYqrr8GVnGvgbBRbTBjlThhd+9t&#10;vYtfm3mjmbbGzk3DKBJlxR6F2gy4oxg3isiuToM+iQbyPJSUJ77ro3E+f/Qwx51GWiMcpQ410LlO&#10;td8tlabniCVPXC6+Wh+fnjx+qu5LIxHJi5cOfuq+l4fliZTYf+fxXhmqt8L1xvVCU49OCsaD33zz&#10;zc8Agr1XuXXP6SnyZEgIw0hcj1r2KunDxwMK1LYR9oAyJGWJDp2+IVuad41ZM9SMFvcA6vdImjkj&#10;kuxmjtpPo8ey8FxOfmtKN5q6y0jwF8/dq03mVLKETJ88eQPHPyIGArVBZ+cNbM0RF57gwk/vxPX2&#10;22/jy9Nnz04fP96cniKQfPLoER7iJyRG8ERbOTXs0QztITpkQ9iDo0wyKrh5SxnN+UGvvIa2iAlT&#10;pcwrwJ6s+O+bzFVTTbVTwzCyISJHUYLwpTFla4yVnmZf1cjzaTIWjKJAne/GCR2iBqEfThM7R8/+&#10;GsFutOOfjWscYIIB/OIv/uJ777339ttvPXnjCWCRW4ghMJAWKdvwhipb6pv2MmLi/l4KGtkbkto8&#10;nALNrHm29uG7lk1zk5Eo06CTP0YJ4/PkmziZvYZRUu0Y6tfG/Wl+beCvfu0cIpFqxcjuknLOOYQz&#10;WDrdUptwee41rTrmyuCwRu6yDuFCxBgPwdQq3OgC7ulCu8h/8OT0FAmePH0KNHz3XWznAUB8+vjJ&#10;I8w9wM6XwyNEzBCHj4OxhbuNdU0prVhkl8Jsn5LRVD5Txel535MtJGabzQrT8H9K66ZUbpTC0bI+&#10;syFPovOU/jfKT52JPShjn2jMsOH6dPFKF/TCM8CUJ36Fmlmxs8YWV2jY5hv15OEJaO1QZD5m/ca9&#10;2vyIVnf+ITYexI6sTx4//dw7n8eeCxqx6H8ewFj4hF/4wheg8XAZ8mhyJs+eaSZPrMzK0dObBH2Z&#10;oa6sXhzyatgqSBKj6U3DJKJVCkfBy2ySgIbEDNVIKaeKM1K7mvmJ42WjllPr2Pb0rSoN84etQgMi&#10;5pvEJxCUY4i/QDoAny48903MP310ht+fPH70xpMnT994jM/jR5pbk13geeZXFhXZPQjOErDuHiTN&#10;uj7Uz8YSshpkkuYxrlHaUXAZVTDT09zMQOfUK/l5JiAo3z3cPAPK45RXPZdSSXXVZcwt8RAEckFd&#10;RNzjgGa0mmtZHS7DjeBW2DfUeKQvAa16ppdOfUXrjsOe0WI/efwGHqR4wb5QiHKh93AJkQmywjgy&#10;zEJjhaKEMYa4bP9zmDIxmuKGZQhzyi0/x1dzo2EFaBh2x6aqOnx3CHbzgrT3vy83I50rq7eaKjdY&#10;2ZhxlX47PjvUiqGSZL3K9fIgWN4qogg3JJtxRxpYLky/xw5GcAJxUB4ODI3m1ooxpwYDfg3pH7I0&#10;12iqO/YgQUwZf0P5/NfPXuLPOIdRzH09GqAZjTJDjmUTg/7gatOQWP0IcRpDwBYyPD80/sY85xhb&#10;iEupZfOyFjs+WSeEQUWTqoq6YgiVro9W2GfhDF2Xx28+evTW2dmzw8NH6zX26cbn8Wr1xnL5pPkc&#10;HiL089bp6duPHn3u8WPMpPm5z3/+S59754vPnr3z6NFjRIUw5xCOK/dbjqrnMSOSitnnMU6Cv/rE&#10;aAk/rB3Dtt2HJ69g/cwWE7xBtVf4k8P8jinvW6y15s4quNdfoL7v9UQfI4u4N4U4YiNe1LvYwsU5&#10;dEWk6DLNO8LOdK1j+qTu/VGGEoFoUKQiq9fQGRTCe5xBc9T1rsHRVciaVLMq8W8REvvFlAHcXHdR&#10;pTpyd5olKy6NUkHRf+GO7WrM0fuJUyE5dQKza7iqqdu+oWxeo5XI+nt/VT53l9c4cA/LE6JGAEVM&#10;rML+mZSUioYcO7UsGs4xFjEhqtwNqjjMr5u8K5JYLZ2fgcuh7Q3FYedlNB89LAwMpme7y/nbWpuH&#10;fdBRRTx2wcyzimYNscnv05xkN6JpVk1AzbzTt6p4JEPJ/O6QdabNNQ1uhEtX4tGdby5FsjnoXZuk&#10;isOvajJL4qEAmieiL3tAStAwqM/xrhj2eaIw9Z9xZAriPOr44K+6QrrQIdIFpw+unyLouNE94+XP&#10;nsklVEdJsUKzLAugGOSE9ydSQZX1zOQ11TTvlHlWDunQKPcaVsxzeI6Nr9uhsH5PWelOoe+TQNyY&#10;YsLUc+WMXxVLGdotfoJPLZgry4/jH23HoA0duElDrD5WMm/Q4F/x3CIzWonVXXemtvQWgcxjRrJm&#10;i0W8D6OyvTQWnlWlSdYoxv4FzRQ3lclMdUax/qHE/AzS1ymkXWcX2uVyh4oaLW47NF8Qwaojm8/U&#10;O+jo50M5ZaESWapvmJsLmECADo8hxdKAo6M19qDBNAhMp1AgHL4eAA5/FSzX33iMoUKEkBQo5741&#10;XGuVOsgGqUZZY23u5OxC1yL7MrnimSc5H73Yr1pP3Nm68IM7c6OyMVfdcGVtbtSoEerwa5NeHc+d&#10;uhgrWTpcM8/UkBm/pED6O2TUsJSmfWo4lrkkIrNNqhTv0JUdVaGVXhnK1xUR2xul5ddajOuV1Sa/&#10;Mso3a8U+jN3Jede6Vd3pN39a5c4gY8PYfUqcb/z24cM+aawz/eIo82KVdadePHHDZsVrLKsxZJpq&#10;JsJK2SiKyrYZNEqWv4oIFyNhy9ZivZ7mC6IFRocIrgGGC09iFSkvAFzsXku8w72m5mDiGcYLjzFd&#10;6ATOYJyMF5d0XeF2FNEocf1Kg8mNW8bxBkpU5TxuYMgb1YamxGzPo3IdZpLtWWXJ5rOk/XVKI+e1&#10;UJwZinhK86rs+Lub1gwoe9hJbxa3GT6EM8+YSyDYdfAhW+mDpk/pXn9xoflEI4nLY8pSGLWmDKHU&#10;lZqhHq0OyHiGwBeU9BC2sQjzrWG7q5Dq0vE4a53hr0kpekYdsfy6jWu0oH0AZT6N6/Xa6LY/YSmq&#10;Xl4Sba5jQ2qTc6GQMcHO45G8ZMXZZIbI6NyyiZXGsxGY0dD26SZR9mAwbqxUpXJHgYFVJ6MiRGqr&#10;hdidkD0mfZVOezKE8K4m40wLW4ih0IA4BjftVFpjOhOH6TVMGVWCXNmdvoNFOCo8S7rJJ7PXCD5k&#10;Y6MfU/bjZE1L4DjAvJ41Fquvelf6MGxg8JNbYIs+j7ZlUodIpCexZo4XFAD9BEAeoiIKm+BSCIVz&#10;aDAXMe5949mIeIKQi/4qlhK6VBZr7gcWPcvc75X/f6rX4cAo9O+fUbF3L1iWJ1Hfh6I2w5vW6qZJ&#10;y2RgdV63mEQ7UvkTMw4Z7wxV75bHqtDlAXbI8aeQUU3iQAtXsHBCyz+2WGmognDULU+94wcnA6yw&#10;2dLmaH2Mo6Li2CicSr9erDBKjHvoMJYs4IjkSIyUkZ4fDJjgCULjAjPVMzBrWzbDj+GgBuK5F1b+&#10;RGNszMJ9HlVX0B3BfgX+3TwIT/XX72bgEwfUlxwmMOpZcKK/5MkTeHG85RLLcMugTBSssobi1BPR&#10;prqYNqGPHuIvKEYW2vswH/JZNYNDSmn0oJN7GYtIi1W4BggbaaAbGysuJfikh2WBAUriWaCuR4xj&#10;mKrSGIC5XLvkv9h5jH1zeISAMuGaoFBoiMuwqIcZK/FVgWaHpNWOsr8PnYOzi8yB5CguRTw9EIXO&#10;itaizBikBWHEf2jr2GTufIZteU7plmb4euhYGRXRKo79ASWnzDqcdbIv3Mm8G1Xfh4ZU5VK/+bds&#10;WVZypMehs6tbHC9Wdm0INWdrKgfLCJChwKakqlmmNCJRkCtjmhoZNODSkC6rU5pRXxcYCBKxckQu&#10;njq8+ZJXCBex3NR/5P3JGcw/ZSxzLXLdppg7qsHGqayXZlZpAMZGDzP39lGCB6RJUtmpKFPzPLLs&#10;XbWs+vM5hzRbVFeVbcnDHIb560mjUeYqbtRES8rQCoWPm7E1u35yDHUJNIWD/ouHWqdEk6hNRZXU&#10;SI3dcswrud/MSp4V5gHCfUjShp9T4Lh/ljtz2JMP+5f4D5RSYRBQq8CO49rWNwldpWcXRCtKGmPv&#10;VuY1Vi1YyS9km3C+5aacVdYNNPtF6Q21fEktLwEg7LGE2E79HOF8ZEyVOVrFPl30cDXMEsrMTQv1&#10;Nz7ahoT/BkT2JrvK3vYRZMOFBgpzkEsp9beZdGIW58YqSz2LIXlP7ZybTk6pXc/psyCbexWnfZh1&#10;L4abtiy1bMz72HAT7DME2A8lkWFYja6bn7a6IXRmFcqDy8hcegJARG9XmKi/7gVrxrUfOoETq5uM&#10;fFjNqvSNPlea20UydKVrjQZkj3jo+3ByyJ8ppg2fW6yN+PbXriESmRWjNZ1g1F6ANtNG7vX+QxNV&#10;86wuTulpzQyNNhQKNErDLOvSldEkW1HGF1ld4/05OzNXr9iVi1ESNvgcOGb0G8PDj/DBzfHx2ebo&#10;BB/0gWPAGSPLaNVpC/iLADqWZuETR4AXBzEFpLopGoYAw7puGvVyXVSR/Kshbwo1sv4ZJVVEBqMG&#10;NUblOwHZI43YFPMzgjQl5g7pKHoODbgPmoUMJRsOy6uyao0bIKyvFI1S6WZOBkeLSUULeaUz6jFo&#10;SE3jJL68IE+TEPyrJyFoyYoHUjJnpgyt6VWN4pGI5GbDg3F2kT1kadbDIZBl/cmEqfQsDmc+fJh1&#10;/qEwMiy0MZxM82fJ/B/23coud/gakzc0jbK0oa034JixbMho5Ts6xyJOhupNvFDZNUPq0OaoKPfJ&#10;6QmGiDlKfIbJNZhlw1FC+QIeQ5Q92DCii80rHqrjLJezTGwsGjMxm6RypMT7pL6N49PwRcRPGUaO&#10;CbiT9SCpjxrPzhz0ViMCPGyQ0WJ6vVLmydAuijvtcJR7RkM3VFYqZOjRM3WWNUCsOQY7LwOo3oKq&#10;5CbBlrCTw/MJzFglE3tHlWQmnyno1CvN5jSfkeD/dV6HzkDunLmS5tY0crf6jYoAv65+66tfTRKF&#10;dIEvwBpNu+cnFj7QQcj6TTSJg5DjoI4wj/iLHZZiD08MQHA31WuclHJz8/Ly+gJHXOig5RWOFGdn&#10;2H1eLKjnPfrGALoAO4yv1KNOcIdxFc7GwQc+IjZ6QsN/9ujk8Sm8SgIoXhE2xd8gOKZPSFdzi+H9&#10;/4fAh6SM9/NEdgz18BwY452gUyzWX12yAVBOx4cVZrkRg9eGFbwR3zInSwKdxKLjgzk/oNwzQ3KI&#10;0zy0YS/HVGKLIwTK8T1WRHIve5mhPmiG1Aq4sq5gNtRK3Mi5KBmk4t1ulkxUvyuLJTJQHwcnaMSh&#10;uo4FqcscKo6uhNtYmRD8iRNT+CFneEJKN22Q1QhucBG+tnZHmmBEREmKDkBJuPAOrSDHiqkwfIJb&#10;7NpULzaZnMqKXdGPN+sjpsVYXI3YmFeGs5gJi6qUmtbDbfgwGFhsKtIXmsXYGJsqZ7yoslSDbg2+&#10;kvQuBxlUui9LyuNvem2mPUvCLZpQVSJEWHnbENAME1VLMdkNweW51nvkazr/Unqmv2kwZBQDRrkW&#10;rPeoDg9pwNgutv+9vr3By0fHm9u7G62qQIlyp5p8jIOy5SwCWvWAWW2dRxt5lTd8t5gpETp2PyRc&#10;csALi0i5ghQHmZw9Ru8YfaDjk9NDkB/nIh8dnxxugG0n8Tk9PDldHx2vjjb6rPmh6+gP/AbAJ05I&#10;ofpVpVHRri21P2ZsDOkk9o0dK6znyMRgl5mV1bfR3Ske7uM1NM2UvA+VlaU1YxgG6CmhzItYb+1D&#10;6s58RhOMtsOjKfOYvqTpcTNFEt0/yPeem6WHcgzlZmrdidlYCx0f5XOT8NPjxoiBZC3KTNifS68n&#10;hf+h3pLV/nRVrqBzYrm3EJZAp9qVTEa3kMVPZZCavmjjHKJyzz4LEoVd0V/EdrArzL8AFHJizRIL&#10;RdfLwyP8XRweLdaHy83x8ghLTE4xbgK8O0SgECB4hDGUY7h/eH50cgZMxAdYicCRAJTxRK5N3qBP&#10;BXhd4CTS0Hf3VTN8xMNuaU6mX6xpuOOvOZ4onvT4Ndj5eUbPprjXmIG/orRcukZzDfdTWJO76rbk&#10;oW3v06rVt+ZtpwtuTim0n2ffZ7RZGiKCXqEo+/4gfEB9EEnWBg36qN9gx1BxPY6+xcCdmJObSdx7&#10;Fq1Ll8LryjwcMiI7F0PXr69mI82MmDBlma+NiTt5OyrRefHlX4Mnr9Nq/vSalrYGA/LE2A5nMbSY&#10;0zS8Fbg1HOgUJcOB0jVttRI40+yFquNX/FsdLb9d3t2Xz/12dbc8ul9t7tfH98uj7fp4cXiyODzd&#10;8u/JwfpkcXS63JytTh4vjx8tj85Wh6erI7iHZ/yEq0h8xF7exyfroxMMtODDnczQCWKPvgyhirCs&#10;bVJuc1Gji1MNsoYeZTlYFet8nMNQj83Qxn5MySgaGiBGLC0eqSC+2ziw465GO0I9quIzhUqmTa8h&#10;Ma3jWM1krvs2CvSjxm91yuhgOolo6PzGBz5ec88jY+uvuOHXeiEHxWHCN3QIpVPdRg2ykViOog1f&#10;hzrTw7sqr1EUq6PZPZVDnjOHTeNXhzseioxm3bys5xu6UbnXhz0fYgrQlXgfGuZz2JPOEo4Jwwf8&#10;WanAxmYOTca+Kd6O95SNhtbUIcrKeczxeyQmmmDeMkSO2deMAeEvwnCMRqLjijBP/DmCf4eeD+7Q&#10;4WWsEF8Q4oFXGM+xs133qUus2NTH8AnX8x0d0xZiOKXhaa4z9w5NG7EIrCflFEqr3MBWweIQWZon&#10;whFf+Vc5KRkxZwTsF0WATSKjefO6auprKkSVsUY1Goryp6OX++pv4aoLHZqxntSpVGWdkjFO3PZX&#10;J8vBaDGfY239JnyUxofijpVKN1KV0J69WBAgy2uYOrNir7z+l0+UN+FgmKv6QyWgn6DZTkZjwsmC&#10;YnWAZZB/aPiMNI5nuR9tvIADdsNwOYbEsI5iebtdYQCAx8sf3N3cL262R/eLzXZ5jL/Lw7Pl+nS5&#10;xJ60WKHMHb2Wq9Pl+uRgeXywRJTwbHl4DDvgDENgJZDxiI7kanOCQ8KXm8PV8QlOCbyDr7A+Qljp&#10;YL3Gjo5sEVbrmIjfLckwtdkeBF4NQJSaJs8L0zWKekd6917FBBkA2I00+knLOFC8zqmUugvUhNdG&#10;N3IMCWJZiNb81FNZuMkYRxdi9Yv2vOLYTJ2hEpIuO4aVX5NFxW039V0NVZZmI9mmqwjO4ZBDfHgw&#10;BI/FKftuabcxjyNUJMWDsgVWVKXrLpgVXtciNmb7N3PEH4qu2y4TCwuwf/ESK4pwTriee6A5I6CA&#10;zys71S82SjJbDkcpashlKJK4r6zzIk8ynUAorbiRuIqWFPlyizgeIoS/bOepWnudhzNsZW1u+0Ez&#10;GVw3Geu6Rw/FxqhFc4ZPyTlUGIwrvwYHSt1niDcBuXV3jfqNdy53oteTsKwTTeicX8ZgHFbEYYgR&#10;H5yRYyyzbWaeGAr6TlJZIkUdsNnvbJdsYMaUIfe1NwMAgyvzYgJZmPgKYxOxOAowh34uQ4c4CNrj&#10;JLiPh/wsMUJyeIwPwoJYo7dcYwjlGB1kwCIQEA/X6xPMz4XuxsnpWmy2X6NckUUVmVIdmwrS+JRL&#10;W3WGFeUzjDdlu+och4nysmvZWKlsuK9DKZe60E3VD3SdXPFuOLC49WSUqIp6DzWufdNL08Q6/w05&#10;xkwG+fyYXhqz+5oPIFAfbmeZEuBrrNcsH+2jxMx2jRPKbGZ88PlaiX5B6r71/18vnTRqJ8K8BmOq&#10;8tNU81aeEof6zsKr0SbQJibb6W2TPWwesylKsQQQNhiVmq1KP93eYbYEPkvc4MzT7WLNSSKrQ61c&#10;xmplACK3meUNoRAH6wUaQsuBgyf8rE/xl44kbhBbXPH5dnEUIzPIM+bxVAaP8hHGkI0/I5oNcqjE&#10;6mTZ0TB0mu/Qfod+xDFV2d6oDExp5KYNyRs+LJysSJG/unV1PixL8dnBFltWu6buuUTrZSbMYrXn&#10;aCk3ben+WptVxW81+mMRxKQd+XQxQYqjIJxdhb+x9Ig38MP0wb3QMwZLIooYgRcmxl8GZniA9lAB&#10;hsiVxTdK8E5AtPT358xrpBzqaiO+oeBeo5SpBnImq33aks8ChTvZK6lZw4kNMZKGTTDFNLNOaWy2&#10;DQN7cUNRbDjIwGegHJ2bos4UYTHgFThwe0dAvN2i18wO2N3i8PYAnzU+uN9iLGW5AbQtVhvCHMBu&#10;uTlYoTeNz9E9TsiEa4C+8Opoi89S6Y8x3oLe9MECQ8mcccYpjhVnGrxQa+BJUpkXgrkZ0YqtBqMS&#10;j48Csj2LxY1bYVtquN9Am03USGqDNAC5rFqXHgFjKMaGKp894FZxCKZFWP1KjUJ2pnDetGYaGCpG&#10;LSvz1ppa6sgdHBju4FYOaPMgBUiKu3tgUw+0l+vYeKF4f7H9AvrUK3x46mjMPwz0JDgO9WGmQRI3&#10;GsQfbTDm1WYerV4DZR6KZTtRY2eGGbOmOJANYSrDJs1QHLmgnVRJf5pkjWZK+a1RAkSh4RCysj3m&#10;bLvzpZzCdu6ZXHn4WBtwjuqWUEYiCceQU3QZkcLcQziVjIVh5g2eYYZzBJxCj6Hu3FUFah0PQ8sB&#10;f/AisdsNPEp0iOARcJUzOsg4Qy3O413FrO9iY0N0K7yuVFaI6foydpuHFREaKsE+CwPcMI5C4U7V&#10;8VuuxfAV+6r76E2TxvA6xMT9cxti9NS7rs5O6MxSM8MZnQq1CeznVHR/OAufn/QQWlEespuMWdrE&#10;QXzUTa6TBHaKQKS+tv8rnX89KBzqzP5CGU25Z2U/Yyk/49f3qVQjPqGhwKrBBxm4W+jcvWP4zSfK&#10;WzZuwI24glhkAWQ0GnbpgU33q/jK4y5wxMX14gbbcx2stwAx9li3hwt+sKUS2u3l7Wp9u1zpc7fA&#10;Weknd9tj/C03C4y3HN8ebPC5O9jcbDcYfoGfyOnWDPJyJjvnVYTiczAF5WlwIh17gjNegMquGk+e&#10;r/2m4tAB7mJbMI1XcEMnLgPhX2yoVfbUgm97A2jnvlQ6u0TbbSkN7vUQGcqFLI2B4u0C94j4euSE&#10;X+tC72JCkYlsHiu1daOc+fFsm+h6IxbrTcl6AUUmK3GZbGDSCc014aZHdehG2dqxDc4xrFs2vKoB&#10;CCl99F/JJZwookEVaxL0xPFsZI4PGjZVWWWJIW7G9aJnAgigUfLNwfIGIZSYgYCTwm8W9zckWVts&#10;8dDx6NyUrx5A0NJ1fe5ivzjkH+wDQ6OJjbAMihRtRRD9od/cGmVEa9g4D3bzHY76LmvR3zmNMyrr&#10;YEjj+7SJXWvPGRs2PMNI1xhsNcMmRUYzALfTTZ7vbO2EzsifazQkUI8H5hdNg3p8/iBoxhAcd/eL&#10;T1owJk0T8+0K5HZLmCaPp1hl0fgkfKGsATHTlGFVWYxoCYFXLfg9Di7BOPCG02LYYkeXGVG/wxWR&#10;cb245wcjQoN8ZNvhHqe/PAyKNeQ+h9q5jt3l/r5+je01knAjQ+JrlSsHBA5+XBmUplsrJSGgLhfR&#10;E9AwbCGmzCnLQ2BhHgq8VAUZmHHEuY065kOFU/rcqKp2n8VD3KnWSGCsH9Ufl26Jx1BlCTiwI0HG&#10;Ys9NqAQnZnFxHtVdTXZ84jAz/o1PjMTrSDO2hBiTLn+j6xDAjdxY7Ge32EZwO7kxRKudr+xMIA3Z&#10;mex/2QS2X3EAaIgTcoauZWMagkXqitGwAYIGU4UCbKBjW/bGhtU/ZsSHThb8Rzg5WzTRq8Xd0XJ7&#10;jDHAxR3AUeMTZbFqrO3lgoOYGpJwoUBh7MhQDiNFTEgTgQIK4wOEjUbECEUKB/EF5ey/qoICoxqF&#10;yGg+yjUT1hlwAhojl5JlazdjM+RJm7NCiwDGFuqoS+JtCQBLVC5r1CynhjRFtnFQFLp3byKH2D1E&#10;7Zq412aMzrLTu7mUjPgmqcgutEYtHxZwAs4QZrm9W95gCO5gdbtgoPnmYHW9XcCFjCcIQK8wi+tm&#10;u7y+X+Iv7rH2CSc9whPE1/ATcY+ml15iuBtFDdxIDEUgDg9xZKgVFqiZ1hjhPBiNsnrwytw0iaFo&#10;RinfScawyhZcY+BT6pGff3YI3qcWU2lKNEnn58WFGw2kSNZ+0WhjgvEEmEZwGLbhMphGCfRE3sqw&#10;dYpF+EFBhMBxHa0XWC5/uDrYrJfHhwePVndnq+3JanuEOOES8/IOsIP1BsFxzqHGboZlj2LiVMwk&#10;A+TqU/YxJH7pBzib2Cob8ykihlTnFxVPKr42NXd1bJ9iluA112Wo93iSkUjulcpy/FRAJszVvfhu&#10;xooA22EDjlmHRKFe530Vqo15VCgV7nuWbAkqTwOTugZDhdhpOaIf7756+QoaZjrVAo2qmtmCzMU0&#10;G09XkW6lGnsTXIF/g0X4jDvfANriL9CNw3GEwrjR84PyK+6Bg/EQOIi5XIBFhAXoNnLyJISSAvAs&#10;N3AmE5zbp6EOZJsx/aPsagzVimdu20qHrw9weASX50uXGszQPyViZJvfmoKbzw52++SQKckMHGp+&#10;kxuMhaGq/nozSBZK6Hk2tiNpr6JbwjTlttvrblhsEhtqLGnkTBcSGIcptDjrB2h4tH5yvHxyvHh0&#10;vDxDx5mRw+368OAQswkR/GOEiJfWVmFhSrfMKr6LaNwAv7ETGHYm4ZJ8QqGWKXeX/ZTG9xGpHcoU&#10;d4kkj6Y0YGnqb+FUNWb5WQ5J6Fd5dn6ucaeMYrrPDviobYie8lP8k6s3Y04zuu4MRzFrRkcbM8br&#10;FxcXt3e3aL2Up8FlNBMlU8qhG269qicwYx7CzQ3WllKqCKrgw02S2GXmoiaWxq1A4p4fHDMQN0jD&#10;CQzoVt9vb+7ub245n4F5UgAKM5eriKPsvENemrYpNRjWaxbRCl6NcmPXOl9j3e6bGZE99KeHtosP&#10;zf9nl14doCbkHV2xV69eNVKzMfacD7z+h1/7I1PcnIwu1JQ3hDQ4yVYv4yH+ct59Oq8vfjrgSeA4&#10;g53b7AAgcHTG9vrm9vzq5vL87uaWbf7VzS30FaMOAg7cYdQHm311XJN/ye4N9Fjd6YPD9eL0eH1y&#10;fPj0bPXGKfaDxU6H8BC5tzGChwKmpn1jqL7CQBU5fSLUJddCdYnS6eV0rKg1lUfDwYF6kbYIScgN&#10;jMy7Hnd87UBamCg4GPOpWxeg3waW2Fex22BKZpSasoxxlldAc8uWyg/SLPobY6hfu0UXytzJLHHV&#10;Rc/FopqG4ywmieMq/StnpWQYlOLgCc+lX11c355f37+4vL0GwPVX3RPtoroKByJ1zpiCpQB1AMry&#10;9HB1crx+hD1AoCEI3YSRdA1bLALK9WruLTXXS9ht0KT+p1o3dWy+Gnb1vHbcWIhTxmKPfHUhLL+l&#10;5raRePzaq47SWwSpCBW32wEapb/PbWRVA7P1h6wq5uc8Z6YKcjUbo470xU6lHoCO66vrm8srtNNE&#10;hU3Zwssvgmk4bvudd96xFGSPSWPpJOrJbtYYR52F+8u6UTHF4VT4n2O+jPHpg1FlLErm/v7oPq/R&#10;Oz7Atoz4nJwcnJwsjo8Xx5uVPycn67PTQ3w2m+Up7k+OsI/hI+xfg+XLWMZCLzFm2vLD7KkLaSGa&#10;VYdU9U1xNCwgsfUxqJORfsLl/q8cVaQQlIgnysT6Z6sjIqddwuQCO88HKcpM4pxhGmPpFgiOvrvn&#10;aEzzrulX71soPzS8YYkNk90g4bnYQrbGPENu10jf7g6d3/xBlxlf0RG+vj/AB1MRep8ILOI5O9H3&#10;BEaOvGgYJZnrUCtMqkWpJ/6qGzv1uWr6KV97iinyL0UMMxl9so+2jFbBue2fQ/PKg3LYp5R/kDTV&#10;02+YoEYLYyk7C6UqWvBZ/Hqov7JzTdtBB1Bf/VfaLDQRqOhXzFphmwy3LoaAMZyCQ9Nw/BzW4B6u&#10;sRHj3dEhMrxer66PDu9Pjpb4oBnHB2H0o/XdZn13ujk4OTo4PYZXuMTfs83qFGv2EGQPbzEWG6DI&#10;shVgwwLD09BQ/cQVFJsqjJfm2j1W3KgXTLuqDpFYLHcPldWvikE4jRHWLmHWqoykO+VUKNyVLnsu&#10;u9KOTGcdvjLknhibEcSqkm+cJic2INrB5Cv1/OJQHvATwcNtKAxn8nv+fBFPjKyxPaw6F35CxAJr&#10;ywet5XK+WOJX+smBiR0c98cnRuvYVFBfm970qGoN9TBzVTQojaZMmD8DxOmsz2/ZVHcKdzTBDG2v&#10;hXeFj40dZdbtCfRKltmbsWhIW04stCHghI8iOJJ5WlfRhcSuVMao3H4rvUU54huqoVYiFeyb3Hlx&#10;PyubQegdaYppVNzoFbAI/QYOYkyZ4Ajf8Ahrj7GKqiytwqzEDRHw/mjFz2Z1f3y43eCzvt8c3vM5&#10;btZMgw/QOE7djYXyqX86asmDQDTrUZAlmbSfiK265AOagzIGvO5RCNmjMjTeWbmzovthoyg20Vzu&#10;qB6X3AY0DxPncmeycokTaWr0paYbZVHRwsEuGGZa5l5TkOmU+1ZDFZzPyfaWu3wfHC/vj6EPy/vN&#10;4g6fI30ObnF/vNrig0G5zeL+aHGLz2Z5cLzgV/x6ggaYi5nLbmCy2k40vf7pyNBtR1sWzIAVOc89&#10;4WmIR1NYPJpyH3CRMbq9mdK9JivT3+iPks1ry2vwYU92zSeT9eUKNpU18TBkoKH9m0aZc913rFET&#10;Z90VzfQZDrJEI3pD7sXcGeJ1RLowvQaj3fzKRVYcQcZgMdaWlD3+sU87j1NmJxq/QpUBjgdHhxh3&#10;9tAzetnwMRfY5RM4Kmc0ZtSODL1JIfhT/1drwCiXY/95Xvq1gUKUJzQU8EkMbjCc2Iw2Po4ClnL4&#10;B1UjafAUf3bq9059zTkMTW7n6+MJuPQ8di9aLTdHh6dHK3xOECHh/ITtyeGyfI6WZ5s17vH8GL2K&#10;eB6N5UG8skaXggfocOANrWeJTUyx4jVJffhrjfoN8U5Z7gN5U2nwetbhURpn3h2mnzeZh/NgSuwF&#10;c18jQ+meYMoiNqbrCYwRTownHuY2LmsFjfr3v96Nolge1u9cBgc1Er5kG1AQCuRcxbAgIZCbQ3FF&#10;x/X1zfnl5cUd5k5sbzG2EmN8WHyl7mdG96711ihNqDHcs9jbeHV8hKZ+gXNRoOYwFaCndnFqHBA8&#10;MaLBLZ2atRVv9YZNsiRYzbTKULwmMdVbhJNrl1m/KlYoL13DF3plVMP0sEkw0owHSxNo0nVyhmJj&#10;92scWOKeu0TuIrLg8FBbYIlR/IttkYLSrE+J8h6juNwoLhGMPYoabFXdrUs5W0U2uirEsJ0MGG/d&#10;3a8wHKxxYWgRx+zSZHgLutFg5W/uMbCMbY4QfsFYGxrgKMzhC6YMn95vxdDLUErtE7zoWPuMTLM2&#10;TuHvfrg8qZzD0j0CU5nQm143VbdG34o0+8sKshCTHtrRLvMfstHNN412Aoxi01pXCM/CjdfJGauu&#10;RlFw7hJGUdAEAh8Ujy2CYO+UYHJ+fo5jZs/OTrDrVUNh1vkR39CEGmJ7GjxoXKzNaYQgnMOYLI13&#10;1evEVc+SL5NmwMQyqyZ+EJQoZberXXlVuZXJQZ50PSNpEt8fbt+t8rVlRo08ndBenmgTc22lqvvQ&#10;EzQcSIcM7vvQ8HppoCbZW8+Q1GQ447c2Kauoe48b7KNuxvV6ZOst58n9DTlhlepTtEQzTmtMVmrQ&#10;XNwvOC4dq8hFSuqj1HCjaWPdR0a596J//2q6kf4sPPkf591G4p+FsP15+OBS+o6aMERaiUKhG4zy&#10;DWSfdQ/3kz1l2TBTpNmJbh9G7R/JA4JYPv8iWMj3i05ag719P3szSdGFjClZCV8qT/wNv4ufFDRv&#10;mZaR3haaoSHZ7XjMKDdfBj5xQ0NJzi3/mlvRpjXT1/zQvH2YyNMo5PBF5Olmadh6Nen3JGDUi2ke&#10;qtlz9Yev5IZhtL6ykGgKY+VlBA55gg7iJ/ircRUGlxFI4RMEoPH1iNEVfuUH0xUQkuZDrqjGjYgS&#10;Sktk0mRdQvlCzOB8CAN0pla+/56gbxWaEYSdisy6hnvZ8UCygR9SqjCa1RSrp1ROmeyPVpnU5j57&#10;9EPFGxbR6I9z64mpy6g3iOc0kqxiwrgBDZ4HgjSAGiwZUB6NQuZSxtFwimJprWxJRGc9sxoRCblU&#10;mS58niJtsVXt7/CueaK6ySXgT2WkKFZwxbwyGeCouTZ4l2vb1+bxDpLqrpR61xEH3GtHSdCmASUR&#10;KfdQBuPicj6ZY8rZnMzJRjFuxgL9rvMcteROLvHCjOcySsxwwMl0RrlFqrZq1c4kNbTlOrpqhSou&#10;NdZsAW7lBQ8xgiQIJfNgqNivJiLNsQZJHz1hhJovaj/oWPfPQIfmIBbHXH59c1kQprmRWvPceDHM&#10;ylUe1YH869S7OU12l2fSN5JtvvYz5I+Nwkwh42s8n6/UlJL7uex9J2eqWo00S3Ugro+VtWcGwclX&#10;kKaNVpDmPPWDgcY8RXkaxxUcCGUDFEv0iiURq+obpbscI8ACtaiyu8zuFKN7gw6O/cQ6UTEmrMTk&#10;am1lbIaJb1LNBhN72Fd30s8YkVqe3pwyN2hSGr+CQvNiO7U5Wusj31YsdnrxPf/NFLoJmcGIGV2U&#10;CJhhSjTRhCqtP+UFofbwFTdUtZmbpMI8d120hrBBw6w/I/oXdGXtDw3BE66YLJKOiYexwRA/dZeS&#10;gLyyY4m3Lqn74sfYnfbyiJmLZeDLMRaWWI1OTVJUh4/nIUDJRlvfjP5mQuaw3hpi00yJVo+MIw1Y&#10;+PXOQvvCqzQ0WjOuGK+BgKOvJIIfEPosMXz785H1FIaOk5pWRmUxCSUEHqOzDo2PvNmpBIbVejI4&#10;t89h+JtNM7bk1BkZoj7OHpdhRM+SawPUaFNvY1kxt3K4P1xg0d4Ce9vgL5czcwMmbGtzgCf4YDo5&#10;nihBHB2PkWWtSlYoCFmXDRqsZ65FhhvtBIVwZQQEaET6W28Kt7NWOUOO3qhLv8V0H64wU9siaIN1&#10;aesKTTPK1m4zaESiUpzSWeXSG1mEi919aI+x5QWxIY5dz2YwIsdYqqsPaiLKhew8tCb2iEE8GgMN&#10;Y1DAkusmWg1SdHRxTCJmw2BYScdT5IZhSJI3K6zi6JLQ6cZyPMqMC5XUB+BgXPzVje6x6LN5yGNQ&#10;sPErdx3jnFbcQGxVtWPSYXUNcBMNtvZM416K4A2H+yKmM/xIVfDhUFO4AY1Mch0btMoIm9GtYcto&#10;Y+bGadQ8J9q/XtrUGslqOMMxRsAKGsbDXoM0RJ8GwRtozmZltsjo4q8+4thcYxPjgdoELz57A3NP&#10;2WqXS6ZawDR1H6HNmGcjK1AJro6f7J5hM9Ue9nKUqdet9+VCBi5yCI97stdLDqC+FXcv/kmOYRlC&#10;ceCc6eUtxHTcXIcp2pBY5RvCTO3UKyYpa4Ay8brpk7hOT0/xBNaLpkZuYCO+cHN46bnIsH7rq36d&#10;5+3eWjGXsNOMyjgheE8E4YBn691ZdGJX6iWQFcUPsis/U83G/AKmS6TbhmrdcIl5CGUIQPmJa+GI&#10;asYRtUyNhsxUfP+UTSYNpjSmOFGFEZxyts0rozQ3vB2+O1PT5t2prHYqyc8yAYiESUrbh30RyB1q&#10;45OBbZjZKvnikOImhXihoFi+ZDy2Kn6NoX6d20g7xyPGNVPYr3SBCgxaSxoNjvcKoGgsUbZqIMQz&#10;ZDu6tqyBnqx5gh7kkyvohzKMLPiuxagrUjVrCcsehYMgDB7iZrMRK8RxY4pEouJUYdOW2TgFiPsA&#10;pW17FMj0UHQakkyPalosvD93SokbNRiCWi2010eWPz2qVPm5ipajqkssivGxsndPOBkxSapuApdv&#10;5EeM/tRNPArvBJlb04YiaGIOtpNRbTdnql7t6FrNw0HDqGwFJjjT4/TNr/uDzlA0r7dAc/8SnXLU&#10;b2jyKaqQDufLrdeoaNRqplUhnZMxZK8qO2z4pY08N3hUdw0iDfxJDLbtDg0jXUGWuGeoj/3wCLdE&#10;3DANH/e8QuWWIzsFLOtDIqNieSy83NDpjyvjnejJLUNTuyFzm9dVBSORDElPZL3AQZmux0wyf5Ve&#10;dTExDQpY6RvePkjDRvKsLZOdQWWYo4R6y++KG6GmRMWEv61hDmnTu5kMZeX8jTuZ51bEodYVTEyT&#10;QMtxUPVcKHQQ9Gme+6t/xU1H8KDflarZCxCP6nxT8QHbHyS0knhUAfbMaAYHG5kNMxy19KEbtScl&#10;O5PtD9meK1GqMNutbsRUMEehlRJ67gzWwrfQ8xiAsULQRDS0/WctyYjgatsADBBmJTtIcUXiqJQj&#10;09F5iu4yr4C2UmuDoALn7gFVfGTauC82bN9QQzHIpaF5iIZZZlNQmPmbe0NmtDBFZMhX5U/hAAFC&#10;2GXG8QsKKQYFuC9f1SnmaQtdLGOnGs0lGAuIs3MZ/csCKOoAdsERfs3uIelMHfeQdflUi6okKLY0&#10;dillJ/NIE8fHdnOhWWg/hXVRkvKcKr0lBbLRDs27D0YKe01HvmqneyfDs2IMNWrn6zsTzCteY18p&#10;twbIm9EP/WqF6N5LxY382lA7CpFNGkOExTRW5SF53RMHk4qUmaM+rEAjw538FBlKpn+haR7brMCo&#10;CaflcmzK3ZFO5Wr0H528dtq68TLT1LDMLkbXyml8sFPlGj3lmDXJilA2PzyKuyhx0WbN0K6arRp0&#10;UsQ3rO6jIxajB5yBge449gLFUSnrDVCnMqVg8RREjjbIzUOhsGrXHB4RAw7cdj7OtuQ+agz6ajSD&#10;0yoZNfbghirDfUaxDVogI9GQQeIYZagyUukucaeaBhtjUCpKAjsUotZoQByu5AZJLNRwAc9XiVVA&#10;BWiCRRqWKOfAhDrRmy8jBrFkhJ/otRo5sxYmtlMb695m3YkISqBBK41HaVwm87xhBeTMKoK47d2q&#10;O8hkVDc6pMiI7cwPEe1lZYJN2VMMFvXGpirTbPMZEG29GceTIbGKGjSIz7ghNzppMc0grxgfEuCZ&#10;LhGCUntnmcTg5XhrZeXt7CgX2qD/DFj7p31A0+MzYze9dVkyh27YpILWBCUeitFYaCdOitKTSRWk&#10;qoNjPLCIcqFE8LyG2njqkU434mcwbD3yyInmQdoyTgbODrIYJznQQ6HESgWq/ec4eAQE+1ONel9j&#10;KxPBv66iixjKjOnm4Igo2adV3zNZZpNoHkKV/eLMrtH8G0VUffWwyXmfKgyFYgjIN8NkuTgbuW9G&#10;ZV0oH6ZOTzKmuzr+XW2yvlqskmCue5NJA5rFgxirJ1sd+RfRU2KUkPIotVER6r8bwoo70evNdLUf&#10;MqSpvZPieTM4Nm8v+UW8m2OmWW1mmd37cc/imnIbbWw0tqn+8OuoOTyUkqn0pbj9RpUtXCuY62Lb&#10;bOgHYlgZMltkwgSZbIF6ZNXUC0MsyAy13lHbpJfCjnAU4XCEmo4EaJxzU6jAQliue6p6N0qrMeqy&#10;MAAHiUvLG5GXr/3GelhTW4g0O9dX5uoLBEj1s/+ojn9+gvTqa+tS1XLmDXvN2+Eg1YM0zLwySdp7&#10;TTRkGGqyzTwZ4oWFm3VArxgL8JM6KUqcGwmltHydf9G82nBmBTB5rAiPli3TajTLhsMjzYhKhKW7&#10;5U+sLf0lt5pZxK5Fgz6jrB7CYk428Ws15wnhZU0QhQ1jG3HM60CGxpmUmdTMgaEmTNmR4EbpbRf5&#10;yc7ShwlkIGKIG5UH6XyOdFP/4xQUE2ltzByWFesn3ag6HoHoDYrJqCQkWZEMSX9Nq/hrpFCVlKAD&#10;gjiWIrZyj82s46rmUXIyQ7OvaNN16aYqCCstf6GnLqtqKJ9hqyuSa6T0ue6unfmbh6JUFzPBmIgb&#10;wZDfMgMtHmNE5qpE60JzlTNtTb2cLDspLtqwlfFrlDNDVvSSDeZn5V8z5JGH9besNkMVUt2zQudG&#10;uwhCC5nC/ZsaOfHzNLdybhcGeuVjLLAqNnLf0z6H8tr54hTaZqTOFifTbbLdBxBtyzLPpoLzlPvX&#10;XLRsfM8KjiYTYgCDMD1Dat/Xt37MZ8KLz69kox5V5qaa2YNBPrbEQMMa02wk0QWpFemM8p0m31Ct&#10;41f8yzBZrAKIsyk0YIl+QUynCOcRmendLgSSDwPpokulky2/sFRexRQJp+d+nAxyp8CGupUrqEIr&#10;lAgrRQb/akm1CKltADZshpZE41Ezop/LU2LKvBNwweRnCSVcUHiIl/hdeNYtQikhJD4vkWhxvgQO&#10;UQQ+WoYhKpx5Bk0/d2EqspTaEVDiVdmKQoOrQGJH/oJfTZPZ7EBT+dnYWKIwV7ZUU4FG0TVUdFPV&#10;xjImZJ9dVyV5KJANIWlYVINaDfBlCHNuzcPhV4mzfCZSzyi8WSfacm8qh/lmyEjKw4jfUDlH3xVJ&#10;DQeoroDCq2tNarGa58G9YW6TteuWfPSSzOSQld8qRIjkSoS6ZsFmU9BGs8hxii0bZyyex1HYbFs1&#10;GJKVyaMcOOkZ89sQwuZJF9v76+3N5fbuElu04/jwg/X1dnV1v7xCUB8n+/CDJREx4baeslSUI7rY&#10;EVJX2cRDwkn4TywfHORAgnZn6jARoAvGa3oLKe+PV9icskL7ddyIfXbde4FznOTLafwckcCAdoNo&#10;9Uh48IRjGlzZEDgVg7uxTgdUaTChv1GYJ0IjSe0sS+FLILzGYD0G040yuY8YomHmijBnNz4LVO2h&#10;pZYVR0gjHTcgOUGDF+oDRBOF0G0XChD3YgykjinEQIBOdseGbjgAR5wvKQcCUvvoEQOtcsHeb1jl&#10;4p1nOvhLcif3uBU6twDW3/FqpnhIY1pDnJ1BlmgMeoqHxFXpiupJAYeZ5BdHC20qqK8x/laXanTt&#10;0Kib25Zpla4/ID/uGq/xnwyFFeOmYYdLWYqaWEy6CVFPXlGJsgZMw6pH68MzLGTYHNO7D3jRBwhD&#10;xR67RnPn+dn1B9FhM5+iprA0tLAJ7PR6ykMIzzkSjgZLL4av4AkDSdio7pYHmwENbu5wVhSOiMJD&#10;nAnFD57gc3uH0854nhQ2KcOH+MjTghZ4Ea/zPNwt4TCAIRC7OhcZznoU1tUFDSNEpJTPkGfK8wRU&#10;K+gMK5SVEgx9DQNlNnvf52wNCrKlDDpDY2sEIShwstzpzvmoP9LEN7OmzWjw9E9lIK83FlYn57tS&#10;rlGmxz2UXHdxLIcU8ismI7nEHWpn+M4lDsFOkt2ni7c/T+btZf98/qdO2Yhyz7pI4qPms2cOTTLH&#10;6DI4WNVt9c2M1wZJemPK0qfGYm3eQ01SXtrnigaPe8y8owtAULvD6eBwBrlzJ3aBPbi4udcH9/hc&#10;3y98c82jxHFe+JqHhfPFxfUNety84WJaAihaJSAj8LFc8ihdmXkLH7WuDFu5C9kgkWHU3FfwRXTI&#10;f9QrGdFw7y0anYOPFdXrIiBHYZztEBlVeoa/HPvIQm1AFvmzBxA7NSgHy1c3JqYpQs8zY/2ifxLf&#10;rBgm25VSoWWeaQ1Jm0KnF1Tpq7nksbLC27p0WcMmWsnsj6MWykqXC2qU3r82N6JhSq9Gc872lu0z&#10;iq7LU1NX0Zo2ZfNZfInhpTqNjPYEjsxey270XVe/URJ9zfjg17OGZBZlETT8z3JvXlfKzIT5OnrL&#10;mKm2UPlbPXKHr8Fiqtk+DJ0hDruGdYwLwwN93CqVWIZDRw9wWNX1NRAQrt/iGiB4t70EIN7c8y9Q&#10;8pY3l7d3+Fzc3OIrEoRveICTSHVDt5Gz9qBcMTDDkCTn1/102/mGD5ZrAxZKpqIFBFlvZlQcPzVO&#10;qOEsFzGqKEo58LbG5xU1KImvGjIbRYR56ZcSJxLJ8YSoZSdZt7KKZ3AZ4qAAyLVWUTkrv6IBE69I&#10;aW5mKuL8pzwRG4zqu49FNGn2t97XyJz6tkcH8PVynsLEBqSygJoGY77coXD3obPRh31ekXpPiU8C&#10;0ukoz58/x0bZmm2TLyqeS2J2/LTRI1v7KE0yg9KDLkts2LEFeKHbywO/bwF/PEkZMMe/PFL5Dh/2&#10;nfXBOcvdPRGQHec7powONQ5lXuBcZna6SQqrzLhaXX0xpOpBZp8T53ZpakljKS7I0IzlYFu5HHMU&#10;pRkoBZ2mtq9tesxIwFRLa2EnuHT+jrAzl+x9sLkL6ZiwUlJQ5nuW3f+qn8pbbcfUI0ulMTDNqmNm&#10;grTTFTdDXItCRMSKukGqoNsrOnkKbcIpZWKIL19j8Chq1UXT1BvLaNgAoms92uY1bJnRq8ZG6tc8&#10;yvU6INvpdljlZ8uiM/R+rHAcambQUO3XPggleIrEGgcbgMtYLgMALW9NAZEMLWH0MPRdLAXSx8pa&#10;4OCLFy8csreGEA17qI8gtCLxFSYbDRg2EcorlIxLGWLv7fXNdnUL7QScXW+vt+uXN4tXl3f4XNxs&#10;L29x6O3y5g7BxOUtOsjxubpDr5mfS3qLW3iO8CWBnlcAyvj1+nZJcMQB9Wwl6SJwUQjDr32pDEfr&#10;B+wWtTu9AMtbVVZ6GWFIBcMpGBeL2HH/8BUighdyxBiCjEqctEQFGbHaXLnQ08LHMISCMqzkRkw/&#10;IavYvAKb0V5j/XSAaVFTE+wuqnUlY6WUVX+zoJ2mMKEOZgZYB2ynIUkxUzhopRTouNYWghL7Vw02&#10;0c9nr5IBCGw9FoF6RkjYdNTZhRiKMrCahy6UN1wghDMvuEoJf7UKRuP5sS9ZN+jX4KPrno1txtqz&#10;CexChDLQVbe30hBXWfBTjUwDhN3EVfPHUIISZZXwAjBG1AxgWtZTxEyBS8Umm3sx+qkKBk+6MaKp&#10;bqWL62NFzA+pn118G2qOAE4rc3o+oBaAkVflA03R5m/8xeNCCL8I/jyxF5N7uvah6nPXcuZqKF1W&#10;u2HDKDFY41156jea6bpDyVWMowPIiGVw9BhX5EQUuo3lPKC7OBUIxsThaw65wIW8gW8IQMQYC4OG&#10;0VMGMziqLLKGDC3+6U5Oj+HjlPbL3vSGWJmR0W/NMEqWLxVXVjmxTDFfcnmMfSpaEKyfKhwXJiBb&#10;rK9sJm+TP7VhEMFNpRsLyRidRV/uK8nmg2UdDCnMcTXdQA41qiHDyqObsgpQLBr4EvXX0oVJC131&#10;pJv0YSaLk24nxP8ypaP2x1GU1FhvZf/94aq01xujeLHXm/9rJMrN0v41rm+Nv2Fw8OkjeJKtXgrQ&#10;gzOZTTbRbAD6yaWp+DpGQ6uWDRcTAnTFNDE6PlRVhfyotvgbI85EQGAcu8a3GEfGyAmecxz5brvC&#10;X3SQY9hkCdxkCDK63gRTzSCNYqDZxZDqpglDxGlMTrVo4E9fZx66dkbD7Ar5dRtVLhQ5izMN9wyU&#10;+blNxT6CXvSlnPHVBMgBdAOhlGC5obMTSkDq0OBzoeaPqApgLTJXuYMEpSNsgq0/O9GwKyJKUKXs&#10;+eo+NQ90omP6Kq+i/RWpu4fdb6Qb36AzxkcnwxONiWdtNz2SY7aFKbO0oIvax/fRxNY6lWL7zOkN&#10;BFlFcxFNcY0m+/V8sxNQmjx3pleCOsN4z+R7JcsK0xijZBENbZeVZFc0p9hFz4qdCW4UKERi+SX4&#10;q2iYnsjA+yfmxG9T4vSb0nuTPi77mIAc0SD1rzhdKjxGzsT2VJu4ibk49xw2QQARO2Zp8AQjMBxC&#10;wRP0l+Fd0qNEzXtDft7+Yp7ZQ3kbuM0vV2qYVQYyCUB8tN1Zs21dzkQitOHl5wKXfXTRIldWWcbI&#10;UD5/HlRtEojgebHuo62NB5oVwOa3Tz5O09QdIzIxPhZoEuqpwJsWLoTysIPQiz51X7vwbdOpQV65&#10;DTBWWWqix1Wwkey0hQdV1rm51jOYZf18aBE/g/S1RfwHL6rB+vnyFGtQ/12MDToLdgr+8BdHieLC&#10;jdeMyS7KDBDFILtlId19t8ZgHO9ikoNU0/8EMnNXF6JAbPwP0ODBPYLF8BAZcWOUqHzCWSk9Gq5a&#10;YT875hvinihZpjhGnF29Pm7gqSmf5SHLLD2n0ZZ2tM0UEqm5EF6UslJq453W4dp3KIT0A4JOzJRK&#10;HFnZiWuaOz2vXk7L41F8MS6rmvKb1DJFLTR7WQGactKmPFDnlmmwsqinyVThuzvaoor4EqQ6h2LV&#10;1YUsPdl4SqnXK1dkFJG7hzFvhl5tDabqBh9uatzXUmdby7UKqA7qO4uS8aF/HRKbXMmCkwL9ztms&#10;JWXQHLWIjqR4uamsvjYImL5KBmEgAewuzm+50ML5+r2JKszT9hkwrCtnfq51LmJUjadoaOo1Q+rQ&#10;zNVZkL7SaSpuY8dzGMKTJ0+QBtNgsIO9pCx9xl/pduyQVc/Z8H7CsUK+nfpgqNaNwrplPnvYNQIw&#10;PONnsV3zeAqmgDuI+81yu1ltj/jR2SacJ0EMjY9PPgst5qqymLV9F4eshC9wfwcPVvtPHfJwtANO&#10;QEfRCLbzV5wlFHt99TsgmZUNDBnXfEPq4ws+GgOxCspTaExapmKGmKdICS7j7CgSE6tQFLHr2N0P&#10;4UmCIREyMhZxdKNjQupsAxahSu/3tYuyCp1yh0LVFBNKUC/Mrgw0UB2iEP6Oyt6C7V5PktFQFQmP&#10;rftdQyf8RJTbICiyp42fvxjHiyCwkxdbQCxh2l4hrHxwgA/u8ReHct0utvnTrc0I9IhuA2aklpXx&#10;0J47DnQFf8vfHifdCvpptZ9Cc+a8K9LUKNcu22dWjNE0krKvyLZ8aktaRu0aBWjARV+7Hd20H/jY&#10;lcrqDZtkssff7D3t6dho+obCKTZmMJl6Rc+bHBpb7vKpYg6IqfuiVyVUJvAKHz165Di7ssrCWv3W&#10;V/9dVgjcS1HCQLtoWrb/TBDAIr4Cnyg/NbfhNQJZ6PRpi7nYl1CfOPAMi7pw3A/OwOWRuKuj9fIQ&#10;R3PgfJ8YDOKBUHHk0HrJI4GO1gcnm/XJ4er4aLU5xBihsI/m0KxQFPuk1jNibn4Vsnh/1kZNZQDZ&#10;w7JJiA9Ux7TnAgmoMnACmf0oSXpollZYJhWO7ltmzsQ4oif4K+fftMkz8a+5UqJQb6le1elVz5Th&#10;h75T2NPIRh39dmFCVabic8XXqbpTilXdpStyqmLYvgsgFpvv+4bFE64Pa/dEYMLqSQVZepne0ZnV&#10;BGIwgemx7PSanltYDwSRruisPKNsqexted6UmKXgpOVhH0GaisyMBfeo3OPLUBMyuIz+2tTC1qrS&#10;mlcaWVSKivSUONwhDiyok4SzN2FqqRRqgx0XeIVwD8/OzjCWEuWRczIB5dZDQ9NUjC2xNRuPrEjd&#10;tC5SFueYcfw3di4AnbEDE5SaaLFc3AHj1msejwsQxKaLgYA4dA9gtzzkkXjchpH4SIjkiXrrA2z5&#10;eXtyvMJZusfr5Wa9OF7D7dK0Ep4tKZemIKIspo8s8wKtb1Qwqt6UgKPAROodZ0GKG9ZmsVLgxacp&#10;Ru6+bQYFm5bzTBmWwRblaRQzng4dRqfMyBKoVvrIVJq0x5+M2znjLW0+AadcfW5x0dwT5usrEgdn&#10;SjNADlQH0NgtqNVRFZo2nJmZDcDvMuU9ppdyC3E0qJpIlUfPWbWgCEpWmsDijVLJ1C+OsjA1h/+I&#10;RE5M4ZZy/dB7UouhIPyj1anRoqnn5o8qOK97DULlxFUte7P6GxBp86/F6d1yxPokBYU28XyK1LHn&#10;FGzO1WkanbQhDEmQ1hl9GiXPNjVaUGhy0UMlYAgFF4YWrq9R7tEmYM6GEzMIFW1HfZHm8ePHpgHt&#10;r6tQTLh7c5cITR/UVJH74+NjIUJZ+MW+Mi8aABbbs4d7y78Hd4fLLTBus+bn+PDgdLPE5+x4dXoI&#10;mNseLe7xOTk8iM/iBGnWOET07mS92OAc0UO6hPgLh5EIKwPEFB3wgFsB8KwS8UQC7g9EuuvW3SCB&#10;jtfKbwkDlEN+btDsYU3yaKQKitFmS2g0XnlmY2t0JScYWosyV+hXv+rJkDw8AUMcFGvMW28JW60K&#10;whKGL+63L1+88I7ietcMqUGDnjrST59YwuEggyuOGylMvqjMAZ0GmpBCGe8z/YpgwH/U/Ewdt8AF&#10;SmGj+kTQuc7TV3bl947ZNuhcYq5mI6kspqwDI4qV9s4Tn/O7Tt/I/b/X14a8PchoO617vDKeZKox&#10;EEnSzCEcC1t6O1ql7AF4jaQo34Bv/CtMUALZeC7IoLz6t7/91WHBw0qEnUdkjX/ivJK0xpayJ5xg&#10;ogwnF8b4MZzEWxwud4251NzLi6/DN4QtoAvs88KjFw0A7w4R5wgM9yy5P1zz5FGdNH+EfT95kG5s&#10;hB9b4IfXSYWLamYM1EJpVTm2nWEELzjDjhif62x4pTBrUKsyrCNvs26Qpedq7goTa4BMLM6GLb5l&#10;x0D23+dwIaYaPzOuDC/LUSy2/KJKtxK73GaER++iYrERUBnapzNYM2Weqd8nzpiAly9f4RhAwG7g&#10;u2pX6lgqAn6Gp1ZAudJRGgNnFIvWIbxMMH5UY1kexjiT9JKYqJYouj/aF87v8pXEVmpjsk0zVNWM&#10;k2yjpxyOoRxZFVryrDkr/yzBhr3meZOmyypwOJzgNjMLcZj/VG7pedvUpRLHCA6lrYGOYvNmYJ+T&#10;HR/Jxj18oMqTwvHRNzLAybiGGJKfOH2mzTioG+tG5mTfvCJUHX4RjrKE0ja+YQzblm6QGl34hsJU&#10;Zp6O/y5l/f7X/2iebpNiNJUCaU58BhQw4OL68gpzZGAJ1/eX17cvz7Ei8BLu3GJ9hOrhvE0pZoy+&#10;VJOgBtdZiuQNK4hf5QdhF8GT42N0lgGFwMdjdK7LUC1NJw5oKo4hvsrS8hxpWkR1Vy17OLZxNjw5&#10;rlcsBqSxp+Of9KLadgmPw65xZbFpiENz2Pry62ITkU/ZJlqWVgQTL2QnS9qQFcsaZg9LpQjcNUVA&#10;T5Ag7nujyY0uKufKkwKIeIi1nHkPYaXBQ/yEg6RBITBLb5UhndixTNI0hcocLiqyqsSU8gukSnMC&#10;UsnPuK4xhMIxNExBxXJMzjzoVb8CuzLykgwVTSpCq6IN5bo+3FBr0CRQwQrqKTGS2TswWzLxrpEE&#10;KgobBkZWvfH3AYfZX89wYxY1mjOkQa346JUVRpnnIsze8ZeZuD0KeCrlsL56UovrGlET4LbfzNyZ&#10;+U6CB8zRsDsv+XtY83Z1fnH+6hWM+uzRaR5LwMirSIIQETTEKMp7772HDMFDDnhwa8AOuCkUoOFQ&#10;D4Z1UJrMfe0i16Dh+RXQ8Jodr5vt+eX1py9fXVxc4Ss69NDM9br06hXS0gROwl90i8IiNOOhrBmA&#10;Yh+uV6fokG8O8YFyb+AtYuQxesexxAV1vJKPhidCE/k13kKmOtj8V64cbgQWwjvVy1LRr/6KG+mf&#10;XFDdqJstVhbfvQIr50InpTHfbAB1BLcYpHJoaDDIBnoW9BHxTmkC1AXIW+bgCVgNitQe4q1mR26l&#10;14sh0w4NKYM0ObHoXDxRYESL5FQdVjSmOYmNetfeX5cmMMhM1ut8UlhVlFtoGOuUGA+y01a0sYGH&#10;flBbmBynTC04ph9oyPaBQXVQVmpKZsZY/9Bcs4arRD0ZRcNqIIVvzbu1pprp0LM3lzuFFzWrnm/V&#10;4F1WA1ulFcNaXYns/fsaaOjSVW7Kv+tvSqBOIOXMBQ/ZKw53nlodbctqM8yBYx8BeMiflgh7nEbD&#10;aCTLSjD4QLCFt99+W3lSUTFSkbSINNs3HBJhpG/YqnpC8/CK0TA4sb2Aw4qJ0tToBdAQvuH5xSWt&#10;BRoahzqFlvFtvxov0tjYyUYIHa7lHZ0dVWNzdHRyenx2cny62cBJXOO9QCV4K0D6y0v4nueop3an&#10;wCtaeYOCcKN7/M3unr6G6pRNW1VxgxruvXzHqiby3Ce/CAiWqeivLolWUKp3VZa4JNnXCTx1IDfk&#10;gdzQsgl2hcXiuTVMtfNXJTD/hf7W1PiVH6GhqJKJ4on1z7qokILIQBp1vQPweakgVZMURpjED6Vw&#10;Ktr0KOdMrfIxn/UK0DCrI6J+r87PV4dHdwi0cL/LMrdJlOsV19pf9RPiiTFni2MIaAyPjtAkEg3J&#10;hYqGloJC8aJ21GhFfFOvQnPlvGgR33xlLdIkNL/lVs1ccnXEmX4+XWWHvzYlGp6s5w3Hcvo66as8&#10;syI1tVMOUxCmX+sw5ninOEu2EVZDf1NBqY2sMqesGcawRGig0BB4cwm9kW/4+ExWUvIMy1ZF5DC9&#10;8847nU1hVCMJmiXOoKE0pqHJpHPrrnoVPTvApgw3REMuvltgo5rzS/iK2KQGa+3ikEp15Rh0oger&#10;t2MWNoFGy5m5N8PVJQ9xD/8F8yQfPzrFqPijs7MNJuMgfBhQiF0ocL1EzP/Fp+yNX14qN0wmMhTq&#10;XuVKUeDdGGsAIFZ33RjO8CI4i8t+AXIGSYBdlIWby2tERAH6ZSNVpFRZ5aqjCjJ+sdFwYDS0MUiz&#10;9G6DF8Ij2628tqqLxcMSkuLdrEahBDRp+M4Ad2ebBap8oo6cs42LbK+4b/S3AhQJBuZ3rIsorrRC&#10;dFqVTY+rrxcFx5RIZGWrw7sfffTRk2dvQQuQ320EJ0QktTZOi3Vi7iNcERbPhcmIVnOHdkocmKgz&#10;sGUKMcDtZX8p2qv8s9WN3kvW1SCdpEVDszRUnV6M6qsXLUrdWwFsU863WVluCgcE9IIwEpDVw3KR&#10;BtavZdaxdT4To4JEm8keRYAIPvfaEiRzpVziFG+zUnXc7HtqotmUV+UhY3EvZmK/K3Qori8uXwEN&#10;Dw/PHp/qFTEhCCzChQRhC++++64qiOfYJiGjISNOQkMV2ZAuzUt8LP5ILYkLkPUfEC1C69vr+7ur&#10;a+w+AxrhYtwDCS/RdYY3F1101QcKCpUlCtbtMBEm4ryKGIEhIl4Sa0Tx2dnJk8eP8Hl0dkqvLmqC&#10;msNsPv7440+ff4ILCCXTRT1g+QIyXLitAAes4XN5cFVs6jC5ZSsRRuSAGUmYpYkwmXBErYriDij6&#10;JQYaLi6AjKAENUK2AFmgNv4Wh7S/bLEARPwj05Ms5VaACFEVBBd/1iaq82QEUngFNxKTE+BrdUt7&#10;3dWYUQUj5JI2xCgYMq7uKrIy7Na2ofhKYiM22hDu6xAfj8TI6YazXUfRiKQ8sYGTeaB5gsJuFYfq&#10;KCc6pr+gU11mPBTvG85b9PBLm3GwQBu/OTnBWkwIg1PA8U4seAftmjyIP/BNCdl1hUmtl2ZKhnaF&#10;H8xsAwoh5Dv2V6RgvDTtQGrQMFMSUZ7ZKJQ+7LZzhSJBZzhKgLooaoG6aXKf7EhYrO5FMGocDZ2J&#10;Sq8NTyk026PBLiICAP/YYA5fUmOMNLGetQx/ZvJt7FYM0Zkr7q/6iVKIbke96VwlAZDebUAjF5Th&#10;UrUzHvktpZFonKEVXjsS2cngagFgxtUVOqEIxT16fKZxZCVAn8fNLWwHF9BQcpfseN8J4n7xB3/0&#10;x8MGx2g9vBlWO3SV+o4Sru7gN12FRi3Z672+g9/Gjbhi+Kb4hn0/QhW2snIAGnvYAFIjAoWQ4enx&#10;htB0dsIhaVjX7S0g6YMPPgAafkJAfK5uctht0cUKK4g00jdUm2nuix0xQaf0xeKmuC1ApTfeeAPx&#10;BUzUlMeHXwENn8YFXxS7RT5/8QKFyl8ACAI9AZ0Mb24Q3WShEl4RSRQmt86sFhvJk+CMIBiZAFWF&#10;FCIyYh234IY8U2mJLBOXClLfPzCrc0DUcQ6eEHkZu4gWVcoHOm20kQnTCm1Ryvn5BQAflzxuraxB&#10;+gJhnODahWUlfGVLKWAzyhpSCKNniJU2GSjAs73D5Qev8BdkyA0XoGNPOE3AhmAwMbW1zNrIs0aE&#10;3uKJiIB1OpejsD4smJNuGC4gvqt2aNV0L/6Yfs3IZeNUgxuiPJMRNQ1I6YvSyCXOSP3QYahRkzKm&#10;JIMsiFwH02SuJqZ+FejY7HuzQ6JmvJQAwK8SVTSOFslu7D0WbaUhoBzUTmjLSokMUaJXckFRx7IC&#10;SuXq0isCLwF95lsuQkqSIUVq7EJxLz1RhkWjoqYuLo5cY/Mpi4ZKwTcEGsJJOVwfPnn6Rq+I4JDy&#10;h9zxyptvvmmhm/JSU0T39kFD1dAGZuH1bDs09JIzam7QOscEFQx3bvH9ElG2LeL64UfEBQm6stI3&#10;/C9GRBt6zwX8UHGOoqwBMCcnm0OcK4Pp2kxGNAQwwSsEMslo8VLwms6IAEKNs0tUuVavAN8yHo2i&#10;w4BLaAzGCZZ97nOfw19gE2qNX+EVAnw/jAtg+OnLl0JDFIo0uARkcg/lGkiTpFt27qTEVhfqELzo&#10;GK7F2D9KBATjXt1eEAXLRQUZHD0/1zbjxQAqGloz1HOxqqn0TmmiLRQ9+EkYBPxFQRGvJJKimigC&#10;ZSECgYYGuC80RC9cJlpgK9BQfXPlL9tTvTDCL5uXzjgiLLcI816QDFzSBQLMNJKxPoRyR/C4h4bZ&#10;ZmRdlYGpG9X1BOnAlMYhNgUJb/cCbNSKfXESlzIxsqtRIRTWuhhE1JJV1e3hhWqdswJvIcGoGvoW&#10;jAXjhaCBfQt0LHAT/ClTC1A7cVLCrZWl+VfPnS6uFIkcjmExhYPxkFq+OQIb1bSwSV5TA60J2CIv&#10;068JD8Ygl6gba6wqZTSs9kVdtdDVc1IapVdDKGVwVlKeLMTmPhsFrT9y0I3BUXoecM8+n9BfUMIe&#10;JdDwxUtU/9lbb2nT31JEHeLDEyizrMyizCgc5N51cUOx20zUV2UqvhjaXX+JWSolj/ziBju03qKR&#10;j+XFADWcD8WdCzGqgrzV56q9th7TwnkJPdREP/SPtLU0DI8sQI9qtT4sviEqBqOFYkHHca/2Nl4v&#10;ThMoDE1iGFtyUhVcO5RwdQU4o+nhIXtPUSzSgMvPnj2Db/j06VOhIeoIWwIO/uQnP4FPCiB+Cffp&#10;4kJoqA41jBmd69I41wig+IlkHTr0oZDj4Dx/jpAKOaFQXLiReeDXFy+I++ybByaqRKFtdQlLXyxs&#10;o/T7VC6qnLASCEJQRg54XfAtbzT83+h7BuijIEDhJ5/A/X0h5ZZ7rQaGjiR6ZFFBfdWN7QG9AUG/&#10;9Jg7WEYmtYsa1hsEoHTUFEzDX5BBUoGG6mNEp1oQY8vRBMNORTVXkREAPS+/Mn01d7wCpxCh65cv&#10;0YXghYoJj4SGyEH0oHZqyWTc+MlKhQelnS5tiZS0IIWqJr2S1qFe6FtAeZ48eQM8hmIgsdSVbEVT&#10;+umn0fWhc4pLcpR9GTVik1peyhb/CmvwV90mQUbxQ483aETBRjWlZ8dUWrGBHQuG4ikRFWc0TGUV&#10;59TstTRlogY4kIC3FIbK3SApj1xv8U0vqkRVBF8Fo+aVYASZi9SiMDWSoPbDUsC7gvvTU4awwGSN&#10;OoLjlOPd3eXFJarx9NmbkpdYF35X8Q0BFCgdpi25izDfB7kTaCj6hA7KPaMhcrGKV9yJ4z0TGnL+&#10;NVQKcUQuW8ZmxN2MLWUrpohrZhyVLLZyqErAfXAwyQYGSccwhlDwv7wYVA+ejJRDeKfRAIvZE+7c&#10;2qhEsQCi1aC7mMKjXGItDbQTJgquQbcEAfgVqgzfEFCIeCW0mch0caGKSJshJ7XPapbNFpVo27Oe&#10;iWDqzR1DuXgRxWHACz6pysWLeOvly3P1zYFT7OzF8iNhnNLIhHATqMSqC0RwCQ2rENkwSGoCX4ER&#10;7DZQAK4oiUEpKO6TT4gdQkO87p5y8XkpDsKH+JwdYcqCW24UWxUaCoJVcfwq+lEomIzS8VdLR9l6&#10;rdZgaOzVwS6rK6IK5unWweEIzaiq5HKnsUV76O7eYf4rJPX8efHrIT5UDYiv9klVUGMGnlBqFZOk&#10;G4XsungpYhHW2W5ChUkFN6Q8EOVbb70NVETmqD70B8rz4x//GA0q9Aeqy0UKEX+QNKv1Fuw4PNxk&#10;tNIIv3v6mlUGOuTanzw6Q68CJUahbz05eyTpIA0KwrRfpRefoAcqURbtUmyS0hwbuNEt6siWG7qq&#10;NkwKj9xkj4ythAOukLqNWr0HZKuGR9ZRhFbRsNovLUUNp2IaGhLAr2quoCpvvPEm6oj6KjYFM+Ao&#10;LNGQccOnb74ZR5B2WmEVUU85o6Go6sRJNPza12Qh5EtMDjGhhi2hoXBBFiiiXT0+j2Ix2RBNA5sC&#10;OmVcpAxb4A6tml8tV1zTL2oxMfrSBW/r+ckkJ6LCNBN0srGtQ7TaVEfxi3JKS9CiVkRDNURRXBq5&#10;TjNUSkBCk9vqGKioUDXlqanHKq3CoDWUGIYED5EixyzKK4RHO+R1U0lyq3ciVZNuSd66pMoFNdjH&#10;Z3sLScMxfOvZM6gaxIwEUAh0WhWshJKpB2oAEtJZ7tF16IYLVZCbYiQEqyR7ISkACCXChQnfljoK&#10;IqObTPBFmTBg+RQ6tFpvxc0CPRUBIsSh+L226EC3IPav7NxDdA9sTng3+gcFDeVDCQoVRoTTy8ET&#10;n3/T348l6XhUmrAZ/wkMHSRQOnHmHoEatChwyj4GEgmMULsI59CRierQy5azo2rKPOT0ST0E6CE1&#10;zVWkQypJOrGErqYUXAUwvfvu52G3yBmvwyv8wfd/gOuHP/wRPFR0LZB9KJu6wxz/lg3U1qV8jcgj&#10;pRYKT98LbkDFDno+eBcT0FDQF7/4xZ/74s994YtfePvZMxSqNhi6+vxTRjxClDQ1efYGRJmzFFX6&#10;rAZAXh7YhOKqw8HuHt5VSAe6CmSB7PAWUqrzhEuuNwGxzGZV9zYmG7t7WzFI7A2FKQ6vlJzhtZhC&#10;hysiWrd4Ga4vCv3CF77w8z//CxgMAQ3sjWFBB+jCMXPn58j+rXfeUp6lRhGZkYZI3GCUQCya+TLH&#10;rj7BfMM//APUBPnyjRivEV+Ui7mDe7ysFgbsE4PKdNywdhdJbwtxQ6oJApzQpNivOq02UQ4uIpu0&#10;MhENUs3oM2I+LXoOmDNBwgwudgmNMhE0LA4wKcdITuCdVFx1Ni84+bvu25ppwIsaJla7h6902kPe&#10;kI08ixr66eZ/SMOkZM5NtTDwiU7RkB+qRPlKaPUUzpMRQifUUw61YIMptqgg81B2CGJdtG5Ud4GD&#10;Ru3xohxeIL5KBBrKeISGqJ1mL2neEnJQefJfaMDYVqN2kMOei5MoiDeOSDo8wqFzrErcFqWrs6Oe&#10;sl0MBIlRhLm0c55wllqrRYFTqHhBhOfP//7v//6HP/wh0BBTsq4v2ZipjQc7YaehZiVOJ1yVmqlS&#10;RkNUxqAcFYzti2u3C28hH1RNnhqWPcD2oEUoC47hd/7uu9/5u+/86Ec/gkDVlOZLRmflt9uihxX+&#10;eoGs7nVM5z06Akz8clxwEKG9ckjRoYE7rOkBqkvIvwzT2dCsqLiRctKnxHjaJWeuCBnxPCZyHkFq&#10;n//853/hF34Bf9GYgVRUBzgo9gL3YyLw5c1VOXiEDiwCmifHjjWDciGGFIbodwVnmW0PCrqIeXlC&#10;cNlL8OUAhH/u3Xd/5Su/8itf/hWUDkDkOOfxCVviG3ZrEAt/9tabbiADyBggEm81CAm5qIJmtX4V&#10;si1+9z/+HlQfoEu8SIdGCT5kADSJuOxvs1kMjzIDjYocRcO7ioalYkDl0mOVR9bTDBqwbF6+IbyS&#10;ioaqhnwW1coWWPMp8eZgRTnQzr6YoEEsBs5JyVxBE4FkXRRJrKwjDIrBe05PwEE3w0sMUT5BT4eG&#10;Nlf1v0SG+Sn8pbv0+LFRWFooKFSJtetaoFAcsBkLDXMdjSx0pQiIVEG7sUAilCjwFVfZsQoDUKF4&#10;Qjpr6EfV4YLxQP7qxZTqK3O3TLrh5Kq4JAIkkFPpwKWgUHbCuTM1lBPcm1tDhpTmnrjd06EKUqiC&#10;uv/vv/8+kAhGi/tXL3iGpNCQ7hKnwpQBehJQR0gFgjKV4uHGOhZXU3NkqUu1cULVgIZoY4SG8J5Q&#10;LygMYEJo+P3vfx+87ZH62b8ETQhVfjmu9957FzRAeQCFKFe9GXeuw8HghVdkvKidRCmbkrAUWkUm&#10;eldmAi5DePB8gbxf+cpXfv7nfx64jxfBUjU2cH4Bvgzon1/IN8SFF8EWrJ1QpE9FS5MFKeAhusV2&#10;bjAbqj+lvTJocYBBkH/0j//Rr37lV1FNYTHMhnv73d0DPpHbs7efKVZWrW8V264SxKDYuAHQqXm2&#10;2dpa+cp/+L3fRVVhEjStvv4JNZSXFK7RP+GIdREJ1ATV/g7n+8CiY26FknVB8YoYocYhTuMIvkWh&#10;XEwgn547HqJxKPHymCVUrwyLIlPUMk2c+iLdxQ1YoJ+KkKr92OEVsBYPKCYAujFgzyo6Krpy769g&#10;RJ1F7CJUtMzbHDfZUkSlwV9NrOG8xYAG/SrfRAPKaioN3H3UKN6bKpfrqIrjoWbYCLCEvEYlzUgX&#10;uKBqdZEPx6lqTzl26K2zPWLHDbYBMiHGI1YcdpfBZCUhiFSH0ZTgFYXhPUlTQ9WUfkVD8WQKDa2N&#10;SmY2qu5FiPUXEBbhV45gKOyLGfvPP/5Ivk8VN4HAfr3QUPmoXshZyMg61hLDnmNv4jrQL95ClBqF&#10;wwWwgFhRltEQkAHfUEL5qV0hd0yR/ZW4gIbgLQoFDiI4gCpreoDatnw+n0wj64zEpzBU1+E1sVEQ&#10;BuCAg7/2a7/2i7/4i0JD8Bb1+t73vgesR6EMqTN01qsf4i0cCY1LgjP8kaNpDtAUFIJ0sPXXf+M3&#10;fv3Xfu2XfumXwF5u3Rq+IQLEQEMo5NNnbyB/iY/GG76hrEn9KvmGuDKsFawHc9BTRiIhJVZE2W6t&#10;avZ3rCJKg6+CeVxCelyed6K9WDmmHGjoLUeEHXrLEC7lyM+VTCYXK+/pkgANlUZYoCs4af+OHqfR&#10;MObMdDUy/SVBXyMNTGKTai224MWY9heRyvrXDYMSZwxyXUybOSYu4V01xbgUmhQiEBDlJcUlddF4&#10;kXoN8rAaW8LXoJMSk9REgCiXreqZf0J6z/jTKJBYKkD0HBTBMRd21MFN5II9KJVeAtJQlfTBmUgX&#10;WVORWx15yU7xI4OyLERoKJWotehWuagIX5kDtYS+CkXwURqCGnlIl8FfTMz69BP5PqIZra0Zhde0&#10;7w4uyVp9ILFCPWX9FK/wI24rK/mG8J7UWdbGoigIkPS973z/O9/5DlADLhueNEJsKviwr6HjmFwC&#10;jwkw8e6778Ddhs6gUHjEaAPk38k2q6NfJG4jUomoiLogavW5m1C+oiCsNAAOGg2RERBQUIjaoTj0&#10;e0cQTYYYOiPlKZ0JkESe6lcNU43X/vjs9Be/9KVf+cpXvvzLvwznFFEIdmuOjuAbAg3hMiDnZ28T&#10;nW0jkKx8QzxBdfAThFJatRojJu55B4Df//rX1Y4yPJ72B5VeZhDFvfhlo6IG1x6fKHA4JmZIYAmh&#10;DkFmbF2WIEYosV4nmlQotCUwmXrKXK7A6QaYXRM7xzJsL+gxHvktqablCjQUVJWUMLNIKvS0l6hb&#10;cqDfYxca6qcSRa8hMAaJk+Nsnji9WST+WPVVcTxxSimHygro5z+sQpgae2gBwdJai03UmuZKedGj&#10;WlyMOtV6gRN+BTeM5sQlOC7VLC4wh8jCO+Aac8iA0689NFSDsxUNk7vNzb6K2y48dn0btVHpCmCp&#10;+kZDMdYKLWCvtjLoEccPVgCLnqcAVAdEow9ysbmaE59XnC5aO8KVfiCarCKRXY6lcLQ6+v3SvSiU&#10;ZMqIdYPhghiCw/DUG5qvigqiIKDwj374I42iYM0AOpIIt4RIuW1zqV0ZxyuVEDQ4IFRqOXQqq7+G&#10;OBqgEDiFoTigIaK+GDsCTnHJ1qdcvVo8fe1LH2xFLXRZmfFcolcvITZRAXkihf8CzOD5ohQ4oT/3&#10;xS+ijngFRSAK8f3vf+/v/56xCMwHQxaoWhUH/y0LZqKnHAR0zZ5dbPAqPFOtuqwBQO4EuHryBmZc&#10;fO7nfwEjKL/4hS98UVMvyF7sTiLf8OoqZtjQN7Q+RFyHdKPS9A0PllqnXFtBegAGE87Pyzt6GQ5s&#10;QgU4gn1Gw4w40loDk8aaaTnoy2Pqq9CQAu/Q0NBQ0DC8C6GkiTNugonYwwveC9Yoc6NBjrVvbC0i&#10;yV+dsx5CYcMk69hCin5m4ENZdg2UXpXN2C00Kg6CtLjyVIqlojPWZ2baYk2qZaYShSxyRXMmoGNY&#10;qPmvG7ExX5ZUwpTSMOgn+YPCX93YyMM9JFLoCrTikI5EE4lJrdrbgmJVBKzdgroosBBb9FdE6qve&#10;qiPUacegMh21+IaNNO2EWuJNrfPXjIY097oKRUNhiIkqwC33xJKSGptplHIcTyC8iOfUaiXQZVtS&#10;PuAnnG64h5qDonFqvO75qugyAzuATUBDcakWWloOZai/YrsvpIypOWUuhNJIiEAojWzAaQJCoVxU&#10;MCZLYbnWx5qvquKsLSJMvTqjoegRGsqzqV5wVD5GUVAWxq+/9KUvffG99wBJyKeGZX+gMCW+KmKG&#10;Kzf2En3InY6XTUYutm3KNKhoTcZCoarju5//wlvA+7feUsQZc1Q5uQBjyhcXyBy+IUqR8Vo6+Aoy&#10;6MHccRRF2q40Us5yNfMNswEbFGSrAoisOjkjo1JxZNjAcvY1eCLf8DbQEF1ezibjwQDkjGYG8aCo&#10;EL+oVHEyGKIDZwRwTBlb5mA0MyrGQUyVaMU1MT1QCH67UkjNJilhrhLrXRdtYxM2qRT1+ASIurEx&#10;6HXRrMTO1nwznWIjLmiwHgqPpNZyGDNjkbWUWG/l/F1Tl5irI71XpQxDMgB8NRKpoXaJ+lXOgawu&#10;Xu9a8lAgkNotk8j1JQGxF4byEZdKm9cnQ+zK6E8aws1RhpljtaY90G9qneVOZqadEym+GvONeaKE&#10;IkGh0DBfUg8zHEjIxaB1QIDwiB5P3S1YwjLNqpTXhGiwXjzX1CWN8Gq8XmiIsioaao5DF/W2Hkrr&#10;BEwCcd0rgfBXk1UBhfjLsYWY8q2lL5oFoVE4E6wba5TtVyTJihVXzYAIE0XtMEYEPxRlYYoN+qqo&#10;MjA6wrKEQhSHQtV5EielY244Q+E5qUgSDJ0nv21WelFgirdQF81AAMoDBN948xniEJrtSPbGMnmg&#10;IQb+kPitt5/FhpZdsEh6iL90je8XiDZmhc+i5+zrP/zjPzHfRzXM1q5MjR22Z9VZOqERBml2TL0F&#10;INJnvsP8a5LltUcsU2TFOXVdUJMGVS82LPgcwjvk9BqpuHfistVJI3MtiqRr/65wJ8zayVwvlaja&#10;CT507/idlNTSksYYQfR6YxWunbDMWq4ihBF6xRgqdFDVlYbJ+oEIMTlXttFv/aQqKP+MoS5RnqlK&#10;FG2qTgnlcJIgtbmiQAdDQXZxCZWb2agMMXKlQq0tmUKXpYdCw6IF5EUhWNXPLI305WBP1zFzI+sA&#10;c6qbKYiNhJM6MoB1otxYpLpFEmtDpEQc+fMEHrUKkVPR4cxVi0MyVRBAmKhWRz6dAFHzpWKGVjeK&#10;GrkpttuFfS07cUPYrd69+rzSBMU6gICaA4i/PgUJyRQf0GQpNeTWPSmJMtG9L1Ufl4rTRYkEGsJT&#10;AyrhwmobDcHB6gN2P/bcLMVkc3FiDi75ObJFfVWwUILwW6XEOjde7jaAGEEIQiN2tIrxRq7VQBN1&#10;cws0RG7wDYVLVhLbafSUV5o8g0LNQCd+GBqK3FqBYtVSC11IoO4VmcsWlWsPsGCEXeZtacqyA1VY&#10;Az1LhwLroRwlXmhY1nQe41C9Fg0bPRYNnYATYWR9RcMMFnpFVEn/xD4JT7nxJnnUlpPrblM0QGSe&#10;iG+2NxUhqM0/CQfxPFua/XiXNZRiZmmugjgpbqgWJk/PXWtLtlaNr8gGgmzGdUV/5NDFEGxIypn5&#10;VDYLQXIRJkPM0U/Ks7wejZXtwUqlG6GhdXfwa9ciMvO0tQzdubqXlwYHAEWqXaO9yl/c0A1uy7rl&#10;qlfusFt2lqzqi79CKA0WSdkcuNSCjeiKwi7K7O4ot+vfqWpWA8kOX0GwfC7jmhQp1qudxjoNru3x&#10;5DCl19xYhbBUL3HeumGuircqSMAkLskbxa+Aec18QFm4sEROo38B91h6yDUCmv+Q+9fZKGqTz6lv&#10;SfoKkleOh7GoYWahwUkUpNlgp2ePTrD4EPvhR9GoBia13l4xLgwNePOtp7IscU/i0FejIe6zyXQa&#10;hY2M4RvawCQGXxKDvtphaRK4DiJdTCejufyee9hwRy8M7ad1VbaQzlTqiloWxJk1sUJbYBgoGAuW&#10;tSZCR6AVqlwTPzGckZ5+R4aUJ5jDKxkpcla8j1klqpT5QAOoa4mYxmshAmrMmQaeZDaWgZRA2Gca&#10;zAo5ayqXdUndRpGRhdUJspFchXUrulUP9GvHJ2MQdYVbZnLXfpClFcU8trouAQaxSKB4Ps1P2wZW&#10;3nJ5emzUJXRRzUQO0qs6ptnlmqU9Mhz9ENsjEzEgimt3QMm1K/t9VT6gZ4KcFXmwkamptn0bbjIm&#10;Ijm/Chei1ngiMBIxDALFpQo2eCqZanTIk5wFKBqXkJuGJ4rKAXAkU405WKCNNlqFBEwqFw8NvppL&#10;r23otDxU2Tr+a0Sz4DJIZRk5c8JubTSYAOGd2JFEs4i0yB3fOZ1OsMu5qqwfboXXkpqqJftQe5Eb&#10;10qGmClCSmjISi0IrrOy6BVidwouRGVfZKH9DYH64Pmbz94Eekh8LK7uwYF7DpEfcC2KtVFKaMvl&#10;wQAze9hYZcVBW6kZKvm5ErgXGlJ70JfHtq1X+DDSAc0p9NXulV0DaZVaUWpwCqLFECt0upsZy5lu&#10;g0ED0yNiXD2pS1Yy3Ns+RU+uo1MS+mOCpJVeN+KjirAtRS69kJbhwOLMuuuHVsdMpB667VFP2UWb&#10;nsxMW04uzvelmkKUWiPkIzj2uzZs6b8HmkVMJsCnvui5h6pkb84Zv8q1NJNVluFePzU04EkHUl1g&#10;o9RmWNOOmTV+UKVfHHCrviCJqhiQJufF9XI+tkYpvEusyl/QUJw0cGRuo0bRpSnbLkiUKF0Omibx&#10;qc9rnltprbHiQwUUUiIQNNn6VSbjoRst3dXcKVXNPWs5d9Z224gqooIyQ6TnWkqke8lOKK9V+XKB&#10;JWhKv1ZQhWae4HVrUXaGMhkJScqgSnYRNP8hLm6ugX+kwERDTL3GDvvYlGG5fPPZMwd/snBRkBiu&#10;kwAkOxCpTAqp8A13omEGF2u2ZOzyXBONRoWRcDT58gJhRI4pQ/1UpMFYN81XZEs7DCOpXWWuXnXU&#10;/0FoKGOzmCX1eTRUjUgoRm1ST1OV9a/W1KK+W3LDhp3hQ69I3eWqOB8xthedDH1V3SEqpq8mkW1D&#10;nQiZgWvXKJ9JVSmoktpdVwqZW7K2fBmM6mKFFtniAOWlmINHjapQpW1igjK3+RXcrGcn6Ln1wZnb&#10;JgsZAzTspJNrK72qPa+aLWvq0LaKEJSwCgkNmzyDBsJUpj9JX/PYixormbFM/ERlJWvVWgyxeygD&#10;UZOj5+aSbuzPZmUT/dIBv2WJCB2aHTb1ujBUolEmWeiuiDjvvy5IUylUKC5VTVOj1B/XE+pMTMZU&#10;IMKQbVVHgqKHKWand60GxpOY01OUMPMTxUVYAFhfthBFDtj4D74h0BCeKb6OoqEoFxMwyuT2Sera&#10;Q8P5M/Ncjca6lKPZR3bEVy+Z4Mm2t3dYxoY5//GTPedOY8QO2xWKkA6pKxeOIRoiwqMaWypZuL7G&#10;0MYobGN+LnaLNhVkLZcqOGVOENbQ6U02GHFWSIF7hQW0iWnOUBRajZTe/ReXK+331w5xqo2VSdWh&#10;rMrEWpWLyKU7gbhRoFkHENfdk8xA2a1SmlfmmOrYqUvV7oyGDhvLBqCyWShiQq6vyVPm5pKRxUzj&#10;3kfVB892ZRvuSb8O0FVWMOfsJggXCkPqqLElm+APaYor1GiXJMzZcP0aZWVT7azYWRZ2TjMaZhhq&#10;VEhfDZdmi23NDFRkTYM26ibn1sjIqxxEUlYAidscVra64qyusgrABuJAnq2SSblBUVmeYFY7q6xd&#10;2XizAVoWDD6nfYtVF/lJmrYf+5aWC2iIPijORSkr8956C8nk9DU1kg+hXRtkCLl0igw95fkz84aC&#10;78VisogCENU4kDncaQYTxEEkR5fQMCutqyFyM036KUNh1J/beRWUjH+Eho2JDrWq0S1bgkq0+LPG&#10;q60Q94GGIlhE6sb3fl1W1KBheZjQEDxRF8P6YehRrcVnQ0On6NW3Fc2uRcG4SmFTWWeVaycnhDHc&#10;aHWURqWb4MYw1IpkvGaGMVFJomT6WoasDtaoB8rTFbFqmpP+KZui6ljUKgKF1sCwuM4vawyJ0757&#10;odvSrfPr5p5UqClUyao69/Cub1SMfIlC81yi0ROrpdhrklS6+stImQcZbENZiLkuPZ44dRocg5l4&#10;0EbBSotM75o835i2IsTk2VhnpG25dCuMBohUkOSoHpCm5kgTnE8WYmaRrKnP3hIrFhpmlhoNtYWz&#10;rQbFYCxK56LA08FURFlTtlYRIMcFA02GQiWzpIiG//FrXzfd5SDuLi8mVqQk9L7EfazuSTRl6R2i&#10;qERDDKFgVgOGvV9hXlWZeRS8FRp28ypAivYyCkbrDyaLReSFQyh0xrnVE1gfb3akp26sGZctzbyW&#10;tbuOyqFRaNZOtY5RgpASqa2cYFw342+XX7CAOy9WAQajCoBK2BqZk/wyOtACI9BLcJFDwRsoEzcq&#10;k35zSDP5g2qrpZRM3K+XirAiWtgydY3/oOLBZmXCqV5BeTyKi1q9vUMaBW/wBDtmNNBD4ADYqToV&#10;D2M3lwP48dIWzkuMTMx5Za4rPzROkVdjaFg0mxgW6ps2sJOfw5yJhh3bqWR1BZgwqYxTRDc/+mK+&#10;ii3bAmPMKxBfClDC/+7TlWGB+n4XT1fVZI3WVVVKfwUTRij/RJ5XUYrVan8To0q7omR6bvkKleSp&#10;2TFUPso55++3ClcHA5Kd0kNhglapBXJBjqqXT7PhlI8qVqQUylffkNwQ752n1MzNVh/0rRUlPdWs&#10;OrPSbXWWgwZBHpa4YdzvHtvrY5ti5IzlibIO995UTTzRrg2YgSRAiDJKg11MG2aQfUOd2J2VNRNU&#10;j4rsHLquSLyDk6CWS+3/AznCMtBInBc0hCp0i9vFArFVN8EgXvEQK2F5CQ4CCskFsUNpnL6xq2xj&#10;vpd2ZtmrUo3+GS9LKXnTHYz3A5ZSPj42U+xyf7aoaeMThUq5vhmOq+qXgGbANKduYUcQzPUnGuKw&#10;wbiUs3dJLO1/ChpkLW/ASyqlKqsWMWVIKBGZc8lVDImUpWlEFitijBh3w0TOrb7OSTWdIPit64sR&#10;IOvlfjpsRj6Fq2YEL2pKVdVkna4T5+UlZtpQ3FZX6YkVxtQrAZS1eTceVlK7QBkRSbbbsLS+zuYs&#10;V0TMEZ/9ljI3CErxVGUroUvXi17hXTPvDdMVNUvxDXeeFI1x6cjfoh81lmG9DLii2W9ZweR4SgPF&#10;4Vw7qZBjf52O9X3nbI9Zw0dlqhqBGMG9VTcEueRCgatrLLjEc6AhqMo06x6vY7QbsU74hq4XEFUy&#10;KqqO3Uiyb7gPGupNcSHrLqaDCw3VF4shJk46xWh7OAg9/RM3ZeSqmy5KEb7hHmgoq3a1J5SVvDWK&#10;5TTWQqvsPBqCUdbgwI/+IHJfhoKAwmIG+HmZDMlVMvC9uBHPt5ixhTULn//8ezEIUIwtbKm0MUCT&#10;4gRwWUi77ZWq2ZVehW0tD04Xyy92VdFQhMXizhRu54TqzuatQKXSzKqDPJCY0VDObMYF3ENDNCzm&#10;1nQfNISPLaYpw4oaI+2cOOBoAL5yj8zUj079+xBmcrX4XX6DXZq+b2hQULXEmfxQRmEpmF1SVzUJ&#10;Rhl/7WuQfMNOvfMkRxennMUTo6GwQKaU6+X7UUsZmoYplNqoIHVxxFjf6Ff3jg36AnS/q3wkNV8q&#10;N/Oq4YO+qnS9LuTxK7fbhdAQvVLQgFEUDZ35RVcEaKiTErqeMhafZK2Akcs3LGQ1W1ZU0vSrdx1r&#10;JE3HGDIOx14TCOIwSQIiTn6PqDMUhPueOz85eeGAhG9VF9MobMizEOuGWjwDoBypVoIFo+JsuKav&#10;ZooqKBFmHMx6DFnlX7VTi3OwX1xy7n/3rED9qghd9cK4fcUoebn0Lv5yUI6UUo9AxiZtY5Nyz4kC&#10;WPwU+wOegEhVyvk3qiaLsrykzfG1rIAUDRR7eH/FqakAJ3DEIqAGDZVSdawbfVD/+HrsNixu4+oi&#10;FJWyBixkPEgpUvW13Pd7KvYNh5V1o2LdMAGqL/nYY1RxlrMuSdZUj2wFdJqL1yxe2RSDjBE0NIpZ&#10;eayN+slXVtFGY4XXyiH+joz+6VepmWCiVHagDybJ6mHasi3nEhviTZ4ZK35K98R/iy9kSKvP2qj7&#10;UTRskuWis4D0rglQpdRTBhqipwzTwEkaNlsLVOYDzwwrnTEgLikHHNQ2T9aK2I8KGNK980mhJh0n&#10;ZpbxeEd2nyKSw3UBRL5YZKcP4Y7hhIjOBCiGe8FP15jsJMBWYQbNv5K10Cn1LhlX2xPLdVQh9qQq&#10;J8sKNMrqfgIwiCFTmbDzoSqIN7Flm/g0SkzDDQON1Lchpth2VQB7mtQzb02Y7oeamolA/nIcGvZm&#10;IzTDbepN+5QTT9lkxpQivvra0PKbDGWl4oYSZ4AjvMVVe4JlS7dRgdo4c7cxvduGucUfhfYc6fN9&#10;8xO+arDC0UAPlfhdZaUBjQyIo1Le/6HodJ5DCpUgq5OfVDwppeV3VcFcfdPcJJv56lrUdr1IRmzH&#10;l0YB9LDR/PyuNKGAyR98jafL68I4CbQhVhQQyHpObfUNres8zom9imjJ4x94KliWg8MUhLm3OEz5&#10;1TWWo9BTXGJZQnVxue9TGHT4h8ChiLQyOh4MjlM24BgxYsiZRRQ2vCCOrTD6T/SsCG49bsxmaCEN&#10;DDVfC7qkCbdEnRi6KpxRd0kNdcB3Dxf6UW3UxxaOZBozKs1RmoWnnLOcGoDIrRyEGudYYd7//SfP&#10;P+EGHjicBOe81z5g9G1LhuZPzPTk+pCgp4AUxc/Yd1zhn4ffWZ7UeqmiJSSkzgXK0rC4qlOYE31q&#10;xwS5vVKO0hoZFajVVytsnQSrDPXY7mEZgekij+qTdoTbcUauWtTRKIaMjXbSb+/DcrpIPJJkeJUq&#10;yt8ZjrXWGvTcHOuJ625Rqrr8W5r7qEBqfZ2gVCz+afR5Xr1d8QzrZsVo/rmsfC+9HbWOqi9FTxow&#10;irfIRQwASoIxzleyigyz41WiK01BIlWcN1Ud4BQhFn9cTILqovuJeBwGUg5u7rCvJCM1NTqkd8U9&#10;BKC8gU3N3BEekE51K8tkXAJHjlTqLn9Rv4f3V5ZFCUOjfI4mcp44vL+77fIWxzXhUNHVAmOV+NzC&#10;OrHx02oJNxd7a/InfEUauK5c08cQP5xLzTrCYDUt2qcd2BiitMElhcgGmVXErzQNiNPI5gOGelmX&#10;amreceetd50Fp2YnoU7fzyaRBWMJyYp6EJBWXEmZXCOoF7c3Wy9OiYScKKIGOaMAvkoXRYNjLM6n&#10;FBfCRxWZUovCJM0uAK8TaboOmhRUfFOJKogNA2TNgV5yprVb6ZFdfvUtK7uVlduD8Xc7OXSvBgHO&#10;htmPKkO2KHOg8rMX7Ov9Gq12/107McTQ+HRmZraIfovDuuSXu1K6/MrAYONdpt8nb7M/aNxvqqmv&#10;++SW0zzolVpi0Q3NFmQEJUUYPSemoWRIbXYO8Ouwjs6htIVVb6sGd0HGrE5lNkXdvK7+RC2Spevv&#10;4g+Tb4jIoHUdv9Vz7UpBihtaUYh01QmKM+FpEhevLrA5HhENscTr+8tXV7eXOBNlcX9YFoHQZtjn&#10;i32pPaBco2NajYxvnNSBaYZHcq3pJ65wgqi8rGoHmRgbs25UC9fFaqqHSpDVvbO4xNys3AAeG0A1&#10;pzRHN43cESDqEFMx9bRAMBPWGLB/khrJLclWJ+LlY6oKbp/FlwjW9GYCKYcQE70/YRnrVVfalEFk&#10;UlwCQCrC/JSItexUvTYFHzs9iRdEsCAyv5vpzzwXGVrVp7q4FN13pFaBeiQh529xe2BEDUxGARpV&#10;UZwOqkSMfEeBvNir56JKvqE90EZtlMBeoalyC9coVc83jLxKwcmVbghwDpl1WcNdqMXRyaXWwu82&#10;+taQl78Oi7PhdOZfWarEIbUyp7hJLFmM+oYti9LkB0lnjObiuZVIzv0B1gLDN8SUw4PruzfffibZ&#10;26uXOLROHHvESlE1q8HVlD4j7Nj6Jo2qqSZZt2a4xsEScYYuB5X94OZ+cb1d3y/wWd7wZgWHEeNA&#10;d/QW19AlnEQf9/jg5gCL+jA/B3uD8yGOvMP0u4hqx4cwXlWnEVjleKGuYaJNbkrbXOus8c4kW6bt&#10;ZKgxeFdNmTNRYhsMvtpWR3VRONgQ44KCDHaH9ZHfR0wpU9j63mzkYrYosZ6YBuEOH0ZiZ9XQhlfs&#10;uVj1Oz2JPLPJWVuy8ozWN8slM2pUCjOimTHs/FNTnMgOnSLriqtbmSZjG+t+dFk2joz5MGbDJV87&#10;cVplYBkN7xvKMzMlRJeebTaTlJ+PkzTBuKasTFtWKucvYhQW1OJlK0wNL3YDwTPCGmWI02eqBPqR&#10;XsO3ZTO6UcqVg6xYYjUUWvS4ods1ZPqeujWbLAyWk7CJaMvbe3aKgW4cATpAj/hwCyhc6CsA8QBz&#10;cuKDr9gIEb1m7oGDPjXmHmNayQ1OLI9B3JgXZwt/DTrFxJ1a0jQsZuUoAmYy3JrppnEcdhIsgVkn&#10;1AtOF9CWe1hEKKEz1GrVnS85JFiNiE0lQ7b02DiemYP7OpO2W2/btNh4eaiCr217Q45lnjRmr592&#10;ctUJlHgAIj1HUr9mY8v6NmNsKgVs1Gyhgey6Po2wQ6V6uGCUhzMPLTWlGeLyQzN8jfQN53MOg3ql&#10;6NIeJYlFTaXmBR1S43gEbnIHRU2+VSX/mlGy6AZ7+eFphA8TwxQEsrwFV4esjfJZUepuW5yLQZ+O&#10;UT4e67RkcHC9vD7cXq8Wt+uDO3inPHNtdbda3Czwd3m7xA0QEI4hgol0Ce+WhzfLNVbRAArRJ0Ni&#10;kKdp8TxDvLjlo/amOqv+5kjDRKfB80aN9EQP5SqF88815Jp+Qs80dtnCV3y4gW/0P62aeAfdSe5Q&#10;jhWjGPxJ8fuGngphPWOWS82oaXT8OG/RriBvIKM1BpjIYC75KBtli+bGx4nwDT/RH4WXHqusFNEl&#10;5dgPgt+PEIw4oAHXOGNZBVQojyEgG3YDlIKMCO0SmzWlQidKlULrIVEWgeulmHC+slwkCM0JR18C&#10;NzETW+RTLhRNtI3cRpPH5UjgI1M6chGjOjNmYzAnkpDCtk0YsRj08N3CEw8ZJfGBL7YXUiKHodaq&#10;TqgaRw2uE4VRSe3StCrpagMcU6iRUchpTNIMtOU0uQqDd0UfidJN+jSTGTjHJH2GUx34a82kxGpL&#10;5R1V08ynmDmLLfXBFe4wXdeYCwGzSoBLDoXb3TFPkAnSx2K8+snkSxf2aXiVrEwTTjoODKOLFwq7&#10;wlkp6Pbe3K3gKoaCs2B1gWFUCmGGVSkqX9ZgxWNCrbqfbWx7B3mZ/mFdjOyNllSciqBRiSJVNlST&#10;HepH6XKmKNiw5fATGnR/yyPZv0SSu2wZDWPQI4a+pHD97pJ4k8QPTmKjN5wni4lUCIuUTkChIYJY&#10;MMfiyNSFnyKAElGrEH/dSOhh08x6BrV4VDk2J5piw4N54w0gqu5BR7EWDVN2BWXJVVLnNXZUpbOF&#10;x+sqxdYQX+qV8x+UX3jVVSQ3Zhlc1eK6gvVmysUrz+sQjjzoypuChiZsSFVW153JcuKhgzaauYkJ&#10;BdBH8VYp0fi8rlHuifOJ29LArmUS/VmOdYSzzAwV85vM9UQW3Xs3zfEgrdbgLObGkpufXJ4No9PR&#10;eqf5NxyHAd7d3a9vDlbX96vr7Qo3t4RIuCTcJoafaP3Tp/CU24gWyin+/kjfvNLbYIYU5heFO9Zd&#10;W3JuVZyDfh0mdudOudUoXjcZNTNTQspo2GToIiTy5lft0OdSrBmRa/S/PEDEWdCYlF8+bJgGw0d6&#10;kttPsdstmrzCRpdFkmhwccU3C3Y2yjrUJb2eOZ/l1SjkKAw5TaP0o8q8U1VGwWLnWzMJGp1pUvrX&#10;XtXqDGr1Mf2Tu5wCxOwJ9mCjNqXNw2z5mQzn3xDTkJo97inwalS0qfuo+EZVYgZz5mWhErVbhHpp&#10;cgPzGr7MltzXcfOj0ps5hV25O/moAmSBBRHkRwSGsSMZgAiDjv4AEBBBwJg3w54eesH8CzTkrBrA&#10;eu0HlHaZnSRhYempadBTVDXo7q9D2xjlY9Z+A5+FaogRp2yoKhcsxo26lrbnRgUtV+muMzT0SGYZ&#10;13JWLtHAKujRwG6+HNTLNJcqF1jjUr/oRhfQF0nOxBQa44Z8kBNqziuBeIgbK0ANPradSiNUVvfG&#10;ZmR1jVxGQUqZiAApngnI8spyt8YPVVoKpsTVD2otYogCQwsfTSOOZ93IVM0bv1GvvJI23Lasm+oM&#10;TSOnnMKyUQNp9LkhW7qaG9GcYBT+ZsxwypbnCZMOhBqUhDJMX9Yo81mEyZRMpO2uqNNUqX6etT/z&#10;tHkRPxWfOIKI+pCttUtPga4OAW6ERwbf6DtGVIrH9eoLP0L3+D/uFeOnOWYnZSfZwwSjchqigCw8&#10;q6MFn1kheYibKquBGJurUMMIgq+oj6YxC87w1/txZnGWOQTON2FQesZOd+RTptfUpg/j9JjYiQgF&#10;jmFAaDbW2FVQU40MNz33OGU9FHHj0KloXcpwSi75RZewU+NHzSyjpCriJiebcX44WlDRtNT7VjIz&#10;ahSOR0kaMorvTlQvZ9vp5H5RqRm1l169hl089BWLzw3YaGOQXQEXoZRukpvn5v9ohvN0EkDS3gXD&#10;zofzHG2H1Ovqwklhrwz/cdZh/IUnp7+M/oVsXZOMLLpHeF/dKsaGQdZ6fYMxksPF3dH29uj+dnN/&#10;v9keYI3g0fIAJ6AuEUrEtOw7jC4fYFQAL+OQaIA7IALLJDD8wAmGWPmAEfvDW3SpAwsFr/nKoKB7&#10;M3RPGQ81vrYqigdj0gD2HC/NjorIvoaQDmVlx23osmXp6nX89SZxCu5q/3SBpohnSrkumNeW4ljg&#10;M7chaHu+bGBiuQfBlgIJiRWGgK88dBCjIoDwsgm+8IKAwhA9XHnYEt7Si4zdlkEknP96f4ujvBAA&#10;DveeMchwN6kUatZEJIAZ/xr3+SyqUQZ0aoMxFKJUqx9W58mQEdwsH43wxYKk+LS9BIWWysiWyFBB&#10;bG/qsI4oMd4pWUZnm6tulMmo/eypYJ1OJgnSdMlGfKDaFMoAOjuexSBejHLWz2jRVpshe7Np6Ndh&#10;gzRM43z0k/ElK7PMIV9Dg5JwnVtmbFFOPqKF13ESQkgdYRqOt5U18iVbDBAiKRZ2hM4aE3NxUki5&#10;HWo+a2XJZI2EYils6WVUXUy7kTS4MzY4UHsWZUowCojdClh1njEE1cVed1hTd3LEz/HhCue6bNYr&#10;nBJ/tF4cLXFi/OJohZOS9eHp8VhggZ274tclISg+saqZdlublDqDiSyc0sgMi1PJqmvQjfTl3MLY&#10;C7wKNZSP1MIG7wZQMgbAYZ8M7XhqXGtsz+qoPAWO6mbKw7I4OiAQWFT3eVThkoyFLMwmsrJXXeon&#10;B7zHlhi9ioXlGsmSwXQuo/rp0Kb4oeQjFVZRSRIVfysRIqyRlKswlE78FA2G/kEN4lP/LTfKwa+n&#10;avZ6ER0zU+IptYnEXe1cxJDImRyyHTY5WKCB3KWsRonzKyJ5pP6DRDMUNowaFcQwv5xsrLSO+aNN&#10;RZZvklGpq15JNBfG9EXa9V16RtFYfbSXwUoef2ZlQ1ZwMrL3qg6yek5VxlRcfNPSTAJLpmxn+2BL&#10;zt2Q0m4wozKhix4iZ4MA41bL4/USm60c42a12CwPNov4y093A+xTApzOuuFbhEguQ6vLCPohvAx2&#10;U3rpOk817LmtGGbS+As5E/eOGy1RJlgOqT3NGiXI9OTclIn6zop94OsUzVayeYKD+G54V285zxwE&#10;UD7FSYnILr2/qi1mgtBQYJ2nkpmMUYL1MP+UuToLSQEDu65GXfFK47Y3T0bzM1BX2lq+mXtTQhmV&#10;heQ4I6951jV5Spp7cs9Guot//H0U6YYv5mQzujfFIoOM9HCek8OmU1o0Xn1t+VJ8lF4ybXYNpbVZ&#10;2TEcrULXU9bPQ+GNcsFQaC8JEMsREdoKt65m14u+IXq+gLz1FsB3vFyeLLfoLG8W283iAA+PVtvN&#10;6oCf9eLkEF/v0YmOD0+SP0RfGx2zWAcbzBgNA5ngRvMaJNpfLZqUQkwHxSxI3KhX64iyCJAr3gSY&#10;syCHdNbBB2KUusxIX+hPnqMQU/6skjVBIlm+4CC0LcbI0lQMqZSjy7YZlhUxEnZUuLOrnJEesqgs&#10;VcSr8RvoqV97WvQgA1ahjQimMEUsyqCZabY+y/AsOKVx9yKSFRpruT03VpUa1b15pbL3vZMDGSBy&#10;dfr5t871FGDto+oZBPcEPsPZnvmPCnEnDo5m3vqCCSxpKQzVUKmp27GBSAYxke1T1aZQTnZBe9HL&#10;nQWmLqGJawowBGSMV/RIvSzOYoywGyJR28OD7frgfnUPaENIChjHKCF66di1cLPmX3qChD9EtrYI&#10;GuJvQCoxMXzDtlv3egJ53bemRChAHAZrh6qWeWu7CljhlSUkPru+bmzyNAtDgPAxX3q3mt/4Ms+J&#10;6sQ8T26Vof5y7xKqavtxqYqHRIQlRuEw5tansys9b4Q7zXtIVR0v6v0ihjRobhAcwo3dLhEQEZLe&#10;qJJqrWxfT4kKzwc+Ty2xixSnhnOuqNy+Zht8PeDOJUm+fjJV0EP5kPOxAg8z2QdzMxblHOQI4AnE&#10;Z8XIGbpeIkaaoHv1zJiBz8xrGDFFa+aUKkZEiN1ecf/y5TlcHIWeEHa/ubxByB6grQlU1Zy6AU3S&#10;RPsjccWRiV42FC8OlScsclwlOmgGjmnaui0DIk0xzoxHZorZ4dxGOaCHQytyYsGB0qgKiqAm4Csa&#10;Vj21pp2fnOSk8D/ewg0nT0XbZVmOUtXT7FiXrtCJBN/VNA03yfjFXlXEOyAUM67TsCoTemAxtEBk&#10;5S5JPVSjFJ0PBsiKVBGzHlhRKtmTc6Z/aFFuQkQk99RMKteIr9ngCzmjYZPDmNkrIWbuiZ+Z8pyz&#10;JGKGcAun3kl+vaUyGgSTXCKTEt0fzTyW4nTNjDSmJ9C0HC3rc2OtPfVITldGh75xjS/vkU4OjSK/&#10;K2a4jjPGm4lUy5r1tulpIbFdENxc8miqW5xUfX1+CY68/c4z0VYlVbYjYUrs9vrWUyyjdlcvk0cO&#10;YNN9kzsstc+X8W+SPU9xCtvDboSsTQ1VgiGaI8PlBHXyvTYy5CdGycp9PEGoUV9j9AxDz9Fz63eI&#10;+hyX9u7uR2QVkcruU7tG+/1KRb1u1DKT4fx142umxFKNZCHCJhekzoBYIeKH2To9TaWvNFIgX5kb&#10;QgFZ16gOqOM85Ng8Gx8ql8a895HOTzFNg3qZzw1hYrJFkGnI/Ndzt4hDUqU6D1Ldqfq+BqubrFSd&#10;nwoxn0UoIiN3Jkb1fLQIddTs2ov52cjdzkl8Q6TmK8769XhR3kqGSprAWQ7VRJkAPewNsV5FF5jd&#10;4fhgKQr6xXHPTjE/nODBD7fJJiByWW5k0B8AHeLOntD2WeTUvCvUQLlmmm70twFBVWGGz2qZVU3L&#10;TLlZTd0e6rkL8lc8UYgzPHWezeBXBHMG3JxSz11KTrPTxho4dnqzwoXuz/n9RTmjrjmTppkRJU01&#10;ZTkNcql2bicyz/2TC3Lwt2khmq8PYm9mWtOd7//U5tpwe0qOjeqO5jn1cE+sGJXm8F0/yXqY9Tzb&#10;TvO68Q49UInWiSO3Dg9trUOb0k9Q1y5uNdOOjWqzJF1FUeLuNSX9Tp4GEAjIWRsYWuEeDtiWATHE&#10;8jW2ZcAoJoBPexDAQ5YGamF6N5diiDINSQ0ADX/Vk53G5gQ5w9HqWyoGFDHULVujhVNFGwSnxI/n&#10;6CYjN4AlMs9H8bpHkP0+k9Eg4BCtkHMm2NUUqjbpBRkN0AhE7C5Zz1SXId8adMiKO+SPE+Mmhwib&#10;QvFVv2YRN6RK9AXF6k0mT687jX5CJkb25qeSVd3+R+lHcaepV7b8Jk8TsKeuutAh8ZnPo+1BQ+3Q&#10;vkYlhWQNn0dNY1ivpmrzijH6eguC7oPXvMqODFUiDduVp7s+shHX2pycDFqN1nP4sPC6bARbGlid&#10;vWo3CXZMEOTaPM6j5lY1WqqXp7dBF92bjg5y9Jfr2W57UvOzTWZu2gzklwlKrHD6NcNrNpsmJZJZ&#10;VIwkpCvDUy7R6t67qS82b5m2bMCiYdgcihjDmqdD2lyzzXRwMziK66FiGZqiezeNlvv5FBJltpds&#10;6yNjaAOdthwLYsiZBmJGS3etR5FlT5409Ostt2FNp3LPPJUsNyF7vjiKU1PvSnnmc86K58SjvG3k&#10;Psz2judkaMlA6QbhxtYkHLTnkSUuKSMlH3oUxQXIdEeBrzFOGTz/8gfOer24uEIXDTdYiwzf9ZqH&#10;JDB0Tv8wBkzK+uPAPr2DFpmDJegd81DzKBoLUWJZsha2OLg5SpUeFrb2B8QFx/4VwnHHZ7R2Ozme&#10;WTRkRZTWDZjYhJytlCljqJXbcnLUGsmAPk0mLRaMBfsyQ/avphwuid7zCvV61oegvzsM1nbu0AF8&#10;fCij5jSY81MmobfcHvgA5aEVKSqd23Mbs6CBR+bEpeqrHbHT6r2vKyXNkEVZk4P0MoyeYvdiarSa&#10;oRpUubSDeEpcq9Ptskc629H3lqQsa2my2aImzQkGHg135HZFcjQsC2JCT3bsijYlyrHnmS5NCnRM&#10;Rgzo5JXvrQ+j9pjBTnPfcCYKDkV59fIl0j97+004iZppGPpXJIuNr3E9ffMJzlOWekudVK6GEGlu&#10;D6nejrRaKhsnKMW+ejxzg7tf48NNrLeL23vsghdbX2MvqdjiGkYD0m5gP1jWxYexA6w2+ipH6e01&#10;3DFPWWnT8hYvgxfmQWSf/C1RZZV7r7nTqmTGRNx3rkedMyjZaBb3zDXvkjxIslk5GlboqytFPEgj&#10;rUPkspI9lACnN8j6CUpxSyYCzGHT1rzeQ5PgVE2w15hb0ZnUAY8nJQ//OnrzoIrnxCm3187jf4IX&#10;p8blbBr7q1COqOYOhBRGqgKwwzHKmEMjk5TmCJqzpvUauszFxsyK5xVNbTbm7pVQsBypR3nYw/8a&#10;pxbcr662q6v75RUPBVhe8bO4vD+Iz/YKf++w+f/y6mBxfbC8XnCPAe4BFjv/c47CWASqscD5r/tr&#10;x9CwszXuzAfcNItlovkSAgp0fGnQo2NpHQnR655L6HeVQ3PtJGyfWkyhoUVviIwRGpJtbMh8cz5Z&#10;hUxwQ2oGrCGW5beQEiVKs+XD5iu/a6TuMq9JK9vH9xMbsjGTV82m1zZPYWJm+IxSSawT4usV1CTK&#10;nB/NYV6T50naX532T7mrx5yAJITVMHBU1rYa/apBQ3Y+a59Aqijgy/6g+2EWn3KggjUWO1NDvdNo&#10;sMHVVq3BHfx/c3dwcbt9dbs9v11c3C0ut6tzPLlfXtwBIomGAkfcXN1vgYmXd9srTFHk+3QPb2B1&#10;dYMYlytONTTo1wzzTS0abroNGQ0YzXNAKDBVllqL5leX3oCa0NPI2LPvqKY2aMvAur/+TRE5CkDO&#10;VqozxCzRJkq0fjlXE1+7nv7YmeJTZGciGwufkqkZMqQzl+JfC91pHLnEdbrUXZdN9Kh/XSrYl+bQ&#10;qdErVXYl0xlVNN80VXiaM73WVBaeNSGzy5mM8nO2lJG1jPMaMtSN+crW9D2ztUPXGKCkpodWxXlB&#10;SyK2LBXnKlheiuZLslKt3KbaZxzpKU8ZUrbqKRYnk75HWPPq5u7i+g4H553jc3lziVP0ru8wI/vi&#10;Bn/vrm7xucffS/69vby5vbq7BxqG9wHG0EkcbTqzqahie8FEIm4/Eba5qqwZN14laElv7h3PSDTZ&#10;Euvq1kyS81fj0V41fd1EQmdppJRSATtdlZiSezOosn+ZSQ7ltnk3J9iJpFbXbMaidlhQhvv64ngJ&#10;xVD3npc6b7QjZdTizepRnTRAS+dt7UbtB4FXg6cPfXeUU6+hmU2j0gCOOCm7MDiaDw0N2l3YnQZB&#10;QSML8UrKnPHXnFdx/Gk4ijKDdPknF0nNg0eA7b+2GEW5hksIwV1u719dLp9fbF9iIAXL8zC5JlrD&#10;YmQR5+aZ8Zhvo0mFC6zKw4oLOETYCWaJlc2xk0OMM2NdCoZZ0jC1mZWbhSxaP89thVuQpmWY0QlJ&#10;WgF7qWOW/dAA5tVrSKH5qawYaq6PLP4MOqCjY/vAyXFuolOa4detXkP5OqJfDLIiviqeYYWc32Ll&#10;UzdkEdtXdoFFBfibBsM0x2EXSVkx2aC/gbZ/NZ/FdtYlIuIGBWiFvmYD6PAiXFTji583zoiXzSBx&#10;L2TRD3TksEDmnvkmMpysUT+9ksfHgo1zs1VGxzLMRpE6hb/zroFoM2fET4vYej4FAuk5pxT3ydjP&#10;KYks7JrpRvwfNduGb27hkJ7+3v0Wp4diFAVLTQAkb771JjY/kVIht1vYU5y1CdcMCd565+2TkxPk&#10;kIehOk2Lzb32vUzH/AsoOub+wkXaXl7eXF2CjrtLnKt8eXuBv/hc315d8+bi8gZPLvD16o5PbuA5&#10;3sNnxBl5+MDBinOZytUUOtTdjFOjFFJ3B071zspnEFER85C3M0MlmFJlv24V6TKcWCviBFJxK7pc&#10;ufxkJ22F1/WtUZbaX6/eU6mOuxs7S3GCxqrjEJ26P3rZJZ1f0bzeAmADULR7eknJMUMuruYunPq1&#10;3uxPg+ooX76pguxtriuwfzH/Y6d8kJL8VKqSVWvYfL5GEWW7ufqmzRaZYzT55auXWoxsE85QYM/j&#10;AWg4zzKFmzSQHmqEs56355f355f4e/Dy6g6f86v7l5f3L6/uX13z8/Lq9tUV+tF3r67vzq+37Dvf&#10;YFLO8vp2cXPLg5R5DJvRMG3d4/6OIGOILI0Zl69RAbnH+a15GN2JfTtxbUq0tkN3qz2T3vVqMnfb&#10;wOfT05tBs0dgcncgA3HOCgKT1PRQKOD7hn5xb4otjZY37/YKTVMyCw7FuXBws8pfNuqcFoUP8DnO&#10;1eY78ZhbqsfhETyFMRLg9B3uP8vBN01aQKQF/hqPYizex1AQrqP5LCtyLfJNfr0876fMLdlurehP&#10;F3+Q/e/UyZncprTdjehOSlzpecNp2GXd6+lwf8r60GypadME2c9FEuzsFGrZoYFzgzIjunh8fAw0&#10;bKppTuqmt7pgJyNyggH7igmXGTaYWHMNF29xfb28ulpExBB+HyDv/vIKEHmHz+XVFsB3db24uNpe&#10;MMHB5c3i6mZxeQkk5ZmJGEvp1LHYQiFBNqnLTJk3Udn8UEjziis0acy4CUAIR2RIM65Ew14zsKtj&#10;rU7ToWtqWhRrIK2GSOUPUjEaAz3AenVcmlrVMApMyYqlr6qLmOOsCLKx+y4eNoE5PHFFmvyn2lEx&#10;zXYS54lhcJAfHqcYB4dyQm3MuAoWU7k0jUunipVTF2PuQZ2KQIrZPSIIat7r+NS2LK9McFZsp2mc&#10;xJLGFUuxgp1GlF7i7c70wwTFdNNy6Sn6RzO3njRd+2xNM1RV+l+D8N4rDZ8nq9Cb79kWKl2lvfSt&#10;QnXUTwJBfHVYRr+6K2C9fYBvaK0dbRNUnuNeHBTGZMNbfq5vDq6u0Re+u765Rxf4+vYesUV84Ami&#10;1xxd43iOMeVbrDzjUfLRyMdu9I2J7z9WPxBW0w8S9w2FLsfVxI0xV4lt/xqi8rv2pB6Ehp9Vm/rv&#10;Zz4Jv/REBz5g6qJOGsBfA9xOAhreN+lrP7fw0B7lzmynEhjgjIkBiwtGXRB8YWe5ACJPpa24WW90&#10;OCMPWqaTGODIPnV0q6cueg0Vj0YD8OZAMyz22nVsXmyk9tPKdmc+jbbvTD+W4HVw/HUKqrTO44/c&#10;nNy+2omRK4D+shYFNEbqziJ+Wv32b31VwWB8pDcZszNe4HmOQxkLIg2P7sB4w+0dNptd3N8heM9O&#10;8Uevbi+wgTw7PNBMFlK7RzeM8JQxAfaG+FOUjTFMhEHXq/tD7vPADbAZyo8NmrRQV+Sp2pmGIaM5&#10;aBPKrr3h/YqDRHqlIF38LPzFI0xsw1/NISedka779EHZrlxppnZMnug5B1l++IHHYQVDOeZE2y+i&#10;yRMy9Apr1J/FrdJNDJLlMQoDOrJXpCDnb042LbYVIFWthPAhC5bF0YMSr2g8naGACjypw8usAV+I&#10;h8RR29j2jQ1M9NnjgBcrTOyLVc4RgWrxiDF2nBcMLBe3kdvC2Vpwg8kUoXBgIndJ0vEXHP/hvkjo&#10;deC0MoAs6eY5tZ1maoSh2FXWqLL0RZqq7ltIR6baVHzU5i1K39jWGosrNa9FdJ5tVZxcU8qlkuRR&#10;nVECDBaZWvUB8JF290ePOvsaVjAUpqlTZ011RFBy1nhLzp20+DP4tTTkXaGaklNaw2LOBdWwrAMj&#10;DDe32JwdmW5OjtfrMgsi+nTYHxXSp2uF1W8n/JVL/s0fgwnp4/Elg2vKd9hD6uid8DDQ6lJxxwZs&#10;Yo39XnW0T+xLww9OTOE2NezMgGIQwfA3z0LvdmCO0wQGk7Jck3kcHFfH6gzKs5vSGIJFf2fpYVnG&#10;M2XSfJ3JOYtB2in8UpiveTGj5kyeUhpb1NC0GqvOQYbRbHvRhEghm28SN23sPrVu0tDvi7VLijTA&#10;a6UbGM4dOxZ3W3y4SAkaz5sD9Cr0wVzUa8xiiln6+uBXfCI9bqKv3d1wBivyj7LiDMfk5r8G2fn1&#10;7Fm8Xlav8daoOObzmTJquxdZkxuwGEJhrz3vf3mN6uz5ivAnE+NIjo0QUChvwCnlE/iv+JC54Q4f&#10;DX/cHsZUXybX2EbNl/4TsC3+AvmwWdcSR5scHy5PDw/wOTk6POYHp0WtcVQUdkPccNNrnIuHZKvD&#10;NY8DOIpDAfCW9v0qZ4nVgABdpUQAKOnxYoKjWW/Mx8aBypE+MdFxQOUqs89cMx/Mk1y+Cp3B6/yT&#10;UjYlNuo4hVm5bcgakMkbEuO3hlpeCvI7qSImUlVOmjD1UuFAzswV0UO0SIAnrjs6WIZ7uLzZ4rPA&#10;EqabLWLH9/HZcmUnTkHFXIp4EjdbrFm6ur/HvP3r+CA9PkjGlFwDGjAKQOSS0FgnGt6BVsxbmjaM&#10;RFiZ8tnw3LVogk2OmYxWM+c/YOqw0dkNC1maMwq2p1HvLG+0ZR2Fwp1Z2ZSGfDDYNFbTVLAJ31cc&#10;70rOxivOa514Del0+ckhQPpcIvs6U9WY4jWyGGkPuRkD/WHkr50X4PvhILyzzfrJ5vDJ8erxyeLx&#10;8cHj48Wj44OzzeLRZnW2WZ0eASuX8RcouYjD9XigXsDlEpFP7Hut3DjtMBx5V0PW6HZgT2GIeO9G&#10;13ur373Vxlk5QYMd4s+ouuxDTCP4JnN/HSZTFZggflNZdvcavy8rrlL6iZuEJk2X6aAaYogIwE3d&#10;N2F3yKIBQZMd47+AqqXiffDssBjpGjFlrkRaXGGEDaNwd0ui5P0KN/qqv5x4cLfC/eUNBt847FY+&#10;TLyELwnQxF+ONWuhJ1fEo/vMsZcMUpNNQhCtNqCjP/Ekv9g0zA/FqSmF6Vq4pJxTjdkoSOlhM+jX&#10;FDfUZNu4Xpeq+GoezjNw3hYqzSWVipjyDLK5mWZ3wDXDhjsjJPclq2vIsTiGAZSFM94sjmUPyc3t&#10;j7LWy7uMnL0Q1oTGSQHQGTxcnW7Wj04Oj08W/pwcHxxvDk7wOV6cnixONovN4QrO4+aIIEgoxLmj&#10;Kx2ZFAAbl0tvvu6iauR3o7nl6vxdU7E7Mb1AiWdii9GvUbpe2d+xNSAOi2ttNc2SmRLrTu0UBowm&#10;y8UZE8dXC02ghtVJvyt0JMcNjY/wi0CGCacY8OGT8sFSJXyu7+7wKTc3t9ghibvAR9QIq57wQQ+a&#10;X/k3xo7u75BtkM1YJKoVsxQeJrV99G3UZPY2nNdWor1ebGjb5515xf4saj9RepGIHG2MeGgUeC9d&#10;rYkUQzeSGuPwu7Y+HDoKTq+f6Gz+4df+qCnViMBDg6oHZGgQCshNVRb+CQS9xGQZZre6vFu8PN+e&#10;n9+x/xIDJvGiiuqBGwKKiHLiz9EhTlRZ4FBlHC+KezBEx0ah7+zXYqpZcXGVES7VKtdWZI/OHnKz&#10;kOe458bcxCnn8rcChB9mhpiBeneq9XYtplqXMraQ5NEQU0Ckj1aluYiduARSuXVFWXqSme42sDg+&#10;MWo0CtB6PVcw+6GuKW6APkM2Cnr8XNPpiU88YZHT9IFW8OkQJYx4HwdG+ImBFM60zlF9hgKL0EDD&#10;nbSisgLHgzNajq6Jtl1fIgx9cLTgCd48mHV1z9gLAtNoZRHJWXDT3E4RYxSo8qcIIXM+G8jMJAwx&#10;P7deO026MT1/bdaiZMY6fyduSMqJxfyhAqRye/Pz3VTkVTrZV8i6naXfFOr8c5rG8odf/VazHjRz&#10;yeCukAW6cGwpr69effoSQ2Nvfe6t9SGPUZaJoYcpndGAMs5FwaxDPGnWoqiCeNjjZMa+KQsXf6cq&#10;H5YZHh1HTg42m6PN8fp4sz6JD3xAfI6P8FnjE1+X+MCFxD2Pz8PfNebH8SQVHpw3xLPaYGSw7/yU&#10;SnQBiIme7Az9nTrWXqH1aX/NNjxN6fpneT7FeeQpnliIIiPLcViFJs2DCBtGEvZhEdNUqmJzTgIa&#10;A3yICd5gDlZMw7rZYjoQxknwubrB4qUbLL7CenY4j4oeYkk71Juf8sod7uMhc7iJuVyYygCoZbwj&#10;NppDWSIvQLV0+R9U352Jfyo4OF/KPqq7k879Exh6mlfIz/5pWVN5QiHtIsyobvO6Zn3sWAgkGrpu&#10;TMBfLDhRmCsudp81ZCpVn6GBLuT+rFFKMWhc7ysI4V/4pvDvjo4Ojo8Wm832mDfoHbNfHPd4smVn&#10;GfeHHDzBeMtmfYCBFJ4kGkdF6TTL3kEvNWiVazWF4IakUVKHWtXYtmBFHHUOU9jRKE2TbH8lmJKF&#10;lS9TMlTQnKxJmbmRuedg0JTeN9xDMnVnPCgvvg2lMGq3gsLOPBbYzpLTa2JGIT5Yg4Q+skaTFzeE&#10;RXwwR/Iek1W5oFN94dgNJPb74JYfMU0VoIkFWHyOHPAcO0Mih9hh844TWDvT5biyad4HXMwZ1tGu&#10;aH3auC32r6cahtdTBr01g01T3C4NQD8CPqpmDWGNOWSg9+t6OM/MrIc2KNtUU6graLubaV+hutEd&#10;LuRovg+oIfjENJoorjaBdXfrYd1lDiqxh4YzZTeIMDRLPInTTDikjD+cKsjZgui0328OcY78In9w&#10;gjw+x2t4hThRGXFD/sXJ8jhrPnrHmCME1zKWXDlwWA3aoGwapnRaoYSG48YFq5cynEI6F9fcZLbm&#10;PKcQLaeZ53NGriFtamz1t6lLbq5ca5Xlvw0ZQsPmyAFXYZ4nSFba37Td4c5X7KxSBbkIj8tIYuQX&#10;oIXRD0DYAr3YmI3PgZEYJ8ESpu3l7cEV9oXDV4yu3CGNPsv4rDjzBiMwAMTre3iInPMPeGWgEEHJ&#10;wOvoVWvi2qjoMz9nBDTjPeit18O7mWwtPuW8k7ZGG7MCjGKByTbluJFfNiVNP89qNppYzQN+0hRo&#10;t77ztZjRoilb0xADYyXbLbrDWnaFxCpdu2FjWVZR+MglW72+Ptg3nBcbzSNiDzwpD732tQAReDfy&#10;wa/4HPGIefaXOXiCM0QDTZFDjCDPl9a1lk2z6a9TQGngsLTqCOlcifO5NW3mDtL/wX5uWJFrmhv8&#10;nbC1k0D3ZfZkyzBDWp3Wl2CeTXRoObisaYZ3W4yAcBCEM7I5VV/jJzHYwv5vPRawVBdBy1uMvGBe&#10;DpYzccYiV7DE4EmsDFDAUkHLmMkvd2AfcNnJh59BgtfA2VE1GJK6/xqbGRMblazS21keneQrQezZ&#10;fgwJYOap6YZ4FTrHc+0NKs8R/+BrOIzlkLXR5pBoGKc1lU/M8+eOIDzXqZ7yZCIa+8nVUK3QLpYN&#10;Sjk38Ha5ulkubg8xPIIAYN21WL4Iw4IrrjOJz/aQ8xPv1we36+XdeoH4OKqExQM8T4rrQmLKrCZv&#10;O0ygOkeMknt9cTYOPw8YLuSK/+jR4y/uQb9jHGollEC/6nK7NHWT1SI3m+J+ozQ5E7VgQ/pFhj6j&#10;dfMrNhjnY11U0dmiwH00NeE3xbLfqpE5tyEx8gQz6GetUhUGhlE3l9EWM+VDcrYY9wLLUS2IkcuJ&#10;YxiHUR7Mk1jewePbxgcOY3y4VuUeE2uAdPx6fYc5N5hhs+Ta9tslXsE6qOsbdpW299gcDqtVkG0U&#10;wc4GM+bShPDeqC71mL3sq+60zNHeRsMQNz85t53Y1LAp2fjksivnSZHE2htOISEvy03M/o3d4+vD&#10;PDij0TC4HwSByMK+kfjTDEt2xaVTZ6faVD+XzgwZK22xUTQJprI1DVZp7Xa9uj9YcyUHo2sIFcZk&#10;gi3Dx1zoy7mn0PfD8AuRswcbVUGbXne6vK19/4bOqi8cKS8GJtIOY+V8Gf+tdi83VYxOfb3S9Ysn&#10;GngewYVRwrKd70/5VMomVvLZM/wZ5LCzXc1KLG9OyJjBaycKDCsyat4PYqCUgq1ZAFKck4jFSGXW&#10;PeeZlqNx0C7zgxFofICU+MQ9piqkz/YWA8UBgneLLcaLy043zFbqxE0coklLm8WPwfdPTWhScjeE&#10;bvweVIC7qzsFnVumBxUhfXgQK/ZRGDXGFPHOLt5DyR1LL9QQ+uh3lhuqBTKweM9kCBBHdbWTlrJQ&#10;PVUNCzL/lClRVXFpxBr6G0NBMRgUawPjQCgel2xVULb5q5Gxw8eybK93fGhuFpIpRm+/f85vR2FN&#10;l2meyKfrdI+qRdbFIRCMQsODRDyui4nWTjZjS4sk8mGJyNYzb81zp8xAOWps7uZYvdyem+ApK5oy&#10;GKlqaZC36Apw5gAG89BLOOJEKzzBbJjt4eIOE63iw4AyPsfx4eyrxRY3R8tt+Sy2eIJ3sQb0aIUP&#10;pv0jN+y0w3XuAbIR/2IEOhbW1hn4iGSRlIf0J3Z2PRo9gSF4Gr+NpdHGffSkafVloaP5mIBGoPqa&#10;lX8YNpFwp2A3v9sgw1QV8Iqse8pkZl4cJWPONkO/pVf6u9lsoAUqwpUVPRpmySssVFw7h8Vo1aDe&#10;kA5Zl3CzEMGp/wDD+DD0o0X1sd6gOswNsLZAFnmyVxirSfNIQaWnAL/o0RYHtvOGuaNziDMQ50pN&#10;ZaI89avxuinI7+bqOPMm59GCRsWMUpsSs1VMScoEm8immniuzgIizZyK198efcY45deLftuD2SIu&#10;JZe/JGt5ldtCjJUBswSIiDLHMNrxenGC2fiYdMX1mgebQ8w6wJSD8oknjEFj/E2fEpLmvP3F2fER&#10;Up5h8haC0YeczA9A5Gm0GnTSNg4xixYVefr0afRQiglMiSkrzDBW0kCSzL4RDZ7IXWhCDfvgYGb1&#10;VHoXZ9G0hjA7/NJYxLgq9j2YnZSLD104opYxZThTlGfrHhqOERM/ZfTUVwoixE5QrvNw1cBzamH1&#10;3DNJI+MUNmnJdYo7troCq9ECoClUuBRLArhygDMesGCALaT2lRIei1Z13B7UvZoSQ0XbnWKaTDDk&#10;9WjSeYaoXq9PxODN1+5liJIpYiRTu35CsSHZ1qr8k9+V4JqC5svNAI18Yl494YlzS3GM9mqJ2aac&#10;fg+Y2xydHPPDFU0bfjZcrXR4dLhmmuEHM1UP109OT06O+BbmuW4C6WPuaoRiAgfz9emnn87r9kPl&#10;KAMb7r5hLj00w8+YviDCP9hI9zx5O6HjM9ZuiPjWdmFL7uAa06S0kjsURPcCOt7/wR/98bBfnBu3&#10;XEafgjLRl2XD7cToy93dpy/Pr+8Pbw7WmP56cYvYD5cIsP3nrjXcSCQaajbPhVkapthy2QlGbrSe&#10;gCsjwuvjbEiO69BQRRKKwr8NXuOrgDXGsovKi+ys7hncG5hwfXFjsM7idD5OIFYgH83aN0bgoZHl&#10;sxubRKU8XUopOmaNiIZRxcKbnmSANip3CUWYuopyW5RDKaKuSMDXjJLq8vD8rno5IK13xQoZoV5s&#10;aNP58VJW/MUgCQqP8xHZXN8inM+bchQt9mXIgI4Rr/w1q7XIQZ24DRvO28GeIAc30DSs8MKMBe5P&#10;y2UJBwpKsu7L7ZtvvvnWW299+9vfJoV1RzKRrWpOcdWNhiViW8qiF0melYl7AHOOao2KzA+jlehd&#10;PTH1f8LwwJDVpr8azriSSMS5TzMkLPsrGWFzSjNholyNX5WxyqED1LdTCnNIRiP94nVhQn5MwT8/&#10;P4ftP3nj8aPHj3QQOfPk1nCYyc+vT548OT450luutcgWzbzPaNhQ0PCx0Q85jiIRuXM07/bm01dX&#10;F7erCyytv749xx6G1AFOo2EzzaVRMBjAXyzG47k/0bcqrsF9jC+HvsY8mxjwBVOw1qp0h4PiHhqW&#10;OlfNi3V7xd6GSKSajyrHEA2V82gmFryqr1VEQkmhg3NDJg2gTNlAo0OdVTwcDQvNIRXclxBJHw0l&#10;e3kxmUKRkU0xC111VCPTPM/5SCVgYOJGrrLRUOmxFA8pMSFGW3vhTJ8ChZzQgOV6xfesIutJ1hqs&#10;/MV16gvRcHF0cH+IRU0MR3KmFyfAQp94YG5BQ1PFfOq5a5Kj0HCqy/LaaIhg1RSUDLViHg3dIIkz&#10;3RTkyEgCNecbRjVl6df56WW5DzFVBRvFhCazIZDWqRUZhRo9rDrYckVF66lsjX3QioavXr5Ezm8+&#10;e3pyynOgcEVThPaVs2oQFAIarhFRPtheYS/+OnphsqVCq9/66r8bMkh2PhRSfhKdjy5syfTbBc4L&#10;fX5x/wLHoVzdv7jCSaGc+YW6Y+s6rDGAeWprYpyuB0vgzks0A50ijykCNF9iYQxFk32h4kDPfrnF&#10;+TKFo/IWKmVrlOOTtUR678z1q2Sf3U9xSjLQvT0gCbhKseCLvzZsbKBhlL1NmuHXrrggZTQTES80&#10;lGYIwoaJ7W+qoJpQ8ZZyNSwaXUKr1/F3pmvPfPo0xMb+0VfmaI/CexHiCVxjJBENpKbxM7CIaVhY&#10;tM4eg250X24WWI/MLTPXGJjmQ7TB6GFwfAb9jOPjE3Y2YhcTXDryu2NMMcJirjvUvv7csEWPs3Zl&#10;3fBPOYGkM6oVDRpmICjFJE12f0glZiVvaBhWzaVbgkM0cE0bf3+nrqrWVbV6K+WbUgZMGFdsW5bF&#10;x9n7AY04NA/kYT9XAJ8Jhh4JNzGigtPy0EzKtF267m3s4/ObM3HFnKa6Y3UiK1QM812xEuDlxc2n&#10;5zefvMLf2+cXt/H37vn57YvLu/rhQVE8K6r7xEFRXHLArZm03ydQUgPVrSokAMoiHMJ382Kem24h&#10;DWtqjitDd51yg9a8RXmMTaqat6v8q6FnVF8bG8tK1mRi7W+sYsicnCcBok4iy7A4VNlc8SHNVhXd&#10;CBynemF8PdYa1Vk1gK27FaadckQ4puWvuFIzfbZHa40aj34wJI1BGE7j5xAKoZCxSGJrLNovU4vY&#10;xnajq6zgoNFv1KYBl/1lmituRW0YuH9u5vZOVRmF1ymdyQg+RYyEONPO7ZFJb/BzpgrzDBlWzc2r&#10;umi5hy2tVnuvEKH6yFZOk23nd9dqj+kRW9ON3GNhAIZK7nEi6KuL6xfnVy/OL1+8unxxzvuX51ev&#10;Lm5enV8DKPnBk1fxRB+cI3qNo0RvLhBqvMaCAmxrjOHoWDTA8eiRFltMkbbJ5IbWjgSuZG5ScmvQ&#10;tMxiX0ZDM1T5d21ObfEa6BwlY3+NzywdtgH6tcPxiXwDZGI7hD2u3NqbeN2IyVMdRudtmx+m38kN&#10;RE60U00EfOH60QfEyDI9O3qFCJhwM2DdcMkmPvAQCZflg32C09fiRcIDiOMCGKvi/ATMv9E6rf0m&#10;vjWYvgcXx5NIM1/79dd48bWB+zXK2vMVq7HUcs+3XiNZmcVct3etelt2t1KIXEChCGzj0Ii21b/9&#10;7a82ZQ/prm9qQUT5xAYk8lKJXQgS4p+Pnr/6+MX1xTWm19yh18y9F/nh8Y9AN3SW2UHmSgNMgIQT&#10;i5MweDhkHIeBsCJnJpIqLFNesr/DbZ9oKJwFEXNpuDPYcoVotNanMIyoMEOB/DBihShKeKve+0kM&#10;4jCNjoPTKSh+had8xHMd2wuEZyiW+0thRW10NuOD+T8E66AGn7JGJuWjnF2E33VB+mn4Ua8nOwIG&#10;XC34zPWy4JReMhaCN9UscbWBW21zbVpdlMI9vmoVMp3Rk+1WTwpiGju0S+jnhbZ+dBzM5ebAGlTD&#10;WaBlRmCRD0MmMdlKx0eAIHE7nmPgDbtchy8QayjgVOKsUDT/jLVwyo6CLpyEDWJWcdQEmRc9MAJl&#10;0eOu6z50vsQT/HVomOwNyYq9/LU2Ufi3J5o4VAdpijeClGnlgxubhu0Sh0qZ+WQ7dEyDBCS4eSj0&#10;mJJG9/xVEhwF3KYWrl0CFvJbc+eC/cUcEypFs1USlPey86Ha5Sf6inn2mILPSSs4n5OTxrBt1nF0&#10;kCFi/lU3GRejjLHQUx2GEE7Z/k2xGYpoCMMF4PrjiaPJnJK4G/O4AI0319ht7PIWu7PHogCeGIUV&#10;+Rhfvl1ubxb3/PQOcsOkGw4sItgZG5ZwVQ3p5unycnDi3CZuxCR0F1/q2FBpyB/UmIBrMy6PnR2J&#10;Si1JloSHpdQY7PSe5mlrjHCfijT0NK+I/iljUHFmo1W8yYR6FjsAzlwigzNLB7FXv5X5NpqVvAUZ&#10;xwCPtLSsfuIYHX+AULqyKWZzjcYyKOTOJiOLw/ZhNdLkGMIUHIxXLUqXOH4GTuIQkvas4E83WdMh&#10;m8pcnBzV0oEazMUQh/kLHJSJbtSYacJDY61ZPymsYXYSngYcxWK/YztUNWRLSIkdFjfYVHOFxVHX&#10;27sbrp3i6CAPteWCWDb2ER+Hy8ezMEqe6sZHWn54SiQ/1N+yVj8GyKnQWkhJxWJYNFWpI2OnNohB&#10;ro4CSU3VxI1hVq6v7SoiA2VypX9VhsrE7bwyVJ5TvljRgIEwVNlGaSyFIeiYUf6pMeDm3SzQBtQE&#10;BKPqkR+W2qbE0h9LzTzJ+etXQRT3qCvjKV30IxJHt6Kiob6Gt8rV1bnumZ4iO4UL5PtHKZZ1NoBe&#10;RSovmtwaZcgRNIu1EURWqmxEQ2Y2T14DtVGWmmc32ztLaRIMa+Fmfmjv8xTm9I3e9tlYAK7hrfRt&#10;JxOkPPibI7N613XBjWqBG3STgVHaREf7YCuZ4Et/ddOuRRGnsnnPMFdl4MJkhpg6w10YFLfGEits&#10;brjBLv9HiIjr1CdsH4YPNpgto0s2VAV5YllqCSL9382d6ZYkSW6dc1+rqtcRpRGPfvHNKOpNKYrb&#10;Q+jHnKMhZ6Z7ursq90xd4DO7DjfziMyqHuooOjrLw90WGHABg8EWz/FPhNf7WCRaWmnztXm3aTJm&#10;uBudMyYsCXN24EMVHiiElbM20rQaUyOZ/pppft277SaDKboiy2xe/bDwraDPNMzWc5cETflgMef0&#10;VWEY8xh5FX9G1S6LM/IcoaaVa6ewlsmc8YXJbZdTHoxd3rO9aVAi5Jw4FhqtPDN+3m44ajMXrSsL&#10;NQb4zZDgzoCWtxOwJ6XFt3mxv4pB9DN5hhhmAWbqgzMxf4xb0jtBvbbGfC43BgWMKqZoPuojCnmH&#10;uKyThsm6WZXaxBixzY2Y24PRrVzY1WyGKtn+3E6Qp7TKSby8PL+40pHX2lGgc7q0yvfg5FRPX/T3&#10;9Ozo5DTIxUhH9l5Kj0jaXXWMcrdAk9tDDwbmNtG5x8rD6EGNdVMMvb29nSkQ1eJyO7OnPK71whwe&#10;GkO6YGeOu3RrGpEBmz8Escu6YW39MVDAa/35Rtv0KzWz2uihO3kN9FWAcT3HIja9lVnEVb422cwa&#10;/wcxoUrhtWb+Sga/kv2La3814yCeV5uxq8BXK3q15DmBPRHgZ98ICEmVtLBGbgcGQR8uhkGPfx7+&#10;/T9uvBcFJbSBgAgvdum4j6JlDqBAO/Hu7l7+9+9+/+NPNzqb8+5Ai2/lKF4cHJ7HPIPC2z3em++/&#10;iwIxo1maTEAsLovXAOThr3FQ9smLNqWe6o0Wmk9JGxEmPzacLI1Z7Ejvhda9RxhGNCFThloQRNij&#10;G/DLbacPpCKH5Co3TQNcMgHVllFplWUnqQVuXZ3MIQSQuAYyWuR57V/Qb8FMIg9rDqwqNQHQZmpn&#10;2iqpzJkseSXL9QiaGitaaoEVphzc7gFRHE0TS6+D/HSzWSAZEx6qIQLPWW5bj9vfXkJFMTNXhuc6&#10;0Mn8T0lpIkUd9BMvS9EYBvEB5OVguPg1sHntvqV3SdTIJr7a+lXog5mT/jETqkSMxiHZkIanxiE1&#10;ukCk7CwGiZ2YAWn1p68rACoxthq7GrLYjg7UinlymZL6qGhrePdrqnZOvlcrZrW11WP19cPt3aeP&#10;H2X13r1/f319LUXAMZR10qJreS2qWj91HzUBDLXkVO8Xrb4e55RBtiVRiB7GRzkJlIVicjQn8/Hm&#10;RvOtF7EG8lz/X5zr73m88+TsSI6U3Mbzs5PcTq/jxrRxKvelnuSrUc60Sz9OwNawWq950XtE49DD&#10;CDo2VcQJCiiXYRqkVrZOqFoiFCSs8EU8NigupxZiT82yrMpfBLwiDEY35nSv0yhZEdxxH/8yYZ2f&#10;VssWkE2e1VKp7Ic6hEzWqjYzozaVcKhzLsGmfFfhgyIBp8BIbyxo1hKBeLdnvu0kpv+0OaW9FUCv&#10;SYkXIMsIaKGCsubBH7Hoqr1GKt6q/BSB5j6cJqaojivn+pmUiZm9CF13hCwSHLm6E0IBjyI+irJw&#10;/bPddDNZrpE2dBOicKMyf5cgahWVq5Xzdak8lGzWO4t1pi2Esu5QZ8zMoJobMjew1lWw4OJ3TpUA&#10;trnDhtQQerzt4fHh/l4Ml8GRvVGhjJRlB3UOduUGWgn3PNjnToBFvuFck02GmYuGQhkjXNao6AKP&#10;VK991OT17/7tD3qnz+HR6eOLvKE4yV/zKLEuhsUNvePk3yACJinVwYveNB97lhVhPI5tVbKGqkQH&#10;nOT+vNhiHS1gCqYrlSkfmqCEaSkYazvOtfTbg0Uju42LnmokuyjP1DdsSgiqYN1gDfnJU9Bme6cA&#10;bzVqMedUhnUr3zD708EvwFhXb0XXTbrraZCZRebMDICqA0Nomf0cwMBMc/qhqHo/zV/jM9bwXi5h&#10;HFUdyx7yMI8HRVDimOrwDWtEKItpb5BuQswX6i0frbYO9vapKh32FW/X4RDg9ra8dqpmymbZQPmq&#10;b6h67EYtZn29Ebu1OtfTwNXBuqGEFjoirpZusHr+ycWmb+jG+7w8ih2GgSs2lR+WoHOBHNpS6a9k&#10;V8KM6rmx1LOrkARyHbU0Pd0kFXr8F2LaBCxvndVbZNM3lIl4L1fwwwc1ROvttQPvXX5QOgqRvvjl&#10;jtx361RS7FMeEAxTTJkRwGnqlIg1pLVhDWXXYvPk0e9+/3+08FBLAo8PzmNRXiBU2q7LMtQyH9Ig&#10;Z+cbL36MbQkxwIlzOcMuxmK+mEnhJIcWoOzW0DYFOgcE9BY1Re5SWZzzag1rS21ZPEC2UOGDeWUW&#10;DyKsls5sJJfRxlrQZsJ6mZGROdAy6qxbUNOaNFgYZx7411wDCiuFA9YHJZzhGGrci2viXg/5hywD&#10;lvwU1lVrKA7faoNmvjI0d22qJvVA2ljKqQ2RtZaWeTUUba9Ji/3qmYQOD7wSxlYh50fPcZxXLuGO&#10;yb04BbvNTQWjYuKm62ofKQ8q3Sjvh0Hx02mMH9Spkco6wS3+oHJVrWZWD2Kq9AzWcKjC1hAm7xLB&#10;XGPo2NrabjIB4isHuDNU9CqWChgGa2gBbnDFtdTWhVeYn3jjtnZr3N1/lDU8Pv7qq69kEBkpyyDK&#10;FF5dXeGxUY7NPQbEGAvzqiOy2acMXyovfG1h51xx6LCW0uSINeP9AcHQFwVuhIufP/4iS6hJ5vN4&#10;k21MmJzqLcnaQLqc+5/Xse009hvEq1HysIbcbRrdeE6uxJAxZqlzWWTiu80YFPdymerZBFb3h6Oo&#10;TRxUu+DOn34DTjE214dtPSib7g98NCwqA7m2n6hrj5tcOMyMcCwk9r8WUmDOpCO54nuSzNItCZvV&#10;3qWWe/TQWTaRQEYUfoDHrjIZtuZuuDZ+5TLGuHr1Xb4FRVuYwibqT7wXJV4PnzNMnJIZoVDmm9J5&#10;5JpH/Qzsfio2Jz5o6X66lYo5Zpw3l+/opWMdDzBtMEzLAGLmgJHQHhUVinqy5YEKurH1+Te2TeSl&#10;64J1RotxyKOqiU68392LAjFqLCdaC2PnEBRpdus5OoRd1kjc/YDlHrDfkvrmzQyjJSGdOpJ1y72y&#10;PDNu6W0a/Hrfw80IoXC89NOT9FQDY0UPmUKRQeR1UWY1quo+iZ+4mano69XX1UAMLc2cEZaRtYL5&#10;Wihz8BzHjsRZNDrYMN8PfnKmfVTaPy8reKTrGPBqljkjgxkKPNDfOJ5TrxWNlTcv8T1+0YHGSpYL&#10;dOIQL0W8zzTYPjg81TA7EbI48LHxI160pqPCNACfWV/NEJpbvkub5g5HGfEHzQTrDx2LPjjFEGOb&#10;mNoVH5cOl0njD9lJHH1axnQjTd6KFcbd0BigQZJfXSIf3DjovVyttCqV9WqGq5GxheQWL4YAKy3R&#10;TH3ZWMSnIqyazqlYls8EcmJ/fZzOoc0Duag0psPuX55vD59vj19ujp9uXp7unh/vXp5uD15uX15u&#10;tBM/Xj3f/0o8GhQdKIKRC/oPtaxVi1sf7g4e46tV+0JjWEuVEAcqxfkgscMz93j6zT9xrqyOdugO&#10;uO3IJjcwBLS6CsI3EZmeSpas+rHZUslABRQhKfra+oF15rZ5ywW59pvCQGPKA+cHp6t+90s8V/cu&#10;uQY+1HLa4tAEdCCTWEb51nLmR+ZVJovdXHGgs5Yjh4qvplDMXgqkRb4WU+rNCLFpmXPu8bTjYyMA&#10;863Utqd49FbqHoXL6do3fqylNb0LDfHLG9Qn18yogTGvl2+DEgI5hbhtRC3XOIktWb6QieyDntu4&#10;gBsPD4H1X+TTxq3FJQSIMK7yEQ/RHIfd0e4eNXdic0yF0F9Vgu0kDhqyyefaRrSLequqVFK/jCfW&#10;2yG727tftV6tNBecsuZUxuvu+PD2KL6fDl9+Pnj+6eDxh8OnH/T34PFPLw9/Onz6o75Hz386fvnh&#10;9PDPxwc/6PropX0PH388ePzx6Pmnw6f86ufTj4dPfz58/OXw6ZeDp4+HzzdHiky+3Ov4pAxgxzeO&#10;A2ECp4s1lSg+tkRDG+nb4EyF5Z7GVm0cIGokGAwuuXYqUFiV9lXe/v+ZwB3PJqJ+Dc3NJnTloShr&#10;sdm+yVUY68QW/U5rONtUk27dwOguk5hpNNhsqldxHWp8eawTDiPyF6sc0vDleXNhH2NQHC+vyB2f&#10;JwdHp/IGdQqdDkRsxdMee9Q01dNAVO3PYCxeNSjVYNnd42YFvVmJPth5hMSBgMr34EN+7NVWklAq&#10;LBqgn7ltaVGU/+oCs+tAci3Z12/kgPlQGeLWGWFDr1ATb3ZIm3KJlLG9XIFI9e5y4j4d3n88fvx4&#10;dvDp7ODm5OXns4Ofjp9/PH358fzw57PDn46f/hDfx38/evz348c/HD78m76nz3884fvyx9P6ff7D&#10;2cuPZ89/Pnv+8exJ5fx8dPDx4ODTwcGdXtzYV/ankxEblhfzt945vUQGkbhxZcNUux+3vfbfHlIY&#10;rlUWtUw6SHhLLgtdF4BkZu9sXm0FKkhM+R4kbMquqlKlp/odwZySrupCzT5f70fLJmyGQmYz1+70&#10;WERlIz6KlQvZIVkLAsnyc7XobIWSrQFgrcm2oxWUa2HSfsXu+9hckt+YHpEzG7tT2F8fmwFzmo/r&#10;lszpBy5vMhQM7eHsfpEMT4GjNXzok10L9+tTmzzYYksKGzGFHitR/mxoZmEbvi4HUFZKZkxsasKr&#10;fKCc2RY7Y9VeK+dw89VanECdY0r8Ue+JvTjTu02OdQZXnNl18nB+8nRxfHdxdHdxfK+Ly+P76+MH&#10;fa9OHi6P7s4PbtrP4/uro7vLw7ur41+uTj5eHv/C9/rs49XJz5fHHy+Obs5lXg9vTmVhDx6Ojh4O&#10;juQbPkfoUH/13tI+m2n2Do217CzWwbK494Ih1dwgqf38GbSM7IqcuJzB4L5qswb+u11DRZti+mJR&#10;eli6aW3Nls3yv6DSTRxWwREytRqC6qraVT2rMiLE1idVHg0NI9EmE91a92nZx6VqZfGtvvgnzUR7&#10;P08eV5Lzwoz08tv6GX6GNY02NadwAGKW12jPklvocAm6le40GfT6txm4Hi0O2jsfiQRRuD7R22fq&#10;2WBBFzIb4GhPUBc1r41LVSqXbDuFVbUZ3S+Uyq7hehO1m8IdIFEx92r6/QmSjcy/xcsh8n0n2kR6&#10;olj35cW5Ng1cnZ/mNy6u8/vu/Oz9xfmH64vri9P3l2e6c3l2cn1+cnl+cHV2cH1+2L6Xh1fn+h5c&#10;nL2cn2q9aqzblymUHxoHfHGgcDneSBKtK4fcB3vgPGssEvFf+IlAq9bVLnNWrsG0+ScDLBwZ3dQF&#10;L0R3b2qNmznsR/WCZKtH6wi6Uf0FwEgFHT+1Rlc9kDH/bPxcjwJf5dtsHC2LyBvLUeJDMhuxOAor&#10;9xLAm7RTgUaojUf/8M//Mpi8qtVVY0mW2TK0l1E1jwQ1NtajP/3pT6IgFn/nRLOJRsaDD7L5E4u+&#10;2a2phHihwOGBOlJGi2GoMmlFanKDJg7DoJ2qGnaKSc/uK3EuQDFJq80k+Wr0NtqthZr4uvCFBAyL&#10;oM0beOAkru4mcUP81Gk2e1dzGMptmrmuerirc3aaXQlMQK3LEK9P23XuGEFvgjnsUtfGJU2AaNrt&#10;6Y4gvuJ5cWyRznXPT+O83j4LaPv/oLixscV4WFqgJH2fCag7OtfOyXZeokIwxxcnJ2c5mRzrtQCN&#10;IxW5KrHZQ9sINwooDlYMInfhGakBhpknlbcFYO2dDbUileMZPKNxJ4jLA5TU2XmyKVMjljRD4Mwr&#10;uuanA6MGqnbZkIFjyjW40ntw1a127lbKHigmjgUafe7ub3/5dH529v763fuvv7rTQVq3dwq8Xb97&#10;p5155mFMwZaXKSNWkxSQeAtzzc2ZoVWcFM3Eq9EGmOZarOck4FOn4TazIDz7Slw4pct5e6Ng8eDu&#10;DdBHAwdrMreLoiwn/9zVdlhEsbsSdwS8vUEtpfn/2TmnDKZtIKYKblPEtaSeeAkEd34yTkhnKN+F&#10;p9VZ+quNmnkuknxHfS/11bvz5EHqe35+JSdSm530PT290DevY+uTnpJY55UkDNV7clyscb6Ev+iE&#10;Rsp7a028sbEpi8qEmuVVhgxsNpIpkGHErj7yjTJFH19VCmvT59L8RjLmZK+S9AUlN8Dngr+QVFcp&#10;7nsIu8lSM2rnoQBW0UrZaEr76oF0QOPjBOasrcZ8p1oxk2vrMHDErdWFZ3XdTgrnZ5FulDGYtqrb&#10;1cpX8gbz5BJ84cT2AirZurb1xDja24UbXmkRHlG+UpUCYeD8QSEHQQx3eDoLexc/ST9bOtLX7sH1&#10;IlwbhcrqyqJKmMu3klehxyrVPOAzD+DUQgKMl5amp31URPHoLA7DZtbt8DT3JbX3jOrM/3jvfDzV&#10;V2vKVFR88w1jcYQ2LyXlnYz79ZyGGAzmDBKpXPJPHvlTmVwB72I3hVUFSr8Ie/F6dA1yNmVqKWwa&#10;jkHX9tReK3VFXIyoK1ip4KnsmompVVcp1HmnXRB1G2f8l4pWApLfn4udeoivh3HdItsoa9xKXnMD&#10;9kMHcFD6Yn26XiH+edlLhc5sHzclOitqxaufVmGY9b26uoMz7rmEmQaOj8CQ7eKJTRt4tcnY7z7s&#10;aZ3xt99mbZZgLR2e7uJbTTZwbyjBjJpVTo8sdOfaC9aWqhWFwnuWPOLJWKtqubTcPQ6jO5aH2L4x&#10;7PU1/qCsYZpL/i5fWUalTNvaS47RcXw8M29NqFrdIJH/VJBX5hjGzlhNFU+bCpRe0CUYdbPIfKwR&#10;zISG2rsn/eNnE6jupXbBZkDCW8QH+4aPtWkTJ5W3mz2oEnAe4ICoPeCcTZMHhuJ3diHhC0XXknMY&#10;LCSsFnnQOD+l19kYKc+GZm6t7rBDIDfbL3MLzS9b8bv8aJMd7Q64q7QO11gflrU66kkZ4Y3G2pxl&#10;SaANii88oxF6UEfr8XNZONrExuRNN+ud6B5O6vHE7kf0Bcl9jgXnLadX6AyWGt03RHObY5sSowk0&#10;J1ZrtgFdn/jpYV6mHoiV5JcqlsHAEB1fmcNxLS7cazzNkmj28K1Q7vzJCS9btTxJKD6Juzh3Bto8&#10;a9U50UqOjHGiAiLvre5hbQ7nSLOoanIKQWvw8fWkLfHlZyzayrWD+Zpk+ZLxN77hIeI5xt8WLU+E&#10;ORwEnY11bnJnbOND98ENhmrLEGszl72EEHY5AQ99a9DNGhN+KcTGHLidYsyXg4NG7E2GDMJGUEjD&#10;Scb/G4w9+5iU1fkM/bQ3WlWQooztFUCa/FtyRwPNjSZwnic3B5NEe92F7Cp8PWhrFioMUN8xiemo&#10;RHYQLk1pyId1NL9fSMrBrsBQs64Chxg5MGTgAxxzHxb7lBvfHUjuDHIv18nqFKyXYplYte3m5iaA&#10;fBoHKFV5uJ2dq63Zuh/cxJznB2tdLsIOlk4p54TyQ7LBlaMiSrOQKiXcn7t0S9GkuhaI9FjG7HIb&#10;h7pIzIm7TStKsFZ3FPZVAg6h5O2u9rUfNb1QBsX5SnRwyBtR2vUe3tZHu5Otovvx4pB+9BkYmyO9&#10;okrUVugPqNgDkpiSyteVaBzTT65WJ/qUPfiyhSE2IbdXMAfv9RKdKosqslmy7ZUnplstypOD05Ie&#10;PcX+ptwKny9Yie0La602wKq2+OaiICGFOk0Z1gMoopqAHrLbhuq++8hiHVSjG76l3wX8VOq/9YJD&#10;0JzMW4SGkqtEqvgGdSBXzWtSd9E8K9R+1FG+tye4WMm0MrlPdzQTPxiNYGlzPkJZdR0OdW5riFmU&#10;j5/UK3739Tcfvv3m5iEOcbg+Pf/mu++YpeS1FtoQP1BuDVWC0MrNZgxYIU2lu+YSWZ4VVRrb+DnL&#10;UAIwYgfLLEjTUImxzYIdu5x8gDKUaeaSy589HHAJzeftDRiy2BrSIv1FVByyBhC9eALBQH9dOKmf&#10;ftHlG2nbFJN1gEJ2wXTv/Va/0/Db3K7ce5XUSoZcfM4LF13qATWkDT8uonsE+NSbn2lxgp6E7eQo&#10;j3D3ZMvEvwgpDl9nzD1eytj8R94EpBiiatR2uBxghHE0imfmGBV7OAMTagJ6iF5a43brM3q6IUs1&#10;UromcIxjbUjbYdkj4kHXAJU/oGsz7DM3cLY7s8rPQn8LtObus9JpVkCt7cNmqwcmDxit1hZzhaWr&#10;VmgoXz9V6adPn3Scs5wSaV/zDfc0DPs9J7CmYQJIphJZJGUi9mT0I7aO7qjIznsTEF7MLvlZivAC&#10;NJgeOh/yGqPDapjaWCUOzyIPiZxtqzngLs66gcghBsddbNEdjryGft2BHrxOAFG2O0debd5ZMbAH&#10;Qil/YIJrrFlIg4zK/WW1OTSuW7fyDTeLnW8OxIC8rkJP4aupjbx5Kl+SGBs3Y9grsvKdibEuerX7&#10;Inc3B+Wxmz4H6VVqbgt82GpgBCWTsS8HJ5dx+GueAcIyEo8erDAeUlU811qS8jgLorAxjbYZW3zD&#10;qFeSzZ2vm9bQGO5qHA1VLjtQiBj76BLgp5wgQy5vLKvBBllXMQ3Arj8H7m1KfIXD/LGpg87r8gf3&#10;iHI2lZ28WDDSVGPaep0eruFpvFZOJ3rd3T3d3euUAx1Z8833398/P3785Zf3F1daYQM/m9uRm57R&#10;OJFH4f4p27W9+6e23OrETZBXPyNiZra94U5lIoW/IdPOJJNuRMqKeywUH5cSeOwft9rK5hIqjklO&#10;ZMA0D8SL6TVGPmTZxMr+trshNdl+BKNFu4tdYiBv1IS3SKfBF4in/9Snd3NHesyfZDQwDrEMx5A9&#10;/P4SB9TT2LvUponbhDJrcfKrVTgXWogTuzvj27LHbvmcTU6nPGal0wgKVPiM+2aZ9/Fqi4UzxyjB&#10;izz286rPrjbA49CFhevrDWCj4VcRu0lqq/1twwISV0m9RbJvSfPrgbRtB/oxPY3s1OyFnn6ZI4/Y&#10;9wvfUO1KtjsYPSK4p5WJuXJ17WMPzaCgXebJ8hgsy5pf+HdQug2onr4EmpeIvCPedBzxbVMrQ5os&#10;heGQCYuofZ81ILLD64bmaRTlJSqJxrjr29MHmlcEATGUtqoAnexGOcjTTXf7hnum5MtnfK8ud900&#10;SjD69+vGOlmP5/fqeGrQLHxdi8v3gzbLqsXyVzKvOpmmIcNqMIdJZB1ewpQQXD844fWgcaJPHPkb&#10;eI5vE0i8RplpYljEO7UzMqj9fumylReM5tb3nEvRX6QQ7qXQHmRXviGyylgY2ubZlpkr7rZmlaYS&#10;4MOjaR9S5kRJa3ovf0xGTwk28F/Qo0qS3ailh26KFKfzxCxWm5Hpr/DulCw+a9PxichuZJFL1Zoq&#10;ywU5VRH3X2eN9EYwfBOlHUILWCobN6li2mRhbBgDJqEyeRw2qBOOgqVKo9g0D2ByisoyWgpRShIE&#10;udlt8t3+WAzmF/CuHz1iQoDuuK4nSvgm1YTS28SUGxvmSrs72MisQHp88/0nfoeejUR07ulUQG5r&#10;HmoRd6RkcQhOvrw0pk6Zh2szL9ARr51u6dtFHi2UrnnHfpfd0EDEYHsXOfLDAYj45DaFBrT1DaZx&#10;n2iRfzpjLhVuZzZHK9e0GgS6cOe2S2qzgMqdVm74UM3iRLNoYGVPkmx4BMtpBLn6oKZZqAFChQNs&#10;VReXGmx4q5h2y3U8BBlUIwlG/M+wTDMXs9EhUqxeOoBQlY9i4Bsvn9eJH9IGiUHHrZ8+Hxw/6QIL&#10;u/CxWQRz2fn/bQAANLhJREFUcrA72ME4dTJoVZ09a7z+tk0NGwZ+Bh9QTCXLXGnh1yrSuReUs40V&#10;Oeov60KsXxq19XjiauxMgrCAZVFEn4dqXUKfmm++sJ3idUe7ULZW6irrdk3XlWwPhvvbOiT6od4/&#10;tYvAEnNWyYgeXuhmT3ftraPT8e1wWjqnKh0oJlbEdZSWOpR5xUANFRR3ztPNehdjYWXVkVLjjDxa&#10;uk20KgGmM6SAHvLZ1CvS7dI959WFvE2MBdawPtpT/qbSztbWyYaiai2pFvsGQXsMB56dOzF7cGSx&#10;BXT5GH3uc9BuPb1OWQYm1EJ0AuUuUt/IqF0SqVGnPY31I/O5w7T9uyevKQyYl0XLVal2i8/K1vuv&#10;YmrRuqZ7uQC760zkqk93XS/J0tpyzGvftLfdJjfc7Rocmc1shofhVxn4Fs6zX8GuQ48hBALnnnKQ&#10;jn++paL/x2n2G5P/OGLQCPw7Xah3VV0sZoTPXGDlcLcnpy36qOahOKmzkROU21bOrXVGByw9KuyN&#10;X+0QohusxFWLPJePatX7VrYhMT9rRICW++NyaBGNGvSBn2547bHdMbSgbB9a2jLSLuV1AtsL4wC4&#10;Q5hN7YCSXZAywZBnIs0QlzkozJ7exY2tNOwxjpWGIUvSs0QYqtRaL7J6azazxm0MEAODfD9d7kLR&#10;eZgxfdziif09ERg4vkQVw/xlzJG5ZnazKJ5YfN7FMen0tDGQIU0rGKWGY5zKM7BlYAgJsIkWIppS&#10;O5jhTi05/cTmHhIidHBZ993pghZUF6yiybv0cWjUADBjZhfA3mKtNrHkAttFWYfkZpq2XWgciEeX&#10;qzLqOlY4FyYzvVYKbK+f1aJNuI0IKNnrOkBC1U1M1vbouLJ7F4MGhkLTLlXZy+VmHCuqRuYW625D&#10;MKcHLtWaU86aX5GvMsKmGaPm9fGUz9NNo4bpgY+64G3x+gwr7EVAO1y3two6KX+g7e3jX+vnfmQP&#10;Wv0WuO9PY3Ajbkt8hni909vVfcO2emY1LovxlIbDeR5rfOOteTKuS6xwiHDET4ayEYCJsU8k7rMl&#10;9hM9fu+kbh+Q8WWcmaEFPqtiD5wxCpysCt16FJqfi044zAYovkUx9yiskb/LHhlUX8aN3bn2zT3s&#10;yoUuv4rGRnOLJ/ZDPQ4O/LpzZOEeziYS7cNVakHb7h6x3yM+n8XxTfZRB0uoKNbJ+kWrLp+uDkSy&#10;jhlPg0Vzt9lJJRAZqpDLHRyKoiHtEUAaONsXeTVzVhuu5MTGw11pVWbwP/ZAtDEy1hOBqb0aLPPx&#10;Kf/wIQOmJiaIqGMxtnFkXT0a3675GaeT5jcf98+mJa1G9o1o7lqRUbIsfwqOR6k93ocFj2Y5ZZVs&#10;pyr+TbYs8Z1tesTxtsWixZV5/6e/9OCEpVxCiS61qF50ePmN94qxTJ1JkDaj1qJa2RK4vGpSa1XI&#10;YQn2uy3rGZJ9Zg7t6eQt1yVwRowzChFyMHPA0uCk661GVo9Q19r9VH5uWmTinovvmlWE1uW5T9CZ&#10;IeLVTF3OO0UUfQsHm9jYCbTO1ZaAHq5LZHRQ5qIbdcx+lXhzgUHzJ4BZvERUZ9nc3updedGF6NCP&#10;XMHm5b3WDtS8RiT0CLcxtL7Cj7tWNuT09mhU1/MW2CXmOwckMVK5ht6WYmWqquXasmIeOzfiezA+&#10;im2L19JHdtN6tworwDS0QUBTak/wxcROxlpDFi1s3SyGblT3E82nzG7+lnfpJoI1Z/LQwt9aGiai&#10;cpKHcHQP03MRtDDx3cXSJm5zVLl8dvFkFzZLq8ckSTadU1DWJeI+xvDgUWMpF8lAmNk+ZV4lOgvu&#10;Os3CfWDXj7qMeWTaHRftG+cRapKEXSxhW5eYo2f+u6HpUfwQZ2TvJwtHBW0iKM4TyxA/prXFLXOu&#10;I2LrwfuYne1NcafbrWGbtxs642rIOjFMW8cTBmR9Hjw4xlZMLLZtnLvVqmhVDeuQvMpvhkHc6RM+&#10;adp663Juh9UptkqJuGEOJLti82e4aH2WlW4l+hWwMmN0433Cx4sBOusLMLaqoy/j7SvQ06aOsxpc&#10;kGiMWBlaFIrz6ZePv/z4081HHXh+oFflqfl4fPCZVda429ZWx/RCTvpUL53+yizWBSPHV/1VGEHF&#10;6TUs6qESugOysGuzN5s1edA02m+LM8BiLtNuCwiOLa19sjtb1A9qzN7YHbV7ZnppKoVLNJB6uUnn&#10;wc3adcMHWGzmwId6c27yulFLtDTFPfq2Awcqu/aYv7nSVHgcw8/+QBRQ+ezM6wwDzQvi31zuDqux&#10;GOGhJMiuM360pVqZGYRbDFyN6QYnTiWgFFz05TTt1I86UKgigDZ3tOZGpa32yphU00ZdNYFRWmVN&#10;kMcfq8ybWf5KwlZgX0vwWeVvSpPmFzVs7rza/uH9++9/873eGqpX5WHHrLa61sBZUSwxhCaLEuIP&#10;ThNxQ6soWmoKAAGbKPE2F0x1uJCXvxhgRKKT6ixIElQxmyODXRiUYUAhJWCqIMZV+2eHXZxd4XYW&#10;Uz60YOUC+ywNNYR0jlsDbrBFpTAE5uij6uhI9IhyyII3XvFiKI+krH9DPEZqwXdvtZsJQyDJBQyA&#10;q77MDHqKQhB8uFM/gwQ35UK7LFDzfEg8QwiSuF+h6AJrApK5cDOnVufS3CIPC6ogSKYSqo0YJFWp&#10;NW2wy7UAezPN92uLTGetjpHvsHELtltk/KxGwRwgDcRXJleAGRjWhdoiGlu0YxGECxk49lk/XRe1&#10;21Vyo2o3MD+tyK8YGNCYTmPgXwr4X//6r7/+6uvr6+v379+jg7TOTKueGebSp4szpg7MWB/Mtcop&#10;prReZZDKYQIhC9zm2y5leAuX9+e1LwazqhO3q/Cq+VbFOfHcQVW8+qlNp4qiJ0AStphm/VsaiwgH&#10;V33qj7ZdxWrXdkmtIvUt9LwFAC5nULBqIPbUNZOkO4oEDdo+lEADZ815S6PIhXK6kFdxXjUT0zz3&#10;N9U47qIElKKB1rtNG/qWtuxJ447tV5bzH5HdRrIW/mXSFCe1meREO5MuLoZhSoVWlS9OItpqs9jG&#10;jyICw+fuSLQCR4PG0DEmfIFQ3YX2yNeygjVgvf4qdUZs2jRFK6ozxnXVBgT+imm2PRCymtokEeqv&#10;ubNWlRbzIkZmEMOseLVBS04EbZmz4D7frn3P8gYvLs6vr3Qms7aXxYoPdS6iTbFcXdC0fG2Bgo8O&#10;BYcGuJBe5uAAthBonnUVR8v0M1BzVTYBrh5FSUvQTiOIkPg6Ft2ikFsotiCYUdg3Ai82eLc+ZMVt&#10;vB1hYgKRbV4uu8bsTud6GiEZr0vZEjkl4qbF2U+xebneNIL6SuyIfFFD/a48vrlv7rHAailYIcyT&#10;9bfmD+XwJFLGM5s/0cduaxm0uakWlq3qA/zAdv4FXe1OtdRrIvfJqpXfqE8Y98xmPuDvYeLWtMUD&#10;zfYVIMGLPo83Ns73PQ1oRSlgKVNgbsvakgy328/FIIDtGoBbiu9KfaDXkPwxXshepqFruR5cly6H&#10;7iwWLcTpXydnbaM47qH7tGoTsQvVJA3dae0bTQrYjACyvx1rc8w0bEQuBI9pyPJRDsatpe1pQPvX&#10;11xE7LpsHyBbyb4SJtyhW9DF7e3N/f2txj1qrga+tobdnoYdRBPC9qnPkKbmeUIE6m9vbnQH3DDx&#10;ou3kuh/H1Z9pO20cxZfh6bQKfQYcdaLF6FWe3dw3oAVw3fYc0vYVJegrgwTP9syMTbasNxC0qRsv&#10;/Au29zPSFuWsJJmBVTTL9SKLuj+idRvsnmOSkpZ4T3dWRsAfu9+nPnwzt5dknD+2mowzJ61ZsUEi&#10;DsQhe0642LwPWGo/2/xQy88sQ4eqNwIyIb4Ar4A8UJTr3lYvbsSO9ehub372VzXkO/Cwoys3Ivbp&#10;XDGrBrjtfg5OqGXEhXWkzTekQuXkW7Y0jD17mxpt7oxXOpKNK0DCFE7bt1adz7CItE9QgbQ2JdPI&#10;G5rfzfd6sL9G7DKviPpWM5t9ObtgwgN6fhS57AGpH+ewHcP6e60rsIltYBre1s7Hzp1N6dqgLB4T&#10;udw8qnSAYFf22hhE6NjHqqH9B/TU9gx3hlzrPmdjygKC3RnyE9cak7QC1hpn1GX7xZldRByw2gCX&#10;9YZxfHPy1oFISo7OaB3trvP4cXjuSx4CGIfYMTUf3+zM/5IL5XZxuzZ/Mw03X002qKiLGsL2e6rQ&#10;I0Kx+9NsPp1HrwPwXqV/f6UVQnBjV3tdzmizuv2y9tWYDK2udtCB+MqQVyv9AtbNWX4lr/4iNGxS&#10;Vd1AJCJ3ZYjUK6M5xkX17QhWSIubb0QM2BFNW7HhEG1zpAreGb0pralKESTpkevQJMqc5yLJIqKV&#10;BdI9HqmGm9IG81erGNSI6gYw+aef6gKNneGrO3XOXbzyKjA6c0MWfootLD80eyFgsI+1H5Np1TcX&#10;voWZ7eOalHOJr1faqkRq/+QW1fIH5WyWPfdFVFa4/Aay8tRsb7LG3e0fVmwhaxdiAihtkMIMdON1&#10;v7abZoodIrxUFLQldeZSZVfcX1dfaR6gXptZW1c7foBamz8UUrXAEauKTDeE1nkE4yCy+84Zz1b1&#10;gdTaRGtWTaNrQ3fQU5LN3JurqGl2KSZCwQZZKfop+j75dUTECpydloXViD6XLetwL6q2ywLx1Isj&#10;Uuk0MnHjYhKZE0lrs6uhsbs3o3bgMhQENye7s5m32og5AVYSg7i/auqtLGvpe1s3s5spNHBUkq7h&#10;VSFBJ+f/yO9jispzJkYnDqMq9SvDN/urwUhFRdFeyVJDMHqsu3T+4+SBWFac72wduGGpz6jt1oqC&#10;26c2U0U5kExzjBuSAbjqum6VM9iTkdmDkuwXZX1q/Xx7ls1m7sreJDsp+oDqCoCpqG5w88EGArfq&#10;Nm+xC3YAKQHt5a8Nk0uWmHR/hoHrmX2OgYS9zfkCTn9eFuvI2ug3G4PisPWullsb5ZP+3VWQEhVu&#10;05dlW0TVAvOt7TzJKBnDOOVtK2zMINtEauJjpX213S4nAyUrJdkFFN9faukRbFGgIhRu48LbXwcy&#10;FhM8Q7UF19YRoLVdcEuHoBv0WFO8/Zt2saRGN73lrioDOCYBgqw23VIkGd4f3UeGFVfN0GkQTw9x&#10;dnOdF7KAJ1PYQ2K9nKLpWf4yEdRqgTBZ3vGIs4xbM2HQV+Omii7FQGyj1+KOiybBJcrzRg0cdICV&#10;t/4ukxd505BYhffWGFgKzHAYZflmeZqRrzLr1NpFVKrGbtv0jqOKEa/KnbIZymjxNThQSN++Dh2L&#10;1clPT1oIi09NCdENxNlU8TdD6kyURShawWild8g4gnpFrFlI0yTb1omOQU/2E7qh9DsMQlT96rdP&#10;YAZMEimB7Cgw+JCR2Jj/jNh904iOWH5G4tQF/QkmhxUMjulH+M59nRhuSiWdnwn18ET91/ax9f3g&#10;eDZ8Lo6+aAZ07eI82g0qLRDa2t8tx6P6qb3f6sHaIGIHGeU6mf1kLAIWJ9R1PWpb5S3ZId62uPXG&#10;VME3P2YCPpSdUO+xdxfnRe1V2XhaOolmndzX5dPmSaemSqlijj0Nab5KWK9/iyOi1DZ24LZP7cBo&#10;RbK3qWVTzpHbdtkbSTamOesdHU8zMUkImmnTRhg+5jT6dEbrP7rFRSJoBMmqYYctJnsYyMyoiCZl&#10;BmsYtpebiLl+a+GD7AqD22wACRqBbc40/OT4SiLM/CRPbP37XETM5+RsB982D90mACN9M4WVNjg2&#10;drep/2JvHMEYnI/D6HQdFuFR9jFsRUzE5ZSQfoow7TlT7yjZtKPFsJKefsyGsPOmcqNZ+dp39QQp&#10;sPV5bT1Zz9WkOwio9LJeqdoMHGZrqrT2xPE033rMLrVAvBWcvZEYytJ5Z2/2olHsvfjAyZdt+iTT&#10;h3UUM59y/QaFFtWzSkqpCDgwEqrOBO5LUzDb+2pTqxrPwW/yw3ebiW5rm4U1E2131hq68atSAjEu&#10;fE4djKCjWNvBZunLdjwYVMkYfu4nrNpNGO0TRxgFm0hI0h3so0fWNg5MYVtmQ70D5V6dO5Nng07T&#10;ZlbPHdhgJmqZCG5zUPxZQhys3qBF+5lM/zRLczOXu9LPgtaAk/ln9a1exeqeBLRlfwnCDIMMgxN6&#10;nDftQtsTQXy/ynSAEHyoPodZ9Gsa8gV531Kv0jC08uDJ3DBDZtVQLp37j+u2PNUrI9ohQHG0HnwY&#10;4lcktmemBM38lcmM6BvQXjhr/sJ0NJxyh2Q0w7mohuWKJEaQLpNy3ACLfEaMRe40fci+crLwOskO&#10;CKrT69orzuhf/OERROrDOhe7nEYkTaiOp6uzIYY5Smk5mR6zLqpIjrlfUZpqfSDGbF8ct/U0dxUT&#10;1zZA1iXL0eytmkMWPrSdaxgIDTkhNC4z4pGFOMuONsIrU2WBDtI3PGo5tYpK4ayTbrhpdlu4qEww&#10;Y/1ohpnvuAmVYHPM3KuscN7KycH7qCIYyDAHCK1IEJyYyX1CyAjFwnJFvlPBY9oG5jSoFxMw8GH4&#10;OYustnoTCZQwgLmKpqqS7hO2Y19sNWG1Cc5OSguXC+mHdt3JMc7xb5tshD8GCTOZHuGREcBbVSNu&#10;OOOsKhXKzB3PtNorZCU9hVJuTz9q2mYtX3bTbNoUzH5dBTo2rzbocb9QY0vke2acXUL3TnCjzjVX&#10;Gugk7O+k8GJVE+YGZOz5VOvwmexqwK5AnA1TLRPOWPoVBq+SYWOxaSI/k/I3JX/VVlbF3lXifgjN&#10;uawLu/wXsmyyaxfzVSaujTJalQCqcQVsUK63tKvKbmjFYIzeAr+qcXus52ZRFVEzt4EckY83yqLH&#10;V0e/++L84uLyUmZxgDR8w+0wZgx1yDN6FZBo5+A7MsyayYhiZHAkjzU5ODk6OTs9Y/FvLHY8jM3P&#10;LjSPkz860xvB++OKCWvIZpsriUOuTR1zeti3K43dNIgMGLH1pcSblmiO0vTjLqqLZM6am1gxb0YW&#10;94fOEJL4627HvQU365FfK+GVHxuw65Q7ojcEzmz4UsZSm/gSxIGx1foPoDHZpEQV7d2Qscmxr8Ul&#10;5GT999zcG2FNRaa5mtH9lq4xMzPkqTMc4bVQUq8xH5uKyv36tzNhmZogdJVf1nuGAB0U8zFxLsTm&#10;cqh0AK2fSlKcAgcwdJHWoRFWwUa3aiEOZNcGjlrWQ+EtNrfmxRx+XRW1Ds4OK+CXvISYtz7QWWPN&#10;oHeC7iqwOJQ0N9YqloxNIyDZ9BUXBKlALIv/GMvy8iL9rAMvq3bwNgyEA+SsVk/J5GQWUWFZxojy&#10;9gN6AoLydqqtbQcMKNdTRnbLnHJVQmv4JtyrpKst2MHnVbBsk31V31qBGIX8Mj+AQa2jbCXAyfWI&#10;qXp/cuu0HZJO28sd4Di57O1Tu3FPn2zbDcF2tyupti/Ou3BjDaP9UO5M9vTcYqZdoOuqF4aaaK4+&#10;bwOlaShCoi11JOLmV7sw1FvTDObDjzBn9dPaVQL1WMO3YMY4cXUu34+y/HpKZsit84fr1seAWK8r&#10;sLiHJs/gVAL0k/5SP738AJAIRdpvy+HBeorn4VGFgVQBtktNNkFiXo0GbuD1YLa6yuwqc6Zh4Um3&#10;iRgcSvD8UmFpK6NCZc3Y1lXU7lMJ4kWiCik8Plhta8+ERAxsBOeblB8c3mSibaoSMSgggwpQlR8/&#10;fkJg5MUQ2KDUAndJa9Ma2kjvkmu9P5iV/VnMoE1pzcNVo5wghbAob04Nt2lAhfTTCwnpc7ivLPiP&#10;ZpHuiD8RmJgO+HpLY78sTWWyBe8B/qtleum4Uta+oQJrlsirxQ5ZgNZn5RoAZpR/cSFDxrfTA1sq&#10;yHd537UKMFCDzv6JusoC6ng+4mgMosGSKgJFlLaLzk3l+jLmDKrxWUr3ZTXuzzU3uVml7BrTPwzG&#10;opv2P8y0Tc5UtW2ytNU0o1dGsJ/xoGpkF3744QddeO4FE4BbRNEx273eV2Tr67rdMPJiL+gAzRFs&#10;sWdsKi922dmBm1Z+T7nUwlEkeAfUABmtqz+hDbYytLGxQAHghj4USErXTl7a6JCTeb50WYV6aqwf&#10;P4RFsxGvTauCNxlm4GaxlR6z161ezCjP3NmWpTPctLoOhg+2UEsvo9lBl8ZF9cqr0Clw7tvmNKRE&#10;Fq7RTNtsfiXJ14P++yeYxEjZJvqCqmteF2hSEZ9+1kEDdxgy66MDSnkPJQXqvvc11Sr2WxBrtKU2&#10;pK/cmxvOU6eBYFhaS/ZPO0ZkGZykgYaBvQNhxrA1MSlZDbmCkqQl51fCVqBf1Et1mCau3amYeO40&#10;WdSGGW0WM2Wps8JLUh1S/W+//cYgo5RYPto7yUhTw0xvkVWPVVUdtgxmCoH1pnR3ifzVTpuWwi97&#10;qazStDAALrMiTKfoZx3t0lYmyIxX830Ax9DYyiceGYL7QfM2Bm+nMlwq36hu9iIbsvcuHNlDqkUG&#10;eCxWN7YuVPg1jXLeXcTM9nRXdYNRq6hjbKvxLDcNsGpcNotFsjTfmsJNA882hRL4OUvkL8KlGXhI&#10;3/0x7HLvSwM3tZKi9Ojjx4/WmihtB2ZsfL+4IUnXanoEb1olV19kQAJNQ3Orr9CcstaMCLwfnWpe&#10;hgPZIwIfZztoeahOa3l8ftTizpPT46vLy2etiS/9vIyhUipNhu61CjJ2EXDYAFGWAaADYqryW09A&#10;jGrBHg2dDMIYGrnHFFqWpmSwNboPHJtOZt0ZPG0R4io5E+khDBdQhf9o39klg3XJSnJQsav5nAyj&#10;RChz+lSGGG0VjlQ6hHIyersxAp3xR6sHDwWaZ2ICZJwekXMX3ic4E2lSrTaxAkF1dWWi9EZ8J8tI&#10;sCoONAwSr9bKNNSqwXot1u3aBKELrEoydBX2Ad00U1tthHNVmt3eoV21W7KKVlIHGvaYj4EnY0UF&#10;KuCtpieYzleYaPNHac5s0WzmqlI7Cs9xQDIRNTIYYfr+gQNtTqobh9WkSoezuhig3f9Gp4OiLJYu&#10;z3vTLpSY2wiCozWO4+saHmJMfM3PCtrF3jtdHo5z8Kg31MuahZYcyTXScX238tc17ZXB41w339/7&#10;UHx41ENbh3QRxhGsJyEeFxkrVQfgUu1/3PlUfFecmbPWbT2t3eysQh4po/w02RB09677hAiD3bkv&#10;pMVaO2gICMLf2C+ihU7dhFW+m6VKL89a5/F+8803+ps9We414bjs3H0FVvT/pi5RF/LbowPBwz5B&#10;ZPDVZrq9ppNW05eqvVZySwS5DFaj2RrImp5W72kgOH52w+1Wu3w9nTtzrMzQETYCEhz7GVKbrGvK&#10;V40eN81NcxZKHkrgDtrIhV61UckwsM2HykBbNCerTRtETMOZm6peoaE1uGyzUri6yqXNCZAlb7eV&#10;MoVYEfo8ojYusPKNtsRT8iYIATYdPPdbGu71+tqE1LovT/Y2DvmJ7qQEMQmNM5EoqcytKe0+Fekz&#10;++yWVI2b1bZszKJ4Thqa8XTgBR4EmkOV/ESdXNl+lNIYCwB02ner6uEq9oNeT3HoGqvW5kk3a+Op&#10;3SzgZ9VD/7StpHZnxH/UHbVakR3UTDbUp3sxiKZMJdZgStPQtEvXMqAOVcz6T12zTkLAJh/Qol1P&#10;97AOdTIxlIC5h5kqGdNvDtSKqhBrLV0LtkmiBGOmelUQgIE2prk5t26Q9WYzB2hJauzPB7RfwDGy&#10;oBGyg4SbHSc1SWiK8TOY1CqvqgvWJvuzA3Nqkzct3atqogRDn7cry9BPIEtbAHJVxdlVjmneB9Ge&#10;qBYyFO4uAW47lFeFqGuWqftUgfq0mnLCi2gu90H78d/+7X+HR/E7rRL6wKnXHv1l5jA6ym/fyqjC&#10;lhFH6zhYmhZ38pdrhdemb2CZ20CyzZ4coboQA45WgSfDboCODW6F6cKEzh2L3GoNPcruU39AsyXt&#10;C5fsofQycO4BC1uNijy3azAB1cWgjfNnhch18HvQ/MHE+Knp96J/yrSdGkgddMDFWr6WAhd2WhsE&#10;S35ncV2DcElr7Dqr7Y4ZUu9sOgg2NxWBuvayAThMdeZATWyeuKhKD0J0TzMUUhtY21iZCXRxO7jm&#10;KZh3PzQQaRaRrPGhtwJ63ChTrsK5X9kLB1bdb++rau2VNgc9q7pZKCZ+LLbzd+FSYUrFHuA0Z8gX&#10;Izh9np612PnDu/fXH97L27BKYtbMMeuvmWkdbHX+w//6JwiNIvKlAIz+1PVpiKdHqHHKpr3wiDtk&#10;0TVMZ8ClZLhpeaxXsx36BzVAwFXqg5bWR75GVAPskHe1PtyxWzEnGAqv9sXcmf2dRnMWbnnXWoCs&#10;weQWgQNPp3jSWaw0S0ms7Hiv+phsq73TIDB6s01GrRg7hWudq2r1wH/QBg0kU5ORsj5VECRwjdZw&#10;2lIpWSnzmm61mRue0we+VayuBYhjZarjAE8GvoGNGWkQow/tqoVTrPVn4DCccXYKD23pu+VID4Vm&#10;nW1ZLIXr5+ZVwvbgv8qa2uE59JsY8GOOGYfmiWRZn5pgi8norcS0p3WvVAY6rDUz5ZRjrm5CC/Jq&#10;uLmhsZiFfmrSimyVNnvKuqPznRTY05TF1en5b//TX51dX8a4PsdqGCUkYnwiNfMQenDjwmH8u7/7&#10;H4vgdZxGeYMoSkvmxN+Tnrqg3lVECEjXqIxxgKaA3djVktFDboVcWWzRRcejEH/esSM5I9J3BvEb&#10;LrXZRoafrgrsezWWm0V/8C0D3z3uWXGAyeCO0T9cA1/otPbyg8by18kavgtWggAHZfJxlaukLnGV&#10;d9+2dhCL2fOBRQZrpcEkue+Bcid2XtsRX7hR1ZjqGvWDXSndxeOodPLURs2s4wIr0ECyHuSagTw1&#10;hXC+4qQ+qtioehulEeqq5XZ5QQm1+MLMJAdWlfLpRYaOvLUoEzBBEHd29C6NThw9smT+zNMVKG+2&#10;lqbNip95Dl6QuuV/1F5/FiUWzYCPAgmg9wYizQohy6tCZRFHNhByx5Ossk1hQ5IZOefVVc/MybY1&#10;VvQTpqLAOLPnQCd/ap26YPb+w3sRykuceZF9FNv7PPwSyw5JWYUb/Cov7MjUOCDdmjJrRWhlgaSs&#10;L5iQpGxxm3Q7dknQPt040ji+usdKIWwDJFYTQxugc1Xa+gdocErIaBzs2etP514sdcnSNGddY5Nb&#10;7/xnYmql5kMljHbhbdnQAE1KQ+bwB1C6RS6HxMAG49Kg5i5naru5t1ilmdYyDiV9o6SLcpt7hck1&#10;va9rl95YDZ2FfWoaPGFJE38peDbH1cxVY2fyNumcgeE2Do9sdPZ44Mhxl7XlEYpDW2w+bIbigpGB&#10;6Shgs3CqjQuW5joHlMFfp+GOrWSAaO0gI5RB8jC/cnKRTKllwGG1p7XAhsyplganLdTl6o1mEKKD&#10;WDuzAyuSa81+xBkNj0+XZ+fXl1dfffWVOl4anHrRbAtmzm6cS0MNaThN6911T8KKYga8uoeBw+NT&#10;+F9/cSmNNgfgs5PbeMH2VttXI6xaWjRhsoabJcw3C6I2ctBalgHi/Eb6rfHmgO+isK8PTveT6pJt&#10;+xo++oPKimHlXW3dosM9w1TANiGzOUA3NtVjU23s4W4W5ea42Gq2nHcXl6oDNUizUjibwtoEUs4t&#10;GtR18Xpeg5cBuSvhwMABPxCDcawutu7HkKpvapgLx+1YOpIuqbcLkTJ32awKNjPNfNvPHwhzyW5g&#10;BQB07heEaWjmbe0JbsIyqs5DQMMuPT4dPj1fXl589/333373nQ5tmDWaQqqHPrC61qKua3UqhriA&#10;1SuERsVwR5FET5XOsMPWklEFOMZkzuoOMra1BWpVMLrmJQkM+G2MANlAWGW3W+WU1ZAZjlBYO3Yr&#10;DwOBSq2RB5GVAFNiZdjUw4GGWsjQGwPcaihVKRyzW2Er0xq+DiFZaKakao6bZpKqolYcD3pi9a5a&#10;vXJmpymdyqiq0m6jy9w0MWQ3MLg2uwaWDmMI2l6BsWk+KpAqQ2w+BqTZg5h1yQ6BkWDH1rRBlX82&#10;yK0j6TN+zIfKCidzdbTXLj/ays1K7axBFdXmmKVMduug1cTF1vKrza3NHHJZSQe8QWnVXP80VBbj&#10;q2jgoV6iFkci6OW9soOX11esCo5Ts9GivrjaZmRAdUWIx77hgsA4PsAOYwQyjGyZwiE6XvUE0JcE&#10;rUBPSde+rgrJlSp7oyH/GRg3c2fApfVnE/0k7oxaGqVaGLFaiyjH/uMAqcpTKnIcnUd7ajeTh4uV&#10;PncpUK9tt833pvmYb1o3dqWvNCAajK9b4doN3KqcZJnlWPu2yhCqGwAzi/iNrRtYbeWvzHd1c5mV&#10;jKEJUcJnEdF1uNp36KmeoEp1B0/xXiaha3fAb6m5omUmdjCRA0M21crMpOQ6KcSdob+ZiaRYE2N7&#10;ijqU4eNb2vd6Gl6bqyiduPzd19+8u36nTR+KR2hZtN7HxkAWMCNNXTAiNJ9rL+XOg2jG4T/887+Y&#10;a/h2pW1tMQ1q6X4J6aqlNBgZyKTc3d2KhtzFp+U8bZ2aeYrpURZR3kNeWXOEvhpDwxzLwPdxuh7y&#10;rgRrjmlryjkhghsVFmawZzCZK8fPhf4qM1sKZ6xdHzdrd62fnj6idrOrQgRe1TKxzra8/LThg6eI&#10;E4ZXkx0PxaUdysubS+2Du9LkZ8jUQd6haXAVPNGuIJuQvCOJ2ZJBEIaQpWzXwxyDS5ZOzTKJMTI5&#10;8R4VAc3wTR/3x7XACp7KXhdLCfx04oEkVzTkAj+0hUK4rgZiLkp3YsFar874ofbakGZbe62VJybV&#10;RdkWuC3KLpSDSZopq0C9FIVScE0n51ZQiKHi6khPygHhTSuzIj9yc6yVqjPeYrKOTZenfWYpaWtr&#10;aHisFYXC5MPj8cPz999+++1/+SuFBG9u7uyKfbz9+fLqQshnnax7Hfff1ZQd5opu1F8fOXwbq6+r&#10;vG1lLfJB0iQGAfXjQnQTUsATaSwtTEBlROr4qkdysRaba3Qtw0Vn3ei/UBSVVgpNAEDxZ0hZsV6T&#10;7SJj4ExNBhP012740Lqad7P8QcdqGhzeWTTGsXsCjMhcvlo3DAX2tNHSnHXJuap1eFV8tcBX63WC&#10;KtOKqMoK5DuUOYChQnRICTJ3kVQlUq8rVKxH9GQ8IrEJ4459mXjUdcTK4gt4zs9BEBbHG/GpSgnO&#10;VEWecY4FGPpRqjDNAzgHyzC01+QNxqHdLxQIk8d6g+TT4Vfvv/nNb/7zybFOF306OxPUb09Pn/V9&#10;d319cX6l7/HRKd+jw5P8at/XWfmenhxrK218z84utKdM0wo6haP5hp2PS7Ag77RlXO4u4HjXkyU8&#10;oUU0ivdV3xDPcZjKocewb6jSwibr5ZjPzQKGEipOWqwh7xeeEQ9DWUuFdpHGolpg1zO3GdgCvqqi&#10;9hooxAJTmqoAra8utgYcV5NtaBocFmhFSTW1FQdOE1WvWwRtpqF27BXxpmcg3j0BJdSKrI0w0H1p&#10;JCsaG8kyZ9XhoVFohQvcpYpUVJMNKmT1Hu4PLcXlcWlDdaaTQkjG39oEu4eVJ0OZu3665KEtpr/y&#10;VtcexMUKkW7FnNiug/EcGlcs3SC10LI+wW3vm7zIkV5RFdFGznJZ2FLO5QMeVfQWEHRarGbFQAyO&#10;ZHUGATbV2YCmx9M8epNa2VVVI5fLxEc3w/Lcv5yfnP3N3/zN+68+xKzvgyJ4MdfA/pP7BxnHOICZ&#10;+V5y1eUuC8MTySxLVEplj7bDKcBRBVBFWz2ICq8FT8l81MCKDfcpnLiJrnP4tiDWzHLAwnXRksoj&#10;0Ozyo5TiZrooktWutWXpiauzUDWNXFDi+3t8ATej1kWcYkDJ0AoyKqV3qpCe2itJSGHI3n7unrNz&#10;CXNR1GsIDhKfNQ25rsrpZsXNt25Ut8IlVwZW2W3yZEFGv/r1yahUZBA8MuBrXUVR4feCUa7hgOFX&#10;f1pThkJIs4v+iD90JUePDOBaI2li6Ux+hgIr5sGPieSiKrVLGIi3pCBjBttmE6ookXvtYm3TXRfk&#10;8XPuA2rbh+ZzWgSWJP2w59/+t99efvvu0+HDjc4XPDp9OXt3fPX18dVXhxcfno4P718UiXt6OT18&#10;kmU+PdRXd261l/LgMR5pHvrkQAnunu7vHm4fX/TSqYf7p7ub+0/Pmp5R3NBGLZ2t+PQ2rLhTDXZm&#10;idX8rTeQ96pY5sN9LhwEdrFO211Kg1j7hzcHBhrYN6qXp+uiRakU/Wlz6CzuaRYPOVEgPVjwty8u&#10;LU1YQLDS4bLss0rICKYhg7GYkTGbj1q1TTnWv1ZEeytJvtYFXUWNYUf6jBsa1hBTiSQktOsz1E6y&#10;AfFGp4U+05nzdS1vPC1uOIntnaEDsNR6RYJK5KZ2za1we/d0SK59yF6rcAfjxtbu0Cw1fyxiC2gQ&#10;3CapZkJlIHi3t0WBGGVcHfBsy6KfzSgOr5DvamDe1lrEXGqvdJoDhghpnLhxtYgGaivCfYcLm+NB&#10;s+wM2iAqMZFuL2E203gk+wBCXGO9pnVN2bPXYO+/To95eXr48N3X92eHn25u5BnKTOqMGP3XhPuY&#10;52fFW3fjI/7S54g3oeDxttK0G8fxptbjOIZVwUNpWSTWudmyhv9awvGtAwTNufpdFAdVupOzGSsk&#10;qFVqrR7niFh+X7iduSFaxLXdZmBReSkh24lqxd94X5IcIi29Tk2Xa6Q0sqq5tPtRblZGQ+kS7WbG&#10;7Efz4Do3q+4ZW25DMKXrs54ORgcIJnltEsNSH9RgwMqsFVV//JTzWrBkUct6dB8sriekihLLYwua&#10;0BCwY911wdNAT7WGFXNqvs1BZwsCbwWU+pF3lzr0rKcIIMasA8SIw3BfJNKnmHplvFQ3OpGE/rKP&#10;ygKlfPSNVrjw5OgYBLSgyagEdaBUnxZ29ZZ3WGYtPA9Ki4IsLCpOc/h5SVXjVU8/xAGaS941gi1k&#10;uXUkxBnCNBtVUI3bKvIVItPLOPJtwi/x4uvMkHNpp3qBBwxMLLGhw5/Wl2U4Ptqjs/cs6aB77qjq&#10;8yW4maxuLcoUWVXpDo2lrj5BGyJI5jATm3hazztVqHSeL+KO9TRqW/hwjw+3d3/8w+/v7241g6yP&#10;mn12eHJ2cgZCFBo8OlBA8ETGTuWc6vBB3cmPrmWjNA8d6p+TvMGx3DySJhK4Hh3+/T8uc8pptqKH&#10;ad1X1zQrTwUfBjuIyK3NOvpLK7eDiH4Cvp0j/NsqIVbgK6OsoUqgXv1V3psbnfcbpyTpTu5+kcu2&#10;cPD+XvNH7UXv3DWQoY1yWo/UvXeCCNaiauysvTyFGCdY0/z6ryEjP4eoOxuSm571p4O3sqsmpIOG&#10;2xoOeSuW53LsfawfAe7x08W9TMh0xC96DrsAdAAu/R3fdHqoAhI2T0gvJ/TiyPvYddptKGWSXdco&#10;FS1F818XRk9B3l12M1Ptm0scKqIh9tEg2NJcJ15WYmQTZA0XEwtJUBWF5MvUK/bMVSjkPHkqkvqS&#10;q4EhXRtT8niw2id+oq1rpQN+PiIy2CjV9EKl2fx3Fj+tRqBiDK2pIKystqtRMV8T+LpwI1ppzqjZ&#10;sSTw/l5e1V99/5vnRw1xdcDgndIIbzqsQabNhYTLmb1ndDLh3OisrzxhLLcUyxriusFGzBcNjIbr&#10;3v/8p3+dZUlMEfqUjW5qQJUeKQYZBMUmQR3rEkTqJ9YQfGOGklNLaDJFHglUoF+0hBlSes1zczyE&#10;7sgaJhkNQzn61KOlc6tKDLVV24kCmn6e0lfQfv3kYxW1NQReC1hLd1qBMpieQVX4KQpclH7aGiIG&#10;pGFxbhZogXX8L9YQ+q0nsyiNZtsjeFuzpJY2Bau60VCS5EdD+gkFVfdy1JPh+X5EktVSYIgOvES7&#10;IJVyku3tzCR+qkMlLxKpzLc1tJ2tGjXQXC3pjNstFm1bw80qzDqVo60KwnzItEdFzFXlDX+vANLW&#10;kDZalNCjASBNQ3H0lFFXa9pLMzc2l4jGuKJAuDS8Ffg0IWah6CnJOvyiSCfgPiKgdopFQKZ8sIaV&#10;4TyiBLJjifyTpwMHaAhyVz7g1FChM1NznuT7b7798OGDNnbE78RVQC72N8eWjSxWTTvWTkiZEgJq&#10;sgDRTDVBJ65qF5/cwCMWmYVBlPkypJU8LNKMJGwn1Dd9Tutm1lvk5UVIbRJH6TEoIZXUk+RgGYZF&#10;5hZwZU2Q5dTf+dDqRccgAEmIBh0UKAimqzvONsBie5qpXcvYip8Gk7lvqVOXkUGNA3PmnwNP+DnX&#10;MhRVwfRqFUMCiqp/SdA0o/9j+l31QNtmLtdl+CYGBtO51G4BgX4cQ5fMgkd9UCf95aAwF26rR0Yj&#10;xw10US55bnjlzyAOl2NgIBp/6BrdQZKs/rTq8sio00815Le//S0Y3gQk7oRlDdLcZMurE9mIsuBw&#10;QeBVxU+UmWMr1sK4/4bsGG9pxHV8dioCD7Sor03ouV2nRycK0+uR/h6XTdLICCKsCyaS7BVC9afl&#10;i+LXD6XBJXNACXjxMUEbeAuv0tK0XViwTnqus0m+1mld19d6HCfwH8jMhfsYr/I8OX5SKp0te3Is&#10;nD0dPh+eHsr/1d+j8+MDReAULYw7egnywelZeCZiit4lpYChfgaDxJHTo3ikGMLgG7qHxzzTGABn&#10;qVjA8uw0OsYFeHiINZAhjDxPAlOoXN2vbMfmZEkxapDf51MUxQj2t2ctMmHPmLw8BImoTQyi9clA&#10;SagNr9EhVAMgIFLXIqOtp5PfnPPuKCrC3rQCCBsoVOSRvmLa2avG0tLB5FlL3eFQ2jD18bm+ISwN&#10;amOl+uK5u/baRoPM7SKZ03Qim2848AeeqHHuSKwP5kPFiS0a1QEYY91cKhYzbIqTeQBRyZu5ikDN&#10;Xi4sKTDgXLbFNf1U/krPSWlD74zAw4JWArkqOu6XVtfyu6a0QFtn/sJkW+0Ft/EGjfjY3Lu6ZOBJ&#10;vlwjmhlRrG50qFeekW1ZXDxGtEolyUuSln26jzdculEXJ02zOK32+TRcJD2VxnFMgRIr1y+//MIM&#10;Z9Wd6l7oETrFIE95MW22pMiIBqLp1YDgViujFZOKsiHRYkQQPuDD0/nJ6be/+V4Hzd89PWhaQePM&#10;mCdh+YfW9sU8Qjt1kLGjfnv2pitvi3JCXhfuEvpk3L1YQyeiVTOqqiZg3ZXy5uZGKdVUHQaMTbHD&#10;uMZcO7+vyzje9ExGc7zTHd4sgE72BUthaPVPk1MyoMG+83NtWDxT6jjpLMfRzddQH9hPJ85g9RLa&#10;tzIrJWkEuORjQ7BsjtXsVWuoLjaB3DRiDBS2240fMRIonx7jaXb6uEemW3nJr6L86Skr+ht2Kjij&#10;f+Mkj/xAQdfYqCNnAIitVyJWcfR8sHQSZEeBMWRYH8RhFc1cUTaahlFLo7n4kt3y0p0wYqDtCz2t&#10;lHVHlUKMCRYn7teRN+uSL7ky65iDZFS0t2KvVgH9NAQ9JH2VCG2vd1693qyuF96mDmohCW+9IUdO&#10;kzzlg3fv3h0/h0LJtl5dKjokNh6dnceGIhnc25vbD5cftO0MKX/1zZUi9nozh07fllQ0Wvrh50+y&#10;X4IBgfufb35+9/6dqrj5dPP111//+PHHFN6LIvKym1psfHV1rfj7Tz/9pKV5qje8ii5ozm8XJZhI&#10;Jv8G+KUs4FiDihQzh67BNgFAoklxeBAT7NGjjPg3VrPeEJ6442lsZ9Yx9qDliPjo6Nvvvr26vtYA&#10;Wa8kUbHYgeyqg4aQYzvWZnnxUx3gKhFmV7azY3I1y2eohzWkaEDjXg57ROYBHGqcCIJlmPx8z2EE&#10;CPTTa+jWGZu3b2vokrv2RktUrAbBYndHKhw3BxfUwkr9VRY6sbSALUoFl4/lQBc3Id7MVEYuaEVn&#10;q5Q4ZRMvf0kEtJ66/WxrWDuiTfOm2kzTJg005A4vvXxifr9+2hmP7RZz/662mq1gTZ+a8PWqpOII&#10;r2qclrw4u5tTraFhsKIzf9iy2GI6I9IHlPgUNuuD7TBOzFVKrsCtfB6qcLLKhEEu9lOqNbQ2Vnqw&#10;C/Zi3GTrhVV3ZnXH9s5RAllwamR2lF6jP5kz/bxNy/Xzzz+7S5PoBehw2SI8z6F9sZokHbE7Ghh3&#10;pLn3B2enZ7kERe9W18iwLUUmjn/7EHOSNErugqZ5tf2CwwhUwsnLcn4wgzwSdwYuE0FbIGnzMykR&#10;+qHxUw2IhZJGc2M3ZEucgNBB1n/+8UfR+UF8+fYbxo6EC5GXL0CXGbKmf6FH92UNARvmYpCgWv1/&#10;AdfyHxEZ0a2WAAAAAElFTkSuQmCCUEsDBAoAAAAAAAAAIQBzoHBO0i4BANIuAQAUAAAAZHJzL21l&#10;ZGlhL2ltYWdlMi5wbmeJUE5HDQoaCgAAAA1JSERSAAABjQAAAREIAgAAAAhhbL4AAAABc1JHQgCu&#10;zhzpAAD/yklEQVR4XuT957NtSXYfBl5vnq2qV960QQMNoGFEoy8zEfM3TIxiRuIHfZhQxIQU+rMm&#10;FBpNMGQ4EkckYQhDkBIpUhQIdKOJ7gbalHfPXe/mZ1auvXbufc49971XDVCz69R9x+ydZuVav2Vy&#10;Zeb6P/tnv7e2trG1tbW5sbG+vr6xuYm/l5cXV1dXa+tra2tXeOHryyv+d7W2ubG5jW/wz/rGxtra&#10;JR5au8Q9a/jtav0SX+JB3Lp+tbbBG/DjJcrAlygWH/PCR37DWobv87bLdVbONqytrW+sb7gG/NX3&#10;aDC/14NdsWrwpWqJYusNeMIfo3O6uxWtZ/Tr5eVlNK+2WG2pX/hpNzIufcESomB/HX3PG0GcVq0K&#10;Xd/yZ9SbbRgVWxp5tXaBKtdJALc8atQn0BP0H7exfOI4+L719b58jrNarjZkM2pZeHzULXZ1XBkL&#10;QW+XNKFvWzZjMo4zvQh+aAyTj+B7X7XZXQcbzbPYNpRqsAd2eOSqG+iFJM0fuo60xvQc00ZNw9Zz&#10;03ylS/rVEW3KM7Pt7m4DN2XfNYDiIzOWOUaDbAqDsSHRlxeXZ2dnJycnezu7uDY3N3d2dgAhAA/w&#10;Fm7b29sDI52fn19cCElU3uXFGj7iy9Ozs+2Nje2tzcuLC9zGxzaFG7oqc2bf1//gD38biAJ8IU4J&#10;ZdBM8x+ABj0ASOl7fHW5AUTb2DRycXzXKYFGG3yJGtDlQJK1tS2Kwwzp88ulrElpQWMInURCchKR&#10;K5AKbRgQajyQQdeBb8wq7Q+bWC7yqKmooitoFs4OeewAaeC5QV7jlg6nCsCJDTzw/sN/AqeW81mD&#10;pPPsjohekQIs0gBswqHksiaNMzg1cOWYPv6+EbAhUKu0G9+5DiwHoCm+zIpWFe+8QewVvLo6TrW+&#10;z7DBUPWz4lSHVmzfXH8CBZbi1HJmmFGYSwg3/mkhTkneCDQCpaa3mnITsxJNROvgvasroIwv4tQW&#10;MIPmTup7oFLcTBhauzgHeAHizgBXV/j/7AwW0p3bt7e2d0Bym0eWegBWbef67/zeP9rc3QYauHxx&#10;JP8FxK0BIdxwXWjl1vo6zC20kb/A0JGdY7MG/1/KzGksHShVlV78GhZN8Hrl49Kyi0D2xottYPzv&#10;WBpFtBiLhjVRlKBcBggxt8p0/SRTUfhRBC8QLESk/BPS3iqtoNN08riiHOnW5VGZ+ADYHXTaLL8V&#10;yoS9486o4RU/J3ZDKU59rJ9Hzeza7BvxZbUuK+tQUWmQ88upwWVuWt6jsZppRvSYSWZLCJ04W+vk&#10;AY0tm/rMONVhUFfDclhpzNnReFxGp0GXWqWz+n+lNozGn0+IIM2Olvh40D0SsD7qEwaPFC78ZuAw&#10;TsHLSpAy4hhu9OYKKISPACmA19Hh4fHhIUq/dev2yy/dh1F2LnOKLK2/iW5+v/67v/9bW7vbqGFz&#10;00BIgUZTwAQ2p8TbIee4g5Js9gw2Hki/frUp1pWOYw/GKqvRvUOuBTiVxRJemicxN8ydLTPCqQAf&#10;EbrBVIcylsaGdCPjpI1PZ0SowRLOMSe5jKBv6bpswTFEgu4jlym9uIknlW0Iag8FDfDYAGVWmBd9&#10;ySFGwxpri8pjZ7VRbSFOTXz5WTlZNNw3FaqEvBFWjtsw0sCdOjS92v0exCSORqMNvrm3Xjc3r+bJ&#10;vkyJaADGILJkQF8IThGFLsc41dhgMGfGFjqjP6VZhAzBAdAK5hQjPTSL4M9dGLDwvdEKOAUn7+L8&#10;4vQUbt/Z0dHJ2ekp9PPe7s5L9+/t39qD3VVALQIv/oYF/e7v/8O9nT3UIYSSlyUXi//wCzp3ZBE0&#10;gRYU4Ucc4z/R5vZPs6cc5enMlwnVO0VqNqp3mcUlUXJ24uoktDlQo58bU9oYVMlGhmtQpoz/4J1N&#10;4LEV2HcpVM2E0dOkMLj1UjBGyVkDJCkzNoGW6udGz04TFKo2n079kKRmKE0EW2wNLRGhYZxWK2EK&#10;LskJHSnyzuhCar6mGa/juKHVi0r2HT83nBp15Dlwyow3yzlLRkqGjgyosKfIm2YpScsIvVE4gYQ8&#10;EbEqfiMMkUnFyPYmQOKKFhNwilGn5qbRlgJInTFihUuxrdOz03Ng2NbWxv17d+7evXO1sYFgFe0u&#10;ARbqMcYFTv327/+jfUXCAv+am0emtYirJYYkWVO8wu82BCRaNehNSejDk2OaraJRRQsMYLiBFalq&#10;YU3SK5PhQYbj2Zhm5viRHmVs7ag1lVWG2EJgnMlR0VTVuu6mn5da62SKkITak655c47SLK2uJeCi&#10;G0jVsT01Fc4b4dQirKnC04ELB2Iazm+DOr15ibzFsF4D2n0BHXyP2OnnZU8twakRo0063zdwglNL&#10;aNuVDIsK2JDzJ8CHBlX6V05YtNOTYqVuRMnxE9ADgwl/DP8mThllEqoUQac9Zag6Pj45OT7b2ljb&#10;2ly/c/vWyy+/BFhiUL2EpQxSMbi/9bv/YG+POBUBKoTKhUZ2XMNuCslxPMIWTotKDaIHI1JmX7tS&#10;5pdw/LWS1liwBWWECSOfafpZTchxaiQe44PwpqGWcWzGarKX619LSFQB6eF2PxsTbZX7B1IYzIRm&#10;NbTqEI9mUgfjxTeM+zgvpPWpFSlZqUBtmNVIIU2p23UnahSBS5tGjX1RTtK1wNTfIGUzS/+bFmWd&#10;PLpeVK9Wc/1mR7NrUdOawSrBzWMlt4gr6vcQLfhyiVMKBoxUeTbZT1VK2G00JNGmIsTBv+OV1DOw&#10;KD4Fe4o4Jb/v6PjodHdre2tr/fatPeAUQM5wmfEpBxwCAf7BP/of9m7tM17PUD0dPcEnB8qRdYNi&#10;wFYbvqYHLOmSPl7h99n+ULxjkOY5DdmL+yJ+CvdPPyfIW+JXVqI2IIwWhlqBwQBPsyVFDbqNPTDW&#10;RHdViDprnBLVegZ3m8eF959W7kTFhlQ111klE3luTyZQx3DNGHKmD1NMVgFCF8gIwQu4bmTQicpB&#10;5hcDVTfHqax3Gam+epyyzM4j3dxPxql8xGgvcsYwRgAkuWZEGYq8n2W+gGYLYTSdnZ/JyhkABO80&#10;2ddw6vj4+PBkd2trZ2dzf2/35Vdeht+I+oBiNY6efVn/H//h39vdu6XcB7p+doHEmgTKOuSss7Hf&#10;yChIS5B4FU6WWKbMv0t6x3JQusvI1+D0Jo1q7SPWh/nZwHTArsWiIXBRe0zrVrM8veiv+dxXJ69t&#10;wAZwHzcmHlrq8Q2NC6wsrR34uzRibHhVZ/MaCFguCN3DmalgqkxBNnFqiWbuba4JLnc3dIL0QmBF&#10;OBVDeLMCzQwTZF0lRNUhqcUy5XZ+nG6CUz3dZktM96Jx7UoKpTCrcIpBkjCXVsWpVNeBaMQLtfDs&#10;7BT5VQ2moL8d1KJJpYSqC9hT8PuOnhwi6Wpne3tvf/fBa69AFyKGBZxyL4FWzRBjwzb/o//4P8SU&#10;ou08j5jsgxBlq6hBlvnRfpC0F16RU6nhsTEmNpWfqRuU5yXAVcKn3sasZ0PxdoNxud2Qo9IKDQhl&#10;eaStf8f7bMv8G4Gaq0hmDhsoGDQojhtEan8cXnrOBPEUWVPdA8SZcPOcOf7Wz3TKWoiuFLENA3oM&#10;RdMaDV2jof3TQw2Lf5lp29At/Sgmm+R/Np4wuPCOJoq1xJE+m0j9FKfMZynYqxDu+ntszlKnT8dw&#10;BoPJ4w5kDBZyqWQyRLMNmMXEZUhxzQiNfl4Jp1qzlHd9jdWbNO9bGCmQnNifMKe5kpyvsIXn3iOP&#10;Ce8ith5xIDqAdPqUihwqQBJtppbrR6zim7NzuXAb29tIobpFCbhUWngz0Ab9TZz6O/8hfEQmHMQV&#10;vOjQezTaFVk8832zvRKzHGfJi7dGGntCROCUYCNLa7AV0NfL9Qh9onYjjv24617Btq30gN72VKkt&#10;jK2pHJrMurOJgFg7DcmAqMpkfbM8xLNy8MzgMi8PY7jsjZ2KpuzDULl0VcDHElCYlczlJszPCac8&#10;PIuvMQZoNEfdbxaAhmqCoTNF38xwc8O+MpyK4mdaPlBkfuzYKjONcGqsRtOGmDJS1Vv81TYN40u0&#10;iajxAzT4nSOzhATP6CFadXaJ0Dtwamdne3d3x5qaEDZelSGr4GojcxZcBJGOr0gMFVo5uz3+OtDF&#10;pwB+QiaBE/8Nz61iVXtviEwgC3gpdzqEpmLiMqzmI4LNeDVTruXGztU4/c7IFEo0TCN9xygiXzJq&#10;hvfCf5trYe8gSthwqlmGaZgNNuesoKA5ICktuw4gZ9veFdGj/0DVvq4xRi0T2vnfVnu+httslJG9&#10;9eK6ClmW9AJKanKtzvztX2/exGd/ooOeUe1jM+Ln2qyR7mqEDLsw6Wr86F6BLbVfg5XwrHQyLtRy&#10;qjObqjFBPeE+TI+G/hLjAXS64aYqgMGlFEua6rLLDFJGEza/OG7EqShPbwIdjEQBQLJa7O3UizcE&#10;dCR41TcCNz5nBHRxnnpsV0PGobpRDa7XlzyuFkPhe6d24bXhHC+82HFPqY0vE1eUldawSRWj3N26&#10;ZHiFYYmVaxcBaZDNdbwGNeQGGwLbK76bZaPVwOFZ+W72uRRLDY+pZ6OxSm+VkixGIzoAE0HqhTbt&#10;3/XC0umcdQ+Cjc3Miwn3DEBp+Wyieg0VCQ2rxSkShqYy1fh8+IVyijQFrMFTPqZ5iZnqmNVrM3K2&#10;ViNeLaMLk35eeUMzovmKNr4ocBfMLtoA1CR2BKC0VPf6MfufktZ5efy+uX0qXHaZEPUCVfAbvICa&#10;a/gbL9oYzIyClOMGBPrPEWnjzbJgQtqFLJageBGknKPuZZEZGWpmXUliMCzbMpNFw1czk/SkUWZ4&#10;JfpM3oxNJq8oMixaoEcCa3bFMMRLCyg5ddt8x2eRR4NfXh3Tz7L+CPjJRzYpW1CmK3HFRhUxmhop&#10;+c0sKK9Yw8//tpHp8gw48RW0uKPkNTU03HkhVuqc5Taqf+Ar5BzY8VijLF+A7bXab3sT8LOzvbWz&#10;iTXBWGnfVsjLzuYlYKJPZgHF+/wyLIpWB3/q4KbZPT17dzwXyC0/qrzsKRFozq/Wz4E+aU4YCcKF&#10;4hu9akCLLfY1eJON9OkkhyEmo0ZGS4BVjynhj0YNDapsCogmw8sdwHRjvkZd6no4MiRGAdvruahz&#10;DafqaFER6VJ51XTC0/OLhiBruEYFDlEa3pDmtNTGgkeev0HPV8IscHfkiqZfFyh6voZIuaYB/6xl&#10;rc4hz1pDPDeY1xBYLeq1qIb2hnkBoIgXNkXRPXBj5MnQ+LiCnaG/kneE0LWvAdcl4zVtmymD3yzu&#10;zl8P56u5jdbH+BLgxb9OVKfVMcpJHQqvCJV3+v4GKzOgNsaggBRXUZ8rH1ljDExYSNGq4eGJpTrw&#10;XIBlw5p+yiftmrTKq8ZcUXtOb8vSWL7kARvaINuVmFfDXoP8BMqoTze8lM+mNNwbXoOCbQBT2HPV&#10;0jK4HDh1wza8qNtX9JueubpOH7dyGqM9c7nP9GCTjpUeDl6samfyvhbEnLjsnmeEWhi9xWNDJLl8&#10;eHiNPmTilcyLgaWp2MRZCbV4k81hVXLw6GrBpjk/x0dgm4HJl0Pk+N7BqA1MElYbaggdtRHLzvi2&#10;qcFVwlZtCg9FDzN9PYrVEirerTQa8zetKmyinP5bbDONaxgctwVTNTUAm0aay5j6VIpYtUjbLEfN&#10;9i+lZBztXZVgz6/YA5tmDYQS4ZqaMxExbOGY5UGZVfuz8n1dx39u5snKDZzeyBEON4E54qnObPgy&#10;aOBY65Qbn5NJalNsJyx+YT6pvRh+sXa2lcU4p+beFOJp14xW1mZNiAzpFgZ58N63GZt8pfGkRHdd&#10;Hc2mkGRMCREcY2d5NuFtVKA9vEXj1xowhpsFt7evM+ok061MNi1a/xwtq6P/LAyl4WsCN5gqLkrf&#10;I+aGl6YzGAAswS/mm/7c/I6FnSsM2OmQ6ETId8xOdOAiH7A58B0yPws9/3f/jKLBTT9Vm6LxS+/I&#10;+x4MzY2nROdEpg7xirSmqNZXRnQdhepfg853sFuB6ZG0W0yqbcWPAxIhSX2wlgxV4rD4C4kOv28R&#10;iKRGWtFPEQ5HE1OG9Z0n2eJvej+jAJJ8ppZiqlbWK6PVjgT31Bqwe8FgDCI1pKOOpuQa+UtMXROK&#10;Y2SprnxfU8S5uHkXtpQaxbwmwa8VWWbpbasYSub4GBPac2MWfBHNmJYxC3+VU7+aam9YarN3q3FS&#10;JarwfNNxWUM1HRdUG+Hi9s8NG9dmydvWsilNS7I9ar5IrW5F4ZWi1XOao5fA6r/u5dwTvcBN1Ml6&#10;nV+tnV3CiVs/v4AtIKIKNwccaGxBt06J6TaGXC+X7CWjhsL0hA8/RF5C3tEbCHPU7cay+nFK++Di&#10;aQETX0rJb6PaoCqEZSrnLbp5XfBm7EjIbMRLsGJ848cxlsUK1Yls9xNzI3yp0dbBg59N2x06swp8&#10;MNqYNAorm0DpVAsP7wC9Y7mPQXwRyUddU1OT9xxzUyFbcP9qlLlBZVLTg4FrgexslkquEXuHodMm&#10;gW9Q7dJbi+0Qwq7bZ0k929RsMB737gLuV8LNM4/OYsACIYdEfllNQqsLhMkhwtjJIF+AJG54hxd2&#10;tju7vNLr8lRv8PeEi/hoTYm77QIOTlwlHH2gBkzKM2+eRqHVgM6RzlDi4p0yNAxVmVkySt4/JnXB&#10;LNx05WfhxXYbZfHMVzeaaKxRpCXva9i7BtRvEt4atYb6oDnyfhNXF4ObdgGm48QkrAGBGwjNYPHN&#10;vet4urvlBtW8iFufH6cSiUKYqbSHpXipQYt0DNNEJsUoApux1cL/Fema6CzjEOuLKQR0fO4Gh6Uy&#10;kYEpdT1JjwYovSdXk0TUZiSStJJbRGmu5IrOCXn1xkgO0Fr6SIuEiVRSiDKd6Pxy7QyL9/wCJPHv&#10;Gl5Yloe/F9pMWE2MdubcsM1KtAR/kE6F6cCcwXPzpsxbacKJqcUouwAiGgou+Tk4copJ10epFgSs&#10;R5XdHGWakR+2aG+QPdtkP/2oIfViSeRx9JMeuXYKfRwBXD6KLwJDXmQZnZnA2Gp5vciaLPztCiyY&#10;C7ZOfxqRdNKmEeeOstaubf4Qw62FtAaUaaexdFRTIVAYOzptKwESYhq+AoXaK/mGmEmRx+UBQyNC&#10;uFpDP/iQtpZSEiA33lwH7sB9ay9mNdJowhJihrsJYQAsgNQ5zCpYXUyb0txZhPsJR95uJYU5qU0r&#10;1pP+xKbYTN36oyqhDpQIctcSvhvja3Ht2htma7S2o0O0AP/GUxAxlGHpL8YdelEtKOMsoJYHXO2X&#10;Re+7pvi2TAqdrzWDpnNgZJe74WxnFWZIa8Uh+TneljLV2dcvvAlTM6SaA2kx3bTem/JkjyGL6/P0&#10;sb29lp48sFPMpuAOr80aGw611KkGR8mUeG0IDjmuNxcZGWCxg2wLf/2yAkEpjRiCdmZy4fnVxvnl&#10;OoJNZ4SqqzO+CElpYWmR8WYsNV7HlNHlxiYOdMBrTTuv4DiHMJKmZMsRFODyk7V9BjqSwao5FDt7&#10;rjLqq4y057qKJT5TcCmHXnG+LpBKtsk5sk1kkMmSrRrPCeVT+yX4YxVbRoiVy/mWWzSerZtJBhSj&#10;xcTwApThHO18EJ1qcfS6SaZokrIORGdKJFN2dO8MnEXDbZ9oFWbo8bu1ozjvVpmhTvy973qe8p/h&#10;2UWPdKopQsfjuxvdFnU3u9NWfvLGNN2fpbFTQgXFWthLQzwYeJWks7Rd9OX4e62qaEYNLBsYUDp2&#10;gWmcFmi5bHTdsFMdTmzY3lzHPgdIOeebjbXtDf/FywcsQAgYmq5pd8IiXn7DDacwHd7WdKStl2Aq&#10;hgmGjN1hVqRoEqWqOD/rny7XN3GGn0U8ti9trntl01bOjQJD5u/GXeE3oTZP/M+YNmX9nRcEti0L&#10;oowKGTUffZybPiLNC0CZIFf0JBayaKkixixeOZy18qrhp/EvM9lNUaYDjioktbrK06kPZ0Fnipsr&#10;stay22SvRMljF8zKLAXgRjg4mch6AS1VEVW9juesG0wnInT6Y3ZqJGUtAb51cxni34gU2fNgACGh&#10;XRs6cPA7N9eQWI7X1vY6gImWxDpOn7ra2sBfHuuGv4ilafPybu3ijIwTpIx6zTEUDAaoZWM8uO4+&#10;1wFWeF4+VteKgZ3mGsVcElHuJCEo24hvXGvtyRaXyFSs8huMF+ebLTZnSmpDn7C+Oo9GAyLTYnF0&#10;b8StEwaUkMTSJkHWaDg7AnYAZKfeLa4Ko6JbhxfLP3ad74RnddKkuuoeyeDxoqIqJ/R0k0yDWnag&#10;ukD0lAg3aO1YzDtuHMNxlNqx6Gxds7p3qtdv0M6xplwSgZrW0n1T2GBgIRWvaJERlsDExagIdm/r&#10;xfOutAGLNux0mGhohR9pvBcxDc+lRYSjtT8lWm/CfFPNDk7xbfJwyr6/iaHX3ddcVanm+yoAbFkz&#10;rJKBSsXjVM8xX/j+xWPQBc4zMyByNOLxVubSngQjpcIp6QE1VYDv82o3J0hlDdcHubzmIAJbo7Sv&#10;fLZfZdRRrwKQfrqRHToixipq9nlwal50x8buFDSvY72Vfu/4s9Yyi+Dd1FtXRy0tf7LYj3MYV2rb&#10;9KbJmAb/x50xDa9pYbKJUr0zgCS3yaJeBXcqoQL54Rq4NufjLHeSfsMKwAjrhmE04a9NJARjNq8Q&#10;gFrzSxnx/Sv5SvlOTSpjJtSFh9mbvM20By6GyX0Q2Ah2rGz4l6yoHdEj+j44qLODdH12rG2psiOf&#10;1/LFij7vTxVTlsLPydVpuEUsoAHTMKUfpoo6WHEvKqR6MHy1lIJlfJYjvPCmkhk2WgudGzMo/yD0&#10;h9usQY4IlwZ1eThvpuoVlMpi0o1Ze2yRNcqEjD+jCK78mIdm0AZ6N9ZfVPNLriJ4Q5un3FvLXLF1&#10;40LESOJfvNG5lsNVGUx3jHqQJM036ZRMWyUbO+TFJoYc3pWanKVVnu+eTNjq2xyt1kyAjr3lKmOe&#10;f844K50/smn6IKOwsuPLbSMQc7ZbHAnZvS8RewcRFQUO/A8V6zj2Fn63DdU+ghTYL6Gf1u0oW7u6&#10;HKq4eDqMdC3eEShxIbXyVh1D8px8vJwM5l/1XpG3WJntpZGmbBuDeJMTeFNcn/kmwufGh6F+ucbh&#10;8k5ZwTVOh7n/fkBKK71cCK35AR4Uxr9yRfPXYgwap1biw5FojLs5Ds3PlZZMnGq80283bsJqD8xa&#10;DZ2QdzLTF9yavrxCd2f2GuCg6YnpbdXdqEOcxQaAiItLFDtKqo8shxWnEU1hIr4p0OWqXVfFoPzY&#10;5DR+zU7VSMsIMhd/CNXpItpeRYpQaY+lMOrUnIhRLPZvBFOS81xe0rQR0YzrANVZ9A+GmqRQoKQ9&#10;qgZ573rtg/lGtA0CTQS1Y4U2NvE4NnI5W1vndi6azjxDJuvFxgUzWQFeLauVs4G4J5RG7lnj7Hs3&#10;YvEwW5yNNe65R4gayFvkZTS9ra3jN212zuqg5ATweUP/M7tRfrCOmT7rSr6ZldXIORfxEDxvHDBZ&#10;OgW1xp9tlLVs9TZxaVJknsUSSc41HPWeNF4WGSzBt3M/L6mr/jQL91Ny226d1w3jSMKievFsheBp&#10;kwMIyADad7QlQ1fIWNKpOohTBWahiseb5M1Cp/s4yx4qYdBZ89RoUlmQK7X48F2+WwWzMg8gxKpJ&#10;YbBd20CpLLkKP1SLT5rJZbLyGYojE0fDSwuLuNF2JBc65YrLV8yKdSfhhsJBkM3/4P/6f0aZ3CJd&#10;bmGq2emoJ9eOh5PtsFGAxjFFFTmpERRrXuwQMeZYDMlMJGdoKMG43eNwzQIDmsxrdKMJ7lgDCEMW&#10;H9VAk1iK9k0gf/6bwCmtVlkFsIJwasAyS8iM2/G3ZzhaN8aPF7tquEcdSwXeHhZDiwYiQ7eBf9yV&#10;omsm6IRwVopWRJ8b3ZZ0GENkO0ONIh7gXpF9uNl8sdhcWr0x1SVTzCDWjmXhSaWUggSgRQRMpZ6D&#10;as3YidnyRo6RK55mjeEiNRoVLV7gNapyUxPsKszhfY1gFIyrtpjXt1E8mZQQgW1NTKles7PfZOGu&#10;bjw6TQIZdWdfhkhLTBxFaTp5Bmvd1nZ3uT867kyPONVM0q3lebZfVh/1QdyauNq7bht4srfcnFMv&#10;rFDC8h/msDKZFR/XsNU7PuK9fUNttSko9n6TM+2wnloCQHymEXT1fiQpGwrGCruRaRO2TIuCeyWz&#10;TdFFL/nbwcZxT6zCjqiyUSZe3i/Zlr5NpNh6IVctkU2Cw4bBb6QaiXGvk6cy5qLq7G3y7uiNqFhE&#10;Yvpj3DD/eIjN3FgqKkywDTPXo7CKnpgprUJh7WzKZ9UZgwyMa+u6WcR+npdql/OOuvHjEpp0P3UV&#10;DK2lHBTN3gRtPIeulMA2fdbNFOsU4rh8/Cc2pfPlc1+8QV2zZ9M0c0AGa2jMciFW+Wba4IHsoqoo&#10;H/3Im6tcS786a91alk2QCAQiVZzFDZv/4X/0f0EMBRlbw5HIc3a+dXK1DsZtleACei7WTpFCL/Oq&#10;CJz6acOR37sDrf+2o/Q9JN9bK9uKSpPK8rKEjf18NnxWMlmGShz+ZMCvdEbu9SRqpMb4pIeGEupT&#10;o31iA5vd4InNUNKti7d2CRurGXcZnRzClL4n4Frvg0SubPi14UB2SG3z/cU0rmI8SFSxsOqA12HF&#10;9+KeiGh2VL0RrNSbzfmNJmU0mvnZD18jbm+8TABk4bibgcRjk4eCI9O8MumyrkXdnNZV6ewhT5FZ&#10;LDhFGNqQFREtyimwremqBnVD8HbI0gx3Zprd4lM8CzBpKAYN4f05mXeOdTMR4J7xQkzL8eUhtfIJ&#10;JY7jZLjEp5iXPOZDm48TxdCY05NT3IBdP3d2dr34L3Vxp0Q3/29/5z9A9BqppblfRDV6OwNsAblD&#10;eNBnbUKaiRZKe6jeHMGuyTqi5s4Nbznm+GEL65mIUxuAqmanBDlE0GphjijVVKNJNb/4JuknUQ5R&#10;aVJSdau0PN0pcUnUP6Cm9b6tAX2rV4MVbUvoM9xZh3sfUpIoE/tJuE8BfU1w7Y1UTE49ZCkLtEtx&#10;SqjsJg5zsJYISeW1qeBVXFj0a+HyRqkm5DOIMPmK+o/jahafvwzty0uz0kv+6FobinEOp6JcVW5l&#10;7IqqPu9A1jeYqjNkaV1pSDLFmvilimJUOkOGhk/xU/0YU0w1tIf3nuz3WS/+2FlVtq/yTCnrIU74&#10;WDzh3Fzw5X3r5PdJR1sYgl2DaQk8w0RcmCOZRYHQqlflNQIC+jhx5zl/HI18cnQEuwTnYu3t7WKE&#10;Vfs4e6mNxebf+Tv/wfnZBYLtXpw9e9WBmXBMAymexYAJO/SD4V5G2ICUtOvYffxV4EnvrLnEIDJJ&#10;gjOwgpqprlswR7Rvb+PMhpuJUwKjhVxt/WB8iSB6Yo3zxXgDkSVMo4Y1nSBoek63NWgYzJmGTR6A&#10;xBEPyWgpEm+YiFgDuip+zQXMdQQjPRaaSsCn3rn/Id6VffztYE/NivesEFZUylGuGNcprSz5WhCZ&#10;bUN8qfmkbjhziDyKaZskH3YFLuMGdTVYKI3NtJirFSC9My2qQ67sbKVhbQ+bXBJ9yIXt6p5NWyZg&#10;1F6GBjULdGCpFcC3xh980yBpiKPnN0YngRFO88QLbp7+PT871XWiC/d4VwYGs/GSK3FxtQljCvtD&#10;ae04p+MdoCqJzRQszs5r8bEyjfgr+61zVTTFj4dQOFb8RQ5oAxxbXWo8jnc/OUNkHDi1vYP1NsG0&#10;nVoNKv03/+1/cXh0vre/j7sNVbkDg4GwwcTA+lO+5DmAV/D4LnBgMyb46MEVBWhGIUgNdkTCckMs&#10;ZN9vrO1uIcGMEwDArDQpWlE2vATrE5AKsK+2u8jRNTU+hvVvRJueIjcqvbFp3+lksmVCuNJvllL0&#10;IBaEd6TTr1xX435nF4IS4u0GMa4vk4YDzuoIptj4TULPVLdXUOg6O/3Ytdmcs0rvA6K6e2HhL36c&#10;jFQ4oEMWd6p+6a5VIswZMqrR8YfEtcb8SzpSIWYAbitJXSMIax/dGDdDE15xG1MWtEQknzIGuCyB&#10;U5TpZ11FXv4mUAyAho3ojGwMSxGzfCE4dXJ8glLv3Lnz6quv3r17d3tnD3kB4ChOx19snRxfnnJj&#10;BLaCQyF7Qsv2KNoChQFNGVOmXWIfAj8zGwqG1ObG+e7u+v6Ol1FHfxmbJkLxOjo+PnpysL+7u39r&#10;d29vB5YSSgAF3LWx37e2/t/9vf/y8PAU9+7sGiLiAMhEqPQHK+OORk5N44Z+mO9j7+TvNF5JhgtZ&#10;Yi9iFOUUtaQwYtPaDlcPweJSdpnswMLxAW2hdSa8EzP9hbcql8zyfeFdWSZjNhrXYF1XWWj0oXHW&#10;iC+9Nf3cVUtyvejuzMkc7VlnpCTpRBpd2o5D1B6aQ3sqha0QcGhISldSINmiQV7UVT8mDf24G2Ah&#10;SW6ZdraT1WH0kw3IcwWoBMge+G4ElzSmjh36kg2bp34TqVG4ypZqge/s44JB5K1OV261t/IKF5g+&#10;syUkTjVMlv/lTKFGnAF3WlTJBRYja3jvlqS1BXsFvhX+SwPq6OjIltTh4SFOrHr77be/9rWvvfzy&#10;yzu7e3BkII9I8Dk73zw4PD855ajK5xBuGv2lKhk6pZNUZdeTp2H44i1wamvzkji1TfvDw0EbquDU&#10;8fHxweOD2/t7d+7ewg4LsLzMyTl8JoIrWv97//3/68mT4/39W9vCKXxXA1X+mFT2Tz3dC04N9lQj&#10;d0iCKrTNl6WZF0UFfgdjbhsLHRGdwnHywrpwbrL/Rc/w0bnR7/CofOxVm0yp0F0uKWVlPtrK2psi&#10;abdmoYMv1og7LnKOUYf2SwNJNhdcgdHJvh4/86VYJ8a0PT7y+6bQ043gIkFa2JqGU90NM7wxyPB8&#10;YYGYIxuiH9kcxDq4FTQ7LEgUXggQWjIx5qbm4jecyjSdhPJRB+QwFjsnx1KwNV5sMWO+FXTL1XHh&#10;xygL1JUacTwl5zATPnp7T6NWxSzX4pvt8Z2encJ0AhwAnnwBsDTDd4Gmv3T/5a9//evvvvvuPdhT&#10;u7CnttOeenpw/vSIdpJ4MtAHom/7A/IJo0cxbznSAe/NgnZI+grHXl0h6LQHidYWAAGzygewWQd7&#10;6vjJ0d3bt3fv7oH9eRKppheLzvPWHWJm4tTj471b8Pt20u/zrSZWzUFfhlNr69ynBlad9UfDpzb3&#10;xB7ZgHXNjc/MocDxKy93BKpid3FCK18BkY3hRluOwEQWd6QlEUq+8lOrhQ3KO014IrDNkFZI3jzG&#10;x3aHLEGuxBwjrQszx3QomS1Z9H3UHWSJFmZTx5KdtRqeeEhsk7WBUH5kVrSyDZ3YdC1fHbMSlQpj&#10;DbUvgsIEkQpqHUTTu5iDwnnIGHtYiVkVvGpjajjMYMO4jMOhY3uKItmSCrsR5FIPzarRzymnFpAH&#10;ygLADjHHzWBkx3xoKYsYcTvsPnEHwAJ88SF3iVYGLAu/3xihfBuTDgBSDEidw3rybajFxw5D0nd3&#10;d+/fe+mVV165f//+/v6+TgXdQe8BP/D7Dg4vHx94G1HhlMPNtKOwFSf8HUYhONNl6QwfEPeIgfU9&#10;RhChmz2Uih2pWGrYUw6vhe95Apw6uXv3zv5Ldy6uEBK72FKIvQCO7Bpzwn//P/xXjx4f7e3t7+wG&#10;Tnl4EqqSCxdxCUqh33cJi5Ehqi56NAzwYBYJKARm9PDk0WifLeEUNoiA8SucmmyFhKSrgYMD59NZ&#10;C8sz5LkZog3KioNpSWaEPy/ddQ2aiC8H69LQ164i7c36bT91YlweGZ7XYAwoPIW8Zm0l2lIl6nI7&#10;YkpxmBuYdCd7N5IWtdt9r9DQuYFDPxsOuoXuNWkiq6CWkLWkrEZz/Ux73K2iOFRDe9Ae7F3mxiYH&#10;Vozzl66lWhmuzh3Jxih2Gh9HQBbGshkzRAUld8k6Q4FM9RssmtYnqcxyZdvwnd0ZtyfJq4aRQVDR&#10;3t6eNuT1udnNUbq4oH90cIC/GWaq83dhpxTLi6NpZwGuiYpCscAm/EW4ekunqO9sE6wMWAhiE30w&#10;gcVVLVhAsnZ8uvbkGHYcNhFWRBioxCUvsCFwF6NpG+uXBogmAgyjRf6N4IxLZtYvEfCG04ejkDuc&#10;Ukdk6D0+unfv7r1XXzoH6p6cYJGzysmQsY0Vyebf//t/9+HjYwSnkBKaU36JU0myKmxTeQa5zy82&#10;Ts/WTzmZObJ62MSRAVXcNQkIbUThFGcc5Z5rnzw30YvCPVVJSU7eomx4jEcyNPpU2ylKkYuS1xmz&#10;rLJRSqqsX2BlsKOayBnaEgoXIl3e5iKiYZxPDMFgHxtOSSGTp2vPeHrpIG8OV0XnKfJcOjr0Jp/1&#10;qFX4yBpTokKeRegc5bEgUdvXB5M+eX8NDlTq5XhN39QC2ZjorQapkchw1kUe08ZxF1xdyr+do4qz&#10;/hhAZut7fGU5ScEUb+5NyXVnvMwwvlgLDI4IVMeXriXxKEvzz/kr+ZjqnP85hwANgFFz7949oMbW&#10;Nneac132jx4+fPjpp58+efIk8wmMU0EcYZzx1K0NSMIedjs0nfJ7dIE42JALsEPE0jf6klvgAaeQ&#10;OHV6vnZ8xh3ysN+58hV88jF3tqPOuLrEYUpU86HhuCAiOitHSfLOk6NwO3bOkywHn8PsO0PnFTLD&#10;rOPh46P79+698uarWDt2+ORJnJNu5A7JCoxb///+/b/75eNjAC1C7q3FI3vKJEtGnAUptOQMG5We&#10;rWOqU4FdS6NbFwZ14yd/1Yphxzhw6PU2Q+i0pxRHd9h4dByOljaH8k/2TbFPmWxeG6WrIpGJ5dtU&#10;PSHGb6gYOsQzuBZo6IIO/qVbOp+FdBEul92KjCavr22nzJC5MWVKiC8u5MDpaN5WirqaLRorKgZG&#10;B6+6125PcnDiiPvuK2W4gtHUgHLl/ruIkv5pTNWhopTq7GaFjNHQhAOmZwHY7Tiy1uLRSXY1gcY3&#10;ZLEZyjEoZBWBU+TjsFOybZUIeT9sB9gdEPJtJBYqZacoecaA4FTBucJ/1ZxxLZmXlA3Q99A9bh3R&#10;jYf78sw64Q1Ww66tPXjw4M0338TUG6sTdrgoSPMnn3zywQcfPH36FB6cCe5hRdvcQkdssrWGHkKX&#10;Gm6e9FPV/tCyFiclEHzkfhKnwIKQZUAVV79x2a0EhPPvdP0sNuZnS5H4elDhVJoKuKMDsL0Y8G4c&#10;4WE6Y+KUQvtnp8ePD+/fvffGe29jE5lHX35+AUtHu6fTd3QOZdpT/+B//K8/f3gI8N3fR0poXEWY&#10;++m/wvDxlqMrnDo9WzvF3u4ku7FpbOvoS+36IoCQcSojUTjFnZVB1whOGaegLDGgLWio3Aw5Xyo4&#10;cFsOx2CrD6zGwtMXif56nqI1LeAp2tmo3nVQqnCQWI1PQzDdOprpEGHVwjB/AqSb5SdL2XwDgYkJ&#10;PvExlxmDjTlOsiAtflGDOKV8YwpYRD2utndoewuzwjLKcSShm/GYMmy+cTlpcdTuu5xWUeFFfW+E&#10;St1WecZNdeF+48sf609ZXYUtkrAyj4JHNWmmBlKz8BJCjhTHrGhoibZky/5mr11Ighfqg2cEG+f2&#10;7ds2T1yjsQM+CxKQjg6PMmZk9KkN6GjLg6Q0Hx84pTeQV3L0+SWqwNTbe++9h6k3oE6SVHGc8ydP&#10;Hn355ZfHx0x34ugKWQBPtp7S4vP3vsiWsWwrhsV0TrSV9RR4174EjRkel+uHWLOPt2KoQ9ynSJUF&#10;r0lA440BpyzYZkUOmdwjn7cle91TfkpLODs/Pjk5fvIUOPXWe+9u7Gw+fPz4+PCIE9iX58q+zNpY&#10;3Po//Af/9WdfAqc29/Z3tY0fr5viFBqBjd+PTxVHv3BLU+6bJW95wK3KhPQdkDJ14xK2NdqwsY34&#10;HPe+wV9xNzxkqx6MqOBdW9XYGDWwy3GGKQLyjpAmV0FWwSOdrTx0hR4JVTOgqqEHrEe+lDKsGsPP&#10;ZiZL9DQgxQATNisbSMVoA8e1qk58jTBjDKl6xiEk7+KOKtJBJfXYcFzl2Ygvs874yLrFpqE8Oy1q&#10;EbU4WeQqdgR/FV84cWoEIu2GZJV0OirbVPhIMyeBYEAEM3Wx3aSAgj3cfaKWZAzcCTGuAmly4XGH&#10;ZvHXIecKjiMwiq0jB+hMiHE0OmPSiBa9pmv/1j73AZeR4rA0Js6ePnn6+NGjmD5r4W37ZTl8hrYQ&#10;2RY7S24cUH59Y39vHxW9/vrrcP2AWbEPeeMEZxWgUx6sJHInqsHXsqjFaA58G1hCINEkj6kaNgiC&#10;7Qq8OJ+Fv9j7RHmYTvBSedJnKoljIQGxNuHYlVgOOTLl3yfu6qnUTyYyLuPUy3fvv/Xu25v7u48P&#10;D54+eUIEQfYpg9TWVa3x//Af/DefPzxAtsP+3m5ywDU4NZ6e4XJFHpKzfnSM/CmdkiMPh8LMN5n4&#10;ozFjRwc/X2hDVEIWOucc9i4dR4cDLOv4inOrpwy5gQ3BjUol4DOpDTAezLgKEyuXaAtKSEHZVKqY&#10;Y1P+84MyC/gOfS/WKykLUlrAzG0pxh5jiZbMpBjj3tzQPdo+JGGRPKQGyQD3GLgc1GLlLA3mOFzM&#10;ncs6i3yomKtiicx0S/gwG4nq+qOJnbT/U4uaV+xt5N/koeyjqxthh37rviHZpMMZoJV6T4/MN1t+&#10;nQCd8m8EqTjVFYvaoY6auR3a21RGRbBxGMRpvhi+NC6Q79sEvAGrAqUrJXmhEhsYmQhuntHNQ+Dm&#10;wQX7hV/4hW9+85uYEbNJhTb4NkS1ETD64vPPwZkVed1ryw69MORYh2OFzTGdBMMrqeQ3XDiyvXPr&#10;1i3YbopqbydOJa3cZhfuL1NCG+iYvUfOgtk2uJeIEk81G8JoFTdowQw1nPeD48nGXDuD3wkYXOTW&#10;wEjcH+p+4Lqq5c0t8pksy1anbnniFBH/ycH923fefu+d3bu3DxBVf/z49OgEtglXpOSBBhKs9X8E&#10;nHp0CNIgPmVWq/ZUiFQT1OjzGKeY9HqF2Nv64SH2aaBGD5GOf0KEGmar2260rCNEo9AZnmCxBZvu&#10;QrudMo5uvgJnIIL4+RdfwD+HM0jnXW43pFC2H6Y0ZAlrbEdjFsZWDJUNmRwV8QefVFnRa6s4c5vZ&#10;ukEVSWVkkVBFPQGF1igqvE5Q0hczZgdPwVbnVjuGRRJWuEnHTfJMWwA6E76AXLlmYZBQiVPWLqyO&#10;gfNiXkkZWODFfexWxFNbXLb2C8LmlD/U6y5bOJNxO+yo0uj3roiU34SG20v/yDT0HU47xsDhwjim&#10;4WM4TrvDb1LCUWwzHJw4gnAshxo3QIZhcQA4PDVm6wCXzRzEm7/44gvyutDE0O9x9F+aB0i5bjsE&#10;mOZ40OrdqGqGB15gzv5b3/oWcAq+GKpD1Wkusa4vH0L5o/zkKLNfanoDt6Gcw0dHJgJ50lHStVpD&#10;hqVinGwz2Cs4FYPYFGAE58OMjaEgQ9rcCJlMrkzgCaZMoQgjwTY49WW0h9VpypXWl/et1L4mcP2k&#10;Q2lPYb1JMpjvl7Dxj4zfQUmbnfIiTqXjUMSKOfHAqacHt/f23nnvvTsv3T8+P3369ODwyVMMGxPj&#10;MXOkWUYXtf7bv/XfffblAehoe2oVnLLHNfD3OvwxBKfWEek7O6fp6J/cdnIsu0rZkq3AcLHYVGpB&#10;0wEYN8ATlNbt25e7WIjMXAV6eeBndAbM95Of/OTjjz8G0HqGAgPqAKeZVajFC8XW9ifT4PvEoFRE&#10;xiioPSsxG1Wt5azbFj6y0TS5YbfDKihUl95j/OTL2sL3Jta6JFo8St60wpjCfYi4rDBWLSFNKAAI&#10;eZydHhwcwsQ3dxgTExFIK0OQDGseazDgFO6i5Bva1JRNVATTA1o6e+euoV8Gqc8//xwKICy4NlKJ&#10;U6XwwYxKZMlW4X6Q/aWXXkIYGIswLJx41riDwm16IBIMYycbkMAUMtcsL1Kp2QuELdme+NK0wjfo&#10;y1tvvYVQDtDKQ+a6XNH7778PPgG3oC67fv7rZ6PNMpwNKH622ia2DSO96P59BLbfeOMN9MuIb4DD&#10;sxovQRsWwrXLpBOfhAg3PlGgpeGJG+Oe5sUZf037W/wKsihrKYd2cMndHYdBB5soIcuNquWkROY9&#10;LWMsBFnJ5+Je2VPa8FL6wvtPcY/G7GvIv8UgSx5+dtFqgabFGNvK0bd6YIzv9BSotL+98/a7795/&#10;8PLZ1eXR8dHBU9hVRzSpmNkg68B4/Tu//feAU2jPPpfYDFMb2cnUA9nDCU7xBPrT06vH0po4dXCM&#10;rkFKYRPnphKk6NoQp9gQoNX+/vb9e1doBVxTBIfsH5ycnEJPgv8w5XF0eIDvzGTmBkCW7Sp96dMN&#10;eZkXc7JmoGAMHq0aaC5Y5rdv3bp77+6t/Vv0kgCQ0lBoPyiJNLTPPqeBDyC1tLvYIJwAi+uxtF2N&#10;vUvQ1tZQq5EbLHOyhCb3Bsx72B0ADy2lBDJzmCnPnP44efr08NNPP378+Im+ThhySaQoRcvZP6iw&#10;+M4CBeNUsDQet0WQ8GES4VF6OmdnMDos0pbklBzfZmErvQj4yAp8j0kBGUZFkGeYOSY4mmozDX8B&#10;hYAPXFioYTHO8pOSRjTbPq7XXls2LFsCuwbBZlz2xTqc+tnPfvaXf/mX4Ba7SC7BOsxDhvGlpgDo&#10;bG6Sb0BPNcIqyP9b4dnBxGABpGi7cRtJzbeS8tJDYeQMjQzOa0a7JTX76PcJH8mQ8ZStk3aFCaZR&#10;cXCIHBDD5ChBWr4hxpXDF78PfIwbLHbNDNe0nmOp0p2XwCkKaOyThwOP2/IXPaZ0ZwHIBKekSJsL&#10;HGlGrQuMeilb/uwUS3NOj58e7G1tvv3OOy89eAVVHeELQNXByTnWJ19ebHC5YZvH+53f+u8w34f5&#10;R6xEfmacgtI6OVt7egBFfc5DUcPvNUEs/DA8FOuXJAdkSXw9yY64wa1bWy/dW6P3CTNZFMJ4INQA&#10;Fsd8x8Mvvzw4eAIQTmlEkF1mipSAcl6Jg8j6UAwCt+Eboo+i7CiNYcGGIGBJLdTegVX/5ltvgu93&#10;sQNOwJD8vovLg8PDDz/84Kc/eR/RFXBt2FwtONqYyiAiK0bTVBiDlDHFmOwnkty7u3sPHkCoX2EG&#10;sFDVw2nbDV38i7/4EUwPSxd+cmtZMK0ziFCsKdeXYbQ2Dh5sOt+PriEuC+vD8JECY20GYYZUA6fs&#10;6RinSKvmvPjLAY+aaWPiG8h8oSLIM0wq2G7mH4+6+4WxQy22cXJEfJvFzxXZrrG1Yv8raWjI8z3o&#10;CKiHkLPtROOUK0L5YBJoFYyalZmbkU1iX4BTTRMTkxQuCKjiz8KsQQWSPWxJxVMs1HmigRqmRjLV&#10;gEptzUL2scOO/F5vpJh0mSDZeL4ZbKiotNo16dbU8rMED2u5hFN0OPld2mIhUBQjNoY+AUFKe1iy&#10;ew4w66DMiHt4Cm9u3Zr700RURFU6ZGu0JsZgi0ItXZycnh89ebqzfvX2O2+98uBVNOjk/PTw/PTg&#10;6Oz48Hjj7GyLVl3zl3/rH/43Xzw5hETY50/zJCk3tadEnZAxihOT3ZFuv3F0dInJU+hEnYNKW5a3&#10;ySmSNHNIebyqVl2HSmLcjg8wyx6rFvfs9zE+pfgVdbKDCJgcwGwwtqkY9h+kGJMkDjxbzwS/t5CE&#10;FovHcieYZgyUYsMK2+eyBWBxvP32Oy+/8jKCLM1G4DA6LgvniHbc0YkNt5Rb3BAWSnBZslOIWQuC&#10;RMKX+Q/SheoePHhVIi1BFRVAFRiiEOaf/vSnkDQ8m2Js2RYjh7TooxPuwqgRI2p6x7/JJIFIAzuA&#10;wgARGxTmfqMA/D5AFUDEMpbQE0W0fzz02Vl8bdbP25SgTBslvcsqJLaMQEZOg8hEwrNpk2ZprqLx&#10;doygW2urJStFe8CluDKwnc+6IoAUHOdOPisDdyMYP6lLds1sTLrLhidf9nASGUfSr6abLP4ri2S4&#10;/H1eedvwiDZl0/eNfhEt0NC2J63gl+BUVlRrnKDVqCn5Qd6eHRtu46kQlTfjlaOgzZqmvajfaBBJ&#10;JgovBZKeO4PAnNMP9iNOXSLtDDiFLRnODx8/2by6ePtt4NQD3IqsdEQxj04uEKc6Pz7cQoJCO4Rm&#10;HTj15ZMD7MMJg8IJY9Q0oWYkIMN2lMGfam/BKbXq/HIDuWFwI2DPNOPXtm/0heZgi51H7E2O3yXC&#10;6EhHX0eUFNJ1tcPkCId5oEgpchYt4gv2KxYOCeba/x4HDWFAuY1xEcuLlBRJ0JqnNhPkNqG/mNa5&#10;f/+lu3fu8Ajq5tZZSeJmSDICH7CnzFJTDsvvLWYu1liZgufvacHR7wNG0RaAPWVLQvCKoUO8+Qls&#10;xsPDI7SYoGNLLBGIGXNG17jyvSvtIAYyhloSPhJV3TbG7NscXLY8O1g7m4UnRyZ4pcx3ZrjHnMzd&#10;DCWDVNodBt8JiwcBk24GsqQqPtrftyuXPZJ48Krj2wlnN3D5sX5vIpaJ5PB/bTaGyVMaXbGp6wub&#10;lGw/6WklrwrJO8Rgiqo0maEmKzhlBjMaxi0VET2CU2BaCFWlbQ2n6N/AHh1wipvKkan1arJd3tS+&#10;B00cmnbXOJXPCX1G3nl8DcwG2lPgCORaID61cXH+1ttvvPLgNcax2FtYVVdPDo6ODx+vnR47WZ69&#10;+u1/9N9++eTp2fnV7g7VlPmgbW7VpsObuvCYiUgDMeXG6owZpj44eSgUiyyGkF7jlP1f9kL/STsA&#10;l1DhBTaC4JwsgfFKEzlevhhcSPtfK7gFAeEaVz6ugzHCCFtuuox6fo/CHY9XyCKyclJ+LFeaqmaw&#10;Q4oiujyVsRy/NE84sM37cMNMugx/iPr4RTNfdDNhBjNPhrGVJnjJj+JfHapWwrEd0zSUiYdsBbjS&#10;GDVxjQG00sHfFNEYeL0y/bT7s6AZ2GoLutHcNdbBqo137UuGMm92jQEcDZhzrLNr2aPaL3ewA6YO&#10;mm1VxX2aETYiOHYlyNDP0WCyOUnUECPYXkjS7KMqxfPvMxbdGldASHIyNs5U+oIrx6jr+JQOUUDB&#10;KQXQqRU15SecAv9Dz8f5pjP21FQQXBFdx9JCnO3u1HJccum5FZbsqbOjJ4dXZydvv/3mq6+95p1B&#10;McDnaxsHp2eYTj0/fLrNDHCtVER86svHT0/OL4FTMKiMU/zbVhh41JMpyf6MlVacItLG5lMMD8n0&#10;k4JX2+o6GkOG1a1GnEhG5NPWf0i01669OuOwIRwLcRs4+sYMP2u4a1eij5O5g6PiGMPgMD0bcuH8&#10;KU3iyYKUCFRgtWzp/xGrzOJUa9LINq7s5KcSNZrmEz1kU9k/DYt55De4N8NG003YhlblN6pxJMk5&#10;cPyh4VTKdr4RPWfMnOxC1+uGEqmQ4ova5aSJY0yuYiozrjeHz7f5/impjVMVX2qxLqQabtP2dOCb&#10;VTgzTzrY/MOq3BJMudjMcXzKrUvTJ4wHIXMDnWoUTZsw+saPDCKhvjU8tOPRUWPQAR0dZmuqBE/6&#10;+8GOWTUtx7ZgLkw4hXRIcOVCv28WpwzklnwrLWZHKn4Q+lH+DdQ/FDPsKSQ0vfP2W6++/qon2KCN&#10;sa364cXawdPjY3iF58d0PLDPL3Dq4ZOnx2cIDGElMmLJMTkKXuBCS8y8NgFzx/A9d4Fo4VJUry0u&#10;mPDAHFZOnztRvkFZEsPkRbcHmxjDwLCrBuqSi2awrqqsQ66JruRmIlDn+9ssK5ctONk/hYN1k2Nl&#10;Eovgs+ZJifVDNMLSbpKjVAObdYPdW61zj1YVsyoJVdhyXBt7kQfNoig/bZzWmYRjt1dpLKqpNb7i&#10;lPnAfiKKH6LUFuxsRgdMhUTXiFNQp2jg2h2XP8u4Ra/MgJSLXQReXZuyilpRYlwWVfs4HYtrRkdF&#10;e3wz822WNKUNGkEtpy/qeSV6SkoGmgYdSqSFjRiXlCqsEi0pM6VkJe8SnCIvNpyCkCIyhQOigFMI&#10;PVvqKqxpCp+w3us2EiAcpiZOcASweo+tgDnFmWns4YIoMWMwZ8hCuDo5ffutt199/YFj0dz8eHPj&#10;dG3z6OTy6aNHF0dPt2G+bG+t/+Pf+XtfPH56fHLOPR52dhGkkaHFqXS5WggdMTIiTRNIA5xCKlBS&#10;D/WjM8QpWASaMR0oGx5atpnESPOZI+Bd4mNrlzUk8MJU87IgnljYzSkwYhVZ2lF7zIdY2tvFzNsB&#10;u6gB87YwwQyjVFsZ8NHDDas0YB5yg56laVRL1mYN0nSs70mGMEZEbcVASCK1O42uNOGK4MncDGBC&#10;sTG9pWIGvgnuyiZytLhHR3lw8HeyYcPw6auKtrXBlcvze7ewAtPwUS3Owm3adJ2tyJL15m2dpHXY&#10;N4XC2pEYJ/XIBS4qLbvcFejv26gRQ6ooVpLWfok5rHWGzqKQigvZzumbwbAxizWcCoKPzZ6c6p12&#10;LaobyZ+apJaZw0ZmQypnbQwrnKI/A4Gh0ye/T/mBxJ7qu4gXQ9nL7BjmOmw2pFWKt7BEeNKxjssV&#10;qkQayskp1kger52cvvnGm8Spq4vT81PmWyEFZGP75GL98dMnh48fbV+d72HS/g9+73/48tHTp0cn&#10;iNHsYa63zcs6QNNcokHY0B9k0CKkk0xAnML279p0WDiVtsnM0Jh/hh+UthELrLFlQtsIgvtCSD2F&#10;D2eI5NJBBcst+U0yJRhDmWhYWv5jzJT3l1jUnvA9+XeqkQKvjES+dSSM0ZvBItNdKaJVnjvhSYnN&#10;SvHGUCWYZo5FayaGwJu3WGn38YJKAHH6kLjQSVQV7GyAG9nBCmneZD5kxveVib9Z8evIPkfSgJIs&#10;tpZT718FpxLsZuFp+qv7VcmS93TtsTWTyqZ7SvwQ42Ozo/p7xqmu5HlyBXhEX2U/jxTt+Klk9SoH&#10;ccsY04ZuehwXoTaHfsAphmKEU5Ro9EA7iQcKB31SCJmRzRXWaHAJg454D7tKeRtxWTvDmi3EY5HS&#10;eXEEnHr9wWvEKZhZaAjgBTk8Z2ubj09OHj/8cuP48A73+DWxERMqtJG0aBaZQ9RGQkObi+nGtItR&#10;94gGRYpebdItUZeZFC/bvRl7H3FrPNREg5jpBFfl78rKY/I/fqdVpA+89DmufNZf2sP0A7pzlF9n&#10;Nsm/5dlWBwnFRb9UD3ozvGCw5iSpnsxIX1dg7VXfQz0VKT4ybNnIeEVzWhddnwjiVyxNjwXqo46b&#10;OPWrufcWyMQF35KUrG+uKyl+76Atn5r9PsfOla5YhW/LArP99fHkqe7m2kHfM/RRXTfNEqRGN0Rz&#10;vTlKENdrTsMBblBuWVjeHcW6NJ/P2TYK0CyctS8tqcvvWVrAwh/tGoRdKFcvchSYpM6TsoaX4yEI&#10;s3PRZLvsfcRhwREtgTsHAyPivN4gdDD4PJeEoHZ4JARLB2eA8dgXYWtnjykBsFqi6IIpyZ0xrtkI&#10;dS/NpTrq0fG0UGR3dK8IrEzIK0PR+ZB8YaohUmOVyjjhLW9XUbhDchzC3Li2Clg0X09Y5IdTBQk0&#10;Yi1G8g1iJJLRh6MEY5WvdoNT6+WqGtxLQ0yd5NJBfkycVGipk7NrKMxzFx7AoVBvGpivwD6bvA2P&#10;zOO8iFaeG+guevH2WqfX5MtFGJE4sojJZ0VxEVSlUqnwNIsjHYLM3iMpH9CqAtCIFAWsq1YbBoJg&#10;of06bI/GLkAD3UZDCYpqrapfqSdiL5MFyDRPPYvKC72q9ZQsN6W2WY5IOpgjjD8IcBRqYkjJmYlM&#10;qsqXlwFqYQuSB/BiipnPcxlejDlpqSDPo+IWaVzOzG5acviNpo+08NyixQ2waKNtrJ1v46C87V0o&#10;Y8AjVxKExhibPxUjUie4SzlaSdiYi9O8mEVY3Z6hffGdJb1a+ai8UDvBKkk56np8ZEA2x2soliAC&#10;wyJsmcFUk8dkfGlYI5uNx5TZ6lFUusKdUSa61iINDk4VlhPIeTYz1V+0WCk2Y/dzyqtV2ge1MoRR&#10;ZB6bGsrEDRhtXzYtGjfU8oVQaV4NfvoS+Ahj7Sb2S474jJZaLGbdzaL/jCWbLNdMyGELpa5s66Gh&#10;a2Nz0YvSp4+EFW2yFsvR9dZHouSx09f1vY71tOtjhTW0dBUsyrtnb576nktu635yMCe/7D425pc9&#10;5KRIrIfDXlSajNY8D+OneMEdxKbrWBqCfe3O17m5wtkF9shcx2IU5FEil51HJfC0BMzmXSIfCtnf&#10;XBXV3FtDkvgf6zd8ZJJDN5rSJwJyAQni1EhqRNYcLBcvviWaGmsEEvw7UjIFcPR9+oLuWoMWSVlY&#10;JgtUxFBJMXGbjRUWp+BKRlWHao3AagNRQQ+2pxtrgOF8cI6B0JpBEB4QyvY7nN9aHgY322/7JUxw&#10;fyy/hoHuOc0JL9oVHYBm6h6OqFqsRfeoiE+MQdA35cYZ7LKBdXNagteo44pWUwFeLjx+turnWtqs&#10;UKUAGJevFc6+wKZw0+rpSkjbM0TLvGQTM2ebW6HX1j6DMuMGzUCepWyALolBKNdgynrHbHjoGRqG&#10;R0zPCje1nBA7e5qTCupQVoNDgavmp2GsuTcAvzkF4nCpSVg9PGRLL8wDIpaEF7Y1xdaYJ1igyh3O&#10;uXkUbsbKMQS2HK0GPCHUhcRKZtzwnIi+TUowyK2Jh+kIZ3MjKQGuxiX2c6I9Z8IO0WihDQ2Htoih&#10;WQrop/MHx9XZiKJ0W8elAz3zxrjpKk0e/i/zUvgUNlaDH1O240s9rRHROsnEkeFNAhCbNeCObhAG&#10;RUhgKnEd/Iw+NtSwh5gdsd0XPmGxIhcGEToWGhohA3AcwEvfszihwkivxMqsCRcyCM74YyF4RBKX&#10;3DwLLtWBmorAIuS6Ft26Zlvary1/FQnPJq1ycxvZeChgpanArncNdKLgaHBordVrm7mzoUydl+u5&#10;24KTJKrxhJGv0/2w+GOVxjBp9BVki1tUIo0AKdwwl87XYDEdn18d47gWoBLxCKndNJrw4jlcMZN2&#10;CUdPC2648sbrBLWsXDaSoz/BjoycIBszHLDWL5spxgKmVfL8UUXJw/IwlrXL6Y8miky2mK+dkTEa&#10;ENxQmCExn8K6jChcy5SvodnBnTlSy8e7MZIwb5El3NgrMMmwaItoKgnPxF+TYJvgV1649hXjy+/b&#10;azzNZIZrjbHpxyIcSSNAyzVtoBjoGA6mnT9uKNbP7t20L25AJ9j50eStiHNt+Z1gX3t/veFF4VTh&#10;5PCfZ8G0frmonV28b+Y2M4I0rtXmOCDZy0OlJ8nrFEQf5SEnqMnqTFWxKmxSQch+Sf1fEala+j7F&#10;osZ+vM83cAqbNZ1ewPvDKS06BgFv8BGL5M4JVbK2AEaBTXhDTOL0J7mbsXblAzDqJ+PDpJIhxP9k&#10;DHHGULKgZBot0LB9t7O1u7N/D+Et3qvnpKATqGj1DOdYmIljQSaZeuTUGebqfGFaG+WN8YHtkyg3&#10;byxtK7WdrfEMpi24ScjMPdWMgkPvN7hC5OMJg4ja/awvx9fzSr2a7je+MfS0V8Rl6iOjDgzWpBVb&#10;+9uCdsrdt2/TJvhCzqKYDms6BF9kYqQevpaasTCgGW5E0jnP7nlwahYQZ0Xu2tbe+AYpsFQe7kVW&#10;HVwek9MaqsI7YARNzw/RnyVU7X5iFV5Cr4A1PjF8sOCyA9QRpH7TgWC90/5496y/s2RJY4WESj8i&#10;5EQMQro3d6SKF1PVAU+c/iMeGYmGuTCDbRBCWhh5nm1frSFgQukh+qA/WBWMMJcsfXtYQhP4ejub&#10;2xvbt2BTMZhjlEqQCuZu2OTlb6PdlwoNPZBcTSyTgZ+4J0sYFZoIibk0JSbyDrqp6kmbhdWANEjK&#10;fIW5YULrG0FmwCVNmHnoidzIVoGGJJwgA/GiK1uSW8e2b5QXwmuIwsgUYtqE7XUO0PCaCe7Wbk5w&#10;RP5pN60YBmF1PK+Xx1kj5frHJnfYAb8W16ZS9Ax13eyRaqSPn+yAbxkpJK0Vm/xsL9tWkKliy0qd&#10;Fduc+mMofKx0OwqLV5tJq9RfI47NEP/Uvhki5VlI/urmdTfrNs3wxaUFfjwCCqYJNzIBIyOFSoYS&#10;hVbTXtg6QHs1buA2BrwZEI48mTZLrUlzHDmDpMgdluOYrvk5YNj8XbxcAVSJOF9dnAAn17CjUYSb&#10;1FYbRWH5FJLX8NAsj9Jg1ck5QYgGrk5GztkpzeKFgE1toZWso7TQVFMV7KRzJ+3lYzED2diWrzJY&#10;K3OhrvrrKO6ewT/inQe76rmgRWdbhuUbPtt1Aj9nmIYxa5BdLJ1jiVkFp6ow1IaNZtaawGSBHQqs&#10;KKjdbbW6KLD55yNlNoleuc22jKdlzrZteYN1HlJvrXSw2xR51JlYlg0QtsVDswQZ4Y7diygl3tYw&#10;eZYf1pBKDpRqGxl1LUwwytonKnAQH9+MRnBTAM8Cab9HoczVNpLDefwotwoQbNE4on3E+DfewDXD&#10;PZiYw3a1GzvxF282kP0EeMILi0y4wsWwFuVH7YoYwTRT8EojOaIhzZLT9fUz1E3HD4tgpEOEtfKw&#10;1dzRMwFAM46YfmnB6VW0fIX5Jt4uxEhqmffnuIIzsknpH60OMeM7jewDcywVrzrGxebKZzqzd2lZ&#10;YQ/a4pwg8xDPmvu1K9iG4eDyL6v3haBJMPQ4P7uWPCsM02Z1FtkCzRe+cvf46h1J0V2xhCw5mE8L&#10;A/xsg5XAHnczoShYVs8Xxyr2pahmzvT9CIO43xODuwlS+DXMD6Z0ay45zvjwJnaOJ4wAsfBnWi0j&#10;X8HdqdId9LG4WzA0lQw/C5ssYc0KDvbE3nC7O2u7W2t72/qIF06o0gtL7XaFSntAJezptn61s7G2&#10;u7GGvzubazs4pZL7JVDD8yQEn57QZsrxVkfqNrSxnVrEHFt6buEMKuROoac6+ilsgeVCpv75zwhB&#10;UDi2Hva2Nc6oHYRYGw7Y/1ZSahlLR5r8q0dZqRQLr8QahbmmGDXiquZXtuhQmKyBpBFYKj1Z3vPW&#10;3YreJbA1DpYviaOPJxFyhEJIHJBqsf7rWuT4uk5lHdP8ugfnf09l0ORwJABmoCoVVSSercYlT90U&#10;ZQqahK7L5mVRftNJaQ3ZODYkNy/iOBVZ9OxMkwNrgo0jwGRxyrtrd/x9fuOaHLRm1rdcueCHBh3B&#10;2I7PKOB+7TWrMwhBJe/MhTD0E6nD0T3bVcCp7XVg0/r+ztr+zvr+9vre9tXu9hX/bhGz+AI2GZJg&#10;WAGVkJm5foUNp2Bn8cXNEniAu0DK/ovPi+CFfqM+bWwb2CWU4p8kKbOo8F0kLwtBcxTTG8+xN8LF&#10;AM8PlbOzmvsa+6FEcDDDg/6aL6XSY1kxdzjlGubNy0tkiGElEZxRzg5kSRFwpwVIDkpsUipasEJl&#10;CLTT7R+M6d7kIBBosLWRKDNF+befmOvm6UbQY6+teV5E1hkHzbNyGUT3PUNMvUUae82mHgaVWtRz&#10;Aa5EjkXLTRjJozFl+uCsrHaSXIVktupFIHKt8NQb+kKa9HaFzLYthnhBfcHlLWDc3dUZNaObhU+C&#10;C7tCoV0JI1QwWtIhwsqakbJ0Ro2CwJ53T62bJVcnrkeoEtVuoz30mDdP+tjkb0YOa3zGkDRdf5Rz&#10;l7lVqW9z4p9rtKRznwNAFaBnEybSpV6AocutjUt+CUOJAXLucukDokADxmJjo2G7eAxYC10chSJJ&#10;9Q1dEHM+QNIwoY76lui0pZgyiot76+iGJEiqzWVsF5k7Dsko7C8hRBIq5wJ8rg7e8PRn7rWsbeH5&#10;F6kW2JKbltfF+gUmETS7ieyMU6SxYnbTlpWWIYhiMq/SuI2RVPgwzDTyTAuuh1GD1A23SLvQeQrG&#10;r5GYeJzdfvV+BmviJ6MjtnbQyzmiMkBtyyyIc7nARZ5pVEdcpQla1EiOU1MMozjIRIxHxn+V6jQc&#10;OsAiyVI8RNIqPEswqJYzKqTUuohnasOyxrEtM2rVKCw88ZdU2jWo2KHVLN65FPclaCJ7SIv6yWYK&#10;VKd5VVhICS7hdTv223RwoFirj4w1NsNShUzHxQ+N+TS+GWyFWEQYqxHrhoge8VGyob7JAl14QFhB&#10;rIxtyz4nADsdBlCF6BLMJfzFspVtbECAv2t4rWO/FO7cqMyYcOZUuJFxAJOWYB3CZnsp8ItNAZWH&#10;Yzv6ISWJObcNcw9RMr6MY1byzpRyWL5cAXcuyx1qAMAtgbURhDJQBVXKmo/0eSbRIz+VH0+HN3jv&#10;F0+IRjIrnvI5m9MrmSwXZ2cyqUdWqGF1FmpOuDQ2YQypg9rSAqUVIlzDdPGY2SeQMSMLlUVq3wYQ&#10;kZ1oUJ6VJaajzF+JUAsenEhIbXAUqa8G2CrS1bXcdOtKSGJegxkFCyrm1G7l95bLrsctdhABG7Fi&#10;9LoTQnNpXu7dokp9W/2VASBfsQ9/HCrhWma5M1Jtxoybd3YglUhhsKh0G4l3kzvJ2rAaXLaJHDWh&#10;jP+mjMZ0WrWielWp/eO8Z2/u96pCceMoxbgFtVCdVo1q3T+BKSJlTpBpsx2Cp1jxMcRkhDFOMaqZ&#10;WYYqf00k0mECsC2aGTWQ2rOQOuxOZxFpM6mmV12IjcAVL5QGrMFaHuIR32Bdj6CKKaqymMJuYlbY&#10;KV8woJg2hhfgieDFPcJ1LCc3NImAmUeuk1N5T2H7ND6jFc5XC4KN33jxpNV1MPcAVsa5yVV5feCD&#10;dluijJg3dGlXxgRbFIVoOjjeOPvEbmhYk2EGyhhsGFYaOYWsTjJ9QztIwjOukRPkO934xKZZrOmk&#10;K7s2FfisvRM5l1Dxomv5lKqJBe7uCERawMCLzOybLBo1gkw7TLQDqREaNpAyA2TzTBmawtJ8/pit&#10;zfdd7Z1Sd/NqI7tk0e6jYSugx7Ahx9Kr47NtUYs2UdE2cfxiQAtVaRRYfll+Or6vH3VDmFnB7UQ4&#10;Ra1kR8USDC/EaDN5teKIYYdw1QbF0EYzm12qnoxaHpgedpOW5uLlIKK6J2hbYFdXzgtyKB+KvhZz&#10;Urmch/mpFxt4XV5s6r2WTeMvE1gjsZVoRahap6sIkwqGNqqteZMDKBR2b7m+LTpPZhJcL5g9Y0ci&#10;boAJUKST2U80i7ovi0a0yFWo80QZ2fg+6zgSbulyjxPQu6XjQiKRNefpytixNXI4DKB+RfMKTluc&#10;Zq0DP9bJYe1ajHpZqTcayjEVhp/GMtyhUsphFr4IOypIVTwKUJipfcZIrL3LJzq8qxVVCO6aWvue&#10;mNJhn8VGqyjng30hzDI9yj4eIwjqmlc/VmzC4ZGY9OdfH5Yt0ZpFGzpawwLtMTxyF42Q4OlALFIM&#10;lZKjp2LKLHCP6x7CzeMuK86x0j5xOmOdLlyLoYQ/rPT6giTGJwGLcTIiYfZFW3clj00qFQPCVp2x&#10;OleJ4PzGhr2oFCU2+0+9HIzMRkPDNy3YjU3vluezdJRHz6Ofw/vzOiA7gDzBKxY06jQvmlewqrSN&#10;BqcA5BvbsQu12sQjVLSx1NP6nq/18ATwd0MUVAsiaWKXxgvDWMLGNG0WhdJH6xrC9vGYBPQMY9F8&#10;z2ELngTJmAltESspwfQ6G5am2dCCInP2wCJRnLpLS5DINJuFCdMviNnMluTyUfhjKg0Lvpm2pFMS&#10;HY6kkPr7uHnoediJndi78oTy2bZMgaMzbXKPHUc/vAdFMGRfosTLdgbp0vYNajszuC6XP0aU+FSr&#10;VkbSMLPVgaZHJMRzNEBFQsv3rbpocWtJw7GmoTs9PS9BQ7EpapLAtkJIlo3jLBFG0cpgTJMpOoxT&#10;wTW1J5+a+MB8e4eNeJI6fTtnrdk4EkpHOyHjxET7mJkYnraFMaokZzTd3tg3AN/8o3vRHO7zwDRV&#10;7kGMODoz7plMipc3hqc9o5Quxyf1l4IS86wydjlBQM5oUynmgwEiB7e5bVmnHVr8Yqu8liUSkZQA&#10;LyUw5BDEMioJtSgb4L4gUOXgV4TAwuXU9Ejdl84p46OlyNYP3UtD2V7pvfob0WGYVoSAWFZt75kI&#10;HVdNjcFOCKtYDSZPUdMmbCd9sxLVIUInRbP8PRq4Uqir6wS4Sqx+GsVH49d2Omk1NTq8S1p1vcD3&#10;WYV/yhBNtqREluNHhWYIIBKeXhHiu5wpGxWynIKVn637W28T0TplMC1vgC1LYHoFE38zB7daZ7W1&#10;3VCW+7lyhRaT8zO1kIUvfqMvJVV0Afli1nqsbaS3rGU1g/AYTWwjjC4HBLm/8dCFgR/lkKtqnhTJ&#10;46iYSBWoo9jVlMX5SLsoWEYyT6Rht1Dsb8VPDoXglF0gzgXmHPny5CX2Y2cmKzXUxtZavjDfiIlP&#10;5LMiYWxHTrcNOg1fbOzROF7PeipCL30/Nrsz6KgkWMbx8EY5Gj24eB+FiAb2a32NHZIXlTC8AqEG&#10;p1ymqLbPCm1QhbZymAk4xS8xSqzmi2dlTY5M2QmrLrJrKqB0ABQAoXKz+CrAKSd1rGu/EmLM6NfX&#10;1UJj5LPxOV35+Ly5ocVfdesafwzPSFXP904Nmx4L1hlNq3ysM/etpxObfUKCWUxJelayD4gQ0fFe&#10;Ycx2MMcrfjWmD2tR+LWlN1Sx3wdAFAgYwdtMVZ7PTL1arKfRzYaESD0bY1Cdl5flXo8KF77qUsii&#10;fUJR7TRsi2BMjX3/3/4xTv396KOPDg4Od3b39vfj9G0OJEEheLHTusp398Z9SIDiPN3x+eXTUzh3&#10;YXKE+Yan6brKruHRxzwy5pxZU+y/mwYpx+ERQMr9rfW9HR6NhWp11jN/ktFhQpvyCgNR2GUJWcs1&#10;wUv6pY4VaA7eYiOGYpPjHSBm+R4UTMmcjmTDI3dlhOzBlxzmkTipFrPjUCGH2aFfBdvyonU4BpTl&#10;9lT9NaVlFs6SnYa6DPldyyZ9rlUkbVd5yg9WyMsxclP9MdsAguT77ifftqRfQfxSWu1a1+xKgWxh&#10;R+dhqMZwYCSo7ayk6HJvOwbrOmVXZ8pF3QgEM1eekkILERnzYFShUGeB01BRIVb9kyNmZsQZjlGc&#10;4U7p1RzG6MqRrbjTZDZuZu6ChNh7dpvhfc754cEhNrh66+237t27yzg2XEU6idFIu8GPNnbXv/dn&#10;/wpHeH/88ccHh0dbWzwUG4fJOEl0CU4Zsgkb2vIdOInA09EZguJsRmyj16YL2mo/LlCWdxMOFzkG&#10;pXD10Pr2+hZzW7e4jEg1B07JQKt0CVuvG/UKRlNA6aiWHxexeykhiC+rDbSubQkMMpJMpx4W8FxL&#10;NmmgkMOMUB1s39i+wjBm1Bp3dSoV2dosyve4d6lgZjGuCu0sUi8iZop0J+fLiZ84VUckcaoWtQSR&#10;3eYlra0I2FW0YmvdO6OnKTmQfaRIHMrt8YUP8rGobdprDEp20G+6nScXAdYMTrH6lXDKyG4OHrpj&#10;/OhkLC0dJg3AsACSUMid01qVd5I6C+ENstRkCrTTTBgOouRqyi7oEjh1eIAwNo7GuvfSXaQnKfbu&#10;pFphA93zjcONPeHUo0effPLxwcHR5ubu/v6+j+HW+e3B5eb4MQsmTjGBU/PgFycXm9ibxlkDYU9p&#10;gJ2TqceVIWmXUzaIWkMnEbiIM063EdjnKX6kqM0kjp8o20gpW3TMpu0nlrmQfW1BNX/WRHR8wfzU&#10;7LXkLfehMHbhPPdF/xOhcpht2XnwglnHVFNlAyUrs7qUNMACa8ZcVVoTIrSIoX1nEipFbtycwcDp&#10;vl/lY1f1TWGuikd9dlGP6veLcKrScwQuDW5qv4ZRaxb3tAseysr8gRRNkpfB5ciSXkZRQd3ohufH&#10;qZQXOk4ygkwQqdvh6qwjP5V/fdooQszcHJhyPkyRy9Oj5CvFyRIUFz8w3BSgxtJkHDvMRGKiw4hm&#10;8VTks8PDQ2QtvfPWW/dfeQmzazDdFNWKbUvxGFY7n23sr//Z9/+3x48ff/jhR08Pnm7heIe9W7Cn&#10;HEuwURXAljhlEY8/DNbLRKIrCpBCPYYDApNRwPIcZhDfOmc+qKEwPsJy3AsZVhVqZoBKcEqSRiJJ&#10;oyvujszy5A+7cAEa3WhPeKOqDWFK+I9B6MAu0VkrDY2T3dVsKw+O/6T6ZKutcBZwcGceht7OBuDJ&#10;rFC0W8bsyU9dXUalVYCjk7plwjRDzIHJrwWOFUte0vKp6Fbw9a+rdHnakmufrRU9A05NH6lebbRZ&#10;wplXBVx/WSncr+Ycfx4ButgzvlERPSCOyTHBKUIcTCoekMWlJoxPhL1EiY5LpwtL6iNLkd87wYZw&#10;pfV0nBlrcxewrrhQD8mVZ2fHJ8dXx6fvvP3O/VfuaxNQ3tzh1Pm6cAqQ9uGHHz58+AjH0Ozf2sdW&#10;U0541UTpECutikUgGuv9FSGLLATVY1yKeXgSWGt6ZEKRakIaGyNxYU5B+0XgfGbgFHHXoxJW3Mim&#10;0EK8REoSfmW1NQWccSyWLR1MrkCQGdZ3TGxiLRcua8g1Lt/8VvodTFTb1Qc1On03x1XTFqZcVQGb&#10;yuesVC8BuEVKPgVpEQQsAqlsQAVcsxnhvolU4EgjRYWVkUzOUHtFeLzmNrSni1RmvUuQkRKiZbPL&#10;S/9KcWrgUoY+hVNLrxFOQVTpJvHcqrNTmDpIcow0mWo68RYshZN6dppLTbIVYBGrZBJwjnV7awsn&#10;1GA3YVP1+Pj44vjkrTffevDaK0rB9NJexozECUxfu1jfA0798cHBU8Sn4P3B6dq/dRu74tk842E3&#10;MeFGW9EcnMohMytHOCUoFLbGupWQzeZciRBxOo6tGV9oFXCKJ+zA73OfiFMCuJGqpM9bRf1a0i8R&#10;kuVMVuu9EXxcJxxjwzs9CAe5MlPPvV7M5LP2RUJG2nQ3pc8SnBqGvozItcbIddQYfq92KJl4AU5V&#10;WOzw4lpQmG1M9mt1Wr1gnHIQZeL6pZqposdbO7RZbE9lf7OE5STqcAoxU59bdXZyxlVxMKnwQavb&#10;DEYGLH+TP/mNI+UUdhhOWi9pmd7Z3tm7DbdtD6ev4yNw6uzwCPbUK68CpxgDYxirxU8Ebci/2md8&#10;6vDo6OOPPvry0UOsLty/dQebd9LtYyxdeUFtyq/rauKUIZObk2plHxeSi8BBz4AiDwJ7JZRJWdVH&#10;PYD10DoFB4eOD860vNo06aMQCvBSzbD8V3ZEJtEN+DI4I1iJ8NFrppETZP6Y4wmuKl8kurxfOOXh&#10;J3y7mtbQZKNru78qfEQvemo+m8CvDknL70TtS3DKfU9weVGV3qicVXBqiYJcwBujJyxudcRz0G+E&#10;U1nIKhSrOMXl2AKckxMcXXx+cnqG9GwHlWxDxSR1W0iMb4xQ+OvrDIvpuFENymE+t3Fqd3cXkPTK&#10;g1cQCgfOoGjYU2/LnoojAT0Rh0HGJirc0+ry8fad9T/97r88Oz/94IMPv3z4EEt39m7f2d3ZceYI&#10;UMMQklGqSsi6UgVt5r4I+CupoiMaOy5bVjMRQXpDZcqd1UfHe7htzTqNKTmapcY43L6TzPy4OtZk&#10;rHJ4ZMCaGbuljmv3c8EoRYJu4HtWjB7xJaqjQdHsKf9mnEqp6NDHrJylCM7bp1GGw4zIDJMd+rEz&#10;3P5qccrNvZENuyou3wiNFt/8c8YpN2RFnJq2uobDriWArSTcRoMIAHN2cXx8enx8Amvm+IQIRQDS&#10;RaiitcX0grNzHtAH0MH3+It/8ELsiT/h3ckJnqHZs7nx4MGDX/zWLyAR4e7duwgxEc+Ojt544/XX&#10;XnsNzM+YDu7jQg/uTAJA2F27+GL/5fXvfu9/RQUffPD+Z59/gbCR/T5P+cGeios1DN6KEHqwU2VP&#10;cb0zwJOA5BDMsLa+hwChU3wZmhMpVDp6nBacM3zLDKP2W/cgtaKKKZTTnHUAlovZACtRZDOWFsdi&#10;52TGWp1LAW6ClQKfr+a6mWCPDLX/PeDUDUfhucbgq8Mpq6tFfQnd2bRRNKO3r/qu3RSnDFIQa5pB&#10;Z4CRE0y1PXny9PDgFKhyCuA5BfIQm/Afsej05Oj4CN/iLy6YX/wXHt3REdANCEU7iweKXt26devb&#10;3/723/7bf+u9994FTsG2gnFzcvDkrddff/3NNwkbTM3x0TTIbuf26tga9OHeS/D7/jXahDj6Z599&#10;Bt/tlnBqE0DFTGzGvUyaJVOzIBazK1BwrPAnTi1HivorB2YOpwyRMhG0jcJgOHiaTlW0e66b6Jtl&#10;yig/f1uik28EAddJwF8/nCJbNJe2TdLXXlTT8rrevfjfO6H9a2HrrZCX0BFisIaWRtafC6esezz1&#10;JkeF11IUq46eW+gooWfrAC7w+JCx9MUXX3z88WePHj4B+NBG4j/HgKfjo+ODgwPYTcClw+Mj/ICf&#10;bFNd4AxSWVyNtchg+3fv/Y2/8Tf+1t/6G+++++79+/cBM7jl9Ojw9Vdfff2NNwA5NKIYreY5NJAT&#10;uHTIVXq0dW/9T//0X6FnnyCB6uOPgW23b9+1PaVIuvaeUUbCcpyiiahMCh/DtQSnpkxmnOJ2EWN7&#10;qtlyaPCF0hMylBK5rc0Q7gNFNxGUYqP1bFWC/JMSl4S3V6j9rx1OybccGj47RrxlsYCF2qi+yXXS&#10;uLzAKUp26mQFOv/1umVVE0zx2OTpwI7V9HCFwiEm8Mw4pfAUTCesVPnssy/+4i9/8uMf/+yzzz5/&#10;8vQJoIrWkiymo8ND4JKCUWfcKUVZCAbINgBMHQDyIOnpzTff/M53vvPLv/ztN998486dO/D7iFOH&#10;h6+9+gB+H+YC0VhACE+uUcgDK+2Qq/Tl+p31P/nuvwB3ffopkOqTszMYZndgjLXlUT1OVc2WdHc4&#10;jeuNnTAxxqk0Uipyj7iQu0XQFwJOKS+hpbE3oBJOeV2B1MXkzVfCjwUZx+UrCuQhGCHkTIRrvmGM&#10;oz8Pti7sbm/0aQOMhbGzRs6wVVdu/qLqp7GzJeNyIwNtdXtquTHylfDJ4kJvZIMvuvnnj1MYR0dy&#10;7Pch1gRPDjj1gx/+6E+++/0f/uiHn3/2GdauMJ/g7IyLjRWPpvfl5HC81ywcQ87c/nxja4sH6+1u&#10;796+fQvBqffe+9p7773z4MEr8AFpTyGqdXDw6oNX4PltAae087iX3XJF3cbV7ubeB1v76//mT/8F&#10;IlGo+4MPPjg5PYc9haUzw2pxrWLBWEztqcwoMU7xjGY4fsqTGOwp5X4ZXWJAJQ+ZGGkbz6umdNDd&#10;OiJjnonLeUbutjBJiO94dzUWHMvigBULZHTxlOLk0RvhzsL5vtV6Ue/S7Klz9/xuNYtGgyQranFI&#10;7qaN6eyFa0KEc97l8hpX8ZueC6ccYxBRbtr32ft/Djg1hfv6TbyPJaoL+1SjV2lMOJquOPo5PLyH&#10;Dx/DnvrT7//59//t9xEjgoWFH+BAQUiZEgUY2tneAxo5VYB7THj5G/0x7GwOAOKvu7t379559cGr&#10;uF566aVbWvoCnDo5PHzw8suvv/4aPhIauCcAV7EIp9Z2t2/9DJN+/9u/+efIaHj48Muf/vSniOfD&#10;ngJOOY4up2/Aqcp5wtwAHManeLo88ERIrBi7N3CgW+VRTyNI7jONUi4y5n/eAQG/c3ODSAALU0pQ&#10;pbU2kZreaN2nFNyUsZIlu8EbRJd9s7c/h1a670bYVCu6gd/nhWKF8uPcK06PRKhO8Qj+upI8fwU4&#10;5R7a3VgEUqu0bZE8rfKsq17SgGjk3NBF+SVU95xo9cw4xZZ0y30pBkNzlusA3zeQ6zqc6kqzPWWT&#10;yrN7MKkQR//4k89+8rMPf/QXf/nxJx8/efIEESjUAgjCEcSAC1w+jZhYo2hK2hZOxmS+0dYWchEQ&#10;lnrl5Zfv37vvJXq0p44OX75/H/EpPgvUEE750AGcA7i1e/uD843N//w//09RCCDzyZMDzEEiCUsp&#10;CUwDNVqgNdWYSnaUi+f+MGMVIMXceuYmxLavzv5SkmpsT9lOJ/M3+km7ZkmDyR6Qe+dK46/EkC9t&#10;gRMvj4TvkR+24ktbuxgSlzzSCox4/cydN0lEIP3GzbsB/09AcixhgVPEB1FshFNLqkl7quPpfGRW&#10;Ela0YZfctmIJsy1f8dlrQSpYZ1LHiuV3z5lQ8892YzWp0ZAaX+e//qbTvONslW6YprUP8VNPNSlN&#10;2yzvAMroZXFrr1qze2dB5oWw0dYW8pYQWrp37x4Q5yX8f/8+Zu7wzW34dbdgJO3v7+7t7u0hfATY&#10;0jnqNHts8eACnO3v7eNnH7GO8hHdAsLdvX3bH+1O+c0ujjDd2Xtycrn5n/5n/w9nWz19+hShMBzS&#10;blsqN3RJtKp0Nrh4WaKTvriuWllevpzllR+dFcZwO1O/FM9qF8FLu17rbBhSM3FKJGb+vB1BUdIG&#10;RQhkW1S5Ok75zmVX9Nf/LHD9bhhHf2bLq+2tT7I4uDq2xUo7rFCmHWv9GP1LIjQBW10+V7lzNHbF&#10;ucvvExlrg5aPyCIwnT4V0rQAOAIXFo1pkw09veqQLWGSjtFmS8yKbDBZOvV+PG6doivMuQykGuFq&#10;S5ar2AQpFGuQsqlhCdU5TrRaADF08nQBjwxJtqqYIdCwoz2eeEBAwA0EM+7LwjxNln9+DlMMSIfH&#10;BYamguNTG+cbW48Pz2JBjHzJ2PbhRu650cbJXZivrJe/YUJFXkqvcGqFpwt85VPID1OmBbEs7U9D&#10;l7xJE5n/x5eK2itwH/trdmLZScUq8rD0Htt9TnE1duRr9qhRfdkfyXWTVrB7dIj1msJQB9A3KXnu&#10;3qT58xZUnl8myS+wGhWVoz9bcIj0dfy9KkQV3lqpH5NyK8SEI2Fj56ZhjK76Mcg5zLJSC8c0zIGz&#10;24bdNIFKsJMQF7KL58QA96L5VUMWqLMXIOxIXICf6Et5WE+QcDXax8ol2IaE6SGRisVxVxc46uXy&#10;1KcoeyuSZnB5NW5eU8Bu7p423tPyHzRJKV2Yo+SFlh08xf4LvPwZu2HxenrIu/CHH3EzIeuAyWGe&#10;6GT+KhAvHUa1gQBF0FI4K96EeFZzYpWBaCiTWLMcZYaD/4w1Xv/cSGO2G4r0nqt5ol9585Uldg42&#10;fIeZZa1AmBjaT2d4NZFehWrPc89y4Fhecqdynh9DU6LmZ/kdf7hOpK0X8+XYx/NjcRgvhSJpG1Yq&#10;tdG0YAQARe0DDt4MaaejECKvch3zoSPT3tsdcla6DRGL/OHBU4g9XvjwFFmhTx77hQ+GAqMB1+Dg&#10;QJfm1xB8dBa06BieaaybIWhhezsc9Hmx/q//t38O2w3Pv//++4+fPOUCwb0dxOfpUdL7Cw+wdsYe&#10;nKNsyOcCwqgFyFXlLGb6d4HiDoEjeJ+hdLVMuBOBqG0klGqm7/btfbi62LMBlmRug6WJ8yFGluWg&#10;cakoJm5+tHccxA8NOPSlVzPDAEfUa4Ek3VDjdc7mUCsd2hXi8TIiS9uaLE2i7KOKasHBANdBTqd4&#10;QwIbNq/uDS2q56aKvRPR65p//e8DVC2+d/k9k+SPiBm7PFMsQKeHi1jScS0RsgQN+6iUlCk7R56q&#10;iwYbfTMM1TooTTpi9FmWS6BUxJddsEdjbwl4BCD68tGTjz5BBtOnjx49galxfHyIhHRbFUJNZmay&#10;VWXLBH5rYEMqgBb3IU/qm9/85rvvvHtP62ZwAwBkf28HGVV7e/v4yDQlbEO1eYHtEBCcf3i58/nH&#10;D4FT/wKGHHDqZz/7GYwyWnUx3wdXM/KnTIgwu9T6FmuCZ4c0sKMvPv/iyy8fM0OVjps2/1PUCU+1&#10;lXqOLtmuNWUHT9nbmAMfMQ/w2muvIkSHSBzT4pWRYZxqwxGjkkMoXz7R+blt5jK6SwJZFafMmteL&#10;SJY8vldMc83jy3AqTGFLSRA5ZKaUuhynsguLROhGHVxCimtFdMmz8xK7Ot11Z4WAGz46BHer0Ntj&#10;mV6zUJWbmS2nA3ta7pjpuISowyk2xJHccWscZFra2foEpds3a7ZLJ90pqgMX6LMvHr7/wUcffPjh&#10;l188PHwKJ+gI62oYeqa1rg14lZCddQURLCBKsAJOIYXqa+997a0338yAFHAK+QxIAcWm58z445wZ&#10;tnm63EYG+Obe52cbTz76bP1//df/HA+nPYX32nqYoXiFxLiBQU4kCaPymDiafp4oxHYLP/7Jh1gh&#10;iM5wOQ9Aiid8xRyej02UXaWiGGgJ4DNxESpHIA6pX+997d2333nrpZc4Z6ltsHxx71HJUkxpJUjV&#10;N6bODS2dVXl1yRyzEgJWLYf9HTdRW0c/F06lnITd3JSwfZjQMVILHr7Zts4aESnVz4BTqdVmn3Uz&#10;6k/XQtiKODXbkRsMz+JbswHXJxy01a/dnSviVFJmoEkDJstL18ZQQqrUblp3z3W0nccpSbqWxCFl&#10;HDh1cPDpFw8/+PBjGDSffvr54cER4s86IDiYisdEafmKV7PIsGDJDm9hVwN8D3h56eWX3nz9zVde&#10;eQWzg/gaTx9jx/PNtbfeegtSDwcQCQxIxlrbOIW/d7516+OjtaMPPwJO/c/w+9AO+H3YMgHvjREt&#10;1VPQYh+17ajb/D6mVmA1z+MnBx++/+Gf/fkPfvCjv8Q6IJhY3N8vWqkNr5QoKg9XSELTTrMbDhpe&#10;XcLHfOneva9/42u//Mu/9O577wCnMMFZccqLjbPnAUkuTiiRy6KfQaJWYeLGcMEioUU1vqqdvDGU&#10;o1Df8Mu4glF8izSlrpnlvxl+HRdlvy+vnMHzNxWnNADzOFUFexDFpXC2CsWuvadC1bPZcR3YzX68&#10;thmr37AKTgWflFX6y8rX3NCUsaWSeQ16ZRWcWlzTTXHKPWUKpE+x4+qZ04Ojoy8ePv7wI+DUB198&#10;8eXhwTHcQR2CGa3lXA83AUbAnRYGCjGGOHuAG+NtbWLPKXhLSPKE04f3Xt+HCBeiudgy4db+LTCp&#10;7t3dRFxq8/Rod+fzh1dnH/108z9jXgLvfvr0CbLhgXwI5bvoSCptTp9lKW05LuZzOO30HAFxYNwn&#10;n32GTawQDsdCRP6i5KjaWy1rZMAcf7j5A/d/gKOIaP7Vrbu3Xn/jtddff3DvHhfuoLNhSgUo1wMz&#10;YkA8lqELGpAsxamxIrKJGq+5QHSNPNcIegT7ki/UhHDfaBwpG4zwTACK70tl9nllYNqdXWJPXQe7&#10;+XgrcGTaCcfaK/kp6Nbu7JLjXOOieq9rTwfJy0zNFMUlkrxKdd09qzyyOjYF4muIcg6lS0EajbAf&#10;WM2+znm5KcGzF43Hx3NbTWfHYNUYyk371jfXiZN9Kc54ZAAazhLXsXE1zN7+7q1bezApkDsFJ84p&#10;VJlLhfe48vvbt5BedRt3AIxgSSHJCpkMPqQS+Q7o3t072D5hR8crYHHLxTYSGLbWjzfXnz482zx6&#10;uP6v/lfYUzsIlWnLhM+BhSiwxYYiJZ3aOGyfiMwLZenhAXcQYIMZ9eOfvv+DH/3FRx9/jNk71oXz&#10;+URF+W3Na8ZBpFqzGGCnrWaAifu3bwFNv/mNr3393Xdfe/UVdA8RNdt0QisSzvLc7eIS5z2E+nLs&#10;+9oczDIIi+Po3UD1YfWluzu5d7MWeOP7MLfM1NniWb1nXlygEq+Ryu6p7u6p87W4okE3JGWq2n8W&#10;6dAzy1X98u65AbU9tRmjn2ZiyTdo8pIZieXzLdm72UHMWNLsQHTtK+dwmmmagjazLYXGm9hTZEeH&#10;xUEzH6zntEeE0p8eHD58/OThl48eP+bMHQ2RS87ctfCMTo1ufp9NKvt8fu+ZMSY3INGTOLUNCwzY&#10;B7vl8vz0zddfA9Dp1Aisx7ncu9pe29l9dLX56U++3Lv8bP1/+Zf/DA+gMi1F/nRtfQuQx2RPHqmA&#10;V7iaJg1PnFB03JYU/npiEmkRn3z6GXzXz7/4At/oHjbST9XLG/2lXYafUDvmGF9++eU333j9zdce&#10;IKMe833oyxSnmm4ZRpBYkGrOX68AVDfg0HJrWmysRMHJ2XLQSPtf9dHxzb0B1fFcV+xSnJqfD1pU&#10;4IvFqaD34lUyq9B5uQglQIThsDQcvASUxSOjh28Qxyw+V3R57OLHYtW5IOXPB6fET9ebcIU+q96M&#10;R7i5gObvuCAZM/uHh08eM6kIgWlulYdDs5qMawOBFlIu8SlnmRunHL3SXN023Ds8gQlDFIY1hNgp&#10;D0f46QB1OjfYzuVq5/YXB5tf/uSnd/aPA6dQypdffonTRmMLKnqOA04NHKkMJuOUL+MUEia+fPj4&#10;8y8ePX7y2KkJbnxLCwikQocd26KU60K7mTC2t3vnzq0Hr7z8yv17d+/QKtze5p4Nkd7a5hHkSlXj&#10;QuYVeXDMgsvC2stHaBzuUSuL7urSLDuATCLxjULaedU7HbuaX+K3HJKWiH0HTP9/iFPXmQxagF/M&#10;t3/ncCoZKqz1FYCpY5hnwClKesMpCjucJ244hYxHyL2WnFyeScx19AY3Y7H7NDpGLwMLzT3aQLLo&#10;Nk4/h9N3tQH3inkCR4dvvv763Xt3fP4LZvs2dy5Ot2998un52cc/vvdyOZVPuBEmn0HEnwZpa0Jb&#10;zNTAT+7lsLGJRdNwVr3MRwt9tNiHKfJc7OMUe3xsN+guLwhiiiuW8mwDbOkfC+MyPmX2otIwJBmV&#10;9J6bsQ/JRIGG4+ExKOSrxIlKdKpEqoan5WcqiBRXp82dAdbno2tpwVTv4zYnrJcUzFXsja/snmhi&#10;hF1iwKu0d4bwooZcDxDP0YVsw9A+M2ZVApNvnqPCF/xo1/782BiqydkLrvZFFpe4g8bbdKAg4+R0&#10;yDSiM7duWagpxFy0RzF3wnpeMET8vWPqsqq0nUI7IVQ5AJhao0ngpsMAO99aO11fP39ytLN5xiNl&#10;knZukGQ/YarzXgKoJkziSQFkmSIdISLDYqbIe3LJbIUuP17EgBjnpYqKZGmiasx8XtwmhWirMALR&#10;19uvNxuyfu1Ls9Z4so/bXFuuzy2+OspTdkPrNU5Vv1mrrrm7WmGVwvlYJx6pgwS0MS1o2H+h7RoK&#10;y0Gflt+L7lfUgucpdjLF4qFmDERqczTd8jwVjZ9NaH5xRT5XSZRO7+KyvQWg0sX4UG6TkEv87AZ5&#10;uZ+/TIRieoLDVTJHqNG10ZSOIlYwJTDmAkkA2Gbq8vhwe0enZCUiiJn4Kd1ds22yb0xzxBZTTHbH&#10;YBlVMDmJkwi5nk9Z9DAK4f1hcQ9Ww2Dyklsq8682eB9fWtyntX5HSMdAGdxsnEF7I1pgrPy7RKk2&#10;gxVnkHo3BTLL7Aq7G8lev/DFqwfV8WmW06xpNssKC+FUXuUA2T06mwjQNBglHC+kV4dESyDgRlyJ&#10;cqxOFgHHLALeqIq/qpuDRDoONzHl59OYDmvyYxCz8cVfR9qK61N7mYaa5iNOKWAO3wwHmG/5xQ2Z&#10;CGI2l3hlRoL5qqQojNiMjEd3LPY3D8ihr7h78uRw7eoAuaE6x6+laciNNLB5fo3Y4GhUYV4Ntvde&#10;ItWZIg87CrAEpEF4DYsMYyXPE2TWcxWfVyFqdV+sA8INXADYLn3kSj/G13nOIEE2B9J2mTwp/zCO&#10;HKf3Qrtmbm3dCqtSCsvOA4oo6R7PsHeV7UHI6WgSX+LVngv4bQvEbI29kGsWsJYJQMHHekjHC2nM&#10;sxVSuxCU7GyZRt9nK/+mTy2CbJfTjftNC/853N+Ydi4Kkekqkzc1mDrL21Zpyr4mLNUkqVR1GYrK&#10;uHplRb73PLe9Ky6A877sgTZX2xsX51snjw53t882drAZccOpoDu3Ci29aqw88gick9PiLIQQTE4q&#10;XRWIw9MmdNGeapsl5L4IuVlC20AhfsHNrQpjwggvWJkPVw6EDEMmptWG9JXnH/oumBVRLa0KaMi5&#10;LEj/vA1YwPrE6NiE60U7utHir6jYRo9VPMpZnH1egoZ2flG64IU05/pCpnHhSsCfj/GVGOc3qSDC&#10;uWgrfzOI3MAr4uj+OEXzGOWKMfKUPL+W027YrhjbGuNcv/2ddc3/bSDefkZfz5kOchzT1VP0JVjY&#10;93jck9J6in/QEVTDU3LKFQsUg1dgjNAFbRu2aCt1pryGjcJSYBwyYqYtbFoae9bVwmwzEzWdu9Qx&#10;AopaRU6uZ5/+jvl9XRRHz/0V4g3ca78cSrcmWVkyK3p+xYgyR4Wvhnrz9F5kwiwh16JHbj6gL/KJ&#10;FgQc7a5QEzttkkV0ZrwHQ7VonrNNN2GzZVW1sJHFVLsJK7RdoWCBlg1WT1NLCMKwXouaE2OUFym3&#10;CSlVmziofefJ04N1RNI3t7CQhkAV5wVeXmrvPeSDNhXr8FDv6lhm0rRp1Gb61ja2pvGmWRH/1/sS&#10;9mfEjac17yIPYXcff/d2MUWAhC9OU+Jb3IugG+BSCABYy2gCjt/EC16qA1HPOXhLHq+07sZg4VNm&#10;qzD3vF2qnNA6zzjySXOEnqMfGRxbWsYouD+Ohjj8YOOYpH6OtjzPo3/dosXuy43EuxL5eUixROaX&#10;qLTlSpqg8CKmRxKnagxTaUKDtZV0M/XSsskhrqFw6mohibAakg0mRJT7gobS1gbOez98+miHeaCI&#10;omvZHW707hDeqkVlmWKKDKX1ZACz2Wc7ijnvPMAGcTTklt7GzsdauYMLSZv4iw1JsZanXXfv3b2N&#10;7ChsUuq/3LeUW5dy91K8xwSn1uvgzHZv+MIOJGqwtmGs0vFs0/zzEfQIqxdL8BouyhpWs3R6P3Sc&#10;27kMDGPactApAXX6frqd9Qjymu8bA/H8grEw8NaKXo0az9+Qr6SE5dbWV2eLBdLdBP5fOGTbfXk2&#10;siYwGX2qNUQDJlzTYeOtDi79eDczU51EEyZZixpT8R1IOvZIwAZ12DUdG/EBZBjx4MIVQ8/k8jEx&#10;nn/VHlnegAQ3M9mBmUVcz8IfvAwaCwuxW3IFKcKVrgpeDcTiS/+Ex7DBMvIx6PHFoYFDZqumMMcg&#10;oClBmS2dLTO7Td0zjNSKEY20avJNwxTH/fMVuZ3+VWuY+OJsKQk8eq1Y9TN0auEj/64gkdv5QgyE&#10;Vcg3NQTqU1WSVyntr+SeahgWX4FiO+QMRvpSeC+L2ukQkJGCVlVOyrd1Mx0XVa0/tU/zeQd5KMra&#10;ngA70Z2vbWOt8fYabSuaXQqBbyCK5CRvZaDzTKoYnhVmojKYD6cNvp53d8eFtYjxjzZ4x4Vv8qqf&#10;Ypmisj3hEDrVwjOPQz/jQ4Kp5xsLoVty1c1ZgSqnhahty/AluzIOYbYFW/zz0oyZTNFsQjWRZqHH&#10;VmGahCXaNe3GVxm8vznRnvGJKbNao85+/wx1FDkc3mY5s7U8jwnzwkEz8n6ExNOp5ZqlVWO0L4p6&#10;UwjuhyBgqjk2bKOMoMac2ZIOHNNu8vc0svRQvR9uGUoCLiG/6uj0Alv+7nDvzA3lcfP/jYcPH2K6&#10;Dc8wI0vL5ZqHNyorZTVtuQQpT0zCa3NYakg3j8T0yDuv/yBjNTLWhVDcBx4HgMUeosTXKTY3s28I&#10;MnYsvkC/DejTNg7u6J+7CXfI0oOLrehrDemUu2Z30vpUoG/wqDNRNXTabBjpGST1r/cjq1BveQ/+&#10;Wpkwi3BqBCg5M97mxzu4Gd8szZWZwy96NKfmYQnxLLTi/dSgTIwvEabyNMCMVggNVJM3bIPxz4bO&#10;e0pYjhK96ORqcxtrCNfPToEGKJcLTujVrW98+umnWNnnpmDHBmRamj4ahgiSpd7rSMcYmFrMCDyj&#10;40yZL6Fz5qpquQxejJQ7rJ6HVeRJFcysR84Y22+E4pxj9YaYmMDUKuz1R3epxXdmjRf2a+lr1AnN&#10;FvRGTUBMF3hOBFqJgToPdPxMD0yd/zitYJ6NrnURFynhlXrwgm6qpminflzDz82PW71DXbTFI9/5&#10;GZ65TmMhpObaIVnaiFn6XIvdL5yAmn2La2I0OPoTQSsq4QJUcYoxJVj5l9LQAWaCNNhNChlxTz3n&#10;Tmv7S2HY1QUg7Oxq6+zwcGdtDYiieoKgG3DHvJwYBcKi8s6Z0ymCYrxociuCWs4FV6PX8ax9RxzR&#10;hXx5Wli7OzjtC7vzab/1kkpf1/sodVUpEbrYL/0bh451oFNX0LTweVouCsZdlDV3kyUPM4G4Oic8&#10;BpevcGJxGtgaIlyKXUX2Od4Qr5XD0V4D395gMe0KMjrL7oushhXK+yu+pcOawJGxsulM8mdr8VKY&#10;KMaGpM43z7ZtldorYtYerfKslz4Mgd6MnZR4tmCXDWxCNJ76DNMHWLO5hmk0g5QXvmiKO0DNtTRc&#10;0JcOaCmJabzsIbxGLm0BfO2cn3KrKJ4fCiAqE68b2LoKNg7SntA6LCE0UgwpVKhvtNqA3k85eSVw&#10;qkXykfvAy60ZJ6pG4ryX/DgIlTdEguuwF4Rjdkg4EloNVkEJZ5gWg2Eym4w+/XIKVBUylg334HCa&#10;QIb6rhXSJBo27vKcr4k8LMGpLHuRVTgMz03V70Q39v2dFvhzcLVu2ovVZPJF3jWClbb6NMd0GeiM&#10;2a1jocVNnFGnvrl6YfH4gnmwrvBYySGk8CROLO2YOA3jRnb2oSf649IbCHugDxLUFZ7ny9gUS415&#10;SEtIcoVtYWLAFqqBNbW2sYXzFnA4zA58PuYaDDmb3JcvDRn+MNjhoyYGv9KSUuqDU4YiGEYTjHn0&#10;rQO5tMfNEoKqT7oMqBneiu/5ObGWmV/TdTCxPSaA1/tkDpnoC8f1Wm7tLMeO50b+mcObiY2KJXDu&#10;7to6bnhDizJmEkhTcWEDD77G3MYMN6xsfPvUNHh+nPrraZFVwyTjL89FuxUfDlZtIjQJYbAYz6pP&#10;ri5aEB9no+7dsFbPoMlKSTkasTB/L/I0QeEhS5nyyhdyiba0x4ERypOJkt/6l/EkRmwqj/k9H9Cm&#10;xRcXa1gTjM2usHGxzYC8eQPr8jBmgA+DG/44WKw7RtgqhhNGRD841gr4u5+27uKaWHf8PnRCu9u3&#10;xgSfcx2EX1GYfp0ZresnIm3Rzr5GBRoRrKgWvIb6s2v+apH4rWjSXxdTYOOdvTDZl2ZFgbjxbbPU&#10;/uuJMjfu26IHOv7yx4Var2XwiN9nR3D5jEiAo5ei2mBwIpISsQdfKzjyJtp36b25itQhnYh9L+xn&#10;mB9Bs5k0UVZmq2LAJvoRijrBJRQ8RXe4uSZiMfTCLnASn7aYCCrb+SAE0IRBrdiF/PToACdMIQ3d&#10;YfKwHwENzsWEO4YYesgrS+q2Oc1xbsF5eWDN1y64ldI8ehOBp9bA0TAb/vifGi3BbODR0yhNidQA&#10;U3y5AQ/LIFNyQOOT3tO8HhNXqm66U821j7FjjYmb9KS3uORpjd3w6o3i6/Dx2nb9O3BDdckzELug&#10;3YowpBxTC7fASmHghj6yoGPrjkGKUmnNVjEfJotbm3E1p4//igmdjJOOocy8EGEuBMbeHUOUQwYM&#10;XS1kasK3wnGdF5iXW6svfLl9sb59zlwo5g7ynCngGtPFecYDSsaK4LPjg91tBExwnvsIejewsR0s&#10;Gm0gpRV/AWPFx2gECwvL7o7GdiiJNtWwI0vzom34yQqTU1g1do6fbKiWTZEGGcuuGFSzB7wRnaRx&#10;Zpr3Jgm4RILmP84fZdzrqWeTc4HOyI5NUsxYMcz9xIDTX2eg0h8d8eLHUafnuLnS7a+Y23/O1bfM&#10;Xxkowg+RrYQxx+/tuVsAR3KRwjnI5qBcZw1P1jZnoRjukg5m++ZpjqPUP2diLazOe2pqHWoz50tA&#10;CwjCRWzGIDImgWkdSZgX5FPtEAKUYT7UJte6rfGNX0g64Atm1xriT5ssH88wLkXGxuEN2Mvg7OIU&#10;mQPS0EN8A61BQZEW5DiRrCTIfzOXNNwDxEjWhFBmiWHmog5SC6sr3qQPU6dpzo3KBcMoTMJWbWF7&#10;l2Ys2RqTIHYLad14vG2nPO+1JDWGRnA0O1ZiV8a9tuL67HU3d1Oc193+79rvKecLG95GcmRJPms3&#10;5ZhxddgSBpbIBHMugrBnrf+Zn0vTO970n2PTtgTy9D/7mKctCLdDcL6BhcFXhJvttfXty/WtM5wP&#10;Q2yCp7ZFMGovr7HW/bS7ABg+ZQsW0RlPJz2/xOk1OHfq+Ahbr2MbdpxPhZ2ftrYZCHIGaTVF1/+n&#10;f/6HzGrgNn3byPl8/4MPgJc88WVfuQQtZyBEhUaTAmJMHtHBXjzqigfP4HQsHIOllJLALz3CYFOa&#10;EslkY2OKW6Tj4GakX+Xuf5Fs0aKJcguHYNJAtXl4uRHueFpgxWsc3Ux/Qe7jkqtaYalOOfDJARkn&#10;G7u6iVBGZWO0ryxzLBu2NPO2G5FiRSL8Vd62oNfRJEcrXghYdAM69kJmKJCV0lbKMZre2Pgk7m8f&#10;K/vcgB9vOBSLqLfES/DKO4s8hP78Yu3k/Ip7o5/j/SUOsELSpYSeJ1HZyQESeU9gTtr5F9/hzMdL&#10;Gl7bkHCeYoqnz5EBgF32Li43zk4PHzy4u7+7d4HsA1kqCn9rSP/on/2+Tirl/48ePXr//Q+wezCW&#10;s+hgKi9j4QZ9SXlFpbSbHpvDU2dOsFvnKXbr5EntXseMMVDeNl26KlEW0ba1iwN6tLZ45AxW3uwR&#10;pyJZQaff5eMz8myZ5Q/SZuMjksbDt1xWtQXDSlfqpIYUY4bSeM7w2JQJTIGqogedvLgly3HKfVD1&#10;XXeene074VyVTisRc3STqbEUf68vVBb4c+NU4si4wlmcGnyI9BPtcJQhiP1xJ83vwHQJUlzf8+V3&#10;qEemTF1NkbaCv2w2hDDFBkcz/b14heezY6e5y7XTi6szCj5soEAoZY0LFohCAix023sH0KsT5si9&#10;RoImEiqRp3Dw9ACOHw6VOjk+wf4E+PbRF0/OT45ef+MBPEljvdBNPhUK+if/7PcYy9LR7zy9/Wfv&#10;H52cYcULDhHE7sfcwUDH1xScEjCqH8BTGlIM02NTT+ItduRsPOe6xsynXftiPyx7bjoXXvu9IFed&#10;O8vEEj8H07nycCiBobq2rXJyJIkgMi3WozlBOTeecrGnPyTfFH7SPE1Bop532eHBSE6pm2XB5BIp&#10;i2ZXN9+wE9qOpztQk0EYXeiwjIWvCMJztHlmnJpSbwkQ++bnxykQwbHJ3p5KCojMxdiphifDMWMa&#10;jD5y5K2GMj67AB3CasiaihTUJ6ZcUW3n7IVvqzc3QJEUx88W6WIBNKCJm3ls8bABeZYgAYRfpsUp&#10;ZiHKVbp+QQHBGCXXS154kvvVFQALVpNnv2z1EO/g4tmIgvuHjYhjnxP+i6qwYu/Orb179259+eiL&#10;H//Fz95683VM7cH7e+Odtw8uTn/4vT+7j1NK79wF/Kkl0Qy0ls8Dp1AG/DsABbbX/ODDjw4Pj7Hq&#10;DjiFxS4Teyr6g0LoaGIjTx7pTKcPRmBbwBXc4ukqU9wgzTzrttrALUHHAYMAKB44gzR2XbTh+BQh&#10;uYS9hET8ZlBY6QYttRmcyjFcI4ZQmLX+uID9/HVB3sry/nFYBjU0p/JEV3L3UzFaJ03tDbdRST2a&#10;jP3YrxqnzEazWNzR/Np7GhUj9uhhCq9j4aiM2MFTO4VaI8JVwkj5Ux4aqDlmPGpyfnB6iOSGZZC/&#10;m0aZtiu6KXug8cwIaPBlJv6IawQyepPS4T0muYytwFLe0yFaIAybTxGbGNTizfCfHEBhRzhqtgRM&#10;MP4rG8hWkLZAn5r8xLWr9XPi4JoCPTwiDwCFB/CNXQqeciD7iTJsdIeDhayEs7M7+1uvvnb/088+&#10;PTnG0conOKgT63xfeeXBj3/20y8++eT1114feIkxKgXEzA7/5I9+jymaOqcUOPX+++8fHp3gvOU9&#10;nPVJ3IC5EymnbnSlKZCPOIWt9vAPzhyUaWl9ErzWeCbMqEjLEjnNNQj9b3GdDfw+mVM04FAp4/Rt&#10;RY4Hu5O+GqkRN4/5s2e4jl9jSH3XJD4V4BpljAJGHMww3uYqNImGBxU+r9DcsXXyqL83WWpXgyOX&#10;4JQoNYXpBIXlJ+V27embtxQfs81TnJo1jlbFKdCh1aus6fkJ3NrpUnKXHjnaynWMU+RUU92kr5a7&#10;+WIoFnFj6Vl+yQUaw5lMbQRllMiugGNhu6s5Dj5RmFzDAiW++IrtNzrpbuRbI8qLx6GjIdLOJcSD&#10;3I9J01aU+RD5prwDYyJ0y28bxgiGUmzrLBa8B26dRCRqwZzWEppL2s7X+sHcKCNDH/gGDtPF2tnF&#10;+vHp2fHpxQmOQ4cfdapjg9kVnkN8buBlo7mrAecOhVVwFJHE+dKtrbfefvX4BCd+nkDgH7z6MkJM&#10;H3zwwZ9/73tvvv4GNtjUBDwpL/gc5HT9j/7o9+DaoRHACASbgFOPnxwAp7CLwY73WeFhW3Gi6RSn&#10;zi7PFJ9CM2IwmpSGLdoGm7Grlj46AA8IAXuK8ak9brbX4lPIcCVtitCOZVH0q0IVqVxWDWSShbox&#10;FUpAqdRIKcooNFzVHpGHNcWEcvPKOFWF1rxu2oKIObua3Y/wcAxcuHIJarOhk9VwqnkyRusRIofs&#10;mpqW21mLo6mcMdEaoRZg0+jmHiut+o0eaf0bUdq0qZtjOdf30ZE2pm3NcLu/hWAiEOPuwBrQ422H&#10;SE4L8fJwRGQDqT5awQaVTHCx5DSOSab0G6dJowDoBoUA3Galk/BMTdLSU+raTEnr1wQZSgzCmXJX&#10;CNJC2hBI4Wl3MU8ueW+TSFFROBYNocwYYcNYp5tRB4ckZV7Hz23SCAIIlnhOzPJzQY1hx8BMkstO&#10;8pZ7V+fn6ydna4en548PT56enJ9imYsMKu6PxCwE/pNtYeqBigId2OWTo1fu7Lz1zqvAlHUs0kOg&#10;amf94OT4u//6jx/cvY+FxjzAKgpQj2PQZYP803/2+5YHpnpeXuJI5C++fHT79l3sr8mjP4lT2AmZ&#10;airFxo1WoOnSOMUgumFoUH4abe+ALnTUBGHQQBDO4ZYpB5za5JbFjIf5VB0NX1MPISRm52aFjfEi&#10;aDGI7lh2R75PA6YUoTEEoqiRAh/jVMSn/EiWkOJRLYt8sLOn8KyPvDdJ8dc3GJ5qltlAcI2YuFJv&#10;wgKQTpZ6Z0nSrrpNTCYdGLDdxNgIrv9EyWaVW+Nl7K0Dl0Yfez9xCVUTwgIv8tdEvFRsw08Gn3L1&#10;ZLyknDd9voHJIVPaspNXMFZMddtQpyvn0sicFMUgmgLDEEuFY3SnlL+iJshIC1jCmJyLMIYmSQq3&#10;J+MyNQ8PbBQn7dApch6PaoATgL8+OzPQNUZSzEy5JMkBEVxfu74hbbRJmUTQWI2AMaU1ZUh3JG4q&#10;oMO4xwCKTQWL1oP1Zyw0jRpmh87TT8PPNPHIPB413qx8aqNp+b8xthwj3If8TJopzgOHr3dyvnZw&#10;evHw4PTx0TkObMGcv5jZ+fXEPqdDKokTdmjoBgLEydHLt3fefuf1XWwuBcNod3tte/e73/v+1unJ&#10;Gw9eJU6zt9pgUvSqfEicQvWedCs4Bb8P8SnbU4FTvs298HQfcJR2H/y+MwXR5POZB20ay2ENviCn&#10;DOc20JDE2GPQUDqBlRun49/NbfmZcvoAWXxXebr7WH5SMj2tEhvM46eqXBScmivNydzDFcIvA4Ft&#10;nrOnZnEqTYEOpzBg3vCrSHXofQ4eNoXmhlXhlIRxHgzVXBMp9lAAssIamVgm+D8tQvTbMUljknWU&#10;50/is9WwgUsC0BRAKEXV4pZ6mrl9GEFNCsTwq5tX+5hyFLxh0RKCSMuJQZRj42c9cwQQSEhiFo6E&#10;QcAiBlNn3HYikdw+8qLww9jijvOAEO8Eqakr/YYds3V6uOhKmNCWH3yGl/ZrZIKySyIkBbhQukPE&#10;DcRycUgElKawFwHBbplvlCwoGCTZIffH9I2jxR5Q/ijLSbECj4YHxZHuAUEaYSuJx3KixSrDV41F&#10;603RuBEfjmpx7co4NpAhJnV5hfk+pGN+eXD68PAMMSKYKi0RgVilNTCCDGZzcpKLPXVuwPHRy3dv&#10;vfvO61vYWxjot7dxsnbr+3/yg7dubWE7OhwAj5D+tDH+BvGpf8xBUFgInYE99fkXD2/duoMDmWnf&#10;IF6ESqEl2NBmRnAvKJrNtAoQmeJByPSp0Qfva2WC8lKyVSjCNtWpodU9HHwcL7OOs+a5LxUcP+wJ&#10;Iz9Taa40rbqBWIBTuIv7PbRfvW47hEpcPIKtWUepEYiNHY24PkXPp7Nn7ogQOSAyBF5qQf206eTb&#10;fBwP3ttuatxDaZB+WwfFzacB8AZfaulmUNkQlxUABqFu59mseQObGo6Jm2VmswLFFdaXtJ+SdRuY&#10;MLjAjLz4gqYEaeHJIH4ZYZkc3MATAYZ31nd7wsmyHi2iFRwhruW9Lsg45YQWVaeja9sYEJG9d6NM&#10;HM4ZSe5tlkgmtKvZLnX3FfekhWa1dRlL3ttOQUQCcLiQkICiDYyIRG18PT/lkarsIjEjNOLLZgS1&#10;0JXMB5tnLIf+HjzEoueC0S3lpoWHQV3k26jRVI9jtzVKGmXnXQe1mic0MjREjclkifjOfXGHdIub&#10;zTflp/g5WufGtVb62WQRvME4nV7C77t8fHj+8OjkAB6gPD/8ZFyGyHJnJ2AG1/sRucxTzLU8Pnzp&#10;zq233niVdtbGJTZAOLra+eGPfvbK7hpypsDlXSzSDOPWr//BH/2ulAW1DT4Cpz79/IvbxCnMwDle&#10;xCNgfLc5i+wES/XyCgh1cXqJCPopJ/s4QjHFqZulGR355+U0MPInCyLZqCshmeoVYQp76VG/keWY&#10;56klP9HKItIdiU3YZgSl9bMQp9TvKGMESK4rSotbUr4Tp/xkkK8xDnvN2Un6K8YXgotMr0prbPKF&#10;mQprhUZPlkb3QUoc6lxFmjcdEbCCqIaM3KJSMpYk4D/JyBo9Sp28pWPH0pRlaRF5odWr0CbTSjhi&#10;MbWkkQrEgd/hdF7LyzDdP9RrACIdWnKvPpApOZ9C6JRXPx44TiPxSF2GZIQ8PAVkc0caGEMvpx+f&#10;Adacv+HXwZYsTWYOccoIG5c8JAGTeiCTZQiKF/2MBuuRkDp1TB/D/ORDLeLtMQ7ixxv1ODAoLCU8&#10;aYYxHIWNFd5L0Q7FrgyEakxMvmpeuAqiCEVRRGfyiYcBf2XflfoaHyeO1AaT9kMnguPzzrGXIg5T&#10;wa261j79awLbgMX/mDA7BlSdXD49OnlycHxyChZi9NxReC5H3lyDPeWotk0Ecdk5Us9v7+++9uAV&#10;2CIobXfz8mRt54MvHm+fH97e3YVHhywF874qjDdEQJT8h8qfst2Lnz/55JNPP/v81i3Ep3DMFXFK&#10;4sOfrG2o/LQDZjur/YrhqXPaU/w+YpOiuEZeTrhtWh+vrGEUvNPzg6cDkIJWZArVJoCReOyU++tx&#10;ShgYvSpkZi+lptJUaJEYjhx7IuLnryXYpBjNMKhuq0oK2sVAmpkGnFKACfn+liF1md1VapwfwQ0A&#10;KXjIjqR6/O1RMGiqJZZ4lG6ItUFDENwMB6i2AdwKPAoUk0xiBBzyOOAh1AfwK89OTxgMxFjB78eb&#10;1qs2I8TmtQ7YVCFpol12WYw6GvcGAXwKwGKolW/UrnYsLvQoSqFVYzhWifKxYP0EF+Er85L/rsvT&#10;ZdRG3UTQAgwpTmvCKeznN5pbMT2Dpo1WHllH+hsSMQbV9AQx05QQnArZh5H2Q362lC6aNOnNWey4&#10;AQW6IvxpjXLbRNtWVqcLHT8Y1aF6XYLGnTjvzJw+yNCZTc0vqDiVJbdw5UCtgTKtujEhBzewOUX9&#10;s4KqNUzvndJGuTo6PnmKdS+cQyOviZ04lGj7FiwmBeysHDxBcXxyiKF9+f5L927fefONt44effbp&#10;w6ePgBuHj+DKIeNgK3faKzUHTil/ilQyx32M65PPMN93C9AX5yrQnrL2cledeQKVeXp+eXx2dYoZ&#10;ShhW4rIcZuMU4wlpFEhfN7NMeQeEJASnaE8Bp/Z3EZzS5KJQWdtuifmsBkU8tiEYdWzWKkMqxt8T&#10;QVFTvLFL4u6H7mjc4m413pJQh0GjKFFM0FotGHPD0rHV4O/JK+Y39RwUwuDZucNlTAG4ULybV4dv&#10;FAdhZBDizYx+klHOvgbMv5LgTTb5JeRZo44bZYiRWFAT+AxooNriea9n9KQU7/F2OegejTV6Epp4&#10;FkrLnLF7xAgv7uesuHdlVbOxmoH3bNGwbdSLeP9ASd/JcQlCxpBVVpOdY9LFg0Vbgm6ytK8wIYOO&#10;YoEXVosZX8yjVcAuNDOTzUlbJzyVFmhrlWv45IArgi77sGmiYBO1SJg8goGmmVyS0G1Ak2CqCmrJ&#10;ccNZiA17CiVGIMUCOxhrQGpyPg9OFTgf1d/oH72a+U0Ka/q9h4O2CMIXF2Cyi+MznHl+dnzGpXk6&#10;90TDYpOKdga4OFIXQV76fSfHd/f3YDa//urr2GfqL3705yeXl6+++y7E//DgCeLzeAp+FWxrTyBU&#10;pbH+R//T76N68rsEBkv8fvb+B7t7+8j0rH6f5U0j5gw5pnUcn50fnwKqLgFYsKeoCOzseOQp8Ip3&#10;kln0X0zl8BZ5SuzSLkBqax3Z7/u7dAnYSUAyRcoCIFsXVWdgJSwo41QQFIEC85Pp6w9NtNhuoWij&#10;vrE/QtFsVrx3G5sFJMSQl6TL39Mub288mZkICJSxJoXk4zjCvf29L3VGBsTeuWlHx8c2O7BdPAAB&#10;iILa6O1sbzG1H3bpxfmXX3wJNbW1u4W8kv39W2G6yIRJ1IP5SisXtid6RofRioy90+IBvsW3cp4E&#10;+9at8afZStJ0CRxiwYjeB4yNaDjY4b30jZyalpQUdnWLc4TesDUjgR8sFbKJvwe+MojESTQPZApx&#10;wBEf82g0VMzBGsvVIGbyEFtxgufscmdxuDIBne4fy4nLbxwVEpQfS1MHIW+d7po2QqYpTtW7Ey+i&#10;zQvsqXEF8Wk5TtUGTx+fxSlSRRfMUjCqJv64Zg5ZVEz41FoZsl2Ibawl8a6aDEDiP3D48QmY7K03&#10;38TSl0Nw/PoV0hHu3LpzcnZ69PQJNBV1NkK0qitnD0j5f/o//4GHxDsCcynyhx/iVAadyMCNzbcV&#10;zx5wiiYSNyGHkKGJB2fnCKqdna3D9CN8GQHyEryoeBtY8UMAGQuFm7q+t7Vx+9bO3g78BTIpk9Sb&#10;BjYrFIbIEgq7Sy9Zydouor3PgKwtpUAfNoSekFsU20TYImVmPewZWDSRRIP42zoOwpH8I8Mr5onw&#10;IaI8ECrMcUJF6KR6RHJRH3AIMIH3r7zyyhtvvoENCH/0F3+B6ngAz/7+U2xacXBoIQeh79zaRwsx&#10;wlAIIDsGD+/RffxVEGcDWa+wrnDEhpHOhg/wDo+jDXiDYsk0CNLLAFSMkQ+i99qinmdqpI9JQjdj&#10;cCxvHJkifhohm1t5DWBmw8OSXO4Mz0fc5UGefXxWnmS/CjwahJHXogZ+rff5p8vjTJyqmDtYzEuF&#10;dZHUG1wdn8uud3zYep8VVEi1topne9Yd1/pXhVMmeCi3ybiEa9C+L32THCOLihP9V1iEgkCGk2w8&#10;32IFGca4T7eTnCEOwZwPmCl0abfgreGYBjD108NDsChOGkYhR0+fIs0BVMM3QgvGDQOwiFPKn1J0&#10;gzzw+PHjjz79ZHt3D6JF3NJhWZlCL5ZhS9EopJqg8qdnFwfHa2ennP5j0H+dGSh52XOzW8S6Hahq&#10;gw+7kJbeBqL9W3f2dvZ35HZoOjMcD4uUnrVtFZ4guYCs4OCxhIPF+w8/0+UhIhF3SEb6Q/iXWMTZ&#10;ScMRf2CYp6X2gcgAW1QESuFkZ9HrEvtzIbU/YjFC66E7NIDp3AFHvL4RzQf1YQfBezo8PEBdsmPj&#10;UAqzhV02fC1GZkBKoWDGbmLZkPwsKy+AlPtugfQbIw7qdUv80d/4TQSPhtXjI5Eb8GcQ6KJA5CJZ&#10;/gzxbosaz6/DwLRCmLJ44lf8NDaMRqzPIloFrSaZSll5Lb5ZRTOVLvpq6cRu73NZ7w3ANLJ7pjV0&#10;nS93c5CfEafGaFtNs641pup1NtNiUrmbPYa2+xf1zVJMh4qJVJxGO4G6pjkVybHseWPFjNE474Tr&#10;Zrj4hKYP+BP/UK4vLoUx20dHR2cnJxc0Fc7sOjBdy50WF67/wR/+TnChwp9Pnjz5+NNPoZyhjZvj&#10;4Ad58TEl3sD2AyAgeHtwdgWcAg5yR9F1GFRn5jyUqeBKyJsHwOsWzf0SLEZXdjfXbu/i2Pfd29vr&#10;8GQiOEVfTM8GxHEHCHxQh7Uxg5Y9G39MKU/5C5q4nlsCzGc4nhHq0TpmXbZQiAuaZpKxyfO7FJ7h&#10;SkM8cXR0uLO9syerCqVzwhtdjoN5tgFeaCCqQT/oe2PRg92ZsCeCsRJW8APLVq2iPpN9MHKMQZJi&#10;wMRgE9M5B2WGn+S0Vv/UT6aM+WP1iUxFfCljpaGDbND64Kx699ilCJm5u7r6b2jYDqKVxQZxbmLm&#10;pKx1NS6SsXqbBXnRnTT6qtU4btVyS2cC0i8GpzpgMXQO19LAeffs8o/Pg1MefKwOwuyZtnQKnDI3&#10;JVSZ9IJ+a2RlhijVFV/SIGEsKxS/jLIzrKaBYt4H8uzsKOLS5qCMU5Y0iAdkD/f95Kc/RbHAKUkx&#10;toaZwylNRgArDrC71Qn8SogNhJYWTHMLAgzdREaj6C5qolpCQ+HkXgWXsKcQn9rDCVrcyJTwxDsY&#10;vGFonh6ZPTN9EwszEZaTrxHenpJlZPK0oyIUHcZ/6DBRCeAQm9Rw+wf9xxwrPUHcjB5SAhltJZA2&#10;uHH7NVGpX2R48sGWZBxKRvkWQgfqG3c+4kbOKrZi0E3KntZmpIN/xFlyF1VFa/ZjL3utkKpzs6gm&#10;ivkjG5nMr/rSVrKCmefwTtUvgg9/XwP/+jzYZfXXriPRWd4xgy9TZMw2JBJ19/zccUqWVCNuG7t5&#10;wzMa3ygzC6a9wfTicGoRiqUSGsFju9sCYEGAXYIEBU71SzozAYkkCIdPHffMvrqJr60m5RzyssqD&#10;aHMDu7OzA7p+p3fu3EbUSWU65iVm+MN/8ruIZeBxhE+AYdj94MOPPkbQF07jSy+9RKtKoi7rRxii&#10;uLKS3BGTuji6uDo8XYN3AjsQH9lc5i3QGVF4Tc4WfS2+oRFE3EHUne+UnAnousJ8JBMuuLcyHTvO&#10;MWFWaw35+sqJoA1C2OGqGkIn7R/aQoIe2EE0JJ3h1wDEMIJ2CoaIMzp+QlacXUkiSth9QlHhCCP+&#10;3H4wTEI8p6lsM5oF1VIt0YulUHo2bvD3iXF+KuxQC7Dm7lCi8gWsL0Ppi7ZxJbN3OKUiZAZ7HqB5&#10;ZWEWNd5nsQ1uFsBOislIZy+6mc120GiFS/QcRSkXWS6zplm2vKvxBeCUG5adHENyBwrLY9YTa6sw&#10;wCDVjbZdUK2jYcsCmFJ4glPzWiQps/oYXTuMhUwDk4J0Sr2j/YD4Dl0/bvJCnyGMD4OQ9LL5JWRN&#10;TbTouWpHKRRf0FQglgifnSGpBoF2pBpgQfI5zR7GvP3I+t//H/8ecAFBWbiIT54+OTyEu4M3T/Ek&#10;oOq1V19FQB5pTYGLPjFZQR9FkM8Oz64OTy6OsLcL58PxI6fIHQ9SyNkLIhB2Z+NiNYHCvUpaZSIp&#10;dsfD1CKPb99Hqif3aNgx6nBpNOM96Lmspdhh3UgTxCP8SFz1n2G7ybJvExi1fMm4UdamYcNUC9sv&#10;iDKaCB+NfXivLcVBEKiWBO05QgWmWM1YvFPgNXBqm0bNf4LhojULEcaFEKfcYaJrQOeU/+YV9SKr&#10;6Vr+ve6G6MILxak2SIshN3g59Ha2sbOnFHcIfUPKLwXeHqeGYdZY9W2ZwanWjEWzZ23gzbEe0zID&#10;G5w5NmwWjdsSRTKj6uYGsbttjFMDrXQbcYmzfjRDlJnKvITg++zFbHcKNzIKOsap08ODw7Oj49uY&#10;WrpzG9vwKSU5ZG39v/q7/8XpCYK1XL/88ssvAw9gTKFOOICY+3v69CmMFsz8cbsJxX4UueWsWcSH&#10;1i7PsBrZoejwN8OIoGO0hdg4YYexZGFoS0SmqWQTCB7f/t4uskqVrsXJxS2Zh0gVa4iUkOI5Q0lm&#10;gpAHuXlqgRz6GDDhn2iEDMw1q8nb8Hm2XkgwiYkKmgKbBIpqTGqJwB0RQ+bvArmWdglQlSk3fApL&#10;LaHP/avldExpTdVdi4wRG3+Vq65DnlV/dzNaU2W/DpcXhISCaf0OunW9qxBgbZz3TwEisCZ7O3Yw&#10;maQe1QrHxzi1IlSZGeyxDGMxAz6LoWpxrKtG7q7HqdLijmhLBinvnNVY+eASnPIQtOZpKl04pQQF&#10;okGYVJaLwWLqubIKnb0+6XUCCawirNbgOQ7AKczh3b19jhCQ91exIP+X/+//J2wbZJXCU3rttddQ&#10;EzIb8D1iVUAuoNVnn3/26MljaJBYBUhnSwEfTFkpyoO2KaxOu8dzTpZxuk3c3V0LoIRuucYUn4Wm&#10;PEQHi49hUuG1tQ3vTyfPC4MaRIyl1HaTZvqKVITgdSNRuDfkXPoqFJV4LtDAItb+clys2VTCENWu&#10;cmfnS0/JmxAPR9GykySpyy3+KI8s0gyQYJeGSx33mA9W59FF7GusN3AkN83iXWc3jDta6VHIuURo&#10;TCbRPacLprdniDP4aHzHrEfWUESWTuuSWYW9FFM6360WtopJFY/EFGh7Olc0BUUMUvyTbDDw2Vhg&#10;l0Top4P7/CGq1XGqik/kVbfuUrh15cSWcAqRn1if6annpO0Uc6ffCAGUFl1w6vTo+NbO7u1792BN&#10;ORZmJl3/b/8/f3dvb59JWKenwCY4a9glHTyEPEOe5oBo+s62k4AzKiwY5ODDAjw/QyYRMym4dKal&#10;IBAkjUuyExKgYsWfuqM8amopbpm8jcRGRJoQjbJ3p+UU2s9z1PmI7QTvDapbzG+GTMLOfYwfdWvS&#10;lGsxRuyl4/xEVv7LpPpmlncSJSQti06HnwVU7Ps8TlWGiF64Fa1R3QRZVUQdFk+FPL8ZSBdUGYHp&#10;cFsQTQwhwgz4PrZlNGqDUzyWt+bHLmmQflpFbEZTMdWo9qCOsbNz7uqvNgTM6DHmK+FUA/ElFTXI&#10;s/gtH5Tlka9KsK8Cpzp+SF7CQNTIqYZmuHfq901xCqYJHCnGmRViq/PLiUqd7T+wVmxkJJQCTuE4&#10;GKx+PTo8PjzZ2di+f/8ezBvEl8IIwM0ICe3vcyEfaoKDBmzCe03389JKsVMYL7CiGMDmvhgMTTPL&#10;UxEpHnJzeYy1OxeXR5cXh5eXh5drR5frR1ioeHl1tHZ1uHZ1tH6JN0frV8cba6dY44FMbLyw9RhX&#10;InOO72L9kgF1wqcCcoYzzfZ5nk0vO5zSiHi12J3y+Nt5Y4qNE+g1G4m7bJwC9zm55jt1M5Go/SUz&#10;e3Kgu5ovmVbSiG0L67cWRju5SpuB+84UKaWrF4LyYfWfOsgZiBE2TBHKz06a6q9HPw0iJAu3EVJ6&#10;v75cpUFkDCXTHkyrbi2JzLjrYCrU8ipo2+R/ke88VJV3OFSZr2LhmuBKrlPUwC+xSf8K7lgwfEHl&#10;Zl9c29+/njdUHDFCtRzHJmBSnPmyghHoODnJ3KLIaHH0kuX8Jf6GezdBcyOy1qooAzniLFgxs3Ox&#10;tolZNiST6sRSbcQFnMJE3PHREW6FIYO5QXwFnEIpkZ1kxEKY/OQUf52IxRUeTJvAejRP5DGYhgeQ&#10;3eA9qAJLFFtwC+wKaiuOWE6mRWWKpdGssuCo9y16YkFWBoJegUHlbFGSyTIWnmUJZBQtaop2st2a&#10;lj8NN+gn1iyrswj/SGDspbddt1pj45GQlVkeHQBFTQpaafZQ5kxI2RR3amkDLE1gazGULBOZzioI&#10;pkzHuPDZwvKvx5NVZdbiQRzxjoljKKnyQyNfLOB7DLX1lVUmilNBhb2/WJMsbmnww0RV9BVNxmWV&#10;zj/b2M2zWUOWRfVW00YOxPDSVjpLriFW4JvKvqD6OE4wXiQFaAAn5VscWSiBzed2Lzd3TwlgsYOx&#10;abKB6DoiQ/fu3nnttVfhdsH0sspx2nSooXZGg76UoSN7rUGSgVcg0ziGkOSjcbgAjSlMiJsTpbzh&#10;gxfxKeFJCQ+REEq1H7DNZksH1qvJf6DQGPML/8qi0TRfx9SDgpAcTPHLSDmHGCK3fbPg82aRDSza&#10;7gl9bRJXhqiMmMrnWcRlbvCHApcKSUHeoZRmvKwiTTP3oAtWns/2fDUbKzWtqZ6tzPpU1+XlWLOK&#10;rScDf2SDL9crN+yCnOgIBQSTd/qrKzB6ZDeCzo6dhmuuUU+bjblw7mdcmLWSrKbRD2lJVdtq1s4S&#10;t4TZZTCB/8co+O7ts8tNHl3V4tnEKcShkHmAOBTyAh48eIBQOhYGAjqMU0ajvOonPKz0x7jMps42&#10;jZd3WVAKgtbC0nRiqpSWHyvP0r97gnKUDZCKvKGGYUVoSBvVSjMAZXY0ZqXRdwYTON9y7J8RGaPD&#10;w7g1GTZsOl5oDy0KG7T5dZwx/X2qQrsBjjY3+GaVi5X5TevPotLc6ErobBkrCn858gvKHOJN27Dk&#10;/iWDOD/oi0GtAnG8b0qx77J+fr5eNEXVAhBGmYY9fdkQq9yoJ9TrtCO2Ev+qL4xI0iZWtNthGlI3&#10;g3SraD6U5jVaVqxXFyfYlHvv9v7a5u75+TaSmtauzng0hI/0c7wd6QiYGpQZxhMvBg5u3k8KDDG0&#10;zXUl8aKt2oIwXpj/E2bJfvd756TCkvI9kfijad+Y4LPjv2RM1DD1ajxsI8MrkxLauI6ssrT94s0w&#10;+O22eXYImshDUxBd+ZaZfjA3kWPyutgEoAo9s8i1CIn8/YpSlF0OcGlBqdnaV0WEr1Japv1ahddH&#10;3Vkgyc5+TnPPUlVDLcMo2MgWlfMVWSOeSooQhTkgrgGCxMfpeJaf5zkaZHeWIy7lG74wKEpmG9hg&#10;jqkXWT3d95V6S6BylfFyxKpQLubKGKvdwF5kZ3dvrW/f3sK2xDgp+fJ8Q3tIXXAtq+E80jOdWIXg&#10;drOnxhLeN1LhpwFQHTcLe8oenU0nbs7IHUZ8hYElU0p3R3hG0YaZoRIsCZwSzsgMMmqEFw4F6uMK&#10;r4hgsC/qa7QfH90809EqogrPRJCsNjEraUPvGZVw99y1kLEiThX0VQSnt9BfsGruUHhR6bhtylEv&#10;SD5H2FEbkDU2oJF7JGua7anxA+NJdYI0qvxyiL8Hz8z38SaERsMseqnMBuwbK97lo1UBomn6VfXZ&#10;ctyZ06O26HuV6fZ6aqgKzhQKS5mZ/aPvsJvC6fnextXu/vb6/vbZxp3Tyzvn57cuj7HVZ4l7uXQm&#10;R2kDzyBUM60WMRNNCudseXy1vLjt7uDD/7gvAkL58v5sSylqpf/1KNEq+1YqSs2UkdIGTMQHh7M8&#10;RdwyCW4ifWpzz9zXocCYqcHwbeOdKK0OwniIOs02mkwpEHetUnpBUj1HKSmDKQWy5R6jsQTFpxUJ&#10;7/JTE6z4VL2td0UNNGa+667AkGrwPK+Lt6xKkya5YEop0NNL4qm8JXQvzLnTclFSZXxdR6HR77Oc&#10;lvN7upWl27bAGx/o0qn2Wn9Xu3kpv+TOeueY2ru4tbO5g73XbuNk942L7Z2LjXvh9xmVPMfn6FVO&#10;mc8B6ozJk42bwmfwZfxAfmLyFB1TcZaxolhSiwR1qCLid9zVtEWbFsbUZ0LpkYHp6Xov9qvXAI7K&#10;VyhYWQwxP5CK5UbD/8JvNsU6HMxa6q+9t3zDpmiOc4FvMpobvb7cRaN8YxQOe0dZLSsEj5e3bIFk&#10;tolH7wLSjO6hC8/hrxmqBp/UUxHWy+26nprBjuNUglUfu/F9SyQ0NZmRyzJSL1uOKT7mWxeIsxK5&#10;xfbZ+c762v72xq299e29ta37m2cvaQODQMXC6Mqw6uO1FSYHqG7EzELyjVVER+vWwzC+VEvTIT3/&#10;d8b3GIm4t0IEEiqZu+qSQCP0FB8IvxxbmiriKTb1MYdWqb5PFf8c2rDD90Wg02Pqc0jIDHvKHlao&#10;fD7my2ku+deRqFSKmHXYl0hAZae8rTLxitIzIMs4dmYCLi+k0+ezTepKiMml8WTfpJaYnYtoVu9H&#10;9tKLep0MJG2jQAibMmjQVRq2IrlWuS3ptkiaOnBIp8jnviRCrVKXbzZMI2yOFXzIfdq4uNzFNiob&#10;u/tbu3vYTGXzjDtqJ3MYC7UnCjZWj1qWYLp+sufU48C1TZQJFSF2vleIqQItO5AIUMasGc8SlWe+&#10;xjw9LmaFCNeQfxEzBZ2F3+B4fm7uGci1vKOdTPbJGC2QHlPdKsusPyPJSxJUY7p1sDCfmfyLHrRq&#10;zeZ1OOKnKm2XoPm1ILWoDTE6AdiRzka1Nr5yxEnGKStWJdvXNIrsVCzI/vLLxWvLb0T25Vb2bFEJ&#10;i8UOIj5Pb+40vNG1AUcYAJU5Kwk1lCQdvuTRcVdb2CEFfuPRFdYgI/cbs22X25tXu5frdy73FJ/S&#10;/lNWFMEiMWURNU7TjDJWx/tb8zvUH/gpzBfvlZx3Z7DSU2fLwgsLIw8zUXMkgvrVwU35csE4NwQc&#10;JOFaPRaL+HhghdNdnuVKQvnhVQyBqvGurXIZJl/78FdzQ6CkQ9PpGmgjsKzQdOhyCPFrZsvMNK35&#10;nol3ScwicgvVm6kafw09bYXAjXSiQMb7IM21cc7Kc4N9ZZsrY3RMsvqwsDG6ukdS3uv3FXyHccG3&#10;XF+RL3C7TpPRjncgE7IV8SOwAwaRcr55ey77CE+kz4UUqaPuJmfaFJyBJ+7pgmIuNgFdqITHJvCg&#10;PW41a2MKgCUqM/HSsCULf9RHoebKhNIqPuUdjCyveH65DF07eTdpRRjcE1bs8hiWjfqi1ND574PY&#10;pUBbhplpVZrYJrWfA9NWJvtXcGMnP1PWX73OwJogUhutplxsXIeVPUGIijjElJLStZwrr7WwEqfI&#10;+df5jO7s8jK7pjYmGZKZu8enqJq1zMLKigRfgtE9MVXikti0ftccliBKtE9ejzeZ7u80XXO713eM&#10;07Zjul5F6thq7fg0BLWwSIa/cFPu2OgXPyeUBqrnMDyHd6UWEKQcC9KRaUPx5W0M+UihrcIoN8OU&#10;DLp0/ByIn0sHcviv5ewpTk7i7oWV0xdYkb++mttSaWtwVlc4dNSrZjZxblRCdqjkJlXvPn6XR9oC&#10;h9ey31djLnaWhSFpKvCBLM2OS1svEWfFMayWlGOnIeQqqDLkkpK75i1p8M0Ze9qPtPtijdmwZkza&#10;g6RoCyqJUOOIZ8c2tM1kM2Ho06sTb15sXl1uATmyM5n4QD3ZrPGFVC6uoKmYVmu+SVWAN0OqQisx&#10;GnqNBrxuFm/UvlHcvYddWeL0L2O+NuPi9c2KTDV+dmT0jb3OFcu7+W3Phg5L6hlmAm7SmGduxleE&#10;2Bh0zQT0XNVBaifA+dFdf+ZODT6sMSYFtwX0muUxWBW1rsCOdFaWisZsF8rQDdnF3Xh2nV002mPL&#10;brhLsezWfk+oKGiDNzx5AVsoeM8oT+q1P3pGGwnH/ggCscDf6GcbOO0oE0tNxCaakSdOWVdoK7s4&#10;G4anbS3OjhXCX6vmmm7UZmVyWvsdOeSLs5tsgJrpluTg3VApjXBqPADxU9NMRO14DZGshJhr34wj&#10;X/ZSNDo5sdOh9k1k/8Xfm2QMv8OOEskdk0pzifQrNeOGA7RSmeaBqj7F9mTrJb7PIFfX+WLLG9GV&#10;M3SwpIN6UqdFEoKKsgXIwOLehjFjW2+WXB2GrhhRuQ6nAnArDnYGRE8Hz+BOLt0WI+BR0BUbDedH&#10;bt+r0271HzHJ21N4jZ7ATRujYHkxd0phGIsLJEP83UxGn7CGBc86IwuH0yHx0xvYTRaOCrCw/W/N&#10;g5gd2kKCkFse2OmlJOVihJnVMDyYm9Sl1oqt5NSs1ZBvkS3Tq40WTRfojNNqWtx+2G5BlXcwt9rH&#10;5tDyAIqpE7qqYI7CHETvYuqHRzAuPhBn5fJ9Y8hJkDBnsm5YSru9snQFl34kxqy/CkyEKAiWulqm&#10;j8cN1neg0viRXu7GZAywaUEuk71DkznZDYwaEVJA+oykzMfs7ZYrYWv0ZbsfX9ZkrlK7XajRlXDv&#10;bzPBIt8M0SPbOuWlDmuSzYyET1jJwng598jk7sNSfEAenpOg3T4DpLhxAbc70fYFHBx9oVeEAKOd&#10;SvvWKhMdXRXmi42Y3HBSC4GpD7QLlEytluqJN9G4tEZEs0KD0qGpsTqsNrhR+F3FhzdSDZzelglY&#10;nGEQdjU4sIxrQLd2bhE5dLR0TtjdNODV+CjQpDG1KxwKk0B0bUysqai0SA6nPLf8qYXltEFciDJz&#10;mjq6M7Z0ahU3bQy9oja/fG2XO7Rq+FqmKsRZyYUzvNC+6jpXRXFGT6ZV1LBwsCbaYA4FVl0Tm3HF&#10;TXSA5PC4FYk4FRDDYNTK/lEjq6fUECWpbSGdC3uzjKRDFlgp08zpsKvtYbVpazpfaQq58VGXs8Fb&#10;9CmOS9BhDngxocDZ4g2MznWyLy2tK/6qE1x8nEueJ9NRRel7whyTwhQblkGwIbHcSVbtqJ9Lhn5F&#10;Q3WsJWZ4c45PAhAXmDaBL7O5mhPrpiteCKXZ1GrkjVhkWZ9v+NustZiaYHlhwc1jlOs4bw5bigRV&#10;lZJ7ro6+LDx9w64tuj3FLW5oNkszYeTmK6c0NsFWe6eiVWXSXcrppAQs64BKz6k1EVDbA9W4+YXI&#10;CgWXJjX8UEVR2wA0beZrGBcVpSbxT/UWBvul3Z1ArEcc1GlzYwvcjKWBhaDZFJ56PunsyTEmDjum&#10;tFhSQJU6YJuI9lH4ec4lkPFEt45ghGM0gU1neE+Q0gs/yenzeVMORMX5wUExHgdjC0KEjhAY41Me&#10;VKKyU/XhI/KABZ6e3LhkZA34S/+1R161xJDoNdYeHWyOGGRRuGvOupH72JKVLA3FOchix55Rz+Ht&#10;10TAoTlVWhYI4dgmtlIeounF+lvqy1YydhXZ9Sv072MHnTy/IGxhMV0qSB2BFTVSNHvqxpvrMg4r&#10;IWmgM3ghvSwtAK8kTgpP0nNawlRiB9gqwtmsE/mblkZnQU99pO4bmx/t+TbNRSFRIlFidQhUbU8d&#10;ZWFbC+PSBZoNGYnll7m388w8IUtoZXXPmNP3M06Oyk0K/FnRa7t21hr4H+jDw9wNRjSgZEP50CyH&#10;p9pVLSltzddcjfCMYHY01pE9a6Np8z/5T/7vRDVd7jzS0XHg39ODA2TB+xAYLxeez5cRd4xxZur7&#10;tXEKXAt8M84pa4JZEvI7Jx6l/PXWdE3Y2Qws2bpNeWYU0yjKa6JXB8vGP2o7UaJ0mQbXBIOTUucT&#10;uFosq5FxIEBAtz1cPy/hH3vKs1DYlMdUvl3ECIsWkTjxdwiTT55clPxm5dNXszhxofbC75PaM5Rv&#10;YxhoUkXXoQ+Nl0cu/w5o0n6Nb4oHWu/JNiyBqu6norXVgPAlSmtaewJQarxZp9lJlryTh4MpKQ2N&#10;2aYIUag8JePAvhPRqh3M20ZDVglbfHyLdnenkcYYa3BwSw3QfjN4fO09xpk3aO8ne3AGJpeusngN&#10;GBsTZTltI1ZBhJwbEjC1QEErwRxO2zs9g5DfvX0HO2vSqhQm8P4//Kf/2NobMESTam0N8PT40aNP&#10;PvkMb7CL3t7u3iZX7bT13GqEH3enEJ5XHmn4ikmMFgmKL4JMqjQGV+adRbhtnoftq7BRVdLTe6HG&#10;pKQlXxe+YcqridIyw+LXeHjd56EnxlXWYDYXfwv4kJ0dAzXcFlJX+M5dT4mro26M7dlPQOjh71hk&#10;EGnRQCM8b6+YdXCPZ0FMeUNyx+ITUI46w3QeiNpXNG1eo6HGRgOdT1cwmn6flmDfGMl/kiLwvAnG&#10;XPiuNX5COrNPVp0VpTJwm+0cBPXaVLKeMgsqTbFZLy7NQxhwVUbMvyYZB8YYlgqLl9qZNHxPNTc0&#10;PcpvHJIf3UIN5kj1+En+VL6vd5Il2k/ZcXfWpXW8MTfEBCgzXgSCuHRzNK+aTyUZ2UvkWnoIFM7G&#10;GQknOsHPuKBLyxMbXNtOatLGWDmNk6s1HM6J8zsxxUeL6wIH8Z0dHp48ffgICVNfe/fdvVu7Z5dn&#10;LFIuYOAUECrkTOv7cHLfp59+hnOxeMgoTCqeOBwJ65Wmbj3C84iW8VJb3Ye8behq1TRCEDQeVME/&#10;2vWFk5LA1zFOeQJRaoqF0p5ynxXu996HjW1iUXGKmGwisSPo0ITbv6KEOtHZ9F7Kot5MJaE1Y8RY&#10;s+jQntXWEHM4Na4qOCsN3u5Xjo6uyp0udraR3eOdVrbSn7268k2qGKryQK238kNfb5XAZI+QeVG4&#10;iQjrXUz8TsasEGmpWlCNSkXUR4BVsquj2RH6CLlyGSHejTL+mNSg6SAVMWbsgEJX581r3Qy9GwCm&#10;I1dW5+Tqyj8e4oQ3KqfRprkDjWofs4RKqEHuaoljVtQMXNTnRtqMCveuhKWSGjG9qC16AUfImAJt&#10;Ti/XsKN5GYJGCrU3CKJh8nIieynYI2LHOKXjiHEGw9HB8ZOHj5DV+Y1339vZ28ZRVnzcOPVP/tnv&#10;uYl2UbzLxBdffPHJp7Sn7t27x6OxFuAU7pcFiGNRWZnZf/DIx6yXY18Y0uNKzIA9xWMd7NF5oMNi&#10;CBEVpYRQ7dKMXTDqzK9OzVI5lvNSL39xUU1qpB7mfBwzbFQUlkwrSbqZTw1+b6JqsPRoSeO4BfVT&#10;COpS+DATu1OVmPX7roaBWaskV8OteTF+MJpRtfFYOPO2xV3xiJi21SahwCVAmuVshPvO2R5lUVmd&#10;72Q7k0U8mIlTOi7EH2szWJ1kEiNWnKDirzURqC2PdnqqTimHrcH+glU4g0fp1LHPIgWS6rq3p7Lk&#10;aP/EmMoGN7NPYtWomKOfkj9AQLJk56U22uaz1QHMIFd+6e2PedC5dpJKv88N1g4FPKKcZx3Ax9ri&#10;icBoHXBK9lQx8Ux/kqQ0VpLNNTDiQBglOPwcY8WzZc5xvN45jsU6ePR0e/3qnTffEk7hGCrgUsMp&#10;jJ/iWeKk9XWYUThq9KOPP0HfvXU6t/LiDjkxOVg5AB2Qb7kG1y+FHtZgME9KvkV6bAI0jcjB397E&#10;1unePXPYRTM3tmgjzq7n6DuWbgq2YapgFCCYTrp4LCVnBHmLNr0f6hps7KiKw2IrgD8NAim14Tw1&#10;/gZ/uirhZeJd4GMk4QueWXZP81XzHpsrQahWUTQ6xd7K3FKvmbiKSkbDIkiDGrAwu/x8Uz+6HE84&#10;d7Lh+7OE+njX71lJ47MNMMw+CRwNxwKVWEUEilFdBmsaTtFAZ/uaDy6t2y622R/9JyDYMVte3FmS&#10;UdzYyCgiuWUUjJF4UOqcHFJXKScDm4DpYDoilMzlsMyAjFE1DbmkVdTSYknZhRzK+k2NPXnGYDgN&#10;jwdKEa1sYXnogQOwXRi2xkl6Ozu7e3tAK2AzzqGDU2Xz0oLfjj4YIWoAOo9w4X2AcszWKYtzDagI&#10;v+/s9Pzg8cHl6ck7b76xf2vvFDmhQj/+/wf/9HfRCNpwkmOj5pOnTz/55FO8pz2FHWBgTzWcSnZP&#10;iiiqrxCV6KhIT7D4iIJhbgVr8Z9wxgCpV1vEKW30aQM6SD9o4BlplfVouTLk6ang52p56VlFx+My&#10;SFVQ0yTdwBLBii5LXW5PZttcdWURwr1ubeOFG3RUeOiULG2mL65FtaXQLrqtfG+ZieapfANStHho&#10;v0tu8UBLQshR4qPuTrEvAhkVmllrC/NjilCFqkocFlHmk4bdhGxVjXvdCV7W4nYE0rVn3NkAjPaP&#10;Nz4z5XU//9D2jz1+JVXubrBNUiNoRljT1Dku62DczkJkxQtMwvmA9EKPQ3rldsTe2oE4epz1Kq/I&#10;zEQytrOkKkIl6aIyEwzTagXfLRp2evzXNSZLuMFGHL/xN+V9aovBXMI7QRKOvuP56T4qAX9xeVtk&#10;V4o+wmrBacS37tzG6S/4u72nebbNLa5sUd/UvrXYd06ogv8Zcg47N+SHud+6LLsgz8np6fHR6cGT&#10;g7Pjo3fffPPW3dtnazjEodlTv/9Hv8Nk0pxCgz22uQl76uNPPsFY2O/j9lcNp1JONfg0o+T3aX7S&#10;ImbRseA1MY7P+i1oGshrC5CWuqEqjKp4tuJUokwbFEUMKvY008agor1W8sKBpukJ8hmuxB4KIr/2&#10;KEX28KyreiJlTS3oKpvmSAjrfDHewt4KuoZWmCAhC2ZbU0q1t87U37ORCROJMEPvUuoaaHdxsURA&#10;johMPvNulODAoj4Tywr4dlVU8cNPhqcsKqGB1I8ThtrCrJi/ZuzDSru6FSlOIERMwDbmwU+O4wTZ&#10;ZPigkMAK+/4aGs31UHSBF/hvMGq4BznPSqDIlc3IA6gUAB36pab4o1po/at3zhQqpgpqRPTW0+J7&#10;t/awigMXVTrMhIan7qxxOSlWDv1m1Say37BeWX6+WQCHwwpiZh/30Pna3FRVXDRCfARSSENnU20K&#10;tS7wWbY9dpozAwb582AEGDO4jo4ATUdPnzx99JjXk8eP8Q3lHMdEbW7iUCoAwksvvfTqG6+9+trr&#10;L7/y8t07d/f2YVXtoFkkGsPFazqY0943e8cTW0Jkwh/P/iZOoeWITwGnnjx5in9gT925exv2FPW8&#10;zZk/+KPfpTlkN1tkAhVggn3yyScnJ6f3798Hetrvi3uapYM7z5Eyz0x5ZUo47yuELmQ+SO92FZCS&#10;3m/hT73f3IDrh3nFsKbasOFG7iw6lpYoq4WG4kcbEtahqi7PgYnqjVMJoWN7StZWQSoLRjCKGNf2&#10;fUW+prDju3QwW2sL/w3wlqQY+iSA0Ej6T0WQcpd+DpOpw/30R4aqocPKVXGK/AQMb4rWktHGJ87L&#10;s6AOlNXEVm1bqmhDjB6PTtj9SS/MhYTIt7NVLL1CqwAC5SZ4CJ0BU8DdyylckSVMdpHbo6gFeHeT&#10;4LQDd2RnZ29nd2fXJpUn3SGBkD8K4smpcdKoIQMgIDUtjgRNWyXpEGn9WoCsa4dcQIvjCHFIL+Rq&#10;/xZOFt8nVCFww9UkrAiGCas9OTGV4kGxeRIKFRkrTUbt/B37wRFfVJBj264UR9hBKgmOe3uoLo1H&#10;N9iVKsAEdD5llFqP43/bdmY3VBCuHTDt9Ozo8Oj46OTo6PDxkydffP75Z5998fjRExAN8B4WIC2Y&#10;jb29XRz0+a1f/MVvfOsXvva1r7366quAqq1d4JSwUs7EBg6/y9gUNo/iMMTIenyTMStOYUyOjk6e&#10;Pjk4Pnj69uuv33/pLnFKS+741B/+E/p9eKc9p8h+eBiN++jjj0FfYOftW7fl94Gy9agFMg38UlhS&#10;pyAACGRHVliXp9u1FqYIkv06C0hBNSwqxNHwGyA5dISDUBKVMIKaOm3luNfuc29RJRVGhkxYNmF3&#10;WH9GPMV0q+RrApkKjcZ3kb1oYROrJPvMG3ckxb6rxQ8kMCU0NCkaFYilVC26EX0mqBheG7S58zIO&#10;B90lQgRZlKumuQ6JPf/qDLRG4ZFJFY0HTJQ90Y3dqGUwiCJ6E0CV/og1v/vApygW59TXR0eCjBOc&#10;rG0UcFtEinQHIgYbj2udTYIj5A+ip4YoJQaTR5tbACdAxu07wov9fe+BC3nHnfAPnkBTP32KquHP&#10;JE5xXNavbI8MhRsSGiShpQkTJ8Y6oQDux4P37t198ODVN95449XXHrz08kvwh+x/gGKnZ6eoV5mI&#10;B6g36Ya60FpaQbqsWQ1bQQjOfxFaAB+2jACvxLuzM/Aq4kKwHiCYAEeHjwFVphLuTH9NjQQ6HwHl&#10;4twttSDHXTYmiuT/R2znweGTw4PDw8cypQ4Pj5uf2jEhgfKb3/rG3/z3/9Z3vvMddByNwdmfwCk7&#10;HBRvn9MizMKljUosBEXLq1TiFBkYvjls3sCpp48evvPGmy8/uH+GPIJLqNSGU/m8+VI4dfbJp5/C&#10;5At7irblgFPiaYoMxPdMOAXoxiHupIGnsQfssCwXb0/IEoaNh0fxERQPYwqaiDjllgmnQk83jS0B&#10;9jSCAgtRum+XhI6pWj6FMe/W6O6YFmh8Eq0cnKHBt1fP2syOPe6q/2ud0Y40riY41d1gGXYJlv+8&#10;0lRpLYQiGH4NlPG6zbhkpxq52UKpn3Ckg6T0oXSDxUaS7rXrUYh/tdwGc4myvsGV+lmJsrKLHcbR&#10;ChgKYYu22rJwf3EvhA0QZbn1hRiIISP6Is2BWSSODaeVBpPQrpAvii5tFEofxBdyiLqh6m/dug31&#10;juulBy/du3vPKcqo9+jw5PHjR58i0eazz5Bwc/D0CZ51d6B9QTC7iqxARkdIL8o/R/mUfAZ4bacc&#10;c1sAbOAt24SZyQjTvP76q9/4xje++QvffPfdd1555RWkHKI8lA9E/vzzz1EvZs/hSaHF+FLzZZsw&#10;94BloE9uKE4TTFQyD6AuwNzxEXERGGeaoUCoGUSFcBjwW2+9BYx4/fXXAVWwrUA3PGhYfPTokUEZ&#10;Qabj48Mw504gpuewJsz80E0CtWMi4OnJ4eHR0QHsKdIUfRsLkQU4hMuM8c577/wf/0//h1/7tV97&#10;++23AZcw7DCTIE6LHT51mFTzmbgPAmWmE04zZ8UphMWewJ56CnvqtXv3757xVAesa5Od9gd/+Dvp&#10;/5sR8RF9/uyzz9F4UwHmNBfSDIfZ2QGhMYUOn2D8QFbxOyOOnhZujdKtZn6fn6UeN0eFNho92I3t&#10;jfWdzQ3YbbAgfRMoQmYyD8tSrc6Rb2kCjJvB00OkPA2TIsB5v3EyMjl8g2WpIoi1aysHgEy+VBgN&#10;TzLZK6votESt2u9Tk0xrce22RC05CQdZe+IF7dfsj5DeQAq5kRnSFr+q1Y7OKFI5Ok0jmie2psTp&#10;Mu60n6LFrtflxFhoKNO4oKGB4KtCPyFdlxcOndgbAufYK8FTuAeeBeIdEFrgxZdffknIODhEVMQW&#10;kYij5fCcPXNkmhhnwRBrCUXkOZ4cUYYV7qXJ4elanOMNsfnmN7/53jfee+P1N2BSAQcAScCIDz/8&#10;6C90ffzxx/hoIhMT4RvCY0TAARYQgZYeFtaXBRIN9odoKqbNIcg3YIq3337jN/+93/jlX/kVNACW&#10;DnqNKoAXP/vZz37yk5988MEHj758BFDAlw5mGaRsChnKTaUkr303IBT6+Pgxl4eAekAQEGlrZ4ue&#10;17e+hZ4CH+l53b3LWM3pKWpEBz/66COAI8mLvMljYNChw+G4wDHE/y0IOF1LQJiMXFpZcyf1ZHje&#10;Kjw0Gcbl13/z1//Wv/83f/GXfgm1QyXAkmXMRod7Wcx8zLFn+AUzdm4UrS2pi9KaTDrH5gkYWbjm&#10;T54cHj09ePPBK/dfun+uVO3ISwBOhTip2MYxa8ifAoTbntJcRsUpChSGDIpMft/5oS14xqc4nsNG&#10;6GEHRTY9mY59MFYF7tCYQiYFXF+wJv0+xoBsv2iHB15WpNm2FN1EgeboAlCYL9qC0+IlrQ4QpYsZ&#10;xzh6hFAsz7VM15hIoYiBPWz+AWNblM2pFqR8U1k5v887XVc+6ypo15SVCq6dDW9SkeKaeKFfhd40&#10;AiBdzHrVg34oxAnsa+fCLlh2E+XbIHH0JNHKfWQYrl1daw0TNGTk/uB/uyS4bJg5ZANZffDgwcsv&#10;vwzmsQTi/iePHkN+3n///Z/+9KeQJYDVAYKmDjOJjKYLxo8gtUPsCG6HRyPnpUHk5cUpp7E7zQ8Z&#10;QY2/8Ru//p1f+9X33vsaFDLAAM1DsOUvfvSjP/7jf/P97//g4Olhb3NPgefm3wBqfv03v/M3/ubf&#10;NHCAAmgqjKkf/ehHP/jBDwBVD7/8EpCBgh16d4zJHqJxKnUkqAhi0p5STA2O2+EBJCzG1U3b2tn8&#10;2tfe/VVd77zzDoQUxeIpxJT/8i//EpV+8OEHn3/+BUwkzhwgYbzpeRsvFvPopf8dDKba+eDw6qZs&#10;72x9/Rtf+43f+M1f+ZVvG5ShjrYQ0ae/RbR1cZ5DdqdkEdTEemMWL6Wc8SfwMtQl9A6gFamer7/8&#10;8isPXsYhyIz8eMYcOOXtqhhStO8kPYrRhZuKdiROZbhO9zAm5zg6eOjpyRnUovfrqziV5LBAUqQb&#10;UfIntBUTJDsb67swpoBTMlWsn7X+OhJkDVXuXvS/CTyba0uNk3qZ4xeRK4s9gcxBWOam25jisaeW&#10;w7QacpTSGZGhIfezzSWLTCwgGlMwK6GtvkkudEW+jDi+zbrOVokByyX7V4+9u4w/RmwSp2G3HvFz&#10;NAf8lIHeUoHLLoasBjYfdUEC7HzhDVSuvRJWIcfEz/qwpqzdTXUEBKqeihruAuIadBsY9wEjIcHm&#10;/v17r7/+xte//nXzMWq37H35xZc/+fGP//zP/xyi+8EHHx0dnia1uzfkXrsKba6FfpZ01oJHaE2D&#10;JIDiX/+NX/ubf+tv/MIv/MLLL7+ExgBEP/r4wz/7sz/7F//iX77/k49GcyWLqn+G79fXfvGXvv63&#10;/vbf/qVf+qU333wTXQY9gVM//OEPUTVwGTgF0jFw2PxiG5u2N82cEF57wQ75O5ZHOGZW9qAOLeNv&#10;vPXqd371O7/+67/+3nvvwdnESGEIYLiBvN/73vd++rOffvnFI8pnT9mRChdDqrjBM7EyD/4zm9FM&#10;YkRtE07uW2++SSf3m98APqLetl5lW0GUQFsZUkOqLVAx53A1gh1O8Qvun3dKJkEwAJH8V+7fh5oT&#10;TkX++frv/5OwpyyNF+cSwfX1R48ewtpEO2Q/73CytWRqBE4p8eH04vwQOMU4gXYelUVlBjNjWSYH&#10;itFD4RVyjpFb34CDu4McV+hSmT521B151RVLry1+Fh63RzKPthluOPWTxboKC62/lIRbecdsi41V&#10;vYLSfsqQYQUu2Tbq8fgTTiS2uCD72cI4CRAeXZfjBicaGuvti/lXmzY5K+R+J30S2rLXDZ5iptnY&#10;EdQqThzKRC0QGPhfGET8tZeBcvAIqkMIA4KEC29w2SAiNTEQNOPxF4pjyAbyg3TfWowJT9EhQejk&#10;KcDu5ByhSgz8xgZwCir3V3/lV+CbvP7aa8wGXF9npsvHHwGhvve9P/vzP//h40cHlV89OM+AD+0R&#10;m9BAyQ3YU7/57/2mcOplmCqg7Icff/Bv/s2f/It/8b989vGXXwlOaeu2X/jFr8OeAk4hcgSRAf3h&#10;3sLTBHDAhERwGiaolYQVgCP99MGMyG1x72CxwtKFCQl76PQStK3TT5hUfOedt1EXrnfffRd4gYHG&#10;CMJKRXXf/e53f/zjv/zii0cIG49IKnzAjDonRhXGt/JyxiJnTD1DKnXoTFQKGmJ/W5uIlN+6tQ9f&#10;7MErDxAUQ4AM5EUkrhkxklrdrGvAKQOez0VocjRke6U9pekOsCVmHrB05jHmI9544zWc4kDxsSfz&#10;e3/42xZ7mi/UyFfI4rp37/4PfvDnT548RpDMOEV6TnAq5vtghsODSJ+eWoPzsgkTbqJ7QAkc5YWz&#10;DSh7f5szfcyiUjgTAGWdj3ctkGljgSaspEmZMvJo/FdU5aALsQl2mi7UzLTcuIQOWydeWe1AJobM&#10;hSR2mF1soRg43H7ew1EImyjqa+ouTSQDR3IJ6nP5YotouetC+bZNYNo4lJCmjeEsO5jAZ6hK+8tu&#10;AqO+DC/TlTPq4X6MHZjYjGXTBqWhYagICGUXDAEj45Rby7gJZtf39rdhhEHuo80SJOLUKRY3gDFa&#10;sPbg8IC1V0MH3P8L3/rGr//6r/3qr/4KjAtwOAZF2v59SNGf/ul3f/TDH2MGrOBUqO/nwCm59QhR&#10;3dun3/edX/va178OQQK1Yfx9/MmHf/In3/2X//Jfffj+x+Se58HDBU3c2d369i//IqpGyAbhbUgv&#10;RgeEhcf34x//GPABesHvw6h5QKkGBBJWYLIwKBWKFMXgYkRsJMPGoq0RMIcB2kLXQFikBcBoBSxi&#10;ZFEUasSYosZ/+2//Lf4ivgxrF/odhAk24lBuYGhlytHI3sP/YgmIAhw6+hc0p/WvosZGBno8yPDc&#10;v8XpVCVhMA/jzh1wFycgwNecjlDqePDByO9jjEkujIVXlkTx+/B2g5t7oqlw0g8OTx5+/uXLd26/&#10;+ebrwAU6aQra0J4CsWR0XGhygRGH/f3b4HyIT9PDyPPsMmLoOkIQkV1xBllTABJhVflIaAxCEm2Z&#10;hcHC8RQSDbZNJhOQt7gIGSsSHYjDowQHRNTolUCcMIEBJ8PSS+3i5AfcT0ozHAk6QWNLLzGhzCQW&#10;lqF3MZHUPCOCZLOtrnD7LtJtMFfBPBRko+wnTjn+4gAB/jaTyjaNKmkIQnwkixH5bIKhCoOUbXiP&#10;nLHJWtSOmOd3bEwBJhxdRuwTvrZrNALbWYP2Iy80GLWTmPPlSnLxvA0vQd4hMBY1IwYCxat46zfe&#10;fPMtjCbqxeOo5cMPP4S2RywDMSOQ2vYXqoDZhUbiTtJFWUgMoFCbhD0FeXvy9AmaSlPq6REm6CW8&#10;GeG4giB945tf+7Vf+w6iJ3D9wNAgDqr4+OMPbU/96Ec/hrFu7YoHUwcMsA6KYT2611fo55xKGezy&#10;4tPY2kVj33rr9W9/+5e+/cvfgTck6d3CjNbHn374/e//2z/+4z/+0Q9+jBSh50DDyaP2mdbXX331&#10;AeI1v/KdXwGpEZgDATGyIDKi2vDF8BfvT5AwKS/eToC1bOKUoqrh9+GN2c+Y1WZlKVjgajA+DGRE&#10;wQCIIC/+4iOKAs+4Rkfu4WnCG1fondgDdczY/e4WNNCt2+B2ChCgEn81xIquy7KTAAmxAqc8nQJe&#10;5DPORzeT2B6U5o4gkpAoPbuwFkQiw1NllQxlXOF59O0UKeln54giPPri4cu3br/5+mtwrwDRnPLD&#10;4//4D38LaIqyUAemb6HR93ZvoWT4fWiD/U/5fYaAKF3hcu3HjsSHK27chygViOLJ6bJPtFhIbNSc&#10;MG6wZefLSLnJ1KQNuH7EbzzK7R2Y7QJJwKwQxBdzrHAtMPUB98hGCkjjVLe9/V0IPt6C4sAB5GDZ&#10;sHJ31pmPEmm4glKClKe38Ov2zgbGDFJ0D3HIey/BPTJ2oApIO4QQo+6MGzyCpjreSQ7bsQnGSxDC&#10;xPfmjtGlsgnmeLNNfUMAGoyqcNlExZd4Cp0FSGFiCKYN/n7xxZfAGzRUAWlQHs4aVBmV787Ovh9J&#10;i8mhZRpPZ4wZAamAXpiAPj9T5AuE2lh/481Xfw2Wza/+GkQXVaPBaBtoi7oAUoAq4BTagC9t9Dm+&#10;a/2Ey8pf9Iy5BciPcpVJHEQ94ZU4nm8uBDfev3/na197D3L7S7/07bfeehsshGaDjB99RGREeOrH&#10;P/7p59D2xyRO8K5iDeAACYxpS7mSBjX0eyTDvEXMRDrHoUK2DnEJeLcImmAW7Be+9a23334H9RKn&#10;Tk6RtfijH/7wT7/33R/+4Ieff/YlIhTS6sLIJkNCoDYJLblSl4NRxx8Dm2QWMOQPqsL5+uYvfANT&#10;cAAOGDtOaEKXQWeoH1qsj59ghMwMZuC8DAsIPJjC1m0Zr7SO1GwJv4cMbm/tgmlRKQARlrLZCfTC&#10;g6gRdq4zMCBBVHiMLrEG8iq4dQd2HHUzxpiehOJOSMu0SdV2AJCU02uwlRoNdJDKaEAHS/ozxI2G&#10;SNhTzQ4oAbUWJZnRELTamCEFGxdtBU4dYFL4y0f39vZff+3Vze0N5rw41PP7f/g7/GdtHX7Dl198&#10;AaBEU0A5dBXjxv2noktEfNsTGkL91SZ+KEkb0NBhM0Nng4xEeKxNQwV3WQv5TjhmKJlgrvUBsGFg&#10;JHtiCJrh4w8/Bl4xq0KmDemGvAD4ibf2kVN35x4k6hYVBBq5s4tVBIB3javVP9tD04NOEefQPcMl&#10;w+cCRAYrI///rbffhji99NLL6vi65RDdh2qCIQ1pxFO24Aw3tOEwuyzoAJQw2Ly2jmJV7xUjysoD&#10;dDYjho0WmLwnWMvQfrDY4YsBs1AabkP58AtgaHz/+9//y7/4McRfm4jQpcccChoJIAYgw7rZ34M1&#10;tG1l2wxMGp/KIjo9OfaigIH2tjLuv3TrO9/51d/8zX8PAgwRwmjiESgAqFzMDQEc0UfjlLHYYSzr&#10;THfZcuTeGX9hHBnBEZay9ecZVdwJGr7yyktvvfXmL337W9/6BThBNOJM1c8++xTVAare/9mHmI1C&#10;hg8KEw+QPhB4eiKkJ30SqwHU7AnNKsCOVmpSJIAEbyGF4FXILeAY1+tvvI78ZBSLmzHP+MH77//g&#10;hz9Ef4GP4CXwA70hhZC59kyd9EyY4jKKHorR3Xe9dV0mAjNgiKvbW0gpheH2xptvgIXARzBz0Azj&#10;FAgFwnL1CSbbgeiyp8zztqdsWxkGclrGPc3LvGoEwzs0D0Yu7F3UAu71dLyD8SgWncXQuEbrV7Of&#10;A7gmskxzgQwMKFsfio7xuKkm3hJLIbWl3Qkuch9tQ7Hxsr/cBdzgzJ3IlGkI0J4ecKODKraMhhbZ&#10;9kw49RRRhS8f3d7ZefO117b3tmBPWV0Qpxgqwx6eBwfoHnpuw+Gzzz9Ht8FkkdrLqbGIGGvAmNSM&#10;ArjVMditLcPw9Fzoo+YMOLmg+Q6BcQ4gGcSomTj0iBdicc8RMAIIBbn9wZ//4Gc/RQzyCUqd9hDM&#10;vH9755b8bbvcmZph2nF5BV0kr1oCdmhuG/SQikaH7t678+47byOygAtGtLEDAwyURFgBF4TZOGUL&#10;Dr/S1ZTJjLUZcBdNHLOIDTGv3sSFBx0kwq8eXcATRAjRZah957zgKShASC9mhb773T/96U8+Api2&#10;ntJvxfutbZj6MHP2wJqoEkNjZZuGGz1iTtIDmMPtd1CZtN1YQ2AKrtB3vvPrwCloYKCPXRL4fagX&#10;ygDaHl22PRVOJlxprckgBDdBtV4xTik+QJpq5SoyLb2hNROfbDMiA/Hr3/j6u++8h7gYyjEiw1r/&#10;+ONPYMd99NHHDx89REwOXzJyIXUOCklXE/e9RYcRUswfVobNYYpfokbLUMX9qBoUhibABeywMYgA&#10;x/Hh0RefffH+B++jy0y5fHrgjDPrXOAUTPBmhkNsuMbUH9tlrWqfoFwID3MdyR6GEgrgVSSkP3jg&#10;0LJxyvyA4AVYGmwBQ1fZLXRELOEDTklezeKMv5RJGHe/+VMKqWgO156X2d6LGVGGbW0PjeIkiVMR&#10;UAWoePmha/fgmt/0lq4ZRTVzMpuvpgbmcza/hjkWGSJciJMj1cpMhoyEvmU4hf32gLNHjKPvb2zB&#10;79vd3+FWeUaJP/jD38U/qBg2KrqHAbZzAZUL/gMhYr6P+zcMOMUD5tdhlbVzJoxTambXFOKFlWbE&#10;tjFOMaUfOLXRjvaDUYY9aI4OkQr/gx/88E//9E/+5E//5KMPPoPpZy5pnddw6uPmFsOKUMIYOKcv&#10;N31FAsHRw1ghyzayAXusI/e9/c5rv/Ebv4r53Xff/frdu/eM157fxaQyhAoirWgRJkcY+DQ17NyD&#10;WZyzZwEGfFBtNkZxcp2pApLiTihbxIm+/e1vI/zpKC9uAJ0d+/yzP/vez36KtUqahR4ntGDtFKKW&#10;VtQenQyB2XbjN+fAStkZiXPra4iGQ8nDH/n2t38FVUOMjVPoI3JtAFIw5dAANNWNdB+leIkag2Hv&#10;1OGWxY7aM4BSo/42x2A2QmhhUqG/wCzgOWQIj4A44DHNMX726NFj08eWhf+2DG0r+/CyTduEB7u6&#10;EtwhP94M7KpBWPBw0orrVzS5iaoBUviLZtAxtqHhnVkQdtC2LLSuJPH80tZW2BMxQ+1IsIHDLhWY&#10;AIYbFrAgenD33j3Y9gZZAQ6X7Eh1HVGRSI6tP5wPMyRGujJnktI0DWY3MycF3B7TykzICwFwqDK1&#10;UzVG7DII1XZeM+ZyYjvgJWa3C04JtlOEvH+sLiMX2yzPkCilvcgjEiR2Rcdo9bUQbRPVm+AUfKmz&#10;88Ojk8cPH21frb/1+mv7d/cR+2bOQuIUeg72gazBnETT0TLkC6OraU8hpab6fVrDAxDVuRFe2tiu&#10;lJN8E/lZxmr2yWa0PtGP4xsanaIysnngFGBi9bvf/d6/+Td//NO//ACOxbRMf4PAGncb1SUqK+FC&#10;hiwurcBGynJC50C1VuAVVn3/5m9+5zd/8zfeffcbWDUFsAMfA6cAHPRQ3n8f9g5a5VBU5uaFi97y&#10;Jw0cnrmzSWUxTgEDScG+gInEKbxHIXbBYNfA70O06P33P6DfN057QaN391E19ScMDlv4iYyGCXzU&#10;XgCExeBIKUxoGRgXCO5+61u/iBiKU6XxOFrIrRCxt/RnzJKz3dfAInCKMYgW6K2K11VbJAyXVk62&#10;EfCUoyfoYEbirOqdqAXIcGzL81lCBGFF8ymMkjYQUvwssVbXrtL5VO67a8cAQa0CL+40J8CPU/lp&#10;OjX8L0wEKDXcnbLw6g1hwIeHl9odphnS1sTmlkfiFGwZADrq9VyYnWWNkWamZADKtJEOSWWrSJPW&#10;osWygcCHUN0KS6smf5/ddNvcWaM5J1jU/soVGBpfWWPrlFIH21qFBL4GxyEWUa+Rs112igOn7LFq&#10;jEKmC05FX/SgS67lj+pSicpTgia7ROgQAgQdBlUMe+rW/Tv0++RLDfYUcAofEe5xlyCfoG+6Ntoz&#10;w6ayDUWaR7ZHyTomZGZDhxYa2mcQc5dHbyRYNLG0IE2KmquxoOcxGfW97/7ZX/zoJ59+8ikEv6U+&#10;sWbzEuxWxwXtbosayJRgDeLnK3QbRjfiUW0ZLT0jMgDbToyEdYJlUggz/xry5d79OrQxOg5ZggDD&#10;6QNOoRnQwFb79kfs9+WEnRkaldkfcUJAcgm64y7jNjwCmLDfB7QyZOAGr65AXQzGfQzr5iGRVSmz&#10;IIwEGE4f7XxPFNpZMO8aJhor8zvLthHHrhCMGlQKC86hE8fgHBcDRKJ29NfxfvsCeWUAxSDiSnu8&#10;KKleCRb2R1AXJw1bg41rhionl9Isajg14n5p7IpTrtcs5jfmOlEgoZldBpoLLPaVUxGri8GddlSt&#10;RThGDP5ro+0m9hb+ElsXVHlDMImisdgN8IiTFIoeIF5JMZEj5v7KnjKKagMDT1RH821PUVorIPLz&#10;ACoBD64uL/NS0srITrlUCkFjg8HWThWSYEEjTp62BLgujciuF/GMmFzIrcnl2nN0XDK6ZL/PirkT&#10;c8NifulC4rOJQGEUTtGdOkWcB64Qdo6589LdglN/9LvKztv84vMvEPIHh+mpdSg9MJOnIakilKUc&#10;Pr1E3SaqqeMmeiD4zWo45bbm4adcIMtl0ydYKQB0+ORTgMVPfvrjn2FxFpQ/5tolkzTrLEK2cfKv&#10;GEi1IxFMml6CYbaENhNbidnEHwx9YGn92++880tIeuHM1DsQLdAUvc7cIuAUlDDKwWO2oWwy2CEy&#10;0+Cv6zJIpR+UIGJ2xCOwL5DtApDyrLlxyqEigBRsN+CjrRvLoDobCQ0QAIuBw2FZNQnYzJn83shi&#10;+wJ2DSL3OTGEL/GrW+twuO0aF9jENd4YsyhXFmNxZEKGkSL50iUYHx09aWGmsIwyrDaf7dEEINvg&#10;Alk+Q5dDXQFVrl6XW+ihMaBrB6qGU82oAWGNU1WAXV2t1PVqZKlBMyxVhS2mOFveplVXzDg1ojXX&#10;j0uXmVtQcSqst2q4xZg2CRrwIgC6GTcJFia1dkJy5rFGR5tzWQe4mwElspc5xMH9YeYYH212ZJpm&#10;G9OaEhXNq0xSEYeHJAgho/1pOY6NqULbLNAQwhxsxI7h/zyBS3F69sarD+69fI9bD9uewj55OGsT&#10;XI3JPowL2MtlASmgf2zNCqccXAzJdK5m9Kcdj5NcuxynPN4D7sqg5MlYgmVYVMAWRKkgQojlf/Ih&#10;olWfwhSEGhaH0cM3VwmqYvbBmG3zznws7wC5vLRvEJyWOUYP2gFU4dQaliZhQgprwd55591XH7wK&#10;M8AyjL5jsg/AkXP2KDyRMR2iFCSrTcbqJfOWnJRn3waAgL0GyIicl3v30HS0EfaFJzeBiTn1lraG&#10;Jd9i4Cnh5uGyPckolWOCHQVwkByAI0I2+OtxdNwHbbP1l+GtinHmxdScpm2yu8c9hKfp+ilEWmjt&#10;wZka1GcKbDl04j665amfp5CR3NLV6wZkM1yCrd1UJO4pLldnnCI32D5qKSO1DdmR6C9bPvYAGvea&#10;gY3Brte+mM0N3xV8KF60tOCbhhcOUPRuER/zwxEmMVI6STKkH8WrlrB9XaDCv9oGg+tChm0I3SOP&#10;YNK5MozboAEOd1Pj5TYUI09pibLGYp4BzbEaI4V1sJWn0XzlwNW6siWVzjYv8CjChpChx9wq7+T1&#10;Vx+89Mr9c2Q9Gad+7w9/C9TG0jpM/6N7ntXCD879SwXlCJyrtOs0WE+2p5p8RvcaaYICTe0n1Yae&#10;NJxiojcZKFjK6zOw4ICbVGieNSM+yVjAKW8oUaTI7MvJPoEVhcKKpYXRlBmiSCZkCTKMOSktOr+P&#10;zuJL3Ie+06D75BPPhaFBFtq03TKA4kEyOxqn3N8cKgsSirV1w+pefRV/gYkoED/hKWfZAKTghXnq&#10;zcRxpbaMDDFuQw3fBJMVrRVjpGfxFAYUE1LOL3EJfiRIIwFO/zSfrQzt99mkyogG5RxKFGsmNkL5&#10;ihZmiKBsNYcHK0b4zqw6KWmeqRVlvQlVvtmY7tpTPHCPTQwbdI0ZHMrkVTub/Gn+zZTkHFB31h8V&#10;0eLjyRs0V60/BtvT53K2pexNLhjtjfwt3t7k2t9JhmQKWOcJgAbh18a+EQ9PLywe07oL64AEcROn&#10;Xg1J1cn0flxT651nRLPjetz3U5vkYPl+sKz2y1wJpyqRVRQHInDqBGEfbj38+oNXsBQZKCWNwnz0&#10;32Y8emMbHgdWlWYgUFl8h44RUkgoL4zXEVEF9ktwSusAQosGIVp3rT6CpuEkSi9daapFNpF3H1QK&#10;EuIZjGUYAjSxJctIey2LP5yG3khYrBiNMW4m9eDuGUrUClpWYi+kouwgEQVZnneRiLV326YK7gQg&#10;OuyKy5EUfG+GsKintCfFLQkZkE65cr/NxyCjlx2Eido2Esi6vH4lWLPhlCt1vRaJzpKqMJEc6Tfo&#10;kUfQ3lDlaRPEIOUaB36diK5/8t8qqClI2QYTKiE1GdoE8d+sNJGCDNBYv4pT8kkFR7+3HFqQLJB4&#10;n4rEhHKb3dOsN2XJM4YZdqlc5G5Gfx3yLFcSIamdY+SOywfT7H5rW22tOpsRGlFVPmaVXuPUUK9S&#10;ewbGKDhlC9QtielC5CFqcpFCOl66n+NYccr1xk+s156gdhRQy9z1DpsqpzWcssSFf1tlPFkry0ny&#10;iuyJU1gedPbw8VMk9bzx8iuvvfEqcUqrWIRTV5CEHQQrEMAGQ+PCow5egLkRD2W+vXCK3QsKz+LU&#10;MDswJvr4U/ODg+Nl9aHc2Fba8NzydOC4nSOHEfuVcW+zoAJppBR/BM24stJhyXaZJzjGDO3FlEdw&#10;jFf6WXlJjB305XK2beQWBk45fJN5KGiMcM2ufVxVqs1PKQ9T6bII4TJqOAwPglp4XBcXCSmknS3M&#10;uvwmVaibUWmao16/NGQ4bpLmmJ9NUXcQrXs8O1upmmJs6gWFS4A52d315uUHq5ynRVMfyboqYA1j&#10;qlWaiYbZfosi2y/lb4hMuuVA+J6AqpidjniPEMJtHKlPc4hGNloR7Np6km3z0OQQd6OTVWfj/WDb&#10;biNwKhEhipXoss2SUvZPIbH6a+WHbAxr4dxZ6B43ltU171vd6vnHX7IQ1BTbLqkke3oqhIFhXUGs&#10;tMKcWMcX8HHY9dB3ugHJruY0f+83DnvijewpBKbOH2L9ycPHb7z88utvvop9Ddxv5nniDcZXcZkv&#10;8YBXgXkK2d6Kw7eeva2SkMza/L7VcEpuo2jisDc3RsSMhTJYSC58T5UbaZqYPouVKEl9wlTEA7mm&#10;L8ln0gxIJPRofBVAb4vMBAJTcyGm0gvF38MCEU8n12S5qriqmWCiuw0Jke5dWhDmDJtUNQzvR1CX&#10;DcZMuaoM4bosBrXe5K1OAOr3uN8mlWcAqhmYom6nz2zqopIRU3Tzy+R781kWUrnCnXV12WAxOteE&#10;u4pBlyiAy8tFSB7iU7gZwSrBLW04o5yGX4xvFkXSiaIfMiiTD+xS6fTZilNZxdAc4VSlcGWwvM28&#10;kW51pdusfUHRbX1Gq5kxVSlIAWGtDjlFpEpfhF+GiHIjsgermGP0Fqh7PEGufuKxRAq3rbZwXHOw&#10;XjilCdIeHP111ZVhLGbAKfub5vyOaH4wGWzM4RZbbkGF6OUTrG1/8vS1e/dgTxGnPDP7+8rzVEhv&#10;zbPUdvQgNrCnwOWeXZ7iVGXZZ8Mpd50hQi1FxvE6ttSzq5wlAcZqJwbHm4yuEWCSOHiyo5I+uS0G&#10;uUmFyJc+AtOgbeMonOENS4fNvO3EJd2n0pvCLOEaooZZezJocoZRw9ETeyW4jFMJi6jREFB7lPZU&#10;Y8oBUFx75YnuwdLHyJx0vQkx9fGOm7ui8qmuv8l8+SYsGkeUi05KcQziON4R//Ef950MrR+mV+U6&#10;Vcc/KM04ZT6mvpMOr2Sx8GS9LifoHOY1Ga8TYFUQtCpYGgTPb1hnmjfF7vD41rqySfT2Ct+arfOq&#10;XRfbEn0Ydm0/mErCCyYyVUKJHrxivOQzonUVIzpGGupNE9LNm+BUZft8irR1KL3hlKmdFE7xMYUr&#10;kcUqiVPYnPrsyRFOG32Mra2QM4TZvgGnEiC9jtFMJvk5RffgGGGWmQHrsKeiGlM/2R2tNGm6qx/4&#10;iEmVu6QMmPcQZ18TWY0tXs7rtMIIK1ghC6ia+hzyA6oE2i6zDshhU3w9xk+p/5biYbtLQz7uqbEb&#10;P5L07Yyp2kGzQv5NofLjtjIy0uQH2c02G1Vh0X1JwKoxqfw+CV4FMn/Fm9TzVdUHEJSxc5srA2W9&#10;lYNNnNqp7Gy+ST52f2mvVPErPpS8mTCj4t84gUwCwm5MuYnfVPIO9XppsXGqBAGSJQY28Px9k0Cb&#10;VL5yoCt35s05XlX8opkREGCns/aOzpVWGqNR/+y4DtQOEqhVwikTvxuOoHbZyVdMk+YMWDlwNge3&#10;I86UVqN2DkMkyhcpqGOzOk4VmI7OTnEKS/wOHj166c7dt955I/w+WMCwp7IPKMXTfLChIKiY7cI3&#10;2oIKWw9z0zRliQVxKkiBkIQSqZ6OuZbhVOgxbZFukQomC9NR9pSWnrR8fFdahIGyP2Vn3WOCB3BY&#10;waSMuRDb6jmXnNaEcS1jN0auhKclJnTlpFSkbh6qM9JXb8jOvyvK2cxpd7K/WXX0bULt7lm32R3E&#10;Tx3CTkGnE4P6kbMyY8vRI5td9psEODc1bYRouWIN+VT+mjhVuaXaF51UWHppf5m2lE29a25jbcxQ&#10;nUjNKjaGjRvt99V7xhzb5xCNxNihI3OSJSOOcWJbcrA6YHVf0u8LAvaAzq8Tm+DF+f0UZQSNgwjo&#10;sWD7UGNNKFPMKzG7Qex/mrOnpvw5wSnL7wAFKbOVo/xeCpjSCvFEXgL8voPDY0TKATpvvfPW5SYX&#10;KPEUP/t95jBHduHuQbEj+Op9aZVYjKMcMC/OiLUhtY4rRTpcsiBQY54o1hxUu5fdV1HYgCb25DZW&#10;4ZsUcppRkVXgwvXXbir/I8RN6d6+4XamBk+HIzDQtjyTcDZwaujHfGOcymYkrgWTjW17U6+CVAXE&#10;/N5QbKiqbTYs1qk3k7cylmne4dQsx1RWdgkZmeoKTPnJ0cxnO572x+zUtN5pCR1ORckNp1xCh0SY&#10;8602xnKcGtqgbqRH2UnymOsG/sxBsYPt9kdJhfJmuG5ws7N8tO0pIAoxBXAKBykvlUOGvS9d+1jD&#10;u6CsiCtg5X5OcYpcUUK05NiyEyBr9NYmY3ZKssy3rVXdW7RzsS3TTX6fw38xTcJoTrvccRJIijP9&#10;AH9jYVI6BbbKOzs6Pnv85cPbu9vvfe29q23G5nnUw+/9we/UIjxhakTA+Tqff/ElDlDEeimsdtzG&#10;9vEt+yYpiDvdrkycaG2LVjbKVnAdmMeDCgloi7e1O5ocNfefU53aMkYmbChjPm+ScdpkkPlkkcIQ&#10;GUfnSLlIs13IsAK+zl3OMWPvaCFGHlN1B1Jik2jJBJUL8/2INdt0YeW26GZzNkPhJxGbL+BHZoUw&#10;mSB7lx1pfBAzlZVZTYSunRUH8b42PmvPWqa8nqSg8Iztqbi54VS0MDm52GLJKAk9qBGl5SpRF1V/&#10;db8GrlrwbjpA3UD4OSvRaH9xM2dLrXBjnBqeTddybHhG+zvN3ZofA10cZDappVXP4hSNONPEsd0o&#10;OU3X+Kn1bjB7ux6ZJfI2sCKN6JKRUKEznw0x5VZ01LVWuuMwejSgNj75Wchly4Ab5mDpCFZVPXr4&#10;8Nb2FnBqbScOnWo4ZcO1jTfZ4hI49eizz79kus8d7l7CXbYKTpkp3aKY3C58n9GFDqcaIQauskPP&#10;YKCtKX5ynCsK54oDGZIuc5idNU61HeMr0ZNpPd+nAaCPb/SLO2Wn27rhZjqmVjoyBEbHL0dXxyit&#10;wXGPC+/Ee9wwAl2FA41QgGkd3k72clynMhk4pUXYFpIEIDfPf7PlC4RT8646cDyYXtHoytzZ7ClU&#10;dVSyzNQvZyGve6ozoG6EUwErY2ioslSb1LW/tk2sEnJlUpuqi8Z0ZBaxy3Y4CiMtIEX6eVFy+9xG&#10;c/idHMJvCxYL7nNM08FK/XQt5bM7HVfk9wYbD2EyeXjZc66D5vvCLZBzFXGxgZ3mOLAxJ/0+9AmW&#10;E9KPvGUCTp/Cnkvru3D8lD9V7SnilIjiUYc99elnnwOn7tzV0Vgtlp51D97ZOB9dN3T6beD4ZAWX&#10;I7svlsKMcaqZ4pLitBWr5KjvIx9KcNZcU7UisaM5gCyNbfCyxhYzqspEXBaewFQCo28TR2zKzVPm&#10;TrjJ6igJTftkN/1rJ+pV0hZxZH7vxz2OZuj8qbO9g56iU+7Wlu30r4aMWaxJTOwe6eiW7lUO3wzg&#10;jmPJ3tAjr95JdBhmzimrhJodvsWgY4YJ01UUCRPjBjjFuIVIFvlH0QT5tIMr1w9u2URFDDaKVwmW&#10;hiGIOdTsW5vvS1aPUSuqogOmRR9H5JqAvsP55oRsv0eBfh+X68QhBotwquu1WTTn++DAYI798PgU&#10;OIUDqIBT23vbWP2G0kPTUloCydkOS464XMpEbpYbZFnqbLsYgTmmSD5O2k1slOljjDqJXfgmxSze&#10;0IRK42uwFPwrs6K47Zm2MdYSEb38WzxF+4n4FAk+nXVjs84mSHs/+rf+kJ1qtbcnozH9x74vzZvr&#10;KsJtZZp7phVdOb7Dj1hKMyaVytBNTbujlkAa8fmBGWbFe9GXLkrStfgqbmZjtGn043rfbbaCYXg1&#10;Sd8NqAniFi563HfIr1H433xfHhm4ghkQgiG/GlUbCfRo7LPQ+E5tytJc1HJiZqAuxKd4hbUjs/1a&#10;8uWUCJ14jlrVBCC+nBjmPajJM1cVC0hdghgj9muBJrlKshUx0aFIV7PodcZTCJv/aUhJXtf+OApV&#10;jXRp7W0BL7Jfvox0aQSV70MHLmGd1odBbMhCgicfgsF/BUbEo4orPEVGeYJipvLC1ovhWrJf+FCA&#10;oJP5pMcUUzxw+b3f129mHwkpatw5vSehpDFG5DeH8LuKOc7OomIE9TkzGDp4W4ohsZ52YAYVFUxc&#10;9GptvH8dMdx1QaJFVsmNYHER2Gi5nXBmIia9NDbOMNhoD+MBeHpXf66+a2nLsTPTNrlNdVkHawoc&#10;XW16/lngu4PCjlVuRvBA8HioGlNDOVR16mpcEVSphPKvSzDaXrNtIjqS3IE7Lh5wWInlDQcZnAm7&#10;yXsM0H6qTFz7GXZfiwt2PDEL2Ilu018LCsg64mDzJVG1caUGF0up0CJOx1J8PV54yC/AGqdwlVZf&#10;Jb/izkDEZKsxrqDjNZVpls86JIrqmp/oR1JiswQ/RbNmtOltyxMrhSY+dtKSJbiQm/Fi0Vddk6pZ&#10;Uct0dc9Yy+xjTZsVS2W4r1M9nVEWKtK5Uau1ydRONbeIvRe0lJxb5+icJPFccDBXk3ji2YmcbJYS&#10;N4ODhbWmTViVmG3riI75kycrZeo9rlHNi8qJVeiyQMc9B6HDnhrMIsGSn7Af4RzwJVerI8Qvocc1&#10;z0LSIqplLcGF/GxbCkCDUDdgCBNztPIGGJKhYcnUjg76dfxS2roAKiCLWz3bDUzUqO00gWYp7ha+&#10;YPkc1+XyU4D8sftm1ohL6i1VWY0b5lDG+N3h1CJ9PsWpai51vyas1Hs4jVVegTErSsYcRybLhR83&#10;vqcDkSVMWAk47siIKUYILvupOT7L5GW13zQ7zZi+/KB2zfKk7cjhVUZ2EaNW7lqtPYkmYwvavEpT&#10;guKfoG/+zLj7cpAKmQrJCqIqbbwdiwBHMK24wJemJYw+dQbKutO3zfS/Dftst2fRajmBClIYdzKG&#10;MIKhCm2djk0JD0/Auklns+JlaEuBH1iBxQ/RhGkjvSCuXh33JJUW3WYC+qpyO62r0nmKC6tz2KKW&#10;LCoh2yYuYKhw+kI4QjMxcZnaz9ykF/Vgo+dMyvGKVXS9GJG9s7KbR5Y0cFYoWTcC38XCYmSdNDMt&#10;hwiXrMd0O/0mJw06nOq64DBxb0GO/fRAgTGPTrl3ettU2y3mwNjiJiSuxQNr4MZSF+LG2YqIAhrL&#10;6Kzz8tekn9IUMj6FI+6aOZRSnePkmCS1xAKDqpFJ+NUsp+XcMELDiApIFkqwE3n/eHFEcWTWxIqn&#10;UTS8wpjKUZCPHE6iXUXHdvhqN6UjVmF+6L6iCkGwJniJzp1LtWjkOuR6gRCzhLxZy6ykmWi2NClH&#10;Td/Upmbh+LGbYL1WyLsux0C3x7pfry3tOW9g+xd7AdehqTC5hRYcF4+Ilkym4VWYNnhYkhA8K8zy&#10;pW0PwizKaaix+KzU407fN3XSZsZVRqk2JOvaopdB8/jheVUkMWFsUFaAOYzn09i7AQQZewTfyDHD&#10;r+EZ4Y2+Mf6D6Jf0lHichlS4nyK74ruFHCmZhJ+lzhc480cL9pQEvlNLQbjjqsNbbfSQC668fi60&#10;sw6BzTZbFC3oVjgpn6DTcXz1gKgB2Cmkr/b6ygpuVlrmUVgUqj9lZ6+1GmZBavRUM4mnumH6bDqn&#10;pkaFPL+f+oBudsLxtWxab8iBXrGbKYs3quWrv5mUGWBXNowNwAEwkr06yDad2+uZotiWEE1BNaBa&#10;FL1qBI8bv3rKzNQwLwKF36pGn74PzhQACXQoalKJlto+CmOmFXy1R7VDQJiiDnowlc/WOu9RMCIB&#10;o+2CYnloa3EjY6Hj5oEJnBHpLKeWtdDZopnJwGCXMmZz+GbgP1AGhzIAcXCscZ0Jnh/HQXpJJkev&#10;sJ07zlpmbla8xHFT8TPVeiu38e4UHboW1DGeojlp0sSDs60aCmmd5kmtZofOtPCZOLoomKCGOCFE&#10;egm/PlNtqz5kUOivsbOZZAys6WJb44evs5hWbdiz3WczJqNKQdX0OBYYev49+G21ilcM5S1ROf5p&#10;qFeCFJB5XQJRPov7UwAjaSyinL0ezbpSUlyJ0CwWiBvm8D03GW9xBftJQqy2BUeSSKLrDX7iu1k+&#10;jir1T50B8TOd6M6AnYbUJbcRRYsLvozeL+dAYk57jTTqknGfHcXgs/G8e96ZKqUjSCiKxZVN60qY&#10;5miNmaajVcdMWdR0UAbUXo3dn+suo5x5rAzOoHWlNRze6q7iQA1Y+VyNWe3hmDJe7eYb3UW1NLNr&#10;SEjgEllQLTT4R1bYIkTL+Ja8kRbqucFcZz8QY8eo8vls9yuQDQhVojd2BGfLScZofkDzc8T+fgRC&#10;jG55FY4LUlZbO8qx02oIM/MYJbIhjdYCgYEpORPxPOprcOevw+9GspEWmchk6IdobZsYhMfL2Lkc&#10;3XGO3jwfotjcZNlwW6MJS3h3FsqXAFD4823m8UZS8Ww3x6h1Yya8dARh+rqmoojlzN21Gmf8Vdlx&#10;C/o1anQ6J7550epoy1GqW+nspGQzpfR4QLYYN6Q5CRhxUUrC8yubQVWk5CyJ2bX2+N5nq50RpUkg&#10;Igr07FULvZhc+Kv5ZSfOul66QoZNgpRiQrgz0peL1+O5UD/VG4AZq8q6gwJzgaplwtxoEUOvZg3A&#10;PH5yVgtNxyDHosXCOjWDj/3MiNhk0skyqIP8tPr8Y9JlleEkzC+P6d6QeksIu4zmnuf28GpeajTA&#10;kqtVU48aEbrqrp1jq3Pa/bOFRI1cq4HcXJ+nSwVrdkWKRH00x0gAM06YKIOeHkPyQGdcDGWmExeZ&#10;uuMEj6VaOSFslbFOWaj2y9RyX6Wo57vHdo+bY2BJWNJXhkJu6FDTasNTxCQ68YiQFPtmMJpEcvM1&#10;rLQ21xLxqVUHmmoTTKmHeM07xXiCAaH2svWV6OMZAH9hq62T8Imo9iij3SpWkKRiEtB2GhnFCaox&#10;srY0n29srn9annas1F5096Bm5yJo+VSfHHB95UvuGBueS4vqbIqhPWNhpf/eef49swwPXNOy5+qa&#10;dEnNzNJAc8oX3O2tyWIKarT8JRp3M7geNXSpQgpBrSq2oskUbl6wmTkfBXwuQptiiapy5SzpY7Fq&#10;n2aErZlELsQbBdjkTw8mYC9bGpaZxJu5juvr2IAY40v763JzDUkCi68evxX4HQ9DiWE3K0YAGxGO&#10;QC5bfcNcYMNU4iXyvvhxGbgEe2bsnFQrrzlUujlS3UhZ0ZRVWumAjsW3skRVJFpG5LHYV3BPrbDo&#10;cWON20Deavd1CuO52FYPLydnjRZP6xrARWqxu6FK+I3aif6u6LbPFlst+hpPrDd3Vr90PelsFeXt&#10;Hpt1cXOGW9zbKZZNmZM6XhZ0SNaNaDd3c6aJ5htXmjbiEg+hwjFJJPNI80q5cl5RJp2Q7FgErlHy&#10;cXKZo/V8mv+EndUxYPL3NB0p0CcFsxlRI42Rvl76o8Hlgv1x7LxlU8FoZELVlIPHxKx8UN9PWN9z&#10;qNSxC4Myi3TaDcRbGRFer/PcHBIF2KD2h05CVq5i3i5e+fGFN0ogiDHe22N0XzGIlxBwBbP5hs1s&#10;Dkg8NsSLbljOircLpYCMw6GqPJQcO/37HMmZ7blLwXh4do3i/ASn0TAfN1c01PjKhnji9KrGEf6u&#10;rlQCrRozeyU5HUSehCTfThYar8w7d59ty0mqlKI2XL3LVsF7jJSpPEy5/195V7YluY1cc8+s6jOS&#10;x372k///D7yN/Tczknpa6qUql0rfeyMAgiBIgkxWSz6TTaVYTBBr4CIiEBEISznzzSB1CHyt8c1U&#10;bC9FPSCSMJ8CIJmW0X4mzhrP0JSdlcT3WLI4slrWHMlnZxkmGocuZpKO42jOoyQ8F/7CKqJuHS2l&#10;VU+Reoc4mgfpbOxLNtrwCQmi7qHqHa+92VYDqYVJnGemCcZ9d+q2eB9nJk0zkk/7qiq0E8XMW6X0&#10;ZxTRrTJ9zCmgx8hoxw2cNB2Wb3vdUEA4YfGFJAAEobJZ4SNfGgnUTh1owcRgI7uk44ZeMmoP0pf5&#10;Apl3XSi9rSYSdFhyG2P/U6GmzOzAwcvqllYq6i6Th0FFHJTHWSMMlIvwP7Dmz6AbXwMi7A5qUofz&#10;d9QzVt5IOrmMXe5eKdtoEDJAkZnYPqm9vRiXwJBl2KKZVC06qbxFEztCSCCxK2O3MzRoLcIBX9gD&#10;vlPRREmaMv/dE2UAtfuItjspJnUPuZs5lCnds6/5WDtbe1asqtzRgteadB3ai6fRE60QuKaxf8wM&#10;XfAuKnIiSXgbQYKRr9Eo/ABTraiU7IOQyUkTohQgDxxx7GGgLNpKME41y/rwEYgKvAx9OmuwhVJK&#10;oxSk/W7dGidGCmFK1kh0br3fHrTukEwhpkkEEBJHXsjouMPOFSEmVbS3SpWE7/Et1BgT+GfVrPVS&#10;K5NBnrMI8Y9XYFIOo02OvFFRqExR3aTVB7lsTUz+AyNFqV9h+LuZFhfCOD8n9cCCibudmU4xw8F0&#10;KdKUcZAxI3MBjn+ivwRvgto6/mplpSJVlCDBZ11wtIPcaYlHDHcSeBzhWLyYa1KhAvknoB7C0CVK&#10;Nns3HYyMpjmcpm6PNTWdkT623mbfsZuyMe5Zw3NV14LDOTOrsJKYdPDgR2cm5R/rothRDxYx4/Ua&#10;rH9cCRVHvGfoZ1TcX0npdqwtvUsCKHu/w/knfrIs6TwoMabVbHZP1RgKJlVZimYiMCUztNHeZKPW&#10;7V57C8iO5cIOYSJOkaItUJjr3ltKPsOpNGpCt4sD9DSOvmmaCDTFpcNT9kzXtA1j5NI39ONIMJBz&#10;BgDTyGvR1BydHi7pj1NJW1GyT9YN2Y7eAoyfCphLHosOUjszslNbHrxGG2N9Au8wQpOm5jANje2H&#10;8Sru9Qw/nNu42JkZ39Rd+YwsY7syYOK4BKk41sUYl5GquQB4x86DUQhPyAiCNP7vIGXYhF8s8kmc&#10;Ib3Zj5WbUrBVMVV/mOIoSnxTaTedGMrbxON4pSSS9894l80d7KXes44qji6HSdpa2/m27aRUbnZV&#10;x+SZdgAALrZJREFUy+NVGRb3AzlP6sywTTy/crE4I4DFuar5NRPE6PCZYHnm4lAry2ztaQSZxYYt&#10;L26IVwhpY5q+dXG0W5r56IFKGJ/KdI8+0ROzxtaGAXuMlp6R8URIYf4TL9qsRZlK2sClYaZErGM2&#10;AaOtYIKMoPEnNVYxeEZ7VlRSf5Is00UMqybyCvPEwI5bXzbAAcerGvtgIqwYPLj+crXeTz/CKR7z&#10;cb1cXl9eL+eziYHNKmuKgpYx44PVqXq9hsQdVqYuSlXlL5Ooy03EudzeuWjDgTFB/8AfTmdpkuLE&#10;o7JcBrbkpt3YNqqXZHgrRof4Q+7IznVZgxU94B/OgmIAzFSHlZiZGGbpCM6DL1ZCQxVl2lq/FJxH&#10;+RhUEA/d9iBlmuJ9F3eGh3XM3iSjiGEOeYh8DIwaC5eeatkkHK5VOlG9W2YT7p3BejiG2NhWJinj&#10;wF/e7gApnA77+vrKw2OXUKJPqmxcPye99X0SB5LsUMX3Kb5dSmZ0kVch9OPSVQuK6ThnKwqoWWmM&#10;FPvYiMaBxSgyiFxsZU8cSlPHM60wBp+X15fL5YwbnkFrQXZp1dmxbEI1woSkGBWRyPdrw0ayqeEr&#10;hL9CD6WsSpF173bEIPtq7POccAvm9cGzaHY47aZ3y8dKB3638cKpLLYwVUakTE1XpTBKNhhXOgaU&#10;PhzygFy2nGiYXW3Zl3NKXr4IfUd0Mzp5RLhJOZ3KGTXayX/0BJEtMPGp5uO2ATY3tdSZmUVJ1xm7&#10;dBnxOZk9NjEiZVIINFMjfdAO4wySLUKRx3oNKeK3z799+fIVgROC7klQrzXb7WVF6+TIJOM4MbRp&#10;ooBLcWnt3ljZfehb0+3VaVwL2WbOe+dFotklZDvYKxTJ8GegOfZTZCHjIBkRzOgEyyHmYwOv3mQp&#10;x9MJh1YjuAWPb6hbL9LoyVNNpZxNn6e9lnV+FAkyI4zqIa5NmAJ37TtLpXMdcsNKPJSxcCrqeHLr&#10;uJC106S6VWhWRw0P1azZPLFsiBjB8ClFvQwKk5889kHcutYytoa+9fXlDI0HlBuJjtybqH0GfXAT&#10;MU/FNxLHAOAMT8KIX4/1zAiAlBAqUk3yrnivRT7pCh8R2R5GCRE31p8LsgBmLwuEen5+Bs9FYb5l&#10;i1KYJEUNY3fUhhBEq5r12wzMndHhw4v8MizAaLVKFFR8ycUcW0ZM0HAuurXSNI+DSivt83LOaqqx&#10;IaMfGxqbyinJZSvl473XIv5kQkURLsbfDBgiMAnBVdWvIZQHSUrxKtBtG8SVOp1OzxBwWq7CRnbS&#10;rfsn9kjazgdJM2VDImxNMm58vGdHx3hqgr51G89TxfzUbAvpnf+PaEScwoYIECoeS9G8ZWr0zDMM&#10;DzHsyWb51P5MF8apLSKX/h1lzKnVs/TGuyQmwlrPAuQM56mUI3yMSTojRtOhmK5o0u3AfPnPV99K&#10;QXFCbwkEjKeJAuUdduEWZZxxeBmjhZTn++4ynqV3McKHaKnUGo6NIEW8DQH/Al7hJahW9kAprMHU&#10;o+dVcz1WRGJzNI8nrLQ7IKwXNnd8IANTH3MuykcLyoDptOmbAzVpJoxSJynxwPC9I1/SgiZ8BooY&#10;3ZULLD3pQju3jYF9lr/LnHWr7rxWR1uWPz7olBvYBu8O8/gom91Hb601PiRqJJl2XScwBMsDUSVd&#10;CJJJ+kQlgRSimgB/eHrr9Q2HuTPIyfXNLv7JGz1kHCrt7wFcGM8hfOJG0O3t1th52oCkidIuBpAd&#10;j3tURB6VMrZKFufKpmTJughFRrQRch8lkXm1euQtdosMZrVmGIB4LzYMY7+BuJvzTa9ButIGcyQJ&#10;G+mIJjYWziwESWB6gckb32ViRFJccFWb3WqvTK0Se3Y5zYtZH8/u8myzszgfR5fSjOku2H5LzNNR&#10;extjmgBYhCTGYyIw8fsN7tmK0ETMAmCtBVvkuSLNGi8qXuuNVoG0R9ex7PjnvECpb9EAWzMH2NSM&#10;jLqcavrECsmffDd06vA7SQfl7R/Q0bTw2pAhN29agFK7WcSuLnZpTZFh9X6oxyMsZiVOFgnN+/Qf&#10;4tNtZlvj1cEhbc7F8z5sIczJrI8Xq+/RmjWAnIQ+Mdv4V3jOyoGZud3XOH+F37jnGXxgoN5ggAxl&#10;OL4vsEfGDUAKz/1P2NIQtmyzTrIg7ymYbOA6Q8BCqbJEcLVVI+slzLy9aLUUN9WDZcPYVPw1cQQs&#10;Bdzp72nUvjngKLH5SvkFa0LsWbuJwqkPfyjiuwkvNTRRT2HzUvpYlDxt65llw6OsOfO6sfhWtnpn&#10;f85r+BJvlVa5nnxFcrqCcivuRDVLhXPfZKml7GmufHwCl1zTigIi9i8G6dLSHYuxVYTgYG7wvDE5&#10;jrgDYHIwEiThUIYVTJXxfb1iI4/359v68rYWQsFWGe9SVDStFtVY0mowZ/JTN9eZp3SA+2RDXSou&#10;/2T7Bq0ey5wPa2ArwgpuPHZyIoEOk6Z3X7UpyfDoWm5jQ1JDIb9PGkfhDsdrGB4JsVW5UuCXB2s/&#10;C4Vb0yQliQcr89DrmZGb4XfQv3ZyDlyOz1P+HijKeexgyeEAUobmLN+cvSpyNAGRMgZCI5FN6pop&#10;0E0zvPZIuyQhjshCvRCgAgzU5XY/31YXQRUg6XJdA54EUvzzfF293lYvN0DVCgnMpwKdJ60WFfA6&#10;RAcn4lkML546Y3p0QbkxIGJyok0295JgkmN7NM6hpG1p8SxZI/smT7cvpBSeQFcRBFmxYC8xXHpg&#10;rzxVmoNRlY3rhEp0kg4stZNy1rZs2dnlj4OksyCp0LtThn3y4Az5eGVINDKJzdIgVLaPNxFLZImI&#10;EcnGppNfou7QtMvordUZD/WMim9NVIHW5B4MbbEXU/JzEFSeBJT1hlAl9ROgBwB0vt5fL2+v17cz&#10;r/srrtv95Yqf3l4h8V1vlxt/ugCqwFVJeyUhydTr6sIkRLpseWxiMHaCW58H5ojJsd/toT19oJoO&#10;HG632Q3V2HpwRC2Ae1tvlU3LCHzpEvwd1EJhEWxGOaJ2fKQ0DRPfJQhr3TCT2M6tQFQTXYjCfGnn&#10;VGavkjRLYVBxVnR0w61JPzyX4q+VeF2ZrHL2Nv2WbE0Upn9soQa8MvMCwdjb6ZWPYzQIEKcRPs5Q&#10;hKlkj5cd02YCxhbiEfbnyB8BrQhYYJ0ATy+XFS8xUICq8w2AxZvX2/p8oQxo3NbtjbyR2mPzyL+C&#10;qbr06K1P+FP8ha0I1EslBNTcB1aYndDt6Ep+ypNV4E0Esl7ma4L2oIp+gnWenVzT9BQ3O3TcfEIc&#10;7S6YT5/Msm+6Tp14j9Wiqov6xr3bijjQ+RZEYG4tq9nLfqG679/+sRFJ54UgJ4ee+LfanlwGL+0r&#10;a6Inl4K5BVTLburEiWx7fDZA5D9MtAxb2zRfomZqc4XEB/kOXNV1TYTCdbm/ngVPV3JY5LMuYKmc&#10;1bLEEpqlQk8OcJfSia1uPPqsDzJ1hhlIsQaogm0N5qtE7KA5jGoydGEMWgOXQWhB8tRupWkPDIPL&#10;KgCfC4mZRspW2H39msNeCn0R693i8tpPl5+BdRgyz3F/mOmr76W6Ouap3jv/ObUS3kX6NqK1q5tb&#10;s9DLOT8m8BfCm0HZ4hmFZMPA1FP3uYxbSrHp8tAlgDIjojYkW2C0KafQFwU94NEZCKXL7i+r17Ph&#10;1E2wBcaKaiyquIK3jd2YCyAtGKjACufNNKxKm1dB59JoHa4efrKWo5kNhtAhWQNiJ5cYVkunHYFo&#10;Me/p6C/Jn6kVD8PpfegzvNFjCpdSg5CICMbQjKFlpgmzAYj6qWwxN+1kRLFIJlLi1XrSzZkYU95x&#10;mLb+61xpTpUc7pTCy2kDh9QajD74i7MlRagxPmV+HbO6DSBOU0aiBveVMFlNtWgloXRsg890KY+Z&#10;XPThSNZ4NCGN6jq/awbf9NHx8CzaiXMeCNZPbgIowKHeG1ZR0kmtLxe7ITZB0DuDq7pQHpRC/QZd&#10;FSRBYpQOJ3JWzatBSKBBg44Ua7ztQzKBc/MKa8NtQ5lyhKM+CU4hULt2D2nVdfXICwZhDeI0i86b&#10;O/EIntRgWUTYZVt3uS4oA44IW63p56iZrGReh9ZAO8S2VWCzB3UID8ewckahXGSCO3jkednPQUHQ&#10;YzHSKqrYmTMq46MQiOTB2ViuQJ/I1s9uVzYk0kSYDuNCknnpTe09E4i6tUq7qwjo6QScWuhoJ6QZ&#10;9pU+wtIKqokGtoqHmKMxSD/olFt+b0Aik+xuOBKMqGT3MKGiORUASOEd8Z+CO6bsS5CNZE4lWyo/&#10;tz3tGpsG7oK0WiHICc9kABo5u2u4Q+2VsT9BV0NYlQWErOAD7vrheOZM41ZP3lBhGQ1YdfREa3JP&#10;2/8bHZz3T0A5MBU/IwkM2q3U1wsjgvBSjDDVOf1tKiomVZv6ak99u5MxYbILmuDs15irUVQ0jYuM&#10;YlJsFfsz2K05Tg0mjhwoh3cic9THP9YPOqdZBSH5Aty2Op9UStonlc1EMnq8hz4hd2XcCUGAVlGA&#10;H+CRbf/RlkpGVdoQ5AVjdKWnI4pLWqZRcnNPIAJFlogDNHmI8BkFHPNo9fbLAZ8wnCwPhsp4xA1F&#10;Nz91D0N67pgjYnOxWoryptOuBMXcgaTyjEwavk3Wb4Z20gzKEjfi56TB6lnXS8KUzaCWVV542+fs&#10;pPqPVRPdYmFYMFJgg2NIFhuUsbeX/j3jaGyzRbWIw5cy013GOvs1gamyxmfZBsSJH6n9O2vEyiJC&#10;i/X3MV2cmerryZSxGivUORjn7hVnyoidMTcRDQlG5ORRaAMlKIB5eooGm7cVEtiJmgqCQC96HRce&#10;cdYyJKujDMk00frT2feIo1ZR4qUic2cH+Tb6ffJc9CE0G3kgEWGy/2KkSWCTDCTczUdKL+nMWlat&#10;WlLrph+hr3ENbJYFsxAIELMsofcOdlj82iTX25DKhctXi0BKoA84Z9oAFWsS6Sb9Ndf49khPNUZF&#10;EWVcJ2EEwYWw2QxasMMrO3PBElv9ZnSoaE6tq7A3905VWDjbItlMQepWrKescnbenR/Up9P63JFF&#10;tKLJet/yAqjBK4ZxPvbr+05qJO2BBU0X4I7OfLDvpCYdBEb3WQ2EhqNjlm1u+RIhC2EoDOFcLqX1&#10;uzkcam8xWNNHJIKS66Jf3W2ajBg1X1dctKQHhxg1VKx3cXwihjaOL+rjhQfzd8+uvTmULndx/fA6&#10;Jk034HA2IaxOnsymW+TS+7erZjY9rCumNBhet7Nf09bNLD17rW+Bau8ymNap2XpYpuwlc4lSp2Xa&#10;LMNLFjKSV3c0G6GHJGV6KgU9RyxcANDqDkXRdnPbb98QFne/5Z/7Ha41rsNufdxv8H3YImzL+rDf&#10;nvATrX7M+NBbbHtCADrig84raHYV005JJME3bGvhgL9GL2BMUfQ5NBaJMidsREX+tPICtK3aFzYs&#10;ca1gfnp54wW0ot2EC650ngZrZiLu+KZdtuSFAYyPW12ZCLbvPr7Gp0z/tGZQe61GfjpN5moIhSgx&#10;+/3eqFbDmluuR2+r6bVovxH41Kp8AthUJR5MpPHXKd6Ouw4lbeju2d3URlv1p8h6Vr89lnCYSclI&#10;dCyzmb/3QVtWerEyNTU0TToQyvyEgSa7zR24A3g67Fan/fp02CDeCrCJ34dww+er03Z13N2BVrio&#10;ifJDRG358Gi6sh0lkwQoazhrUkh6wIxQQ0Ii1Ena+Augrg1ISXmyQKXnDl0N5cvjboeCoXjBzYeG&#10;FbzMrItOifau27BuTGY03RYaHlmndIiyFSYuMjOHcdHXMhVv0UqgShTtcIeRYmIkvCmMOhvZ7bfR&#10;pkdOeTRlfYKB+ZCs2676zLPt077n6ZZkrit5vWEusr5/hlPmlWlL6VnwlhqUWaRivjSrctBpQ6zb&#10;b1fkmMArHTen/erpsH7ar/H9jJsjEIrXESi2u+M64nhDnZYu3pZDH0IjiGYBR9rTg7qrCYxbqjdW&#10;NvJcpoGQazMVUgAUi9sA/sjM4c9vq1ccfCIXnhdYx+Mm+aZNqv8J7x7ad+EVMlYELHoDaTvALte6&#10;LdKJMzLJdDQ1KpsZpWSv2B5CfBgp0m4AT+ChzNHSPqOyVRTxJtUtsxQPOplgHtPOq5V4UjGDiS2c&#10;7EADpxaVdebU12vSUzDpRCWsQYrfRZSraVFKilXo6Urt+3bztt2+7XebAxioHXCKIEVs2oO94p8A&#10;ppMEQKEVBEDqqsKmX2OAL7Syg+/JIUE/1dr7TBdqkyw8DLEIx/RGdJI2rTn8Cd/eXq5vgCR+m9uh&#10;3AvN/9C+8dM3mJ/C0MsNVWncBbQ6w+KLRl/mRU1pUUGzeJYEWTebthPY+N7+zFibSeP0nRIP7htg&#10;FCys8HBlIgc6D6S6mbsG5zt1QauY2ISpnOMylQ3WaBFH8tVLuolkY9nsC4Npiiq9TE0ey2W4FsMo&#10;Wdnz3gkGKgpnvd9KA0WWilBFoQ/fuy0kQbJRe/zEP7Hw7vYIc0C5jxt+Eu0UDw+ohIpr89eCtcAZ&#10;xzq0r05uRWWH0NiLiiiKv2isRb9nMUSAm/OK9qZw5KFRfMCg5sYMUvkcJqoX3cgjEe6IvPgQMiCU&#10;XMRPbg26HcQfYrgfI5a6t1PKzoDVxIoui2HPpzsn11Xod0pV5KRMqLBDwCo+QQZSPzaKLbfvySWk&#10;TBE242wPU9NUVGxmkhrWLMu6EmWmVki2RSS7CNyWAxRDm9UNQt9GYhwibR9wmBuPrQcMbXCiMS/c&#10;b1cIawBua49jjnF+KMOxyCoB79BEARcRStO/8RKh3CcZMCV3mw8uiIihhaXnXhahbtsJBb9wikIf&#10;1Ew3whPM4XFtXs5vL+fbt/P124U8VLjAasFzGhAmeGIaOvsoDbgtGKoKv67cDYQanoYLU/tP6fvW&#10;hxnDPLX80QV0WH4cXn6LqjqrIfTrMP40zndqnQfSM7e6efdO8yHWLfIsMr1LeP/ibktwHG81rTHC&#10;mLvNMa1npxm1LSjh5lBlCNIYY05rRl9qtw0I/W8qbFza7PMjQBFiBUfE4AJvxQubfXveA60AUqY7&#10;x69IRgMFvms7ej6NQp+4aRRRKJvbwTzKVFrcGoS4QWMud0Pmc/FTYKaoXTrTnxCgcxU2XSH6IYyD&#10;h25w8JK3tC5Dq2/8RrQHfBOk8DoEQ6i3IEJSSwWRT6e4WzdNEuCjJmKZAanO5f1ILXZCsS7G7Zpm&#10;JELVMCgvjmjDnZShmK2ImjyjwF7OOBG1qodnZsJCDSul0UzbOLP88FovVbe57mymmEPaO3VX10mW&#10;PaMOgyJJ5lEGUmCgjJMylgpPCEm0XbBk2iLEtQV7QuNQkoe314nEXJFv8psJLFUvgpp5gwFHsCSX&#10;fmoNFTiAhmwRL0eilzMOXL6/mHs0ozoYKtlF2MJPULdTm06Q0o28gbj3Z3JlJ4bYpMHOZuPsWTGp&#10;0PdOnNGrJCGekxzNFKwCDza2sd5MsM9zLglMbonV0/g+0PwOHO5Dw7E0DzJQmZQR7kJSPZv8fRbp&#10;OHCxuHheJFcgKbzNjFMXcIpyoPFWvKcvDMU9HeZGtZT4KTMnyY2RDXV08rHhVFjc4lpntdHqJ2iS&#10;FGAGxwq8hAsmWDQXJVTRN1phZcAcMZbohnFFLWgDL95zEzC4TQddO72oaaYQTBYAUtzsk9mvObGl&#10;y+9DZPf+L78rS2V6mUwPZWKZDbh1loZqpKmxS4vpmjgw8oeo+gzKUkU8msQjV9Vh+URloTeOstug&#10;RCN1qbjclK1OXl68yjNwKr6S3dTXLSUSLZzUMbktFLgkCXQw9tuteWEbiCIeEwC2gv2BHIERuEV+&#10;vvyQPALzxC5VWCuJDJ050F6TbZ84GIgL+sClQddt7oW6qAVHWCyhEjHr5Y2WCggteoGJIguiUQOd&#10;pGllBSnvyvOYaULlpuj82RotC/vN6ISr78v3T2mL3iL0WeaGgqxkM5yeAWZuomMdBVfixJMDYt+/&#10;0VUlZM1puPq5ct9IqZFsTIPeHhM3Ie4zbCu6a/aUZzjV+ZEcwFJkUNW/SaJJ6G9HqGRFkLT0GSi6&#10;gIYmWxpDRCHO7DUBPgCJG0Q8+coYeOncSb+Uxt4CGDHSQarkcb9BPFT8KZzjkKgMYv0ybpM74mKp&#10;VCWTKCUAgqPynSidEsG/PXwCcic4eXw+M73SdaP7sSezJ2ZAbQFohIHuyFw94N1lwcbAJCNH6MGN&#10;/6k0UUy/iOHVgEDUsGw2ws79LoOPsUVpBYaZr0U6bTST6FVnxBd14r1snNsG+JrXyv+d1egakNoN&#10;jVEW5kH53RjixLfXeyLCWSoBZNLc6KDY5LJkWiKt4a4Gd0W7/rSfIzaFO4d5SomKSyD/pWRTW6Bl&#10;AMgTZ+wchy5Gpm3Ar8Ap2TMo1K41nRIHQRCXKsG4B4zmLk4LN9s1thJpByFO0NOaMbyYOqjMPM8Q&#10;ySq6IEqCsaqHbaw+qerBsWxwOdG8DA/SlEW3ZrjzNAM4ZYDrJFKC3QVkT5GYwrdy63VOA4rvDNrm&#10;Rz/yvmXSn8/VCWeLbqXGZ3ggFuuZLKNWnw/1f6QENacsow/I7tngVvZJeWxtRvvHeSRVyPRL/CGu&#10;LnxsbJuxKA0v02ySSmTQh9Ofvn9wnhHvN0iReOlyuTByTEBksmnQ2HNPcQ1fnt2GDof43m70DWYP&#10;N3A+3MIyFb/CrIGbkWZWsd2vtzvEtFptdogAIVsLadUYSMbM52X/ELb7ptFDw/pGL1w7admuHruZ&#10;ZTj1aTXtTV1G3mDjpgWj12LAOaxHaqKpkYaOGcgsgE9RAppSidJ8fGTmZHgX56SL533UrkW0INeU&#10;mpLTTIeGivVPH2ZiWqM6aMU3GYGqAKbLrSiD45byYrFXzdLR8IcPnQ8SJyTIsf+bAaYBkMtWOvSK&#10;zBIvi3QQPiZDygSdcCBzfzf17KshksIUGvjBwHpyXObOIiEJlhGwMYWBPK/jYXc8bOHUc8D3AftQ&#10;mz1v1sfjHT6Hx+PqdFwdcQO/xAOMKe6Hw+qwv9OqAhd8prkpQCdGTkS6PUcpNgD1FMpv0ob4OLVa&#10;4XmlvPNbUg5qWyNIe8UC2VNSpc/0aBG1s/fHSKJd+qN7Y0aR6SfyMt2JXQ8lk8dEWJOBWsykyxFm&#10;+buZkqOMQ163DuP4OwVzMrCraXIE4iLo1ORQkUbTVwKRaX4Ut4kaIXOMk18w3ebOb5vzbXe97miW&#10;4Om0e8YyJPvpbAfaJXh1e/VnfAWmo5L7XBFJSVAaewRngAXX6bCVVzQwCJAE553d02532m6fd9vn&#10;/YbePbh2cPPZPCMlXX62T3uloePPXY4/8vQBdyZ9mypKhVetrWFFz/3/SuI9HVQA0s4KpNAM7QO3&#10;xM8plF3TD+DaRn10iBchr+G5Z+A5vM0Q8TdlJy3b8Yld06SYppqpjoBVm31L/Jo5JCbDRZgeKDrC&#10;TZkBT97s0FJtg2akE0TIA5hMk4dmNWyCIoEH9uGCBRI22ehdZ0c5wE0FMYilhSJXRcZKnJezYRac&#10;OOj8G01Xs6SooqQVCGXEDnF0RBAGeuGz/eZ+ZHAGOENv6BXN7w2xSTeEof32CLdpfcPNRwi1edoB&#10;vLZPh3AhwYG/gjWDhKgdAQ9WPDra6Yh2CWvGajNjbOyV4egIo792Fmcp8qKEElTIsaw0/WKsYlgW&#10;uixVJg3Zn1H9MTyl+atpKiZ+muFrdV+6KzQxx7rko3teY9mopYLeDE2sRRF5M4gxGcfGfTJK9tfJ&#10;ilsww7Hmczm1iMMysRQPdUN89KuipPM4LMZKv3i4dB48c7kCwhRos2HyvBvssKtGj25OCc2C3aoM&#10;pU7ZTtmUlGxgDodwKQQM7QhG5KoIPQjm8HTcPDOkA90RGXSGcWdWCEAD1gn3wXla4WnAXilCDVgz&#10;4BQypHmFzOR71YOdflp2XEeHISaYKV7VFfA4ec2BadN/1mHKMPB01vm2drCnE9KZ/D2nVrE6o6xK&#10;+lasOVd8wdTwOA+0LpQrAT58fi8iH6XWjAwwcS3ALyOjM56KzCp1+nG4+CeYqbPAC64sL+fL6xkg&#10;ZmdjJVjl0dMZhIrHkGZd1p0hcheElRZxDNXarBA8jx7MeE58AUu1XR+38IEmHj1BCbWDSHjH/Wl/&#10;P+Fmd8fDpz1vEL5PfBaizxC56EiNFwlStFhVhGVtECo84NhYJ32YzQIDXOlZKmfd6Hh0E7yrAt4G&#10;RQM3ZM8yUG2zkan23W3l1GUEtEDZ/nNyYsVYr71f54+VPP/3SDPToSGxmyjBfczZONZyFanu4CSY&#10;QPzz21r7Zl9XaHwbRDZNFFxKGIgcR87Y0TKOUDyEhuAFQe98hax3Od90c3m9XMBeAahgUgnkwgEA&#10;Vpxy4yuYCo15kU2MDmGJUxXBW4XYxTJ6QFRjmcMjbOgdUEXWCWiFb0bAIhiZZoqcFGHLmC+/GOrB&#10;os/o2jMfWTnQEoxWYW4rJlV/VV9Oliqqcl02UTr5hzXiVq7JCL0E3alcS/ei97n5kri2u09MskRP&#10;a2A9izst3zx1Dyl6suFfHyu59TYLagHzQN5uKaQu9336BWvy3bLKBPxJ5aq7FHacJ8sQnmjXzYCc&#10;tqOHAMKAIMZ20mkK1FDhe7WBtgoI9XK5fL3dcJwS30UoYBhjakWEuRJtncYDZZh4a+yYL6iySACU&#10;cIeO+3TwM6SCySIfA494KRwyLqicoMqCI+J+T+sExvoTZgGbLE4NoylvuYEoNx/3tw6wUwdSk7qz&#10;lLgWDdN3p0im3TJHN8lQJYu42n23W9sMgARyyfVw/1gGk/jHTOrMmXRpixeq13g2DbT1aArFv+Rr&#10;nUyapy2Aj8zz4WZYzlmvjrd8oRSxdMvPVlC/oY0kw27S84WMj4en406d8EnWUjoK637BiQjUrhN5&#10;eEyD7eaBA5PNORgupGc4AjP2BkBpAPDbRRGp3BpL5lj6JFQl8Yu+xwxkALURL9aaDBaM4sn7EIlo&#10;CWXoI9ja4NuM5emFqIMl+JyGVNg8pEWVniuxuSM28ZEjZUyj466IMWkmTEocR39SFSOR+bRpm3TV&#10;4NFCVDcnGy1Trhie8/5y73T1Esvl/WhO74dTj9YsvB+JMBPtH9GQtLDc0Yps0HZ122xu8J65ry4w&#10;y1utEeMfiHNFpCoGq8L3/bp5e92sv63g/kuFlXBNyGWIRjjjFmLc7wtSpvuLBYM3LcwwyETkvR1X&#10;VNvKCIY2ZHZ5bhc1Qeb6TA9psVTmJ83Ln8tBkRZS7jwdn3sas0ig0G7a/Fptbjp+87Qhhsvpu1Vr&#10;l1t5LEU/hXz26HRYxL7bZ153zatOLqy5Cd+8zP64b703v/P74mAvwSRndVJ5TZntsr2/btfn/fpl&#10;u/m2W7/sVt92q6/71efD6tNh9fejX5+eNp9O2097XJuvQDEKzYqGR0Uo84GKKcRLyIY95aps+gI8&#10;umy8MVVS1IIbkoehfA51Q9t056dMK6gr+CJKCSVQI3i5X7W4uihbTGNUkvOgwkjW0HJfv1tja3J4&#10;vzSsmzyNu0Usiy+p0skkuzR/95az8Uvkjj9CF9V3fsaCdWf7uw53Dl6ZDVd9M94zZU0PpCxYk77x&#10;ijFdA3if193qdbsBQn3drr4c7p+P+j7cvxzfPh1XP+v66bj65bT6+LT59Wnz8Ui0+nqEBwviKphr&#10;nsV2ojOzBMC0EyNbYTemHIkT1kXCNh0TrCgMIiPGBrUDvAg9AX0Ysq91yZzdvZnlh6ijB6nt4ltu&#10;kSCuyg3lM041DlbqYDBvBK2v50Xgn1fi7/JWppPJTR0TpyKr3rI4uGCTvys4diN2lHRbYQkuB4Ze&#10;sO1LZZVhdKaL6JtrY6XbqQnUTG3W183mvNm87tZfN6tfd/dPB15/P6x+Pax+268/HzZfj5uX4+Z8&#10;3FxOu+tpf4G/yofT4XQ67A/QCTFMkbsnuyMx6bHZuU+JAAiFH2GLoBsc4McTBCyBxS0PYqLxHab/&#10;3iioghkLmgLSnKClXdOlGcJTCcl5CZKkvQz+0gHgtKoXbNEXJ9NsDZnEtHtlHua6ajOwqF+MzqVu&#10;bAuqY2Q07feapbWY43sDXDEaSV/bBrqod6Df1SJu2iDkqRcn/vrqxGH1LuXMtuhLpqRRfAJuK4GT&#10;gvrpAj3UZn0GS3W4vxw2L/vt63572W+v8JM7Aov2T8fDh9Pph6enH59OP5xO+P7z89M/P53+6XR4&#10;ph+wPH4lyVm0gi3D3f3lf/8z0iV+su5AOoMqVZFKqZ9/+eXLt29/+vHHpyc4vSAvTBVwRWbjIAii&#10;nXyiho/n4iZKNjQHLJwt2YIiNldhFXyzD7W04qxriruRTa+VpvgjU6VvfhbzZGL2jTfP3s1Sxk09&#10;+zVboWNvV9VZsSpaRbACVbtRebntfrPSs7bHKtm7KYUM0Hds0fgcGKyTLCWt3PGcYoq0IaiwUe9s&#10;zK0suOmosllPKZts3zR0RZGE4vvDvw7XNuuZlJAm0XwoxS0brXt5jp2dPcwdvfOKPjAIW/C6up/v&#10;t/OaTjIyhRLumP2lKYEw6d/Ivehc9jvA6KBzEmhIdcNRCbRQR4zf25dPnxFpb/3f//MfWSNtjNOH&#10;2Ff8299+goXDDz/+cHx+gg26VEsoiSUoFh+FxAj5Ad00OUVqUo8pgpVvKvIh0FA4RfCi+g17f+Lv&#10;7KcUp2JHG/E5hi6HUykRiFdMQEdrRQSIGH7CkTR0lMnIOU61a9iVJGomgw9HG6fY7TfspJDnHR2+&#10;IiZkE6xYE64r7dP0aiDVQTlgTM0rGYQbTjnh1PRRJ80js3pWgf5SVWOrcao7E7O6ZcUNg84jkJ0v&#10;ZibyGFsjY2RElRNOXdY0MqCNJ27ctVjzh9MW72iWUN4iUQKbZN635su321YnV9HQ83oRTikW+Zdf&#10;P+N09ZFgCZG9wmHh7hqowMN21Cistezgdbnz0FLepBN59CjYOUMJ81dgLMqGKarsUxV2xk9sZ230&#10;RG8p5sNMQpF1BblQXSlo9q3znmjSqt2uHIeo14U78pdlrqByLhklGECndGmHuaegUDVJKjrXGsVJ&#10;QjGdvRn3QgbefrwzY+YenCiGkK2os1ZEzZrks2CV6qrQShUrM1KNoC+kGVJizvggrPSZB2eEFP/M&#10;bmJLUqqze+2ceTjQ6PNgdo/c9ucFiQsH9J147Z42u+fd/sNu/8zgA/vTDloov3a8ORx3+yNi/NNq&#10;iYaWUFHt8QP+44mVlAJxjkxb7ku7OSV6VOCvf/3b569fIPeBn0Iu0RtDk5SHKpO4nR/0lZDnBjqO&#10;hhB7NG0PhSCxdgvJFJCBog6eQZQ92LsOiw/cSrsyLqcwglZKlNyVbP7Otq6KoJCRgi8aU/ipYg42&#10;Z7hwhPp4zlVSWmFGoGdbEKUkho8WkSpbeIcFPSsgdml3PljORoLmbNz0f7+tZxcjsoKGpnodq5mv&#10;6p01o6+IeQie9eoMqMoq7NUYtpdNusJGdqDcrF0xsQFK9930YVa3dILEZJYm+1PU09Qq8FMwzmSY&#10;THBVlARBsVymg1ewbeX7QmIOkDYZuH+GtLDzBAcDZ5obOCk4A0Leu14QWQFG618+fwEjQ/2UdUTf&#10;lGNmm+0vv3z89cvnp+fn49PTdn+wLWrjniSckquSIw5awGeSGIwtFNsnxKIploXMVXnIGGiJx/G0&#10;L0XX83MpmJLqqtakSudMNtxUjyUzqkgMfeOakYL1oSduy32seKKyyWZ7hqcxhNiDONWl1GpSz4iq&#10;yWkUp2x5dE1i1ANU41QsqbhC5C2qw6nhrBoNgxrtNRdTNhuniNQPsNuL4JTBZTmrpB/Tesb0est/&#10;Ge2EyoJKuEm5TcblAABgzjlK7aYnsfmEh4oxZYodDZAMmSSf6XB1GKRDMyXJT+EVcEDM7duXr4yi&#10;Av2UDUbWTntiDRY/9dPnz18+/PjDAcEQdlRs4ccLBQTGO4fIBmdonWEKeLHqsmYWWk9kEnYCtTfg&#10;TdVhhGaXw9O+GJFqJd8a7U3yV+e+svnvlBdUNo6zbW4lm1DFQeojwak4hcwz/VRGVaWhfejZe+OU&#10;Dz0Jo223oYInTd0ZONW3ZNpz7PI45VsXMlxRs67o2G6jOM0HqhFqY5bny1VHUTt1zMrQ0B08I12b&#10;Fj2QHbMqklb2q02QbEb7NOnAbgS1bvPtySjACaRQGr91D2tydDv5kpYFoDk/xhGSwhqXGUpRrUWc&#10;wgU3QPosQ2sEtfrL129AmfV//eXfu/WwRkYKg4L7l1/+/vHjx+c//enwfEIkYZRHCKQ2FwowRKrF&#10;SXx44Ifb6CAGqdcEJXbkNs3hma2FZxBwUdalwSfojmcQ7rcfEAiUToI4e55Qheh86crQULyxo4lq&#10;WZja6ucZOOUUwKwLUzH82jK9jNUr6tGnknV9+gKpJ3RZI/cNlGVDb3I3cUoxqv1Th1PpJCniVI50&#10;dfyUz7Qk9JVwype9OECppOSnBNRtjMY+Kc7w6kk7NoztwSMJ2SruM84tcorA1AcZ9nwAUEaxppug&#10;aoExdKUeHJRC+ylpTbiDJ5HL1rTQnZr4mKi+5WZIRqGD3oFyYCZkMMYCP/heXXAs8bdvl5dX3++z&#10;9TN2cIZTcJv59OnzTz//fHg6QT8FnKL7oI7DIrfG09jBr6EWWwtwZ/mY57NgimMhwwUOkUVtkPMi&#10;V0bGxkP0hS3iUu0/IGoVY+bRYYTxrWj/qXHM1wfBX9yWN+a2ra4alvvyeZKsG4J45xoY8FQ+Qdqp&#10;tE2oHKd88phCatBMYYx+q363mkfkMOLOlsTHcErLID9hldeKkjZztKLL4lQcLKtGPIM2PqfCX/9Y&#10;6RSlNC3EsA+pBrP8h1tXOeFr8mQaV9xEUm4Kz8e0TWBF0Mygra8hWROKVQ2g2eq6psOTylArbQbh&#10;Aafc8c1UO2F/w2yWzDSBd4ZJ4oUpK9oeGrfgdK4oAy1ATIORw/3L67fL66vrp4rzNk48aLp//vnj&#10;zx8/Pn14Pn14BrzYsVeMH3rBSXy4IPyRgMw4SpWzCr7pbAbiiOmoKCeKz5IRF7cNFOP2Dgbq6QAY&#10;vJ9OG2wJHBF5nX7LRl+t1aKpan5cXSv2wwM4hd1QOEyybsYlpXGs+joqo5ss2Shxj878mMByNowm&#10;HHA9IKdsOyNkpbWU1WfYJ2h4DurHqTiVLnte4XaVOt04FGI6mUislB9MpJlEStMqFi2u4uaLE43Z&#10;EvcFe+rpJl+TSpopWzTje+nIdmkjw5puaV3IyNiF9JVuWWn+aZ+nQ2ZIkeZTpmGbo8knGzh/K0lm&#10;SMPnyl/34oroS6wfdOqdxT0P/wQKAiOxMYZyxsQodpUACwfHQD8F8RHRE77dvh1B0V37qW5dASaf&#10;f/sKfmp3OBw/PGHiogBA0/mGk9kZVAaxGOyEGzF/Zi7tlXeDd59AYkekdyfxQBh0PRQiVe1hq3o8&#10;rZ6OO+DUabPDxibmXTr/E+pRjxZwKiGgdqcP44iNaxwJc8aOxWX0MQA6ffO5HqdSTsTqXKSqNEMb&#10;c6T002gmQJQVMAhq03FqGMqz2oWGOE6V341PdRP5Kc/KvB70E1rC8yo1dp6z+dyLe+dzN87NmzxQ&#10;5+7Y9Y1mBmEZWHTfskILqvpSRkYK3bFNQDxpVGQvAwVxvmX744byEe7tzqQ0TlIDGtMwh5M4gxVO&#10;NCEKUCVgaj4M0+LAJJTyr5CjvaUEJnWFogmVMJYCTp0ts/PbbXe7/uuHH6ifSjs0m2nWC/Da//Lb&#10;57/98jOCIRxO4HVAFgh4RTYKl6JhOUwxVgyzU1g9bUXa0s9LSEpfQMmoNGMnBdEbGawARL3jHnnj&#10;rAcYVODMmt0eSipsN4lJ8rXRJK84Wq0lmiTaWuhKOFU1haUuSAsy7MCnHm7KBfXIY8PZDuOU/Zqi&#10;2+QtqgqcKjbHqt1VzA3M+W4+AU2aORb72fLRrCFYGgxJ66FnPR9DqGawyNFTw2DJo1aiciizZMNL&#10;VPHXyoK8el1GOO7oG04FvUPTOT7HjUkJuCG40Ux3lDBAElk7NgVw0A8JxlB+CyilIxSop+HvioZm&#10;qiM7TDjwScZSmbymOzsz2MdJWoT2X1LG+UQ2LUMcUGmvYG6JIDAQBmEt+vanw/7f/vwv/wdFKrHf&#10;YITaYQAAAABJRU5ErkJgglBLAwQKAAAAAAAAACEApYaLyC+SAwAvkgMAFAAAAGRycy9tZWRpYS9p&#10;bWFnZTMucG5niVBORw0KGgoAAAANSUhEUgAAAZAAAANkCAIAAAAWQeu9AAAAAXNSR0IArs4c6QAA&#10;/8pJREFUeF7s/WmjLMlxHQjmnnmXt9erBVVYCC4gNV9m5g/1SKI0f2++9aeZllobJarVakndJAgQ&#10;IFggCrW89W6555xjx93CwmPJvO8VQIpUVNR9kRG+mpsdNzc3dx/+b//x3x72h+FwuMG12y3OFrc3&#10;t5vt5uHF2Xw+3+62o9Fov8N/g/V6+erVi/l8+urN7fX17cXl5XQxH0/Go+EI0RGMfwcD+5fXgM94&#10;MdCzX0xwvx+M9/GlnhVyvJ9Un4b7wfBwOOAF/x8e+CknuNPLtosFaf1gqVR5DfZInNXHhcfap46k&#10;rRjhG1IbpiI2K9udBr+oYv2xVFlSrB4S7z36sVwSnVqT6kqnaDXPwt4nQqWXh1r7xnLudjsUsig8&#10;GICMMTzgr6owZJOyvVKNjL5egFiSg5GhoFukQxU4NJJitdeo1pZIuqUu/eTt/6pMe1oqBuiiecwi&#10;UawuUwoQc+nKEW0xHI49MLk/X3i5YxombGq1HcUDpQIUqLHQoFu78BXP4sztfjeeTMbjEcURDbmf&#10;TSaUUwTBN8AD0qLUoxlGfMgcwiwcKzb7jbNigggrBgVzvx+Px6ni//P//P/Bb4RYrdeD8XA2m11f&#10;3yD388ViNBxstluEAwTtBvi1v75+e9hvb262KNflgwfT2QyANR6NQT2DLIBVEn4vhx6UsbMy8x6V&#10;WIM0hBejPQmq54wNmZMNhpTSgeRJ7O4tai/xGqUtONFiBIRL5UnvUiEjYEXOiBLCuqT8hHw1ji0Y&#10;9ERYSTVX4TOhItHKAgQxqMlzRsBYJqIL6YJiS3hqXQVLmCsRcYhBQ9UAMPV6xqp3Crlzf4wLfiND&#10;W2nEBIb53YCVW4WFtw7GU2uFgwypValyxcmEhSRnXrIku7q/Ws3L5u6Chsj2kszWZJoM052blVEQ&#10;30itKEajVBE3axiq7kThBVgpLsUL9OZ/aIHFbD6dTgVYCLler9Ub4e9+sAdEiHWhvozHcwMsAM1u&#10;tdq51oIg+wFRCVCBlAd7MB4iguooAMBrl7BpNB6NxtCR0GrIm4xxIPchL0LN/+9P/r8iJDASOeAB&#10;xdpstsIgJAQII7yNx5PR4PXLb169fLlZHa7eXp+fn+sTLiuDNKuahiXKquVUbhfCrvazKFUPoBSC&#10;uJa6TX/rxq8NTr13XxpRo5lvT42OFiOCq8NhBCylIDI69zd5t1V4wG7Ge4l0DiIqcL07iWopxLsq&#10;+LgALPvyblV2ruhsu0wOpu8qcabAiS3eVbbWRmySusjlaICuUkVqn0iuHsJ2gWMz9xjSCl+TKfGS&#10;/saQW+vMirjgNzLegciAC8/UqrZbQJXjlwqAChIrAFqGBnizISpZzwQVZQSAoQIEtEAa0Esg2dCf&#10;DNl24yF0qKRwDYczvEEqLAnYdzhxVh/+5z//UwkAcWe1le4H+ERmUgKlwB9G0KWGb1+//OrXv75d&#10;H169frNYLBC4AVhQ1oRRlT7lIhGhxzXDNs6YOtUc73Iwonu+0AZHQEfFOL2ZY2GKuF54r9q7IWBr&#10;rKOA5bF8GBVJ1FXHFIuj3QhYQfUI2lwhJ4V0jbP60ZS6+KYH06PMHyFmbUjIrrO/EXsa4r4MEMN3&#10;NbQzideolQJFmfvpdiIKN4XFkSKWqk2masPAGDhSDxpWxDIFE6gdthwAArAg9XjQkFDDQzwAB/AX&#10;dVSHClUGz1TBxglriCRkNoKf0hzaGNA4gSg5PMyzNEMTmyIc1DQDRyAX8xfPjA5rQN1wu9wMt0hs&#10;cHe3Wq3WsGZhlLpeAw5h29rijQpHI08Go9icoTGo3fttOprp+2bdsmc9pPcxcHgum0+ZWol555Dv&#10;1sr3i+VZNxnCPzlN7pX0u8WK7HViCnGYaF0W1BaYFaCFD/a7g+70M48OjFH4Ei/47gTLjrj6RAp4&#10;yCQMrSNZvcwhYsoeqzXT+LKnVCfGVVGLHIu48WvR5zVxqgCLZmlb82otRmtSzehd5S9q4WPDoh3F&#10;ZtIwgA6wdeMZaIILOIW/gCdloTBQsHab7X67A0KNDrDvHAa7LdAL3Aa2w0+oUriJAhRpdKdjINRo&#10;NB8N58PBbDiYmvqUjVZmK3AYpfYE09hkPAEejeaz1X57u1lvh4ft4IC/S8DUcLAkeA5G08lwMuZo&#10;NZe+jTtrgFXHI8JokP/+kBUytnGA4v6DuO4FBP0UQVKmxaNvZD/XdlPbV47WhdJsSiMGNLRjVwE9&#10;Sqc10r1qpMFsE+C6MKIoxlHAiuFb43bVogssmsDailkFrLhM9qBVM8zRWF2pNWvt7d5V36wxHO7s&#10;AlwIB4AsEmyhFX5S9dJoEbC1421dIrS3PbtKtieUJvwzxL+Dw2Q4mI+HCxiq8N2CwGK1q90ROP73&#10;//wnSEB4hlxNjTrIuuajttvb2/Fs+vDyHBOFX/76i7vl/uWr1x1DQjdmEVA0IdDaYM2XPX2RM4Hm&#10;ynLBWuYZhcSNpCrTjNrDw0Rbct1ackxAK4atYedRXUQFMMRtx9yjKRQl65EofdIUGUwFW9g80dex&#10;byuvJvHBUV4+sMdoSIU/BYM9whI4pclCTqdOwvaRPlCnqPg9C3Ny+75fQJUqNfoJBgrqHCcrqgU4&#10;On6x0eMkRm6pVIx696M5pJxpNRkdi8FezrhBA0AU8mxGLwJIIn6ut7dAg7dv3oBPzs/OX7260pCQ&#10;yLRbaYLF7E4jqDyaFmNPuF8Y7Gg6AnYs8BTtWbRqjQFeHM1BO0JojCxRPiIj3miGEkYrGf+V3Hqz&#10;xks4NwAlrXdjf3u3XFYKkvPukeZkB3nCnUh9NGQlMynfZuJWCV7x0/sx3X//saOqc7TXzQFKi+x/&#10;v2QoVCcX7HeDhnemQ4+6d2KarRUp4sb2FRKdfrUWA9FlRMcDcIDIsN5gbLhcLmWGh9PBzXIJZWs6&#10;mm5uV5iKm88xThxPp9C/gFfTMUaQ4ykn7qE6AZN2o8F+gSTh9aAZ7P1hd5jg3g6m+9F8uJuM9vPJ&#10;YD45LKaD+fQwmw4X891kPJjPYEsHhkHv3+72m9X6Dmb8EYEMxjJOPiIhvMRPKFkYHRIOrWOtNBQz&#10;zDuOxF7Oakj7h/723ghwNAxTqANWS5rUPE3n7Aesv5u98YlcG/rDMkZTJNg6wu/A7Kf0IclBpDGR&#10;xPY/vaC/9ZCniPRvoVCCwncozLeLoUdTK5Q5D1+gngk9m11Gq8mU5nBgguxZ8/nZYn4+mULhmizO&#10;L/AdgTVUhI1eNmsDCcw0ArWALLPDYL6Ddd5GgQeYsEaH4Qz3cDiFp9Z4MJ6OZ4v9aLLZwTYFmONL&#10;qFhU0hBjMp6N8GcECITmP8GNB40noWDhfvni9Ww2hYYFu4SGfK0yoyq5FmZs4SZ2RMIsZt8dAzef&#10;FbfOatGEX6ZfT6GKd38l8Vtm74y535rUN7TOakIw4XIdngvbIS2jUsobFsfOmpuj5ymgf2KwdyPx&#10;6U1Z58mU22+0bC7hPVV7hwK0VuQU6r2/cqcaydw+m86kc7158+b169dn+/FiNFvMzgaz2R29pc5G&#10;o7PdFjCyMJmVeR3eVdP9YQE9Cv6j8GHA+JD31AaK88kQJvLx/AC7++QcL6CKTeAXCgVpe4DHA77x&#10;Ge6gNuKjv7f5aCXEyS85G05MhPJmNn+NH6EXauZPHXW8MpS5unQKMe8V5shA775MUKvCu2LIqYPP&#10;U8OdSpAmF4qlTKHKt+ncPVenFlBZi5rtfGoJvRCM8K7kPT2zbztkoYnG5Hs+pWD92o2rYN9imSnI&#10;RnEb14QbM8L6aVPDKjpk28Rbsu8gkF6a4Nf5BoZLMJd1b7yh24xhFYVhffPy5deH9Qoq1tnibLyY&#10;D6FVjTDrt5hNLgbw3oRvKDBrOD2MoBhhPhFqFBSsLZQihEIi9PejM8Rkf4DBfrxfHw64N4cBBojj&#10;2Wa1o72eUDXabzDnN6bLPLPPDlRpiEdfcSDbBMPQJ0+fTqZTeIpK2aNzg9bL0D5WuLbXGjL2gd4w&#10;rZhShCw6T+/MzZ3V71qoOm42E6jEpZaX9ApUtu4+1l/aOkjXNBO0jN8IFt3NSi2m4aysgsUU8NxF&#10;Q/V4gTIpYM405YZ2fVeRkAJrF9q5+ypLHCqQJhf0Jl/vVp4Tu6JvJZeUV2ywotA9n0SwltFGS72P&#10;DtnuQSt6CHDMlf4aNsmFhQwqXxaDLQyT7K4wKwgtUAoppLCR5nmsZC3JhG0KxULeHDbfvHyxfPN2&#10;cTgAIwbT3Xgxnl5Od5PD7MEDuHCOJtPDZLQZcpA3PQN2wT8L9nXi1GEACxRM75PRbjzaDic7xMZ8&#10;IcFVPp7TGVwYgI8cVlIdMz2JJiTYfWDJsukFYBBvIBhmh87O5ufni0ePHj18+BB+F5WItNHSjEfQ&#10;1FKaSrlxJ4jv+IroICvT6b6PpNCIeI92/7sc9B1sIqpOzeh+zKD4PgrV32Xq/YMqW2SVgm2ifeqd&#10;ERMRvTPeDs/Wh/E3r19vlreL4eFihtEfluQsD2fr9WY/gXv5FCrXdgytarbcDpbE8/10PDgbbueD&#10;7Rg2dhioBuvVdLA/m8I4dZgtDrP5YQo7+3Q7XwzmiwPu8WQzmWyJZWYeolUMaMkFj1uAF8aActKn&#10;uwTGrQA2LQGjCd1qXDS/9DKG5NJCJqi/Uj+UTn5W9NhJMZg5hTJH66Dcs7RSQuupqWBydq/uymeg&#10;9rIqbTGMavbbhW5mROgdU9UJUaTv634LhSgpLvXMjkqUVh14mXuUjpZPZgVOGlmjRq6peRk8SJFU&#10;U60TiXqo1I+zzaxLbcay7M+ii3Qn6mVNZk7jDNeCTzbb9TRiQTplUTDYvZjtlLy6EvTCiLDuNaqH&#10;Zit7I6otTNjphIXnqal168Hwdo1ZOuhLsJ6PZoPdgh7rq+l+Mz3sZof9lNoYhoPT2Q5YNB0DjgaT&#10;KbSvEUzth/P5aIoVLpP9cAE9CdZ95AAtEG4UK8wK4qYiBSULL4xqtOpbAdJ6F3azUBrNAV9/WXMp&#10;un2CJezwUIXq3LTttoTPsBU/1SIGtb8rweL9USjoDKC26Re5d0/9txUzNpk3z1HaZca9H2T/tur0&#10;LnNwv7WynZ6Rw9bpUX4TId+Hyae7NTzNV4fDm7vNm1usnBiNt8PZZrhY7aeH5WSHezs/QFuazvcP&#10;5vvFdDtZQPnBEsHhYTY6zKFSQcWiH8N4Px1ux+bVTF8trsSAPwRGesA6/J1OYAXDtx2WIUIvqlzg&#10;uXHEng6n+ooboEUlEHlwdwbTOGC8p5Uj+RNm/TD1tM2erZB5/6keoNkP6I0NLvNo27bBCWhVbboS&#10;m7CtS+GAV7eZwNoht7UvUmBXbZRRoYU1f7ayFHx+0ZhuVfAwRb7JwiA7A41H1Z3No6kMsTBFjpgW&#10;8Tv0IMkpsUmBXsf0mvnJNZ3YoK4plHWxQP0C1gxgdpTqFgPoTfzgtrNa6HpksU4RwNR3SAAta6b9&#10;V2Gc1ZqbfdSCRa8F2afrt5dNsfTTSRcJUrSF/Szq30K/mFQUpULKQrukZW3VViOBk5Os0ZtpBrs1&#10;p9+syE09S7gmjhLUUhHiM1wKdpvV8gY7T62m29Hj3fjZcvB0vHky3D3e7R7s1ovJ9gxqGGLvpoPN&#10;4rBdbLaL3WZ+2MxH6+log5k9G3hBu1rDSWEy3GK14WEHDwcu6gEGGSRxfKFljNytxi4upKZhn3xm&#10;D1DPbCsc806ld9aRSwxaGfIsHldOZltK9amb1h6mllTDu6pKQJ8yidP7OEuVP3UqiN66xyr4jt+l&#10;RZ8QuTZx0ajyCQk0xmidNqxMP/FfkfFJOf13GOj9lZquPi92Qq3w9LdLrWaR8Cb2VbYK64R1WLka&#10;9YVc2ExmBSS5uv56d7gbLPaDy8HqYry6nGwuJ9uHs+3D6frRbHM525yN14sRfKhs9o++nVi8A6d4&#10;bSqC+2wwnsGtYbO/wDBxN5jvh/P9aHEYzbnLFZ3gsXKHVnb6x2MFIffhMs9+2zwPQ0xuW2PQlfCV&#10;DyxyXGKWm1CoUeN8zevFKdcghMneX9cjbDGuARDguN7b2kua0dzXlA+eY9akklYSQiYly6YXjnf7&#10;/YzVirPxZWv0o1yeY3UCVqtqeLQ6qf+0id2yDAaifvfUuui6T6RPU9FujXivxE+X+VblTnm5pCm1&#10;k5smZd6a8lHqHS156D7aw55CqEjzXM2acteaiMw+yYSc92xospYIFffPEClEUjzApX0CQ/p4N8KE&#10;Hzyuzseb6X493S9Hm9V4tx7vV3COgn/CYUv/dBvGUZXD3gywy8MrazAyHQ9LeIaL8WSOYSCe9/DJ&#10;GuATHBqw8hm58a98RPVTN6BP7/GXGleW82TPSiStFBajFG3t7rQpb0+zxPNudRzt+cR0cmFSkdJu&#10;DZU/qnzStItDvOVcm3d3SK5rVrYWDatQfY8y1tEAiVb1wVBqbMssFqMhLbXaud+dCn8iBBQl9Dqr&#10;hfzm+zghUp/C6K6mcW0dPlPJOobb/RTzuO9Wu6PNEQM0y+nt4sFc1+4CptiU9wW7HnyUDo7mOVoj&#10;2Siawe5VmGbtJOL9cKzevjUjvMRHFAz75EFLujyM4T/6YDh4OBxcHvaXg8P5YHR5GD4cjJ8Op2ej&#10;CfxEz4bjBUAK7uvmRgprE/Sj5OlJBSqvbRTnA90kWvAIhZe9Pkc1z8HYNlSywTWj2LP8yupLdQt7&#10;RVHzJjsWnBp/qjEsT2UoSopc1eWEs+0FpNKmywvfeEgLhvKEZ0uylrdnK387ud8l/5b6eqOqPMlB&#10;L1mb6jmLiNKf7jnSywm1dJU9zJ3JpaaSDl1NIMTCiWT+RsUz044BfJrhZSIt2dUaqdZARXvFnzF3&#10;uSdLEe8S1ta4iUnqZLamS8Wo5XIUBuoBCrbxZAsObLKZQtYSy9PfXuBYSKO22JtMjD/NkhaULNqL&#10;2QWzWiE4xspRlFLjynpnFilbNEP9gEXIy+RamkL1irbUzB1ch2e+m9wsEK7qmO6jfyhmDM21ag63&#10;UQzudocFVCfcgI/1BhoTZxhXG9jZubBGHunII/mNoSB8dvHDQ1rTyA3duaU7pwIT2dIGWCyfsTK9&#10;HwBwNn6g+6gNxJiwrrKFjORRAIo2ONohJzu30cDvAvIcrYS+Jlpq/Gof8SJfMkQaUWbkCCFqAGrO&#10;dsIp4aDtHWUPeY1kAXkM6FBltRcKJDOBoVUlk2GWrsn0rW8S1DVNVFk+W0XSRtEc7VOTt8WgXe0S&#10;M+XSLPM1IRmMkUyZlfZXF8bcmTkW9yNDIXsS1yywJF9P9CJuS1JZbltlPr5s9o796knMqx8HYzr0&#10;SNbubwWCZUTLyUodSCpuDz8UGI2fSSiCbmt8aBNl6ngyIIo58VM2l3QDKDi/M4JZ2/Zwr1BMeRVa&#10;hd74X+KD/QCz0B3BbPWs7giWJrgjpE1FOZ4zpAMxsHLwbreGHX06B5TRTxQu7/JB5SpoS08UAAhI&#10;fIQweEC4PTY/PjufY021mau4VQ3LoNMfkDhhStYrIGjaDUsptjFWMatl++AYZbTbROER6pN3TR9R&#10;7m2PxdzlouhOb1K5aSgdKMvw43DjTNZmVAx1Ahnb+mTL8srzdCyq+YNwrbgVzO1lJ8NNZ2b1FNKE&#10;phMnPFRt6fTvaIgqL9dMycAMDTKhb4uTb+UsV1KomQbbrD+LLvhrR88cuo55FYaente98o1y3iyY&#10;y0MTAT1wF2Adpf+94ftEfiqGGvVs5PZYOT8GLQU7xQCh6CbOPQ8O2NKAt+1ejNMeNtx11Ji+WJqT&#10;00/KgYZo9Ut6n1QNqwR/KlikHvaGgXqE3Wm0MbwCI5iiI7BGuwIsIaOThLsemSeoOWHaqh6wNZ7p&#10;5c4jcTDHifhjJWS4bN2AXTbeTv1tAF1Ril2mOZGmqWMjb/VJAdycIuJmxTboHr5kJuG8rFHq6hm+&#10;srpQF+B2Fiw8xsKmU6jaimqNR2c3K1Vdl8p0j6ySU87ll86cb9Aj28hKYctD0poLmzdGK/uKejli&#10;2udT3nmZaE6fqp8opCsxSG51tbS3l+jAKNaHYSEDN8ZCLTRVY3flCsF91IBopKC40geMRtIWfIm5&#10;OwWaDxFnI7WTmmB5FQKrYqsMjjtxAFuMjzRQ4OAqjxia0FYIWyyVl7kohujZHIt5xT28yunFVpld&#10;bguaKFZ82YqAMfGiDJkmNcUHggwFAxJtO31ynGfrgLm3lPWHqe+layYwK9/rLbaWGqx52A30rcRp&#10;BZupgbzA+qkd+xwWuIaP2ABZIxiZjycv3+3PpUDviSTCE6OweNWBzGGL6VCJAkLB4oWBp6yxGQjs&#10;AAwT/qyla1t4+WS1Cl7daJtwp7IFpYF2xKP4HNCn8lNvvmwNlkZaqg68YfNhRJI4x1h1C0WmtaoE&#10;5rZgGRO7VzEW6EdCe/NoPZS/6aYby+AtV/UH1R7TKZcOslevm2LGUYA1Wd4IkrMrJ9zkSds4knui&#10;NfP1jJRskW/zZ4SY1q+OR611jFVozatZjCb2xYituShA3jKz5d+YQvOz59iVeCveFZTsyb345PDN&#10;FAK+WMORYHT8A0IZYFkXTsDCPqC2g7E9YFepcG83OCiLpmA7PkeuSDXl6Cj7iY3ZlMluWpMOMRK+&#10;+hahWjzj/YeDWmtGCDb+Z//sH6sr8DjijAL2zHpFt6y729vl3d3NcjWenUEBm9EBggKpgmbYyLYk&#10;q2zKmzYU2lYJfyJv/qvxmaOITCHJJpULnpQFe58iCrj8yvkgR51OpouHa4QhdyF7si7otlypZFbm&#10;34xXNcCzz9VFf9pYeNoFbTG1pWNLRdPNw/j0o15yVoRxZOLCd3VEoqo+Ni+9b7Zr6pryB7Ysetr9&#10;aLPHVtd7rJ9AHj7mzOtgMUBgl8uRQvKzHGGPbLPUYboZs80848RYMK0zFZlsBG5jy2YztHGcOM0v&#10;IRT+siJGausua0q1BEbBCIvGUfV56ppExfQV0d+IMurGnXoFP3jgVsK20lyyI9VAWehnarjAo0o8&#10;6qoqntEh5Rzz1Svbz7q6tPJE7GEz73kRmwmUuZyirYcbujFhrAcXJ95rHM5wGOg2g0DySzY9yiZj&#10;kocrkGo7wyYJ2EUmGVnExHYclzMVJTBdLCHcx3d7nBN4tjjH0X/Yve/sbIHGJGLSeIIKJsMxqGLH&#10;edG1c73GZqTccZQ7+dU7vEhnUdIFGcTlT9fyjBAw8XOJENzAREq7eaW2aePFgmVZDd/bueiBNaSI&#10;Nwmd0CtnV7xJhfSvbQ8sAgrM3abNCKgCewOHigQ+buRbFcCYpB7Lf8YHlS2VUDLZUc4jhMuM7gRv&#10;z07M62gVZUwpWAFS9SkPOmtifwAHb7aYk9nhXq63vDe6N6vt1m/8vIN1Yb3FISQIaVOvLcjolanJ&#10;Zyu45pdJhqM8151pVZcuMjneFXXvzbP6eIT69hmhpRR3XVELdj1aIOVdY0/5iyhFyV0T76+R1BDv&#10;z1qzE75LodO/0s5YR6z3sBs7u0zHw3hreZ7crN75EmpHDpQkShhVBp4gkexcdFHQIMTZI2bt3E5O&#10;NqM71yjAqmPGHzywQniz3iy3OxjHlvIjVRIEW1MTmlyVecj6aRsgCz3gr2/mPECo2fjgMmaDaL3U&#10;XwVmeFsHlNZAaA+JvMNPcpfX7he+oiLM96VM2VUotawLkErMNIOIerP6rhKWLPNNs3zumJrx2nog&#10;ediaP0e4bXZCcxSWCFdp5mefllGXcOQKcl063+ZOpUWeXXpTG2U4cI6hKYpTfoPNGgr/aLUfYIsh&#10;/uUD1C7cw9Ue70d32wFuLLTnz91gtd7DorHZYpbBlPwAghFZXLqaBYiCVwBcMf4txKPJYJJSHdai&#10;y8W7+SCZKS7vqwtZilnHurSiRlHHOBCJulUuf03ylaCCedmEjHpTGBAURofTuGHBf3p1Iq30jO5f&#10;cpdumzipsrZzhrGfAZDJdu436y+0Hvy0bJwgKbWOLqSra/Eu05nE08GDyo8shFAuEg5zeKMAsZk8&#10;cM1HFGU2H9HxarlZr7a32Kj5Dtu7Q0v0Oui4Ch4/XXBYEpvscQoTyXYDZYe3Dg0DAfHG3VOREe64&#10;r6n/1Eu/NfyWtTu+t1LZS3mT5qzpz2FvPKI/Kx39TQ6uIZYnGI3r2bJeEcp2dY135WGL2vnhH+n8&#10;j2CnP9pl5QZOJUz1qqVQkb2AjILJIjqgg4GGhb5ijaPbNocVNviAbXU3xA1Uop2VmtQeN5oa92rL&#10;59XmYOGh6u+wU21X4Qu06qljV8gmLggc5WrjB3aq+y1gTnEjiERQiFAeQx5tiFOgSuWRyDXLkIqU&#10;c/LcmylLmFWvoiKxsgWcNavj5gEkSKNE9tPWBip1umEZsObK3WlFC0+tldvsDA2KVWTvIqb0O4Tz&#10;gT9CAj3c4uSkQNmi+dLxzqkRKVNDU1ZVp62GwZQyyAcgpk1jdHQ0miuPFSQ+tU4YrAZrF641DjrE&#10;PCZZj2du8NgN+ohUF2OGy8yFFkIKVBgdOh5bZbLDlcVNJdCznKXysFNpey7SotI4OCg9liBrbmlX&#10;toYU0cqoBZW1wofci4rIJUsvq9J4dawG+ZZxJnlxhUKld06E2if7ocbS3+KyiqTNyaBkEomATdSb&#10;MDak6mR3/Rk4lW9AGzb5X7K/ocpKpdQyVHZdVxwQNwb/tVp6CvVmJRBQ9+YxUZzZ8sZFsJr1L47X&#10;a8SUkVDGwnT1l7lZF4lNvBRGb/qSDQN6C2nNGiwPyUIaTEIukE1caBg7k0EzFyORQJyWPD6t94Y/&#10;FE4+zps9EQsh2L5dMUHJiEn+kGHVfmlsIGbzSgqOI/qLDE6QZINOZug0HhQGZZu1HpSMji5Ppres&#10;WJXGzUJNc0Qb/5N/+j+5MqZAgkZpbji9B5daSiCNUeL1zfXyboWtHibcFQK6Ja9sWk59DlIAVGHL&#10;ZxjpbZMCQ5FUUbozSJZTrXJPlVjTMCMVMSELSyDLd9WolX8RE3JO4j7ODCnbJ700FCnFze0hSBIL&#10;xmQlFWyPbAVjMOIzm9EwtIYOBU4owdSWgb9JW9NTqt5YswfpsjGs1dGne/QlecMYZ/pMc+TsVlFU&#10;X2mqpY1mcQTmZni13K53nO3mVLedkKr5I9tEgj8R3ixW9pVjbJjeeeTSue36KLW6ad5ISx68Lmku&#10;WFzTdqfS16hRq5H9EDNwFsmM+qlDtvwdjEQxs6JHYjJTlTMBXC50m+zFnO/9HDWdlLi5iWpiBeXm&#10;XAoZLJTG3JFxC08zP4Q+wKrbRumyqyilQfHIpiAZRMwOctYqYVPXZUpBLDF5xsz0moxku2diNIET&#10;akpl0HzEE/NnxpUII7HteoPDU8+w2+d8hv0+ccyXxArdO0e6I5wLzS1GLbpRhj5Pmv1IP6MYuoy4&#10;4unj6PE/++cELDMM8a9t24CDp3ESBqz9s+kUqw7h3cRPQDDA4nJ1d3NzA8DC5qUALO4Ob3b6DFgk&#10;g8w9m80aW9TjxnSA3GL8ttMPbQsHVsFMV/ZVViSfUzCVzWxD5pJf2I+SyQkjSxjC8h40lqbImaDT&#10;MsB4PmWh2cDUMjmW+crmzkqNxnx1ehqNXypS9JKvrF3R+ibncJvRojHOptlS1agqJvuFi0WFNTz+&#10;qOotOwRdwZuI0SZmxgrWwYN8BGYM/a7vcEau0dQUVwzT7TslXiBDn/bkzm96gbEweiW4Fc94ipIl&#10;GjhdGZeAdarUBxEtO3BKi7oTDGbEyn41kxd/twJ3Clwf5rSGr/WFjTw88SKuy7AKgKvYk1oBih5R&#10;IU3LqHih9qQOJxTbu0kFyykkZkilskhscUgXFxSzs7ZGzL00OUKgEV2Fs17FZAl4HEaB7hxX5m7C&#10;0nUie5dUARaU4c3mbEGoImrZcfYqJAtjLlreQs1uw3Su5HglbBLRKEjaiS9rMHBr+Cf4jaGaGadg&#10;OODIbbVczRdnLKEZDbIlGkrmFBrWjTSsGXYG5DZadClPShYYP0FmGtFlZxDavekZxTGhHcUoNY5C&#10;YcM/QyxYWeg5wvd5Kjc1gCOx6Ja6L9MFtAaB8IDRg02eWv/FiVJX3zSqMKpZZ6J8zXPItle1Dtm2&#10;rTAmob88wxiw4aIBLk15mgSbn5c1lSl2af2iYUBaccgpBmMUzuwqEeGBy6Fzp7dNHg76sCsBf5Ws&#10;jg/I42DnhuYDs0uFJ/uiCKANprqXaw73JqOJpULFRCBpvgRZScnDLvX+uM9mo8sFdr2lXVZeIM6K&#10;iSnzcLu9JOFtHQeMQnWgieKNZxpfqdhVjgIS4zTEzsl5DjF9vUziHYYwLvBdCBVHoDFlhfevUSCV&#10;ZkqwNpwSWKQrFsm6k3hVvguudzsPFxWUMEfSqa7KSb0a9Y4tNCw1a/IEyg42chfP3SK9XvSTKMZd&#10;p8wkn72VvF5pRKe6Sl0SNaikY5Z5uYSGheO1Hjy4BGyZ0NUcMmQWUfOpoaOEyhjll5BSBPfwfPUf&#10;/vRfKQlcsn5BCQelkKUmIGUnE/fgE3wdPv/lX796+ebs/OF0MZnMsR0EB4/CRXW2wkVcOGoRA0OZ&#10;Tm1JHq80R2BY6FMkau90YfxtP5kjDk7EMWjTqc+keDshKeWis3zEFIkEUEEzUQy5U7WRjo8dkjwI&#10;orLJ09Gd1LTjY/HgqyxFB2XklsJiAYPsESKmhFvpM7sh1FXSs5iTNrlKrcu4dRaveTlZx+gCoIwK&#10;wUuaNotB3Ykbqw122Lr2dj16dbu/vjVDRyaUWD+m4EJlWWH+ePD0cvrkAucw7alhU4NgaVUGRGQ3&#10;YEM2Zz59EliIGnouMpJipqz9k2jliaeHmipW+bs7HYqsI32Uvqw1Xk3PNIb0YjtJHe+8Ch4en9za&#10;G2vBZ1trWeUVtCglmP8aXuTLJ+IVIFuDK0oWhYl1EfWsQ7T87QyHJWa9MI7hBFHqv0Nlq0axDCrs&#10;O2AflwPOx9qdzXEYKrZ7oR6TyBX8SKWhS/pMFxms7pa3V9dPHj8GZj179ujy8lKe29KPkngSDMlv&#10;PHvVBERklJRFeooIrJRRDALI46NNdob/6f/4E/z2RAUirIbteiBa+AASKIbTE7/44tcvX75anJ9N&#10;ub08di1NEmiMnwxA6hyomuQrwq3wUZmqWDZIrPoNVcBOQJsu5guqmHYuNvzxvcltuEZM1HSS2kPQ&#10;w80I1Yp2SeaTJGfx8J8VbmYlODUtNal0LDac4uqmpaS1ijUjcSXMoptfyh3ueCCG6oU2i8IMqolO&#10;iuv42yoqTiiVU3VELV0TYdVwvFIGLC6/GGC56f7t7eHN9W6dzXAslelZzhnbA92OlSwPrxweoNk/&#10;fTC9PNvTZAnEZRObA0pWHR2wUiE47k1kj9DjWbjYFF+dzQq6eXhnURf7KMMscB3X7HSpdCWRy0nH&#10;BnIKZzIaKTNVPYUiqQgoRY0QPc7KezVjmplWSSyLVo5flbj4IdZXPGB7N/FSzTgDZnYqurOjl8Is&#10;75aWK1rjaaCwc3TgNUr7Q5WaEFaJY0N2WC7Rq1+e4egHeDng/EHmT5OR7Ca6KLtpEGO7JuzXMBVd&#10;33zw7NnZ+dmHHz0DUAhVJJipeBrjmwJkw50ElPrqZHeBUkT81XGtIuzwP//X/2A2pmpUnLbqs2ER&#10;65fcRrgyCJIGjakVsMRw1DWlftqYyozttjGYXZEVnP8SSFv1hMqCCbmWoUEePuB/F+fnZjCregPO&#10;IW22MKjh0t44Yg5gATVWtSTxGz5yiSIqgAjkzWw+PThWe4alkxq1Jy6xoStSpp64vLMxYrpsYy9e&#10;Xi9/joDleUmlkrwLsIS/zo7qrxzHxaNKU8FADW8LhzMR1uoIXuVgXJUCBWx/aztbxJw8NoPDcrt/&#10;c3d4e41j36rJZgKW0UNwvMNZcQI/UomT32eT4eOLyeXiAGsmyGPbiVWAhXzJTGa0SxBmyyFULzFZ&#10;IFrN4FLwqxpL/blOk/MATuRIH5Eo8lUELMa1YniLqzze6JG23muKJ5WsI7KXP+bFXcbrCOLB3GFK&#10;ra/mKzi/AMciQJGjlBS/9FX0EWBJZ7fuybaxM5slt/7kPCtMvHxjKwjNng7AStYocXRqogxYdG/A&#10;aRGPHowpcBQIEqMLsCS8a3hsLrE78u1HH354fn72/KNnWnAjiRYlhVDeJcfmU00IgcFmh5DCfbWI&#10;yMhw/+n/+LcRBekmbj086Z6ZhoTJnATp/dXffCkNa4IB63wmDUttA0VBmab6uwmn3mbKO7aiNCyh&#10;m1+UUuyXenb24MEDSLgsGp44Aq9Xq+vr65cvX+Kv2jUNuAQQakgz3Oqr00ukUb1AXMyEXlxcYJZB&#10;FdFXNLjQ6urq6vrmBq7fimKsz5NvnYgqkiiOTiUzE//NsEmQWswuVCT0P9KwJNJEZ1jw6vqzS6Oz&#10;r0K62IiA1Uszw+ErEsdlw3ROh8CrDrC2GQyXu93b28GbGwAWYA5x06yzUCRVOSXP6qAxQYvFaPjk&#10;coz+FhiiIaG5siQvapQZZOHKtFwwDjA0mRiYx2UsiqI3gaikhkjIHlZTKZjzhh5U9x7AMsSt6uV5&#10;yd3UWrCyi4kPJRgnApY0LC+bUlCaDljiPe+WHHEcgCImBv5JjORfPaILuSpuBGYrg5dUL7SQWdzp&#10;gXgHbxU41sFFGJu52ApnaVhc/JysCjRXsDVpnWRvhzSxcAeEgIb19NHswSXSZL8lo26srGtYSdsw&#10;DWt1e0cN6+zsk08/RHmkQ+iS6KGE+qsGdQQQq+ANoohokZ5e2RTr3//HfyU2kvA4iKi/EkmMfZP8&#10;g0H/5m9+5UNCB6zEAclckLKU3QqfCt6KUuefVDH99HqCYmoSmp/q3SaEBu5d0PgIKNfXEvhUebOi&#10;49LQlyZ9U9nEK4XYIH2g1dOnTy8uLzBUc0nD0BwGu7dv37569erFqwITaVNz1lSxVX5r43QpjJgJ&#10;fy/OLnG8I5CXgJI5W5Vdb1kRZOcYVJSzSUYnV45idvTRCOfdojoYSFPTtHVWgP31fnC73b65PVzd&#10;7LHeyoVN5zA4i3AHtqy5GB4Pz8ajx+eji/P9bKqzfrmdkc3w7lFaXTtMaQfCajOiQpfxHCPxnfEQ&#10;WE0s2VNb+6UKejfmAuzsmvDIGjaxU1z5ljUd52HvRbwwSh9x8VeqvbKrEszwlOTWAMvbSA8qsLzw&#10;1e5eBQUWnyhlldOrIP5xGdanKDWuoTinIQBMJrjQ3eIv+9oMWGiNu/XIvL6RHdAKHsLIkUMfOkXj&#10;wNI0A8gpTci9KoUL9kioU/Px8PHD6cUZwANQBpaWd1bqOawa+J/qUgQsaFjPP/jg4uL8o0+eozDS&#10;rfxykWdMgyeEcQVC7C1tSTQR/ziFE9kR90/+9H9VWpJtl3kMMVLjWRuojWWP//yvf/ni5cvF5fl8&#10;DkrRHm5DN9N+k8tJNVZK5YsGxswmKo23mT1RhSKe546UsxFBttV7KyJnFaGOYqSufj7PgFoy6Uqp&#10;GZiIuCk7m9zTQBjpw0j26PHj84t0tLWoA9cSuLsCsF68+ObXX1KplBpo1KQi5j0bUpdh3hixGrsR&#10;aif8jwSaTJ4+fvad73wHXRAARZUSQyPB1WYFnzXkhWfNkAqPVDxVWT2KKuZ8r2de5uSFMMDEDz74&#10;4PzBJQa51HawI/aevuxvl5u3NLrjDPBAITs7RsJm/LqzoSW5k+I9HMzGg0dno4dnOIAXbIA3aUsa&#10;FBLWTBQYxQauizvJZHb4rtdOmJ5bozJFe44qs7ROUAayJ9gqNCCUWP2NLCNOH7GVxrPuXUGS5pci&#10;oMlnUuI0gSN+jlKE8sscoaZ0+jtqiEhsAf5fDWGcgVVmlR/VkdSolWOZ3X0/djmxJLH1XUDEuqJA&#10;YPUBjjd+8uQpBmLsa8khpk/tD1fXw7dXd1vsnY7VcLBl4WAs80/inutzrN2zIUgqHt04xVqcPMSE&#10;23h0eT6ZTwfopKyBWF2yRZZXDZxEJXMFP8DoDhvWh8+fw9z+0ScfoMoqpP919BGfOCc7cfzBuR3B&#10;nPhqRGK6NCy1q3BRMTUKlTzgLx0Y7AK9vvj8V9+8fjW7PAd7zU2BUP2VqFgw8ahceXRR60xA5s2T&#10;HuBUFi6NsV1QneHiS6ZrepPDvDdtlaMlQrawbL1rUjqsfB45i8NSK+Z1TLLlw0AGmfzmm5fQgBBR&#10;fCOaiOmViPYkw9f1eilGJNE4SVCNQZ49e/6DH/wAGhAk0+MiU4RfbZZQEiH/1kkkCBKXi5hqIK+a&#10;PqmDyhWnjCIMhs/Pnj3DEBeaygHbmWGmB4C12b++2X79ar1cY8Kbjg6CJfMCqQBLfS9nwmkAQ5vv&#10;AHoPJoMPH1zMzoZTmBCJSDiEDssStyDIr3/96y+++OL6zWsJocknDsakiiFZVScnPV/tqIo4I4oO&#10;oD94CSV/8uSJMCuiuciB9KHNCbaEj2YrTVDu7JOYlv9Us0bIUeWBemtT76mtnXpiJDQiLACaxsnd&#10;jw+SOeL2Koj+zqLeLsgFWaAKkFvHLBdFlRyJi1vU/zlTOQO7kLv0efEQEURw1EZ2n332GXpBdIFG&#10;cxzXYGeabvcv3x5ev75brTlApEkXRsjpaDoHng5nE+ta7LLBIIf/IgWULVANLixz9rPgXtZRHEi/&#10;Z+8vzSlIssAaYbHX7R00LALWg8uPPiZgRROHRAb09weXEdVa5VErSyLEAM75yEuIBMD6lx5HSppi&#10;QuiSo4I5HEFLkJaLOJ///Jdfv3wZAIuWfydBIoLV31A5V9PkwhnLOqv0qQZjnJ8UxiWkE6MoYn4w&#10;frRVO2DgrKWl5MRMzk8EpjDaVaECBHDU5NKlwit/gaEtLuJwTcqZeEjyplzUD6jljOIwFpGGLEAq&#10;MHME6R5cQh6f4EEC4/08Y3FzDl7WKaUEvZChtAm2VDsVA39JfHUIwyESh8zAqs8N+3kK7wgUulsP&#10;X7zd/eJvrpfbCT3PspuZRodOWCCUtaNpPVCmxoPZfHA52X3n6cWjByNx8AjnxWXAwmAZgPXy66+g&#10;bVX9gak6qqBS9ubDT9dzHfRFEOC4y14a4GSAUxS0AXLBX+lBbFbjEVHbq6BGge6NQiTKhGluqJ+P&#10;Hz8WJnq3SnKYjqzOCRYGAYp0GTU6EZyr88gqXlNF1F+EETojcXQYz58/BzK6yUylQjCgoaaJVBGP&#10;HplKcivVQSkLGmKRNHAGO33yySf4i7yM3lMHrNerw9UbLG/HqI5gA2Ubp9kQBPDiYP4BpoeCcGzo&#10;oPLwlFK0O3taDjEdsOQaJDGUF6MDFoacdze367slAAvDlI8/ec4myJNIqpqwRRmpXk5YZxLQRDyD&#10;rxpQ65OaOPXxf/KnACx+oiJiXSsaCExryQVm2yd7NpL41ee/+vKbbwBY9MS3obq4U5CNdqlYIS+q&#10;qOBHNc7KlqAhoZFq4EBVBQsqgAIooPOL/zS2sC85GYF0xj7UsZ48Q4oQQmdjx9RzatUjANFGnXRq&#10;VeLebLm8LItrXuakyZKpJhp7cIYVhvoZhzzSOMTcXgkaQ8mUascWtwbPS1CYq1mpokbRpN7SemUn&#10;eNOGOhwDsK6X+7/5ZvvjX2BciHMALI9E95Ig9tpIgb2zMZAdHx6d73746YOPH49hFsPL4WBD33kM&#10;NLALzd0dtMLbq7eQw8SgB7xfu6SpqJF9pV84OiMkSguEBZR897vf/fTTTzn7IYtMBixEh/S+fo1V&#10;E29k6VNe7sGqxtNfBeaGaFnDEqmJOOOxQ4kZ+KohKlJDkQBV0BmRi7KQQqRgIIXsAKqL/gpx8CCW&#10;VkYo//e+972PP/5YIKJWVkOLYl9++eWLFy9cW/QUECDpMlmzUHQnheoo9VMoj7yksMs6YTOAtEjB&#10;6RGTwrdokz16LPrMaPcD88HlWrog2GmNXyqkIQHCIA/0T7ZGutKwVIvUoDavLWpzRf3dEkZ32LCg&#10;Wn78HQKW+oBCXpyN8SBNyvlZ+iZekjnr7niR+dOQUMVVgfSgmHrDZ+IuyYQ8MCT88kUErMr/U9k7&#10;YMkBSkipcVnrVaztiCEV1xOpFTIZeVKBRcdmRUiyPMYswijZ4vJEHINMuaXaJ6hqBSzvMUxBzC68&#10;nKXLeEhuTnYNf6W2Yamw6CoPNvEjltMpEEnnZQgvE2Cpj6LxH+7O3JgNuzLsble7X36z/z9/fnWz&#10;mpu3SVouYPCdtANr68rXhiYPmq1Gjy/WP/qdh999QsDCYGE44JDQ5psosdw0zSAold8c9p0aXhGv&#10;nasJMjuqCSBvYHSgCSwyzSGhpAJDZgCKQwmbSatt7fKuW1gZAcvHpMgFEo4skk+fNYM4XEoNFB/g&#10;L/5W1cnOJZJcCZhUBoFmgs4sMkgQCAL1Cvirgb+aQ7kgCwDW119/Dc1UwzpRQCwnSMVfBynBkL9P&#10;nWo26UpLiPYyAyzuEYONz2Bbgu/gFto6pYtOWGRGI9V4oIG/JIvODs5F6VwZ+AZNsE8WT4OvsAM+&#10;XT5jyz2hEscWgPXw4QMY3VVZb3SnQORbUZLFMnO7g4YzvJMFb5QUKfCn//FfuxCiHxH5VB+FEM+J&#10;9FJEf/HTn37x9YvZ+YOz89mcs91pyswl3+tfuMZEpIwwhMpHaYyfagjFGY4K9qyRE7fxsbYkopZe&#10;65rhGKJZcjGTCizs98u4tpp89UrpgUdq54tTwuEKemhSBzxkTN+rnFI2w2ckXYQzMboxnpEj/+R6&#10;yAxYcMa5WR++eLP6s8+vX1yJZKZF2upMnf6deBGbU+ZeyvoaqDrT54/Wf/CD+SeX4xlnD2yikLSu&#10;tAyuAckTaiKal1Yljy8l5OI/1VRyKDSRw0dUKxBAoCCkcznnMIEaQ9VBps0Hcvlj+soFl6ZoY0O4&#10;2CBBaX+VBhc6JzOWsbQKb+tY8yxe/qSKaEgurceVI9VUAz0NbJ0mjtpK3LVF/Ywah9rIYUtfpa3r&#10;JfR5Q1V2JzBe0RIHvyDZ+jJuItiER0xUJsWaqGiRCUYGA5gsqV87bwxsNklXMSTELDE0rOXt7UfP&#10;P4Qh8pNPPxZa2UUly5mKEmyX4MU/gQiqAiJU6o6FVDAvBpfm2G8rpwGMWa+kXas/SRoTSINuENdP&#10;/+zPfvaLz6fnD84vYCyJgCXDZEWBOmBxtGi+QnnMRfOe/NIqjI9FrJFS9QwBM2CZMcuwrDniS/Rt&#10;m6PUJ+9jY8ld5CxBliiLYSJxGlHlDsfLrMYMxa6UF1FcrEXdvLGhWB5yuik3JWPbFdauCAfVhzpg&#10;8exvmNBt12Mo5tgi5uVy8Fdfrb58aSYsu2xOD01WacR2NJy5RDMP9NZY3j757IPRZx8OnsxqgGWr&#10;LDI1IBZ5UGz8U+t+AjHTe6Fbgsgwixetey6ooi0uH38pX+ZiGhZ+pqSE20EMYhOroQWFEnJvfVec&#10;HUyFp15ypSOPcAGN2iTrR8nM4E2sfl3KUSXwOXw0RVWoZ1lIgxOfpEztp5PLHwI7JbSioVbjfJyL&#10;vD8AsAw1EmD5lrHUPFwclHJgLi4j7AAsGN0VkGWu27AEWKu7u48//AgLCZ9/FDWs5BoiYqLRpAM5&#10;YKkVilbzAHjwkWMiyL//03/h7Zqt3RUzeVpOIADW17/69V/+4q8ni0toWGeY+cwcUDRPQQsVUdQX&#10;3VVKkUCQWf0M9oXYWqmb85Ae3ejuCYYm4KPXq3gvYqkAXrBUniwnzZ/2prYjYi3ZCFjwErCxhAJo&#10;dFD1FRHa7b1bQ2KCMB46BVormF8m1V7Z8cgmjDNhzoCj4PaAc1Derg+/fn34+hXWFXK1OD4benIP&#10;79Q/E3SCOZHeN8P5ePTJ0+lHDweX5p6BLhxrfsjVxr7iQm10FHGqKKezY7P8eqMCcHLRLD5eHgc1&#10;pZ/AIptsbYrziM0B6bvwu/LSmn6WqJRLUWbmkzUsVtzG0anKuavwkrsGF3HHySWFUenHSsVGd7b0&#10;po+CE18K3cRUtpsMF+IgbXg5G8TTJG0bhVT9KBqxEARPXIFM76YZi3Ms0t34snYmBXpEXTQLrLcC&#10;rE8++hgj7mfPn6qCVtPKqVjM4gKlMhd01puoZBU8kzSsBGlWkcglAizFVwYoyq8///yb12+nZ5fQ&#10;sAywkmNLE7DiCK6VRqm4NiFfBPCfiV4KEODA+SSLTYk7nkLrkDAiVGvWTTELCNttkOvQsJyABecp&#10;6y5J5qeGhtUaPrki5T7Apk7puIwRKjbIwSz91Xr/8vrw6s3uhiM4yBu9yXi0QJ6CkRxymCgnONir&#10;BsPZeP/Jk7MPzkeLGWYJER6bPdByYAt0EmBxD+021cap2opfseI+dIqYXjSQZEA6SMi6EoBWI6kY&#10;25Ny2Y4vVRIfo4mdFNEhklUI/h8CrFyvZD1UFNfdPK9IB0/c8V1veqSjlWFcKKoHTIiY+GpIiJEY&#10;AQvL0mwjusO4UnuBQs3slI5BXgIseklgv7vG4meTwjRLKMBarjbwdIdLCDSsJ08eP/3gaRi501SX&#10;24tp61nAJAqrMBVoBpNU/KR0hv/hP/4r6z0siSyGjnxKxdlIbfCrX/z1Vy9eTs8v4dGyMKcb1SqN&#10;duSKqNQN5QrqpJ/Z5kfrQLf4m6GFkuTBq+bPmi15KXchMbsKX1K9awVJfC98aS1A0P80z1gAViJ6&#10;Xaeujz6rrRRcQtoBy4adqUgsUODhAFhNzg7CoCLmMRFNVUNs0sCDcLBh2G57ux68ujm8vtrc7bAR&#10;NgBtd362QG/DGfztRrs4cat7dXrUeTlhMJsMPn44f3Q2XsywqRuamQsMuc8Ml2skwLL1nely8Ws2&#10;hBe++HQcUKwhkqhXjZ7aRGzGAG2NWACW8mpvgowlSEpSpPYNjS5OsbzcZJi52SlQjOYKOVRqrmFJ&#10;YlXIyJ0xa32K6fjPGlNZH2IzNmw9HpZjJ7SZv5p5Y+UrbSVU/awSRyCVA3+pYY0AWDLyWLp2GUXs&#10;XAY5jnKWcAc/rM1qBcDCipFHTx5mA5a2k0s8aVStAKtZI4c2ZaQAiOXjPPy0ZUL4z3ayim3pKOht&#10;ps7NMItT5lpXJh1PF0lvc0Q6zCGMlJ1Pqgeb4GEy5UmpOYgNWGySQmAlnVznZ9mdN/eh2cz35Cpa&#10;3dkTKdgyFA3RAstaKfSJFsusXTPf5ADG3JPOnZ1BVDbR1EOa6hwmBXP5i8rHEuqZSVkeqV62gQsl&#10;w0rg4X1E00JNJ4YlkrY/sv0bcnRmwMUbU2zIByfm0dl0eDEfnE0H89kIP7FRo904/3uMQ8Bhmqaf&#10;4WSw4GG6XI/I4gjDct8hZohGX3/jL0UoXYXpwF+qXtF+rDeJvIkMqTkqrmCK5qiKWnEuIGZVyzR+&#10;iKQrGiI1Zb2oKpWqY1nRt4F7wNkvTUTZncIUhWi2VJMaTCJb1lydUTCNkWPionBrjRIjm0hR90ij&#10;O50zkYRNIkdJ0h5ZeYLQQZlTyxmzHP5MXwi9d4ODa0qiMSzeZNXJckwLXWvIK8Rw2IqpeoIO5c4P&#10;sM/x4DCb2+68zdTP89912EwhQoqY0NCOxsENzdQOj6mOeu/Pou2rQZROis/nxdeCgYjxbpY/n2TT&#10;l3VPCS1xO5xNeBnpk4Cmhn1NXVLskRKppxBrVNbOGCwhdG1EI8q3tnETB32YoT1/DGwgYfCuwTr4&#10;PK9i6/fNI99uO7GAAAVPHO6Hg9E+ISoaPcrRSzPj3jdNkZP4edW6ahdJfc88U3DhoKePhx6Ntcii&#10;FQ6LojrOehvFvGLgnjoK2bsqe2LT34s+0gTK23HrhLS6QKf5Hm98DIiEZbLsr5Q3kx6oJlmz4Yew&#10;UPpE2q7enOWI9dIzqZGZp6VANPTeydFUOxnazp+antCGrYwrpxnBrS25raG+w3AaSvo4S+7iLBLv&#10;8FWsl/bMtKFQHoZKc6NyYpNg1Hrk9ccUTD/IAThZZzP1+qTduHNfrrgii6lS5CVXvMRSJt2V1c9J&#10;n/ib6aeUqaub1qTCKFNDEa6wzwVIbJJSVh45I1I/qh7hqz9GsTcdtAI4H55jtQJ8tiEUWF7DvdcO&#10;O9jR6dZMz2be5tGOezjFexitYABJE7vJd78Qp7aCMGMRQXVpKgVeVMcRUa81tci1nrKnGanUqsd5&#10;gWNeTWjwojrNm1nUKNyoV0w/JlI0aBP+vITxwQlYMVudmE1aOfRnDhSX8q8jT3yuXppUJNWGTG8H&#10;HktXCuNihXfRz8Po1K26yxvCoCF8/Kvm80ZMydpwUiPiCClOK9ezFNF5yXZNsmVoUgYVLqfuSCus&#10;4QS/JvtDtVugR9Mg2j44YZPGObrjcxtyRWBqQttv800e8Bd1LPudgnXC52roaoO8OlKrX2tQoP7m&#10;hD7OuCjKUj1OxayU5wl6tsGES1M42gNazSZQpuxAzVF1c5Nc3Wgus0Sk9P0h1znmG7HDOaQLg5oB&#10;opJSVLtIuTVNF9dW4Ouho6fWpGFP4R1cWinQiguxDC5oXVkUAWKlTuSJU4KJs1NegoD8V2DVLHOF&#10;WOFbAq/sNaM5xC4SCWfwt4CqmJcIWNj4CMSK6SgY2UjxWRTumk6nWe2eIjtGQWimY6+E7kK92Gxx&#10;aJrPf5ALHi8VzpN18G7WIZcqlU0l1+AtDeGaozNvkjyOTAVQ86jYUsBygGqcX8l7KkutXtlsFO1r&#10;2UAgrY23rSamp0y0HYg4Tv9Wvq8PRVNLRcqnWLZtEfz9dDvRSBzrEuHdgKUQ8+HhfDDCvaDLwoE6&#10;FEHUTmfk2VDwjOON6SHs03CGNWVjw9TDwjRv24SUVQk2plyUmKOzjZghYk1TZ0nEz+oYm8OaINkc&#10;Tb02+tn0ZP2KccX6zTeRUSOFI+ULTi6CFRzogYv28p9dORa52P7fPMmYRoN8NXW0ZltHUkdWrIXE&#10;vmw64wC+dTzshRu3t9w8J4lTybr9CHt4w2CPB5x3v8foythJsXmGEo2ktheg31YgibxP0LnSE2FX&#10;L4Vl4gR5ijosenUkGuIfpUBXYfwUCuI3FmAZmFWzjErX0UTxaYC0VAvWAVvbSRvZJFubLUsik4aG&#10;jfGyY1POqzmmJne13f4+FSeUtn1snsuQOFtp5gFlUnh6M/IwDQIcf9FepIa5qj/Y8Ww8BKnBFiQv&#10;co5bY3/s6GZMzBv8qiOzGzf8tICBMB9iOR3Ytz772VKGKMaFZBYS3irnTVBorWcrsvRQpNa1ZDhT&#10;eAlPTy5FOVs6iXpp7tEwIWhrjaKQd8FlLHxRTZOKbEU2jzysLkQb4i9uHIsbb73Mn/bY71jMwHPe&#10;tCYhwEJPHYPw1pavqZyuvuBBg3Enr772NIdHJ8xZBwzMkqFXgMVbh8hjytKs8nZIHdjedtfRXKCB&#10;lgiFuCb2eJksM5AMWspzLFa/0hQKY7kVIN6miObbFCE/CL4GJbSGse+wE+RrwMqlTvTYN7XQni0R&#10;TXYwLxfP+NLeV3nZRIf1Ubz9ocJ0UdlhXQ+68hKzQp1WXMOjcsaAKVkutYyq8AmvawKm3BMP5S+u&#10;ikvNYoXh7L4bLTfcZAaHffGcet48px7nqtrJz/nGKlbuoDTkAavg7A39TnEWNHeksXOQ0ligPkw4&#10;RebFc/dFpRi+KcNi/SJZB6Nm+AKemjDqSTXlv9YHHKt+Fw7GRDxMKw5G61UUbDw3w7vAO5FtMIZz&#10;WExi0Y57IVQJVQ5bCKlnTZnBTQEb1AC5Endl1vIyS9rjJc2GRQ2DhohB0oocvOKn4j1hKF+xX1F2&#10;ebRCpLG9J/zkdxvI0EXBlpfEg+BZMPFeqklIhL79mGJKd01vjDpk8Vw7jb0aRnm+QfkMX8tEInsH&#10;fZWb8FcH33tSrS/rim69JKGQomdPb5PFJlsxk7j2FL4zLx9U+josZ5QonIISFzk+ZLkCn2A0jxOe&#10;CUzALLAjD6CngzLWLNdufMIbrLRY815u9ss1joYG/sY1URkhO9STJllaMcXl8Kh4d9HZZaBLoStA&#10;wdNpVQaFBUchtRXL9LKJMo4vLVVo1+3aAlrizeL1sx/7ZO6zhi5KDYoW54nfzRudExgDvZR1VNzt&#10;D1AFxQR9lWAozd006FOAuFO1ACC1fmRaNxnpZaxI7GYiqb1pzNJk6bnOn+JYMtpsQCv+0owcDVWy&#10;eJlxI38ovdEylWtCZT9S0WsDsfS+qFiKG9SqemrVUM4KosrrwWcMQ46ZZjGXCD01yqlelVdKomru&#10;RUyxDLSOSBGfpZ6lIWfRNka/ClcavZa3cfMhDtX11RzgUi8XKpoShdqGTUdX6wF2dIOqdbfG6kLe&#10;d/jpN1Uw3suVsTUxa7MEfoGbWUxRg8RLDe/kDxzXWubE9ycAXGLu3OL9MqmyxJnixMNsyNx2J4/g&#10;m7jZg011o4GzSaV5nFBy8ayLQSm6zRQKyW/pBjIHq9J2mCZAil0U1kGv4R+shzX/YrOv6hZOYWNS&#10;gyobmOhQqrxDb5bc1nrZDLsJjKEA1bt6WycWzfzpq99bJSgnVcG045r1Cpq/lGEtXxaWkAQhOJsv&#10;+MzlGMYbMIByTZltX2KmOBtNyjutMq8KFHo6z2inifmWFHHQsIdKKXVwqphbw72o/tFQ7F6fMeXY&#10;x9ZyjI6pySMhJZI1Hf1U83T2e6mcufCCrVpG6VMis6fWxhBR+eruaRtwq6TsNbNf70crjAfX+1sg&#10;1PZwt8FJhYfbFe4B/i43OGZ1aCh2QDAgGsaG0LBudzzhzrbQYvtbv8ZlP2x9n50IKOXldybzqnmo&#10;VLB6rBi+6imS826lQjXoU+cPY1AWUn7LFXK1CtqRl616dCpnLdvcTeZuvwVKMsMENYSEyVpAX0kK&#10;unUFdb6kGJBNoIuMMZxno9MOsFvhgOQ9bywsxc1xot3Y4x92n9WOt96jf8Jf23NbeJp4q6teMF/7&#10;BBu8dFBHkM5nV3zm1zuA2BNoUO/Tu9Hl2HUCn06xWpH/WlxGYc3ZbNcvX714/fYVdynU/Fn9TLoW&#10;2iUurtuk3DbU6556f8/SHmfXup5pBriUvnlpBhtWj2vrcS7vbML2qGWBZbRywnZQ4HgxWkNEEoDr&#10;oOffbbZ32NuUA70d8Yh/8ZN/lxgh2sCBm7Fx+MAA6/UIOz1wz3zbZt74tmUgXGhVxuXpigXrAawT&#10;ZfIdCdFRnqOptWpYNWA9msT7BWgS9pT0pChsYAcYjbfc9Hq0GYzWsAkcRpvDGPd6cMDSaPvL2wSA&#10;sytm5cWs8Bjr7XHryErMox2fcMlwHN0DUIw4DmiW3NUuAZwC+FZOPlxQ3y/UI7RlVb/qMuQhiXUB&#10;mDWElGMMzGOvzeRqU//p6DrFd5Unt64NFzmU5BIGLefIfpvpp15G04ySRTBLL/ms2qoo3RCAWvHc&#10;t1N9VAiZnVStW6jEwFwJZI9DlWzeA1xsvbE90FksbcScMmq1qzqJ3SioVmFfmXXgVi5XY4SBatav&#10;shKHT5XDWumWVbW116imaSYsqSwFggyRgNzAXZFgSt/drHY3y/1yBWA62F8aszQMxBvc2PINN7bk&#10;I2ythiu830LPggVMZgNkkR5cbqMtr+hCxSFNMGqFp0i3LlCwAvBKekptVJCopDAFfZyCreXpQoHW&#10;YpyCYq4aeMpxqOG1KPCo+bOAe3Fda6zMXcQWBcDuxpiI47nDWHaCY1XT+JPLlumaMoJ/AtzxRjgM&#10;CVu8T0bb2fSwmGGdFjYR4mnFcLdAgKZzkoZ7yTRQaV6VawFl1dpdShYKFmFL1BP6SJlSHYV0WUxY&#10;fvFbk88rP0Y1tN/o+rGZ/lMcNHZxYbsdiFMr/bC1md3N0hf6dT4kpktVsJLVXoUf8vppuW3wnAJm&#10;zVPBiqt8aXbE+l2vflsilah0sfix9+21aK1aqwVNregcHxu4dUSowOpD0H/ASIGdc83ozpNOaIYH&#10;YNHujo1DdzjhYYWTzexGSNqwNjzbjisWLCcHLK9mNTd0rOb3+t4D+vdK5+9O4Ch7BXqeWEgXh9bw&#10;1jSJBSQIk8FmPtpjrejFbHg+HZ5NcCYuVoYO8Hw+G15M7YF/B+czuyeHs+nhDFFG+/PxgT8nyf4g&#10;o3vRE9TBNOoH1f5WTXaN3Nt8Fop1EQThiWq+hCYuGCM6HuA0OLlYnC3gE20Lvolnho5YrgG1ZosJ&#10;QfhCAr+D3Sc6jpJw5uwXPTC18seNXSKu424c9/qzUDYysYqhiulZ6XgUbpOCYSw2UDM3Siz75cpf&#10;nO08naVVJ1YwanU8zjgXMswD2pyp9yWVO6IKYx5/PBaXD3YuToG1HUSv9ErXCvPkbJyiCr6mtrVp&#10;vFQAb+zIx4X6wE4mzQzw8HF4gUKlXHMz5sFus+eNpfxYGkHbLFck8JxHs7zyJLstp8PpxrDDOcCj&#10;M7YZD4ribKv10JH4YSlt/ThAgm7FHN4HZBildp+XcLXU0XvXIi9FCZMAZVy1W9Lj5ZZpxVCs7IuT&#10;erVWcGzVrVrbNLa7BxArtrBEWlhqo4Jux7ZChyry7dKwaLIxv2m02ZhV5fLss+kY8HQ+P+CQwfMF&#10;VrnvoUYBiRa8iV8zrHPggfRjLHyYYMNG7MeZ79FwN8Vm8MnPprLYEgpIXp5RkhcLxxFG5ZQg555I&#10;Df30HlckKmaQUF9JdzRdORFswZmJgI/0laJfcffF/kFpTjTa0/msLPJtzJRvi1KGb3vTEqxiPUtN&#10;HKLFdjrEJ2RdMk/i6Yb612TKImbW46qAoRhF2JafEWfrgFiQqMRKF9qmhETZqEGbWSjZQZAWB2wE&#10;BDYdQbVCZ2O3P+gnbrjl4U4/gVrYFH68my6wwrDDpN8BzP2v6xVPTRGjSB8pFMl3yurvTyS3Qhyt&#10;Uuq8uWHyAJ0ptmZHn4rRn99Yg2WrR3lejh00aYsczBfJFjKkuzlO6cpajaUhnroZBylFcTDxpqeq&#10;1NiZ1uHFK+vzHs4MBCxLsHIZTa6VyYkx2ard6G52Yr+iXqCy0ZOzug2M6oBV+2k+q6dglk//1dBN&#10;PqtKHxqCXC0CGvpzTcwtQFEqoXbLVaCOaq7NuU0pYS+CaAVqeCy8jxuweAYeIL+pSt7FFt7hNDFL&#10;8CYuUXRuG2R+nqk1cM7Y+HC5mF7OsOZmNMvLBvFgP0eLCXrjyXwywo0VhQwwwRrD/RSmjTnwTjtz&#10;l0WL0KNv4td2StaH/JEUPojviV6QriuXnvdKvNU6GQt/ShlOyb0LcLP6lsw0SqrQjmP6SSHNrX5K&#10;1uQE8zPEehzaqqANHfZYwY4Dtc1ObKtrzF1cCjDNVdoqIFsifP2VapH3765lrk85ALFFP92qK0qC&#10;Jz2koC32RqqWNC8Ejpv9e8ioJyEtG6SZ16htLsLDguQ+6l6j8WUeKyUoLclneF35jmZ/VKXvvqlu&#10;cY/v+5/r/pPV2MqN9Cpz9mOo5VXv0lNl2xJsF8gILnIhEfDrGUuadGhVPKsi2SalPQTjnD83ZDt6&#10;8BYgWftZpNZk35Rj8uqnMR83NKzp8HA5Hz1cTB7M9g9mh4fzw8PF4cEc9x73xWzHe8pb7x/Ohg9m&#10;o0eLyQXMHzAKhEvaeCxJNX5vHdWnlzXXyjjkL6jkP1tr10edk771iXyzJP1JOtKpt3AVQ8JW5BQZ&#10;6aSSWiBP9pSSVLBui/94ErTtRR+1J5+Zsq1IDLkqh2liXL6T5bp78Jr6J1RWqBQx2n+6LDi6CdRE&#10;nyYjVVWoT+spsC/ITyObuq2XgAvO1OHpXgIol8zMto+p+2+Rh4tG6uo64vuinqf0IV5VD+zKhd40&#10;+7dQg8RmDcP2ES3YgS89JGs2Y6kTkOalQ31bN2iPUl9fdtNZac+UNSpGz5VZKNVZNeetfXcsCoUH&#10;drfBYD7ijn0XZm09g1V1jHtv9w5/zyfptp+7xcQsr6PDFNoZp5U0ZcsMzIbkBrJScarLVTQF9Emc&#10;RL3Zas0qn8Yeed+hFNoIIetHA0diprEMsbinZVoL1TJ0sOaj/YeVLY1cXdQ5BbByLZW+lo6bNcD6&#10;c1pxbavYBFuxr2bHZi1bbedXUShppPY18ZW4K3hmUax4XDRMmyypvBSbXY6zsYtnBKwCpCS/0tR8&#10;Ykfhk8MnjurCnSaUzBHBVDlbGSgLYYBPzHKj/BgDmxNhGoMkDLBWeIfW/VaidI3L6qyQNCz3jbA6&#10;Vv6lBd8UBUv7QctmTwqlTlWxfBiP56hktbF+MbY9QrfEAcWEogQg7TRmZM+cZH6qbDaasbgQ9oAT&#10;JQE9sxEwaHg2HOIvNmw4H430cDYccP8GgNpgwK94Hu05zTTcwli/gzFkB+ecHUYWUqFjK8dnWfr9&#10;8jFG2tG1QygL2W0wg49U7sVaAifTMNzskKyWoYQ5M5coV/1iMXrQpGB4n2UQXtSLnn6lndqCbb6J&#10;ShJ7T7zQXJO41RlLfCx+SPs/ALm4ASVgi5uaUXXiUDGYbYRTae4jrcTJa26TS5H2ENad1uOaccDL&#10;th/tIA043QEnbw4JIxpF8nKTiFRO10BdvVDgoqNytSsCmXKk6UvqgDIQsJnqVSGRxafTI7pAOwaj&#10;2h2pwVs9zpx/i5+qYr4nniK6jq7UCXrORmEjXT7qNOPevBJJ25xFvw30RpvZom9yG3oYnKi52c+2&#10;g7PD+Hy4w30x3F/gYXA4Pwxxn+HeD/Izgg0v9qOLw/hsMMYp5xM7hCeB47dpfy9rGkX026DCfwdp&#10;RFXAtY8IB611OEqoZrKeTm1wY/PDbiSiqkVUsts2s2tezfJUKVhqEYA8umKZCaU63zAm5QUWqPlu&#10;0UV2qW8TTrmACQ79MucIqV080cCTiIP2TGtXGHNnErasy7qkdX1ykMjbe7rqIJ3ulLs/ZP1r6hC6&#10;EKRo/uKnU6OkXd51G/CkUzNFa07JBLjvYL6KPg0ipHxUjFM5LxiTbSRoS0R1EBZ2itlwYc5ktV2s&#10;D2eb/dnmsFjv8He+3i02u7Pt/nx3wN+F3fP1fsEwA9yT1R4LdrDbA+2uaQeNipGbvKtJnPe5mqPC&#10;uhpRI05sqRis+ex9e5RbPXcJfw8o+CfXBZy1POt+IhQljCXxXrC1AM2qeVwhRWaYpOYYM1Df8ePF&#10;PExljs0GWW6OZR56XAxNQ5CWEwqR0mXZpVeBerLZJXeNyLRRE3KWVlHxV5V1ePLaudoUSU1FStLY&#10;hDofOuqTGdVYPMJWPbywJ6dwEtZkPGKCv5X7fSTofnGd4j1Ac4xW98sxh058mBpOhxPbFjvaDQtO&#10;osPVdrjejpaH0Qr3AA/j1W682oxW6+HdCvdI92qNe7LeTNa7MdZM361x2j0WxdJ4b/DXY4V9t6L7&#10;OLLgQ81jHE2zB1li3BOh5Gh2v+UArdDWLEOhy/hQie8Nx/wkmzhxlJEqf+RJO7zhOixtKJ/hXNe1&#10;8ll2yhQyLF3M/pQz5l5U4Yw3qIqkFKSX+aUwCC+cjRTgfKY7drIrBoLYSFUnj2EAmFe6Ga4auuH8&#10;an63mU9uSGlX0i/yCF5p6sr8xEG935qFzD9r9I882myGLg5uvg8MGkejhQDY0kLz4QhFrcqT4TiN&#10;iLMjBdMumKZgrGiV8JRDmM45U6E/QqruaeNN2RXsaqWJ2t0N+ViwjLWA2OBohx3N4K6+Gg6vh9Or&#10;3eJqNb8eLK4Hszf7+dVhdjWYXA1mV6PZte4h7vnNaH49Gl/vxtfr6dvD+A67Z614rp32cpPp2o2v&#10;lrEXrFjjXeseCztIuSNYQU433LI7TyZhjku54k2WVRrpTru6VBURM6bRDKmGbjZ3bNPI54WbdM++&#10;tTFWka+a2AtWKOytIhDhmJ0WV6qzkdBmXNbA3e2wSueAxc17sMQWWwutdpsVNhhK655t9TMmvHVz&#10;8nujTf+5+JQbOVjngYsok5kwc+OEJzlwiAb7JvaBoBOMPtW1GU3zJbOvU1WApcB61mhPb3SAttOK&#10;shEZToEYoi6P0bxFwRCW/uavolc8sS89vVzvk+D7xD29hKeHdCBLD9YNmucFlrGv1nfL9c1qf7fd&#10;3i43N3c7LCZcatEglkQvNzhX7vZue7fifbvEmx3+3uJ5hVjbFdh3bduVpOu30/oU1Nwtu9t0K3ac&#10;TqW/xyHVKElU6SZIqALksM0wcc39z8AJfttPbCFk18ouOej4pcCbJZsfKUvbaja9maVodQK4uJoi&#10;PFLgZpMJuVyCHJEVpceiMv6n/+wfV32FoVQGLHbXcWqWMy6YHBuP1nfr69tbrJLkIapmuAkGAh7O&#10;XkS0nhC3jFOtE0x2ULHvxqmD1No84M35ovNTjNIMluNqEJouaJ0hVk1vqtO68FytzY06/H8rwlC0&#10;cdl1dOQRex1jWdsOSeo9li9fb7evt7ur7e4O+8VAY8KmbdxydM89+tiHpk1IoZNhH1L8xdc1t3TD&#10;PiNY8D+hQ8QAM8l2FJEvKqgW6IQ+0AnbYszSqxS429ilAKgRjaeoSOWjywrVzbEnmcx6DGuFLJ2I&#10;hl7C2BonxD2ptO/GRWIA9VUcYXGZMze1gi5F0AEwSW+CwyBWkgK/sGIUG2Ph68YwiwfqItg23QjF&#10;/R1tw2FLUYddZ/WfwilVyFyoh1iJupjNnn3wFGdeUqnLpncpQBrWSW9qpZJDmytlrjl5N6yIwz/5&#10;03/tEhIHHeYrnY5dFSGUGTDq9Tevvvjyy9nl+Rmu6Uwz/RkUOZGpkjXo3uFrynAtm5a0NltMtkD6&#10;E9iFSQrxA27GrGtYJqLnZIsStgDWu/FZM1ZZL1NkCy1YsbwtI6fiZfJoJV/uNsvN+u3d8svl5ovd&#10;4Wq0X+Hzxqd/uCzPUkkSKEChpZI7pfGEUEyEPh6ff3R++Hh0+ehigtbGOatwjbdp0dy3VVxou/oH&#10;VKpXT/4FqfDHAEvBIGNcTWTTRtanHTC/kdolN+VRVqmG04GSRxkmNoQ/vxcHRvXjBHZpqieRDWIC&#10;zglqfWAIZHm1gt60ubtbrZbEI703vSt5OQncbMeSxGCaqtFeB5To8WA+x2zSaLGYnz040/y45pTo&#10;lmoXQO0Wu3q8efv48uJ3fvf7s/PFbkMGjPwpPqnYLDi7O0K5rcqRF1EEJrGmBCziiwmmd+asCJwY&#10;sLIs7xFB64F2gZlMXn394ouvvlo8uCBiTee2DlgH9rHe+Je73ueKe2bylOtopm9hdNlMvGCy/LMa&#10;D0vq60WqSphPM0vyVeePo12ltXm+fAzexaXels46VdwAWN6WqUyRT8OzDQOxBwNsD/vl7eru9c3t&#10;r66Xv1wP34z26+EQp40kmIKJQ96g1uAUa/Nd0PpgHJGD5d3z8fDJ+PzTi+mns8tHl/Pz+fQMqnU6&#10;7ViaNVMxf6McMVa8Rqj4o6R74A1vSpQKvT77Uc+AOj4XhPNFP9eoQxalQsan93MuKt7/hwZNOmBN&#10;lprs7SVUARJgFW9LpugpYcEArWyQgGm3W96tl3erm5u75c1qhVE/1Sqiv837wT7NwR1lnwZcjoqQ&#10;Gpa3JYKRAbj2hFvQzKcPHz84f3RxeXm5WCwEWFzdY+CIBhJgPXlw+YMffh/sAccnAZYUF2FIpKG4&#10;3esiVMLPGKyI5QIy/Pf/IWlYLio2IUjAMs/gpIyYSTpZ1l9+8+KLr786e3CBvRzO4Co2TU4TxkO0&#10;yVYtEI8MrqT3qLQbj+VxQZeQ97/v6QmPMFn+XPBNE0p6ChAByOtiXselldd5LkpprYTdgCWJiuq3&#10;Gp58CfUKf5dbANabl2/f/vL13c/fDl6OsPERlHgGs//RyBquo9OlTkUDN1xDdcQW+We0GO2fD+ff&#10;v7j8zvnjZ4/OH17MzqFi8RR1uZ6x2Dr6LYtrYYBwATi9vTwplNEtuGJLfEI/393zlZn0hOwZoXjT&#10;66HJS6cWoFDntVBAxt9u9bDoaJ1DvG4FZxbdlqb2gE53t8urN9dXr69ur+9ur5br9YqDP2jdcmfg&#10;+hWqWzpeRJil1SuUe9sVgUYA7Otwvvjgow8++vT5w4cPAVhQsqB6c0tPs2rhenu33VxdQ8P64e/9&#10;YH55Boun+NArG2tUkDQGK6iqTwmO8iBg+O/+5H8twiXwg3tzAit+x2yhIoNTX3z9TR2waGswjuVh&#10;9jU0SoCl7ijs8tWBR7EkRwGrCSjeopIfNWR82cSLVumKLFLQusnBHXKI3KsRZcZ9jmW6iu0YVwTQ&#10;OL21+VsBS2YFeCHQPLHc3N0sX7988/Uvvn775y8Gv1qfbRfbDZzeEYZHd3FHXPqV0gma9ikCVnKO&#10;nw7Ardgtab/5aH/xe4+e/ODJhx9/iG6WGhb26UkGzCOAVchej5w3m15Y7ICFn76MvACRHih8N8By&#10;a8DfHcDqUfcKwJIRHWPAm+u7N6/efv3rr7/58uXdm9VyuYQdC/9xR040PPZ1N+vgCrv2819TuGCz&#10;JIhB9k2eR6PZYga0+v0f/d73fvDdx48fX1xcwCOaSq6dESlt7nq131xdPTw/h4Y1v1xgD2YXPRGw&#10;KHzs3iJjC5u8NRVLpgCXjuGf/Pt/1RRpxrTjDqnFqudkv8vI+PnVl1998+olNayz83NqWMkN1AEr&#10;pQ5t0E4Dy+kf6ZYQq7B/xYpFpnTz4omc2ooRTZiOPZhH8VI18+qFVBse2/DKpYu7quWpkyJubJIy&#10;o+zzovfSCwoeFaKxweyShgXWxD7eN1e3b169+eIXX/7qv/3y+sevLpbzyZYauK0P5ZIFGLTQyWjt&#10;gkqlA1n34BPc08Pk0/kH/7fvfPdHnzz/6PnZw/P5xWI2n8iWIZ7GknmVLeMy2+3EplFdetrCK4Uw&#10;Uuua4ZVXCfS9ZYgFju3eU+w6Bx43YrBSdTVKZzVUIG7L2prM2dWlxcBFGPGDt74A6/rq9usvv/n5&#10;T3/+s5/+1ddffn13dwfMwrAQo0KEhMLFKURMH/IoPFsRQQcfuqGrbmhCaNnzs/mP/tEf/D/+n//3&#10;H/7wh8+ePTs/PwdgTaDkYp87u5AVJp9Xb69ow/q9Hywuzjbwg/BTvzLTOsG9rdWODliuZPhLByxn&#10;ezJn0Qxe82wgSEu7FUzWXBjYqTtWF+0XwU5ANqZBJB9Snz25Pdj7P4ief2u3nJB6CmDNIL0yhiTJ&#10;xFU9THmizPQH83aUcxaMEavR/qvl28+vv/rx6hc/2Xz+l7tf/uX+b356+PlPDz/5yeEnf3H48Y8P&#10;P8bfv9j/+Cd7+7v7yc9WP/+r68+/vHpxx3kmDiUM6dJSeNXCL5WniaTxZSuzOYM2aySQwuVrCZy/&#10;ldH70Kon33sl20qBe6XQFbiVmJHOBc2LdNR13dzc/Oznf/m//9l/+m8//a8/+fwnP//iZ59//Ytf&#10;vvj866uvXt6+uF69Xa6v15ubze4ON1QvGqDsxgOMoKvN0pZKVN1hBY3OADZ+Ij+kjSCrpXs9zaTB&#10;jTeiADdWQe4HCuMwVwEWX3FTxh0sLRwm0H007f7MTb7Mv1QnhmPdt23ATrQzxavybUUnm1xGLaRb&#10;0Zz0zuVNWqfuPWzV2OTIVglpbe9IqS5NzSN2aQSxE4iC571BQW7LlGZsbXrj+UaEklbiqR0tg3Yq&#10;qpx7MRNiA2+zNFS6TNXTSNuyw0/Xw+1ysLWDBgbDxeHl2dv/Mvyr/zr8i/8y+PF/Gfz5f8Xfw0/+&#10;6/Bn/+fgZ39++PmPDz//s/3P/uzws/82+Nl/Gfzl/3XA/fO/OHz+cny9OdwhQTjt8HhdWAfM9uF+&#10;qhG5ClIX/OqFdNYUm+pvK5SrCZx3W5sy5VK4bDbYomhNdjgdWpiX04tXYkd0gq1n5CU0QK2dmFvt&#10;lWpFjcRpMnaTq8VsUbA9VqyLgtl+sTvs0bEd729xxghcP23uIk2tWE+a+1Oo1OkuCTIaPXn69PHj&#10;J2ezRZyw847Ci4TkbGktWcOtTl48tz9GIVK7CyI832aLiFWcVgmwnAqSJU9F8dUXFWmJjZovmyyl&#10;N34pwdbrxH4pJnVilHcIVtCxq8x63y9R75D76VG8jZqUT4Jnc9co4vx8thlsb/fr28P6brDFvcF5&#10;QnY1szOveRxfsYdnA8xbXK2R58UxlCg6w9NL+z9C/qYp4IyqRfgPHjz45JOP8TeqM7EMCI+QsKZj&#10;zh/zgI8ePXr6FGc5PHv2wQefffbZp59++uTJE+i4pxSbQytzLXD2aPKkpxP7J4eRotOKzJkETfFz&#10;unSuT+tU6p7ysbbi7wBVtW0Y8lKe6mVezsKtDum8H04Mi5+a+xY0k2ruhtoVpghJ/7f6IWN5OU77&#10;HhJKNiZeFLWolBK3qvHKrVIlYkkduULE9pANyldt5/lG9FEntgXuYCd3rKiaTTHpAxhKe4WkYxw7&#10;8rJeGiN77EDKXeC5//tWBi/NA/dglne8zl2eR1QKxFR+NavgBImUUd/ZIwnN+jjfN4lTlKerhfqC&#10;5c2XYl1a+4CYeE9gfZJPefOS6DmFY4BIbfmdw9QIAPr+977/+3/wB59997uPnzwBLC3OML1/cfng&#10;0ZOnH3z40SeffOc73/3e9z797LPvff/7CIMbz7w//RTfPnj+XFb2ev+dqhIBRVOPkSsQBT+9Qy0w&#10;RH286iI3CF1xHsxVouqhTsQ0nLHDGyq3emXpml5Bd9/k09cJFnuHxiWEcYPQ+L4I07o9qUak73D3&#10;RGwtQ9wZNZakq1RpqGyHXrgsSfHyrVzl01BcUSDVckcxq5DhyLtqo6YwA2iWm+X16gZODnQorAF3&#10;H4baSrTd3fr2Fp48cOuC8QpvZJQ77VJhYr2K4rX+dMGLvN4q7aeVotLoJe0x/R7s68pdiVQCXB+b&#10;xyIdbc2e8tcZqfwVG7oOJVXBOB0ymWBe79nzD77z3c8++/73Pv3ed3F/9J1PcT//+JMPPvr42Ycf&#10;Pvng2aOnTx4/e/rwyeMHjx9dPnp4/uDy7PLi/PIS4KZtSJqcGymJYWDyM0NL40TD7Eaudo+gFnsy&#10;Byans4ouyNMDrqKmmDBK20eYFwbNZm4/p2U927X1iQnZIJj/av7rRJbJwVo72HumUWgxJQjEQsV2&#10;boLF+/BTdxdK04C5UFbk6ckopcNItQIe7aIR2iKZXSNEzVUmclkfQzM5AOvq9u03r77GesJqAfoJ&#10;dIc69vrNq+u767vVHU/S8ekCNXxv87fWWvU6kfJdRFDV+hKxpb/99euCqqMRPVkXRSUVJVNhGkmp&#10;me22KZkUKiiaihgxyLOL9S2EvIlZTGSEKYsx9m3DcO/iEirV5YOHuPHPg3Ob4YfqBN/1yWyKBQyY&#10;6mVva0TVNsTc3BNrpbmwELN+BTEDv8oYljaKYYdNA6etxfGGdjp4q1kwLsjz+tYbi7QUodxTDFEw&#10;MtX+RRqsKUDKX8vifexAfDKfaCM1C6PxEpfc29XKHE28KLikSegTWdloQf2lUOt85q61CZuFPLHw&#10;LiHNGjl75U+CKoetijgxbpGv+gWNlVspEOlWxdU+wLlTiUyMxBKT8fAnrMbZvL569fLqq8MA5vNK&#10;xToKWYfB9vX1q6vbmy1PL9+SK2yGk4xmG4+67b8oYUQlFawfqloHAgW0RRmIJU9Za1+LtLtFHyYq&#10;fKsFNuJFbC+wWi358M1hu2jfFtqGaW0zf6u0rFYr9ZoJNtmgZKQ8GNKycf3lEW08Lhh7NtA8gA08&#10;dGOR4Q5OU/B/wbrnO/jFL7dYxbNawkGePvK3N7d3N9fw5sInLJLPsx+5FRKpNLmUVCfNioeBQiS1&#10;KyuZw4VH3Eci4keuUVrIzFpglo8nO08x6ESFeG47Xslkw3PN2g6U9zK1sXixeUu7VSgkK+xUMO9z&#10;jsZqBujpQt8hta4ohuK2045tQROLXUQJ/WdFQ77MZruSeGqb07v0o/ji6OkGApOGykvrlBSKMDpf&#10;I050FjhyYppi09+OtT4OPU4s3jsH8766wI4TE3y3WF36gb+3ZNPACnAE54Zru25vb/WMByDR9fXN&#10;1dUVnnHRs3QN1Fri2UPKeyvamLrqZRnS8diZ8EQKxGAFe6hf4TnyY3o7oyLsOaALysONc7CcMwcw&#10;c7t683vkUTSCTXWS6ZLWamlZGEbvv31fzdxCDB96jCPRY+JybvJSqcKFQh7CFM5Qp2akiucul9WU&#10;f1kodvXSPPwr6FFI+ysaij7lda/xUTN67IG9VJ4mGie7hnMNTVRh7sVJyMX3U0VEQaGDbNW71odg&#10;uRctszqlGK1kyR275KI22qrTgTnGjj1+jegQGUZKgf52lDwlE+uTAjczCG+K+jvd8BCNwr1p1D6q&#10;7v3hnWm1BAsw9ObNm7f5AgbhAmyZ6sRF0eqTzNuUP11FQi7ygxP/uOndl98FohzkSKz1Erjc3O7r&#10;CsU87Pzz0uggucmnDwlY11gz1VuPy1oARu04XI39bGs2PWfeSxJrp1F0NWQBVceR6yi0HQ2QsaNH&#10;7k5Fpd687lWXxCRKUFifE/d07gUU9wvsHFwYKX22CMbXU8CimSvQiovcbQN7302tlx/aS+6dXaGs&#10;3a+e317o1vLE4cz7Z3Vf3TnoA++eecQyO06Yoh0RxHsd9T3gEBizYOfSX27BcgYD1zk8IXDB0QF/&#10;8ZNLCPMm4EAli5qwyQxYWoEAPEmdvM9yCqS8n3Ok9hrGnsP7P+Fd6niGI3nAUsPCAJHjQBRhrEku&#10;WoUwAjCRS2Yz0t3cF3l0uXSwoGZ4xk0mLjqxomQqXKEZvXtD1UayNfNWH7DVPPtqh8D2yGSzzE6r&#10;+pxpYUkpxs5VuWo+jyeYpdmT5cXA3qry7NVf4iUmd2xUgKV/87PZBaZ+Li7tzKfOK9rj7Tg7aogX&#10;2JWD7Mq1OBUqB6vDiTgYIRXpxKZ3pSbqVoW0e/j4Xmk2+coTPIWdXJY8tZZY2vO0fnPlOAjevWtE&#10;sxj+RsWuAtjwxg1w3cVmGI5/0vE1DOiMGh9wio3tEAOj+2S+mC3Ozy8fPrx48ODsApsunD98CH+r&#10;B48fP4RbKNyssEgQf3GZ99UH+Pv8+XP8+/w5fj598uTR+Tk2aQBDcfMG2Dd46FuxVDYxLU4SY700&#10;uxchKaJEbGVRwHpZmonMngXP9BmPfx1NuI3MFAc2jW5v93c38IBel8cfNinlVBB9yRyncMH/CPO3&#10;SgFHB/WK0I/QVYIXiWI90hBsimplxP3ww+eYYlIHKz1L0wq/netb7dJ+O0X+becS5T8LP9tfS5rQ&#10;cFCTHIw+gRfpxx/jrx4ATLg++uijD+0Ch/jP588/xHv8hCcXdC6kUynvbsyxh1DhIVZCCENPp0JU&#10;jFQXW9Jo60XGU9uLcAj1CtOFqM34j//5P1F3x2x8+yD2zJwldAYm2mUfMMwp3C1Xs8Wce44S8GnP&#10;j1NjdbYvtw/NJohoce/cYrRIynDdA2vc55dmSXUXdIyfUhifHlVnZRsqMmVuBGajuiLr/kqFr7Fj&#10;YXfRkU5R+Jb27RqeSIYLlzzFr8TbzI7a0xaDf2x+C+PpDS2tS3hU5UW5NJLWbI+1UpC2Dx8//O73&#10;Pvvo44/A8dhdRKMGN2n5GEE8Gnv4Zn26mLhQEPyn872n3KOw3FdIusSpi+b94ncv+exJKuVuA5vO&#10;YLUv7cGcQ+RhwJWBe258SP8Gu+JwDz0ZLr3HDncY/eFBA0P4Yem9vUHs3PRcmkcFXKYkbLKNzR+w&#10;GcKjxw95Tgk0oqBeiTjOrqqXtWmqYlKDslGPOKVdbfn/BHuJvHlztVndYkSBLY5rC3lqTB8OjLA5&#10;8rREyFIviBlHErXnLg/MpotplxNp7/ueYhQNyVLFwlTJYplkuHE4bvWzToGTSxhLpUblIK1xp+F2&#10;lM/QlgXgVk1bhPHeKUq1s4ssFPJ4BtbAIvH06ZPLR4+xJxu2E8XQgvPq8YqmPwwqzhYYJMCBcIrO&#10;KW81qZLhT8GU/WjVL/BdcNOKUCe+PJrj+wdw4vck1WzfInBbgHuoJ03SKUG3T6HhYJfCoC8tuOGi&#10;m2caAOrCJ+hQuNAhCciIXBhCQq/G6NHctdT6ldFdThl+WT+fYCjrCj5Ol8lStCqUQU/Ah21iKuxy&#10;I7UD8eBicXd7B/1pimEicMxdvCwcnUdtf1xNhmflICesdFNRdI5LLvZvc6ToBUgl7OaXWKpo6bBa&#10;tLhs99dCSN015edEcpWqFK0epe006fHitYqBc6rn61xLzDLtCH0rbBkPHz3GsrH5xcX0/GJ2Ud3T&#10;xfl0cQabx2SOvvUSrs+0fMGAoW3b8o59PSrPafWwUIEaRdM0+ZjMadcpIe9Rhv6gRXsdSzdKh7dU&#10;V4FjHRlYeTlZjuXV/905QaNCmNO1TlCQJDu6a1WCp6RQmRq1wOodruA5M8/SdGywNhrVVTC2VKTA&#10;/3xUMKeJx3J9qqsKiEIPVh6uPlltNpjfxJ5bOJjeRoDmteYWMmwkyG0nDakMsHjbXgGpiMoMc0X0&#10;jDB3bvOFLy9n6B6yHu15WuMWsYTzyVWwtmon6S9tibi+k2Onc+ptL7rO4bdi+d9WpUlqVGRzNpx7&#10;t+rY9HR4es9Q7J7MWlA7tVFYoyOgoSvLYjZezM6g+F+eP3j08NI61MuLRw8uH+Pmw8PHlw94A6zM&#10;M5qdLfeVxQ5YeYtRsazK6BTras1YtqIziMqcZLV1OOay8W4Mc09a1msUppBPT6dVpE+IbmprPqjl&#10;aPimmqnm8PcipgqjwaDmAdHxhBGf8InvtYHPFDu4Yz9R27kfOyPjvT4hEXdu8Db1/fsNZmXgZp/i&#10;ypTrU4guIwZCBk+ratghIFJEMit2jhvN14fRze0tdk6dTaUZwUdUu8O0XTpgTqxJzAvGWjvVJ17f&#10;opfmvZI63frfOT1XrwjnKTrubz2vozz5XgGiEiQ+sOGh9Kz54hz7hfBhvqDNIhsszGiRV+0TqcjJ&#10;89mcwwHZrSQDaU77PobV96rMbyuytKH3HCu4JvjbKnWZj3QZN5BrOzHfVsxhKyFUVqA4DYxVPPki&#10;PFkXFZu+YioDdv0URNikNBUjnzON3Y9TNUJYLLd8KhWFwDcaY6i3pNX1aowTUEMfmQBLyrY7dHk5&#10;PIPmJ8/PPSrdfbRw2lRHZc4gOjw1dq7v8px8ULNy1+XX4ySLPp8axDp16q3NwmikqyF50cVK8vu7&#10;+jzS9LjtfNvaQyqo9VR9+OjFaCbt2KQUpFuJ7WyOj7gDBJpPiVeyqkbvGwGW+mGZvRg3jATVVRZ+&#10;LT1yHj95pQpQ8AS9XTyWN1MkSPHsLFpIRQ9eRDSPwfx9ETf3/S1JxnaM7OHv+7nlFFDrSqHI2hEq&#10;sH0CFJjINaBzLUn45U6h/uwbJUpBURShgWuOGafsKJBqgEX0sD3hWacCrVTN+BI/o9jGvo8ZTRbr&#10;7eD169eH7Xpm/OeESm4N3lQ9ouKfGoPYZIQNrpItMGTepxpNvAtItcU60tyB/9qhp22ZiCY8beln&#10;Wc5TuCvBnEP2iXFODNYlUa3I5YHFdrhoxLJpPhsG8IaHVZwV0he88ZECoKtlTrCuW4mheyDYgVhs&#10;emJljwbrAcqjcf9+BOhBQ28UfyhQyXflL3o1H/tj634NBo/aLtnFYlNS070jYd13tIKbrP2h7aSw&#10;5z4pGbxUIyy2fnuNfVDXXLxNb0JeCil1jhcB1RZjwo7FUxgBluaFyFMRuT0iv+qToiCymK9nB5WC&#10;oE00vD/Phek2bjwvGxG3DWPBuEtq6xnmcZYwGd1UZSwJDTcPkan29jQyx36gX/FRH+KOo9pqplsw&#10;6puIBf9VF28p20q2uDxMyCLhbEJb0GTMw+N4WIDdY3RVsymM6dCb3JvZ7FkX8/Mz3QuYX7W1yINL&#10;PGPXpNn5xXCCMycwnz3n5u3S+un5UVVNzBAZqQcOPCKPRLQ7+buGGiopT6S5vixWPzB9YuvcECmB&#10;Lq7rKWQqS3YTTa7SIYLYTK6O/ev/Xe8rs6MaH/xQ8+eCsEe6AS+HjwpyOrELQX8iBxTp2g5JGu4J&#10;udQtjUdT3FOchjqBco3d02BNwgs6cEYNTqMUtFIeD9piP9PFoMh5TS1THa+jreJIDITJMkU3Ua3P&#10;NV+iMXY1ncJVfjK8Xs9XV1cXg7uzyWQ3vMygliwbVLJ8x+5m67rYqBzIDDYsQl1dnL7FnrOHk76t&#10;Ty5gzQQTkPnqpOxFUkjRt1WSo+kUDixHw0e8U4chTsVwkPYoWK1s3CfnmmKqSBNGySWHehbniYBw&#10;4GYlhabHUtijwH1iIbuCuZD/pjN6z3L+3Y+u1jeXpoRZSTXxMZ49uJLFAyby4DFBWDjaXTzAy9xa&#10;iu7YWk2HtPZt6+boo8ZNwGr+XDugFfwWtoO3L77CeUlw0sdsX549TcROq1i17lFdk6DHRdqxSU5o&#10;qcBhRBo7fznX+64Gei7ubsN2p8XdU3gfFol9nbpl2yOx2olUxfZdGSr4t+0vovAU3aaI5pPudYLU&#10;ihw+cZMMv2MgZeRZoEWLBP1nPWn+8ljiywqw0IXOZja3Da9BbDbJKULceNYD3jx8/Eg/8ZcPD5IP&#10;DoxeYmhUEHbQMP2YuTeXowtomuSKNRL14ptITO8Ii0R6KOY964l4VxTmxFheAKpKdt2POTuU7yab&#10;9Ve8orm8gesz3amFDJXw7BpWYcByQ6d3b/5G+CUFrVKybEYzdu25WzV3qOjAXOONxKIqZ+RVS+2A&#10;9dO74eTmbru7ewndDqZ32x8nbUYqyiTTgyrgnTO+iZ54kCal0MqGWrxwNr8PTdXpRNrqeNmzh2cM&#10;H4LVuEJl8GLHn/3c49WRY6fuLtdQ80tI9b0fU/axsp0F6Hc93UTn8LLq2+rDpdbyOB3Ef+RUbOhO&#10;IzrVK2zi9vghEAs+C5e4L88v/K+/wUuYtzTjzemibLNHcKQQC+OwGEtyekOcQs+uSZWuuM6czhit&#10;Id8FZU4pbiNME8uMPj3mgntnE/un2Pqpx7J/CkO7a1XxQcGSbpWOyq2gyumZdtELEE3EMGGEU32z&#10;9JnUbkSq1lEmSeToEifLjXbD0c3V3WywgfUMo0RLq9YTpN7bppDo7QAyYjUH8w4QWPTbrV1KbH71&#10;md5tFhUoQnZ1y+2NVk5AJqcndXB2t/R0zRyVuITZp1RFu9Df1tJq8reH7OKvkFTVA+dylvzqbN0l&#10;SE7VDlWu1q5pxtZskprow/y1ARadGABEhlfQoTgstKEhf+JBfxEU+GZ4tZjY7CJTsKlD9LZcBStv&#10;ve7utJtryy91nUIOvelSc9QbxQ7rMXJ2zWz0t1Rro6Qy5bY57pAc3O0kUQXb2OFqXtRanqlS99XI&#10;SimqlyA3fkVM4y8O3GB3HI0naMKZuTdMKenZlpW6Inwlj9iKCCpT+I8v1E+N8Me8pOjOoiUOfLAu&#10;3FiAK6EJVTZLWFiQQp8hjIYCZNuZYhuFPFxDma2Y+B/qFfbuWsKvnmMa269Jq6y9XmnNTcomT/fF&#10;bSSzZb3aWUFqjWtYTf5Qx+4K5Cn9xYl9clwtH1qMxk/N6SUhavReUSoCEYlaNhrXNhW1cV+eJZTO&#10;mFLsQhNXOmL3XmgiycCcOtdCoeskUgGLPYRSHUMB0EeNcYbEYTQbjqbwcYAzA1BrcXbJ2wzs0K7w&#10;9+z8AQ8mwJv0E2oUz0/Bqv7Lswew0cNcD7M9z32DCTZtrZXJXT/q2xmjB8Tjp6pddPJVQ8gb8KZ8&#10;wzIMuuBCZsomP5GjGoyh5jmmAYVQND5Hc45QL6RQlORoP9crL1kCwhS2Vd+IkC9CCUqIJiM8TEeE&#10;K2IW2Dx1XkAvzKXAsAknUWyRbA4vCGDbJSMowQoIggi8AV9AvcmEMsZhGld04R+e/ge0Ap4RcGz7&#10;EG2fXhuQJT4XPptpxc5jGqRZwiyM6Fix9HV8/epmdlgOZhcDHDxO9i2JQcAq2qzQqJvk800F9aku&#10;w8QOU7CwR2V5UE20XvUfWtNp54JrfadvZ4LR2J2dgpUexiJWBriWioeevx7Levxj19F5iS40jBxw&#10;LJPquxfoACwez8eTs/H0Yrp4MJqejWZn+Duen08WF/YXK3Lw6QIPuPF1ghPBzvhmNF2MZ2fYoQb7&#10;gwPTNXYuJkDVP50IEO3lrx8806Stk/coDU+nz99ySAPYU9gmlvO+YJeGhDRCQasy/QqntqHXsZuo&#10;hIcRbEG0U+nBnwFTw/HU4AmIlNyyakTLfYRKZXauyoBlY5fq8ogaezl05OEC8pmtsZ/gakVHhu6L&#10;elAEnSIbEVTZiiOTHthIURnbDoeSXvZBrR6koQer+im5lRbhmz+1gXkzWU62d6OJit1DhYAUMf1I&#10;8ARJPWgeadVamDqpqwNFCpyKqqurt/6yMEi3Dg/VWOr0UHOcY7IbTLeD2X4IPQvoczGaXIxml8MJ&#10;XBbwcz6czAf4i8MyAWSAp8mcf6cLnFOOswz3owkO5KRPw3AKyuet2myQEGaKRWTxj1PbqxbraHyS&#10;rkJilULmpVoY71mdAq241g8B9wWIrk4rvi+qfCoO1nfxdQEuea5N5qPANuGsiYOaJLS/RCn3dEGr&#10;YhoOb3j+BHay4hYJXMKXHJWoj1Elg25umyck8c+tnHZDFotq1Kimd16NwmLPXLkchdG5AiXDl+XN&#10;HbpEcJ8ieo4xSkqi2QCtTdvT3uJCK0E0LkQF+12eWyGsFfJOZJRIi6LhG3nVmOdo+mqwIlgBRk0Z&#10;6xIJRVSaMdlOhm4rHwPz1JHBejfa7nG84Bg7f+yHk8MYE8YYKuIGO06hQOEB95BDP4DaZIiDM7EV&#10;0XCyZXiaQo2Jwe8zTMPE0cdRshyVrqbIBV6qquvQHDG6KeenlOdeYbwEPS11rwRbA3fxSRHYseBe&#10;OZqlxyDJwChZIdMhmjbzU/hIcy6Inpc4dIRnWGKBSrGrRz17Y7NKoRffFpCCn2g4OYt6CxLDZDvi&#10;+HK8Xq4wOWi7snfWj3uPxh3mJRsGbr4FILa4SfET5iGMHcSxswOxndbGZ9UUtYrolxi3w2BcK19s&#10;PMeXhOvR1a6ukcqjIhwSUaXpR0joQXd0tsgD2FRPFSDqMi51UTUosKMpSLG3KYGGBWXDwC+Xrrl2&#10;KVN5wObTZtO5RfvtDndSX4OGUtBT5WTNaSfgGXG74XSzO6x56M1sc5ivBqP1Yb4ZzLaj2WY43g6n&#10;OzwfgE0L3NuB/RzMN/vpejfZ7Kbb3dlmN98Nx0uEH2Mex6wi+fjFgjWbYOptIM7x0kbgtprTCwd3&#10;3pisZsMmgXgW3YAPOYzRJRFOqdWobXaSFMXixlsem/Hg+LTNmomldw+tXUWEyFiLqu5qP91s0VrW&#10;1c/jJoRSaL08DgetvZfowH4GTGRHfu/RUaEUmHQ7DHeU2wlu7NfC+4AW5yfdkAo7asVu+kbBl2UE&#10;WUFMBrLtaoELOH6Hq5DheQBmQ6OMeIA4c8VfsnXart6BReW0YmvICUWPR0kLsOzvZL0d7rbXY7An&#10;3bESUEQKp3pF64M3VRe+KVfkIJtDWzC+jCDlYfSyNeUiqYJROsG2/qEQnhNjNYO18utRyrRm11Pl&#10;rvCRBdvK1m31yIP3HKsCXzIfTiLY7Dfk1xF2RNvuhxsc+LTHaJGa12bHN+neGVtDseIKgBGesV32&#10;Fl2TTda8/9WkZHwTm96RtxUH+fUEu+HpBX63Jj49/d90SJW/UsmhUqj3hlu4adnWiGjW5P6HZjU/&#10;QPAGOAFfrceonvGSTU71ihLdIuxOfmQhXy3kj2cvg68BLIY1gohIEBQee0wK6WiZt6sVB8b//P/9&#10;xz5W9G4wvcm9VqGIrpZIfA1/Qu7yTGWzsoKZjmPdiv31B83oyXMr3tmXqwqvKM0weqOvMVZrsmnO&#10;tWLolh1HY4J61pmynrUZmNv7wULjLfqBSOsYUg1ZtFPqfBxmghLq6bDa7lqZ1YrGEIkKlVA7kx5Y&#10;M1hvcYrq/nq5vdsc7la7FU5D3WIpPA93s1UlMBpg4kUIhVmeMeGM+AWK2E7/sLVjh+3F5Gw6PINL&#10;Fhb52PIL9xs0XqzYyysYeUYvC9xxOkQSOY/Wo1TODdGD1xT9ZOWlrOYzEcRk0X2nq71au6vQ86Vi&#10;K1hRo55u1VPoL0aTH1pBrZC+gn+Knw4WtuCF3IzRxGa7w1piQhK8MNFj2QAujfUMktDW0r9MHeOe&#10;UbrlskCdBpOEtjrHjqMh0TkSMMUYI7QNVKnVErsCYmXEdr9TowikHEb108logFX1qVjs+vZ2tb27&#10;wRSlBatCxnQQvbbRlbgq/2WLCAid1QSNFJWS/VIQqwaHOnrwn3LLdBfN/ocuB84iBQ/W5vZZ00RO&#10;yV3F1o1nnHVkfvCVB3ZTPYxkKQQyQpjLcCGx8WccaSquiI9LxYiXJ1h7Ww8VkRELwdB5AapW29F6&#10;N17uhsvdaLkf894OV1v85F8+bAf4u9mPV7vRii8Py91+sx+u7QQTl1tTblJ/HtG5iUoRar1e/hAp&#10;UAheDaNDuEgTHyA3CVsoX12ULwDCm7i1YK0I1dOmJFGvDngijMZ8j2SX5ZdIIQ3LBr4Ar81guKIp&#10;c7jaDdiyO7Qpmxh/13h/GED7xr0dpFvPVLjYjbEncwxqRVUcz2oDQPZxsddxuIm0LVKQAxRa09y7&#10;EvM7uik1pYNr/I//6f8UZ68iX/K7HQrC+ufeGxnjOLPVZm2b0ptyFeYvBWhRkqPkRE5tfW6+lKCk&#10;niprJwXrxJ8O6vUevXLdaG3ypqQZTEiVc0GtsR9LZbgd5bBZ2VrbcK+g2pRERasaMgooRcbUYWjh&#10;u71NZ3fDpThV3KuEz9kfycyJ4DaoS/vl7vD2dnd9t19u0M3usVaLfSNj2QIuGw5w3CczksXCJt3M&#10;0dRXdKpYEP0EE4YzLKCm07zN4tQQpgCjLrxu0sqBrymWqVGMxNplSftyRu7y1sl87iySi6ByBr22&#10;aCPVJL40kTOVv4qWeFBCa+FThrE9HaBqJbQCOLXEn5F8+lkrQFBMvGwK4H+b5PIUlLiZzmhIQ4uj&#10;NYFTOHKQRnRrZXIuqcKF7OY8ZS5UNJzC88kcD2nOg7WSHTganOuh4RsDk3kesVFDdw0LhvDVCudV&#10;YOs0nCtdd02vAEglBG/TY4u1pl+rRkiYjry+g511CQ2rsqIHrRaVEuSN/8kf/7+cXt54iSeJVlQs&#10;+d6SEbTdLu+w9pAnUOggKW2tHHz+ImZ543X1J8q9tSVYVw2eKz5MIdV4XVpPZt80visSr1jenpql&#10;zbqVYE5iq0IwOG/KsvEu/m1wvIurP6RymggwzWwCVO4sQG0xXUJ8IZPBSrLHW0hYoE2bAtLgE7gv&#10;p2KpkhUhcjRP85kH1q83g7d3GBXul6sdeJaQxASzFrwbYENGKPK8mZdY2XxHBphPHJ2fTR8/mD9d&#10;HOh7SFcbWl9tF20Xw9rQqZAxEaGriQv4iIFrYp9xKiZlgYmdSeYFaiknoUeVRkytNVMVMw0xxXDZ&#10;h0YtXytbNaBJDSqqqUfyds/PSjaxsecei1G8LD41f0YerrILCh2Pcbfyy3y52gw21vTYg0Ve1qmU&#10;bMV0AqAN/cDqcgMlmNDfgR6jAwzU5nDJsq0bCb9pfUgab23Y6W1xHhg2pKEJPmwfqpKnqcCsJanA&#10;Gl7CiGSu+KO3t5vhfjsxDcikqoIFxVNSCbC8MYBEuPRTYpZCZ4mCMC9pxFpprxzjWhsUh9sEjC+l&#10;Kdh0Y+qSUqvm5o3WrqxWlDaszEayc1EmPZGmwcuyI4YqcH7gT5moirvCoFxaFRuSbeGFVupgq1vz&#10;+i6xQjLnm+aDviatRrS1ZH2AUxthD9ARao6JN9ZmJVDL6FYbCfqPpJFluZK51FAJp/ouN9ubJY1Z&#10;NimchZpNPMQCCQOpMGBnFziFpyjYCK386GLy7GJxOeeZJdpD2/g57nzUAliOUFHOSYR8+ftWchXR&#10;PWLtIYODArea0jy3KOFdfad3jKk1hVpZm6pVJLR2o+m7OcHO+izCu+7g6RdhEvPUEfOoTsBYYiN0&#10;r7s9polNJbdBAZbo6QxEKk1DtDRRiQty2AOjS0K3RKc7OGjBXslPOPobPqbpMFQvpyABJcEJ9/vV&#10;+umTx9jZAxM55mXPKwNU0mG9CfDeR3VgJ/hwISg0rCF2aDDBSkqSJRJnBRFx/E//2T/2EuhIKPwU&#10;ZqEoypJxghXt6voKAcDKSk6DFxl8zEfCzhWS4sAWUtHTthCmL4gPeGfdIvWGZkgSTzMS/7fz4u0d&#10;VAD2DB7dcnC3Cmsg41tF10+5WVhdRFx/qU9JLiyWl4pRrBJCKMcm2QItZOi7U2Gz2EXB8OdETFhA&#10;cURtOmOSM3dGN6lL/KtnBrZzmaRGGcMRYxJlwz+5nBotMrhEkTLAUlKdJ2btthgUALBuVjA1OIlY&#10;Ou0RaUzMOmU7Hp+REjY4WixGzy4mTy5HF3M6StOFkDZVC11hdNYTWysfXqp2MZQoozfeqR5LJtBV&#10;nJGU3GrgX8O1xA+1VMXYzuRJBHLR8qe69h0KTqGq2zeVOl8GZVDFcHzk8aeNji2+0bO/SdxphfPS&#10;N3uvmEWghtCR8sJFfjyTeYfG44o9rjLGyhes0oF/gQEWeic8T0YLaFJYO5oAy7xIEdKchjFYc0WJ&#10;7Z/klzVecgZ6/cHTp1jww5XIcovKxRY2VUQIlFcQLU68Wx/2myU1LAKOzpHmVVBs/E//uAIsYROM&#10;U3gAJGnfK/l6KX810vX1zd3yThoWfm63nCWQP5dED49CLmvCChf8mc0q3aa91Y3F4pKuhBF5VGYy&#10;HOImjGtjdKknKSNhqd30uFUuhps+CmNphSGgQAYXA83MTMaYUepqEhhrFATLKrvb41zAShiSKmfW&#10;Smd3BlMhOaoTPevk5WdRW1d6VjSriDGqeAETgoM98OowuNuObtERbqCwhTE4fRvoZsMYmBcabTGI&#10;1I35osnkcHk+fvZw/Oh8wHMoyAroZvNYuMJoCVGiYbMV/GtmiSpwIZ/O5YK2eLWln5ytU45xSJgL&#10;kdmsVqgo//VMrHPMfE4NpVavNDC3tGrc68VWM8bMImaJQkW94s/Wr6p4ISmR/z2AcEGkM61Go0Kb&#10;+5KpiBvtYWXpYDYeYYM+/MUNnJraEh2A15xaNUEKz+a7ziUOxK/0s4ZErgRAhV/f3j2jhjUDe9H0&#10;FWE6mOQkUF5NIZI5jo5uVjjca6UhoUll6X2qWMN/8yf/MrG4kdmTkyTgjRZwiyiIgJdfffUVzt7B&#10;6ljtlbPbUR0raIo3yRBmhfJNDv2lcFfMkXvI1JZCVt9MWj8V2IFGrK+S66sSVGt5LTyMyq9YziJe&#10;Bk9ftYCaSYbA9P5wqJ35E2pX/YayNXUGS0yNbolR2kxaKo+hz84pgDdSuPQ+toKK7VQViZg+U+En&#10;5WWGqqpdfbcjLccHd3JsOYCb1e5quX15u/31q/XL69Xtcmz5Mn2zrBonqzYGdDrlbTI7XJwNnz2Y&#10;fvzw7ClWQ88G2HUUPSumt6n3ZvVE5SwIKwpHqvK39cmqFGNZXqqaaCI2i5R0IsRWi+2emsHiqv9X&#10;mlEq+MZsjrG5vRVUzlhUb4iqqFYdL4OVPuBpqBdTy2PlzCLVQhPPxTnQH5R4EcBRO9JB3OKyEAsv&#10;BtAbrEcQoRAeDLDCbCA8XCjQ6LAqUw/SmeY9iPlcTcclM4haxzaATOQ1kad1FamBj9brzdurm9u3&#10;b/7gd3/44MkDeM5MYPrM+jJLYlVDChq3+RDPXKBYZdsRYvLN9d367dUCnaS5BLuYKinxP/8BYDnf&#10;xA8uM54l3gjFfv3rX7969QonRIm3HLBEHSe9M5A24lG1dTmVFSWRWHyc66CQqp6zmg7siV2KN7nC&#10;eAoqv9dChVdEsUVM2RlFAWCho3plgOV7yEaOl5jLL07KX6yRc54znKqsrPVSBVORUCkfKnqZBWTx&#10;pyliNMX5SwGWKICUbdd27hhpm94Ss+hWMxpjnuh2vXtzt39xvXt9s4KeZWQUYMl4nv6TZqZTKQF6&#10;Z4vxk/Pp8wezB2fYIxljBwwHE2B52VROr2mUQKdJ+pqH+WrBvLA/SalzSyG0qmBsR3/jLSLWij1B&#10;AQTFXg6Ojyqhl1OxvJk8U0/Nec/R1sIn21fiPQMsNTfb3VhFtSuqFpP1dizy8rqrMCK1ugfBlpdf&#10;WUjWyGbJFEN+A2DBfQEDIRtqcFtwa+Xkt8atgthHsdyYIwwEYcVUeEIhzZcM44C13dAEhPvq+nZ5&#10;/fb3f/jDxSUWS+zo05W77aILcWG3aibcJJXG41fLzd2LV4spAQv8CMlwMrJg4zHqy3T/9b/7F8Id&#10;lyg9iFKK4+0k0QJgff3111A9EMC0sE2kpigu8qmRQEE/OdZ7wth4UeqUozSytB+PptGziTq2mQu/&#10;I5pyd3qp5E3hd/72B68jAtvZ7vDcWCNZCL90zBpnQ2wz6nEQYd+UdeQ8NbYYF5ckoYIbG9AhL1zi&#10;vyic4k6VqtL/yXEppIFE1UOwD8S+63bgDXa8wgkCmNPjksARl2WsN4e3q/3V3e7qdnPHsT67WrQu&#10;Da82xiNGkYmrvhegdz6bPDyb4r7AJsnjw5TDBbjlcNCs4mlMGksY6e80yQ/EwQraDBxFEzVZszNz&#10;kjqDiQ2choqouA55ihUveel7XkkCrRP1FCLPKLBnpJ8uDkJbfU25xMVvAv180RxkF146lzaZvwlY&#10;Re766TT3EUakgNBK+1kDsJz90EIb+DfQwmEWWAMs/mtsCyBSYfF7UjnxUMMSU4tcZhlPFwpCf9E1&#10;9HR4S2xoIrp++6Pf+z0A1nq/4a5G6ssD0VRO4Yw+ybagN+DVt5vdzTcvAVhpDj63n9OqBliRzxwF&#10;crpJzRY8QfX41a9+9Td/8zf4qSnFzWblXOgIKqhSVXVgVBOzmowl6iBlwYQf7OGM6xLigykveWQC&#10;vfQm98Z2Cnp35ELi9NW25bi26w3SlNqiuojo9rfyoxOvOi8WnOcZVbp67idFTCAjAAslVI1U7KLw&#10;Dli0mYcOFs5SXiNxqjbns2NvzkD18Ww+wsJmujsPlmvY3fe3qw1ccmjT11jM9vejkpCtlFYXovN0&#10;MoBF42IxP5+Pz+b0j7GhgzH+oTJZyoIme5+zgciVxKAa6Zgqly+NqhwFvIeLXYgzt6opOjg+huZI&#10;gOU5Fqzly4qEWeqH1PTeFUURcDhwZHQ66wEUCvWt1cs1x9RbYzuX3HM7izZ5VXRwAiqXCM1e/WSv&#10;sOyd2cSoqBRaX6MZWtGzTkfJtXGx7biOPkfjWQ0LIG/ppHdbIxonf3V+RAI+LksWrpkFgNwL93ks&#10;TU2AdYUh4dmDMwAW1psqpIpn2JQMJpIUVZP+E7mvQvvd7odXX38zJUvazi1ZA3Am0UPSsFzCvaWV&#10;nxrYqYlSgl6/+MUv/vqv/xqSBkvW27dv726vCX6mThGhDI6xGRjNO7Dq2c68Ov5Ap92F9ou5pW4W&#10;2SG6hjagvtuPVFxJNcogCRHoqnhCukoe6u0tblAb05fICkEYNXMPXnBsbxo3Ur69uQVgQcNCLAGu&#10;A1Zm6wRY9EqqG0FE6NwkSTYcf1VaV6xAQwGWwCtClYOsJNSmAqB/2/LfrNdsdkm3RY4GrIQqnSKB&#10;P7gX5xfYsQ+8C0sWPd3Xh+VqAzd31JTlNPcg8wW0YW1y4CB2EbCwImcGW/vkHO1Gf4adDblJIHSu&#10;OgRAaKUquIYoFi90UpGF447EiZwxs3n3+rjDdIRCDXfUEDJKWlyY1SKOdwVUpZ+VBkQeEYOpOxSY&#10;gG1FBF2CC8Ej7Smm3ESritDW7IDGdBXfZTtg6rC1byf18YiMzrR40MjOZTsUIAFWUofB/GQACCAp&#10;IOZXXCUu4ZJawHpxo9iElQhhKnE6G1TEYCtzVKgmoWGSTB5gwqhqAen3YJvM6itm6jEyIAcQsNKQ&#10;8Ort7/8uhoRnWIoKwCpaQdV0eMqogjda48UGWI8mr796MYZbFpZscwxfjUUS88jd9F/92/9Fo5WI&#10;1p6fi5BLGiT5pz/96c9//nMcc4ixIbStt6/f4KXgHJ26gQDHJpQiU5TSnryXD8Ui4hI6zWaIsc3D&#10;EoCr90MsHY2HuKK7Gkn8qiGbGsxLTiQKBy66wGf+I0+h7eVDREg1QMSFvFRfpY/Er6+vUSNkgTep&#10;v8p6rIuHGIWkVDtnFUyWcZFLUqRjtZSRfEGQy80NTuEmLOLSqLBSUrJZXVUAi+rB9SxBNqV3u1L1&#10;jZ7c07g6C+f88tGjR48fPwZ+Tc4W2NNqA7MrHQiBeVV3Rz7N67aQbOJIqxqQHOeWw7v9jA4No4nt&#10;1a0eCzRaLbHegf7DuPDg4OVkicqL2sUTF1mkHYoHrJdLdigfg4sTVEKUTZi+gYuGtZELrVpE9E8t&#10;EsSlAAJ8sc6U/CluRDequLiUjlBAMCEvH17mguO8JLJLOvRc1Q6SbZfBLg8rcm3OSxiZ1hWlmJqK&#10;neoIY6pdqjVMUWoFj6jy61h5sZn6ex/TgN/h0eBUceBQebzJmE5QgZ2wAkSbIE6JQEO3foNFRrd1&#10;dX1z++b1H/ze7549ON8Ot/A2drZ0ysSHSC7ljj5qNxl/8eJmsblGVtz7IRdXpEBOqYFgw5J0Fako&#10;Ie/HImD9+Mc//tnPfoa5QuhZAK8XX731BsCEprb8tr9sLlAPMgPaPX58Ac99yCz6HBMwnHPnXMLW&#10;dbOVhjbSFTAXaUoZOwdTRyDeGwl5drxwM3+yw4i/jJ9S3ydRtEJi87LU96FRTRk557blE0oU+grI&#10;HnAEaAJ5xAN6NLWoiGOJmHhYHkIp/DBSGngZoyKw+hOhM+qiA7UwTYFnhED5oZwC8Sn0Ju2qUWqF&#10;MJtORB6QN+RAlXyzKt6tPJhsi1tyqvJ68vjph3YBts4eXO7HU6x6xXp9ODiszMXL5VM8iHp5I+Kn&#10;EASODIvZeLGwnSltFCl4uru9efvmjQqPS4WX4iNBFa30IHpLaRIT6g2GaU5bZScB8+5K+gK+oGRK&#10;H81/Z07LuqTf1eQtY5a4XA3nf/UA9kOHKJ7kReBKqpbKVnSNikXRNCESlVwu9BOX107KF36q9SEB&#10;qlRU1RVFMCRdyVP29IXRDGazMuobzHJEvHZNU9U3/Zr9ouqFB+GXfqLG3PgsGy6+FcBCJTdrKv5o&#10;/Jvbu6VpWPOLhQALNZJ0J5bOM05OTC+DmgkCCNXgy9d3k9vXaAyQoxOw5NaAOMIwgVSWPaWWGl4U&#10;BHf+xV/8BTQs2N3x98///M9fv7itwsXpXtKSX6hMjcdQlYw5tKQHJYRpkGxKdZwLAuhAYI3KI4lB&#10;cYg3rqdPn6LTwFc01c3N9dXVlbQStB3Ay4dRLhjOoKqCMZYbngx3zMwMFQ7DVDTnw4cPeRbD2Rnq&#10;Dhl4bUDy9upqZRoWMjIvKJtyYYJps/tUL64pYM76qRzlU6Vn1UhaDyry/Plz1Ai8BSEH3IOAGFCr&#10;OpLA1GdaT65WsDHJRutveB4Jl4bJ88p6XUzJGK8jEEqC/kA8iko9e/rBJ5988r3vfQ+Znj94MJ4t&#10;sBESNsYC7m1scMxys5S+RoP4rgLYkZsYUmB37+liBiedAfflwC5IBhkoM0j06uULkAqqKBeW5lGt&#10;9/kS14hZ1kVVU6WG7tX23DS52LS5VAMe7fPwIWCX6iHmOjNQglBXN8iTmTpKOq+KBxyqAgPEARst&#10;dKCTlHdqvjhA9hydFvtSNZxmltT6wgWxt5Y3sAsJgCW1SJekFEN24bVAZG5DBdVLf5WL0F8DBQGT&#10;qOd/Bcf8u2dhRHx41IHzBVi5w2bt1MdX5+MacqGvAr+B99AlY19ZQaoaQuxaXBTVxkZ9IqNrWImq&#10;tokb3BpAHjQ+NKzl1dWPfv/35hfYOg2LJ5LdyttCVY6wLg4nucRywIH5/MUV5oa+LgBLtHIiJz+s&#10;iIWtgEUet64AxPrJT34CM9bLly//6q/+CtrWF7/8CskF81GAr+JRgp0sSMHSgTWWcGabcegn0oPK&#10;IDeE/IMPPgDR8RLcgxzhTqHxmrr6JmC54iBoVwupwhr5GnhyeA82EiDiQnbgJChWL168+OabbyCT&#10;Pl4T33hHoX5DspFa3ZQsPVszJGuaQiIjJA7xg7Lz6aefIi8IBkr+5ZdffvHFF6iOMpKepYy0fNJb&#10;1/Ya5BtU1hlaggRRyq4alCe4XqEzAPUwEvz4o0+++93v/s7v/M5HH310+fDhZHaG/ZERniucuQA2&#10;KYxxpl1NLHxnye18gjkM99SaeeSAaA7F8Ouvvvzm669ReGAWyi/Zdq4SHUQlV7KcbiIUK2K+UQ4H&#10;pnbL4jkHudT0eAC4gO3Yl6Ajefv21Rv2KSgGGksQr/YVWER2867LOUGsj78CERn7Hjy8RF7gBPWL&#10;SEdQiPSFxah1Ym/DPWcG1TfKUlKOsnsRmt6OSiOMICPZH3ChnJIj0c2Va+c0NUQafZvFUMUwpZKr&#10;FlAw6Vyy5aHY4mc/IhfVefLkCZoeNMQDjnNDj6UuRI3rzREx6z0A6xYa1h/96A9m57PVfj2G66hd&#10;YlfvRYoGUgCxOv6MFotXt7vdqy8jYHkiLl/Df/1v/hexF6mfza45lcQAIoqryj/5y7/EYBDcAwMW&#10;hoQ/+bOfQHzM7hjslilqz37yLeeXKRLUZ5w19eDhxYcffvDxJx8/++ADtAQYCFDyxRd/A9SijCzX&#10;sO3ILJq7DjKQGfupiJg2JLXIL+jtts6SODI6v6AS9+Hz73z88cfCEWQBEAGUICPA4nqZWITL+Wzi&#10;wxwm5fofvAE5HKxmCaOHtlCY5888eoRcfvCDH4KHICcOWMiLsxbZGCRIElRJDiX8aldxpyREWgAX&#10;xrvF1za6hWc7XBqePH386Xc+A1oBs77zne9cPHg0W5zBUASg4sYMNjujy/lANOJSnby2wZZrYK5w&#10;RJeG4QHuMcgR8IRu48uvvsREMVofVOLw2S6lpgQ9ZXXmuYFYqahEaEykKsuqCMEDuZ4+fgJJ++yz&#10;z4C80IWhVSB9KKS4XrwAUL55++YKOA9LDsRXXXTVxklJSUTTe4zsRUa7dvD3QHOj9YmMHzxDo0AP&#10;Rb4ow/JuhUpBkcf1+ob6LztFqticWysK73CpXDJ4QVK2qClqAwjBybSYs718ADX38vGjZ6bvzKmo&#10;Xr19c3MlWEQumJKm9kQDFSeCkValRm2GbgARxTT0bl4gu4y/qNfH33muHguKNuqJ6RcNUY2NTWHy&#10;0Xpex843DXl1VpkY0Kk1uSwRC/+4NBUbYa3fXL3d3C7/4Pd+CMACsTCfDEI5PyTWCkqWGLvAMnDZ&#10;NbwFX79Z8KickvldCob/5t/+C+faLsDKLZ0GBb/4/HMwK2gNo/vnn3/+lz/+i1/96quODSnL+YJA&#10;5XLtRa0BhoPLyzkY6bPvfvbxJ5+gDdCoyO6Xv/z817/+CuoITuRpXZnliXASrDYUkCzZ4kCs+cSy&#10;qcXs0aOHYFYIBtQf4IgAC1gMwUA3vl5a/58SqbAYu/IrKXneAQObgKUmQRioPJTAp0/BPd/97vfB&#10;PcgI/ApMBA1RIykp0vCjKid+kiRn3SfBlsRGgMWFOzBNJaagYxXGNx9+9Py7n33v+9//PrKEKAbA&#10;onIlwJIG5MiS2MtsYvqE/2HZA2bNaHTEvu7MURrWr76AX8svMaqVkiWpVizxkkRX8xUqmj4lHcTq&#10;I63BIVhFkingo+cfYjALqAXQY5yLOUjkgkZB63z11a+/+ebl61dvEBspyHNWUJnMi2r3RtMX3KUo&#10;OBb2+UfPf/CDHyAvc4Qe393eSctG1V5fvQVLaLzGXXgyMgoibXbFOCrnFQqAV6wxDB8YfGJYhoNr&#10;P/74w48/+g70HTRowv1vvgb6c4h7fY0tYGSiMmOiKMU68f9eQWmFLbx88uzhj370o3/0j/4Ravf0&#10;2TPOF2dPDpiWUThZFUn2MDp8Z8BaXd9gSDhZ4GguGHErwFI1kIuaXnjnnKBeWawCP6/VYPLyxYvZ&#10;EIbjSdFbKwr+jv/4j/9xlWiYyokAKckRI+JC5wPGxU/hPSY5MW+DbqJtVCjeab2bpK69gUUFmPLA&#10;huEQe3AIrOFv316/fvUWupVxaE8K4EfTfNrutNX3HquOYKLGAATjfNgmMWLawkz26tVLWGmgxO02&#10;RfSEU1z04mjFKXHN/pKHrUzJbc0KB+0Ptozx+fkZwPHJk2eQQHSwCIo+E1yLSyNBcY9m1kwBTDZa&#10;91zXWEmmFk3C0lZMh3YMo9D50VAIXEFnTq3hCce5kA0800CzOEN3T2SlmNqIHJ0sDySwo1TsjDnb&#10;AEnzywnIgMZaE2vzqrZxUXbIcK1Kk4NC1Xip/OTC3JNHzAILOUBrHCTlXTyGqj16CDo9QuHTAMq2&#10;YANmAUTQOkAS6HUwYNrutkbmiFD9UOUsY1HWK9r0NBmComKYdX11DbQCFnPA/s3ruxuo2RiMJWUO&#10;Oi5urvLkRug2U5HWjmeUTHDDxPGV2ySsaeIBJIEecpJC3YFTn3/+y7/+q7/+1d988ebVm+XtCuo8&#10;lUXfTyRKzBFBaf8MlAcJwQactoIXsXmTZqGuWplvAsWofoVBiaLoTRhTmOnDJrXobYPtTDdcPPH8&#10;g2dw4jB/BEaJ8OT9Vuuo0FjOQG00xk4wWKzvSBLKnKpZLX5msUJZxT1FBHW/sElrEa+0U7jR2/MW&#10;NNLUb3HVEz6V/FhbAqh6+vQZuBfDc0gaeqCrq5urt9fmANK8IkL152J7646hjBBHHj9+ghuGSZAJ&#10;5m+McnDDwsCtOCQKpOTBxhGw1o/gjMkDJ7NrK2ZC7Whlm0mwBTEa0EmAEQoGUDgYPCGIPAP3QCBB&#10;LpkkpFXhp9R1oZKMEfKo8stcq3hoswLoMmeJBXQQWHVxtCC+Xz64BLmQEwZTslvT632+4OpVO/+S&#10;pi6637BNWEoDL3swl5jAlep/GcJwTV2kNDuOXXinnSe85IJUoWoEVk3/6RKQuc4uBhPFZJbmCPoh&#10;HTIE7iAkNEma26+uaO9/85pr72+XJ+gdkR86YQx+lMhKdlK0OLxNgCamPL6G8fBUZu0Lx1NOAcug&#10;JE1yNh6EEvfLX/4SyiKoKLyIfeO3kSmTBBfIBAw+4SGDGXpkFUmUR/NGA3xUt7K+rJDuEC/84lkp&#10;hlkELPjLbHfYXgZs5oBFjMsKlKvtXrUEgnkaMWlK4wkIApMd3eKsg1SwGMv2w7KxTV7CmfS3VKzk&#10;kypzMi+wKQfecLyyhWcsMt1o6UmBvl++CdAS2P3P0KXA2AcjOgbWsEXA7xpWXLsx0wqTLo6iNRlR&#10;R2ndf7qBDpi+e/L0CQxY0BQgqUiX4wjbiwuw0mQmiWEiLnzXoJjacc6UU9v9R4oEhM9OscLoA0PC&#10;B8+eIQcz7prjGBBEio8ZcWlNw6gfczuY4oROc3YOjQzGWoDAJY58B4Skg98x15Q9rUz3SdoQcIRz&#10;dg8eQPyef/ABshJgAQJkNNUYkDKMHR1tWlrpMAMeGU+QcnjSgxAhP6S1OIxCQwkiYM7zAUAYNYLl&#10;At6jSIt+IdCwjNbUsGyHEXGv5j8cqbyP4lsb7QJ9qbtZM9kiJPjdcF5dFl9QTAAk04lXQbXQT0ex&#10;CGTIO08KZ+8Cq5QmKKgcwlR8cUHFhyVnu2joBJcK2HzI1hyS9Yh2oWJ3BsXKGVNGnyAvUAOJY8zL&#10;yZCb1bcFHAIkCMSTJ49RKbAxsvjiV79GXp7F6Z3tiaVCE3/wAScuONmKOSXOzlPtVV8aGj1OF2pl&#10;qXFGvlym6GOaVskTTGy7OwEWDAUrgBb2dEdnTWNv9v8woU4TLwKgAoOqxMFu2PlvQhPYdnmHjr8G&#10;WHl0zPDyw9Jn/fUBIH7GyRd1sGAdrMtBF4FYUNTBQ7CDolPySW51vCqZek48aESqEktKIQ4aCJgL&#10;nHQ1RlSO6mlhqP74o48h6pBbfEIWX3xJV1XZqm2dQZqNYpSFrfnU0iQbiXilVJ6oM6ozB5vCeIEL&#10;D5AWdH3gVKSPCzWCHVRRomogHcHOy63Mc564aqSLcQfYRYizhIBFVOX584+QkabPOeGF4c3Llxpe&#10;wdYalQ7RzViL5gA1vOjvBFTn4eMp/FR4mYEe2agQSop5s50DQg25MTAkEIlRhJXizMij6ecBuyZx&#10;4xH4btLN2XosTZ9Bz3lDoeaMrWYJEV3N6uk4TVRmRceDJr/U1tIxVS8Vg9N2ZsOC6U2TdwAsKHTI&#10;UF7KWscqdxAkw9G9Ebs2KjxRpi3Y+YPZ7//+78Peh6bBT2SEXOCv883Xr2y671u7Hj+5/NEf/iHY&#10;AMXFePMv/uInb19fqxW+tTxCQuhs/vCP/uCP/uiPYMf84AO6trg9QQqvuCVChgQ2ApZaU2+wS4cH&#10;RpExfhX7oRFhxgTK/P4Pfwc2LLg1QFtQgyJ9mTvEDCqdBEcB9EyxPey5MmYyebVbL795C+87+tML&#10;NPJG5Cn3CFgxUTGf4igniQoukBuShvdgGvArRA99ElbpoPfTWT0IG2qeFCjDQSaTAWsilDImBmZp&#10;Oy1yL/4HxGJWhb5LHzyHroDeF2GxYubFq1c2WfQV8pUvke2jwjLqeFrEVdZmvEy2DdHLQdMwiM4T&#10;6MyfAw6pNsNcMocgQRLkIQVp5C5SlhowikoE+ih4vbKl034cmT2Sh6rZLJKTTpJSNMPEAAvY8fgx&#10;5qOQI4cehwMnoV5zhh4yb/b25LsgsuNy648wpYAqtYUwS6ZrFRWBpZg8xBj0yRONqjgkxIh1OkuA&#10;lfWoI4ClzSfhMgrjMQGLwCDPhmsMzlB0my6Q16s4R4V3LhLZ9dP7DJ+PVxW8e1MwKVnPnsBM/Axq&#10;KZ6hD6KeIBdMS0Ar9FVomgxY6I/ZxGarZleP/o5+S7blWZyu7UGEj77zTNOpyA7BkBFygb8OsHF9&#10;1z4Z9y74Mhx89NHTH/3hHwGIUWvU5c/+rz9/8c2rd0nqtDhnF7M//MM/BBDTmebZswePuOZB1s/f&#10;CGDd3cJxNAKW9B6xpURPeOKA5YyNN2guzkQPJ9fTwduvXsFoQgfBzFQ8nizbialheSpCO7FdQr48&#10;Aak3YjIAFjQs5JcVdfKuNAWTWM2gpTkjB1EHPmRne0ewGvaM0kJck9ccfgp6BSgQ9cuLS4yYzNN9&#10;CREHv4KrzJUubaWU86og3EsrkumnO74T50aYJcSwi95euLS3F7JGypweev0aD1j5opLQPMX9gDjM&#10;5boqjDYNwyOV6oBCeCS5qQAOMV5ERSAPT55QVVRG1FPechJKU4RaxizBVkMWGhbeZKCne0FERikp&#10;Kg8uZMF5igc0XMslEmA7Gs+GY252ZCpppVUpitelLgsHTA6i6ty4j3YYuiMhX/pAceYflkyaMvFT&#10;7eg0j4k4ZukhdFGpCu5JpGai79L5+eNsdAdggfjgD2SIdkFHAlFX63A1U16eopR51mxetIRVI8jA&#10;TPu2ANPtHSqcuuDDYL6YfuczuJv8AIoPGgikkccJDEzQs16/eIOGOTLheBp8oFf93vc+/cHv/BCA&#10;hWqiv//pT//y53/5i9Niv0uoZ88fA4gx2UqvnWfPYNp024J79ruGFVUtsYQzhvOVa1jkUu6Annxr&#10;pGGtbq7/0GYJMXGNw8RbOSpqP6kdXBkilffzwWQ5m2BaBRLiYmtTG4kCfAnAEhIJEaOoCxr112kG&#10;DoMOIsAS+15fk3flTuIFldQpQQGEp0BpJk4l+TRuTwMiiYQS0QoD8C64FiRGIJDm+pbCkl1G7Vih&#10;6ko5qiJeEomKfupZAAdJhmwAqmQtwkuZ5+SDQ60h78ijHHzOi61rW0/7JYmV2CiLJMO2zhYVQRaQ&#10;BwzUNBuFYEhf4ykBlu9shbgF97D/CfsO6tn/CgLIQ3knPDnWn8FZ8MED4SOKgO2tYNWDicLWO9eW&#10;yETWieAFYoFOXALN9SVQ0bmqTkMALM2Bq5IaQrOcoq2S8of4Mzc6NXS2t2nWCOCApaytI1nA6KJZ&#10;QtqVsD8izj25vQVggeu03h7NZHgFx9FE8AKwtP2t7daEyQ2GtIzM4pp3h8PACI3y4ccfwq8F3i3I&#10;DmVA7YAmGnu+fvkas8YYeJL9C8hrq2kPrsAP6/vf/+yz734PmiPqCAb76198/hc//ikq8i5odCwO&#10;Gh1+WEArqFdw2YF5QIAlk+K3Dlhv364AWBgSTs+mHBBik+Q83CvEJDJYBUnmAYo/54fJcj6BdWm0&#10;WoujGL4ALPlhpcuGVOI518EK/kPDf/P1CzSqNAUI3s0tGddBJHknZQ3LkQJDK6Us3k3neMtd2M6M&#10;cJlPasAYq9gWWp/hgLVcr+QablKafc0NUBxVY+eQZaZaEG/ARcACjtjoicYyPOMNumLY88FD0hZl&#10;6lGyWv7pWo/o7oNzwZOhsBbKJPzCEwK6LRk+hDbtxQ5gtV5BuaJ7at7zQMQRuBcoryaokrVnSb4j&#10;l7oW2bBorYcV/uISnotY54sJUZw6gO0IcQoO1vDAeGj8ZLNDyaDl+MuMklI84E5OcMXC1AiW5sCG&#10;wZOgh4ct5zxou5R6hYaAkBcdkhrd2UpkjCArjPOXzmNIByS6OKOSiHahW4MNCYHpsoUDrXxpjo+F&#10;E+fYPl9Su4iLdiEMKUzPm6QhOp+g0QGLMAhApOmtBm3OBg3ISM7DWNUPTtD0gp2MleCYzWTrPVVH&#10;YCCsbGog4rB37hYBsz1ARqQPFzxYSwGLclH+9Re//vnP/grmYKR9DH9O975GSG51Dff9Tz/9BGiF&#10;TAGRmKSG77LWFcYZW7W12KbZU3ojOje6ZEmENWsE8mJR7Or6CoufsTTHAYsCZTNXrihIjgqEqepO&#10;3t/BQ/I1lsNdv0aRxNKis8dKjqNiOO1U7pKT2iNMFOKrAAusIxCh7XOTQMR4gt2yqurVy2CpmZCE&#10;WXKqTtnxzIR0UeZ5ICARAvyqeX0HLJww5g6HWtGtQsbuXTIfmUCbseYw5ixnvk7W56SZLMoPDkk2&#10;q5wWxzk1LClb8pgxy2vn+CuZUUP6XyhCyFaAZfrOJQeVRn1Ms2FffPfDapI9VkEy5pKm9B0iPTsx&#10;XwLixfn83NBqDJDismccSY8xNLZqgA+oE8cs8GnwrpcONHiA/Qr752IzC26HBccOToHD8XQDryF1&#10;Ueo5XK+MKUTAQgkFrypqfPaKe1yOChfEXBnjyMUH82a6upJ6JaC0dSq8RBkDJ/6UFOkyBLGXtvQy&#10;8gmetWoKSpbWr8gsgOjIQkbMK5plufyLdbT1nCokygwxrLgXRrSgWWseQLk7G8MaC1jE6AwQiXyR&#10;7FdffvU3v+S+clAbj2HW6d7XCIm5thG0eaAV8FGAhRE2TAT0gMmARVbOLnICLNRLb4RievC/Epkm&#10;YKmHAGBhA78/+gMuzZHRXYQyxGkBLDV6IaREWqxDnEyvt8O7l1/BWlwAln5WS3MIh3CjyJcXWi8c&#10;5BDs66++Aeug7kiCsk2PIkq4GVOwKKFWZ7ZumgvgPIBLta+Ys9TlMJcE3rp+mZko6vjrgAURSWhC&#10;bgCVa8ImGnmH4BJO5K6mQc27yADL5t0JW9KwEB7ruwRYBN/aDE7aAMeb2XnX4cMbCW/U+duJbweq&#10;DHJQmBOwkDUDYLmJLSXTmMiLGmVeIVXyiFaqpi7PXXTGBamj79Xi3Nyv5mADHu2L85x5LB1PpedR&#10;vvmy8SEJhlcRYshPoC+GhFifOD6cLWYXc5yeAoZGW3HLAK2AM0tibe2uc2GRWsQpAZxqUVQQsdgu&#10;tpuCxi+yYWnZHaBEK5k0FBVWioBMEyeG2uVoVelZeRJWxBSHgFBoetpJqYMkywOiABm1ahWARc7W&#10;VCbFN6GVyWJFQw5mwsETXBacm0Yyj1wEi8AsPICFUBdk8cWvfvXFF7/65psXtMkuoZt5s7zrg5Xw&#10;7HwG/4mPsUDkk08w1OVkKxxcLrlYMmpY0VQqzomo1ApYCuMQoe7BbFh3aCFoWKMZhoMELG99dFV6&#10;VkO7OcL53FPD+nrMWo2n85vD+PbrL+Ssx+4qb6SVRNuX5jBFwxrvOqLwVP3J4QANC4AFZlIPBsCS&#10;BdQ0rIQX4gllmdPhLKFjn1uI8Aa8lqzUQhyzDMu7J5uNCbe0nnB7mbR1lG2hlSjoLSwhl/RmGpG/&#10;Ar6k0Zw8P9GIaEjkxdIax3unKkNVRorUC8V+xqFEOQry8NKlyNzbCFhyp0Jumk4m3agQpMX66vyb&#10;lwt/hDNvYEm7AEsQILZTvcYzbN03w161+IADn29XWPtxwPE46KVQUBMk+2M2LVCR5ac3bcVbmBiE&#10;VsW1hLPRxdnswWyHfoPOONQ1OMLSYFCgoGKoDJFtAtkrMY4l9zby6BAkAJbcuITvUHWRl3xoZF70&#10;NqrpU7RYVYcJScfRjAQ0rEheMaegREoWLmhYyA6xtAae80hXyVpqQ8JgSuFUd3LcUbJ+iBJZwjQs&#10;JwhykaOJPP4EWHKg+epLLlxFXjZ9QcbO2ioHdn6FsTXfSfBl2ykvWwCPRbLwGsYyIFwALCiPWkso&#10;wErsEU5LEClOBCyJlSoo7RV1gYZ12Kyx4yi2/d/jsCXbYSmXLboZsOBW+MRmkgUFNk0fDDtdjqZX&#10;X/6KJ8qJttmALhHjkFDIQmOwvuUJxbShbfbWV7+B7wAskFieltxQDHulWmeL0ptrmZRAjQqFrKmU&#10;5i+TPgiwkvjlIaG1dzo5VoNtDbw1xiananNLYyBWMqmpEhLjKe6lmfoKp5rsCsl+Z5QUIJpPI/Ws&#10;1HXYrp6sCP0SMSlQs8Jocs15vSq81aH4mUYENicAbwj4URqv5Ixs90hNYzlVlXho6aRmOhoWWUTk&#10;UiKIDkJxLhPbBE7gjz/D2BpHpdxgc+S7Lc59w5ZYWLSaOF5GrHzoAKLTf1ScJDbAcp/RcDEbnM/R&#10;CovH8w0UHtiy6BiTz0gUXjgAibBeBa+O2MYYXft3svXcXu7Uc/ICsHRRC6AwpU0UACXaqwNasKRF&#10;6lXCKRueQNRRIHNx4JUC2O6DLifeiFJ+oWRxlyGb20FhkIVUOWhYUoFxuc1ddTHcNnu/pMr4XBfo&#10;IXDTT9jgUJEHl9w+4dkHz+C/j65vvcIw6tXXX9Gn7MUL+OKhUuyGYdk09kbkSg0mYiuTPEyjTmf9&#10;BBxO8J7UlJiNB+Bnm0x49PFHGBR+CtsZLO7ci8IAixqrcQiNG9zSRbIteiR+wz/OCdaHJbc9dYfq&#10;kKzFbetZHqu8evP6Fhtn4xCK4ZT6FXZrCNR2DUuVqKoiJBAJmb2dnQiv7s14/ubLL2xmOtVMwXAl&#10;wCKz5lFrITDOgn7eAQLDSxST2tg0HBNQIDIaLpk2sZ9nXWlU9VKvS4b1Zq3GmJZjZc/yCmnIZrPy&#10;SSsx5TxtkmsNyE2gJAmxOe0ZeVamykIkyEY2bjefFHorqIR4L+6UgVbqqxNEKrQzjT6JiAILNaT+&#10;Ogy5ygOuVXsrQQSQqCsd70Y4MA9KipL1fPGgAI4RipukyPhOHIk8ICvbwwTb9V0vN9e3h9vlCLu5&#10;41RN5Z6YNCSusnl9cTAhernz6ehyPnoAwDpfcatkjhNNPA0LvLIeS9TAp1jZRKvUlSYFBNZoxJJ2&#10;FrlOEQW7GoCrXSgbNrXKrSFsubUPBtVkjlzITp+UspPaianskLip2JzYgeLDcbTtPat1i9KwNB5k&#10;S2Wju7d7pLy3EUJKp3MZQ10Ei+a9X1nKtJwbpn0Z5tTfp3Eu1yumNhUze/pMNln3WUExquMIJAJ5&#10;oUbI6MMPPuT2Ms+fP3729OLB5cUZZzDEhNjozNHH+Vn8IN6LvOFvdGpOkhSqmNBT2OtChUD5R9v9&#10;7/3u72BIyGMusLltxgE32qgtxNpZaurSpDN7MCc+GX3z1TUsAcPDmpMb2WCYigoNS+zrQivquJAo&#10;de6HlE2nmKsBYNnJLLC7c9JX7RRtE2qwKN7UrWxuRSUO5UbunHHmy9T7s5HITNZfwHpE8eNBHVtM&#10;ZIs1WTwsAzAPbFc/ndBc+RRsyZ6dKqWCCbAAVtRH0pUAy9zEEJLdlyOR44i/rFeBmUfcUaZ4KcET&#10;7DpguSyJ76MseSKh1VMxPEfFisKjSumSYoJEt4fp7Xr79m795hpK1mCNHUexzYXOH846e4pjFlUm&#10;C8u89bBIAaskz6bDB4vRw4vFswc7NAYPsAfN6wfJChpEQjGJUFUDbbxMRbWzBfSTVcbW3aEKUSbx&#10;LKuwm4EFWLQJmKUfl8MTHuRaoQ5ATOg4GOnsjK3SUnRtUhVaPGxYbhkQLNK6f80tt5Q1+/psw/L0&#10;lV3Rdk4NZS0G0BZD2rEa+SJNjFF887W02sEgWB1mtQOHCWIkDoou/UBVjp9sRpJWFOT1/BnnJZ9/&#10;+OHDJ4+5r65N+IgVuVeJXc4w8UFM65XyT7O0jV0ywmxx1jMPOoShhosfdnerP/j93x1NYcPCXg1p&#10;RGV0TvasJmA5w5LrJJJasDAbv3qBtaLLMbZtaAUsRNCYy3lODy5dZDJjcDXVa3puXl1cYrd1cCQH&#10;EGpU9asRklTtlHJQrzLE+nod9tWsUlpUSOdMDgnNWVNlI4/vQJ20NyPpSG/GtLFOneKc0fN+qWBT&#10;r6YW3ACwXHVSLs4HAqyIUw4KSsST8iwiAdVCeBOXQTh76WszhSjD3rmJhzzHGDGm43zGwEArHpYz&#10;waFeb263r653Vzc8ndAOsUg9NgceRsdgEElp8y0WhI6HsLU/uZw8upw/Pt8DsOBEypO+zDaXAC6Y&#10;GFRCSSxTqO+Qa4PyhOmsZj7mq0lJyZLaxUmKdpHlwaeJ1VLOe/op2IqEVZE8nUgxafFQf7TGU/iI&#10;9DHkpG/LVXI6EcLKW1jR05v87C1SPIgOSFbTxNo8A7UD4tiaNroHyY3Gp5IEWbBxUujSjH7VXeEl&#10;JE36o5DaeZIZwXBtEIzqfPQcCtZHdBl99BBzrnOsg7UKcjCIlbrhErWdM132/Y2aEt7nDnPIlIC1&#10;omsbAAt1wd7bv/s7P8BB0nAcHaMzyqMEoVJoxrSfnzFP9SkC1mA+ff0Sy0VvRoONzcbiCJU0omdl&#10;sYGfOC/CqjIARTxjd/gFQ7yhp/E1BsVc7czzjuSBUi0uaRVF42XnlmokZc2fbKLOZxrXGKBYn5C7&#10;ZfQ9aioWjNaUqv4qf65ImqCNzaDEnXzqYKH3RMASL6rj8rO8Ih55Ll2ApRqqJM6vytR1WPwUL0YM&#10;colyOS9Yp5ljRc3cfMqRITF4RFe8n2CZ4uu77cu32zfXu5vVFva5IVyR7UJgFanQ+8Sg+DvHePBs&#10;8PTB+NHD+ePFIQIW7V+5jp5aLKHTGYwhCpuOUgGWBjoOJZHIKlJkSBRV2KQpF7f9ifG8m4kjQS9A&#10;BBFlJ/rjQVq21pzLMiA0SU4bt/QyS4pbdmsQGqo84pbYCrFZvWoOIvIsQ+5IVltiwedLe/gJjhPg&#10;sqrRMpgEmxnlKR0U3g2IypStZqM2DXKx8BkGLKyuIGBdXszO5EJsgGX7YfnlnOnSEdFADYG/3ETc&#10;LrV7AVjDze53f/iDMQELRvc431VNLApUCixLUmnHVlHDAovMZwCs9eoKGhaFnK+r/qYyuiOmphK9&#10;h4w8jZ5Z5QatX71+A992dBoyiwKyEDIDVs0tXqVJMMTNg6KhPclM5KckoljFZpdbMcTZ4stITYUX&#10;6XlcrLGghFETLSKurFGOF4rFlqu7aHppxWouz6lUdd8uFUmfYgAlIhqiCLadVGI4gb7jlCquUkXw&#10;UtaJaAFhY14KEGOBMmg+QbnxE3swzMYD4q9Wu2+uV1hncr0c3a7QCmlfXdIECrzOs5R+nbRsLFgl&#10;nC9m04fng2ePpo8uJg+nY/TR3CHLbPUFmnjZimKrycQ5seLMKhAv1pelsjW5Io5q5K2fBk15E3Sh&#10;GAITVkzIRXmN4IpCKpd4SbzBxm4qVdsBOzTwFFczwboHifdqMTUxp0jhsfCsuTm5lcmKhJDmDcCD&#10;SOSL5xpWYh4zszgaxjSRcsLQrE7iK7POLpBgA059PnrC9ZgfwMcdU4SEY0y9AtK4627YbtRIVE3l&#10;OyuyCrTic0Mi3IC6M/4xvLPyA8jlWIK9nm7eXINsv/PD76P7VzxnzjrTcnu4yLouOC5KKA1I9Ovl&#10;YfLmNTycsTnWfIsyVzBCwPLUxVLeC4nukihN3Ip1uEXtmzdQcTW/JsBSo4IzbcleutR+KcE8b6LA&#10;cqGgqNgVKwbNSaRxI0iK4kBQl3DJA3eQqUZwLE56nwGrAAUXIYd8L0Mkn78U9ztHetO6sMX0U0jz&#10;gNV70bDefoyqrx5GbzzN+KkrriiPKzlnGM3BvyDqBrOEm+3Nav/qZv3q7eblze7mDocA2xwrMsK6&#10;SHq8hxKy7fA/koJvweRyMX58MXnyYPLwfHo5w6JC7gvpgBXL0/8ciVaJtLV5O2fbSN9J4QSRoAos&#10;Io5IMYEd2CWcQmMVU8G84WIscYv6Ranz4gTlIuuVM6cexBjKJQJKAWqql1/IQqYlIaPeA6S0wbQA&#10;S2YppWxTcFW3J4oVWagwKKHKw8IQpVk85YIthujQ8PQxhrswBlN/xGJS2/3MhxRiTvl2Jj6UwSzT&#10;jV7GRkhE5p5qHYB19eotmguAheEQSiprjBfbm9ISrnjeeaaQKTTEN9vx8OUL7PfdCVhFo6qXdlmy&#10;TCqTDQALlwDLNCxSTYHpRFWTykpZ4HZK+WJ9kvdDqkCU0uGAtjBRR7WquNxSiGLshdzjZOJKw6Jj&#10;VwhWmc89eoEUBWc7NR2GnPs92UjoSH0XD9s/qpIWgX5Mx1OIpPYci5p6FpEbInGqfAlYrD/WKGIM&#10;vVwd3t5uXt9sXl1vru82dzYFZR0hNvNDn5jWYDoFtHHYfDJ4uJg+uZw9PB/DXHmWAQunblXHocYy&#10;dT8XFUmsXNewarHNvOU8iXo5UkTIyOItIU+LvSrxzu44kbdFLr80xlHXqGcFEARoDq7MJafgoOk5&#10;xpB6iTfCAhnLZOJQFsAaKXFulZO2qE9+pJjzv8qs6stk4RiqcStZy0bZqA7NWPBth6/GI6pXWLhP&#10;prJZKiBhximN9exLBiyuNU0XyaYzoTEkQ5rctjKfhBQ1LOhZN6+vgEQ/+J3vgYqmr1UcJYYXNUy9&#10;Sq3uWoJq4YCDB+Ty9WYkwFoND7MtZh4rXhn+23/3L0XWKAYRsBLJsuEMZcWAEENCByxs2uUVdlXJ&#10;eVSEttrXRjrpwKycb4RhOJmoPlH3cdluCnkuYU3D0pAwM6ub/ZJceIEjfJwifU3YEusoI9GwAKyq&#10;5AH0/aUXskDGim6VzbIsoPJtvejWDgd3OMtwHucAP6w3t+s3N+sb9OU7qvSJ4DzZSdbxilrsTUaH&#10;xWxyMZ88xDaH55NzrM2ZjbAJI1iOq/bz+c2nU09kiUUthoS1WmTA8pcRZVqfCRY2t1tFsdwcg/Qc&#10;8U5N5v2iSW+1pkSYpcb1tnAY8kZ3HIkI5VFUayWb7Cd5+QsS10hQJjmfOkAUTlKHXt9TdsCyMLVl&#10;9szRhoTKjhszzO2onsvz6WIOSOYQHG7DGACZGMbhhWtYpAbHBJV7Fhee2iaY0LC4Z0eeDBFgcTLT&#10;3BpuXuPs980Pf/cH5veSLDDKJYqtze1UurP6IRd85xBg+sv9FICFU6WXAKwNActlKg0Js2AnOqlp&#10;q0CETSIA6gLKCrCwkSZUT9sbOIG08EEj2MhqSRSMZtV7SkW1SMoqk78GN4uiYEK/Yk4jiXo4Us06&#10;DbPyJhnpXI1VF6IS15pYUIFR1vuEfVEgq4qkac+UTNRS5ROn2umvA5Zn2nzTik1N2CJDU8carLHy&#10;bwuLzP72bvf2bgnMutvsljgf1rZVMz1rR7NU9kRDm0DujasOcBaF48rlYvLoDOdjzrlDNPZphc2r&#10;G7AckpqdSgu21mSyXrNuwGI4S11ZRGFOgGWFMMpWaTYLpogS79gETnOhlYApwpzo5l8LLFORvGzk&#10;imRLS44aSl/yZQ4MyZUBIeXAxZQbO0NE3U1ZaECK1DQ1r0y5m66dlUmDlXkxzrA5sh34yNUCPNjS&#10;jJVUrhMssfaZ/YhIcCzOFzOCjgUDlm1Rms7gNHdTUgCWPjskEZvr37y5wgsAFviIZLf51IhW3mgS&#10;twLI1BCuNsHu8Oowx3oaLNNYwVHDAKsSCtmwHA698Ty+C5VkEpTCFCG2jPKt+3mmSu5GWvv8iF/O&#10;ZDrML2MNOdA/aWlOq3CSAfLlXKgX8adMGEXIWIwQONCCdrUqVmFyclRyXu8oYQVDcbNEr10Sg1Bf&#10;NWFV/UITKcbYjVyj6OKjZEkQirH6aoMzArZ38B1drt/errACBHNfCKDhNpdn73m4CwYryHZrnIEH&#10;9tLTCbxGz89m51y9NLkwa2iW8JqFKNLZC1OAuIcpmEHvDYGqiqnrKUImNdaCpVzkCh1GeQVtCg5p&#10;bS+Xz6J78Io4S0c6R0iqytPWUlIkBYuql5dKpje8EQJGo5hk3i9X2UTViKGRUKoL8gJg4cFnEqhn&#10;DHger3nTahFuBms82Emaiij/epc+uJ974aFkMYAs2jZxI6M7Fsth1xFExyFNNLoTsNI8EnKrwxYA&#10;pBqCCEw8fbAre8rRAYawV/vF/usaYAl8WGwBFtLVMKEQS5HM3wvacAoIVkK1AlYrOxZ8ozACrNTw&#10;tji5aksNUduGQnBj8FbsASydV9bPr/lrWMdHB6OKUeo8w2xFtX7AqklFoWEFhm6iYS3isR9eBrWa&#10;l00PdkFRGuLbmoCFhdYb7Lv9+hY7osO/N2GDaViYJawOFjdONlaGKXo04qKcxQxTTOihzwY4koc+&#10;RKJrNGnHFjkKWEXNEsOUGlGLhp6qHACLlbXmkjw3aXYKA6hNXUmp8WFdXdKnCFuOZd4EKkzFyWTi&#10;xFFG1ZrhxRtL5a8ZxerMV1A1anxeJJdTwQou+TGo2FDbuMdOcs5IvaNkRJc27eCRgOHStm8K0ANY&#10;2EYDEPm9733WBCzFza2TAEtpRkJZABuKGmB9vZ4OXnwzmhxWozQkrAFWs6WF4mpF15mdvhgPYldO&#10;HZZLLOcZU5XfU+SSVjZKPBFJkxbkpoJoQFD5YttrNTx3QKgrU/4z4ojzf+SkDvaNgEXdwssctxVt&#10;kuikN2Z0j0SoErcqFfTpF7DIml25V+kbYGGMwb2geBDp+na1hZJ1h33Q047KlCtgWbSywq9OKYPT&#10;4ebOczfmk4szzKDBDYdTaZJtcndQYFv5p9lMetPOErnBkmRmvxsNnWL6cbBIWO42CzZL1Ure4qV+&#10;uiz5OEOdQJFmUbZ20AwbijQ1RyUbWi39Erc7S0sek+DkEhZFUuDco2QYym5TQESYNbmzGD2Hs6BJ&#10;Z8l9EJqHR5VUigKpq6CclzANTAzAPag50akh4Rq7AEObA2ABBswbOe18p6SETdaU6ECTBU21q/OD&#10;Rqd7ANaXy/Ho1UvMasKGBbcGs28kDatl5CWQcjcltZ8uEc7Gv9XVI7oxWN+zWb6K2854qW591dWa&#10;47t9auTr8tuX10lo9ZsJJDaNOkXB9DXxtqayg7zQptjyeIT1n7PxcI49+WDvgPsCOjQcC4RDjMaD&#10;BbZ4gMnAbtgiuGcf/B64o8zeztzotAMerag3/ekhj3IOk8rTW0cDnx7AQUFspp6465LBvu+yYZQH&#10;UDrxjSYoPYCmEeG2pWUYuvBVk4y65IShK60Rt3/01d+4r4YS0WSgWdCrm3OCGowbLrXL1dE2q5sC&#10;hVAupGBOt/c5BBdJOgM7KFsUrtczUKh7+UQ/LAGhYA9/fYTpGUhrvb3jbj7awZa4Zm2aGbrmcqnR&#10;si7vRpqII4hU7iV94p4JDVcmZ69Tcmkthvb2S/lSYy1bLRXb0LKZS7NeqJ13y0WOxc9m16piRPrE&#10;vrfJOQrp/XDBEEqfll3sAbK2USEO6KKdN6k5mKJCAK34NSKwHdFPU4XCrNBkAMGZzya2TyXs7cb3&#10;aRrchjqZIF0FbsU4r1FhpumSCy0v6yKLYpVaWNDjmszWldGR9435kyYztDNwSLcglHi+lXqRVWAF&#10;i/LfLKeTNApRlGWZnHxJgBYZJQWHtK22hJJLVqS2g3VNw8Kk4J6Oo9DZqGG9hBv52Xc+/Vhr1TnZ&#10;WBsXs8jiRjB41JpVhkwEs6Dh92J6/fJuu7vjMQKcf8grybSBkgoXQdGNf/GlyBTD9XTsrW1f5PKO&#10;fPPe0YpiNOt43xyKBAvh6UmtEt2OQBHRWoNI7XWhPZq14AbqEmZ6cAOG4OaNTUV1/KtNU8CkRY7t&#10;HfDdl0LvFd716p5UvAneoTWLuO+TQo8SWiTrP1tz95dmiapdGvc0X0pHQ0QP4H6whkA1AX+v9giR&#10;3SyA1GPdvQeNOooKVihchLdsQ1SljAkJYU3pUB0q9HJYVUz/6YNBf+ND+YhZOQMBNv/ancC1tVuI&#10;ZdKzJ3hUmN+H6GzBfFmH4KVtMdyekpEnKOrH9Luix/p686j6cQDudPCXevBJpfjcpF5FxsyxbHJb&#10;joO/U7itJ08/dn1UNvdwd9CxqUIu64o7hgqeeGurpbjxW93Zpdn6Hf1ccjtwXupi5Uj5oglO71xP&#10;ab6eApzILf04VXyN8CRo6MKsZsgk5G3DeXGaTdDyEsXi30rejXxeNYcYDSKdk4U+CFjYK9yUhLB6&#10;jqmphP6K49a8fAeJpxVjOReqjZ5lSDehjNL1FL0cTQZ2/jCbCXcuzndnCzosNsl0Sqs7lQvW9Mbu&#10;TyQE86LioUU0Mwd3firauJlv5L8CwSM8FZDk/UTx4MGkCOtvE+M8ZbF4Lr3QlHs3g3loUjWXK9xg&#10;aUAVXHZgscJ7wJerNpopivXqN3b0NEHBrF20IqdWY4paL3IUUDzA0ZA9HOJtmoWwiVG12F6vghuj&#10;kBcc28o2BVS59Hk6/QGaVU7CG0ZRkT6U/VCP2HBFRkHArfGdn/JTQKK0821rh+RSL9SL5HKmov+g&#10;7ULBFIK3nRLEsJH/aK9RxyaHqgJNlA2NCnVgdpRtTi4XTa1yuDj5z/iQrBapuMlHJ1sGT0ez00K6&#10;0fGodnV6yN6c1UiiQAFY0pv8cmXKu4oCrZpQJTk3jkpdsWWRe1HjUO4yCkOVdSlWFJuR5Yk43PWx&#10;eq+J2jRZqxRkyDlKqfb696CVaOJML5CVLDizHcGMVL7ERxEpCskx5tPGIVbDfClKLGSNOa3uXWOL&#10;GLK141HKkS5Fvs0ALo+t1OyB49RFZchRrTy8zAJmpkyA0dP9OA44spS1SOZFZoKUNe6LBY4gCAI4&#10;TBs1abJSYFungL4Xnq3pOK1qSCt+zhzCM5Rki3e7RYH9EVxjtZGf/wzNbAllJcsr3M7CHW9VnCRI&#10;qpTf90qoHjjSzr/U5yI72y4WocuqogbrLyDhPixSacfrehKO7wUHezMVvFsJIOcQpCqZhRVU3B24&#10;x3ueIyfjYpkYFmHuDxM+JLZIMEr+oZ+hCTFaI58Hn5qnKmW/8EQmcc4rhCr2tGRfbpmO5Vk2wRmm&#10;AnsgT6XxAK2ETS+1j4ZhdM/MmEtIlbKAndJfs114XlJ4Rb3Y6+CN3r8D9HijO/dGagt9msk6j6VY&#10;YcsQJkgVm5Uwy4D1bSCzZgy7r9aMRHP1iKqmrxhXfWMnZGGID+hVbUNgLQhLXSSPToND/hguDCgU&#10;J4aw3TImq1UF1cisXPmHz+DGMuMrsvSyevgu6r8HnvztR212eu9Qph7pbWWsKFpdDN3P8UcLGSXK&#10;B5hRwmPFncOSXH97LV10hLHYyiR2zjLQFqyIN9rVoLVQ0XTi4NWHXMG5qaBh0Sj6KWkUEumND8k9&#10;gI/QfRscPShwUZ0uVinKfLR9Tw/QBTqnp9AVEuihRinUgtY6Fv16gte8TEqAIyIwu6SLpZwr47oa&#10;Qy2tCM7TBa09jAKoTF1gX7BOrFIPZjdr3qRULKR/9caOlDoRRApa37cVKxLXXVFa03ERjYbSLsBC&#10;weS06Zd7yfmbNMliv73hRHz9NVmqhE0Uxl/JmNa1FWNSSab6zIKGsTCRDbqI1kVbJ1pMMPJS8T6a&#10;Pou8WplQdXR86RlERxZCLIc/xyCnpPOY01lYpvdCKGGZ76MgyYqQKilrFYFWWhUodvRnJI7GBFGm&#10;XLoLGhago4YoChmr7+HV2aib8fI3KSb6F6RIWSSA4urIuMpYxfbOLClZSqLZrblcedu0kvi+sv2b&#10;C6/Kq3pdrfKby/30lCPQ+LNPTkcpxbM7FjoDKUB0WSw+eXuBCD4+Ebu4RPnIRe8lYJKx2qDGfjGd&#10;7s0hTqm4UnjnRhFoOi4fzVEkcgmp8KiOXz31Kj7FDqkp5wqsCsYramSxIylsPREu+0nUBXNHCfJt&#10;SkSy/SWd0dWrrjI4c6r5UEGvfqqOSS2Hi7a9Qk9d0pBQSXgLOcmUnFBTzYAGKDS6QrrqPzkDle/K&#10;ROIt6unXuAFTVRpkB3NJTLYDPeVIYdNeXEnJ5Yq6NT5vvT0je+AOHH5HqtE+m4vUNc3fpHKTt2L/&#10;EzFL0KPmLDynEcz7xuJr1KpcmP2lk5R7MvBwCR7xiYU6unioVN6jziFMDKCv2EAEC/wxHSMbg1tn&#10;Im+oyi6lKkMXP6jw/rVoD7OR2UbvbPy0wsGInuiqlJtmXeelSP+iDLHxSqekOgeoCg7NzvZKXG0h&#10;yY9XzNqpofCuBBQw1Cx21dBctFVyW0W3Bp/FT0WpPFM9eHW8IgWh5AdPyybCYgaG597zL+fm8qXq&#10;85Pt/YATAnBiOpboGCPwHOUipDIVSV2TKEUDCe4Ok/10N5nvlxswCgggcyGyML+j9DcpcqegrzgG&#10;f8G7TVE8BeBd8Arq9zTGicn+XQ7WWrtelK99LFApftMnv1obRQCUNSYpAXzjZ98Kv1z58hPbwGI0&#10;u9v//bqVGOO+TdBKgRMT6eKfZjFOpHORbyuRT0xKoBwbxcfv/arTKR2eh4mFiRFjh+Hv33Fat7sx&#10;HL4cvqvNgRvrpSK2gAI+dnZ2JcCpX0r2h9q5wsWa4mTajIjbLGdN/QlmkRiy2Rj2Jmk97kRaUFw/&#10;W0X6vq0b8yoqeaIY2MRkZ4FPTqQlYJO8hUj0SEgTkjxwP1p5dyq9WDYsH7Yk6MrzWW4klrWFw0Me&#10;hJCi1TYyM25wTnV2fAfMipQ6sQts6ndNHGkmq7IVIb0DbgKuEEfhvcPo6TmKFvHlgVIqmyBSCFTJ&#10;McfAv6hIF4rdS4Jasb4VCoqX6sw8unwXIsEr3LRqR/h2OrgCKKZ1WCjisjkKhivK3ayzl08hpeNF&#10;knmC9pLjCTslMI0FitoWHUWTa1uxrOOlcpHb6rE2b4cfDqJP8Xq9L3hJJW6tbBSDQmPqkhB/3yxG&#10;QZkIT24DdkNVGhzaPxGwfC7MTqfGODLh3BExO0aUyMfHwnZ+L+reZBiOVnqHpVH3aVA45dsEQYee&#10;Zhs5qMVP0ewYIa8LXmvv6ytpmmzTL0QFfhmaHKe3JL1AkPiy1vpSscKebg40Cha7tGa7SxximbS5&#10;DQ0vOhbcrqaYs3FT6uafp3AxM30t2ELWRXFGQYlcCxvl+uJYOdOUC5rMb6+6+2haUKE9qBK771WU&#10;Ivw8tXCn5dikVWySmow5uRpEa3atzR4ltqCe2Vj4L5vVffQXp96JTTZRmOYKefqd3ukghtLoXnC2&#10;c05reVopVMBfzS8zRDDGrC6H4CbjRV51pnXWza6Skbj8mMUrs05qdVt0q21J6tzbRBx/U8yBCKea&#10;87mn8Ut7KGkJhYQeTzCKRgamLgJGauvZrXJRDIvmE3vjLzaXUBs56Ki0kTGa3QwpxbbgKEDOWu7T&#10;6zEN0dAoskabb7TI4a2obFRilSC3bsI/ffKSGdqZC6qZuvGM9R484yDZzxOJcnFLQCgAtamoFyT2&#10;jJJlXd6vsrIfb8NcmJpfan1Dm8Jb9OQ0TwnY2oenlx2usuIJtZEevL0K0jljKQDRhktxuDEWze6A&#10;IWzrt8EJTdVtNnnYTHlYFr8Cq9abw2aLWDgtD8fs1BigzoJepBMrHmuRomRekLm9J51Y02YPrIix&#10;K0UYMpJ07vqtw3bzvEzimzTNY+XJUJXitZZK6Td1uohW+traY7XXtG4G8jCx6ZsR+7sKDhzMgq6j&#10;FSpZ7lZTInLF7BSdhTGQR73wRlN7YBL0dOot9NNLFXm1SI0wwm3s4daMU1NGYNE0ROI0jFyW91is&#10;zzOAbfhTs/+rKLHyTuh+y+spzFoPc5J56z7J/kbMT60FKLqX+xTy2wzbIwa1EoYpHh8GFp6N0ddB&#10;uljR08q2JW75Nuvw7aXVhV9i6a6rC4bKjqHeTxR5JVjszqW1931/Luqpcg9dC6XJFaj4ID5xHvBP&#10;RbKussBPUIyhcVXBJDEdwUuBMLCW8pAMm5+NBlNVENTzib7K6O40lbXFm1k/i15UP2PGsbgetx6g&#10;RS08kZPaGybIodffVwl8e4JQpeTVUXn8Z+yyXKqjwEfqNYnpGURqRPKqy/JcPHwTO2LDxa4ocoyP&#10;qsRt8acH87gyb9GpIxcgSnJB5K6qFdhX/IyJNEM2LRXNlu3BCyXYymZtQlWmfRQRvMoe0i1ZTXN7&#10;UxErxEqCgz+txY7I26R8kXjkw1Ze8tbHV8cmny+OLB2fU4B85JFzpgCFDlk8vKdylkqwkOeRBT25&#10;mlUlbENT1jyBT95AmSU3mHFC1TSsOPjsR+hmlgWBTsCLdzdvJ7aujVAJ7tnc/s5G91qpI9rqg+NU&#10;/Bnho00GmIyrJyeQpQrSA21NIb9XygUHN4FPAaJKf9/0j4Y/igVHUzglwFEaeisXoFaMJ+KSxqJf&#10;6ep0I5McLUasCxHLrlMq2B8m9kDe6IVNSj/jSw8Z+7mejFqLql6kiBVlSs9FGAEfVyc2FPkU3j3U&#10;eCwCJ/RsQSQXcyeLidPO2RfJqUoOUlWJM6FTVaP7Wzf9C7IebafEIlnTV0ngdEi/Q5y8BpuDuZ6m&#10;dap1L7y6n2DNQU+faO2xuwkKTm4vcHzjcOaUiaxcNEAPRyp3WyVqx8K1NXyM7vmypUOjeCF19gHt&#10;ldj6eDjHSfA8cpPHpXK9M88gzLd4IJkcLXdp+QU1WrmwoEn8ebRBewOk9ksLuWvtdzzhLjQRVfW3&#10;Gq9lVuEhJlkQsgNzS0rIvid9T9x1HxkTneeSwc4yEM+5t/S7AZYYIIKCaldDwxwmDgCFzjQFwJJk&#10;N5ZH428TX7zKdmCLbcBtJ4MpF0unZeSh9J1WQg/9zA43UOOHm/GD4WbDcaHRv6J82l+EVvekwCq5&#10;WL4mL4ju97JkNel1nMVODvF31JRycvmbAZu9ynskVkVFM8NxGbuK8rRyTFsNRzhpjofN5Qc9+8/5&#10;dFa9oR+kcOsf0HUiXqifPr3VCnQTQePL9yHxKcVAmN+Q1uwqi6uHDkmRmK5SlZ06yZCM97Z/RKBE&#10;cOxi76kKFLqA99WRCq5zuaOEU7xqtroi1zvGfBcbebMbj1Cr0jrsOhG7oKEA3yK6YvWD+CkcVnR6&#10;rVGUdSxwT+FbSxXVKxeD9GCTpwQpmlVoLcAt8MKNAyhwp2ccUZFvApyZFsyxrZTMWKlCrTuFJu8T&#10;5hTJ9PTfv/n6i3qvwrTiYCuKdWXayktexy5loqmLRF1MVWgFsihurQHctcCzbgUH522nQCwSgYUf&#10;KAC0Ydkuyc7ksmE5TFWLKqK4MkhQ2xTZre8R4FydjvMgXW1Qb7B3t2EloGxIeL+QN5mgNfx9EzlR&#10;9rqS7WLi1mSP9vxFLuy2uN1oOjsnnZqDGR2czhLumb/h9u44yZsqGDZ7xzMeYB7QcfZHMfQoKcBC&#10;zaWtTLbXXhO5/GgWRYBTKPY+LR5Z3fvvgv/9533L1lPZZr4euB8Wi2AxnWi2R7CuRaFdnJmrn1TO&#10;Zg/q8FcQPIM+txmDIxbRzdJKZcv5pTVP4mZCkjZos3DEprqVKtaz9TkNidMOkdmvRu6A+a51R8FD&#10;ryRBpzOnNrzM216GETtJELzj9JPZBX/E1BFZ9MKu6QpOJ+/G0hbmwHodi7rUUm5zRY0qgJ5Vhp6u&#10;u0fAiljyJCIAacQ3HM/HU4z4psArgBHgCahE5PJzpbDPOxHK3kPByhfNYAFXnBr12hrBrYFYAbvj&#10;RfsYHAsnxSd1jt13lda91JkIH60yFhXD++JgT/hWJehbTF9J9WiOHZ+SDiMBr+CAr9UV1V7K9bx5&#10;VRWxxvVN0xyeAnOWVmCGD+bvQkNC9ti2EU6DPNcrVFDPml7kQ5L/fPRP3j+3/cDL1jFU5AzJmq3I&#10;Y0bR3u2EduBMYeWhZ1dKqsXLL+1BqiiuMnrWbIDoOKowLgV1fslltPXfTZGrK27+PWdNuS0iaXP0&#10;tEt6G28mFunwCHUe6uHF2EsflVuqw2I/DOawmp7bNk5xLOEUm7YfJrP95Gwww32Ow8wH0zmOJcTf&#10;wcxuPM/nwwX+Tg94OZ8OZuMBtuKCmw0O4kVXZltvSCOy/TDIMFkAUtUrV+SSFmqj1HxZ8FKg+K32&#10;nNo7befQ0TptVH/3dzVuDJzpcl5xReTbeshm9oWramv5YtbNAJENWsvQFcVs4cQm+KLjjkvQbH0e&#10;3mPNI06nTKcWcqKd4avlbrGbZEIJ4QYAGF1IwsZhaXcWzvIEc796YoVxBo4ijymg9W4wO2xRhijX&#10;LhQKnOI3W0iffejYI0ueukGO0Kr1LogZw/w2jLq5jgXcNIQqM0UrP7V1X1Zl37wmROthPm2bFJng&#10;ncWrtUd1125zcR5ODuMpvGSw8hRnTQxgsZpNoUXhAUg0mMyG09mouufj+XQ4QZTJAKyNv3zQdOU7&#10;F7IrIhLtURZirH5J/tYL9vcrwXLbn8JpS1DiaNj60EOQevh3otyQZ9audPYEJwmDJdq0GXttywFb&#10;xyDOHAWsaicsAaQ+xd6ez+nlqSrriSASedpV7qjSH1U6AhVL87bXxcOIOif2bySCBRU5YizvVZye&#10;VTkNrfqnXGNN/Vml1aWXRWeTAthxElCyobWPYccEZoElgEGH0Ww4MXUJEEaoAoThWOjJAPg1HR8m&#10;duvnZIQtHXfwExlN9nAItJVP2ZIVCxDLpgqeiEGxq/MesYvf3f8g8GSiQ2uUgizNviHW5b5C1iPb&#10;NT+JnG4hJqRPfcDsCfaUJLLlKfDdFF4HJipUjW0kGpUql3+pbK4lRRxwNFDTu29XlCkPo4fI/5gO&#10;whusY4VFgtGDY6oI5WUjeZvSruFiDOfiYezYs28kuToNzmo7HzQ753c0ujc575TGuy9H3ic8R162&#10;Ak73SZcMB826nBQ5B+pJgc3gQzZo6TiOZDcAEo0IXnBTAF9Q2yJUEcWAZXiTboBU9Qz+tCj3Ktjf&#10;v8CnAMpvtNZJv2g7YTDiflHOgsGE0YJUAVZcsF3IexcoM5ghSJyHwbN630JTi51ZQZ9YVBmqsKqi&#10;py4JLtO2fuap6J6WaakhnMe4wqfypcwrqZOkeaEdzmhvwEidYwh6J9b2TcxDMRU0+itGGxsBMTpw&#10;Wo29qu7VKb/KpheoXB/d97K+7NqSYdaVda2VyZpAkGxURqVix1EuKc0+q3TIbLtSs4Uyc2148Ca5&#10;F6+3MkE8+4QLXK2qhy1ODZ8Od5MRdoLcwkhwmK6Ho9VosplMd9PpdjrbjmfbEe/NkPduhHuyHU42&#10;g+l6NF2Nx2seIE42MFtYRmTO0OSlqYnxUhXq7VLUK2772uKzG475ccZ1AUjqpBlXcuYtWnCSOtK3&#10;bOaKbg1fzejD6W6ckQ0Kmtf3RK3l5S6g0dNVzzXv0IKNjnGA6ODengrummyz52sd4ok4MBKZtwrs&#10;mnRbQftyXQw0cc7PYI6YN0+q5E5NFTDRpxzTNuFALM9UBUtybV5SPPJmjxU/tdGMu4/GuqgW2N12&#10;DRvr9hqqvHFc0uP0NW9AS7nu7OdVmtNVgBpeNryKjjVHy/e6HLxDAt9mlJ4O9m+x7+3RsFzgtdqd&#10;KjY8kvmXS/b5hqPFvXYk9rsScjMwpiO+7NzVo9dvkw7vllfmqCNGzJ4+7HRxOEqubyVApEOhEHXV&#10;ohjUS+dIKB+cS0wlOU6oFg4ENmcNrthLPRbJjSHqthES48GkmuS5sNZWrtYSnk5B5VGE1xvXhvJD&#10;ZVmPn5qD0M7cjxGtWRLvDGMup+fYFbKHWf8u8LF3thmq+G8qGI6B22LP7MEQGjdWnnJ4OMTzcDfi&#10;Q7hpscJ4EGNA9Jd79LqcFoSebBNGoSV8PrfOBq0AWhRM5H3P5ngfwOr3+eqRgqPdQ4zb7O9Pr3Jr&#10;Gd4zeoQkgVQEuFbAar5UwVQSr6AeomVJ7uJRDCMP4FnqWKwRoq/X2BW+mkR2K1ih2yZP96pDDod/&#10;ROgVaqq4R4EgNO1Jhqpe/quLihXU0y96FX+v0nqrnI7FHrKZspOo61NrgGbWrXx/X2GI4RPr5Jyq&#10;4olQNgbmAksi1BDINVjvB2uo4LvhZj/a4vxUIpRuBy9MViecsoPrcaSlhu1O/NYmKKj3DmQ/BS+a&#10;3BKF5/TO40SaF9kdjVUEeP/mjnz1nizdJTsuLNEs5YaYJrOBp4R4scW9nI4VArI4qI/tG0ETQIVD&#10;BmxRTs3hz7N23mvZWqxqIRXZHCO1Ecnp3NDBeSnFXkfB+7g4mBi1+Ch+e7LSCqZNf6IqQ3f+0kPj&#10;KhBf39+x/7QsUEK6/tYUIPdkoVswbA8wSWhUaGvEzZ2Kh+zyfXRBSdY4aGQcOWo3RHhyZR7w+ojs&#10;fh2rstUwVTREKqJ10Ov0pozpFVQtP1W/rftNPCQBbG2LQl/oYeDkrFwpBpIf2oROr4pzRSzMCdLX&#10;IEE9S8cI+oUKGyr+jj1dPVqc0sxewbX5cP9h1JSGJXDUc2vJeay41vgb+27WGzVavlvsUSSj907K&#10;wFU7SoAdsMMpQXOCxzP2E5SjYFN/aRVs1Tt/UmlQ+ux32Onf3NmyEezTzqLuR9rLDic0dorfFbLW&#10;VTZENLa2w9l9GbROrsBMgYIxTWWkXRl9VVdKxFZWwHyJHWupO9GpgTtvAqFS8cBM8Czm+vywr5h+&#10;IAmTLm1Fi8d0XnjVo5qqNcAsozFbpcg3ZNLs6DaFap9sasB2iDBmKKJq4kALy6IoddAxhjH1v0pO&#10;EhSast7F1PLNbZlesmy6+65GyYNHrLoRq2P2XbaVAlW97sUYUbK6KMOa1otUY9d6fnmHYWtcVpTb&#10;AtP0hC7MZrozjHDde9o6mC6k+bk5qM6TKcwn+wMJsb0YeNDaGi/LfjwnlbA3BHfDHYwxi42CQJkf&#10;bD2Q9+4esTqLkBwUh3tFn3I43N3dgS3m87lw+jSloMuJtP/9aQ2aOeC00H9HQ0XG6mGy+5aec7s2&#10;vcs04cAMF6vZCBN9hwlZYniYDHdjOsEzELslncc4yjdHgGAH6GDYkGYKxLL9hiohToJz31LdK7x4&#10;7DQ2a0/4lLgG60eWSd6r2N9i4KP8ELHM85Xp5t2u+qg/pRHp05VjVzevJGSQ0uZ/jiujA5zkxWej&#10;O+yNTOSyK/vQqDDFKLhywtLnwpXRmxMjzJubmxcvXnzzzTem3yaT1il0yWzXwuXmaspp6ntduSHv&#10;rWPfK5dEvQDc7xD9aBTviLpCxo6jJ7WCYwBE3NHJ7gMQZzEazIbDc8DWeLTAKp3DfnrYT3hIpkzq&#10;mjnW6gkqZngDkJohJDem4d/arHF5LkmzYC5sFWrYK/1U36tYUWvwdIr++SgZiwBe2roExqyq3GMZ&#10;nLG92AVovhuItCJvrTTdP06sOxWsTOEmbWMiBatEDnS6xTBFat6CkUQVbuRmdTzRnnxOZOEpXo7h&#10;dEP5h7fMBIcG0FEQvzFxvccxFqmjQkTHOGFRCcZe58ITF4AF3ery8hKZYcG9nxbZj6xxyVKHN6mp&#10;pVJO7+l7eWJD/sMM5mNWApDt0jBezEbz8XAxHp4DuQbDs8HgbHBYjA/zyWA+Ocx472fj/Xyym44G&#10;i+lwPhnNxvSEp1OOCcP9rTBiskJa9NIltNlAgrNjrHVSwzpEnhT672+gynpVzg8eh82jVAGmNJHE&#10;u4pWjY9uqwMcKm7eaMPRcr3TlJ7lVYJShPtuZThaNuA1v93By8xMJZXrVlS583Mx1tPAWmDEsrm+&#10;EPvS/LXd+CN7Ca1fdSN25czZbt0+Sud3D9Bj2+z7dF9NskWU69be7hpA39aYbotGwy4N09HobHQ4&#10;Gx4uD/vF9HA2G57PeV+MBxeD3fl+d7bH38H54XB2GD0YDS8G+/PDHtB2Rm9BcBfmCXe02Ks1OWTU&#10;codCOc6vaptnVMVMbamv8rdss19bhPYBnYVPe8KmJfb8ic08IzGKuMHRtFnkFiJ6t1371tG0zKu1&#10;FsnQVzefvTvTnRAzVU45VpeUHnUAFEBTxmz2mN6s4Rk/aRqwA3bSliYMplYu2gozzzzpBrPPti+u&#10;Nmg1U1r3oMGE2G4MALdcf0GbBPLaH+CjLL8//KT1XT1NgTD4SbcGQaCrbXouujipfNCt7tnvuaLa&#10;Hi9navQIdstAbL3u9WIrG+iEpn3PIIXNtcYdfTbod8i2aIhT2D/wZNKM4J9M3JmNuJHMYox7nO4p&#10;NK/JYjZeTPF3Mp9h4TNuaGS4Yb2CNzTGhgM4P2eVJ02Z9NUkWoCTqJi+FBvSJaogZWKY7uSLxr5n&#10;2wdBPl2JU+G1IXBu3aKALbWIIp5E+R2a/x5Rchm6Mdl126B4qFo1PcvaTDMk+WsGoySj1mu46gRw&#10;cGRw7fgoUFiWHOQhSvsuabnu3lIErAS6GcyqcWlec+hjURVFljMHuPhg6RcaVqR3j6H9SLO0d7b3&#10;aMvfYFAf0v8G8/CW684jGhQ8lNR/6Fk0Y9nuohgVjha8BVh6Hi0mkzMg10Q/h3Ps/I6QGEhiSAgz&#10;Fmz01XHKiZs7SlJ14++vTr43QU9km65gUeTY8WfIbmBVTZ0pvp5Yhveua5VAoZjUOtNsS3IdpQZU&#10;4Ud/eWQvcp02Gv7Ib0EzijZxn47O2pCFpN0ch/ZWh8gV5fdCqUgJ4VrKZ8VRm3mukwlWk5UOhAqW&#10;Wzeaoop1P/wUd9i5r9FKWYgiKvDpneS3yBDNpI52Jl7ady5GqmmHzBRM6W2sOQ2uY8OuebihLsGO&#10;PhsM5oPDfMh7hhtvcNMezxsIxdsOrDC0GsBCTyt8amKrbLuIFrx1YmW7ZOZEqrbSNsaN6Z9YJGct&#10;ZzmP2FPaJjcWBPntsOu9cuki8pFE5GwWdjSptkvIlp+2dqkP27MI49DeKNFCJR/5udFdjUI7ahqE&#10;5zYRwiltaVWKLM3NPlUZh2dZF2omiZxSpaSmxN+j+611WT0Wo9N5M4S8V3/odOosUmHgCRQuS9dl&#10;BEnv2xNysnrsKtns7YYWZnfKrRsOI27STqXJRnkc7tmNh+EQc4j5BlQJrTDDiLEkLB3yZ0gsEfx0&#10;m535MQI260mmcb7Jzy2N5ywZ7WZd2oTeF7MEPaqH8rtP4e/LXp3jNJeIY7kfybEnejPvQEw1rCQ+&#10;8lEXR1bhpTEls1hDmciAlRgnFk+oIqUV7MmzRNEn2iWg5GRh3nzJfqp4vND52r6RtHxVflhMKC/E&#10;kXoV3VVZRvo/c+2sWfk11ktkqRtZap/u28hd4ZNC+y0bi+5duth/ek91io2pmVOHCSRbDKyNkqNs&#10;jGzRzIaab/NOMPOnbBBc+G7rm9nU+yFOAef2G+bnnJCIi/fzQV86zhyby2COOe9LQZaif58lKKto&#10;K3xWFKg5QMTitniKVtvCJr2tU7BTQqleckDtbDLCtVk7Wl1AC/WhX5UTs9nO+O1W1qIQdRWMe5cU&#10;hq8ePfQ9MauHg9maXBvKvxmbjDPoF04fKHODOmGNexp1gSc42DK0SvpRhSm2a00ujBqUO9UWPQ22&#10;BRkfNlgbth1MLgYbwAyt+LbTAzKJgOPtRVyqMVT3HpiKk53uC45lgU6+WwPfGyz+R4TTKaANcAB6&#10;nP7RGkHM6YBb0hIdLnBGB4cblirbFMv+2ixSmtHp1YjBqdLbm0WK6sN7aNVH6npUdTqdVn/rIX8j&#10;dcm6SBpeGSeAJbhSS/OCvLXbI5+NYeREnGYN7acHIztFQgHTYSyKuN/PDAWR41nQ/dVHyGqLZeUn&#10;bU3YKSUNl/BSvldWFP7Nyls9C+PKeidTq5umW7xuztCFw6pXKZQnd7GVDavP2NnFeZ5ja4D+ztaj&#10;FF30fbn8xFxidvfl4wgixn84M5U8ymWC0I6HWP5wgK/7doRZabttcTRvzKtwHwfgFxUz+vHZPk4q&#10;c1Fyb2hZDJKq3+EUGlZllATzRqkzlQ0cgr2y1GUanNZF2BOpd992UXk0tOlXjop6xYoUwvLOrFUU&#10;XlVOHYkJnYuSLSQ1tKI6zWWjXDmaH/C82R/gyZn29bCQ+IlV87r53hw7laOUGGwOkzik7qwXS+UI&#10;g/C0eVH/TZt8ea2dUMIi/fXmIxh14YvtKlodByYSa5Ap1c4Z1EcjdefPmvX92Kd3gZ77wsQ/wPBq&#10;QajsW7CU3eC8zWGHOx3wq81m6vfmAAWdLLvZ73DDbMmjgOsbhjQ7GIlEV8fzD5D4v4kq93e3nTna&#10;gmSPi8bN7YsHcAV/xpvwFN4YTlUB8JM719Z1amgzan28lsak7NwYX0eMWs/H8Nmjvanr4I3PQhKC&#10;tKEotpTEnbxFtMGbXQ6QQhTAFacGbKE/1/pblx0XTKY+x7X/NIA1x70CL+s2PrG7Q2kkvYC29Srs&#10;hJ3BPOmQVGteJzJZT9yySB22y6JSXRbO6r3vB0vDTLB7e4ktqHtU0jmdLoA23KOZgXy5PgyW2Ady&#10;M9ltxvi73042uyE2m1ntDrrX+1117wabHRZJjGkPHWCb0uFmNNiicx3ipp0BKGZwVho+ArGrR+PX&#10;qnh2LHs08qYeqyBsS9OHWPZIZk1mYz370l6jzNFWLkp7IgMUwSxf5ta4U8CjxXi3fHtiJeOxduW1&#10;KZftYL85DJd78AOWvVPDwewcHCuhLun2XWTJNvDqzO+3CA22wY5q2koUfk14lUGDJtF85fIQqWS3&#10;atWRgW44CRMGVfMUxaZs+9kemr18VN0IgX6WnAuSMj90nXts5wa9PyyesO44OURUUOWKn30S2nU2&#10;QF3v75wAr9vLGaxjwNA6Bkl0KSzV33qbv1uCddNslzW9TLvf6h4VUD23ULb2iiYJ4gP6xj02v8Ls&#10;LpaXYk/H5Xa32u5XWzzs7zb71Wa/3uw3WwbAjWf7CQ2fsTbELIwI2LvalFAAg7A6zOtyz+FMVece&#10;BbvBGLVYKcc6NXrGnu/WpP2xsh95k6fLaYGGYN+7OPdIIdPENltJkr3ZwcMTTbxj++JvavEdnv2l&#10;Pe/XW3xFYHEFvy43O3DLirGgoWOESBWHoGLat/oG1UcEKbtk+6ohHZwNlsslPTqz4i7zv2stMR1v&#10;TXylu0KkWWS4mJ9ULU+u4KF6ybS/edtdGOZjmPZ5p5Zqx9J6vkVR37k361Hl7s1ZxyK4iDYz7dI0&#10;u5LM9a30ULyhnQKd5GG43QN0Bkvcm8PddrDejG63hxvc693tZn+Ll3bf2H23HeK+3QzvdiOEX0Lt&#10;4tBgtMX8ImeFqd1pYjizVAvUMHe7FEbF67LKH6NT9b2llU+P/FsJeS/GK1r5vo3eU6FYDJGdwzTY&#10;LsEMu+EKPLAfLbfD5QYsMVxuD6vNSLe9RLvjWQ/DO9xrBOPL5RaaOJVxnB4IfjCdS7Ywjo3C0I/5&#10;e9MbflUr3vVeRvpsX+Lh9o5xTRoqNU+kspWKt9ww5m4NiuAsGDmviffmpFjeOHMMN6z2NUuWBcuf&#10;kkG3tYtuKl9d6pgq1kzEX96jg/qNs/i9zXY9tW4iiOZ0DLDAYQcy3+pwu9rjvl4drlf7K/xdH25x&#10;8/0BXz3A3WrPn2vEQqcKFMNoEQzAzpQngtsOD6eQxxk3s2YFc6fU5XgWGaKL9o0R76n0Hc/z3UL8&#10;7RYD7bXbjzCS32yH0LLZ6OuB3Xs+s9/aoxvDXyjduPFsD/zrL5ebPfgBf1d7qO0YV1Lj1pSicCOp&#10;NfSlqTzGY8UddPTSzOFgpNqpXbEpJc5RqHOsMNTnKDx0ic5YPmPY32Dey7eP5oMx6kTzk2A09LNu&#10;JbCX0bpVZHkfznIUv0+kvrC/BWWt7KITYZJbL4eEZjaE1g7dfrUGt+1v7zY3y83tentn9+1qc7fa&#10;LsN9d7fFvVzt+H6NB0Tcrjd0Rab+bo5+GufU9J2a5SY7aplBwkPGfq5dm1DzNa4GJdvDdRH8XlpP&#10;b4sWRrfAkrk+6VW3PbK14kUJv70CJ59uMQQUoi00ox1G+vvVas/GXe/Q0Hw2BmBDr9HcO7vxUw/V&#10;vdwgSh4qcnkePSHIYFwRn2DFW+GUuRcqVslvXYvqS5IWzZFgrvZW3nFae21MyXLZ5cNUU/ho2gTr&#10;4sEduRK0cSFI5bgYfe3I64yUdmnKm0u2e0R6qUqIdetN8HdNB6af5NZX6+Qdjr+dDr/B76foIc2s&#10;j6qBraU1CwGnQLgTMrVctCDACrbK2WY3Wm23t8vhzWp8vRxcLw9Xy8HNeni9Gl7dHfDzxh5w36zx&#10;fnDFN7hHCH+3Gm7XMDrAYI+BIUFQw8Iae4VjrmzUyJLoBtvAYOFc5LE0iAiJJMtU3p60QjqXgcxg&#10;cog9siloQcOjKthRmltR6+bJZnNbKh2mrBaj47fVO7amo0l6/OFenmwScMLhdj+4wqh/N0LrU8Pa&#10;DG82A9O18TzCX5gFbrcDmgW2A913O4TnbeNHHM48BurRyYH7JmCaw2Y58siGzJFNWrF91XamecE1&#10;Ko204DC6Nqf2EYxi3LjhyAZTgvJkw1KDxZq3NiF72OTz20XtZOdv8yNt60B/o432DznxbPgE38CA&#10;CkM79Hkp/DfL3c0d8Gt3t9zdrnYYHt5ApZIla7XjvcawkZ+ghaFfRRRYZzUbwz6s7xjdckgObuF8&#10;UGAtARBQzFfR/0Nupd9W3c2qiJlAc4Da4N5uVxvcG/yFzkW1i8N/162ocPFmmHRvd9st7O1mKTfF&#10;ypK0C7WIKpWgQ44OtY4ta5iKSwdPTN+Zka3ZB8sk1Yzecuxzq47qiIavSl0P+qsHA9rOJjDTWqfv&#10;wn1bznO8b8TW8O2DlO6km/juYTMdjET29h0SFwcU5kK8lGnTs9CDdnTk+pmG/4dN7cGnhqZWDglX&#10;2+vV+hpoZcasG/xdw1ZFwNKt94Aq+4qBIYCMh+zAbEG2krptoNTKiK2NosBOMf0EignIYpmldjlH&#10;5TUxJePeq8X7W6pJsdZ63StHBS4aXT+jEPWn6dG9hEe5qMxRZVBhcpFsVo7YhD5svTOEgrkAEyyc&#10;bIFBHS6jQ04N4y9sXlg0wxkb+MTIsm66LZqPTFXbr0WM4YDg/KmXYmNr98QJmR9YLDuVnssCHVUU&#10;3fnc6ZmsUk3COQAVzOREj4ufG9E5Hui436Hd//uL0hRa0bMQ8p6KeXs3hUcN6e/9mf1bh7caOQb7&#10;L+4H8GNYw5WBximYMNINtKrfZmtfD2B0Z5gtJ7PJso1NIGPZ4OVcnYL5ri3maPUOCWR5eIeofVHu&#10;23DfcvbfXnLZU0oWH64etj36sGSUDlqcQOTBlUN4aWHpC2YS8RedIG4db4K/tKSrr+Ja+ppZXejj&#10;8yrKy7FClchglCaOi0kYw9RkIhDNo+5W8Dw9VptiUPQ80t8Ih+lkHp2Dwhd09LErAWE4wrxhQ03G&#10;L3PtO3l4WDdh9pjqez4VTX+KRbCfWwr470Mf2Wobm2v2A5a2Q4sYpxyLllafA1XFNpyllZtsyLXM&#10;XD+xH0x4YA7XDpqpcbRdwaQ1mMIddL0dYuoaf9ecAUQfy3sNy8RmsIUPDs3ssLODZbmzDCdzsZYn&#10;Lh9rLNORlkfgsO7S757d0eoIznXRY+whcS/eqBMxqhiluvH/Z+/PmixZkvRALM4WcWLJyH25W9eK&#10;RgME+IBHigyFfKCQlAFAjAhnCKAHQFU3nudhnkfmh1CEMjIjmJWYBrEJMMTS1QswMkIBCQjIxtJT&#10;6Kq71K275c3MiIx94af6mX2ububux09k5u2qxvV7bqQfP+a2qKl+pqamppa/vy4QaIU8zbat9DCI&#10;AyWrkY72TyMrM8BsRTNjhr79xu0zNDcDUuwQegQ9Q6zGjc05AqlfzzcRihaBOS7w2ZwhMvYF9udM&#10;Z3Z6pX0ml9CBESh7az7BK4vF1tZyurl5tYkwkDOwGTgLXsW+kys4Lkiwc7XNbuVbmg24Wk2Go8XG&#10;AvBxNTnbQNijPAd0chWhqMyZBso3sKpD304DS8BRbRQS7Wp9oXjSYWMszJEju6swdQ5kctP8R1dk&#10;bMKGFKpSGmhW2m3TcBS3TA2UyrGIVm2q0ZozZjs4lk/ApvMFeGy6wFlfeSEaOwmvzdPY3J/tc3l2&#10;jY8dsQoXG/ePdy0d7HsN7rQwaB4INwFKW5uDTw0DpfnVMjsP2KkL/YVTzYHDzYfpMKZv8jifZGot&#10;tbc/f6+4f8bUoY0pa+jdKzOv9UH2BHkQKgaiZCMg4yaCy27Nt/2Dm+XWbGdrjs9yMbXPJv7Otjft&#10;4fbWbLn0YLRbU3y2Nie4RzxaBCgCU9mZX8nsYVxHJauuZCCyYZbp+4qi5RPEhm3CCK2saBjRXNJK&#10;qYfxlIWbnCgSh4eHSpYNKx6xJFxpGClcRoeiOKzsgpsk6BxmizGqRtublDT4TqGirpU/Nak6h85B&#10;omBTttT61TdGwK4F9tqaz7YXi93NhTEcdkXMpxYOC0cW2mn0djKl+7D7EZU2HKYwi9h7tenB3/F3&#10;c34JHk0jdtoKEz2bJ4VlvbO9hUB3koiVH1AcCpYb0D4661AXqrLqm7V67QaJVflX4RaWGyvfwkSO&#10;ITAabkyAVjhsZHvzendztruc7mxNdxHTfws3Htx/e4bP3hJ/pzv4dTndXQK2+Ot0e3O6vbWxvcDh&#10;JGAhRNu2CGvOKuaMRZTISNSMB6oYq0RQi+oYE0TGGCZFAiwmKpLaRCYPpKenp+LITJruDvItbOHT&#10;a8+6oSV1rVGxHnNEuKL2fSlvwIXdshpGj5UJCEwFPKmG9fM0HOUDbtPrUNcRZBRnEk43thbXO1tX&#10;e9uT/d357Vuz3Z3Jzs5ke3tje2djuXW9WFzOZufzxcXW1vXe5gZOAtueXe9tTfe259tLfGYYWhcL&#10;zNcmgDAftD2sVbjGDgA02Q5e4uYxlC96LX7t7FCi4co6jCn6NaZhrV5jhmXfeJOhAG9ONhBQdmtm&#10;h5DsbM12Tbfyv8u5ffyrP5nz41+BU8A1pJlu40yluR2xhMkbpop+6IRtRLYxz+0SkWnZohp9ohbW&#10;wI4NUWmViVaO2AQmI2MAE2ff/5W/pKxFOLvJKIZ7aFjLJY6FshoAvPB3c3NzgZOjePKv+Va0OCEs&#10;Bgx0xCt0koM45bopYJUUjWQLUXlk+tJU56eGFIizMquVCVYCBFvPEECmBdt033a2+xnEhjK2rcBX&#10;knEOBc6awNQAf6HzY8a3hYnAcr63u9zZWuwsF7s7i72dTf9s3dpdYDTGxAHzBUQhxSGHOK4wrPu1&#10;iN7RCv7O/upC4W7+yLl2ZBiNn+tzEPm+T5yKysTSfUgn15VNfkX9KFZpPGyNYBgzlScvKdtlgjm+&#10;7dA2M7rN6mjSQuQonuWGYLTps4lJHwDIvno8WttCg063c0jQ9Qj0b0ZSbH33uH0wR8DXAVtPd3d3&#10;tzCyOUyZKt6gcDNCUNfhkqLxKuaV8y1brzw5Rv48jqtTueaEgxCTnOhruz0Zg1ngBg4c+Fht2gGt&#10;PJVMq+5Vm2NgVvs3bCq9bhz3lhGkDvrICTo/ucIt7AwPx3PDuimrWjRsHStTV2zdgpi+W0I8d/Y3&#10;ehMBFdAvOOJ5gZMGZ9c7i+mtzcmD3dnD3fmj/dmD/cmjfdxsPbo1f3J3/vj27O17mw/3J3fvTO/d&#10;nT64M3t4e3Z/7/rurav95fXuYrIEa/k50WDWjDzlUlHugLzC4GyA9Mbf3uvsojy2NXzMx6PMe0XK&#10;0Ss3onMt57E+ul/ZL2NSxrKGu74PfTrfir3fWfn8lk3Y7BhcHFRqEYiBEFCSsUADXLFp3c5stjub&#10;4pi3pX+25xN8oHxtza9s9rd5vVxcbS0uYYwH/9iBlnbokvsjL66xirgB8+cl+MHULE4GaxsW26XW&#10;iTnVBN+XbRhW2OOLhhOt+BbWL5NrTx/VNO1sVag1zLRX8hTuIwVdFZytZIOvE7w2CiB4u3Wc/WcK&#10;MI7LgRlrZ3O2tzO/tXt1Z292e296+9Z0f29yb3/x8N7y7v78zq3Zvd3pA//c3b7e3wbG2WE6NuTa&#10;0YRQp21OmPWMDrev11b7rzN63RTgrl2oSKZSYVo3n+QPFv5M3U4fU7immxbT38L6YxLFDxQuqGNg&#10;KWRiWdl8sJm4ATrkJkrLuqlC+RL68EZG98J3oW6x4JhIxwRJ10pfwgGF6YQoT4cJKnNvfCDCOlHX&#10;OGBpqQu8osLc2XG5xPWnBK+VD7LeWw70Efql4nbqukV1RqpgxbjKTECL4KEXMjYzFowOYFPYzmE3&#10;hX1qA59by8n+cnJnZ76/Pbu9M8PfW8vpLZixtuz5ra3JrcVkd44XL902776paT0stU/NXKluxARj&#10;WGJlhjfuxtxlTjG/ig7qy5nz2c5BveiO8ZUf6O5Yt0I97KzDAEGQ3kYuO7HUNG5Mvmxej8Xf+QaW&#10;jcESfvK3mbfsgx63mWCaHlrQAsAcZo5mDTCcggEBC8wWlyoHCyUSBDFP4gBu5O6cyJaa2Rn0BLSh&#10;a6cs9+wUoo2mkGx4mjfGnisajzdhsRJqsmbtde1Cn/+32nH0xrL0ii+yX9jliafdOO42TLjXQLcH&#10;ZsHgurGczrftNFW44GzAhLWzWGzPF/iLzwKWyc35HCqVHaU6w1lfWBXCYfUzOS0UuvsrVvrr118f&#10;BQZGRLCBHYXhq8bArLSb17/6OrLBED+Y9JlNHbqV/zWtCmiVYqrY+Zb2QVa5MFafG60SZrWHb03g&#10;xgxUEcUcZ1vR+lhWsslnGAr2yHSGjyXSEqFmhdHmFauyLvyv7q/2dDN+W/1uV4o1NL5iphtyU5PX&#10;yG1EdUd2qnKip6KOKzKTeo5Ui4hDpr/DwGoxz65mm+DXKzvNy0ytdgDFfAYPQPDuBW7y53Jzejmf&#10;4Cs0/Dnentr5qXZgz/xyCnQDm+LeDfitdXSJSt37UYpG6jI2HHq7QtNatAv5rKZpJOmYCrS6YBW3&#10;Fb2/bvcN1H4AffjWWmXZIUj+li3qbSCUP0AHEGZnTkKZmpupC1ZP939vYhfYYn+GKo8MlX7Ce5aN&#10;e8IkqzTwgfGtrIj2DufYxsJQ7gb65ELO6SXVJg66sbO0jxrP+2OH5qIoBjxLWhpdLahxgqBajpzj&#10;DPNdy6Q93jjbkynrOQw0SasvDfpljrnJrZlpDGLNPiheK2jyOkgUFh3SnvhsB/XVXm2lcu/G1Djn&#10;MTdMpc0W9tzMVND+fRJhNfe6p+hGYWGjT83KPnqrcWR0ipJ6EtSe+Vl3xnirPgydSeOEruLbV+W2&#10;YnpYTB4HKtBHn4H55vipqCOXOMFvbInOJ47tFucVluwam5g5SRCxBQyWXJe9b+JQ1snblAj/a/+n&#10;QyLc8ZmA5Sxnl1ISCtNPUaiK8RA/Ceqiqcz8DFuM1NqAkQ84i7GZefBZ6xrJsp1mKlZ9Xe1m3fQj&#10;a8hkqlKBUHWhxdi41lA5UKW2JDdkc+BpJJHdzXXiQlz5PA6D+cXVEM+sgvdgWdNIhxrEx5CaY6+E&#10;vHhlZefWa1gDlF/rpyg1qlXB7WtlGHFz3WbWFSB39lF4kG6p/2PllZ7o5BuhG5SwogJi1YXG14lb&#10;rJ3IRYxjX6vcyNsJxtid4leyFNLx/bAEILt7EIIQ46Z/5/PanqIJnntG0psxvSB84PUxOddDB55A&#10;t7Jz0/LIUPeW5G2MfI5JU1cjdm0j29m0TGgVvOqm4MgEvtnBLK09ZxtZH4vTdraSekyzMlln88mQ&#10;NfQM0IowSt5eWej4urEmY/porTQFZVQflhVLXEnD2BbBlXBBa2gcY+rLU7Ye4zsjAgUlxr4yOIzq&#10;Fm+GqdQSh0zMAv35VW3BfdK1Eo8SNe3yIyxyr9gpiX6wT4v6TJmJ0Q/izUt9vN7HncTwzrfSw1VW&#10;hiLn9SpA6G+aOMR7ImvHySm5kgOSFiFjsJhUJ9as8630MAxbGr+iaSDzXste4A6nPLDAorTx8IKG&#10;QRM3cehLw3auSao1eEs8x57Lw3AzMx3b2AZf3dgBly74VfDhoMqQK5BIlMiujixMk+Fr05bQ663m&#10;hHL76jDQuiKrtehQtLp+N3FEw3+Bj9Imvlb51svpg862/rYP75qf7CGPsUgswTTOFX5jg7TXjf3S&#10;FMqhRVCLsv3AuWbrlb0o3E+vl1sRIpH5bjoklT/QzOlHYXjE5sB87s/jntM+9/R6mFXOdiAKtYEA&#10;AP/0SURBVCkld9BkgYtKVgwweLP1pU7OTFTgRpH8WTmU1cPU8CuJaccVwO4xR/PKCXJcBiurn0eH&#10;VRjN4WiKtWfnK8TGtTAMFiEXAdw27Cycs6tzbHW236F92Cb45nOBaA2I1Te9tNOfNhC3zw7UObeg&#10;SHakuMXw1kU40C58miPADy29gwyTjpwa1cRyeDNWbFlWQi5Bxyn1nUylbESm4ypeSDfdvSTaRl/k&#10;KPhdMa3G62VrEqCVfBz3egPIcG28Qu+AkAiN4Jvc8bk6sbh9FvfKT1HKpxPaOUl2VBKCzODj93bk&#10;BD5nCPJxOcXf86sZAn6cIhwN+MoRCxwC0PBVGTBB2v5ChG3HlTUtCLv1s9VIg5yljRVWb8Yxng/T&#10;TDDid8Qp5iJDcsb13inxq3TJ1+8OUMAHKBg4xxLJTs1BiBDAkx3qZpyHYDI4KAUx+XBQih8oYCFG&#10;7Wgci+GXP/YEZxPgkAJEzsLHYvjhlBREoQFmoXwL5BCUO1SpRIqxFXyldIlF3VL79TVAASnI8Du4&#10;wLG4OPMGgfq80z0m2qWFaUf/2qFKFvU/RR9FiFoPQIoAavgwsrvFKc0fhAcBVNlhqwCsPISRGaJK&#10;rmkHlXQ/EMAudp8ZUmX8zQaolb05+e3/8QfS+T1atzGBDdEZpPEE4WWeH7zY2dnBcsDTp08X8829&#10;vb3tbfhOeySmvJVQtVlZal8CNrglA+2dtu2d3a2BZOVJLp06PMvSTyCiZr5jRbHcC9zb+pU1jG+q&#10;Sq0aeud0FpB05GxpwunNuIVOZHu1zsGjOODrwo4mNM2eK4eUdm++k8D/eOaM9OK7W/F3C3sP0eWL&#10;K6wqwuMZq4hwgxZ7VAFhWgsysfKugffafQaoXfRRaH4/6XsIRVGJBCwyr6sxhm1WMrzEamXKWMMB&#10;msQMcw07RIVggrHmFJGEoCybxgR9yuytNvx4iH6LnJUNZNCIbLUQz/AHmALHB7KFecUkV3C3EeDo&#10;itNTHFJyjhDLCLz98jvf+fadu/s0l3MKVjCz66GWF+28uLPp/XwLyt3zp5/NLZabOfvVHVTkY1tz&#10;uGNWP4j12VrkDsDCr2nK8wZsjSt78StLUGiwX1m5r1JQVntTHmn4sRiSNg08wwE5pxc4LOfwGJ+z&#10;g5enh0dnB63P+cHL84Oj5vPi8Byf54enSHZ4hIN2cMQO4urCO9B41qNQNtfPI8Vehdo/j++CQywi&#10;Ow58g7qEU93OLg6Oz/F5iZDZxxf4azfgkJNzC/xvJyrhOKVzHKp0CG55efrSD1tilHc/ftVi/GMg&#10;tKOhEVcPSne2FDji9IIOzao0bBFwmptwP0zh2V/+1e+bPmVblu3cubQUwXGIIVUnGy+PjqBbmel9&#10;Mjk+Poa/xtbWFtSrtKqYKpAgr8a++okQvbNyQ6rNwMpM/0+dgySLLsqKX+uxd/w42U30VctKqZ48&#10;ij5fyRuqedLkYkbLZNW2N+huaWyBJHaw+NXJ1RXOR7FDBk/Ac4jajiMINzAdsEnBOf7ydFWcAp0+&#10;hziiAqdOXF7hY4drnpnxwi2bqIX5BrqTtFmCjOssAAAICLNdqlybmDRvFbM224qYjIM9C21179+Q&#10;H/q1uaJ3Qv50ZMyfdt19UrOqCwelbd3XOwVnqIRW7dIXH88MUc6vLk8vL6AUWYCFc9ziZGeoXZc4&#10;VzUZqmxHswOb7WemLdtO8YKtE+w0vT51dsNTBH48x7tXsF3Z8W848ub07t07OzvbNkHCzugUXCFJ&#10;GKXMHppm5psQMZOzYCKIGj+HZgVNzR5xUudx2UR4KlxSuxypzNaeVoIIfIzgYKp/AEJqcfnNN2g7&#10;KDu1MGLH7hr4acQ4qNYJ6eOTERk0iFLGGigqpq9rZGqV4ifP3vpzKX7JXAvWMYPo5eXR2TlOwcHn&#10;+cnlCxykenT+4uDs8BDj58WLl9CkzvQ5eIHnl4cHF/gc4NfjS4zDL6CXYWg9ha7moU3zYcLOBM4x&#10;raupjU4kbwaMSJn1qLE6NbsvdeKrIcvqwtZMcUPWCqUUOaybYT52Dafg+rEPhgzoTFg4ccDIM30u&#10;r59fbby4uHp2fvXlxfWzy40X+GzMDjemh3Y2xRRnA8DMYCH+fYsPqGyjazoGBTFn8ubBMIymNhhs&#10;tp1L3DFZzJMgJU0X8rS9hvjk1sB5RAsNgiuWDjhhdjeDq1d4teSOVI0bViRQUBmFGxW2ssIDlOjK&#10;uHw2kufranQ2v66McaavPcNkjvN7D3E6zgk0fxycg7MIL1+cAIwuDk7smK+D/DmF2RXG1zPMCwBz&#10;Fy/Pzg7Pzo9w0JOvY3uFGxZgibHcoqq2NxEBwIMDlI311RkCBR06GjKO6SJ9Wwvsqwi9sh9XZfDa&#10;fq9JWmQtAe5izvbIYasjsFHZjM01ZKzoX2xNL7emF1uz883p2ebsZHN+sjU/2bw+x2fhn/nkYr5x&#10;7h/cXC42LrD7HX/xZDY9nE+O5lPErjpbTM9n8wvsf6FaD5sSLvQsdStc8kwupEkMQGMxAc5wL/NW&#10;WhYMTwoKJBuzVC9SBPlyZZBfMRlg1glKPUDXmF4aGAdWwsGY/EemWXs4yqol8m8G7dHT7JG1Gpls&#10;3crnvrd/+a4PhK5v2Vzg7Ozy4uwKC0AXOF31DOZJWOPz5+wcitQp/uLpmc0akBCD8Dk0eAvi3XT6&#10;6pkRiy7Mo+BRbuMY2fafqWT1aP8mqjdcSp/c2VvtPnHjNzea2kkxk+nJbHoKxNmavNyZPd+dP9vD&#10;Z/H5rcXT/dkhPrcmL/DZm73cnb3cmR7sTg93Zwc7E9wcbE8OlhvPl/Pnm9NnW7PD5fR4OTtdzBA1&#10;G0qWz+B8dw6XX4g4hA6iilwT2DQJlHEUdS4Dr24Ni+01Hs7DngVM8qh71mCCCIthqdS8AFi0u9uV&#10;kao47Cu+W5A1YlMcBvVcDwW0rdHyTfDFYJ4DFY7vkVAjsbsusJMUmcTRNtW82llc8TCjivWTucR4&#10;0EjEDJlPbGPzxA6uN+vFJcKvQbe/hi8WDqK4QMwQuG6Z/4N9zAsHZ4NNN84XUwR4sNA02HcYZInz&#10;1NagVfRmmhS024HacPDTzr6i63NT42uDQ6NceztSFZms/mopxnbo6Bq+Avf2c0iZqTFhSQGe/OaG&#10;TQQI2jibbZzMZ8Cs4+3J86V9nuKzNf10e/EBPsv5+/aZ2Wdr+sHW9P2tCW7eX07eX+Lv9IPF1bPF&#10;1cHm1eESOczPNzexi97i1WArNTc/Y0yk3iSzuoGJnT+ebPIRiyU1+WGqPZ0E6OhK05veIjXgTkbD&#10;rf/NOMWBMdnUJ3bEwOZ8E0sCtnXfbLoIaImt3Qixg0iG6cBxAepaHaQS67eiarNWnq8r8RjVZkya&#10;tetzQ9uc7Z533cX+Xlrk9QXmAViYRnAZBHGw6AuLKb4jPJudjwIUs6MoMMR5PDZ8EFUSZ0DZMVD2&#10;d3uBc1MWOCUFsWhwdAUycfu6hYkHG/oxYr7gXcoJh/QURCJGGlLKOGB293K/qatNcE/nY3Dp7dFn&#10;Rhx+Xgl9b/++GWOcdJC1eSaqEv6yx2KAtJp6hYHH4nZsXG1OMCs89/ii14iMtmsHUmzs4HSSOYK4&#10;b+Kzt9jmZ3e+tYPP1tb2pkX2314gBPImwmcvbbVtE8E8FhvgHww/QAf4mhsbJJM5lmJ4SiYXBfGT&#10;u7PYsl7e4czWXUzm27bIcX6FQDYIY+rgQ3XMYwTa2TzmdJy3IfOtJlqDNLfs5dWhPkTAuxFNG4Vw&#10;9FB2k3J6xu2bZPXz8k4nPX3yZTtaEDbSQl3NNpeb23Z6Dk51mntU9zkYcIkn+IvPwp774U+bcLJb&#10;zhZbs80tnAwFHdtDHWe1Iq/MyBXQJMQvqfx9dOM8MXowr0XhN8o2a9Xk5ysxesZjW0EXWs4Xt7Y2&#10;725vP9jefri9fLxcPtzbfbKz8xif5fZDfHZ28XmED37C1+3tR1tbD7YWD7c2729u3pvNb002tu10&#10;gBkGQPSlOQ9E98k49YtUigOVDXauznIqW1gJpMdIDZJGNvver/xFwhAnOFEB07wRzw8PcA7FElkf&#10;HR2B/+0QikU6hMLD8JJZ17ji0Nr5bnyo6q5RQE/SQhfl1zGVH27ja6xhVfFkVeTzVh8Fknv10tYt&#10;pMFeHA57fmOjHf2n7PABDIyYIULDQnA+07mmmzi2EJqXR0NGAD98MIvEERX44HA6nJuCU1Vw0JPF&#10;AwdwwWxhZ9IZDvq/7hTTXI1zjQ+VLcbInLKSXZyVG44aYq0m2XoMmOYTsevViMQVSWlIOmSLSbys&#10;1Ok9c9aagYsnefl/zXpnNqj4pG3qTh4vdg6DnTNpfgPGB1BcrFvspC6L1oeTVaeznel0yc9svjub&#10;b09wP9vGB/fTGQL670znO7iZTrevobZPtuDkCT6CB7KZFTDPOru4c+fOcrlFpxALpZ09CghnbDjJ&#10;JX0I721i0XIxOz4zRxtGxkJKm/dhqulXJlEKLmJzviiuTM0CpKQgDQ3wfLm2mNYrjK8OK3+Ac3ij&#10;2l8ADgMH8/U15WqyXF7v7c1u7eFonNnu7mx7Gyd9TXd3p/5wtmfP57jf25va11373Nqd3d2d30EA&#10;ZZxYh1B/OM3Qzjax4w47eye365W67msF6pXIN/Syj1awZMIMYEZN7845os9C4ULEWWAT0Go5mW+1&#10;P3iynCxgr8LIhhNzEAcSzniwD9g8z4JEWvxtC6um1RUbGrMjaT1p06CrAR7piTax7txdnRLnrYHk&#10;7dlf/Et/wQHQNoXahNP53K3wvk3UfprAuwyO+FvLJfKBhoWjOHGkjzuOppmmQLSPlZGABrRsMjMs&#10;ld3SQLP9Zt0GNVUIW+hKMYEyi9AeSygUq9bgmdN1Kk11hpKxzkyacbjLSbUpgs6i7Q9pUq/HtpSC&#10;xn5j0zG1Kzn9YQu0fTwQ7jXYzWJ4b+IUHARKtjN+cTOB6mQHZ9phmbOdBYK+T3c2cRQdDq3ADU79&#10;9TMIEFIZ46EFK52AmTBw+ZFf4BDf3ew96S7OLUdn60S2qbH4NP3Mn2gZdm5t+MG3nHnGqS/CW8FD&#10;p4cBWmSMfJVKimxn9G1RPqXvUZoaFsqVzk/W05JaPRi0j6Ri5BbY3tGclI01inVwinxxQwXNmyHv&#10;+7THuEesUDtEEBFn/ZAt6D52qhE24Nhf05MRatYgyZ7bXzy3n8zwCcMl8vADCQ33rrFy4s6l19jr&#10;g+3Rl9CwMOliT5qV353OzY851zZZC7IvuuML1p7t33P40F/CoyIpYg45uAx/YK8H+tmXHE03xSbt&#10;RAHPIPWELP+Gr6N9iFsY0fbZ6YQ2gc7wDOvVx2GyQef6+hvVgEjnYXwPlKlsyW3UyzjAbmrJjPex&#10;b5z3YMmY6/kphIvtzc0dWE/NmGq2K5jV7bO58Ie439qG+WoLpi78xbCEEwwXMHQBsDwSaVoyZrZm&#10;ce+oYE/HEsziVbzbgJoTKTWnt4AuDulM3Mq3Xbl109dNU+YD7Nz9Ezmwb5CrVxHKXGKzUjtI3lAl&#10;Etz+ou9waCBW0qAcGUj5lNCUI33mcwTzR9x/2xvscWdNaUJ4f3zcioALeORs5ScK2iftInY4DNHQ&#10;aJqgmtVUO+MR53D21w0URCmkZcpEEA19eemPypotQUp46GOlAiIoKHVckC4oGOVc98okPomolBJo&#10;KT6ka4FdmG/0ZdXJFzW0deJRkWfxVqT7AFaurFh8dyAfTsCLetYkrXoqdTlTelemdV4MMXZM+cLM&#10;UtCYdvxQX1Os0j3QCsZ2XxzEsXR2PD30L1PB8ArUMT8PytYQwV3YnmhHp8AGtqbJMtYW911ws0Lm&#10;a+opk05ydbDZCFQZ6JcRb/cmGeDDmtli13eyKwm4ioY+Z7LI7A5YdgwF9COcK4JA/YtrqE4AIPvw&#10;3IlNO70Qs8U2iqVDJ7A0bD/5QRY8Ny5BWEIPVcYYL4NOXb3AmQ02MZlQqJA1POd8E3sBqV5YkcxI&#10;E06+ozfp3CAEDVpXq3tWkW+sZpGFbW32GNGFZZ59UldrQDeWz7WaEQVvJT2rAaNuXXYc9WOdcKYT&#10;ZnQLc2vAuZj42OxvibMzccoTDn+2J1jqxoE6s+UM1lf4XsGBC6c/2alQ8IrwMRcLhmD6JipAn6o4&#10;WoVscer4Jq+jpa7VA68z8fjmvM5Sm5HBNgBSq8IQY4hjxxLagTjQtqZTGMg38QGE+UOE4bBjlXg+&#10;jlmm/CPjlBPcNC/3a+EZ4nkLsStB3Azj4JCUHh4ZwOpQfMTerqc1nu7xV6VnGlyAKgSGOYO/M93i&#10;mY1ADveFER1PGBqVP60cKhPelQaZUeNnaRnoeUlWCIV9tifjrpXMUaNGR+Z0avNPZ4yqZsyJdHDS&#10;xOGIpPe/jecfN5lz/FBlkr7Q5Gbpk2tdsgFlNzpP6lnacGSKux2fac5WOHXOVgMtSswM80Edk4kb&#10;c22AWdLPK7cAMlwD9/TAKT+A0zNxpg3mx5E9VjYkcpEGSEm4Ms1BVROL1gSJvRnecgq0PtkvyB7q&#10;vqF5hf4tLkjEj8+aTGKGDS80aVNKr0+WtRrLWnkXHrmhIeKIukqFBNBEQIXIj992g5SZqqUoUV1K&#10;rnLxvonBmd71WaS9iBy45tJaGFa7EtN6heEbTMSQDT7hWUY0MnkaewKuWd9ljy0eMAi7uaYdvkro&#10;ihZjo7LIqKHhBcAbFbGkhWW6k4HSCRMeVkefNrt0CnXDJPGt0tLRZiW3Jbd4UV9jwliT4n6lOVX5&#10;6EWuD7SvActIq12RDtoogRs05OTsDB8zo6J3sWcFQ4IfFEf6c5zAWkcpkzGGJ/ee6pNtAcjTmcO8&#10;jBcbl+YdakZUM65iRdoAyNeIbLWHLqP5wxGVFwbcLTPMAsKMxeHYZ8dAmdnK+D4PpWMBqyRf14xS&#10;amyKU5pDlZa07/mut+zGTlBvKNMwWM6z6dyRubensZ0Zpni8OUPienKiZahev2q0anVxtchSNKSv&#10;vuV7EMdUoo982LRMuzsN4uE8r+joyzlg/tgkUR9kl941GmILdIJDuBFTk0J73ayUzWjeBbrYavvR&#10;iOJ1iZoXA43kLmPN8cqJX9hmg4v4U54NgadS5ERfABkeMvJWVLJ+TjeFjWbRN5sQxAS1ubeOCFWX&#10;d/OpqI9fyeZg97YK5AgFRd826xhm2RmF9vF1al9KdN9328fjJ5VzYmADKwN4VNxSSJpG2jdLuD/o&#10;uXcxwiu1mRM6fQDnzcf0JvtQq7KlQn16/FcGquJs3OAy+CEpUFmZ6nWBys4NZCEN2MApABbxJ808&#10;NIEstKqEiP6U4zz5Vbt2CJDNqJiV2ro9LfV6dG8Ub0VhqCetw6NWJ4lr6RqWt1hETKlpSyG9oDWU&#10;VrVC6C/C8ontPnYFlvjFX3mDJ1CJpVH7Ty2qxDxVvVaJHO98OZvzOBRCVJphk/0Gtm/YV7PE+och&#10;RvkhhFHnkyVV/NeJrfx1JWzFNiifCM0F0QrSFa2uG15zTjHO9+Fs3VnqC0pRwfP8NWZeNG3MeFOQ&#10;S/LYydID9C96RCldRN3onj+Mvp8+4bknCKuMrSzSF1GgkH3ZuDkLFLmo07CNEIeiks2EMYMJ7VZq&#10;O0UAF7UoE4qC3GS4gnu0VVXhJTup+UqjwM/4y2FPuDpgoMoFY0mMrdvC4XrsyJrmMWf8ClDLc8Og&#10;ZA9SjJxng6VjiM/g4EBs46dN8KDou60q2TCAVm600iqRhl2wieMaF7STJ/3PeF+tVb2V8LpWbgUy&#10;ugHjZ+SKWBS3eA7c9zJbLf4RZUY2OK36OUJ1IjtZrtDrbXtYsqhn00kcN/gOQzU0QGZHWJshg7g5&#10;sn4DyQbgT1YA2gKyHHLTRCtLGoZW2lSKDIdAh+EnvWDGFvIi7MPJNgIv8gnrxp/4QXp3t3PnWw/C&#10;p6HJuxYeJebBhxWQrS34PG3hVwEZHD0tQ9/3yS0V2DKDmdvR6QnCHMQK+yJyU4Tgz3qNP3gTbKu6&#10;h9BGSIaZb1v2qN0WgM2UKZ8V0qZhM0SP3+EaVmthl9tQ8dcNRC3lupOGrxEIBiySifLuHdumTNJ1&#10;VjJnsnyh+0j2aId1gxcSxIf0xB3gWLNIXuM0B+yJ8v3h4ZKVzTLJytiwXESVrVDfJKeqTKxny9A7&#10;SIW2uZksw5Xg5PTpgVx075yC2Afm0mn2MA+gMMU2HU0muSSY90WkSZihh9lKLTN3iG2WDn3Abmzz&#10;nZWVdKRwEEpUQB01AlqvqAgw5eiJXSOoK1lnTII0TDS1LI3faeFsrfr1FJw9t2kB5GiTxxwt36YH&#10;rEa4gudbftqpbicFuHCCS0ZHvuldiwk8Vo57ViSq0vkS1Su3jXK/J5dkfOkw/83rNO61YH1Md1N6&#10;Ckqrak8OxnTU60sTydZ3n3hyLEh19VTu3lYRaTLcTJNCJ5MHa9XAhjOePVwvNdXes69Mp25R8KrF&#10;T+zBdvPLhM449E4ohCuwme+EwXfIGRLir03Z0ivpbSlQsTj0ENQjVIZ/M5gkUhFhOu1c0rNaR5Z3&#10;joqkPkxfiOaO9UXHrF5d8ZXpX2ZQG6KHZ6PqmLomGqBevZJxKveKuSErKLCYdMfTHNQRsbHRsUWF&#10;DlMDyQx3wqqQ6VTiSAektAbq921gCqvO+Qdx2GtUoIYJONBrRdtXdv0r9lTxOkvvpD9FhvV5vYV2&#10;cvWbK6Kvl1O7UgNtNCV2iybxRT7kK3GKZzqXX5ag4Lw23ZiSzVxhlWB2iNMA3y0Uhr82dPR01XAP&#10;DfDTyn4t3k0FjWCGWKXuTLp6u26Iy3hTHu85huh5pHnMtbPcWAS9SQrWx1eMEHoYSxlgUCYr6Onz&#10;P58bUmv3n5MTjrsDct+NPWxhlpWjepZ5JmbtqEsfHcbL1QCrFJkMsFy9pvkaR6wBanTyQycfVkK6&#10;xgPSoejuTsp3MXOeF4QXasIKRCJHJdnnnkG/KAjtpaFW3UQQIRcBSIBlCTyr6tRVqx8rJkFoRWuI&#10;VIjpiIs4ixAWl1jR8Sz4FaSMMPymiwMd5SS1UsdRZTpZBw95BBGHqXhhcaQQjDfXLhQkCc+FNuzy&#10;5sr9KnMej4NfZa1+HssqdhMPuDcR1IpZHjuCDJ/Ep39Jh4k12Ex+/Tf/XvOa62hxVMdXzgdxfirV&#10;q+fPn2O7/i4OUsVmWT9HNe+B5NjeGt6jNjiyY/AKlOkicQQFtr+P+WqVZLhcgX0N1gMvmt09d8PC&#10;gno2jgg83VaruXEFRJ58dc629pGvuIwYwc76jKbP9jIu09ART80ni3Ck8YDZ0f7YMZeJQ1nWs5Lf&#10;XwGa/jWtbdR42tfjw8g7pteKgYHDMl2FmDm5gtSw+gUmiuQd+ElZJZJGNjT9tLyGx8jY5EIZHykL&#10;r5JsgOD5AGYnVF6lYvq+0TfyFY3a8NjBMYVHp6eHxyenz1++9947OEgVJ0O7B3TqlEJsWYQKguEe&#10;69JYEHpxeHR0fIRoW0V7RV6iFV9M+z+Krorsi/phSvjkyRMA1i5CKNkB090ujv7WiHnaq/SDv/va&#10;h8qbZUhnNq1WRhZhhjRkrNvczsoQHxkee0yeSFPPiVgT5d950/fWuq34tyd9n5BHCpDUf+BpAlJo&#10;Gx/aW48xfEgeTjQhULbHmzTqeMqCaC2je8KwAHVJTtzTFFNCyKf5ZHmMrjEdsLKfapmRGaWvdymK&#10;faUX0h7zLzLkT22rTYur6rpxCJISkRJQjfFL/aGvMRO+y11RnZUZABS+Ast85ANmnjjAkYhwUxSq&#10;bFl/NTxUvDS3OyEyS+W61uSKFe6gTKjHsKwWvTaQOKYkD4gTIrPVfVc8URF9z8eAS2cFVA0RZHiQ&#10;GDOKdLJiDYgx2Zj6W8WCmXKY7GxOYN3SY5bNzKN49zxAskM+5Ff72yUa5LdiOpnEjGYz1pimL2Yn&#10;kWBgGf6Ewd70rNfhOjCWrLkrRqZ/lWRseN+0PEpFZykDCcRPN9BiCC6ImyhUKkTOF5Wbq1NiB4D+&#10;ZhSrMeJm+Yx5awzl2xK1IteVGY6pVV+a8RD8KqX8fr1byL6Am8yJX2uDLKsq1KOUxYscXreooGRz&#10;LmFMKiCMZfDeFARzhMTcxMNFwwuRfpTu5Gi+/e4+z8nhwCd5NrbT8OFaVzHK6d218DQmblC/qodo&#10;x20OYdNx8rNLLls9yn92zsS/3M3l27fGNTkVbYt9Rv74VvqJ8TvpFNqK8WkUCltzZIGSC23jOcgW&#10;pY3DTQRQN/ukr2kzbwscwxIk3eh9RbL1sWVKBpkf/YHpwTLJ6XHjjvpNtsVeN3YctgRgqxNumoLy&#10;mXess/Fkqp4f5dJ/Refbr2w6t5JvVyZYKT62z1ifrCcNY70Klbh5qGyPXwPTLI7OsmMoEJ7B/Ek1&#10;3hdVLQx51IeIKlGNovLExPE5c0v4UAyVMQuhYGMMdqxMdPGeZHcWf1dgVi4yJmuJgScoqF8rDkpQ&#10;/GT1GVQ6irJIOD0sdoB3VoOeAY4HjW/TALu0CML35KNHAoaraJeaE16qiJM0/JayFRPFErVFIT7k&#10;vZeV/sYa9hlh2h2d8oj1zLmuHsYKZuBqVLSMFs0nQ0e60e0G0wG+VexfS/JmPyWDa81RzZPUP60K&#10;DDDkSqR4jQlqbh+TeRTzzvQrExRvMQ4MkcF1Kw9p7FcxR4nCGGHIJSjN5ySAA6DcUmjixFDvUFUr&#10;IJb1HkblMRSMaYSMbyLz4cpEjVLAsW79fzbT18oj6ymOr6tdjxM3blrRpzfOp/NFZB4dbtkiOIjE&#10;wYaRSV5vua8lN1Em3ryWnN9oJjWm5CjHViyAAmYjqU7ojggR4qs49QPg8WtMKROwoECNGtp2yAKY&#10;kaDXatweavmr7CNpEKtGLhXZh+KFCHWqG+M7Yy07URTRonrjqxHr3zluj698H6AMD4B1KzrHYT5k&#10;fxVXZBTlNqZfONQNDIxsUaRAJ5070bOoQEwDF7bCXIIm0KmNb+EmtlTVKCoz0DUD/DA+k778a7Ra&#10;meeYBJ39XghgZ7cWg5naXhTKjqaDuu+Kbc7T8gMALfooyS6OYg76G0u3xfQQgFSYI/VZtTJMLHhI&#10;ct5JF1O2qxgRa8nh14n/4FGAPrSwHOFSYI+voJmdLFoYShiM8CuozPgiCnU+TmvGZ/L7nDKMPR42&#10;plmmw+JcPR8sakskwt+8Yu7bV3MAGaFkQShm0gCWgT2sttlWGcM8ESzxO25s7GpMxmZnl0ZXE7EY&#10;QOJg1TmdjLgbEw+MsRnsO1zDhju1GDnHcMDAoFQMX6tzo/+ixX1xW7zvmvGwDs0Of/ZrrbZ0jp+U&#10;3sD9aeu+RZWx0I8W/cH2EZpVPm+KDisefMjBLY+ELZKaCbznY2zkF+rAwLiCErUrH+JVEqYm6WrS&#10;5RSdXFF0a+faUyfSDWsuAxw4psIFM8dXhtXSvsw73+pj6TUqH9ZEOgO9kcdsYc3Xmcx279u6dIGV&#10;o0iSgQvtO+lZHvEFoR7sDAEHrKCpmU2f+1xhy+d+17S9jDkii3IsyvU16z98r7KjQ996fydlke1a&#10;6ZlJ5PiV3LBGZ6zM62cyQaff1kBN66kZGQidiGtYLAeyRTW4+rbyunERBei/ej4rq/qzkKBvOX+4&#10;blQgfl/qX/cLxbyuT/2kMxl0ILimK6aoxt00drZXcpMNy33ty/CYCQiDO6LQLVY6agE1fIiyRTs7&#10;RwPlT9gKo32ra8Z3lZoQS+d9rbzwSWfmxU/FgBkzVEoOLDLu9NW5KDHWU1aA8XyJ16PVQM0fGANi&#10;W9r8VIZy7DMLslCWZTFwwnpr7MTOHq+b1ikPnQ+Ld5l/XCAqEoidxKXxhkNyZ8+Op39nyj6+Ym0Z&#10;hEME7CQIhahmwgLiX7Gefa+Tkzt/ZbXxa2P9zLNFviV6sgkF5ckqSEZtiQThOq86izdqe1LnkIhT&#10;SnabUvRZUkdCBmv8huj42rMt+PXV879BhjVnsBfHV6aT4BQMWkOZVacUxW6VZs308mCua8KfeK1V&#10;1fGN+jrlDXjpKyCaYZAXwx05RYkDzCD201sp4ptnIYCOGaYByY6xv7xCfESPyIWYlOZLcYFtjS9f&#10;4oNZwOHBAUJhEXoSRtr81YNimq9LqmUcAcT3FI8kJI1/Yt48a66Laf9qrFmhdHTSfSRi9vVZq2Ih&#10;0Uh45agyzBAqor+qkSKpnzwQWvZu5B5e2/Ds+6Yr5M9BYxpfSjsax2JcpUujkxDKf0h9Z/YzX1DW&#10;J+tJHmjTD5/rZEEObPqVpRTW7h7imCniKrkcv5JAid9Cl6WG5DivwURHStKhObsQZjZrml9Ybcbw&#10;4Su1YdzLRTVWsmhd7ZWvNBUphLS/hmbHogvu9QaOB8e5cPQlxyGWUo4IMQSNKAWFRHBItsiROO53&#10;C2Mq9HQ7p9pjGuO31pqJx5j0o+Zy2NLJ5YWx487Ozv7+/t7u7r1797B4zJWgVFJGewejIapHDdAS&#10;1x++3zUbHxhS+BOhcPhq4LLH86h4fQDgVCjS1HalurbUddlbHdkWtGiBZqaq0jid62zy7/LuVMek&#10;m7r5gWgd3qEqhb58GPS0KCzmU55p9AoqW+wRNqhFloy5Bm03VbtjL7CIhvsbchjJ40dw39EVsSNy&#10;L9SlDDDGSthZAy/aeXVWo5Ph6zpoxWZN2O0iR7Bfi6sN2dzmgX+2c7y82OmtrgmEVVWjWoN+8Wmx&#10;zQfhlAI80GSz0AySyxZBDnnx/C/MHfCVYoksEKcB4AXDGH8NeLWys1Yn6FNANITWWQxgWWd5sc9i&#10;tjdW00jZoqyCMwbqv5ooVYqgDtzg7RWvdFaVo2Lh5USKkVUi9fCk8NgckPC+jWYlAK1q6HhYWZVT&#10;+fsYIWfzb8xCN35dnRVv6gaiR4RZ6za/Tq9mslDPObkmeHD3K0zFUn3a1mG+SMguMhG6KQ3FKtou&#10;yITSToz3YuW4Goh3Xr58eXBw8OWXX3700UeffPIJI46DI6FqUbdxlh3yAxxPI89vxYA7Ug8aEJLx&#10;o9yrlCU0ZyfVltROE1Vn3dYF5c62E1mUf5TwmH89aEdmKt7STzFbPRzT77G4Mek7S+yrc2eGncSs&#10;8c4Y0a9Y4rqwWFesj/fG82RN3gGgVIXJfq/RqiiIdHv3FZzagRiIi4sYeVxcMlRqHw4fcZnoE2Uk&#10;DFFWaxlDOfip/nyF+GsMzSZR+Uc6hOsDWn322WeALXx98eLFP/2n//TDDz9k6HG5S9x4bBnPo68r&#10;5ZgB83WVFfMhR8aFwq/Sr/JNtOjrPH9eKLAuzq5sV6XZmWYFxQr4AGMREAO4wUy4YjgwcsThMMNI&#10;WlKnboSLexUspSyLVNZ+/QcWcRQX8AjFAC9RNl7b8Vh9nPjgK46fwE9EK8wQYeGCDz5XZP1I4XRW&#10;dT3qNvV2T7Puy4c2/SRUjkMQ72+GktI5CdUiirV/5CKm06qn9q2GRdszCuIarUqJGnKdW2dlWk0e&#10;qsYKlmM1TJ/Pe00j35C2LYLnZonydXd0MyUiUXS6CHnlawqwVn38bQyb7JytNGM7rs430zDVJEpW&#10;F3mLusVyh7mxbtfq/vVe6JR2ug7w70pwKRKoniOJFttFfnbtxnQc+j9Btzo5PT89OXn29Cmmhg8f&#10;PwAmMCKxhFTKVGStTorlFsVzdKwsAA6L43lprLxb591B2epxcQGtCpkisihPW2UBgKeHDx8+ePAA&#10;gIpkfGVk49cl7ptIb1IaNNUbdPn4WpEypJtOE+mQmt8nrz92/M1wfzwRfjZTJh2hK14uK+yGZLt+&#10;Nuv/FdeKUqO/vEmYdWGY5fuxzu/evQtkgI2beNpnOIuEpYzoYrviu0QYQFBtVEnHo3N0BVoBj2Co&#10;ElRRu+MFozsuWUwjbGtw1sNYv/ywHCFDjTuUF8FiBMcBoOz8qSAfQZYpCVuJif2srZWcqsSRdeJa&#10;OOmgmogsTM9CWYpuYrVZW2Ve4GzNr3qXGFQbyOIrarsoUFCMCZorhxxV5XVTpmy91i3w9kogfp/s&#10;rezfgsvrfNRH8SbWXAcoxLJI9pWZR4YZwy2qXlFWXbeYsmAziRLZqUuyeqEsJlble1PnH4q3WHkB&#10;Fm7MD+r8HLMuoAGgCnBBgxJpUrwuwnYyMNODdVUKnkB3wtfs+27vKU8TWu7Y4P5VmLvorFwjJWsT&#10;t7+vbPnvewLK8MCkWoQuwKKz5mMYemWTo35XMD2dfVfmUCQQVL1RzXHdWv18pc9AsMK37uerUa+r&#10;thGqeA/9CliBKdv+/i3MBOuBVhgUwbcQn4gw5HrJKdHKXRzgltXsVURu07Pzcx5VjxuYrDbhcmVu&#10;MuliFhp/Us3wZDrhmeX4y0tp+nB05VKgXhwYZmvw1ludPynMiICAvhpkUPwlOqON0CtvJvBp9zLW&#10;W93XkvVRE+LQHX/C8whPcXiJdCgdvjxd0WQ+qV3DYjKkEX/Ue5jhqxo/FhoUgdnwt2vy2NcFmTW7&#10;xcTpsDrYqJVqDsmpmZ5nK0MJQK1OqmISDN0owKZFxrV6WCncTSulwIssdExLkPdvt6rBh+nTVkUH&#10;YKKzhmPSi6MKmS+GNw1dw6IUQaTgpdi5SpYAa2N65Z/T88vT84vDZ18uN+d3H9ydLc06TpQgw2hO&#10;JlgQ5MnCqy5mE9DLSMNlPU+Db7C+Q0ZgfW+OSjBRhW0fBeAvNCyKUGRTdiclWWqbfIUHaP0z+1Mh&#10;b8PTqFdsRcFea+XGenICvrKSgr/hlCvziZBaCMNalX/TiSkbb7qUr/MnBWTJwg0BBeZ2zAdv3769&#10;s71j0BL25WQASuNMHDyUG81VkbxMJt9GYWV8yPRTGNTxMrQ77gUTKzDTiIiESd870vBKjfGxHhGk&#10;f0ZgjgudBbFeO2sWsFh8ZXGl8lBVggSncjRQQ3YBu7xoml5ktxbOrnWtogowpoYdtapghK2oG6uy&#10;Bn6qeUmk6yTpq/SjZdiYNCPnpl86Gduo1GW1KRo1hh9WVn5kk2Oyka+o6LbANjViJxKwoAfB2I2Z&#10;4J07d8FRkTkj0PBezCkWjaM405A9eBNrIpaOxDTHBahXqAedQiPrk8W1MK/XYiVUwM/LiFfU841W&#10;mxSrBZJE1t8+TpW226w/tJMyAZ71Gb9YdME0UebH4OBKQYo8UA9g4sgiH47VAyTKrNhRvnA5CmSU&#10;hOKd4Z+CXI5vaxdW5+6Iv6mPbpz1+BzqEevGhZJvRV52IjQpoBWmYlCvsDK4u2vqlfk7BNOBOjSy&#10;vZCLfRoHsJysgTa1V9YbdZ81kDXo3C2BvPiOLEErZexVCPT1uzUFZBq4GXGGN8G8UbAWLHLYizzN&#10;n+JWHtakE9k7Gy6ejoC1Lole5d2VZbG941u0MsPflwRSfAhYVK/gKYqD3+HNAGXHdNKuIA0cYovm&#10;awAWbxBPnMlbHpEsl5zDrDRETeHRjt/g8pDfbBR4shErGpct+VCoyXrE0bKoaP7ami14uM30GdiZ&#10;I5iPN6/eeaphPHVKDjodUxhzbQ0241CDOKSoklGi2CvrooNewXHe2MeezMZuGdCAE+nQKR5qZjHc&#10;xZl+oQ4UtFXr9Fzg0uTplEnHe9m8qunaODaKAniRHv9kIQpDqy1uEUeGdmKv/WzHUsVs9RWUCcTp&#10;YBbJRkMfm8I1NVTmtnhiMhCt6f29Ftk3LwsUXSD57IOtzi6LwB3ZphOjB6RjgB8K/oncHvvIq23x&#10;Evix3YOOBdfnF7f39maLub14eQULUWQSQoEYjM1hF0euawQw2embRSHvsnScG7Rw3M/nm6wJ2MQ0&#10;LFr1WddCrphvpw2i4OyIgvVPls/Pjz/egBvEq2Plvw05ROCuJYcjZwRTOi0XlFG05T7B/oNKSQ0J&#10;X30D1XECesq+gc21bcSB9QonwO/u7Mi9iUjUN7sXqtQDtsaqGl5SgXnFL04UzOhOT1G+X8ATpyS8&#10;KMYGk9mWFocO6mydg3/CwbY59mZcGEetvoFrTDfXuOzi0cRQL3puIM/YJaRhHD3iIFkrRANNUAVq&#10;QpGBosCvJEXR3pUOHBwnNYDF12N9hkeyYWYVZVAZeh5GmuM+GeayL25nF6zkoloC+7qyIPgwA0R9&#10;Zwy/DfNPLTUc/usqKZ+VDe8sse5H5BO1Kr5VJEvbcXw+iE7BNhjs25PqpClbp8YTtapCOgQX4kZJ&#10;d+ECxeAxrJtFBVGRZB3GpURJpBrgTdt0KCqv2EM/m68HnDGfJvQNpTEu2b7Gmvch+5giQr+OSf5G&#10;0txMYPqqAjYDj2nWwFHzjdT760x7KKBRMKIkRUBSgEEdi4Poqc2FbZqp+6gPEKUzim0qjaF7U5TS&#10;01/SAIvjGNVvoab9EDYM4idNGwtzWufY3qkdIHeej+2ee+2Lj7o/FlkwfBCw0mwQ9rff9FUOjwP5&#10;54q4itsogTy0il0Sd+1kCvpatvsf+jk3TQF9KtXrlZS1ShlWFsqeMGudGY8KlmKybpyK5B1oZ7sX&#10;as6RxwmKLjwwWPQKGo7o5dX59GVSkCmOb9VPq0t5vdzwCrlFUVW1E0hhWXADRirYrK4vrqZXp+cI&#10;Znt2esbJYNRd4qKt6iIAaYOU0RcZW3DSsJXHBc3sVh5yuYmJRD5HVlyisXtqEFE/ZwHS9qnIsR5p&#10;ZWeVz94K9cFForr4tP4QmPRp3htwHCwq0Je1csjNt38J1tg1yV6hjikKcPGhDFgcClgLSgY4TU0o&#10;bvRKJ6B0ZlhSY8CjIgfqtCZ20beulZdYEHhgkaG7K7245rqpAPb2c02rHvgb4JQBdivrO7Jralap&#10;e2pkVjelWOu9WJaLv1uv/OMhGi4QKh2LdhAN8AYS1H6ezI6twLtqTjZyWVB12w7C8+nzRUjit9gv&#10;TEM4Yhr+bWxP3G3ISSI9sFgnvoCbdN6XV0mVq0tSpfVToXNV7LIGN6idqwbctTuRfoOqPOPn4Cu1&#10;S2bXhOlZO/vX/0K3vvP6yynZ+nWB8huuaXf2XyUEjG/gOlrw+FxLCIjyGHOJpYup5EcLuHE3gUs4&#10;bMLijlkhMUlSHG86G5LnZx2BccRLAqbIXVE740JNysLrlFaaOQ9S0mJu6PLcS7K+wbyPS1Lz+iN+&#10;dI5CxJT1+m1E6rwnLClZzYjfU1bR2BElvJEkbxo+Ih2KgXFl0QMJxvageuW19nhd+tj6eB8O8IY0&#10;AHZ2Qb2VTFWzyA1eGc9najUt6y1NIjmL0qvp4vDwEKM11uiQOY990KW3ok7EXzV5pMoWiczpS40z&#10;gry4pCNGSi9wlhjN9cQs1Ymw9RqRota5erT08cR/5ZSvHwNfuUpfZ/A1Bb4SCihMS4FElFNg2bNn&#10;z6Be4d7O080xIGu1CCgRZyRtb/UODSviABEmrr0Q8lilZMPCd9plrBi8ABgEnLr7O2rG44Kpf9Ew&#10;b69db3BzP/f968j1ZAvPPnW0jlsAg5aXndnL4+55/zVRKdY+Em6MLhP9Oov7use7wfG1TzJfC6u1&#10;Tg+/ojslvVij/lLoMrVaNGY8aPlnrgq0P6ZxrY4OloQ4OMfJRUeeeYPfmOLiqN/n6NuXTz2/Xqk/&#10;FlkxfZzFmADG7sv8XdcBCWEe6rbudtV43bp1whAfEmJwgxnf0dEJ3ZbcU3TiVvdLeAycH2Mvzr23&#10;3nq8u7sN+AJGoClRKqPqJMShDiXEcTBKmfPtWjVLNmKvGH/FX3ksWFXxhdoTbpAau4SePn36+eef&#10;4wQKXogwjwv4iovhRjVJlNq1JjP1Ju8DrNeV/9f5fE2BrynQSQEgAIy2mPEV0IMlOe7IefTokZvb&#10;bQEXTqQF3ET8ioOlHCPq8UBwGdMLW4oRl+BlgMU7ohX+UquSaRkVBYRh+oq/XOlnzYiasRJx5pkX&#10;BVrTvjioFtNUgmihAjCTlQ2O2Q7zYnvoa03/InWGM1mp1PRxQ5+SOL5odhjp31fJzlLU2StldSDn&#10;le8OJFC2qonqSSvGQHOGLKZdFqLx9SxEglwd+zcyDLKVcaqgkvIRV7On6pr08YB6NqkVmSB9lSky&#10;j+V2FlqIXsHDkmVmy9wMDejK68gAQIB7Oc/IMSXI1d4CBCjFUUUSJBWaDStQyzvzZDWiXsb0yehO&#10;jYl8wxeAsrywHABMBe7iL5+kY74y4SN1WuDkX9T4+qfhJ8xW7DKSBWsSFC/GfhqZ5zAuvGImX79+&#10;Awq8xk68QenDr6w19nRmVWBoTDMMdjcgS8xQe4yJ2gmzGP3q+hoghYfYdPzBBx/ghBoYiyKa1JUs&#10;nkQc4E+FlSqmL34iCHIZkBPDyV/763+VWgzqYVug/cgJVAjoCiMGz8WBtwPctjDFxUZt/ATYovMY&#10;nR6IdwllNswchi2K7iaKCSe9ltxa7//pEr7Sku8J0g1OuwbO2p5XxDT1eX0Bxvhq8GQRT83shtfh&#10;K2Kbb6vBmkWy2IShuQ78CZlYE+xlT+NfCdwxM5aY0uTZe1UaNaCmjU3ZoU+Qhh3gzc1NM3+5XIVi&#10;bK70D69i9xgeq8TM499Qi9Ytk/Uhvhre93r9PJKr/jVnmBrG5nRazECJ9GvWWfhuTXmV0vwUyJj6&#10;ukuV62xdQcaY+RhqtCgZqqHwvJ00yYVaC01+xBBB4aoFoWSkTChsMCeHZbZqzr69yg7SdGwyQ3Pm&#10;SaIDp1kI/3l+fHp+dv7j938MAt7a31tsLk5PTu/cuf3o8WM5PDWC3NU1Yi1WQ5w/zIqtt8zEbViE&#10;h4cHh5O/8l/954QubSrk1hxoYKgfPUVNGXNHDGAtdj+iMFrsWekI1dcbINPk4nrj8mrj8nrDvJja&#10;rKaKxo4v2oy4yyAlMJBuZjVgscJ8i2OCPXHMKfiJXy0sbiaWzzxbs9pYJVIqkrWQkMiLmiNwRCJw&#10;wxwpifJo1K2uYUrVsxmpHLASuPgxWQ1N2ofdikEjQw9IUSJOz0k5LIiV7ySdqlqISl2iiMYSWT02&#10;cODd4qeaj8lddSZ9HF/3V3y3rnZnBUaWWOQWe7aver3P06C6+r1Y4SHCuurAyzeXNIxI3KTguAin&#10;UDA0CgmwDLFOLj7++GNYhO7fv3/n3m28BZUFmAB7lmLhRpaWdFBCWQof1sTpa0iSgiA5DgUmldDv&#10;Jv+3/+z/ikpjQyMicqEBsK/zhOeZoxVbZWX6piJoYcl3NNQmihCscUBDkOocKwmONKyz+N5Jlaio&#10;AS8oWPbbAqqZkdJI3cnxscTcJa5h9cgG2ovKsxpWv3AVXc5klLfItendAJTKkIXyq73rgJUuImWu&#10;FZd41Zd0001M7/zEykxnKUAHDIj20GW/oAPewrtynJHkqDkRhtgc/USGILPGdsX28lwSkqJRn0Mz&#10;xZrMmXMKtZv5N13TY3orHX/C2Bb7RXWIzdR97CnWOdI8VonMXDCPsDV2aMw80i1yDjtF/c5khVgW&#10;+WBhPdanyI0ktb8BXpqHbfUwdlaRT2o+OT2LFr1AIxukQ0VtUE37bMgzIAj30l6cX5yenP3u7/4u&#10;TEMArO3dJR6SJ+/du4fZmDJUZRopCyOWWCUSRyLTyErGNTVZvYnpFpKhaEDn5K/+2n+LH1CnW7du&#10;IResD6Ib8HW+ZX7emu4x6g29y8QivIm94r+ahgXPMjhBJOahFU2cJIbKvKCfmOGWOZRDAFzDst/K&#10;KWFsZNNbGR3q/ouA5epNZxeveEjFoQaOyOiWRYCeNOnMGXfKUhKYrGFZ2uyvkDq4R8Mi8BXKZmwD&#10;eSLyqH6NUoqHcTxkF0Qv4ohEtB4wje7R6dweTwHm84JQSRSDdokcoLCDBSMXMRmHepGL98TQyPSq&#10;ANuoX9VMGYBZKyQgRjNnBbSJdZbsycQbm1wQUyYRJlaebDv+Ki4KCZ63lkxwnB9qjBHDauXzFSIL&#10;EuAejWfNoTGwXXydQ5QGOZau7mPNmcBvUriLTLHECUjGUlg9++YMJlYRZqETPvnkU1yAJwAWpqkw&#10;CuF11Ar6jeoWubqUhbZIjQEsvcFs+Xfqgzb6C9O7yT/8wd/jiT2oAWaFuMFXO8R1c5Ex2N7BvkcK&#10;QFwFKNDKaWf65+nF5fmFqRoWXq0FaKqDJfMGRH3HZoKo5HLDtilR+XgVwMp4iA6xSqQusSoYWSLO&#10;tgnb+qZMbDW3iDPXuWDXgh7jhDpz9ZwwhTCXquTI2/CBa1gSpNijw7xSC3ChBJFNhcJRmWIpkWki&#10;LzLnpvJBbPRiEtFwmIqa0OLFdnx9Il3B90hPf5qIYpKxgiDqryJxlElBQHyXLxZQHnsKP9VAT6hS&#10;6C7lzMQSEErNxcQOhqESQFyHFmOI0Wx6M6JfYbSHScV7R/oBqS0aqplsAlMy0GYS8qltgEVBRH+0&#10;jK/jwtwJ50eg5pgwWS0vMy44hfkWuf2HP/w9HDuICSBcRo9OXvJ1oAR+xUJcbKCqIa4TA4jIImbs&#10;i8hmoh7rkBoLLQGNmmLftV2Tf/L//p/wD2aqdFlAm/fv3NlcbkG5WszN951v8iJ/x27GPWnKnsOC&#10;58Xl1SmiEuLuGnjVyB731bKupC8yTGORjy9sjxFra7KYzuYzuKc2YqNCw02al0tuG9IYGZqEkVIi&#10;UMyw6P6OstrntnNemcptnVSfbAWkVaHzBTNCWUKsQN2crrZXzwrVMZa9SqtU6Z1Fd5A3mIFN2Dhr&#10;ZWcFaoh3C4ZJKYORQoLd0Sm+V1boI3VA4ifuH6i8cDDmf0M6R/7rd8hoUvUq/o04FH2p7hhgSwpR&#10;fBHWGAZASIb2/KshUkYxwqgpExcXX3z62Ytnz3ED842BmmsQFx6s063WU4O/62uoVzj1naiHp3SI&#10;twgzS0yEGsWW3UF8EEpqfkZhUZqil4uOEDM0dLiazM4vT14en+Hsr7/zd/8m4PTzzz6DOQ1VXG5v&#10;P3j4kIA1B2jkmMoog0MfS21RKlt8jBZuvUI8ivMLyLRxmgRbsVvUMGUl4wd+MqJsjgOsLCdRcWDF&#10;Cgkt4GBAAnuhYU3AIqFsETOa1UL4mj4eFbmUoEDbDpFObU6dksYlC3rjCMKFy2hYKxYCBhfd6vqk&#10;0sJkMy5+mYbsZa3EiPF4AaNe04Nxxj1CTU7U6NKFx1eglyvGVKBjO0oHj6qe4yFVGjEFysAi2ayy&#10;CITjkCV0kPHTM5w0f/Hxhx99+tNP8JYpGTicFHNIpIfcYjrlUo8nd30yCIRCWVCp8ITBPnf3dhMs&#10;htP/qMqIqgWeqgLF4FTjSUcO8Lk/Or08O7+EyvPf/Hf/pelWGxsIfHp0+BJTwrv3729t45BE2JES&#10;YBGt6m6LWVOZPNuYgxrHJ5cX4GKb4UErxoTMXgXXeV19zYIHfwKzoUcZiwOV05wIBW0uJm4RMQ2L&#10;U8JOKW129GTJbITcMi3rW/DEevzapUalAto/wQ5BcWUVYuWpYQ0Mm0WNO5k4wFAaPBLj9mhYxhBd&#10;VrABIdRPtYpUdATb0glYw0LeqVJ1v5JWijPdBtTUVU1ar8dX5dYnnK1SnBd6cmrxb1E3jVKxCzpl&#10;m2pEZsXGZAnfhYRirmHR4MUNdtSwfvLBh5vzxe07d66mJoyU3w2TW3MjsAe+RsQ5LKaBjONCe+XO&#10;7g4Py0lv5RayFZy8i9X5lZVhQtVZKfmwkA4R4QJw+vIE637QgmZ/6I/8Iur25K0nwNJvf/Nb2H+D&#10;vKHzEWU1kxzubFbINKyr6dnF1eERjoa1tlujnQ4Wrh7F+BEb9pUR3hGNC4qs+WtRuH1L5XRihy5Y&#10;wSZnDnEto7tmB42LTs0RnluN8THhuuzbAsA2GrZ/ar4VgLWusX+ghux+cXBOGSrSuq3Ae4Q0RoEc&#10;Tl4svPaH3kjZFGjV18wG9Fsq4Yq2dHb6mIcdTDTanWJwEOoDrH4oC6NazLkuRZCUuCGLIb5CHSB7&#10;pEHFYcuem6nL5oCnxyfby+39W7cgX7PJFBIHOzUEn4GlHN1sox6HQ7xIcKGl22E4WYfYmwIX3HN5&#10;pJnFB0kUnsRxlzkUw7Meog6ws0C9QsejUbP/9D/9T/Zv7b94/hyRmuEVBsuWLbZzFht2KrjTgEa3&#10;xDSkiFmrTBZ5rMUFDFjPji/PruaX1/OrjTPAETZPmxuqo5UjV4IwuU+auQsI6/t5bYUDpnr/z3C3&#10;7W9qam+adViZxlH6RDwYIaGRQLXMCAv6hv0xIl9qWCtF2TNNo7LRxHm6aosYl2wU5L+z2aWK2lnz&#10;or3DzTdHPt+BbZ3rCrLytGmFm1E4DWWFWGHvXlsOS76KXfXIHUEh97+5TbnVzLj1yaWs7pNOcFzR&#10;16tzNWJU8+zU8vg2mJyikq8RbJqTJhpWek2DYn4ndDSTky9WUN4sTIEJoH2jtxW2ByPSMZbXDHo8&#10;ErBpEg5DB4eHLw8PcWz8/t3bt+/enS1mjmJTcCSiuVs8y1xx8R7NZCIv8gJsiTlJYf3a6Bxk+Ey7&#10;ZlIJjcZiLFyfn5zNzlGvGTjtbGPjFKrMr/7l7+MFxBI8eml7BlFLgKhPBZNnDVU1rmVY1q68sIwk&#10;84m5zFYCgpxebDw/wrzQAGrjyhYLjWIgyTWQCx/ApP11T1QaATEaJEu8r/vaTBKXrz+bgyu7zMlt&#10;R3ekwSTbUPS1kxfjwyLBwE8ssZU+ImPBZv0/VYA1gvctQGwqIFWgh6srtArCnQTdu2q0Xhe5jSzV&#10;SVK1ATxkCnIyWjVUSLNhH0wAUfa7T1dNnMC3PvLhfzWzJdLkXWaWGzRcjYYt26pMrD/vB/JZWcSq&#10;nnPDbqp2u8Pit7QyzpqMRasGkrwSmKMpeHecRhXJ8NW2/p6e2nMfPzjZMeXKtawvv3iK5UKzTHG+&#10;5iIGxwVuvoGt6uGDBziJHrUEFMBjAJoO0A0ODQAG1D+ivPAoPjcRzo7l1t3BpkRqi+Z8i/VXTwE4&#10;LI7NxRV2WmMd73zj8mx6fbmYzP5Pf+ZP37lzh3DIZVEuBEjDyjDZ3WUGim6WMkC5ROznq7PLjVPM&#10;DCfTrTn0I1OW3LEeQ/EEwIS9SfmD+aPdA79SNFZ2IbxDZrY3x1c1m9AzCbDSSkhqntBK4098ooer&#10;uO2Gv6/k8nKBqF9XaqFnF2BF/mB18QR91K7DWBlQg2O2kYH6xDtJhZeDXrWOw53r2Pq4Im4g5SO2&#10;f9DFvn7oUp0NGd06SWrcjbpkbPPZ0s621+UKCPRWhbBJ0nK/pN8TPUOlKCYr2aaoQw1YHKuEAkoQ&#10;U0IwgTtspk0Cr5poeSlg1Nk5z0A1CzzCH5+cQF+htQuHpAITzNPqEoJs2szzZ89haIczhFbexIQs&#10;op7rRYQSHqlpzKdgMwEZFgFOzk7x1bwMAF2TDaDVxRS7WSazP/Pv/WlUFPV755134JeFejM0MA1Y&#10;vBz5GvCDlhMB0tcm7IxDIDUWQs+hPU2wwjjZgjVqPsENP3BX8P02btC6uoTFH3oWlhRtE4/Blpu3&#10;/BxLIJ0peOb0QMxKAOyrr2mEkBlPCEXCUaukglD0tIhVAPyNZKP10tDQ3eLu3qJaOXAmJHkO6nch&#10;KlW5YyW2IIUGt8iFrTpUFccrFiYNnW6wlOBJKw26obEyz9+8j23txVoIjugnx836ZGzzIzQPN5O/&#10;9sG33q27r8k2VIoyNL5tUXNR18jni0807Spyxld6xtpkDnKYFRzID2ZRUAi2t5Zbm5sWA+v4CEtt&#10;6EtoT1gThIkK92Zi9w8Uq4MXL1Dpew/uQx2jiIkgNXH0Uyc0x/S0jrHaBBk6SKFKV9D6bECc2Kol&#10;oGExvZhcAuF2ofX81//tX+HaAXAKzu6oH+qKmtnE0H03qdcBUsJ4PkGMVFSIPrVww+E50FgaxDkz&#10;B8cAIwOmKXBj6osFTlkkNzXYY9oDQY+ubZWU+IKqwrMdhW0uZlifvLuzgRv4gGGhEJkQsJASlTw+&#10;SVZAQ9/+SBSiWlRKCzaNI8B4Hoopi7G3gxcH1hYTTZK60XrXx4PmysuOSlOUm1L6ILJuQ8RVkb0K&#10;oI91yz+ZNcQUZIw36OhLOsyx2pZcy1ZYgdKFXrSVYmxttznFxuaMO027rv5NC0MNHL2AyBatpewM&#10;Dn6tbpZBz0tJP6UhYc3l2rpT8MQmSpnQKIL75/ikUGQoXJaJxTJInv0WmNNnlcCwO/u3gWVQAoSM&#10;EDHkD6mB7vLsy2cf/t6PPvnkExTxbVy/9ItwIqUksjl9NFFNaomIT6hk0SqEEs247pcB2WRybut1&#10;V4vryeJqcjq7PJ9eL86ub51tzH75P/xzWBkEqhnWvnyJDDB9hc+oT8qSeoV/zKRldizXtHyvnwTe&#10;54Q80hq6EjbTXcJ0Zc98D8AEQ6l/uNXGG2r5IQG8feeT63myreMWyVD6ZLkJDya84HkEIXRVNmGc&#10;ARZ9HtII7lYyN/WhwVTDCi1MbBr7uxaA2A2N+uZeoKZaUq133igQMGaVfmoMOyWYDHR2s4zQZejQ&#10;GOXA0F9Au2EFKxdVbSpDW3nKNRUVEyMlOg+Ehnc0ZAB/Md1zLRkROsxgZQewgRHyRxuV0vTQdHzw&#10;BHhpjr7uVTdcAItfR+DLeng9UtkZ6imvZLJ1axmgTflk2eJwkpYibMuaC0JHM2suIs2FKV5imoJJ&#10;vSreYs9RSC29UxN/klCcXfzwX/8uJAmSjqwAXm7CfglNC8tuEHN4Zf7uv/7dH/3oR9ebm/DKfPTk&#10;yXJnd//WnnmSZyliDD9eRChVUn1XyEgUQNwTqpgYKAnFj+ZrVOwcNqsLGwZhujpfmr8AGGZmGs98&#10;9h/+hV9GScBdc7hwwDbfMAJWbnCsWS3hVKK8dDOPuQ2PaNXW+Wn4sH4lYxnaWCLbB4APajRdbkLD&#10;mm5iSoiHbsVUnA0qop7SljHtykuZqZ7E1yoGG+mikaFAmZprxaAt+mZlPo0tgQpFDsNfC+GvxbIm&#10;L5+kITqPpbmUUSLawK5nNVTD1EdJW+skDgUGKcBsGBwSgOfhHc9rM38K2uN8grfJ9NzR2k0BP0UK&#10;0hW1YJY7iDKjqCEKD2bV1w/l85WZtBJ0ze5X5kASse36Sx8FTnpWshxHIalFhwcHn33+mbtAps2V&#10;iIYOAAICvHx59PnnnwGq0K/vvPvukydv2TE5S7O17+/fkppiWXm8l1g0qycC9f3KCmsEZQ6mNuYF&#10;AZNW6jjYVomncBObnlzPMMOz28mv/8bfxwtIBD0Lv3757NntO7e3trdhdQeg0vROkuHivVrOylmk&#10;9yssoJqj2fHZBRYIoYj4/iTfrJOd1rhY5OunNly46cpCF/p4jvZbYZuLqyU0rAVcsWyGCJ7WHsYk&#10;de7AnaTX41iJZJoQEJuYrKAgHrKP2S6im2RG7UpT3Dwo2bzSF1GalF0qQBQ/1SreFHRbKROrWTm3&#10;meObKLMy594Egxt6xGdua5/A/xCnY+NvCF3iY0zLTMO5A5HJ7kB+eAX7qZhpIbyjmVDT/LIV9C6Q&#10;qgcVy2T0lJCEil3fSZDIPDcnaXyzf6/Wyr4uKgNwgWRx4B6oW2I5D07HaYfFWzg9w1IgxvvnHt4O&#10;UTrRNfgJtmw4lW5jaRChOje3oBdgyn92coKJBdy1trdtL046oNvyNeEydTsEd5PQ8SfqXLzYQDEq&#10;MYevU1uC1UlPrrEtzw0j9nTTDHDAsPnFFLPC2f/+//C/ww/0ZDVz19XV5hbMC+bmTnmOgNVJVndK&#10;sN3huM5dw8KkGJ6jWJqIoJB9csi5QC6gFTxuz6FYYaKAnGG0Wsyvl5uum/kuchsYssdD7pUGwg3o&#10;4vAShi/ikf6yFTGxvnZybcQ7EtG3jib483+ae6HYAGDFPhvP+iuZOM4zRyQeUXKpo7S+i+c4K8a4&#10;hEVeGw5hqbLZoFsM/G9z7IhPezS1tYF5srGgKpyDUsSa5zlC8snWeNlX9fbAMErDovDUI8oI6rxy&#10;kljBts1x3e7z2UVeSx9RL2pYYuJ79+8hCN/+7X3Y1bEPDxAFl/e333nn3V9478lbb+3BmH17H7v0&#10;lsttzLeguKDD0XGcQrrLlQ9AUfrabgr6tWiX8IS9QJMZbszc7sMaxQ3cBJQyFRt7sMFQl2eYi25e&#10;bSywz/FP/ql/F0wHDwugle3AtjEQYGVTQlZIIl3UL6Dp3PzRAIdXUzhhYcQ1Dcu2m9sbjVZvNiAq&#10;R7yzcRoOITSVuVXjejHDJBU0NBOXMX5qAtQ1A+fLK1PmGrJbo5NAmKLmHIC2uF0raUNqgsCXVRKS&#10;4isT88I9x3bawoRcjlc0NjaeYFTEeD6uW7jiCkMA1mx08BCqGa8TGTwZ/2RDpm4Cha0cVLUazdJk&#10;Qa/HhkQ2js2MPBTb7mmyYUVqUchFiem3g4Vys13BaplOhjGjlNkG0tkouZudec25wcgDTX8DqzkY&#10;ohzeGvWW5WCwRdZuDzCzqRk+2ysJqqEnl7XZ7AxryfwwYEWyRDK+rntXO8u5edFf6tO+dhVj8Iq6&#10;uRHWrSwbW3AYBU4t5tvLLXiG3rkN89StvV1oVZtY+gLNgVDclAcKQyU7PjpCXwDdDD7cRYCzfgoL&#10;yxU4kFFVZzEzOVB/ra+PsRpoOOWCZeLTZELT0cb84hwMBWjAZOrcVElwxb/z7/yvMBnEzmeWykyT&#10;cuITrlrDKigIP1SUCW+G07ONMxj33YLldjKDBQMR52+3xKYlbmd36zWfoNmKohnyLSIzty/aaorN&#10;cHwzT3Ib8aM7SKMo24IYjV6msHXBvzAr6n0uHi1bmzL0aqfLtMZsy0+OFTLquzcr0a3xMgq92Ihl&#10;Szv0ffH54vyVy7re7sZ3PDJiJUgtKV1LYgv+ZkU6cygGKuIa/gNa2SohGpGtWi6GxVieykldb/NF&#10;W2ZBn2MDlnhdlUEyutRopMm1opamTk73XuGOfAakt27O64KhEfmkVlDgB/or/iT+EU2KJqwsN4gG&#10;lQPAknt/OuT7FD6JKCc0xso2ebw4OT2FxwOM8ZgJ7t/Zp+FM1RBOETfEP6peHBUkZfwVWdGp1Yuy&#10;bcUN+NjyXDIiuGVoghgRZsexBb3J7Hu/8pcABECJb33723gN5jc3awNIXG33q8byKDl0IERIstOT&#10;K/w1DwrbQWkw5BWy0c/Rik/iMpKhmKe0poGBYdpw3c7hzYlHxyvbsekXPTC42KGrkQnhSwME6cfY&#10;x5Hirt/aFWVG1FfKKEKkLEcYUjy439Ma3YoPK4ZL6/55aOK7CaE8C0b44U1nfUR2Jiu0D1WsBiPW&#10;ljURUBZQWBBBEhWfp1a7HobysZ/BFk7NsEjdLGtoWWFsF0FCmxnLVoGzhhVFN7rCqjlFBWKe8aeB&#10;ZMP4tVLgRT3RsPOVKBRFgs666eFwtnW/iGItMQwThb4WMb0y5A2lKf9NNzZZM+eHc9iwTmzX4RKO&#10;oxxQCVuSEZalnIseKWpIOUJ6k+IsyHxCIjA9RkE3C9ktMACrA9fwcrWJ1mTyD37z7/PMVJjcdja3&#10;Xh4d2XahrcUWjOC+OyfOnpS1aokCLq6mABKsh744uDyBc47k0kjTKBXUmdQ27i40Vyur6xUmgVvz&#10;yfZy4XEizizQtMEVjIAWDx/VA93oCGdDRL5Yt2RHd30wXabeJRjCPyITf434SwLhSYUFSc2RkJOa&#10;+ppE16e1cX3aHDH84mqmirb0jk7EKbKIqKHZL9ITl/EuzyhSDQsutCHLRzv6mhUX3yoaVXRfH1ur&#10;pUwfWTDV34zuGKIm2NIAJcumhI22n/xCOzI3t2Bw1NUS7sSL6Sb3XlW6cF+tIvMoTVG34XfrtvSl&#10;r6EHT0BwDUUDBTFNgUF1PWMCFUfOiV87u1UNGQ9YEV8i2auKWRvJnACFk7Pz06PjgxcH9+/de/Do&#10;PucWzCppRq4Rq86RwTqZjQ1E/c3AD+2mjVOURHtIVR1rgvh2fbW4NOMVpGe22Jj9R//xf2TtR0C/&#10;87PD5y9oyeL+5yT0LCRfdVcZy8KN8PwaW7tPsXZh7bUn/mnufRume4P5Tx4djE7vNolAthh4feps&#10;bm6mZZlHPl65AJ7qbERUj/LM9Q7egHw2Pjg101jhJas7o04hkvXxukYPtlTJ4syRmRCMAOt0sOAT&#10;c9DIoXhLzTSjNyssbdHaAmTOA46TwlVgki/zh+4DDFkNOwGrEG81qoCw+Fz35L+CPvErd8oCb9n1&#10;rm0lfORgKSZpEZPb1c3dznxHGYx2XcAq2K+vE/sAZd30MZ9OsnQWRGrEsupy+UQpO0kxUFv+JCYf&#10;2S6VEqutTByGmtEUwgSW5IZEO+Nvd4c4xabJXt7pWsGmRT2AJVIimA8mTVEY49DuUwdjKzd+Xi+v&#10;F3DZhKCfX5/O/r0/86cPXxycn5xCpYLzGDJFMCybmDW26catIZEJReIEL24Ts4wRxB161uTw8OwE&#10;nvTmFp+28sObUB/giu0i9B05SOxuDemDh+bsipXL6cXW8srXCa15pjXCN+Tw5aeffPrF51/gkB+o&#10;p8Qp7v+kkKe/po4lRdMeW9Qf/GYf2Yq8/raGlXdVJ58hEpFXp0iopwtlLSFXxi+fRbte6pu43Q8u&#10;KCnRuG7Ge1ttcQ+BhIxiO8k/MUuDttsmffQxoLeRnDpmga1kZV3EcbbO8N2HCSuXCwhpQcGSk8+k&#10;+gm2vGIpBhDrQM+Vs4trxO/30EG2D9pzzlttHcjg1m5bHuxjlMd7pmUhniwnhFP0uVkvG/N5m/qd&#10;cv7qMNcHZwPoQ1KIPQYAYortHgiGcooNH6dGtVmjgJSs5a7UjT6Rf66ZcAB/W7CY7Xw0So0BdyUT&#10;+/PGBn74rECi/PhkmOkx4yJjkA6c2UQ/e6EP2Y9syYe69NA8RfNBJ/FF1tmt4MYfGI6R0wWOZYGC&#10;Nbco+LP/zf/2fw2LO2qAhUK0EyUhJo5PZkpPJeXrlIhGH5towpwBC8zF1YW5gNoyI/cPmsM6piz4&#10;YN+iu0Kb7cM1LBMi/PVYDhahBDxsZ1/gzEP6xFsYjEsci4Y4GPBk+53f+R3sEnj+4jmULM5hpWHR&#10;Ks+v9E+xv1RgiGjZ5mW08HlZoFHq14hWK5GrZIXwveghsmTiqsBCIAOxTz6wyRs2u8QSiXQlDc6W&#10;Q1wLzfpdH2CREal+Fmpa8jyhfp+NgVJOo4WC+JXrn3qcoH5hDu6TE5A8bSSEkuwLLGbQpGHLrJbu&#10;+WsP/avlAOgyr2AH84anC2tcpmcfLgg7BoCjT8gL0BmDQRoPhODKvK6AjyZOM19tlyVExBQ/BMNp&#10;I1AtAApa2ECJzU+hzSVc9ZEjP89jZGOZNZnC4QywZJ2ewTqBrYeQJo2RYEJSo7ML1LOdxYLHIMUk&#10;00A3cZxmQUhGA8vsz//yn8U/QErT33wcxp5HX0VIdqCibH+ZoUJSeb4D1kdYgM58Ol9M7JCwTeQ5&#10;xV984NeFDU++XGqyZuJmnUqtzzHEAHuytZje2oMBC84Nlj8S2VT64hzbBQBVOG7o/fff/wKK1hdf&#10;YFkTe53g/GZLGH5qRnEZcGHBMqtgECtNvwkTzWSNs5Q8qkgryf3XWIJimhbz2RdrhnqON/63gXV/&#10;xVtLCMjp2eX0qeElnuBXedzwm+bpStzJMQKaZpjJszZq/Rwt4xSAD4lu+suG+JWUeTyxABtYZ766&#10;Pjm/RLxGjDf0ZeDH9CoPjoaP5WnB5Ey5Nt3L1/KNDXyjaM7Z+CFRp82/4rFV4tai/4AM1D+piL6y&#10;igSkdo1cMWcMKzaywC7rk2DxRiXhUWJbrDLQXoE1qxGv1veKkkVifY0J0fn8il9p2/HzVC/gmHVr&#10;/xZ/IosiAYRO4FBQD18NT4K/qPgQNwQsW1gLNgHmmZ8kthMb0z/WJOXf/ZP/xw8//BDnUMP7HofT&#10;A0QxLHAclwiJ4kk22kODeQ6a6dnaira4hmVugVCv+DE3BfMShPIF32UMsMBEzAvg8LyBP37UEDYt&#10;TfdvbSKW4WLzAsqZ7+m36RLJRgu0bXKc2uQZGha0wi+//PLp06c4SBH3sOHROQNABoMXYnvxCEWq&#10;XTb/8YteFBEaYqdTYqVi4EXBlpQUdrNwx774BsP4sEWuPN1zLoi8kb6oI/VbI8aj7/rkUMwtWHQb&#10;YYBIR6II4oLyhFKZWDZK5SHKdtJeTxAa/OgU0WsxMbctWe7iYOs7PjP0CByJ7snOZQRwLznb6G7c&#10;1SyQl9A+Bp+qNJ3AvW5OKzNRgr6Umn/4btcEQxHm8ovtnfHtsW0Yc/vgsg/zhnE/NkTzSONrjxfM&#10;Awpv7+9jUkgYEkiBl6gExfx1LzCq8ZohvQhYxZUantfPRAfWx7xM/9rf/jUoKcgCYo7yzb11e3cB&#10;/W9hGq1GfpbKyvGQZYmoGcMucFIOGJenE7ly0QY1W/o29Dbxpjnl/Nr20HKyjedYktzdni9t2zU8&#10;oYkIBjEXWFf146ZfvDhAWNSXgKIji4ZhdTZzIDYCQVOwGYhR1k3vEEi0wayEu7vYCYW/sMphwssn&#10;9u/2jvnvLhZ5uEC1bcqO/wBxxKwE5+Foa/VTZFmnSMNdEnLCgHvrNwMsG55TE/pMlXQoaxyvWFDR&#10;8fktI2t6x81kkRuYhtUjwvJJiieZ3nNlmD/4P0jJwZD36mjeSI/zWPX2Qachg5PLq4OTqy8PcTYw&#10;dmBZT6V2emu0ndD3NHnBjozQD7c3N/aWix1TwDl+JK5yy+JYLSNVv22moRjH3lHHdEpU569NX2Zj&#10;TXwi8uphW9oFVo2+GJtU9qlr9imr9r6imG1RhACiaJShSSBgmry0SaT+JYPVmJI1a5NyiNPJ6QWk&#10;7+To6M5tRHbYg1qEmSHdjiCEkET4Z0GmCkoKKNRNagIXiBjGioKjn9gcfvVTmBu7DZgQFYOAG5v9&#10;/d/4e5QciP+Xn31ydHxy9+4DRE5FUPe4u1jvC7DYZvvqgAWHBtjOM/k7eM8nCElK8Q/iObCKTuhr&#10;eLdvb82hZ2FL5sLP2mFS2PwAIjRacc8R9Sa3UmG+2HylboW/0LZwY6qiOxYAs/awFQqbDW7fxoFF&#10;d+/cQ/AvgBdoLQJRt4ILhUxj+InTsSRReS5NBSTyq9vvrSH8iRAfb5puCM0XIZgV5hCFYKyUEwMA&#10;RBwOXR5fIWsmxdBoaWWnmjP2cmZlCoD6wrojrBWo+e6jjs8U7jDI6/Ty6vnx1ScI8wGLqEfKwH8G&#10;oIkFEiMsJjYqpEqaq93lzubkwf4SgLW1GfbuWuSZYQIM/arKrwQsksXI0eWaq9ejYBesHIW8k/iq&#10;TN0dEUzpQi30qTdCqjIdmBjmBSzFKtxe2KVjdnGxbmo7OZytSEgRPK0w/J+cIvT7MfywLDbWwmxJ&#10;iDADwcGLJn6+mZFoQv4nbclpekgtjPlTKYOE2nQyePw2zOk1joAlRuXN5G//nb+BUi208/X18dHB&#10;xz/9ZHdvf3O5jQkb4yFEJTBRJ8/MEx4DsGzzIFgWa4KNq35FLfOQTpjFSC3ePmuGh/pbWpAI7ChM&#10;+/hZP2ASmEs4FWdtZq53ewxSgnaEM/xlmFeeKgz8srnhlVEWmPXkyZPvfPu7b7/9NkAMT+jYxTNs&#10;3dXLOwfmQNbK8U4ARKIXk3brBmO8NDjgK1+hTZDvig4+VzL6FIZt64bgbB9f0bu12ETAKn6VQPJG&#10;s1YmCxHY0zBLlmJZYp1iboiFPgKWWayur1zD2vjgs4NTBIK8CsFPbBqUxiHPzX3EzHxlMa+hO+9s&#10;XT2+u7O7PV0irqzODXD7/I2vTsCqc6MsmTbol9qrPqXokgj8tSCsnsRXYrIIhcokZhgSJy+PVJNK&#10;w+oELGYVr/iEGlZCpa4mRCsHeZVeVGqm+BM3dsDomQEWVr1gR8bmZ3A1gpECK+zgL181Iid3dhwZ&#10;ib9GcuEVSKU5q2emV+lKXwMWf7KK4lxCNAO+V5glff75J8+eH0AXMYtRDuDSTApyvWwdPs87rOfN&#10;HweRkcHH0BV9Y1m+2t0Pzjbh5o+XhhVJPHAaGPAbHqPY/Gyh7jPdrbW2QTqFuBK3pU5y8xZz00Ih&#10;0oAW9DKl94NtLcgwBPX1W9/69pPHT6BhoRRO/dhApDw4fAGLPsAOmdBqxmjRooBGpNgBKUhWdp4i&#10;E/DFwnHU1yXskvsYOc8lo9khFPuvT2ZSlVLdm33dCeWTQd07x/wYjOyilWJURT5joUzDexbBltpK&#10;jSGRWQAtMgd2RACwTjc++JSA5QOs2wFsC6o5+yXn/8srLvGYHQBJMBzf3tl4cn97b3uybWvHebnT&#10;Vw87+X7kQ+HsQHoBFtcWmJIvSqlMrFUJoXqKNCmcjyLcM2eOo7pYVtGzVKsTzd2tmvLPZFxsiWjC&#10;TAS4KojCbC+GxvuOKbuk+OhdJsZzBenUe8qTa+unZ1cALEQcxXTr0aMHkJEUPx1G6LBaxdyEXGpC&#10;UzFWJfMYbM0QUticRJZU/zxqxoOKY8/a/d/4m78GczXqhxkT9LiDl0fbS3i6rw9YODNsgmNygEO9&#10;gNXIpxEvjQZohsW+gZs7MBJWedszlAhoJMj79KIoJj7I1m4Qi0NHkk/6kTouJLeGHPYPzbq1tw/Y&#10;YpQM0oI5I+WXz7788Y9/9Pnnn+NeZn6kVIR7agRR5zJBdYWaHIYbOxR30w4j4YvSU6yIHOCZyiAr&#10;nJrqgBVxkJJj+bej97Msdj92sFINzPyQGFfNN7YDZQwvwkhI94L2DkpBFWlCRo/txZTQFwrNr0qA&#10;9fFTnG85m16ay7JPLtx1JumbVv+LS1hqE0ZjLytWD+/sbDx+uNxdbuzZ0k4JWGL6IHqNVa6utpJF&#10;to7vxvuIIByrSGSRVE+Kt/hVr1CDjlDCHJhbAVhkM/6q/rX02czLX6n2EozYv1TVYynKn3kWgKUp&#10;YaqMv6nWRcIKHYS8am8nYMH/Efui79+/i7EcIz2UGy7xppp7TVBbvlvQU80Ri4Ih7bCb83MLceBX&#10;pB5J5N58jZ7bgsK/+bf/H1huQy4mXRZDGaGdb60CLA+37HsGDSOuN8z0beM4jFHxVM3miE0V2Yjo&#10;huErm4fxG5NBWM18u0ajYTkLJCt95IaCrcWIIhlHKvZr1FoNRLBNPUd/BtXERrY56eUB/Cew8shZ&#10;IS7NiCNPO66kY9fUDZRwXIAqWwLeT7BInmButpTmSh9UYnOcyzLDd9lzBnB5eqiOxE3seA3yaAsY&#10;BY1SDiyIOMVdARb/wOVInNGO4RtlM92zXJYCWhGCbUjJQIZl1/PLjeOTyRfPj2EKuLCzviw2mdm+&#10;wmoLSj13rkNDET4b4wuU2v3t+YM7y73lpmtY1lijpuM+u7ijQv2PRKI6SfwpZht1K70lMeOTQrz5&#10;hBxF4YyDREPYbJNlYuIFs+Lf2KGx6HgvgJOGVTeNNVHOLAtPPL5CuiIdC6rqK0dTvsAbamkc+F3D&#10;uoCGhYB/CI/14ME9TFbwq2s2fhxSbldsIx8Ww6HyZz2hYeGvehyJxd5FY1VVAffkH/7g72EeBM6+&#10;d+/ei+dPj0/ghr8eYIF94UEA5wY7m75Yuo+6ktclAJbwFYZ2Ayy453QAFk0wodcLfmILka2kWt0p&#10;JhPcmD7iweMojUzJDN2oj6mjrT9SNYuvkz9wpZ8wBfYLz5WSfAPAgmn/rbfeAmzZWBQAC8su3GaE&#10;EQKYRSQV+tD8aYNqG7Ai3yMBmYyaOQIZQWfUoSGkAy7ilJzU6NfeCI9WcmtRyEMIiuAIjybgQqMA&#10;WKKbn3s0OT7Z+PLw7BTb3U2ttovLohIA0+vgo2yFw9jhgLVxeWtnfm8Pq4SzbfN3bwCLhoRCtNh2&#10;ZRgTxCEkwoHuXwWwImFUARKQvSzdp64GK9nJsQPwqvQxDSWZjFFXSazLdwvAktE90pCZqEUjAQt7&#10;CbH5mYAFbgdjg+vQ2WS2LibqxixyL9gerkgCLD5UPhk3G7zlrw1g/dY/+gEmQcAsWyA7O4bFHWcn&#10;FhoWM8VfZueHNxsY24IRxAPOGnbKhfs6U8NyhddI0wYs9TfZ2zO0v7YyCC9TOJ3aEG0eWM3lMbT6&#10;6NLXi1HhN9J45dk9vqM7zUTU5RxSsErI9UexpnpXT9hJSGrp88UpGPkAco4hCKePwK4PKCFnM5+z&#10;c/MgQ2998MEH0OPQ/YSzVDEfUu2JUSFZVdRwMSVf4ToJVjypynE0Zil0ckHmmOkDHE1bzDYsVhKL&#10;deKAyB8qi/XBX0AVpgAWJBd21uU2TXLOABPXsK7h1oAojUBv4wjnKR+yU/8ZUGJEtXk91obMLQvf&#10;dpfT+3C425xtMY6fnazq6/HB56OGLUldgUcRqsgMEUEKWYo4QtyJ0hsTd/4UoZPyI3DpBEcSObYl&#10;3uuVorGqRmfmBUMyf7WLdE+skoF+oKUS6lB/71+/fJUQW4yO7ZTlnd2HD++DezHQgiuM5WBvdhrK&#10;B6igdt0dVBHAn+k8sXYIdbYlIUxGKAmv2jX5zd/+dfO0xGE+BwcYAKFh3bv38MaApSlhKrjSsEL3&#10;JNdVVAUGAdOwZlMsERrKVYDV16k1YJHceh7vqcvYilyO66BhjT1ke+L8ikwQi2Bu7EzeK72SATiA&#10;U1zEkA2LGdqyy+kpeuvjjz/GIMGVAWIlcyMDYdOW2psq1g7tANoCO+Cc8e4772HdEyNeAVjIGWiF&#10;UuAPjJ51B0bjhmTTNft4uoRN4hVyBs00QCsAIvAXRWxumyMIXwNgwYvl6AiABUd3ODpYMBySlzsD&#10;dcGwaXjFmEK2xf56bzm9szsHYMENrgAs9d0AYEVo6IOnPsxCthqiCqhSieyCGgcLrGERTKxq8D72&#10;3QBgRfir2TUCYh8aintT3wWEMs7MUwdlHrtY1SYDCHxpwKwBC66LNLqDe3m8FgGL+RCao6TU90jA&#10;ssCcQD28W5+kq0w0oHYA1t//h/+Dr+ifgEEPXxzi/EJ4W9pBFFjjymM+u0Stcg3Ljmu2w5xhSLYT&#10;Lqjx+xW7UK2gN3joTh5Kz2bYlNC2A2HZ23o8uuTEuYyo0Ekd9R8pXpOM9LIyc2tEcY4S5jxKH0jP&#10;ocW1NES4tmDBVIO1QmUxPbGDehAvPAe+GF5AG3XdB94WhlbuRmY2wOTG5BEhvRjyPQWMfzOMpm3s&#10;qClGuUePHmGZGbBCPY4jGEAQRTz98osf/s8//PGPf3xweECTFl1DjGtdt83USO5mxkDUnvIGLvAl&#10;dCtMb7/xjW+goC3zXNvCmELz5fHZ5eHLjRdH5unOc6JSdFCb9xkrOqGx35A8nZgCFdzZut7fWezC&#10;KLLlfli2KGzWUJoF2V5RPt6wjRE4hBTiB0FV4MQGRPiuSom5RfgoclNfKM+ilMiNsXpqSGxRRDSy&#10;qF6J76o3Y1lKzAzrC1Rm9yUK5vyVc8Rr8Wp7epvwWjYsuIcePH++t7v34CHCy1zA1xHsiuijYA/j&#10;pSApJCyeeMDgJPm25YV+yhbS0yJrErCsgVkTZz61wKr32WsJW//u//NvYzQGK+Mg1WfY6PLiBeJI&#10;bCJ4anZrqJnAJ4IGWJcbWJ7D1MjWuVlq3dmqB4tvemWaFjVRD3i3c7M0AQvW3eYtZ7CiMSsBq2Br&#10;1c3r57RqX9kw76uSebhoZUKs9SbE+WZsEWtFkSPDce6Gr3T1wkWjuzvlG+XYtIKNmA/LignsoRYV&#10;fTkSMzXqcSgFv6JEMg0ACy4an3766U9/+lPutcRfnuSG+xyo2vcG5O1HxESVS88MABaMcb/0S7+E&#10;v9t7u7DvG2Ch0y83Xh5ffvH0/PD4GmY8TOdQXbTW5c8NAonOOXCk7x11Jr6Cp/vd/c1bu1vLTViv&#10;gUF2UuGGBfg34lDZZKvJTlGLUb/robqx4FLBcewUkJSZqwh1cWcp/JXDQBQeJpZuEiujlOIEdSJb&#10;RApH1qpLYaPYdhJBksV3yWO4NBswimX4QGJrYFC4VCJfJHlN7vzSEOulJMNCA1jwxD44wJTw/sN7&#10;eJGLOTRj1Q2xBtJaJAeFMHUwSk4sEhbmGS6EScwpL1Ei9UQUw03qgr/3D/4u5yZg5aPDY2QCDcsB&#10;KykI7A8xhEmshy/HYI0AJ7bydW4BzVlGUXCBC87QeczN9lkHLJxPD2C2eA62CTHrapY2eCF25BYe&#10;iQnUNv2ounn1bEoYOSZAhh+x6FfZEEcyZijAquuDFwkBPj1K/u5IJi8K4oJdps01FwlTdxvrqSqZ&#10;jSjv9WH3yE2MLEiONJX51HZOaGc4rW3UszDnZjXk9kEBVm2QFQEL1cZ8ELNO/AU6ArBcO5ueXWwc&#10;Hm18+JPDo5M5NCw4bBhVjU+MW6EqSdiS7PkPVkMc670AYM3v3J7f2kanm1pGwEKFqOlzmkyWo67K&#10;iw3s5DE95CssPfKtWscmC7Mi04r4fD12bgRQvkK3hrZu0nC3cCGSNPB+k7f4sEjJOqgtEbAi5sp4&#10;mnowuFCQ4IHF7FbvsvIwXHDFJrhQJMBK2HR2gX052D6CKeHd+3fSonP2d4+S0hIoM1YmAKIwsv5o&#10;EVy46cvdB1hRivmW5IJUnfyd/+FvoUqYWcBa8f6PPjh8eQhDKzbfYTAlu6gwktmlGYKBo1nt4N8z&#10;7Ju5aGbyA4DFqnhD7H/N+8zo4zYs+HaYYwXsQ4hl6RqEVbcwadUgkZ8UGFQkbBjd1jJtf0CSpawW&#10;sXG27a7Lv9kCpuTmF+/W2AeRYCbiOWpAUU7kaUI2It0i9cgNZWX8AWvCriGrqS3MzdYNNq4o/LaH&#10;iQjpl0Nli3fJB1GcyCL0I6OF1WDR9DhowCDdxtnl9YuX1z/68YuD4xnCRmLDjSQ8z7cb8jvP+Vfb&#10;mgPniI37d6ePn8xvL+GQAWU6aVioGQ18XD9FrZAncZPNrNUNEYd0iwThu6InyUJq8OJXvcUb9Vrk&#10;jQgl6lOOFqwVy43swUFLsFUzGymsLua7QlV+ZdtZEMvF3zTa5Rhw4qg8CAZvu1ClyHt5MmEbPLgE&#10;jIuY5UU0gIXxjW4NCEiHsAj3HtzFu7YHcDKBhkWWZsPVWCNjXimO3CvMkoZlZUXPi8wvoowEVoCV&#10;OgU2LC4nQf8/PT7DFiEsYheAhaSUitR5Gzje2gKG4Cwv84C8SlWP8lYjl7qNnOEhZJKl1qLQGGDZ&#10;wTnoOEQTpMB4ymJTeyMJxd0AYDVoZW1IgFWANyWKJrMO2HVFVyUWUKKvvElDQVDp1bWNDm/KY9Kq&#10;BFh8vRjeWZmk1uVlV7ZII7wEjKxjwGSLPAmn4sTBEliYULvUoayACIgK4F4DLycOtnnKjwsBeczN&#10;/eT6w4+OvnyGPaTgUdOw8AowzU3sJlqFlJK8CDWKLe8PH07ffnt+d9u2pxnAYaJgHhAGWJAHsKIW&#10;asl4QnO2ukAHcZEQhIE9ImAhDdGKwdSgeJI47Jc4KpPPYxeQpKKVja8O5bzigME09LATZkUYUj4s&#10;NwKWYJFdg1+ROVtBQWCVBLva9EpwZ3NQUeWJVkV2ZRoSwcwC19fIHOs2XGX2OChUUJqRNfphUcNC&#10;JiAgkvFUwNgRURijS53SsOMwceWUcAxgMU9BWGLy//t//9/gEUfRn3z0IZSmW/u3t7A71azgJJS3&#10;3P3oydMWWO8a0SY3Xp5cnZjVuKktQkhS/Rem6i0Y06UdWN1x0BPMVThubD6FhmVBA13Dstd9nY4U&#10;kRTVIAIlIlGB8uY6U2d62qyYg8xAqV1x45urGgUYpbfCAa6xb0RTvMUMW2sfrp6Kh9oMmqdJngVZ&#10;mWUVgMX6dNaKrzA9fRdYn4RZ8p7NETJiTShIzFlESzyR1T3qKcnGAZUYcRpwWhx8Gs6v4UL49Pnp&#10;F88wz8T2hhODHSoCBsNuy3NBP7dYsgaRLk3oJmhYs7ceLx4/mdzdhtgnwMJKBl6gfUQqYdHjrGdU&#10;W4QLZDYyDNcKwM9Sf4xjXVYhqHBZ5O4rmxr7RQ4n2BEcpdSoX4QmuMGvEG8KOeVWw4bUH27Ul/oj&#10;zDKJDVYkMVLRLuI1FB80xM40ddjiKILXCev4iwslErnwVyvObJQYg4UyJd0APfbJC0yqvvOd72Bf&#10;Leb7MIaSAlHDolsDLAuIPAej+/4di4eFsmgrwF/Sh7UiI+FG07JE3mCossFgOkHRVNPocMi+418R&#10;BPmwvYUsGMP/93/tv8M/oAt+RnwpGGdv3b5TAxZsqsrO46jDu31yeHx5bBOOYDDzQAvN/DVLgP3r&#10;QXIpVFY5P3ITCAVY3N6cQC01S5aHPrB5Qp4NdQIQc+0ELFUy3kTAYvmpDvZPAwd0UFXRkYIx/EtR&#10;RAElLcCyFrcWtqR3+IppWdlWiRlH+DDhZrCkSthyLkkVFfc3YhbaFZUFsov+tigWJll5SmJ+CUAr&#10;AywL9X19cHjx/CUgCUtCZ2Znp/GAmwL9GDdb7pxYKO7LC3jfJOPe9mL+6AH20E72zLOhBCzZ3QsM&#10;ZSVVW2IBvsb0FFHIEtDEziUI+/YJWJAToBVWTrEWAemlvBGtqC7Rb45POBaiiKifUvfBhOjBgwcQ&#10;eG6h13QVv9LKQ+uh5uPqCJZYjGF8KC2JhjwUilKwRItLsMj8kTPjvjFICxdSGM6ELyJDYi4xhYCF&#10;i8tzeBczKtz/wi/8wp/4E3/i29/+NjzGOSvkSyQ10kfAgoZ1++4+fkIp9FVm5rFfSCgOAOq+xg0a&#10;MIp9whsbqABtWAOAFSGsQIDJX/mv/nM8AulBIGhYmDDt7O5tbm1Dd89mdz8QIaysWZx0GDIuNg6O&#10;L49w7ITF7ZaJp2XtTyoDVZugAliF7DDCa6AVjGV72zgvGwHCkuMomtsASicCZcDij0mYu31uLQF3&#10;mRLFueDe5NoCrPRYwCHgt+Mcw6Epwh1lq2q0ovxUgEXutLfCel9fEwVScfxhX8aG50qnpeQGp7KE&#10;m8eJvyGZL0rse86BOjfNJrFgAyjXQHZESjo8On95vHFm1rhzqlckrxPXZifWWJtCmsYMzLLlxOvp&#10;cnPj/p3N3Z0JEMU2g/mUkBoWBZKmpQhYEcejkFCuiFx8TpVQMzXNDwQlkNWPPvqITnC0ZPFdSri0&#10;A+IULtaHsIiLkgYQ+e53v/vuu+8y1grfYs8iPaY88ArGZgaueBCJiBoiOwmu0inqLIvOmbh//Pjx&#10;L/7iL7IUzTaQITCXHnYMoySo4mwaRZACwKC4IMNWoErIHH8BOlCv/tgf+2OALWhYBCzHoKT1ELBg&#10;IUK0JkyhoWHt3tphi6iRiQ8jc/I+9p3Gb/YFpoRQb1Fno3m1WC/6cCCJYtjI73/5X/8XaDlHDLi0&#10;gghb2LgbAItvFhoWAevFy4uXiEBxbfsecy1dSTLWIUYkObF/MJ8IZzIjpgx0Nhjatzbn8CTcRkS3&#10;ORxHTQV7jYCV5M2nhOsCVqsn2oClLuFNkOoYq8KBsXId4isFYMV8OtGk1o2VLPdro2EJs7J4J22u&#10;D5gEEEU1CEGZDgGwLjE12EC40cPjCxygC0RKI5P1ejqNm0VjMDPegHOpe7oDmODWcBtbczA+2RwE&#10;rGVGd/obU6ioidWAVcNWgv6cmIyKS1qPmJ4AxGkU50SEEl6sasLbHDKB8yxOvjjtonaDewiLJlM1&#10;YEGDQAhf7mSgHicdTQWpgaoDwY6aIO4BKHAl+eY3vwlwpIWb4yUyBFRxpwRxjeSSNscmU2HkzjA+&#10;YUFsCNLjVyz+wpMJbWEsAKI8BJeUt5pkwDp+eYQ59q3be5x4wvKF6knkY08JsERMrlbxOZAdzMJQ&#10;DcOAVeTTYoa/9tf/Kl4GWqGKz589xQQTGtbC9R3bw5JHj2TDs6EaB6XYMHt2CX+fC9N9L3GAdeIw&#10;dxr0gHY+RbAd0Xn0u+QpqvRRAgXnlxhZsRB4a3dxd3e2xHqIzRDtbe3tKES3+tpSNDikk62FNRlK&#10;Eqt0ZE19QDMjzzJlYjeauFkUTVdUpC3mRT1719WQzI/+L+vGxPlqme1brWEFIirFTqrpoGbqraxE&#10;uSZr/yWzgtelpfbGob7IWYXW6IBOc9ce0yChVR8dXxxgRnJqujZ6FbMEZGWnARhkmdWdrYZWhTxp&#10;C/ZAp1fLxWRve4Fj0eGaBhXeyON2AKST0PqLCUdUpYI4EdQSU3FkdetnVC7Yv8Qs4g7t4rgiWokN&#10;eEPNiFUSkhJTAASQF+AIp4RUzVgEMQ67r4gmzIG5FR0qFhXisC+oXNASB12G+6I4RcUrSIyckT9j&#10;4MX8WQQuJtaMWBM0VoOtQwKLaXnrFm1kdG4wlHFTtY0u7id4dnoBAxZ22FpT93epGaFWIK+KIxqq&#10;Ocb02W5rGSbzi+EBbk3DevECMZdNsKB+BzWKzUc+Bs2UFHfoQ+ZkX8M71Pyv/81fQyJaED/79KcH&#10;B2cWrWE5XfqJEVKqyS6kCAELTtoYQdApZ7bULZNMy4HFj1SxFSB3NEV5jbqIw3sQ2B0Wjf29+f72&#10;BCqpuTX4dG00YLXErWAIUo3VzrDFhncsOxbvFmJcvxTj9ZT5xUh0DqHKbaCU2N8dpbenSGoRU0Zw&#10;URE0IqWsVlWjs2JFlTifpujCSf/k3GaFR9ihA3byABsktVifedqOnHzZ+ZOT6+V8urM1Ryghhkhm&#10;/QVYksBYpb7qMWMKIYd0XtGuJGRPrJt9U6X1DGeOXwVtUsekv4TFtWQRR/oCE6MJTEIk4ZRMRYCm&#10;0IGSyJ/GOAGWMBfYQV2JRivSQcAhtk/TI2985ENkyPzlh5WwIwFWWlI8PTk/OjyE3f02AiTv79JY&#10;rgUNEZ8VKAa5+quhz2QDfvMALAtNm18pGNiShXjZRHAUYciF62/8rb+GDuaO/A8/+PHLw/Pt3VuL&#10;JRz8bJFQGpZwGm/iNDoAFFxGcWiKrxj63rekqkjXcINlxloUZpvO6GDq8IaII5gF7i43AVjLxTUQ&#10;HhrWPI23jdFdXUsAKqhASkUJ51clIwczQR6ihwCLpXz1gNUJUnW74pPYxhoT2xqWkaQoQs0smkzB&#10;Ft1CslljzcFewgtsfj4/PgUXWAaSEL5LjYO7N9RFsNOgEssF1lhmWPdqA5bvm8/bMzvrVnc0n7DC&#10;wm5Ku6xRAixJdUQQ8U/MgVkJnlSKtCQZvKjHoQhJB/UyzuxYsVrDKspSGvEt80QpVBWZP7tJeh9L&#10;MRFrByMU/+MmjtYRInFP+shzRSMHLT8sxUamYztRAVNCaFiYEnK7PvQyalgiVCGGkXkil6JXsFYs&#10;wCoYUimd/5KaxpxbGf4Xf+U/4+5WwC0A6+jocmf31tYOduAysEHjOCpCA3Awz8b+DDu2zBR9P5XL&#10;y3eeFOWhAfrRYW6Ctch+YYaIEA2zDUDVFNv3zXEU0UvgpdMPWKYoZqyN1GetIp5G8pEK/DsGsAoi&#10;Nl/bKNeaYxUAeCMNK5ZbC08n1kQsrqs9HrA6MxejkH3Zs5iDsBfglmoaFgALChYGeNewCoyDDLil&#10;o7Ggk8G3ZhuItYt+h6uwuMtmkT51jlOnAqEKkYs4K+FRNZRzHOEEDRHjOqktVSUqPsICMhJhkWii&#10;uglBapxSGlaSlRFzFtVgGhWhV5iMUEVY0YtqFJscaaIujvCh/AnxSYtxQ7gwFxoWrPSIj4xDEZY7&#10;WwAsLsIC6QqVUG0RlQq+8vaYD4EAS3SLFU7NgWlpZgNkxFwWMUUgFDAW3oG+p0rUTEycy/xksa/c&#10;1ebKTvDdQOQw/Jo/vvxH46s5GsI52vZD4gMTOxyvYLmweDKYACL61XI+27Kl7Ztf7Esqxje4Ct6N&#10;X2+Q22t5hXXQVec5DFWvUoeYM9lI4xvQimJmPBQ0GnozSPB4gzRc8HILnj4pTISdAJ0texFQxtSc&#10;oqUSJdiU7ahYdVKJdeMlRSmae/iTLFPUQaImwsRUf4oi+JUJaMNO3qV+r6/MHH8h/LTZ86tK0Q1e&#10;j3VTY3mjDOscOOOrL5XCiqmZfb1AkScsNFpY3ptBfuhDqNibrHAxdWHOzKEYcmqwkzikwSH50WHb&#10;BrZ1md+xB30LfMkXVEUrA3YsO7A++eKDi4yRzLnfLe+AIahMOQdjdBhlDbngbIWTJqZbsHfMgXRG&#10;DAsV7kZirJojwzjssFACrSCZ7Ynsop865VzVMAmMR5XYd/M45ad2jGoI5wCcE/rRxvljpPAMCNKq&#10;m1fRtA8cW55SF1DU81XtitWOXSguGZJwr417RRn9ao5kKcUl5mN6spGpVOfn8K2BdwjGn1Of6bud&#10;EaMPOgXDIFAMr0KZMhsA34U8+EqTezZswJ/Y4mCDRuhfPLm0s8FoubLzK/VWzeVFDWPX66eIYpFP&#10;lEBvdco/AYhspgvCzOfER2JQIeRFubEUvBIBkdBQoGQEmuKeKZkhK8AMyeeCS76lWkV4FepFdI7I&#10;GyFeraaAi26EAPxBKYQV9Cnro8biK38SWzKTqP0k9IA02PnJPhBmSZEym3QcClHhBeKnXdqBWiAA&#10;Fh0wGNL931SmVG5Cqyj/URHlEgsaYzhl5/ymD2oaP7aT2T88S9U1LxwGxSe2F8f0r+S5U0pfwW1D&#10;wvlmfuvEhVFgkY2g9PQBlxAICoAqnsQufxMN6pT8Avc7y03cJp8Ub4itvaNRvnfZD6cwwXE/6aYc&#10;cBRYq4bFN9G6vjzrVncitaCn/lUYF38qiuNPQpaIpMSUiBoRyIp7QWTEUObWidQFLA7k3FkQs435&#10;E62K1hEwqdDFaawY+FVEtfNdqXWNuCFWH3bhYHjjXnxY3NsC0xgU+I5MlU0tjXHtbFiOoYadtgqI&#10;ZSH7wBqFgKT4yxuYsly9YkgGO5TTPnYaHcDL/LNqbuhkrPEPYwe3xu2wPNHH5RGVIsrUvcsRqM5H&#10;HQ+qko8LtNKgpHfFKEXpUXNusCO/RigsrviQRfNviw6ZlOxQkSvCKNuLrre6ZU8FQys/5/kKq8Po&#10;Q+hKPkiZPpluLENO0ouG4yubI76PFVuX7+sBoCBmbFeUQ4ILL75CEumKX/Gr9CwmiJpXwWbMsOZS&#10;AVAfA0cdJ6Inc5O2xdepD8Za6fWYT1FVtTqqjZ0VjmRkAqpR7Fb1nahUEKEGNTEhGxI5HF+R3s6E&#10;8Av3BRtEnwEkSA2kmY1NUhcWssqshVwKyeeOyh5QEnq/h2GweUj4EJ6gW2WrluGUf/xhNtRHMsV+&#10;7YOVSKY+PihIOZzVur+y0HoBTiybnfHWzbg3vXrkteU4mBFax9UupWIFoF5hf4OHxra/8MXC59y8&#10;gkxDFySRW7jVVkwVAbFG275+HPO8kx9i+3J/tdrcmXMhxgNcVDPqmKquTFOXWIrxyixGJ1jJS8QR&#10;dr0zfML3iBUEh7pDY+bEO6WJuGzGJL8IbUTk9G7WZvgV8W1tK2AaAXx+Z1G4kxti41HJLeF2dqkN&#10;ryjZxllEw7IIftCz4E0KpqXty1/nAkhh3PHJqUcodv9Q/AsCAFFpSdKn1WwCgsGhTx3jJxNjoGvU&#10;8UHkksXKjVZWdPbuLN0dWkVlqEiC52pVal3WsPp6qxb4OMLEUWH4uX5lhgPFRYCIieuyYomCEoEL&#10;OSwP72a0M2PjxuzyYnJ8enWEKMkWBv8Ku3NOL6+xqxR/4ZiFpcPTC4SgQVCHDUAbQnow6r+HoZpc&#10;XsxgBrHNOpMpDiBzT5fG54JdGVl5oHPJ31GSKVE1iBSwVaNYIx7+G79GgFOeLLQAx84M9Xpdq86c&#10;izqYcOayYg59SlwnoaQfddKkAEErkaLGhf+wpi+ckh1NarLwKzZKLMQb6lxsRVysiK9wrLO9WrZb&#10;3j0dnTEsKK0BCtbrsHPeD7GwrVLYEAA8ohNTqmiSCg2YKYyF7QKw2L44iAEhhbBJzG7s3rDM3Jn9&#10;TBWEdMC+jNTyYKK2sMqZIlxXtBLzxuhOdYXsQbRynIsfa/IAu9T9VHYSc+NyQcnsTVHS8lNZ3XpV&#10;rEhzXzOioKETdAoQ6RQ2vdiZecxfINVduf6n4tGcBJN3i/YDHgHcnAKtECzJ3Ecvj85sDzw+eGJ/&#10;Ty9fnpwfwufw9BKOWnDWg2c8Tt9G+He4bcGJD++6NqZ1jsYiwHaxH+ppTvGkSMOvEU36GleLVp2y&#10;RqUaEYq3BkChADhmHlmxyFwNiVXtY+Y684LJRahOnG0VEbQCrQWbT5LHpaHuUzOtmsNGxV4gSKlc&#10;w8S8lKFpZvrVBZEoSS3ODuUN/oPUW6bw8cfuHu4vNyDM1aHPFC4q9uatnmNUArAwsNrJMfw43sUP&#10;3c58PnAOLHPwsgPO+ZcnRAM2zenBNi8NLs95LW4gbCvZq4a5gVIkUkNpKmtlZ2L1buzXmFJk71SI&#10;RpLiVd7txFNUG7bjVDf4c2NrHjSp843TM8R3x75CC4x1hHBD/vfl6dXLEyDXtWHZ2eXJhWle/AC5&#10;4HR67ida+iBemgA10YgiXfdm5xPZekZS6VWSjUG9KKhqTidqxId9tRoYyYYbQimmmlNcMU8KWjMW&#10;5n2xaCnQChDB1UlND8Uneku5FWVFVhdOyaUjFkoq8W9Rn0QiHFXPHQbYRf35559eXMwQ+mYT4Wtt&#10;5tZYi01dAzpZgD8AkOllTVM96Bf7TxyTphIwsYd4mOJF3ODwa+xXxNqxubgjTk6I4NPu2jRhEE43&#10;FPfBeAzP8d0IfA3wd8Y99EzjLyqKL3ZiaEcNM/UTfPhwECtTvKJsmX4gQ5IoyrbocGO2LviP+dBZ&#10;1GqCuDKI5n49BUI9PTz96ZcnOKr+4hy+gIzW4U59eZ8tON/XRqHh2/4bO9bQuspOmsCwiSjJOCbq&#10;4R6OtJ3BwSWtII/rys7uJt0KcsVhv7O/bjAQxtJjcZ0MVrCcaji+MoVuEkuvhXm4OXUNIyiQpT0H&#10;cwymRRtqyfEJwqYfAgfeevIESgd0Gq4VEnQo8khPPkxM3hXESnVDSqTnLkhGa7DpnYMJa4hfwTDE&#10;O2lzUS6m9BrVZXNIv1i85oPIlxs7LYoFXCEQ1QHheHCyAT4vj/A5PTo+gZaG4BX+FakROFSRenDD&#10;SztCTWfzOWhS6xK9xuDPK6UZwIJXynfEyyQyE3aqV8WUZ0SWbzAJeShaTMgPGMUsDgkOqE8a8xTx&#10;OmCugtHKNanrM2yBuJqcIgYW4mjjLyaD2HBq6tgVgtrhVxgMrjwU78/7JRF9ow3pGyBfS6HkyQGw&#10;A2xhGILYMtYocYRGcb0llMATDaIiTp050jMGBpErDjaEQsAiHnJFkn+V2+x73/seFD0YkY6PTs5O&#10;juDRBydZCw2YI+MgKWewJ8enLw9xbvXRCWKcnlzAbR/H/mI/9zliToAjYajALBB//KsFmfRpImyt&#10;5j4Is7w/wY2dw+muhLZ6CPSmo2m+KMyxDRx6k6inKIAyiK/daxTCANHNyEwRJdHtxkoNHy+KCbjs&#10;mT+tsb2VOdcLOPx7E5kDb9rVaGqkxsaBpO++bj9TcoyKN30phaFM0PvVWmFLMmgQjkk6Oj07RowW&#10;8BMcU3xTOz9I5KaptIYMVdxNj9hEhj3zdtAZllaW88vd5cbOwmI7mA2fRsxqQq0xXBTr6+yYQG91&#10;NocPszaxgnlYpULe1InqyrrmyrfoNVVJCkVfyvgiGTK+wiqppX1wU5dSNDgxc8vG1PjfuCpkW3OQ&#10;D05lo3O0RYnFfsOuIilZnTRVTUgralVmovKr1iHEvZEOFJnZX/yLf4EvAEGPjw4nOC4esT+hrjlM&#10;cFBlRI6Xh0fPvnz29IunR4dQpWxTZILJ41OLeIitZfjXzorFwRRumDc7FzRL+5hJHtzqf21lCPhl&#10;bu0TzDyTf7xXLUJVwwcRsF5h4hCZoyFrmFOqxAEWTDxXVKPLjywXUU5a1QfD4jKMVpKWgUwKekYB&#10;64OA+Fz3mZ8sA24HsP605RbHsOmVHU0xNT8VbrqCcOErJoPw9cPYhDk/UNA63LEJX3a3EJ/DDqCw&#10;7fW22pHgvG7LSqjqbH7Rij4S1UikJ5EBBgBrBeD1/7wSSgRtAxjHDlUC3bPCEVj7KtKVpgVYWFuD&#10;nKOPoFMDA6D4cEJmgJJH35h5LThsaRybkT6F8XLFrKC5Kl/cNM38W3/rb9DNHTESv3z66WyJXY67&#10;m/O0p4M52jTw+OjZ02cfffCTn3z08caF7YumBQ5/N22/jfaXW1b6yRZBLcz2FrY2Ix98XW4tcW8B&#10;w3bnmxYocAuWrM0tLFnapYlSw3P0ZmikP82Wix5VAs6oOxmiE4Y6Yx930r3V62H3syI1d7GFBeck&#10;DTvngJ0SMiAGK4Wnb7BFnp1lyThaiChBSkOfrRD5piYsFPHwEcRuPDxCfKGLc/gnJOSyGS0P1EVx&#10;GEVR5DnCcGxuYozCc+OEyWxva+v23vT23mSJnp+ZqRSbTDu35kSBvAE0dHe3N4m51UboQubZa8OY&#10;SKNMn6BGshf3I1sUh434SjGTulnmdR1s75RfFqoBp3WcnGFJDrFlbu/v4xnl3ZQYC37d7ZCsXqMM&#10;1lyHJzxnhLH9Is0JhWl+07bhSqJnv/zLf57bphAV7Bp76zEgGiP5ZCbvCULtoVK9eP7iww8+/Be/&#10;8y9+74c/gp6FaLO48NbBM5y++gJxuWDYQvCclzgc9uXR8ctj07YQMQshp3GcNLQxKGInZ+4MYUoW&#10;ov7B3GpRsPCfxfZOF9vQD1ilE0NBdDWs5qFODq5XKMeNfrEaTfiLigMMsMx+aXvx7CoStFo6koU9&#10;2UglImapga6zDkVKfSXDmVgyQoB56dm2dyjL5iyzcQmVajG9xoizhVNLpsAnAJBpWIjFuJht4CwT&#10;xETenF8jSAOOy92aT/a2ZrvL663FBYYt17A0u+5YP+npslGUWvluDe4Ro1VGZz6iP2VkABxXVmO4&#10;MbGjY0opIKNosUaitA3QUcl8LgFddr7bYoEJGELmMScbvSpXtRqbxHIkkdqC+Zg98YGtoE/xioBY&#10;ySa/9mt/lSt6ABt4yQCwEHEUQAp9Hqlp9EIBBweHn3362e/8zr/4rd/6rU8//hQFEQjxF+oTzBHc&#10;fb6c7yF2yNZyC1Hr8d/uzIOQQYMCJmLnuR8mjDUjXPO9+Z27d/bv7W8jJta2RZfhZW3wVSn3+qkb&#10;RIpxvpr6Iba5D9frnBrS5+5EpnGRvZVtcqbVkMuyKWMdS1QpS/eKJBkHxmr1SqpSe6MMB3BWplNL&#10;KprPZLWc1PKpNM1PPiKmVmW/QWqI5+BcnIEznWF/JFxZEMsf0fugasGwgQ3r3mXJSyuK/XyBTe64&#10;oHn5EtR0uru12N7aWG7NlpvgGVPAOStUVB5CQOrmHsNW0ZaaOH0w4XVLYdlYSNqL2+86U0sUeYnP&#10;a8Bi3fS3qFvmtfLfvmQ1YCnnukPrzAtKUqnUwppkKHBCOmKnWSV8+fLZ06dQPh4/efTee+8ipQdG&#10;aM6FU80LQhUKrKw9qBJP6MANjNrW/bneJBxJinvrGuJAIOnsT/2pP8nxH+oSrKaGpoiFZXG80k59&#10;y9cw6wzrgdCnPvnkE8wdLcSVu6ZinMW0AHG+Xp4cvXh58OXBl58///zTp59+8sUnP/nsJ8+/fPH8&#10;AJ/nULqeP38Bs/0Z1CzGyb4+3wRS7Wwv7ECxBv6cCZwhdMhxNH1ne5a1sguwhtmr7tHohSpGrLnE&#10;TM1ucKabvkAqVbXfA4tZDdjXJZlMKTGIDdF9TBPFRu2KKYvGFu/y9aJ0b1fGXxtEG60HVgAMtzBq&#10;YDkFJlNglpk3zePXgMoRB6ktmpAvVNicGeEszUZpngxMY/vtEQbLD/oGk5lnYDa8ls7udRfEqhY9&#10;JXWjbmOHDOf19/TTaCe/grViHYZhqO/XMc8jHWIFOCqszKFAT6bXiBIzyZm3bFgwjtu5GxuT+/fu&#10;wXQDDcvsLZ7BADtFbiz4mW/R+KNdX+I5ZOv5pwHB2Ij2ON//y2xn//6//3/G5md+x/nm0IfczyIB&#10;FpvkPg12fhGvz7/4wqagWkELZLPGAII3LjEMn16cPjs+/Oz5559/+cXT54gWjynjy2cvnmMeiZsN&#10;HEZwd3/39i60MqhXnDFJZtVOZ34rIBE0Hz7qhE8F15xUC3CUz9jNrV53JUYp408OoWFC11oH6GYb&#10;69REo1aCOOh1Clghq32i29mimolFnM6fihFYNHXwaZEXPeubKgyaoHYDtzxah72RrOYEL28zZvg4&#10;Bd087BKQGfJZfA7szDDMwrm5sAREn4kWYA3Ioagh0hU3Rfd1CHmW11QKGzFO/pWykMO+Co/BFL6r&#10;ChTM3AlYQpyCkwskimglyxSNX7iSBmTjcKMq+qJ2umy1DYJ/coIZ053bt02RyR5YBCxWWwTHk5bI&#10;SJhzLdU0ThrofiXbLkuNEpEAgbiVS5z9uT/3Z9kYC5t/cb69bWdDOmAlzZazQgytXBO0MICzOYpC&#10;Y6zNqDG1ef5tJkleTVtWwtZD7M84Pjw5fHrwxU+//Pijzz7E3oxHbz149PajPQRINvfRdBolm1bo&#10;K6bCB8BqmCYbu4pui10usg6IfXi9tZ0wdoaJZThtTVHr+jg1NcRdQ/quAZzNdGgm+Z3178uhpkCs&#10;Qx9KeprGHleYlBQezSHIdnhhiu8h4hA+1PQoaNt2aNvmYguR4aCj50pwXPNoaRaNBhoWDF6wc4GG&#10;dOfxqwGsOHeuUWmY4OIT9V0h8PY8N0wlC30kb7VGrHL5liY4KztxZYWLnGP6ohoFn7OxqkBNK7UL&#10;KbnQz9k9vI30k5M+U8KFj0Sg1EPDggMAbVigm4w2nTUp0JlFCDRVPTSK+dAlU1lRZSGMtqna2h9q&#10;PuswmePykJLxtJLW3mtkQUUO5qf7Dx+889673/nud7/9h7773re+9fa77z588uTe/fu37927s3dv&#10;d3MPWr+FF7VVbKeBb6q8xL5X2y19eQFlcOti9xZOP9yEExZXiVRvNTsOF/HXRt4KkcqJ6tWf8Uzz&#10;dcphCnBss2NVbPu7easYS14imtBkF6cCbMLyjn63GGc2B/SubzaKmo5qx39boMY3T+gozBEUFBig&#10;gAYKEkPc1bUjSBVg+hobIUXjNeYpyUfltZTJVsSoCStLhCqDU8Wgr2jMLmAaX/t0ST5n63BPxIyQ&#10;pK/Jvpad5gtMVP6zX/7eX7CDyVzZO8KxrtvYlWNuozzBFxoUVH9YqU7PcGrm0YvDgy+fP4OLKdjU&#10;rOyLTZxegZktLkSFRz63bsOIvrPc2UbPo4dh72D1fFxLM4j9W/t//H/xx7/5nW/cf3AfCh2GZPNG&#10;iz4NXKLMtix56Hs7sxQ0Q3JJ8GiljoOMID9ifwGFScRYAR97QoJQEKfd/oECiFqhI9p1i0pDelFK&#10;byeLFGp2lLF4Xw/pw4N8PQKr7+OYnKvo9k22K/sr4id7BR+HKTNbXsFrAR8PGEpPZU+UlhjyqGrI&#10;lFYALAYIgsrSvc8UK9t5b/EjjdBWHKhnVRDrd8LNsGjFCUXxur4mfvAJvm0KsgGz18LYNlNEajX3&#10;dZXYy5GvJJ+dUl10X6Fi1A3pBNPuymk7XooZ6ysjWbASjrQjXvgEMSELLZXww4JPJSQUU0KsmCVm&#10;CJVIC2VdyyMRmIhZwk3c0829EMakpmCDzhRBQcwzxhK40cFFzXYf29FMwBqpglm1aVGGa4U86tqc&#10;F46PGU6TddLBR8AvZAWjGELF2zHbjx7dvXcPShkWC5EGq4f3Hzz4w7/0S+/5ebMMF+UtGWbFNX6V&#10;2PchdCdarVHA+kmlKvLV+LX4qa5z38C1fi3WeCMKSTMq5uBqeAIOBjPZWowdAm674vWB7cAcIPIT&#10;7ntPW98ZtMNzZABujrdfcRv7ZHut5wPURD6a6lI66jGjY6jIOVL++3BwXVqxaMopSS0dZzzlt7eX&#10;NHNTwcSNpnLrdqLQrWgICcIifCSx7YRSYmJVZ//Bn/0PtreWwAw7qPbSYiXnw4uSdPlU1v2wXrzA&#10;qbO4YDUHcmGxTyfiivMY9Eg0Mk/RbYMwOxXyzj7A6623nrz33nuPnzy+f/8eHuaT0ZrI2ax6sG4k&#10;O04x1AxzjKCdHSb+iJDRmUNruCthtBtWYxHsTpVeF1FwalGxmH7gp9gijVqaCNesUFSjzjm+Qr5h&#10;EXpufGnhZeHagIB8Hl0I9gdGJXJTJn7yFL7i7UCmr35AIgOGUNO26NimJ1skeO2h9Z/9qunZ6pT+&#10;jo+4UCCFcu5DpYKkA+DFlJrB1dDTCU/xLYql0aTrKmpSEISdondr3i54jz1oikyQAtWQtiQRnORn&#10;/uxxH5jgMTffXi7hUEhk0AyG1Yi9FunMXwVzsd9YKyhAXCgkPWNukCI94TKhcjabFCPd2PplO/Z7&#10;zRvUs+D1zvO+EeCBV/Igxd0hTvHBOuAzoBsQ8Bh7dWCnt2i6U/izb+/gCLFb25iBLnFwarK1R7uA&#10;qlVIXT+Xfv1LiwJvgm5kX+Nc2wFmEUThlXOmD4wF/oFbND+4t53+wDVsdQe8QfMHwPEv92yZ/ddW&#10;b8ivGu3eROVfO38MDJzxpyJZ8VONj5317CurD0/rOSwhifBaXHzeiezqFM7x+3BHde4bUfo6VEXL&#10;LKjhlpVkxXK1G4UDP82+/yt/yU9/nZ2cYrp6Ygt2OLuxCXVoBlZkB0YD/thkEHukEWEkb9pmndhC&#10;br/2DYVwtUIch2NwK7jTh2MLzYCKwosUfv737t/BUYi7u9vQsGw3pVkThpyV+iiykh35oghH0g+8&#10;NVhQqWHFbItxZmWFNf7ElJ1vsZTip4H8+1KOgQP1pkjEJ8YAFg7tCp50xwjSAfXa2cAGSSpc/td1&#10;Lj/jHH8dm3jj2xvM9GUfV8eMU920Le6MFsNi3F5JzKJDV/ZyPdoXxKnZpigiplfiup6xIXWjIh7J&#10;uBOVlDpDso2uGviUJ2/EZhbMsx1v3qQOBpmcV25gs0qIbjIb1tERZBNKFmQU0spkqobgrLPtKlHJ&#10;1DrkwHMFVWHU0OLzOUpRRE127WfOZi1CAu5mf+7P/18AWHgT6hFgxhz6sPJsp5xSPmmBw6zVwsuA&#10;M/EmQE22dihoaIbOvLaox+5TyomkD8vYBW3WNVg2kB1mnHfv3n748P6+u7zjK30aiLUFTWPHRI6J&#10;fVbc112oJ7ihntnXzRXRfY2r098sETQVrrr1Vbhgd34t1OBhsSx+7UssxBkp5DXmFsKswdZMsGfY&#10;Cnvy/NmLg2cHCCKUVCpXr2wDlt3AWc/YhJGETI0y1cpiCiXwMiyzCB7uDZOYNQ6kYuhOEnWSsX4Y&#10;CcvMB8C6kPAIIgO9GX/SFKGT5jHDoqpMr7rVelDdtJXc3ollJu95j21ifoeCqHyxLBndTaeGCoLN&#10;zwhqcHaOyeDerV1IfdFBanI5p6tctKLQ4Z76jfDUaJgVCUenpNbR0G7rWhyzEeUFgIXUgBVoT5jR&#10;bS634HSBBV4eM0iC+rBo+OPtsQPagDWwQGFlkIuDvGwXznJJ8HKtzcZQZo7C6H5x69beo0cPHzx4&#10;AA0La4tMFhXXTjTp7OlM4t5Ad6LmANOMlIGVyeKYo8TixU4tqej74SI0WsZkw7C1ss7Dkmx84xfZ&#10;y11yzrBL9IvPnz797OnBcwREg2ng+NiCoB3j3pQvi+HhIdKObG6IGwKZbSPFLh6HNgAYpotmpMfh&#10;hPnwPpfVlqmRTYsNHAPB6gXekHsH0EokKuR8ZdeoegXAraR53X2sXmEYWdmzA9SIECwaugg3m7SZ&#10;Jhmw2kvhpJjrwbaxARTEzmcIO3SsItwoMy90wz7+jBQrACtVw9WrnKxlcmMk0SQCf/vv/A0YpABA&#10;H330EczlgBzsA5xhuwzAzP01UCH3b8d88OXhAXbYHHCzNU0PrjqZIsVkNHIBOwHMBEFuxMGvcDPc&#10;3d15663Hv/iHv/ud73zr8YOHADsAHDGr1rAKSO7jIbHmAK/E3h3DvrGslemRAJWPym0NWJ2/rsXc&#10;lL2CTSWT/FV/x+SsdtXEiVmxl83tEAsvL4+/+OzpBz/+8Me/+/454hxnOPDRKBsdwFrZjqtxyOZ/&#10;uYvNg2W+gX7ff3zrzp07+/v7VLQxRErRVtePQeeYph42IokKBOSLRf8WQ8vASFN0x0o+jAXFoULP&#10;yUgr+66uUtGEoslsI2c56lmiFUTPapLp4EjV7CWEGCMWJ2zS2JcDZ3fsn0OvyeBYywh+oiCwFZ0E&#10;EbMBHDCli5n4jM+GRqtS8CgysmSru/36g9/8B3ztww8/RBhR+FbBKB4Bi/wKwMJwipBYCCnKySfb&#10;T08KAhbj/NGB1cJT+GVWLW7OniCYzuajRw+++a1fePvtJ4/uPzD/L1+UFDcXMBzHvT7AEtsNjzk1&#10;iKzkjLrjO18ZAKxYaOTRlUX3FfQaAauzCHRiIcMcsaw3zxCx7/jLL579z//6h//ff/L/++KTL8mR&#10;lAGOjcapcJrJx7hTJIhW5iptbvTX2AgPQANIPfjmw3ffffeee71AKwegaYaiyVFdyYFeLiREvBRb&#10;VL8epR33FBgBx+sCrEgr4mYNlMOApZoXL9aY2wlYVDUlRJQsfuXRM/57Aiyuh2Amf/jyGFFYHty7&#10;DyndtD176MQ05eK7JJSUrKJd6hEVjfToZYJDhgWvRt6AwFrZHlWxls8Em5r/xj/+AVw8ker9999/&#10;+uIAHOYjnkEvE1GHsvB+FgD5JYrBCXTUMFkPgVeaN2adi9oWdTFUESol0An+WY8fP3706NGdW3tS&#10;r+LyKjKks4b6LxJX9e6Ut76Hw2za9xbJHbtf7FvwxIAUFZl3DjtMUzPiQBtjiXwx/tWLscLkR/zU&#10;V9siH31N7Ivx9uXx06fP/s0Pf/Q//Y//r3/6T/4/sFDmOhurMLqGe/mZyFvQIOAUgqH55S7kE+hW&#10;2AqNFPcfPfwjf/wPfec734FxwL1bzDNxJWCNoTMZvRPZB+hcEL8mr+g2kHItnlQ+rG1Ek+F8+rq+&#10;6NmR7BSrgXuPbGYibzrK2TnW2M4ODu/dvbPcg6lniQQa0sb0Rc38HIoYcBmIGOtMrYpSD37y4EUZ&#10;2X3bHwk1+/6vfo8TR/giAF3kbRBllRXV37xLIe0JQgF00KA1inFmqDcBkmietynA/h7cz3hBt9pG&#10;ADd3cOcMllNCFipa8CY+WRew6nfX4qrO129cnwG0WqtWA6BT5KOq9lFyuFxiHPvdmRgDI8JkI/Ds&#10;lx989OOj40M/b9BOefO/OMfrzM7xwnk6iP6GVeXTly9OD54dffnFwedfPP/s6bMvsMPjs88/gxFs&#10;/87tt995cvfuXY6OzjktBuij/EpCqaUx5brSxfSdY0BN4ZVVWpkgVm9lVesEhdSsLG4gAc/VST3u&#10;R2Ih/vWDB/dh2mbIBI15sYNWgjgTUB3Di3SOSXZ0CbjnmNJkeEoi47pTgjP1Sg0TTBSX8Igp7vmw&#10;4MipG5rbuU2HEa9wY5t13CoPa4Us9LK1c6YQ1StSgVUikIl1SKyV3fkqvRXfVVlE6oInVJl1AbHo&#10;2kKoVEpfM8UudTP5rkyBEf0LeYilxPtmWpdz54vZFGrZe+/Pb9+9/ejxQ9+JE46h9R09tqwTPrb7&#10;3T/X2EmKI3hg58TS05VFFuLwJlwoiC/ZWLdDO5lEyMvc9LV4rrJi6UXXr1sfSZrKimagtfgnJh6g&#10;T135gTr3tY5db1X1Qwn92JlDC3zQPiCHxIzaRmdZ5EyRgpmraOPqbLTS1I04UAiC5aMu1ESUTzpJ&#10;SX61NcRwybbKG8IQLkIYlw6JYPgf91oW7GvbQC9+BZjFIrKUdtRxAHRuwM1v6BVVsujyMZXvYeJk&#10;SPCe3Xn0+N37D95C0GMEvm47f7R9QQzE8sf+tS9379+5++AuhrGVjP6GiPNVZguCcxqlKwpq8dNX&#10;WbFRZcE8DXOQu2ei2jRo4sVo4yuGQ/00jJLlr356FhV5H1Ka3wu3ScM9Dc7ELNZAakVBa5v6OWAR&#10;nnQRpGRh5dSSWph7h0Ijg6HCbmwfpTmLpilAhIY44A+IVt/AWNOoHojGDN0kHP434ObGAOq0g0A2&#10;igPaiYo2xpG/sy0aXfqIw+dSxGpmKvBrYMzQT0GowB7gJTv1CCHMbu3vIeQGlO2Naf7MNjcm8GXB&#10;Byhmn4he3JmDAe2dd95GrFnYrehrTXYzUr++PaUD9On8qdC5Ilk6mU0G3E4GYxfopyLzopfHMOSN&#10;KbMy86J11GtS861UG2Dgv7S9vUvMEoPxxahb8NcywyQ+jVkdCWANJ/aJjAQp4xZ4JrgLGJV3jnBp&#10;zPO9qOboiXR99S6UN80ahFPStIR6TBONU9TLPP4XZ5GmY2nOQk4VbEWR40/FdQNcWOuVVkOCpsk1&#10;CPytnINb3qWxtnW54rw+iRquqqjdlyz2l9JEjamAsIHiiqyynxRY5QquwKdwtTo+gjcxwnkwyLGN&#10;Y/Zh12bNvaVgmRPfg4cPYLra2caak+xWTtiAVrHCsRVr9WNMHOVKz1cKc1FcLY3DvVDXvGjXeBiq&#10;U3a26Mb04YsFn1iPI37ZYg57k3kIIF4ewnbmZBRwQnMkqRKkPG08cpd1+1gJhCqKfAsEvAqmK+Do&#10;OJy55D6fHM3S616/fPh4OG9Hta/bT8WqmA9GCafhCS8yGVtFzYstUTtZ40ipTtZcV7ALvGOeI1mz&#10;QO04QkZSDFdpgK3R5KJ3x7OsGsJxqahPbOC6FFPOBdtFDhYro8uQv+J2wNXFwjbg6JwLxGQ8vTw9&#10;uTw/hQEedg8PLVOejY4u99WYFHZK6y3r0iF2a9FrnULbyQADPVX/pCfSC2KaIv/IOSt5r+/dYZar&#10;s+2kQ6c4DOBaAakeKn3jpz/96UcffvjFF18AswSUnXQYyFk/CbA6YY7R4tvmqeSuwPTJtRQpuBNV&#10;bFrP1Gifog2rngxGhIqOoMJRJmD+QlY9jOKh+zHtL9KMF9eVY9TKBDeoXpRMCv/4TEYqRyuFvxpI&#10;W2vqel28jht7aK+lvsOQ15gbrAHEps5Pq32YZXPbc2I+H9LY3ZS3tWiuhtRvqRUDGRavx691pxSS&#10;jAQDfdf3UydEdtawRrG6Sn2lFBkO8ENBAWRYjIVQc7AuDLvzg4cP8Reunuw7FR0zL8AxNiFVyVUZ&#10;9X6sf2QA8/YKuxQESolnyCWClZoumuJRYzLE4p+MXwQvYtnApWReVrMCOF5iXzHlwFi3chh8xaJH&#10;vj4ggQM51LI0srg1kyU/bPATDkRiyCD0+pqZbMB+wfFTY9Ur6lnrVkDp1wLHG5cSXyyUMv40Uld6&#10;LRUoKhNNSC1zktLR9SmfUI+ul1qzEtNJ3k69r7PhqIDhAuL2wSOd/u6JNNwamLR1O6MCz2H6hOHU&#10;Dz3BOdR2w7GfCGovY2VghigOcDKFLQq2c7gmY2UaBqktOAjiYyaM9o19DfNHYhlhS7EZYrOJm+rC&#10;TjmsJ0SBtusN0fUIUJTI1a00kfYdDBbxyQE/2pKtwm1LzRjeYn90jn58yB7SKKRxplPMNLkeU3Qn&#10;xWJNmJu04KQXb8xRX18Cnu3e2r374P4D+P++9eTeo4d3Htjn7sNH+CAQx96du0ucFLe1nMBvtLKj&#10;c8+p9mMRrSLl1cABFaavmTVJazjow6lY1aJKBZdqgKdoFGwz3LOdXC2eL5rcDSIB46gT1epY1ICk&#10;+HTCZSFuiAo7vcYHKIATU6czcDZO9J7ZwUc49xYfO4+PZ3Xny/iE6yn6RJrwBDfYpODsYvO4dPa7&#10;xUhwe7CdCoEjBTETxGGWOG9wY2I7luczxKQyOpsZDZBpzsZIhk+yR61UMViHlNr3fVHTsk/QsKhq&#10;FX/xVjFJHJarPpZaSxpfPfFKmrx6ET9HObD32bMAHWypefLkydtvI6B/eSFA47vvvffkrbcQb/be&#10;vftwu7MQINjoMJ3DNw8vwnOY/qL0wiuwshPEfxYINYBiPwvVG8ajAYjv43P2uIRRQBzT14VSARJi&#10;xjkmzwejvhZHRGELHipKmmwFBT9YPCxUC6b5lweHR2fnCp/g683JvwHFWDirvIfAlhYJmYA8O7m5&#10;NciokXhqqlSGuez7boeq+DJhE2WUtU+qXE8YQzaywLLYmDh2rcv0cURS1w7jZtMr/YvxnTpU8bAu&#10;hTMmEZ830aRYMJ9SikQj5YcvihFFtFjDoOIZu5GfELwP/ID09LCDSzCmh/FiMA/gGiaPOJcX6+KY&#10;Qd7a30egjrfeNph7+PABYEt7szSexSYM9HVfA9WilRSQNJICTK/GitpRsY0cGMW4ZjY9aQQjd2hd&#10;sdjMQsNiNTBFkpAX9YyVH2hyUcPI7bGGRoHkAYVCU4QorAxyox7CcmKxBV3mNiajGvMxUyy8DRRD&#10;1TOpKUAwQuiOxujedh81tvf2XEyuLboVpn0OIA5+liGxz3Qmdl6ndEUqOGxdGrJwuTF/Ypupgmkm&#10;yJxxyaM9FekP14WVlVx44wQ/OzURC1LVJ46PudQLYxIPpIkyU4sllWVwMBgXOIQNDPBRgNLEC/e8&#10;sEMQm0bx5OGTtx6//Q4+b70LtQub3t/GTlK8BUQjS4xkgzfdQWOQ5RUJW7xe9Be/xsE+wij9CUZe&#10;BQb1QeQYklLkWTFM5NHj6HoT4eBwnlw9BytHplJM5JiWRh4ecokbi2uVjxrjAFkoE+nAHwu553Em&#10;Ar/aV2Da5cb0wqL9zaFNYVjFwU4APl9eBLfB5mo/0bblH9i5AMB2A5uXzxnhgGV7XzEv3UCAQ3eK&#10;UEGkGv+i6M4F+wI0qdqEkb/1dWSn9vUinxcDnRKraK7tUfvVK31vrVUlZlJnJeJ0/kQaiow3KLHv&#10;lSZbM2P6zmZAlp+WZAqUn5akyGiIFYOLX6FAWfSY2/v4C+zCCUn4AMvwHHu34oaHOBoX1ZCCE7tg&#10;ZevEHsM9ErmIedagPyzVY2SevVmXtbIVSkC8GJ9+ZUr1qVqtStI863QzjsP/QlJAFbobsIXKGIoZ&#10;O7iBqRKZ5Ajslt0Iu9zlw+h4RhBsb4ZqZu6hsJLZI3YCzv7DHnk4YjGqTORqvMTjT7N1OXRbkkM3&#10;peFdhAtFDWeLTexzxcZWDx8K25z/ah8cjDnzj52QaZYyeHAAzrAaCCMFFDwz/5tVnhPI2Bkr6duX&#10;4FWY4GaFthhaDto5rwbOQhyPuqCCy4tWROkdKQ+ppwYjMQzgkXiiM00j825ThejYeOW+ddzZnvdd&#10;cf9o2kBqm9t9Vrh/aw8Itr+P498wIzQU48kjUb2SWlFU4BUHgLWo19n2ltbTXmlZqcXcjME6+yKW&#10;NdCoOPZH+SpeX8FgHtrTq+Gw0Dbqww+LKk/KxBGG0fVizYOnaEMG083dFlSAr+UGxnLPdkCEKVnY&#10;DkE+SyLW+FoZduN/hq9SfC/iH1GMJ/JavX2NzOKyz6E6zcG8fk6K7WpNpzellbLE127dx8dKB5DZ&#10;X4CaLT4azJEozDl2rfSLeDPAuBEjOu9vzDfjX1T10rixsk6DCUaWG/No+sufrsxB765MGRNwci8Z&#10;5sSfm0PrixtIuROee+Dtr/2bwtKSceMS4VqVGZN4DCnqfOL40RpL+i2Vwzi7bjVielZAKkYxtq2b&#10;8xiitQHReEnTdkAJI3QSm4hltQgPUINjG98lI7EJvEdBkauZj9UnH5XIxGkBO3sbGEfWhn2kw0QQ&#10;52YiXI65MOPcULhLTKZ4iA+O3MEHP1kamNbCxyK2mXLHCnowe/hG2HbZZvWhQC51Q91zI3toZLKB&#10;/hsYx9oy3BBdvEXqj2GOzjQDlY/AVKO8nowpfbiU2CPKje3yXnRdOYddlKuKXPC4/Bf1L26Dx15S&#10;Lulw2ykxK+YvPlZZNYk6W6f08Sax+5o9UVOmwPcoVJ1kjDUcZsWRrFIn6+viMV3fidFCB+WgmpPr&#10;6CSFZDz9NALNSnFjAv6N1m3yEkvEr7SP80ksvUEuv2vNjQlVIlBL7OzIVcQ/xdIgdCuE+EIbzIPC&#10;YqpeItoWntgHv8YPvC78hDpTxFgWfjX1ylYAmuwLnqgFpjPBmqz4dfJEATLfzZgbb9GzgftCCT0p&#10;Rl/1j1JS4UKY3TwZTBGxb1aH4Y58RVYp3Cw6EZMStVJQRzIccitMtyNffC3JImp0YpnWrNHpSADz&#10;f1wZGKhDQSJyDrGpE/QjTiEBSuG6k0cXtYtVbZwJ4rKUY5a5icLmtJji7moxvZxPcH60r6+7iymg&#10;x3AKO8mu52dXs/Or+cXG4vx6ena1cQrvsMnsHDGQNhb2uZ4jzYVpZOaUCtyb2e2Qj69Quc93rqBU&#10;ZNNOKOQowau4rym4FjuS0CNHyzFMFntO6QfEg6WPl5+4Rq63Ip1JwEhG8UmaIIAH7KDJRfzQbZgu&#10;xIutTf7EG4s9ir/Lzen25txOOQHeNSePdC6NiUfXBTV2xLpvRR6IfdTihLAyLl2gN3GWMdWnr2IU&#10;zjGMUaRZt41RFymqra+CTs8ctmnKuxmV0OOwRKIr/eD4FIg48Z67dOpD0Y69QDbDUuDLsxOoN6bq&#10;dK5WTTbgL3pm/qOTc5igGCTLLeV2ZrjbpJp4WAMcb0Olec2jzmZAhxkdJnW/2YBBnzcAxI3rC6t2&#10;YBe6gKPZbllh+eV0SaLSibtjsKOP2+oOrll5IP8xRd+Az36mXiHTjwc7jpNx97KUfFoVqFVR+dL5&#10;SVkRy0EfbTL4evZm3QCbOunfiSYD41AcIH9fOvSrYU6UApThcAg5xV5C7qwCdMAAj+nhyrZHwsJ7&#10;wc9sTmEbOvuOBoc6W7FoOu6Fip+GNWPiHESLz+cINDGb2qg5n23NJ9sLDJaz5WK6NZvgGMMFPBYA&#10;W5M018ArzJDOpeaA7z4T5ixqIZIgIWnrSaFBkC7sDGpDHBbEHwwwL11JGlPMpwC+ThxUnp0Uj9wQ&#10;9bIiK1ZPFR4ud/yvzFbpBeisc11hPl93vC1QXsilLlAdMldYrzGZrfj4fgaaohR7ll/jT4SqdHLl&#10;wgxYdmUPLLVFlR8PnYWOcLMXC2IWMLRS9StoTgmMzNPJewWvSujqHuyD4wEkjSStM+yDOWVY63r+&#10;k/U7j5ihPKLr3T1lp0M3pG4SfM7ZNS7S9OqyBOovIZq/klR7vs6/AgGmNN0WL/e58Ck7TAKxqQjT&#10;Q0TxMocqIhRQbD7Z2pwut3DOzgQnRltcpODOr21EtuDoUZNsMxDXJrvEr2a7godWIvp4AOrL6rWw&#10;/s3q+XPxFmdDvGjMkklLBnU9pIVLOEX8slErc2Tn3GpdOjCTdd/qhP4+jHj1zH8eczBs8hCfhAi4&#10;pKAV1BjoBTqyUVxb5DKLZp0y3hO/XHGzoRq5I2clK4owdwekhl8DNiCq1w3JbPLm01Lbh+MWL9Te&#10;MWth2hZ0ruvN+cYmTomebODh1my6XMx3NvGZ4e8SZ+QgDdANYXRx3BNMHlMDOLg6QPXi3hPCJy7q&#10;TWxAqnpWbJQmDlZ8pR6+pB0UMBeHvuKtosTOX/seCv7jiEH6DqhdsQNqONZwpBzS6BTOAenLPOqb&#10;MeeilL5hdgXzmXOfuadY1FFzr4NLMPyB08dMneYnjK9msZrSaGXWK/tAB5sj3KyHbsTH9GxDGGSI&#10;wRLK+M3HiNh9rH/R8JES9RUkK5SvosTOTomMF9PXqlNd/xv2cpWRdCX8Qjd36y04Bpgn1IW5Nvkr&#10;AnrNzGJ3KJNNs17aWWEK4q62AGtgaoKhyqHKVvNMHXPEiFnlfYCOW9Kn/B1TBe2ve5GlPTa+cdos&#10;WQZe6QP3dfdgx8RwCvwCNuHv1nyKD2ALH+AXNmJsmjUW0OeQ1LFW0BjFCeGkuO7jNFBsWqBYp/yv&#10;hUFRdIoXa5jo5CExSl1uIVEDZQ1AZJ9oCekKTq1L6UTMPtlQYq4I20IwYMvidhhC2d6GWbPPwZ4g&#10;QsMMvsqbEwMvKN72mdpWB9jaPbaHmUPNUGFu0onPdXNzdxBBlSo8RqrfNE5JoJKc5/Ji3dpzot4a&#10;3RjUY/59+mMPrXyvi3u9l0P+xsZyewnw8bigqc5pytZ2C48UwD1PeTBzuCvFBHFIFgNAcP+g/2Qp&#10;rHRswHHIUD6moUUzDavuqlbLYlI3W0/Mhz19bNAEKwKYMI7C2oUDpPHB5BFrC3a279Q2TbtFq4Gn&#10;WIGoasXnsYYFSBX1l5bRl4wEKjKMbxXl1rBVvCtRUUpCmzRHZd5ZSo1NnQ2P7xYlRsUq4IsPDBn3&#10;10XtAvV84Lo2VxZbW4EPsKHSBj7zTbuZ+2e24FeDLVO4TPmytWYMZIZWCEO0Ra9jrC9CmSdn5gqn&#10;CtZgWiPRAGQXo8WbxqMx+UeJHZN+IM3KQaXz3TiK191aELz11b8IKKOqhef8qodiNnFcXRlmhVfE&#10;lvxKqxSyswQKEslt1WExkZVpoinEChXpWHbCvmyj8mHSLz9vANt/4MPucRyuEdkGMSmBnnC1tw9c&#10;ImZXZvOywFu2MHl9hcWCdFHe6GpfyHaEhih7QoRCtutJZSfcCLPWFeNO+e972AeyA4WqXUxTg29n&#10;WexIJtb9MGvWIBvTRxZn1xv44s9keg4vlsvp+dXkHPfwGd6Ynk9mF/45w/3GFO4sV1NsO8Xi98IQ&#10;bba4xme6uMImU9O/sKV0Yfu3siPeSj1IrLhS2gtoGP/iypzXSjCgxRTqRm16K97ty2qt+tSJYzUo&#10;zUpjwOGXybs/bQyW4U6AkLSqfP6z09zYp7NbkYEmlQIvZmUMzLf8L21YzCfHoEvJSreGPuNli3a5&#10;xanenDLS4J7OS3HbvCn9HgyQMbxsdsntPHDfSnYrihmhihsjeWE9gjf8SVgmFSxOG9m2aAXrBAWV&#10;FdcZC9uZiosF1fdjkI5vqfK10Y2Z9BXEF6PKOVxogY+d41snKg1n27AyPIIdEjErxAZ4fKBqYZMp&#10;Pumr30MHu4Q59BIehtf4wAqB3saCjYeEtEmlLRDbztNWOP+VsPWKIvoH4PV6FLlBo26GgNSJKKF0&#10;H40Ah4q5s0IOXOw6TOdowSZwraYPZ9w+ZnoW9aFGScp+pLNfxcnPU4ycFwdHL8/OL7m+Y4uGdmaG&#10;sNj2J7oPlx3x1Aouk7VCetVx66H5hxp6GUD5v+7OYJNBu2Cms63UGYYok8TUqFNQwqk1SNoJxkJl&#10;Dv56Kz6PcpggPLgLIEM+jLnplULZjMk6uaTIp64S3yKwqly9NQCvpACbjxfVH53VJq3IOpG/WW7x&#10;Ch8KKSKHqZL4FbvyYba6wGhztbiAS/D5xvH51QnOBL4yiyuqZXbXjbltvIdDsIWLxA4t26TFrxeA&#10;sI3ZpUWKXJjKjSUamN1hxzLP0XRsvbcq7dXqJG8nnNUP1YQolrErlXnnw5HyP1BuzF89VYj3MDR3&#10;ynlSC9paQl9tIxHqNEXpokPzPBlrMNIAhhC+6hTOVtgAiCUWyCjugQwM2EAe402edCVNjZwadgy3&#10;KsIXTRzAOI4YXBy0W7Nc2VDmGri9hRHfHM3F/bCV/8qvfg9Z8BwUHDeO2hCw3L205e7cEK4RHOe1&#10;dn0Kz1BCqTUp6X15puPzP+pQQGjuURJ4Eb8KxUoqkrQPNETao8SsQATKfHxXACdJZhoJudL3Pezk&#10;eCauy4rYIYTtLKuzXBKh4Ht9ja/gXlAVeVFMHJsTMbRoPn9K9HRWsiHoClrVNeKvnZ1fnGMnA5Ds&#10;CvqUb8zCX1+ksd1XtgWC+7fw0HbhG3PSvu7/4wClrQXio8Ga1URhJnsXgNL5NQJ3n9BGnoz3BRwU&#10;X4ehZKAyK3EhJujDypGl9zV5ZB36Simo5G6SJlmQSvAMtqy7oJmQcru7uJfSXQx7sY2dEEkp0CBK&#10;pqW/KHk4MrwmrUw/+e1/9AM8Ojo6wmE+B0dniGTEDV8ALDpURfZNdPGVQ/V3yohuCtndVLURzNk4&#10;DfuWg6uhDNDR5ZCIQ58O/sqq0zWM5GClqSLyK9E91g04q19rhZP10URS7WKeqECczEdWZkrSkcXF&#10;avAhKc58WIp3sAXi0OCjttRiQ7woREIaEHJjJknzdVNC7Be+zhrqYq06GTRWoOgm0VPvcj6PDROY&#10;6J2db7w8uXxxdHp8en1m8z6b7JnzjCt2yafPvYJJDXu6YZ3L3LCUDKja3Z7d2d3cWc53YH/POj+h&#10;jgxQVJs0VAcNoEwqMSvgnW0fL/DixiiQa70eE4sgN86hFsO+PEmizub38QOzMkZyR2/wL842Ojk5&#10;ASxAlUEgRtD/7OwEgIWIZsCHgm04VSwyV783COB3eBf5IHP1rISIPK/06nchjPEGAevw8PCTTz45&#10;PD6/AWBFYe4DLKOIzRWSMEOlAmAV5ipRGbWiNV8KJye0mtZ2iiJfSephmy/YGZp1sv1CEOYWMa4Q&#10;aVGQ+ThipOjm6iR2uaaxVBuZT2wF0hCb4ouxn8SXhCGWyOrBYBmJoJRIRiBmxVTisMSybgXnRXYh&#10;WbCAAuUHgHWFOcLl9Pjs+sXL0+Ozq7OLdKq4IeWlrfCYRj/DBNC72UDLKmgcaEvfBmdwgtjZWuzv&#10;TG/vIZbDZNsjpLFpYwCrs9NjG187YAmzXgv2vXomEUMF7msh4LqABVgAuCB4LEo5P7dJGGLJgg/r&#10;YaN44l3fRPqODA+5AA7yV0ISmVygyRaRkwW+DWf+5m/9Q/DNwYuDT3/606MLHEtt8dUML01jb+np&#10;Do+iT9KVxPGkhQArjfkpMqCf43plPM7Zn12nx2ZZx8T49OzEvGZhKvHZg6kwWPu2A4QdgWDsaM65&#10;iAqLIIZF4yvDwhGz1DdSPjXllPKSpIWiQI0gjE66L5QXIaN0OlGcsKhJLvspllJAFVEplqv+iw+R&#10;g6IjEJXUOpVIJJX21ynewjhWg30nRok8xzqbb6dFUvNtpxuTswvMB6+PTs6PMTH05RCr5BVWfKEe&#10;5RVrsziYLyiVL1s6tstKBtzubE33dxb7uzMA1qbFa8tH5mQNq2GvtjtP7BemIQVWosDKBAMCT8qs&#10;hQjqtaIha2UVhw3lo4c1NHQSLVZbrwyMypkfbFkMHQtzNrYNvnj+HBoWAAusfnj4Al3+8OHDKFwq&#10;RVqLWloAljAIaAX1St2X0uegVz4JExWNhazOYZ43+Y3f+ocwsx++OPjsp5+8OLtAiNt8BJMZ3Rta&#10;mOtCY/Dmva6m3sWU0MyybmDzOTHACnUFIVDp45NDv/c/R3a4JlOalMAb0fepAbk2F0sGUOKeNYJF&#10;RphWDGztC0Ey4RqLpgISVx6VQ52VQKTg1CzDaT+KDqoSE+BFrh6gIHQz/uJrDVgaOghV/Et6csAp&#10;2As5oMlpO15WstTfLJFrCAQs5ia1rpa3yPrsQfWm6ka04pDBss6vN85Bw4vLk7Pz07MrmLF4ocIX&#10;5pmVNFZzLs1uwfaTudyZtgVegkfxznK6t1zc2obfu7lyNaxv/i7NYFggUSdq6GH9a3xyA8RZF6GK&#10;9AWg3KACBWDFDAfQqiBaZytiZeqsvKe8Q2GsBGCdnhwfHIK7wArOnBuwXgEfKAjF68QdsgRLYYII&#10;TOQu7ppmYv01DvEa84nmmCZBBliN8WfyW//oB2BMANanH/8UgIU9jeMBi9IVdQSvY6KVtz/xtc2P&#10;cNrKyTGUzC+//BLHXr84eHF4eADkMvAKgGVLntjTk+BpiiCF2NPBi4esUJMSEFAyCXC4GDeOyYRW&#10;hCrT6hxHcC86RsuXCE1aC0qIAioIr9D02CxQePfIGwOlAJS5jMA8CwBVR6oIYRY7TKCDGwIxA3gy&#10;CoLsBSxUf0mHSBkxjZhJnBRx09mxwUp85R5lfKTQXcDrCrvtLzAZhJpsq0jIys4OAAO4GsWNq27C&#10;8ni3vsRzdb3IIy38hyfLBZSsyc7WDBu5CIeJFDCdZCuhOL4TtqIYMIEopj4l9RphyGIzLO2FhMeO&#10;iPfKvBMRRN46t/qnPiyrsaCvrIJtCgrUb0UoqX91gXXV4vL65OziCHj15TMAAjQsSA00LDADOJ/8&#10;HCuJd9CVwoECFtVHvCFgMQf1prGcH6GKTMB5dkxhYzu2FRuRffLb//g3CFif/OTjg/PLQsNqyrZA&#10;Vi0NS1MtYZYlINPKOGLRKUzBMXXj7Ozly8Nnz5599NFH77///ieffAbwQu0BWycnthgBclE8oFrx&#10;bEMXVIMqhtaVliFVgulRHH7iQSwMyIuJra0beIBEwgf+8gYX9RGKtyzZ6j9OZvUVyQQ3SI/KEK0Y&#10;s5xVQhrkqYJQBNql3aHsJ4mfepodFvtMGgdfUQ154gOKI2ZpEynepR7HQB+kRjErVA+iUaRVvFgB&#10;pCma7AMAirIFbOYJwAI0QsNCUH8EQfNJnzCdrfNlYE4OtQxkQR/T6g3ml0ts0sL4M8UWVGsEaWI1&#10;NJRL4B4lIQqYEFa8K5LGJ6QDf4rYVze8lljJIRF8DMBF4eyGAH/aiRSdDyk7RYviw85SON5ENquT&#10;FeRigthG6z4XDQLWy6OXLxywOBJvb28BHJRJ3fBOcrELlBhfoaAo6oMqaQeFuRBRFzm5OKevgzGf&#10;qVipLyw3ABbA4eD5izGA1RQQ/ADYbFaXNqxGFN0vEqQ0o9XJ8dHLl59++umPfvSjf/kv/+WPfvQ+&#10;8Arn+3RS1jvZ8A/KoFm0fAstlRo0iSJEWXKAswAm/BU05ZFTkHCUC0x8/hwnqj3DDSafwBHQS4Cl&#10;OaaEgeBbyEyENhTBo2JQEM6DYZANAhaiBUF5xF9H4UMAFhotmcENTfJUKxoSeftZAQEx+5hqJtpl&#10;pzl4cShX+iPXENAomgVT7+btB8pTTIzSVXQhD0QrSjhuGFzBKbotTIdqjmCxFkIWNg54ZLWVUBZn&#10;pLPlPl+fJinhFe+AZSZ57NZCFD/bpDPF/h23MSTdswAsViPKrepWyGQUG93zhvXpbLLYteA9AXrW&#10;CpupjQSVr7BuURQ72XgYeljPQsuODY8DzAB6El7fEGDhWDaMzS4yzUJ5QY2i7UVVI2aBUTGcR2Zr&#10;xlE3V1H6EMAPJKamAIOH+RlnG/zkN/7xD2BgP3jx4uOPPz67nPDoMcGB+F6VKCA59r0Vxs3N+cIc&#10;QvYj1BSCDMD64Q9/+M/+2T/70e/9GAN1ZzcPPFQXSsJx49IFFQuK2M7de7ffeeett568s79/G0V/&#10;/vnncNf45KcfA0ps6nl0BM8Si/XlDGfYZ6dxt5YkPBKYV8wtL7y1rduOBQhNbkdZ3b4DTHz06BEO&#10;2gNm4Tm64bPPPgMNn37xOTDL5rnHWEs49Q5IoJzXEMnr9kdSCfj1aphZx4Ja+AVFziDYsNFQGAs0&#10;+It7PES2wCkUCsDCRSJTAKh/iVCNnSgXpp8a7SZTHHXFrwy8B5XO5uPQslyFnCE0xwbCyVofw/fK&#10;VKwum3SKgBakmhKIHDBUIv4oQjnAmGVb5dvqHjk1qkUJRoNlHb+mDRwBLPRKgWXO7XkqkRuYGDNX&#10;qeA0AVAxYqliRXpRMpIiWunF34XUUDIlhBGk+pi/QIE+ZapWfIZFrMgWSjT6AYIJ28nx0enB8y8f&#10;PX6IWY5tzapmgkVZcZjprAZYMVrchbPW/Ksr7C/Frr0zFLSYXc/OoY5vXMyuzuGqaktx7DjroB/8&#10;o1+HkygAC4J9fjXtAyw2m8yhmkW0ItFpb21mi7C6+pQQ6sApFKzDQ0j1j3/843/+z//5v/qXvwsH&#10;xHUBayj9dANa66PHD7773e988xvfgg4Ekf7JT37yb/7Nv3n/Rz9+9vzAMGodhORMpbmcE4Fg2ztb&#10;wBCMPL/wC7/wrW99C7AF4Hvx4sWHH36Isj7+yU+eP39h6whudndVIefB1f/By3YzEd8miOZhE1Yc&#10;7Ue0Aji+hfPfHz7EiIeRCnocFTrcRwO/QUOQVY49LJM3SmDJ2gttqB3VOj9t0I5rhv7IY+WnFsYK&#10;oa4tcq27hiYGKlrDOLmJGfLMmuyLemDF10LOGN8hTlEyMjIHsg1vyGA1nqLCxrzZuYQvSp+KMsx3&#10;JTYWh02l5NF0QLZrUexMLHq+OmCpegWC9DFLbKxeYTUiDup1pq9RrxBh06NgwzpHuCs4H5wcPn/2&#10;5K1HYMIXL55H03CkvIpYCVioGE0lqqFUKnQ9YzgAK2DsvLo6grns/AKO7bCTnnpUrgTxs+//5e9j&#10;SohcAH7Q5+kZIDuIGELdT3ZRjSNnGFHajKKpj0EYTB8QrPNzKgVPn352erLGebZ9PRefo7WbW4uH&#10;D+/jQGKYYNAoWPeBI599+tTqvAosxhSBbM7PLo9PjtFQHhcKeebcE8ojyvrJhx8/f34APw2apde+&#10;wktQmwB5mMSenp4gH2g6PC8LvYOOh/IIOIb3HMYA3OMvGosb/MU9KoOLT/CVF+/x9+nTp/gJf+2L&#10;v4IL8Pfs+XM0hDZHs+RlZxmgmG3Ims4sUpH9Z0EYDe+ShSGHZAQDeHhGygZxU5dxFeOGmPVwanb7&#10;PPWjhsi/uIo9pGZWyPu0bNCpoC0OorX8qBSOoxETW4Nr+ydxfj1l6+zTKBdCH003ildilTqhqg+2&#10;hJt9AMpqtBC/hwUjvkicXeHwCfrVNfyNTk9O9s2TfBMDMA0FSIlujAgQCV6ME7FkAQhdxEVe3pih&#10;3c2i5sKAswSvLrHwhj63CQdCvGAelK2Ks+9jL+HGBAhinHo94fqaJlwRsIri+VNFuCJou9EupSF3&#10;+EU78eHLAwjk2iLd94IHM7177867775z9+59nCoF0kDxgYg+f3bQXwrXIFZ+WuiDHt1abkLrgZ5F&#10;GxYICJkHgnzx+Zd0ULrxVVQFBUODwigHJ2Os10AFRi+iOOARAQs3gB7CkJCIeBS/OjQleCJI2V+H&#10;MOTA14FZoBjQkMsUNtz5DNGGMUw0PR6H7ym18Tp8bKQyfkicmJouLYB8wmC0DlgGGhRmwRNRKbqe&#10;8AnBCyn5FWzdgFdXQAuKayFRUYYJeYStZioQ3tK7RO04VI/pUxIhFTH4gmClE8562bzfAa0Txfry&#10;ERGkfBlBEllAbShZcGA5haqNQQbmHHoCUuo7AYsFNfLeLphkBD3p06AfVTpYCGs52LV6AQ0ciGVb&#10;6y0dRzYVOvuVX/keRjz4QgGwcPKgr5rbGRk+c3A8Yu62tTB9LB/nT1f+pW754OvnqOb2WPqmQu7k&#10;odHShtk5gNM40ANYYsKBAEr43zaawcru695u5WkaN9j/kw3MYN5797133n337h1sILAdT1AbYXF/&#10;9uwFlrbKl5PAtedpqWkrlCPErbt37+67776L+SAjW4O56a7x5dPnK8Zkltt/lT96BbFCCHBEcbBh&#10;yWSGWTywhua502Ps9YIOi88VPrCL44OveHh2Cu9c/Jo+mKuenpzBQgGdnx+7f4kR6wj+w4cvDt3Q&#10;gOywMDjhYc6YDmDhw44ecXOCTyRti2H+pJVhzgXtV/OrIqJxgohgkq6NWVRJWNvd1BmidNBzjTs2&#10;uJ4rHxROeAlb+J83CbtC1NkkK5IkMqaUpjwXN4NivohREbMaoLmGESd50kVDFRIwfQENgmbmQExs&#10;mRMq16T2763JmqqUylJbcotokFZtCSIFQ/UBR6phnnTXb9n2HLjLXF4Z3R2wzHP46oqLXUX6Tojs&#10;w02CjnaAKCs2EwMinsCKi3tsmDC/ddtCf2mhjWlSpmv093/lL+EfGG/hYoDd01o1TwOLw5bzo3dS&#10;I2xJk3JjAz8M4tB0Ex3lm9oH9QoMh5/MoWlne+/W3u07t+/dh6HmLpbd+MGx5va5vb+7h0kQVpZg&#10;Z+vALWWOG5iWvvENmJV+4fHjJ7CKg76EcxeDM9jAjUWiYpDyKx46KBdKTvX11v7ue35ByYI8oyEQ&#10;JGglWJF8cQA3k9NAqNDFDKvIaxCzWmwxQQip6aNHD71pjzEPBWC5X8wh8BFgDLSq0bhgrLFfbR/Z&#10;lUHYCYwIU3hSoFewOmlttGChUI980KPtyyx6YhPOBVPQSMCA4ZoRPOtiZocwzPJAtTCB2QyAznEE&#10;KRoKuIzrSxa2nkDw4sXFUFrruNBu+ha1Ln784uZGqQ/SdHhD2dDEM+p36fWMcVGuKKgch/i3gJtI&#10;XuJgJ8H1nDcay2OG8fWULOcVYTG+O7Zzu9KVVXX2x9wMtmeQ/MIBy3aqY60kG0ZTn/s/dZZ9aMX2&#10;4uLSub7yIa0FvkBo59XYI19DuppNLi2UcZoS4q3Zr/7lX0Fq2rBgdaENi6W21llc5Qr1a6bKdW+R&#10;6BHj/Vvqb6tVjkCA4jCG06cJl51l7g5HvIFw0q8KagUIBwXq1i3DL1ijN7fs1Dv3J4VPwyYw7q23&#10;n0DlefLkCX0akDMnnmiaoS528F6cgyxIjFC9OIU4nUa8tQmzMo5RR8hXsy/7Byd+IgE0PoI1e8qm&#10;NB5ZFTCKZUjAB5cIaVQiOCbtwJQZ8031U9HsFT8Xa7ZtNV8gfxaNaqAIaJEtFbLigel84+7dO9/4&#10;xjfQOuAjmsalesgzLO6ALQiybWx6fRcaCzUGBH/0+DFs/KAnOggBjskYLr2ploWVKnIIU3KKwW0+&#10;rrC7quWxhQA+ZhZwXzxcaAsdUPCX7Uo7Iug75xfRTcqXIEwTyag98d44v30KEfEuqWxRX/P0hCRc&#10;bBr/4ivewo3QhDkXnF/gTt0hBWDV2EQwlfhEIaJgR5iz3HIdBgB0QDy73rJRBiYNEMZGh5OTW/u3&#10;0OFICVJEiWa2NTzFPPmr3iI9SX8SU4211aUlwtWm8y5xfgCsaZAcW9GHudPZmzR3T/fZDPYLWEOw&#10;KYyuiWRNmd6dVi0N17V+u6peSeRmVdilrBkmJxgWaSyDoQRMib/0IuNoxtxooWAjyShpk7QPqhiZ&#10;xZ1u/U3AConav30bMyaso3FDObKCGLBdMNNAEOChigxd2mksVgw50wzc5Jea4xU2oZL1l83Eu5is&#10;wvCNggAfKAsIwmgbKItG9w8++AB2bVvBcG9dboMkMc2dLLss2O48X2mj4eYc0ntuI4/pnnnSg6/o&#10;yDt3be5pqqNrWEBz5AbpRbuw3gofEbQOpaOurmtgXwVPUkq8wh7gCOHGVNOVV/I3nDu/+4e++8f+&#10;2P/yu9/9LnF5c7nDSYHxgq3WBY03zHcktAkmPD4HhY24j/NKEIAGpIU8gBPQQWADYpM7nTQnoVMe&#10;6NkrGmpRyHxZnFE5J/CuSedR84Z/E+jkCZQQjWSnAZg1ZNNUFu9ZB168R2I+p6k3Ny25UDBZ3zVA&#10;djF/gS/GdXltV3VgNQgYA8XVP/GtohrtOhtgnV1ewXEUJgKsQ7/z7lugJTqMFneyqHSaooimYgGn&#10;SF78pcShi9HRfFEDg3XW0px1+Pzw5Hh2AScHzuxakJcAi+bYs6tJBKw4flK6c1OtezoBy8QwQ48A&#10;K7UzAxaqK+9K3BOPCGpIydliBC9iVjZbNGGzki0Fg/YMm2m3MZMEVAFBMIWhdZDbgNzO/DkGb6x6&#10;AIVsu0mSHi54OYVoAvaQA/zuW0ANLw1ZvHr4jVIByHhw/wFUOcAHy0JCQAYmaPDD+vTTT6AmYHBC&#10;rX14MDcxQqQdIZO1V6AV97W4aSbtlzZxwuhmcx2OQrYyeOfuPRT0zjvvoETOzvCWL7M+hQ3LPL+e&#10;PnUywnyVAvWIBcWanDyhXYYIF1OqKihNxI+chzo+fHT/F/8wrj9ClDSuWNrMN7OEm97zxeJUFm/w&#10;0FAyp8KL4HsknMKj3cev46NjsAFXLalVcWIo7ZtohazMcpFjdeArMYs7sQBUwibtyqLvGLdzscvw&#10;voSN00lqZxnHTaIIVSwIrxCJ2mO2PWFlCFv8lU8oETVgiRqkSZ1GCmCkIUnLd1cCFrGgVvpin8YM&#10;BwDLe+0a+0ZPHbBOXrzAKhbYBOKPmQ+RGszGCFlFhUmxyAZiDFaPXQmay3nbWucdhJTLxSZyBJta&#10;HWZThIaY0Stsinjc7oPM4QGe7rijsF1O5mBNMoTRKY8hLEnFE5JUM/ONyZd2ZrAx8DGEZmbBAE02&#10;MKCZbZU7V07g+Z/3r9Bpm9KbXswaFpUsql1UxPRVFTBbGDSs/X0AVpwPoiBgB+QZ8mDhCcMxkJG4&#10;sadju1gWpVoNhAwAsLBah7kSwBH3KB1pUBbAkQt2lD2ypphewsBeFw3lQMAxn+1lodaLyyVACgUB&#10;rbhESCyGYKNRkHa2jv7upKFqy3apIP1KNOTcinLrsy1zSXcGmmIGCuXxG9/45ne+813cQL0Cg843&#10;l1RYkkwGA6V4l3zJ2RPyV4fyrSU2snvlObkAI0C3AsWgKgKz0FO0W/EtAgHJDk5sJCEDBGEFgMUb&#10;bnXglimuEtDUwA1b1ETIOZxRcoLJgZAFsYOolwki4w3qQNGiLFCto4zoJhEnw00nNETMiuId5T+S&#10;lNTTReDjXyaLhYpR+TDmz3JrQIkpOcBYtLqzS1ss9ngyaB1oBZbkCjX0ANhqisxHIiarR+JDgUJl&#10;cvQ9s4DiaxbGBHBm5Tw9xSlcWASAUg8jewIscAxYh1PCtBzAvjAzK3kTae2Ge3ziBCr6N8lH3NPD&#10;owLDaQIsNJiLQR6f4fjU7Kpp7VwDnYRNvO5lpZVswpYAS31DwAI1IVrJ4OJWcBQEkYAkEEEIWGRN&#10;sp3YQl0upZTlEjgionFjIz0MACUWPdYNWCgLBZkrk28DIrYmyM9zDWooFA/CB6UoglRSJL1c6hFs&#10;FIuLtjk0CmiF4oj7AizlrNaRDzgYCA2JVrJn83UkgKiDHcGm77yDeeg3cIORwJq58KBDUqyKFRUn&#10;LCGAg2GEfr7l59M7VyTN3w7jJGCZ68nz53SDjkMXpQIvi1Y2COeNRPLyIl5Qq6IBFGxs+xFuY/Vm&#10;Hy1CqVSskD8t+pFoAiBDQMYG8Qulc/BWPzIB+5G9w6/StggrrHbkJTJegSzF6Kg0bCy5TvjISgqq&#10;IgNLEDrxSwjF+ggu9ZwMmQo11QKfDTi7Y5bOpRBQ1ZFlwV0WoKQ4WXmOBCzWHzmgC2C8wOscWoxc&#10;vqyXhZTzEmNXbI/ZXswQ7gbCb4FcoGEhHecX0LDQ2Yk0eV3AyjB/wLCMSg6yy9sZ5tG2PJTJ6l2E&#10;5W2P4m79Z6zMGaxNSV4ad2rRh2zK9nOGSKbXc8qbwIv37CrwDcWMu+3QfpIPRAFgAT7Io0xP/iu4&#10;R53HDFPj/B+Vq7JAIhQEzEL/Edw5btNsjAtyqCaAGBqWpaGwemwCy+LUTMhFrGTT6J6KErn5mQod&#10;iuA2SU6uiY98neqJ6BbbwubgL6GK1eY9S8SL4EiU6BuPHr/11ttU60BeO/MmXzZzpstLvpAVelMC&#10;FulJCTEBw3JnHie8aOt9dA1dXmnJ4hISuYL8Su+HZkhz9ZAUww+JC7NFCeSiey21YExm0RAzMrpO&#10;CoqRXPiLC8WRViiIoEOc0g26SU+ofPHSZBO/cvop7SyOguwCcRRZjhefF1SKwCHCIjE5VozEn5iY&#10;eUpw1CMqQsyMJ+x63kT+V6/h4QXinkGRccCCWoGtKRyh8SK+oSagp8atyACsDFlIFVMb1VL9akvA&#10;x+YOjdzA1VYfGNczWVBTloIMUQ0EqkU4KuxjNcPKb/72r6MeEbCogNjhggHUC2oKLIxY0fDnPpOi&#10;pnmpoiaOa2aecZM5NayzY5uSUCcnC/Ki5JCyuo9wpqJJHXYkAQsX4zqgCciWAylXyiGT6unYrkhc&#10;9S5vBFWkI8ti/0EeWFYELMoDtz2rCRqKWSjng+w2sg5TkggFYLE47bWWeRHJiPsUP80HSS7SJxKT&#10;nKRG4SdS3vRtv5H5mSWidT4Pxaz3Ea1meNgGLK48p45H5iB1bN0wYKEmaC9wkhNb7hUn3TQpJkhR&#10;xhj3kUxCx1F+pSGKBOSvZAZUGMMJ0ArzWQgY+AGpoYrSod+88nzNhzYstoJjCcGIqETk4o2eMAGY&#10;DQ/JaZyHUrlLUxMnPhlb3aEer4WcT/CK2DLCnKCQ1RO4kJGEiexuZiW5IG8HFEinuoifJRHM1voF&#10;4QtMAZn67hybOUsDAkKijzBIc9mnbsh4wKKYI0IMa2IzTYsY2uA4uJXUICTMN66O4ZmHM+bAdr/5&#10;27ZKiI6EZo4T5WwBm7bVtO/CNCTb4+OWKjXebnzw8JBXdmMNsHW2tDLIBQzs8Df/CrfQev8Zq6W1&#10;fwesQkQjGAm81Cv8lV9FdFQ1AhY3vjEZfTVkKSNP8Iqoyp6Ocl4gl1iBHAx5AIkb+0gSP1MWeNGA&#10;peKkP5P5SCvWX22RfOJJkky3rUAG6NiBi3LCqlKplks6wY4UUx9RWlgTXXyooUKSz3dJTMaiwDT0&#10;7r378JJDubZSYRqW1d34OS9OsCEy2DUDFUUhMwyZGzHdgQESKqAlmkC1lEYlN4UnVZHGAelWxieA&#10;gIxNrLZdvGEk2+yajwoDa59AP3zrLbQELUKnYAKBuEYw1H7xOYyMNrZABJyNeahUWvjzxUWbvDpM&#10;mQwEFLMVSTi8wDFlF44w5g2DySeGLw5hroc6QaS64rwOdTR+sq1xHkg6S3sCKbKEFH+xhxHNIZLo&#10;yYsMLDKyZ9nRwr4CTdjpcQyIiJMUFIKdHY5lPt3w7AOTYGkGfA5+cGY2uySVLK9q8MYJOmMnkJEI&#10;vJTg6GVaSYeeai5Ewehmri+Bf+BpDLSygeriEoD1G6gEbFgArOuZARYHCgtCk0mDvOAyL/4zAtEf&#10;1ittIRq0ApJcBVPNpmbvBy+g/KRN0MqLll/A8T8b0dnHxXChnihEUckIOqgbp4T026JUk9cJWJAE&#10;yXMELPYZS1HTIpmEniI0R1rGw2IkLAIQ9SNaryl4eJf5E+OQhtwmviTFhClsPuupS1jMUU7FocJI&#10;mUyB2SFb5LIeyeutBVTxJ+om5GCOGYRIAhaoR5+423fuYi5KLdJqDu/+rkUuTuLY2JpZSVtkixuo&#10;7DCDIQ31JjenWgfB8AfkxRMBliRQjCGRi4JHCUyqFmaR3gV4gjpDO4TrCd16USJgESHYsDUdjiCf&#10;ffo5AkcSEIcvapC2skmrOvZjmBdFmnX6/nBTtDH3RHEQY05tkDPxl2sIpC0ZwHxm8xTPWdeWGnEj&#10;yCABydW8OP2kVHIGqjEv0iQ2p+gI0lCEIgFVUNJOsrIMDcujNgKq56bYnp0RjDXMo79caYVOUC6J&#10;CjH7qEo6iIvIBoTpeBO5KPGPzVJNWTGfSgAW3uGGMrhUU0NxOqahgO9ftgFLcu49ZMZ7yTzTk2oA&#10;LB4ZBsCiNJIpzYBiZrTsnRxmgsxHV5oUBK0qFk060o5AEw9VeoKIDRHZ1VBMo9GJN4IM0jHSOn5l&#10;cwg6JBGpRFajzJNTyaMELPKicIolSg0p0ESiWACWWJa8RfqgdXQEj0KuLhDE80YXAYsWogiREdAh&#10;FVxoA1rt3XJzuwuVnerdJhG+cqIdJUTcRuoJsExiIX5uZyAe0f+MjqOYo6Gn8C5qwr+sOe7FJCIL&#10;Xxe4k0Ns8POmoSA65UGuYPujRx6UOERh+1f/6l8Bsz756aeY76wCq9W/A8ZREIp45913vvXtb2L6&#10;iXEFFcthKW2SC2sEVEBWWNhElrANcO6Rw2EpTvfEabhBntTotQBKwMLFrufYw798rqz4Fc+1HMzx&#10;CYnJirkmc5La+Grj2vkNntM208LLXLhgYkIG7aq0G+nFiDI17ZSM3MKvrHDxYsFjxj82aSOLmfsh&#10;/LB+E3cALOjMU6i7juUuGy3A4sGGkuEoA37yeLpM68qXkYNTQpRnLovJC5RKlu1Wyst/lMDI4iS0&#10;xhC1M6IVHhKwqPWgX2lKIGXJxNREqMqR6ISMSJeiUcxWreCvJCsVEKronJ0xJetJJYtwwFeYgFci&#10;uf8Te1QtUmOFofiJJaJd5GlVjKDPBhbKKfMvoIpfSRa+EsWe9IkNxLiKCc+2m2kSxGOaEKxjZDi8&#10;KHqqUapAbKmTIBndmRJ9rjk7GBHizT7CT7FFrLNoQpzCQ9aZPyX+yW200ctXKrgMj1+ROeaDCBuJ&#10;6ycffTw6EFurp+IkKDI5dq/+4h/+LvZpAVO4dMuwP7ZP6wVioicFlqZzYQS3QPCrmISsi7/iMWIi&#10;uoMLL0AKMh6VOP6VEZM9SD4nt0j35+DNS+oYR3fSnPICkzMkCWvgd+/ct2nEYgH9EYBFJYCDDQo1&#10;9thO04uCnyNvkw+jNOWubzlYxFcomOIEqxi62+dtyMc0rJGApbFdRUrSsNjYCANOg/IULKAALLI4&#10;lRECViGukjSWIsYVamjgZQIrwi8ORLKPMn2cL/BJBCyRqWlIW8NST7CfiDgEDlzMihfFRoo3VW6+&#10;Tl4k9JAmdY+q1UQTfiUPsUTho94lOBJ64nSAzeTFTJQVM+RFwGJxhFpRGMXRlmx7l5Y2zLItPFpC&#10;meAG3MPWqS94w8Yi28jKJkV+NCHp5slMBZbhj7Y/CgbpqddV4QLT2ToOD/bX3yK5MI2RfQAPAR+w&#10;eEC9AmC9//6HLw+Sp3XRF9XXpMuwWSitMz1C3P2RP/qHsRsBRQOqgIwY+82t7AhrLy2dvfW6R+KR&#10;QZA+zPyPuIbmw/ZAfx2sIUCD484KoAzoRu8Zx0RbXZWGZXQO3mQgHX6iMk604g1qQm6k/QQXeWlr&#10;B35/d9955z2EwLRtZ8sl9jlwNRxZsVauxl5jQkztNfZyTR8xZExGxo68qnzEY03vZ8BCGlPDCVi0&#10;YU0WabZsAonYxEEmxYupmMrTPYo9K2SEy0JtQAuugk+3X0IiilOUJXIhS5EiIEIwPVtLCCCDclaI&#10;v1GEKIpSH/gKXueoS4owq4J2LC7LVYIqdhghkqWIprhhnTkloRRJ1FUQs5WEq2/YfP4VlKhW0q3I&#10;YRRmJNPMrsCRKOesTMEcrKr+as7FFwn6rtZh+F1M5vC6tDjH6M9YNww7opIJXrtdpJU1Z8POLISw&#10;I9SDwd4cZ+dY2AdvrDVByxRUE0o2y5Rh0ayquEKtEM+wXNSflhfOZ5GezhMwYGFiiO1T4HZoJ2ls&#10;7YcUcV2+ifiVNm+iKW+99eiP/NE/ikVJEA05/+jf/Pj99z9A0Flfbiuum2z5RLRbhAZAqMjvfOc7&#10;8B8GDwCnEFnIvG2f2u5Lra6K08gzLFusQkGQcFV1c+bcnGID6be//e1vfvObAMdbO7cAWDyrFILi&#10;I5c1CiXCCQQaXy5lxRS7QChJVmcdiodkb8kpjqr/PkjA5X9gDC2sLo1JvYySmYQtT2rYgHiRcfmK&#10;tF3Wj2zNquuiqsJXiAX8SoU2Z8LHdlHXkJrDr5qm8S2+yKrGTCiHZGj9FQY1ZQSPG4KOVKo8WW52&#10;ikTkUlmSfOXJpqmZfTeiHhPEesaCYo+SRCKd2sVqi5iiWCSCHnJqwAV7msxsSrJpJ0JaSBnAsR2Q&#10;wyCjduEGTlB2PCrjT/jii1kDTGWwKMZkMqALTw+wdXI759LXyRIPAUl9E0aljYpQYga1QvwQ6Vk3&#10;n0MX28IepGVAVnDnfkxVMHQZmwt5KY/tKXspPq5qNSAHhnr77ScQcuAj2AOgQG886DT+JhPrM0ZC&#10;yzSAGNScYbLRNNxjrRPa4u/93u9hegvlkZsWZJGg3VaqK38tZtl99TDEX8yxxgqdDgugCNPgsz+3&#10;Z7mVnRe+ooHkHxINxaEjyPmdV/xpIFn9LktExZJ8IVoDEtGHaAYwz1zua6/pUi4sSd0lxSQqC3wn&#10;y2S690bZm6orbtjCAqpIjviQQljIpGSsEbD2jgqiMv8yt4hWKrrAkVDzBlUoOaqVfmBLxe4si09Q&#10;VoRO0rq4BKkF6hVVIk+wwmoRcZ8AV8BcAY4RmgWgbAvBS2QhZknD4lG25pECpxYzJNgmB64LYxc7&#10;DKFuFbdNkuYZwH2q8HGxEdySpb9TS0Ym8CHQAAtJ81wozVJJH/6NtWLlyZOCLXFC/RNeJ1rhrxx0&#10;UDHaIrSzIibz5V6b/vr8C99AAdDBo8LlQB0DMIMNCO++9x4lnJT0fd0IN2Zr0zfBpw6RBb2uGR0b&#10;TQMAYTKERU/4Z0gAX09BxsEbd+/dVdwkABYjpnjXNGZZcjpIilHBuddmGA5qSSPpxJ0CRlbWWa0T&#10;25sg/MqvGmDRu1KAZcwh03wWewmnAEsSKKGNMsmWSMwYXkSXuDCqIeJFgYLkrdARyNYSsBpNihz6&#10;EkTQbCAq3FGQeDEx/gqbIgV03wmCFV6lB6SRCCjwUrlMJ1KSJyJKFtWuCduJWcXDArm8tagZz7A0&#10;pQnTCcCWe5fjOFWcwpR2OJhdyZHLQM03WESNwg/8SEOH6VmuaPtAjG/J1KWmkbzsWaIn28KuJ8Lq&#10;SQDW5idxBZ1OaCJAntAvZL7hjJJEQyZmqVtuWfB6X2ZACCB3sMIajruvbBuQYVcK4ko65eOq0gZ8&#10;h9/7hXfh7QW3BprMkKedhI3taBYBP3ELDzTTGLNSUMsEkw2s1CG+EAAL2IH6Q4PDmj5Edu2sVr2w&#10;WC5gjMMFW7utuc/tyBVQ0ufaiVGdH9FA2/3GHkHjQF7cCFnqckAZza4iXAygWA0vSGyAhR+4f2Vq&#10;Maaoy1jRgpgi02RW91GVHyoz6ZMFjOdk+jzAs/Jc2KROaOh8GJWCYrzVTwXkScIFKzFnCX8nNJC/&#10;B37qwx09L95dmZ4JOhE/QhUTdI45EUkjsNb3fWQvKJkztH99gdd0K8Z4xwoo/J2cAWCGp8Jltadx&#10;BE9NEXP1ysDLPq5MpZVpS2qi74Bl4OYvgtHZLhKfegovolLBA9EmEMczIhqRl+54uEhD5A85p72Z&#10;nhMsKHmp2+qCA5cbue0b1sCgc9lTfOMNdDbDQAv9sHBvtVu7MLc/fvIYHqpQr7gNHq3AHn+zFpmD&#10;qCkACKXNv8A+g1AsvFkctOSYnRwkox2tmlShuG984z2CCGoH4ED+mBEhAEle4gqi2MjkKnCqfscQ&#10;9fitx0BGhMC8e+ceqIBDjrguqTHYXzKZ1ttu3kpbBcTGfWWL1SMz8742tgoujK/yIszse9//Hr4z&#10;XtpsbsvnCbBM2U86UQQsK9Ld2QtRFDrwOVuIza7kThqweOG5EhdQoncFK6JUyjBbguI0odZohAIR&#10;PiKmKP+i2hEj6nu9JcrUeFRkGFPWbdfrequzPkUydaQyF3GkMBaV76QDm6OfKqg1vrRoRA5AcLaj&#10;Fct2oSaHYbeG+hTP1CzvXFq49HELVjoqzYNg4+Aci4vog23LS0a8TtwpFEBiaGwmE/B5VMRwDxGS&#10;wuiDZloGodMJgZUaHCePWBSFfgWFwrQsrsx5vAf+hl81zXT8YhyIJcLkMmg1Lm6DJ2ABFAGMBovT&#10;5PapsgBVwCyHMLtBZmYqxE45xEZBrDREDE/d78Rw6IHbPZxSMUeDuR2wCL3P8d0IjABq2GFnfdFp&#10;OGo0iArOJIqJ6D5Ft/MQ7r1rUSnfxq4suIVsLTaRR9qYlSWayr10JRDT/fvTQ3RHpyJJnIpopSq4&#10;wbNZAatRhb9SKbZMfvsf/xa+25aFL76Yb+2CmuAWs8DA3Nr2zFaRWtqLNdD6XQuwsjssi+TFBrPG&#10;rASvuH4RE7OUSAvRqxN3xPqdtGPLBdiqSXwrdmhB5Uj6+t3YtM4M8XokVJEDX4kkUm+xXKVXGt6Q&#10;vILpWGf9FBsVs1LXRB7ye2N5OAtAk0IMrdMLbI8wd3KskBvYaMTzYBXQXwgNFpUw+1KwYu4ibvNL&#10;iBpCrppcus7F0GmutzWLnmwFJV/NYW3j4iafxCsyD6GNKGZV8vkgXeoZ/AcX186YbRzJlI/WJbmo&#10;zTVZ/EoDNl6EJEPlAVoBSuABQK9RlAI5wnyN2xW5fmdeh+2wSGw1G47Li3CK+KWf0AQobvDYx5od&#10;MIvTNPo0wHOCx6fT55ZvUZpIPebGIuR5l06QKxZGHW5u30Ec3bfe+yY0OYDj27f374J8+IWbSaUT&#10;kFwURryFnJFAwfJqZhN/Ru4ifzIrerFq6O2UCCZOgEW3Bob4WCz3DP7db9Qm4cZmjYWFPMSXC+4v&#10;BEA1mGdDWEwvie0UITaDvKgEksBCFEk7Jot07EQZZRh/jeig57HoCKl1fWo68Eksq+iDunQRNlZG&#10;MhnBqMAplRVlO0JbQYe+2rIs4nhoo50yj4NMwPU41AI+0rZlD4CFUEnmGmPdQ8WZW/zA0ybttpiU&#10;0ITtMszamICnthd+Tj12flgiAJOBhXxfKassnUsWuCH7iRmUQJUkvhSsQk6gjJFdIVew0jKWBjda&#10;0/WsFiemRw4si7VCJQlYknz8xC3WjIyGpTQoa3gL0xSeRcKC5NzLOqA4WuIJeQVsEV+YjKWjCdjW&#10;iXjcQCtocygOpSAB3cqgZOQjzRF4IwU4MWonV/gpXYj8snCSrveZF6RFsvQDbz0GFJQ4uOwvsb8I&#10;ISnfevdthBV6+PDx3u4+qIeWo4G0zVF9kayRZ1BPgHXlXNgwWhR2cWZkUQAuNeJa0JB/zcC2NQdP&#10;7XjkTz7Z3rszBrAKuSrEgOxCVrPzUbq8JaNIky/FPX2Zs+r6y/SUBz4UcyvZgHwWPxWMWwhA7KTx&#10;ed4gZQFtFB6hiX4tkokOsZ6RJ8bUJOJCzqcFWBA0O7QGMTDOEBT0iiZJwAVoT9FPneg2LAk8+wLO&#10;ERgG4Rm9xCmqrmE50jV7AyhVbBctJmQbdm7BG7E5BVqJApo8knp0nuRSOPfDEzKUXoKhDAmFQeaT&#10;nsV6Ij0AC7IKZyWfqVnYH+QGhIIEArMIWNynRVUON1LfeBOVLFTT4lsbYNnqhZXiuhJs3m4lsyVC&#10;FIcnBCweMYkIbBZEzHZ9Y2RJITR8jo78ZizRlSzUwfbu2h30zezo4GI6g20OxyUgXpKB7+PHmBLi&#10;XxwOg1ygHOIhdzuApEIQggsbNQxY7D78FXIpE95Iw6q5tACsJKTUsABYIMHWtm3FyDY2HLnTqGoR&#10;6qLAFMUjXHdU8MhwnUqK2qyK1nLIn8hDSSEMtjC9WOQvCBsjqMw/1mG4LNKhUBLZK53FxZ8SxdtN&#10;qB/20aEQVGKBHoozVra6E8vULtXH/RjSXMzk9rIJ2gUlC2FAIfPKqhF4ByzUgYiA57Zchuh6sNaY&#10;xT3YGTxqM+1KTEze5WAbO1HsHpmhE6pIE3IgJ4aSK84KuSfZtrKGykcaqgjkT92KWhXVK00M8Su3&#10;y8A3KgU4dHlGKYwZyR2F9IaVNsdmquZEk+jPKc2L1eOUkJYybq4GcZAbMuc5kgzTikIFhaFzGx9j&#10;b4g1ma2gyzt7B0Vwlwj9vB48xqZxBP6+t73cRd8jNYzuVB4x6SKh2Duco6HywGt42xXMWQwA7E0x&#10;dieYFPDUJ1NJw4J6CRJs75pLawIs25veAFYtLUKTyLXwyaF/JKtI7on1K5ijL1vhSFHvgaxiNTqT&#10;9UlyDRB8faCsTuhZiRRFQX1dIsKurHCs4VpNHqiqZoU2Z/Nd8mkqZCeppE2IkHhsZS7GKlWbK/9J&#10;idjAeXPGR/iLnc9wD6DuY5zhx3xRnlkKLq6gF0xC8eDzOFArZRw/hFa0YZHInGp5+EzbpMKy+sYP&#10;5ib1h61mDqotsoWc+2FOFrNBMSMBBNTjqMpxSsjXBVUNhYPRSlDFclk3UIOWMp5UwFKQEjkTraDH&#10;CbDIsWQDzyFpplQSuT2fo4KWSpEb1yjYFosw/hDH7WHz4B1sfrZMfGbKsDk8EgIk9WXBZAVHGqD2&#10;GMCKLPdKgEUNC4AFDZOARd8KODmLtwr+LlSSWDwBq2HKTEG2sBaqzqqvlNhO1KOeBQqq21YiiBJE&#10;3u0cBwZwdnwpsV2spMriTSFC8ddOQq0E1s66qZSIOJEUCRrMk72Rdj/6KQEWHEchgiC4UducBhUE&#10;zdQrXdbC5Ca6seV7KOAzg39SWXa+R2PGgiBBOCnM9RDCh5BV3kRyNeVl3wg6Nwiw9C5NUVKaCp2d&#10;+RAsUHFpQ0KcBNz5lCpICuPwcD7I3KjHEUcIWCJaBKxE4bydiwAaW0c2RisIWFGP0wICJp6addbg&#10;m82MNMPxCNo0MJAC3jkmqlCguGMRBd19cA9WMwRqQvx9vIGBBbNR1g0rJ0jA2S6K45ZGUgBHN0j0&#10;2LnkzFrkY88qjeRCOMgX2R3l/EmABUshp4QZsHxk7NKPCn6KwiwNi9q4sGNAtIYFvq+sSJc+Gund&#10;GihrCF6ZZmWCdZGrTl83VpLZWfr4hxEF9FYnYCkl5oM2K8ymHAJW0puwWKag9bYvutng6QHB3SsU&#10;PEddG5MI7CXEur3vkyFjmIXe464QBZCtZnAFYEndiMAkspCno1ZCrYFOxdS2BFjUkqjvUMAkWkwT&#10;9aCIKXguTKHCAhpSzhXRiAUBC2gjUxAFvIiHLC5iooqj6lf/yiKg3fBoFTpw4iFyQ/4ADob/BiaK&#10;RG1BSMNhrnwzt5WCidxAdtCKUfpQ0O17dxAKH4A1n21atXPUbB9dLXtUG1XCX1Qb73K1gYCFbIsx&#10;oJPr9LBzDBZP4lfUHGSkyV89lTY/04aFo5zwcwIsrkUHnykJGMx7xpF0YvZVIWGTHURONglmiIhW&#10;Ua0YlnC+xaGmhmr1TScq6WEceToJVNRBZQ2X+OrgNQCmFCSSdGBs6KPe+LoNAxbmg5g1URh8jG6C&#10;LOIJ7SaxLK4S0pvU/UK5JOLrUBb9aWZ7Ez0OAf2GfBdPUrKoklOei3bpYUSQCFgRaEg0CiERUAxM&#10;nBK09RUkWKRc6eKLwjs8p9+p3PFJCiRQ4BfOPfOMLIk0a6tqME+mjA0hbVkErUsMmSBMZAQbGOVo&#10;AstUyo5cVpl4JIJrWX55QWkDOXJzfDfASmd23MUkdx8BuOAwZ4EdTk7wHG20lNndCzkQJRUuudCw&#10;SApWqdCP2LkkvpJJ0skPnMiT+U2zy4bIJJtcJaRbAwCL/m/u15BsWCxDI5V9IWBl3kJMd+RAhBJg&#10;8YmATOI3XpzUtii3I1+v2bFPvDsBCzUvpFHJBtBzZBErk/VVnhBQvz6SJivLFScxJY3uFC0BloQK&#10;Cej+oy4uqp2/muAROwAhMbyMFeEMyrmbRqaiGvyKTIjj/KuyIqCw2uR1ztEEWHyFxemSwIg5xXLM&#10;nylVLuWHwMciIMkRFvEK7VwKrCiUlHJKYOLF3PCTHKkEWwIs6j6M7cWFSCSmi4bH/rYZbqaGeYsE&#10;IhhJIzjKAOeR8e0iOqBnGCPQDjqx0FsIFrgDxQO2LgAWiiaCpGNNvS9YZx74YmRsG93FaX0cG1lR&#10;aWiMQ69x62LMRP1iuu1v/NYP8DMAC95u1LA4aBSAFXu3ACzE9nstgMWq428LHJ0FyTRkrHUFr275&#10;QFbCowF0kLT0VaZ4V+mLmg+3pX5roErDNBnDNwUK2Fc7Bq4ELEk+btBNtOCqdygDcYAB4xGwTLYR&#10;073tzoMc6FjExlLJqttSY5mSCVk0wJCqWctvLfjEt0QTPhR7C02EYkxAaOZkEGURDQmIHKpFGeIC&#10;/iIZJ4PIgaoN8ykwi8LP9CQF0QR5crIGRYYR/QVYmHXy1HSeJcK2sApqi8Vlz9oxGyUNC72qOngT&#10;0il5VhC0qx3Yhbax0dNg9/SU4UYFWFGakAngzH6D+1LXaDqS8UgWKIzMHI2lVqUu4I1tKUfE0ahh&#10;LWyLu2lYvrTccmuInAT0Y6gRZspgpGlAy6uEschOtVAVYo/qK7mheNgn852ZRJrqvmBK9kH8deX9&#10;+PSvBbAGWrESMYu2jOQbJUs6hWMWOdv1iuSpgMwjOhCeKI0kMgWPnciRkjo7dB7fRpj8pElP6S/U&#10;aouaM/OIKUUaAZYYhvmzf4d7uS4ucl28Vx1YHJtPhhdUJVmovNX5rjQdAhYz4UV0o6olwGIa2rDi&#10;+UzIikZ3+kwAsIJoWDmURK9MmmITtvhirklji/Qxw7ZU8kiE7T1sPMIawiYOoUA4HswKAViUZU0J&#10;1UfIMAUj9aLGC0gta2wUcgDy0O2rTpPWCiJg4XRfaliGu223hggZds5guF4dsJQZGbSu6+sFLIlW&#10;XdDAk/H98bMDWCPZKCJCAyKrAAtvSSdSB/Eh5c1Lt69URixcTQ6TIPHmDUepPsBqMVubPWLNdS+c&#10;usGwFDlNGapikZ7kBxYh3CQiRITSk4hTAiyOB9J98C4RjYnpJMWA7pzkIjHt+uYvak5eaQGBJKKY&#10;Z0ZN3lICLGmyWAZg77CzABEQeWhWpq3sQfzh4buwcwkBiCcnQLE09lRbFpEAdnqDs1cDLJKXc1t6&#10;4fXxrQ0VP/hNO5cQU0LY3Zc7WImwvYR2qpP5+KXwuIUYR+40sua4Mc6ayRkiD7AtpIwyP17+O0GE&#10;o1xfJgXrjy8rIub4t1YibMyqAN+RpeitIr26diQ2rcLoZlJGhta0wvbodHkVWIbXcSoH5ducHllh&#10;KjtJ+y7mg2ljm2fgF29UQ7W0JlFBQyGLEIRFB+lNpcTmF8oRSyduSuaZntXjw/8/e3/WLcmRpAli&#10;vvvd4saKLYFEZVZVZlbXwi42z/ThkOfw8JG/Yma6+h+S8zBkd3V19/CJDzxzaumuzqzckIkdAUTE&#10;XX2fT/Qz+0xMVW1xvzcAZBYchhvm5mqqoiKin4qKiqpStYo5s8RHIY4xJbPCQz8M9IzlTx6neM9S&#10;0DC1Tw5bMp6jYXN/PsZMSNU1MmW7sHFa3XPHbCPWkVEM+LItLmxl3gxH5iBjePRx3DFsKM9JFYdJ&#10;Q5hFACz7NefD8goZKad0g2yJ5Kt2nW3FBWABrfA5PsUpIwVggQ6bhS5BwdczAixbaUGPu32+FYCV&#10;SqWpofbEi652XhvVRg2vT7PpzL8pwTcIWCIJR+k6hheAxV+pP1nAGmLUUX5aACvSQI8aEWMjgEsB&#10;K+JhCljM0NWl6G49YJWNrcgsQliZM8JfZiikkP0lHCSuEbmIKfwQsKId3/CcPi+etiloI5dYKD1r&#10;9GGpFNxk0UGAVQyt4GnEeW7wuK82N9e3y8UVz/gSq4v6WpWM4LDyGVt65BcXe2amDQ2v83g3DgO9&#10;wkSiQcoKjuF0x8/lLCHC8OHACudmKiLZ+XqkWJ4UWVhm9hd7hSL/2hShqJHS3AUpvAJFWuvbgIpI&#10;8esupWexI1uEHmbbhpqHfj2Aqv6AlfZyOX2qbCU1LbYlWVgejgv4CMhTVhaNJj5+gj0f/0peWMVF&#10;k43vehZRvnJk+LdYShOj/CvpyCJ6KxUKGeLYUgGWF3qgoahjRI9wSi1FnOET/1zAhIeAIaQUroEz&#10;IINAr8WVwj4k5sbHwkffvghetLCUJ1Pyh0hXCYv0XI9ntoUdTGYAFiysxc0lhoR8S2IyfcDhDKsV&#10;3qJLnoDVT8GMJOaGIDJOSvArx7z8W1ah8GDSUC0ghYCFICxYWPNjbNbVC7C8/GyTt5BdmJ+2sWSV&#10;e1myT9+kbVkg6IMO2Qwj9qX5pPoapWlJ0Pku25tGBJFaU2nIG6ZJ5d2fGz1TpvpUH/4wm6qJ9gcs&#10;WFhVs7RwiHhYR6hiF0gFNWKCu4YvqgmRFTQNJFbe+L9ZSUVax9oJwtSko7KirOpcykyul+mL9u9f&#10;90Cg4Yxqx5yj53xFD2UT8ca6fbcokmXhFcXr417vihLqFUXpIZLcEFdFbbAz7GPjI1hXg1E49hn7&#10;W1zjcG5GkpP/sgQR7oDtpxAdxmWGWcBqUUtmxYPdyBbRST0hMXT2e4kY/Qxr4LmEsyOzsAxtg4Vl&#10;e4UWla9FvpDF/AnZGSaHj/aGlOrUFDSZlRPvOptc2tjCK8U0X5lP4wrMqNqdxUm51Q6zLSTqqXx1&#10;JAa9KGBSi/UaJrUWw/VrBHaeJN+kI2KihlRgRN1YTgn2hdo+fT6soTyDIsMTLFsroojR/mpSYAvh&#10;XwMs6oytNrRuWmoqy4K18MaRx6lIYXz1yVWWpUKlNi01bVEGNCUJC5yrI13V0pi5b3tikV7Rr557&#10;/NVjSqpR4p6nkzEQ/EhzSKpT3QhtC4LTRkeesTuBN9KOR1rj8EGcpnGJvQUZuSLMKnz/WOqwWGCl&#10;DudJKXTjNhtl2/x7QWEArAuppVW8jKTH26iW7KyAs0W/bg/pdAdgYVQ4xQZ+YRN++N3Cnt6ZMBYq&#10;AftGlgdQLgGrOixAeiZxpk0xx7uqr06bXKJbxhv3MDOQ9i2wDz6yRi2A1SeTiE5mmPb2UQV9of4n&#10;MTBtWvopZysVyX1TaWqcWUykf5aODw4J1TZScCQcR5YRoYdyt+7Suq8AWIWnudj8RGZFtgPg63wr&#10;Mpd8E1VBVEV9FZClLG2BKv7EBlg0xTLKSSConwivEWDxLa9+ejGqptTD08Oa8icaGj4rCkUoLz7U&#10;c67NOXCWwPeaZYaAq+qETTuWbTjGlv0ArEsA1myMQR+WXsOawTgUlITod1tAjo03YGFxE2r6mCoS&#10;64cu1/lcUAUQxMyBq1XRkjUo8bjhQTkT7xA4Val7u1wjxkWJvSApgFTXI2FkE/hGqzxJZHuG7cSn&#10;v6ZKls2hpSKOvOKWOURqFymZGlgKiOxIIzIi9O/DhD5pJCO2LsKEf1Fduq8mlI9rNfS6b0uecmXI&#10;SjEEiX04WwI/fKiPZv15o4/BaPjwBhkWEQFud4R9FSCiNu1lW3SGyMUE6YseQ9NSOALSp0J5dzao&#10;sJvJGGrPzaA5hiri3cI/el7+bg+5F4tPFs5Gqm0/LQ1ETcBPyAU7Q8CgCWcRjjGOw1964qWWkdJ2&#10;NnPfbMtGUmss5A+VkLpE7tkNS60XXwOCiPUkzvecssB9qxNz1TIjKaYts1O3klf2iFVrKq5TI1WR&#10;zpTt9HfihfKPSiTlLaUrQZYA/JoaJu3wJ3WhxqQwJLSC8nCvEqKGXpRGstZlJva7xjJ8iwtZmAl+&#10;IkjhiT7EMoGaAE43SsDwS299pDw/TIhkIN+NuhbpVdQuoqK9+skG9JZgKnTfggSCvulF7S6CvLql&#10;WVmdgqcyfbEJD3P2BYEAGlDYx4bdLViNvxzay1iLapqJokz0MjPacK+ptyNCkQ/ErMJy9lRSMA17&#10;WOWb5GFK0AlP2QRqQv7XPoh+WHGv+y0Jo7OgTryLchCm3IVRqW3lsYy/stl4+1HioOal1hZNIVlY&#10;hC3bU64KxTZYk7mEBAI1JuPHgxpXtzAYWuV2cvVbmyCLXx40CTfCULblCLPc11roP597m4NPPBoa&#10;CAxHWAoDtIIgYMoxCgHPwd6b21vf6gko+6poSwOnrerRiuUabLEzLHtpwBidZpyBxnPrFMNNtRUf&#10;It0RKcYLU4RhqG9xH+GKt+vzrBcy+g6neEhvXXJFtfIvsjFQioFZqEvtAmG8UtZk27OSeZqzKb20&#10;mCAatcmyyNQ0vEy2K5lKUXr/K3XL1bRxIOzziYhUobRxGtSrYmBwjBcfqjJpliUlafLsGSkZ6VQp&#10;qhGdVyH23WKyfUfK/GXIeHkRuWjBCdeEVjTN+FW2HjFL7LqXhpTKkfmTJ8JxVirSGYnSP2/SwEhq&#10;AinppMoV09hhCL/KlLbMgNwGmXWDq0hSWiyFQpbtyGrD5r9ehqNSgW7lGJNSwIsId/BxmiI7wEem&#10;xXmZkmCvhIEbBZKwFRNPbIER7scT7FW0RcY8HpJMj5Q4vB/8jgZqRbKi5fgGXTKL/Mqi5mt9SFp8&#10;a0lxJyXAi186kaUzSpnNymvta60sdZR8joAjqnXaHsilzup4+n3bS9SrQFvW3YMCQQ1/VVykrKRB&#10;nhQ6X1LrIBoxSVGZPz9+wEhnMEeaJCnqRV63aFry91hwR22pN77qWwptFYiUqbJpmsk2NYP1CzYa&#10;ZwNv7cl6rbO/mrSlHQqoGxhvGkoRNEpIJaOyfQzbeGUQqXqUNHJY3GKm4ArdFRdRMGupke/2RV8w&#10;0DogtomgFnk3dUf+FXXRr08vs2SQubQOPGo0kdFSfbCxfxtTiZF0o7YqoOFzr+7tjGK2/OvRKjUi&#10;xBa9Qn3Qu1FB7GAFWPIZo0Z1f3ARHEQ4k43AsQ+LoH5zdKmhJcebfTiZbRiito/WpTz03JCsI6ap&#10;XD1PC4242qeLTbEs0kmiPB+W7b1mZERqbHtAn5+/++67f/zHf/z+++/DlAbBYW0j1hu2GSjtjGXR&#10;stlJjqdKeGJCdMEfNh0p0qUBzA4pscsElnADsMK2/Quv7l576v22vRvleXcEiaRFdviH7Yhel1BB&#10;jgDao0z6MBJ5e4Ioq6wM0tabJT4qqPNrVHQfAO3DNOJOU9ONwJfDN/+wjhqFxCQ7wRbPNNWcF2e4&#10;CGT6W0Vj16fDGCKEjwah/dGqJwd6KrC4lMJThGJklE8mm1HzBmmbT6n1CEUis2/pRTIzqo7vyepx&#10;QgMYrdh468MPP/zFz3+OYxBBMFcdylhJW4eCsFLavIoiK66OLNtIlRM7IdaFOCNeFV4DIlF4w4aB&#10;tlfXwCx2W1Y0tr1ycCrufDoPm0faFQbFYVxs3nk7bTHYaeal06CwHWLVDLKqAGLtqmeRIAUJLtLm&#10;bnqq2SHJooaaZtG/c/YpJacUI6ISowR60VPSRwQJ5XgJXhi79FNKodpGZ8v0NNC7wa6VVhLtKeIU&#10;ASudmE+Ri090vLOm8GWFefurSbrU+S4WRdpVIEL2rUgiBM1m/lhsZHC52I2/mI/ejaQQVWevPluW&#10;RIQyfmiiqoUGPbhd3FI02M8Bziy8iHtLD49SQX4cKpyqTZ1dFUvD3goal1j0abgqzAQNOAt7tEFo&#10;urmzltggZxgsLNdOmNyusDs79jve4XgU3AC5sK45eEsx6uNlmCUUK8Psql7U8mr+dOJEND9atlh5&#10;hc0p2HwV2acw72XcSUOfBFGGLSYY4FxXajH5sjjGaSndK5/6T58ncUF/lT6tfr3frrFUTVo51wAo&#10;cVlGmbuOsOhbpBIELP7lR8ZUOirkT0jjrS02JNligrxoF1BRnpVLqLufqKmNj4r+OYxum2QRCSKS&#10;hf8acijKoiKwdbpmau3O1iyFrcdSzErRKqUqanDeb+OZL5CqS99qyicBjrAjnvGciMCHxfSitfuq&#10;+VWQQP0OHwFLnUiaIpzHM/mXPLHA1gKtQui86V44Zg6CRzKEMGM3NRBlgBUNH7KySSoWp+pM0N/o&#10;YNZsLS1GBznS1UkWjO6TrA88pWl81ypqfTIVXeuE61VDeo6emIbenHZ6Uuhh+hae7CuCFgI8P2v1&#10;KmkQMU2Nim2G8ORhywOWrLB6GGQ1WtRY0t8gB281RASQ2lRdoxp5ZnaqWVa7OltEiy5Jjir6gNz6&#10;6GoTFrNcgiaYKcXm7B4+7AtTLu3V0Kjk6SvIHWNmjBgxqXwz3N4ONsfT+fn4aL420Kp6D7UBkuI7&#10;pRq/6jBOFC9mVUsmZUe5noPZHi9icdQ9JjLLTEpme9ROhdsXqlqIV3tor6A0QMmibqMJj7JQmLbJ&#10;9hqx9Cx7XblV2F5T8/ZSjhQpgmn2ucqHN8QpWVtEGX5IhowvoljWt4WHGK1w3yiu1GWerCD54OnP&#10;aki22WQfpmKV4FgKE7AKaY1SnqdPWHvxIe2E2lUr1ZCm9Hiu1p+KmG9BjvTT895jPe/TF8VzybFJ&#10;GyEsMU3YZ2iIsVyw6m6x/Hq3xpZXw8V6d7UdIKACT9m3txQsGWQLbiJ6L6zdCzJEcBPNjCHaK8/7&#10;SkwpeqOjiUhJKNtntL/VQm1TV0Ex7ZOtVSLbhbA5KSvl7G+krJXWOvjIvoKHgjCimP+qX2l2aYQo&#10;z5dmG2Vh9a8saxS5nMuHfVVDbGliiAdo1a79oc+qk45UvuSA5LinAhTRTvTEMd6tvVn1zJ/JaLtF&#10;oFbkACcZ+rPdcDKb4nDE0XozH04GOHscY496Z2syCx8L12LkWXBb1QJPDfsssAsOd7ts4jE8sYdu&#10;BCt1iQycyAYpeBpsU2iN/XWXb9WySso+B/96B4SlLTNHNuAyZqzsIl865R11TaldJhjyKaVSfCgB&#10;RM+NNndxMkVpqBPqmrySiQMmlZyrOKLK94FpPj2ZQGJ8Xbzt43+yWiB82PbJhjbY3m+1K9SwsHes&#10;ukU0IOdp+PHY5B9Km3lT+tQBVVgvYnhFrz1+inzwSm/lldaWKp7wMBwPtIMRYTepCFI5pjys6qjU&#10;9ai3MoEVwXhO3TCMlrse8D5MZlX+x7S4po6kSbhqiTnKa4a2ubfDXhqbwW4Vdo7looJwLuwlaIMv&#10;MfCq1pMVKFN3R4BIGhbSczVPb6kxGgsfOM1xOAb/Ttab7XC7Gm+xec35ZrBYbW4n48HJ+HS+qoc1&#10;HGSUNHXpPdvGXsnIhRYdcgpT3e5VxL6Jsyi2byZUaAl+39dfX3q1jRSIRbOn3PNfnUSTCZkVlhdu&#10;UwJvlcgFJnfYXv3TvYjP878P/V7c7Uxo+rWnxA+rHQcoaGjYARkfzuTig+h288E3zK5GrTLt7z1y&#10;6Z7KE0Ew2ziXNyDBfIpTplc4VG6Io8OZuph/DWyIunplzZQ+a3XmrqU1zQ7EHBYrowyjdOwcmMZg&#10;uOxpo04j2+f0FGpTsizHmdj/JAoPUw5fu5S9njYx4bB6peSpuOgniVUlso7SSI9QsgVElVdcYlbe&#10;7K9XQyrkm6gvNG263gyJIIB5R0qiAlUv1lTJ+kuwJWWUYUsVRGQ7KvkMI93rowlNTIjerbXHsPmX&#10;HYobPgApxF5hMxkePR3pZDb/lLFeHAIcpxtFrmzjzBPdEr5yxTV4GbCJAAD/9ElEQVQ2u8Jgbg0j&#10;VFzjdqUhi0qEEbOynFUBTvQ1bmTfykrLS9c3AHWeVLWIRz1F0ke62VbX/jDSyM5SIm749BG3o598&#10;xalJEQ+zRafMaSEgJaYJJvjcm12yepqaH9wFvgqNyRp+0JjUD06jh32qRoZEINWHk1nmtHMsGnx4&#10;8qQ22Yag4XCqEi1K0qkAPd8leHGBCwwrRGIW4VfJ0i5kmNoKvr2odrhRSk8GzTcNMYllfIvghYAq&#10;LCUFeK522+VuS6f7DocG2b2Nrm14XfOpyoPt4lI8HT24oEiOzuYcCHVD5ML0c6dLUtVC5RVhWtuW&#10;V7XtVVhzoh71qr3s07dIMS2wvSCflWyiPrTV+kxXamTH1emp+Q89JBWuFQsVthPgLEiYUcRhaw/2&#10;ifRt+mtsiUMCBhs7/U7ApSq6zKNAxfpX/15RVNS8SzDqpXXKruRDr7c807LWVpJt9Ybnv3CzFKjn&#10;P6dVa75XtsW9tCurP4EaThHWRjCpcmZNhBSS2CQ9KyhrRpnFIaFlvQhPYZ9l854rap0N204TpBs9&#10;RLEyqjSsJxyNj49O4bsMYWv2GElDKvNpFwIUWvHGDRDEdHKh3pbMKV4LX5VehHRtmFIWxFrhb6QE&#10;Pq6vPac7IlcfiPGa11RcFmV8+4teTPnTB6d8Gs+xiHtej91P1kKoPZoyKyWKp+GwyoBWjCIuv+KL&#10;bVCbXgWWmTpx79zqk3BJ7VM0cEal9tXnEO5ZAncK8Z8Cy9I9PKKpwCwZe70VMTYVYkJzrY2U8rLK&#10;Cu3rM0/VzFJ7WVlFZZus/1QwlhjhJ3yUjDsW88UWJ3UEnb4g2kf1ihBRatrFdg3VEVpZNKl1cOzj&#10;wglijPPAgnl7GggqDLMScgwjwkwB5gN48UMEleblalKAbCdG9Owo1Hl6Asr7TCHZ7q6TmLsk6Nnd&#10;9UzWh5IUyCo9K+sf5ZMtPRVBlnspSja1wOxz7zHINZ64xmntPJ2dLbZM0IeR30yabBUkoFZMbyT4&#10;MO0CVGH6j04ita/QzhV13sGidtE0UZU+R60JcLzxI0TBTuEPjfSD5gwSFdugyaALpBUvl+Cl2jQ1&#10;oRb12ovFaT4tjTblcdrkPOV7ZdVTx+8xz2xW7fmTt4XsA8VR+n3J46yNVIdKokzI3iZ/DUvXjGE7&#10;51sIi+b+mGdL599TUt9gMhHv5RVBQH/y9mpQ1sDDWWEUpf5SxAGy7HkqtXZ6VJH+Cia9Qlkiw0dH&#10;oUT5hXBvWyRj7hCkA2ulkcGjSwuruFoMImFcf+a+vpSdPfA9Fi3x3GOe32xWwp0m7W+B/iYk6q+7&#10;zCFraxB8I6r4xJsk+5Z1ALdbGsIBuaWvvO78VaLH+oNbjdcHUt4HN31XSjAiWrFv46++j/SlFJHu&#10;3BVktYFhNcS1sb3ex9sNDvzBIWV2s17jbAzs82DG2mYwXGM3wsF2NVith6vNDkPLiS1XNFuuGKbS&#10;rVCvQE21Du0bGd3HKxM2lm1R7WjrWbyXxrckZkM6OOeqoyut2lSzs6Xzobd90hf91J76N7Eoi8K+&#10;pyWHfSbSVGmbn8jzUve0JX6igtK0XvUcKgUIDlnvTqUnC1pHJWz6yJNCf0rLJ1I2upkY+1pRu09r&#10;93HOhV+pZCa4aNux8mLAs49lVYFpsPS+QCmg55ImzgAWvQWW76HLgPlseyQ0fpIGVauX8m8hzKso&#10;SkfkBCwkhqBzh2A2H/wNob/mfCc3isBRkI7ftrvhar1brbf4u96EG/sbLqzj2WGHB8S/DvDQcG2H&#10;StllZVgJ5WLrffm3T/qeEL5Plr3S9u89emW3TyKKbZ839k7LJqfp5Oz7LT2nb7HZDsNn2KcH3pfb&#10;XivSrmJvdvxevJDloR6KY+2i75RmC6v20lsCU6QbxKxILavoaryw3A4NlbbDxWa3QEQ8DoC1vwGt&#10;tsMlUAwJNgZSYVf38WY7sivgYliOWHU7r0nokSMjagn7KnpKZFNzinrRPrjZp2WKgEgwewk7qkVn&#10;uU3Es5v1r+u+7Oiq9YMR5z2kUs9SqvpXah+bpSpHHftdmtl96W2LKt5dS/cikqrloYqve+NU8qKM&#10;Cmna1ni9ekqvJ0kchpUc6ZVXexYB3aPN5Jkjgfr6VmdAolbLLZZHb3UtNrjf2FfcrMI9Tlhc75Yr&#10;XmaIwShDgJmNJ4FZwcjy6vKaVCdS6GwpPXndSaHK6plhpA176ZZ/V/d7ldteXHtlI9ChTkeveG7o&#10;nkiX/cm3CuWfakjTu53S8VxqyfYAKdzxlZR1ytD/VG/qMRvuQkOUV5ZRkWp1dnVRFTx5yqoGeXU0&#10;yFZHGlLstJVROXtP2QYfFmIx4JayBdnbNawqHFRteDRYLIe44KZaroY3q93tCnC24wXYWq3hwdqu&#10;sdkY1imGEy84OGy2Pgr0vIsYsu/2sXeaCu35bs9kd6maF3k7tf0Vy3VlABQLdWHkIV2WaSk2nR16&#10;HXgTGOmJf8Icd7G/WjnfzZ80/V14HfiKv+TMUpfeh0V1G6SKEPZey5J++5VbpPq4PPXqpeDymeSI&#10;8Smj31t+inMq0TMKBDVSAysKAOkKCstzy8kuyp9t266EAPupqQMQamT9wiSi3TAkoPQUbkbx3JEl&#10;yAeaSihBsVBFRvgxpAuAhcej7XCEcR8Aix6rxWp7s9zehL/Xi41duFnt7C+eh59gcC3hzLIFR3DM&#10;D202sfSDywrtU4H7SpN2Kdl+uwnme7K7ULSQdR/K+yfzKdO3miAmpSFXoh1HXobvFhsYZAkjWhV/&#10;DaQw8Le/RfxegkcVNvEwqeSKKrWvxVTWLhBVZF9ItWx+VZla+cCbegX7ApailXNNtwOwvL6VemL9&#10;hAsHJWEFwjLeo3SiR5LMB4tGUlOUb3lTRZ/6EE1v0wm2+rcOr/NZtalLuaiIQFA3aa/vX/Q9aBld&#10;akK3rSOK7e8DVFm6MHIE8GCWEGM9oBXMK4MkANZqc7VYXy8DZi0AXgVgXa/W+BUeLlyr7Wa922De&#10;MBxwUfXbTYaAp9vDdjuE90GHqB9Qhv4mm0+LAdVEbRM9UVY9raFOCw6ipYx68iFKhoWiejfKpLPo&#10;pipEzUAlpu1WXTQF1CmCJlxrpyTKtrmgttUtTdyQyZa1DrIPW7IKP2XYEDWBbCI8VBBAS+/bKVa9&#10;26d1HKZ1/i3VJYrt0nOCV0F2ySD7tbQW+ZMWgRnaBye6udVXOwtuWK4xPMSc4BAjxMV6eLvc3S4G&#10;t8vBjZlg5pKHJ34F84qmm5slbFDlvlbJ3bnTP4eefX5nJ9O/xBYla8nEj60OKIv7Rqmy7dac8EVK&#10;jxsiZrYJRX21fz1bopgZ3fBrZ4gpaWiPaaT5u69w2xnbaVz417NNwAyq0t/HA/GiT1Mf4BnlK94f&#10;lVqqJi4FxhpV2cU6WVL7q2KkwImpWBzs7Ff1U4J+Ko8WqT1nwUAri1TYYA98mxlcbjFXCDsLvvaN&#10;DQNtJIibDfbTWqw3+Gm12a4HtuGX7flVZdO/Fn1TRj1P39e+S9eDA42GQGkNRZHQPbJsTELg48+8&#10;19cUXNpb713I+Prf3QtZ6GfM22Al6eo/2pN9nTUtG2nfMiP5chAQdX6pVuDI8JGFhMJCKhYOwv8e&#10;NmDEdlkheA0Qtt6NV4P1cru+3QCqAFsYCY42azveAx57HL0zhA8MG05it8ncufBlDTIy8ETrPpXW&#10;AbrbU5CdmqHW1VMOLb16J0mdxBzAB4IDN9XEWTwhIrGaZoawd3BvjcYIBsYFr8B2t7Z9PGxDzBHP&#10;B9df3mxwgInlgqnh/OWriYnj6kpmEsVSr6bhdR+xiVTBCRuCNvXXx0+GJfupwVJkEqYHfGQjMix2&#10;o9UWowTQiB7/FuNRSYDCR6OHDd4ov8uoV6KaxcrMy2oWtnBLcDWNtayy5bSoMVaWwFdVPMz6W0zl&#10;aIDIcKgM/pRhm+CyeTQ521IvxcurFkLhk3mzI2oL/Em91yqoDRTM3Bcwo8p4WtwUE9JIjfpj3IDD&#10;vLAxPK7pxPYrxiJq2/p4ACcVTt0BpuEvMA53FMMAqcKyanAk6FkvT3TPtt8r2e+Q8RUpR6/q3V8i&#10;KjfVwitHvQQLNLYeHrqKWeMdACyAHDbMDa4vLYZvuimsg/sju09OLZ2Ef52NRK2iT86/E2lYo2x3&#10;eLfWUazWVJ/N05SbeLJvb+ppI/5SLSUg3ftxYhGSzxewX/N8NjyaYk/SETYjnU5wHOFuginEwQ7A&#10;NB6MJphiGgynY0wz2g7eOLFsNNrixjrj4TeAVt+UPrWYQhJDp7nUh/hOo6xPJq1GopHpEoRpQcMs&#10;W4aFzpUBKxYnzIUN1uOGBGaHo/NDH2zHx/HCQwDZGpvbAtqgEOFIKEdhjTe9Kffk9X4pl7ClYffM&#10;937BTl2It3nb1eZuANRYS6dmBbfDxu4GH5Ig0iBUqoVRTbT1Z7vcc3Lwefxi/rXY5dl0CKiaz8b4&#10;ezTDMWBjHJuEv8dz3A9x8ut8vpvNdjC+cADAfDq2c6+DnR72vQmYVc4S5jo9b/jfmyVWy7T80lP/&#10;+ie7L01tz6enpdCfbA9VLNr/jawPU4cwftsCqjZhAAkfpYXmhQA9jBXxlU/CPaCKQwTClg0VwxgC&#10;6eEDtQA9WwNRhFnvS3OUXm37sHzSfps+4KzyRD283hXr7qgMUtKodEpnr8yjeqXMUREtfGsp0ecP&#10;dgmwLCDKkSq88zViidnMs8noKi0FXRiMKc/RhRrKwIbCms75ZDybmHllIDUbnswmp7Mx/h7PgFmD&#10;E2DWdGd/Z6PjowkQbTrD4HE8CdYWvPncKavOmr7xL+2K2Kdj8d33YWrd863I6mmnLTK4XjeRTcS0&#10;WWrhneDUCcteg4vKXFm2jHSDkeByg2u3XG9xYZoFZwEsEYKHBQ928SGmkg2n7AaAZW6HcAK7ObmK&#10;TixssBZmk3W5wUXEpbogWvq2/tpVS9mKC16HOwKv+qhls1JVi599q47wsadO7pUsMuhq/VYR+h06&#10;omLeX2cyF4FwBVNC5aNyc+ZhJKP81zDos8N4GAMcwoCrca7PFkMA86sCrTDvjVMNp6PhbDSYjwez&#10;0W4+GmB4eDIdnkxHwcjCxqTAqdHJfHA8HcxswIghIlZ1h70o7ZyvYtdHV40OkWcZnepTn45iL5m9&#10;vsTZnscXt1dd9upvmyqV8NMFJZp3lWpHCxnbZsM8wiKt3S12d8O+Q1zbgLgWW15arDC1pQ7uK+9v&#10;w7LTcv2p2WKI9wvL40OEfbkQn8vx6SLP6TcrkdnVgN1vUseeCtYzGUrghqu8qreC5z7+NIjSE99y&#10;X6uLz6rT5Lm7VkQ5VKXbvIoJhuHCYZTPCPPkcsxoMaO4AkGcrMflGnv563J5u1phpkcMDxqpBQHO&#10;miu3lQjLNXCkHPxT4SpMrWKECAvLTC2cCxasrdkEQIbTWOfALDtMLfiwzI0Vqvdt/dytP/y21qqB&#10;rsMqC1/VGksdbAxoIXjLNQ7cReRdAKywHqu8BvWv4TnTYLXpxhacErnMYQ9DyzTPvGMRcP+O8fT3&#10;mtxWq/P11hy6Cnd+NCXa1JnZSN56tDBANYsJE3+YKMSJiTZRCPzCzQC+raPJ8BhDxfEAg8Tj6RiA&#10;dTwxWwyGGLz7BlXmey2mzBvx21W8uXdt485hbzHHnqZNZ1OP8mnJNlICP3THfdsw7VANiYrwgsgO&#10;Tjk/zYloGOVrRg6vR4Y7wCkECRtajW6Xw+vFAAeV4O/NYnizxDWqLjyxhwP7dbnDBZizfT7CMq/g&#10;1UJkTNic2y1JU/V78uFezIquZlkwqYX9Pak9VIDVe32iN7OldDKKusdk/Ot1w7OoPaReL6btSxmq&#10;LJ+tqkYysPcpctBUIJ7gVDEc1ZPCiCGV6mxhDTi6F1A1Hk1slhD+KUAVbsZww8OeMpNqOsaTI/zF&#10;HCITu93is8G7d5fc71YOnZDaCYjfSH0xaoOJbTHD21HYBA3Ls8KKUQMsxAxvbhYIITYzyvbtsOeb&#10;6uIOH0u7bpbr28XqFn+XXGqKZVshBIbTiGUImEerTo59Iwz5NmDWt63ie9HTX6w6YJD580w/fAiI&#10;EWwVO5MadNkBTpiJHkxGO5wThiCHyWSORzh9HNuJAqdwzecGWDhex9xdCG1AqNtwjKOmEfEG+MLR&#10;h8BrWGzRZonZJuoRN9/559jDtzrbPOdk3WVvML/Od3saYk3Ci2wcdmLZjr2zJ/RFHNCxu1fiuEEx&#10;IYRWGaPwF9vG4jn28oc3/XozuDYjC9i0vlqtrsyZZfhlS9/Dvh03toHH8BpW1XKAncHtWtgFs+tq&#10;PblZj23x1nK33M422wndqZxaUqUYUAq9savunMrqQ/8G0KNdtbiW/NtRMvupy0brUXg9SVayKKUl&#10;arS9jBZVaf8Jv6L1IwjcJn+H2OcuxIhaGEu4SRyLRJMg0yKytzwRp2U0YywN3nKLkMAdOklaWLR8&#10;JqPx0WzuG6lRhaOaSquw2A+LLAgnyIWPWVtALlhbtLnC6U66gi2G2UEbQvIEnnKL1b3F9bW8cK+6&#10;/rVQ/PoLSUDBxoXhrF+bKdxgfnC1Wa7WtgwLxtQCF0wnXMtwrRZLfwVoszQwxNa4bm+WixVOvzTH&#10;KFz4UW3uvc2/fm69xhLYFF9jAa8ha4YHt/e4nVLmwJBoRUsCr+hwaeGUuaqCtcVPEY3CrsN62XAk&#10;dDi1wrbkw8zfBCNEABPiHgY7DAOnmEkch2U4Fk0KXCzoJtPx3l7c70zcbhClSOSfRO++VtjqNNxe&#10;g9r0zTKqeO2r21XS9CcEYQFpVtif43YJGAqbZWMZPEaI3LUx2E0YG8JRZYvhtze3m4uFXVerLS4M&#10;G217IsQ3rOCbCCta7TzM6tPTgG1SjOh5p/705VFXOhbUv7h99WHf9F309v095WeAIVvtgI9OgmjJ&#10;Tjm0VKHpJ6AVDhmj9wrABLQCNjFUFcDEQ6fx4ZgR+77b9vOeJq0VCpsb8SBfXjb+s5MzEbmA+IXw&#10;HICFeXCz6509XyyCzkw/t3EwGkZ1YnNPaUTZ9nzrsGQ92+FhmRfdyZ4vN3WAsojZRVk7tD/hLszo&#10;c8UcxvjbwRh7dWCEaLukYQ+P8jKXvLmx9HeAAeDNLcBre31rthjWsSKaYdNxxMOe9WlGvftSGPK5&#10;hW/9Kd5LH9pNlf6FdqbsWzXqQmBGFqNDdMKd5nxheQOqcFKXBSeMx/CyY4tkQBKypT3FG+4yQowC&#10;WgHRzMLK0lRtO1bsP8Yzx2l2EYVN00OIexWl4ffDyrLv4J6kfDHsZVP7ZCMpukMK9zK41MEeTH+n&#10;Mr3OBBndksKVy1kZGhWWPIfAOoz4LRwYLoygu8GbUS6htvlE2xcbIe94iPjS5XqNmFJcCGKwkSAW&#10;6Niq+VCnYKsbLN7TuEci4NJAmgPKvLxpia+p/ZQ1w7O64ZvJa1WDdjuuv5V3gEax2TD6ypo592Ws&#10;FjtbvX225dfOMLcijovpAVKAqgUM+O0umE1z/EWYgqmK+SXs4GZ2q0yPFIAzApmhFweTpIXk8Hsg&#10;NChchUrUW3vKsBoOCM39rsq5CnXaOJ19S9LjFZafcwHKoxwJqJOJBwj02/xK5FnPbFlJZtLNSfla&#10;fxMuhvwORlgIaJtvzBCLBycmbhDaMsTY33qpoL3qqiyQPazLCVsrILo95MjFWXbcW9im1JbXG9pZ&#10;1tXORj24SMWI9CdRBtvP00U0lhtVFtVq8qzH8J3LlhWtPqKnB+2HJFFND3n5Pt4hAWwzJboUd8Wu&#10;2dvt1RVmX3gMfLXVROCMvceg0GRw5TdBLVgK9UM+iKQ6PT2bz2FYzUKfWIzpgFz0iVvwe9jLG4AF&#10;Kwz3GBsWQVgGbAhMdjpXbBjBJ/jLLR44U1ASdU9d5n3w+7XlwYbdCayvrfyvJWNa/2ZKYwEDTHH0&#10;e9s5VjjMx6dHtkjreI61pQPECR/PBsdzW3AKDZqNJ9PheD6Zzsf4Ogx/R/Z3NJ5h7thmki3QJXgS&#10;sJQiVeWvpWrfFXJnDoTWb5/Ly0siiJ4cljeywugPRpMOnmA+kd0a9o/BfGLReeAfIF1xmD0nDrlj&#10;n4XP7BCjjN1EbU3ZzWodbrBMzL7i1zDzQ3DzpdAoy5jiokONX+0/ItHTHfVvvhv0bzFPGYlZDpbm&#10;Y/Gj77c7Oe5J5X1he97HCOewrKLqdFaB6cki/KUesBNDJQJOhX7LFmYBWHa2vGEKYNoBpI4AW0dY&#10;4TA6swvLS7FOa4CbB0e8cD84ngzwnH8t5fHo7ATrt3Yns93RdGJhfba7Js9UyoeVgK+lOnXWpqPz&#10;+Hq6FmnjvrKIqte/1nrxdVTQt9CotbJcFkpLpwSQgqKmKqScEdM4xKPHyhTPVNEwUZEcosFXFvd4&#10;qxgl0twCMtmF5azYr325Xizgw9/gCb5y1T68FZj5tjVi4V8HW916do8phDj3mOc/h6w0hRxX1swf&#10;M5yBWWFSGKo5wNLR0/n07DhcJ7PTk7ldx7MTu8anJ8OTY0Qk4+/gwenowcnw7HR4djI8PR6cHO3C&#10;NZjPNog6Dnszw8IKW6+5Ud4/B4Z/nXXM9v0tBMhQ8mmagr84c3d6ehoFMHkzIiqLP2WpIjb1Z45v&#10;78O//ut/B3/D5fXtz/7pF7vTh3DXA/8AfrYm1gantnIVdv1usoXmYd8+RMBjWz+bfhxu4d2YmafM&#10;vLPYKit4HVqWE3KQWovg8AgqqM4uNC2rR7ugGozSOm2qfGkTFW68/jzKpow6k8P6OhKMT58543Yy&#10;/Jnp7arZ9GuxH3+pVuGgXDjR4WNAQIPt6w9/Fxlue5Ca99KMaHMeILywNNzMdgqfYKzZ0q7jOZAK&#10;W3rMTyY77OeBoSLUCfrBfcy9oSq1JoWHsfSOYuXrXpE8hf0zvxf18Or9WrnB+tqSulBDGuDwSMIW&#10;WSxWlxfXV5eX33/3rRRZanEFRTxn5BwqGikyLA35IkG9vdMdZkKn30XpJRFKpvSlW5OpLX7GHI9d&#10;GPqt1jgXxw7Lwak5S1xrnJeD43NuEO68HqxXw+UCE0XYmgZLz9r29Oov7ANSUj9eq1APoOrb/0pL&#10;Vww8QX8EiIHfE2O5GbboMJco9hHCXh2TsGNH2B/taIoLppbMLlheuM7C3xOEKs+mR7MJcMrsNeu1&#10;bbwZeQtaOudvPw//OVPYMwQ/a0a1jKDbLQ9CquVJRC86B66fwOyPRSljb1z4szBdvUZgzQ2CJmyN&#10;2ArRz0v8v8ao0FIAQ60k239SXq1vkTRbGPTNUhn1xq+JmJ7VJ+gH+2hrq9/herftOsLi9jF87Vj6&#10;PjqZYLuO6fF4jOt0itHiGJsO4cLNmQ0exw+Op6dHE+znYbt6YA8ibAM5sY3SsKN2CIXZIHDPV/Me&#10;x/V9mNmZJjL2O9O/DpH1lNfBRbfkr/6Doz+rvgvCwkNGb0pVPA1RF9iHdbI2smMswpOKUIYGN3xK&#10;g3A4vB3srrfb68HwdrRbDDeL0RbXEn+Hm+UAX3HyhI0RsPIMf+0wsAGOBLPl/nucl3d3m6hF17P9&#10;9n115srnLhmq+nfnw2GKW+eefZMi2pIwRDCE4ZuFCmOzM9uuA3M6trwB4IXd0IprCpc8fOo77Iw2&#10;n+yO7BrYNbVdPeBQmI520+EW2AcnrZ10UkTIqPDu2IK9atenkbCakfKkT/YqNwvBd1EPZnj3HJpq&#10;sYf6OWcL8AFThASyCLP6MLBPdaI06VCUCbDph/V7Nvc8QozD9XB7NdpcT3fL6XYx291Otrej7e0Q&#10;fw2tVqPdarhdDXdLO1MD23bjRAruEGjTTYBELsgv7bWYZzYW5XaCutEGg3yo8epBSlPLP+0B+ES9&#10;Qc/erGdLOIjgtpciOqNOrHzTx5rdR5BJiLKyVfAjW3cVLluSZVdxIglXK2MjfyARFtbbeSW2dcfE&#10;9kfDNkQANQCcbZ+NwDwksKwwHgxIeH+bpUVC6e/B9Vy9d5GlGfZRnhaSvIo2KECvSvh3vbVi94UG&#10;hRYcQph0Rrzai8FEmFn2Lci1VkVuZYhJjS9VyteOofP4lA+Ljf3KwNACxPEP5oZCgMxuBdtqsvty&#10;OvhqOvhysvvsaPt8vvtyhq/DLyeD59Phi+ng5Xh3MR7eTAY34wH+LiYD4NcGmDXcFWZXS6R7iODY&#10;3t4iGN92HCljzGpNLhd41siFqMOsZ9hLkPsm6olx+2Z7h/See3fIpnx1a9tvFHF24bQkoJI5oUo/&#10;VDC7wgotu3QTgMkWodoSLsRGWJrQGyKV2fBhCtK6xD497WHV6MSsvezZ10dne+1eU7mRURnRUCxW&#10;Kc7vCpst2n7WnI8xOTK2HMtiHP4WkaIlbNXCuVNWq+GoggRBpQz2jn1oUtCgiSJRWXoxJMTL8/kM&#10;+/MdjddHk4uj8Zez8Wfz8afz0cfHww+Ph785Hnx0PProePjR8eDD2RCgdjEcXux2F7vh5W6HgSRO&#10;EsORAx4QK7aQXAba+4XXfVTzLh1Ln/z3TeNV6ttGW3td2qnNYnFTI2cscTW4YAi8rfKiElZB6vuy&#10;tzM96XRdcecb32QCsqKPnfVNUtlUtlswyC0T7lKRzs6+E6zptlJwDBwW2P74zaPZ0+Pps+P5s6P5&#10;8fHR7Gw+OZ9PHppXdX0yXc0ni/n4dj68nQ6vJ4Pb4WiFlWQYS2I9h40QzZ7MfDysotrthwVF77d3&#10;DmqEummpdpZlaQ6RVKJG69Pfo5LtlW2WJ1FFUtqit2R7CwJcd5eJ8CwsdsY1MI6m7AGLr2W4hueY&#10;WqwgJqv0/aHf65InWNkKzlhip4wizqf600JbT7KbcD+lTQST+M423Fm7ngmyFKotk4xocjDLKBaX&#10;NjTWSyEOqVw0JGQy5qBocBZd/C2rhO2usL/DYII1hkfz6dHJ/PjNo6O3jo/ePDl6ejp/9uD04YOz&#10;h6dH55i8xgQQpo3M8mcugzVcWigkbILbrSI9mfj1JPPM7al/Xw9h30gptYWlOSwvVpm59Xt68o0Q&#10;/PUU2oQ47b3p/dJ2l7IOU+xiYFY7WbKqU7b7b6pySyRESVtfbllcaDjDGSH3p8PR8WB4NBydDEan&#10;mOqx8wlnx+P52fj4bD57OJs+mM1Op7OjweR4B2yzg6JxzDnW90/DIeZY+IrMwknmYTIhqqk4nu03&#10;encm/lDsw8ExaozlJGmxs0pYEx6bevUdF/3C2sLs7yHCxo0uQzyJlR7OK7ePK77Y8iX8Gpmw9pNN&#10;dhi1xkK9xRrpa5OtEaZNMJZHJKgdzxW6mxF2dl/txjCew8QKJoN3uDA5jGu7gdMyHFwYPnTU8lxC&#10;Hq2K1aZWly02od1OsHEDfCFhW1ELbSgnCjutP/bSfVW4TCxDQJ15GpbtDTHm366WPkF/etpTZuEj&#10;IkzenLTXSDNXGrxVLk5uI8Hnace7QfxBTCYpm0UrtuoNq2VqSiWjVYazL0bq59/y97QZCV7eliwL&#10;CTtp204fuCnaQmgOYVe10t603RpUKk50HmN6Z4LNkaejyWw0nWMR6xBLXPFkGla5IpoQ8YBjbJOM&#10;0EJrXYHKRLcCS5r6pfsS/L3kAzr7yPheynpNmTR1AF6Pm9o/JGdTIeF4+tAV2F59tlEMduyzlVjV&#10;BTjjgYN2GUhhn4YhAMldIU46/Ip80AeGpfLffRo50NnD9e7FiyKQvo+/JVsuHnooYJ/hg9qF77gR&#10;ghwm3RZkYB+DJtlU90qlApZyv1HbSRS7lVrYM9be27lfR4PRfIdAwsnxcIQ9tEI8oI0IC8wK44Kq&#10;exdB+/aTnpXZjqiz741yaGKop1CApU6dZPfp3Jq6u8jAUbImq0ddViOyFNRkKiQboaWyTSpiW1wB&#10;XCyazqDnFqfdbAeL7eDGDuzCGV92QA5usIk7luzgIBycRoHN3cNRFHatsJQnwBb2vsKxYCusgrAj&#10;o3kKtDbEqtHVrhJe6FHKtJlFidnA5PhINcFNQlULJJrU7LCm+G14qxMHU8Umq2MvVdsykoyzOuJk&#10;VtCUUdNPQkns7YdPKl88sXmdCjttPWAYFoWjUXejyW6IbUJmA+wXAp9V+DvATXFh54ew8yg+IciG&#10;rcL+1i3JFil2Nrbo3Z4ISOhpN/H4K6rPBegqqKpFl/aVxGfSZWfZW4hvsqK7SGj7XbxtMsHCy7Ct&#10;MAYE0ODsiTWOw8FiLKDS5c0CR05cLfF1i+2Pr5e7y8XyCru5b3AIhS3Yul3bdbVY4Qon5azDrqS8&#10;sCze0Irhdq79NC75PKya7RVM84zSd9ov+ypnz1pkyZAG+l/VMNOHvqz2X7NUETi0LZpvLFVf3tyC&#10;2MR71peZq1l1vogEtpY5bDQaWmixUhrPi+1lqoLxzAZ6SIOdH2yFBrAJIIVYnLBDH4CMFyyvcHHb&#10;PsMsBnOwAZieugCNtnrRCdLaJ9T2k+QMFXOsRXDZ13LvzOKniogkpd4NFR4jIq5amN0TE42AsjEm&#10;r1i2FZ0KyisnSpp0qP68rzt7Xxuh3sFiHyGM9cLB9Fh0hSMncJbELfY4Hlxdry6vl/h7cXn78uLm&#10;8mZ1ebO+urWL9/p6dbvBdX27vr5d3dxi8ZZtEGirUmFphQ95JddBtofP6oBPWQjdPfJ9jG/wnQ0p&#10;zVbS9KWk9505pwm8bmQl1aL8re2iKEr591cD8iqc6gbnlY8dDc2q7j1s/6r6tpOqX4lcdZ6UIash&#10;L9JGwOI9gZVvGWCxSP5m52LZCb0GSQ6VCEwGVQZn4QZp7CZsmYz8A2YFxLWTz7n2mqFljW7m0odd&#10;IIXICJRELu0qLK3cYdIShMOIinPPw03YYjAcQh0I87/yZOr4CqGMZmN5fHE6F3vWG/Q1cuERqgis&#10;9JfrqkQF7vuupi7v+C3XhR7QZDKvqDha57iwNhSwtcShzXZMzu5mMQAGXdysL25XlzgLZ73jMRMv&#10;b1avbte4Xt5u7LpZv7zZvMDNYv1qsbxcrGGU3a6HS5ycyhN49vGd969bU7bqxqOsOnv1PkWnLvw+&#10;b30701Qhc6Waht6+6F0imnNgVGukSuBZlOW5VCJIkA2kQgDlE9a9CJcKU45TCsXi55LEaNoaj9Vo&#10;AUm6AGE4qxALNgBPLFLJvm4BRd311138PuW196X30qj2ISektWWgmPOzVVb4C9harNc3K9hYOLJr&#10;vcRxhFjuvtlcL7D0HUd40YwyC+vV9cKum+XFTfgLc+x2A8DCDh8YUS42uyU2gMSuRJV5tTdp373w&#10;WjnAWNA+WqcB3d3pEVCmWcn4Cn15bVEEfwp78GEWs4wbpmkTFl3Y0jFbRmYbXdkyWNuKcohDVXEd&#10;4cJ2uFjGHwwr/J3xkJXCB18UVICib6J9TNasrc66pT9xKNnCxCyWRWRkS0yRJcqqnkk8mMevZK5o&#10;I51eJFGlUmuLRSiTJgI8B5gmMrnT3pKUkKX4F2ENYSrbJrWHO4QEL6ajNRZdjXeL8WCJNfD4Oxli&#10;GSlWv99iPfxudbNbL7bAseUCNjrsddvbA+CGfT3stByz1RAEYb6x3greRzd8ZlETiuTledK/sTWl&#10;1PN0Ek2cTCsqQXjByVL2+pwKSK94hWliEcXtFSx9KysHJCu3D7U3mMbHdkr9xE9Wqik3KV6LND2p&#10;Xmp8N5p85EPSicHgYrHA15pSFbN+wRMdQM6QKHjWw5owO0+AK8wCPNWvwrQrTkrprap3SVgyZq88&#10;9m0b2cyjFrIXAT0TC306ETlKsN9AzIKmbBO3MLbezoFWw8VssJgObmfD5Wy4wjUdLO3arctrNRms&#10;sX3jGHsw7Gw9PLAM13iDt9bTwQY/TQbb8W49xgLVf36fr0E3Xh9TI+J9f9lSqAfi/rTVyypwUF2p&#10;B3oeX8jt5Id//Tf/HgB0c7345JPPTp6cPjg5Ocb2a9gikns3V4BqO0/yq6pR5A79dBMKdQyOALEW&#10;MNa/bkrJtT++C23KJLJZDigrBO6XVeZK0PLjf4rxItcDSQxNZKQZqo7iedq5+a1ZacM15F+Lgg0B&#10;oSHWlCtOsRgdppEd1YyZQZzojDlBmE/wmZsTUt0sTtG1+xDhah71MMViRFqoHzbIMpfmETbMOppi&#10;D79jbOCHCOMpYvkKLWLX3aIbPQWU7eGzsm7hmy8rK5ri3Rw7KRfYpHWC89ZkpKgtZUXiTrkRJcg2&#10;AZ9/p8qxCG894R5ReNxx9OLi6ub65gd/8D3zc9e3Mw45F1MopWVnoQKR/cWvWbL5U1aUUSZBUTEL&#10;ZMcXMiisnHErNzNt1pvKA12GX3Ek+BqX4PdU4teUrImnr6m4ry1bTsuGKFELwMLeZ3aN7O90dzne&#10;Pp8OPpkPfnO8++3J7sPj7W9Pth/iOhp+dDTESnj8/eho8MXJ7orX8e7qaPfpbPf58eDV0egS60xn&#10;o810jA217YjDTmh43bX2beZ1l/Vtzr9TmaueqawGnhCt/KAkQhlm22RUEmX8JwvE3pgSjPJhmCLk&#10;fGaxn7IFOxAFCWClgC11PffKH1/OqWkWLA+WBF2fT9oteFojsO8Uf7aT8W95Rnfm1sXKxgyypZC2&#10;A2qU5takDSLIv9LJk/AW+z0EjWKj9iV2bRyNFuPxEtd8cns0uT4evzwZfXk6+vx08Bmuk3AdDz45&#10;HgCwPsV1MvrtyeifcB0Pf3Y0+Onp7jenu0+Od58eD746Gl3NzOe1xu4dNmG8T7ROE4tTA6pPNcmW&#10;Pg1VyVRQqpZ31KW91O/gsryqkEVRjdrJSBPzNEDysC4FyymVAifypPz060eesiaJ+Pxxz6xu7XPj&#10;BWRue4bzVy+YJSwiRaw5rYppQefPCi6t0AiSWu0lpHtP3Een771Qn+FebbWzXWVzi7CsvUTXDILH&#10;3aKvsCmQBbagD4UGYIZlMpvgJKWz47MHxw8enJ6fwkNw+uD0zK4HJ3Z8zoPjydkRrt3ZfHk2W/Lv&#10;g6OLk9nF0fzm6Gh9NN3MRkusIoQnC6dVSDHEmb3YItVK8/FaF7E9KqJPidKWTkHco86wrM4OKVti&#10;0j7j4Strzabumd/JDU8Pg6FgZzESquld/xNrRJjz+OX71yi9vkoKKDeMTDFljb3zCngpeqB/99f/&#10;DhbT7e3i008+O30MNT2BC8ucWMjGdmIoPhw87osCweNRzknVGd/kbgltiRDo/xT2nrf6ImH47L3+&#10;RfL2PzVVh4JhICw/dBBVvZbvvpSM/rWKY3s47MpZ1f2aA8NVCoUMxkRDjUiUSTyMBANabbH0AZtf&#10;rwc4cN5OnkfgFPDlFlY4tmPEcW9mjxcgZ+/Cuc4n9gUpQ9G09gfj2x1ijCdn4+mD6eQUm7+PpsfD&#10;8bFFHWM5VxGGZvrkxaeurrPOrBeFghXUYREYcgoyci/X5nvc4U1ZtmSVxzIt27lVM9JRRz02fXa6&#10;YYMPO+y6CEUs9bdrf5uiRuXK9U4+MIFHjZb22KwMpUqXQyiSG0ZaWENqw0A7NQfnaN3c/uEP3yNa&#10;YUN3nKflmFYNIMAwNnN+kEbrAfGVu2h5c6+z2bKCr1694ot2VlfV+kOII77bIYOw4elKY8ilFU6V&#10;4FUwKwXsOvQipfd2Vahsebs4T59hBN42X1UGywfPrw5Ar8m0pa9Q/9OiBN1djae2rrvkU3EpmUMr&#10;Sq6nCpLTEX/qMbE11umnsOlnEQ1b4la2zEKClDbW4aAL5LxvYG3YlGG0HY+3WH41sWXtONT5eDI9&#10;nWE/tLlt0TGZnExm55PZo+nsoV1H55OjM1zz04fHDx4fn7x9evrGyfzhCXZUsxyCKY6F/3ZgPXb9&#10;N9UyLbOrqkgf5kgxKmEV8cClipaNpOKhHMLlT+2CSHVPRNZ+Kg49L5Q7im1me+GLeQHkzJPCZMj9&#10;FFGVbX3tDOypfl7rMJazBh8+dBAFZAiu7uDJcv4sJixiMPkKS/RoxfTKU7Voolz58MCLMreioOA6&#10;L3fG6qM936Xxgvnd5YbpkF3BRgjHJAUrjQF32DHIFo2OJ3P8tR07wv3EJv2Obd7P/uLCLkNnuEYw&#10;o3CMzgTbeNhmHraVcliHGnYICW2hNP8KW8398/UwsNPQ+HrISEsRJ74pAlrKJcpwpSFMJPmh5ObO&#10;dvZc/YdXLB69dDQdUDu6rnx0jofvYm8a2mn2qUaBRVkp2Bcp6/7UUgA1Cv275ZpovW03PrXP1t+n&#10;IO3f6tOTyCj1L0ZxgFGe2Wwj47a/MDwB0tQmAqI2ljb1lidtWujibINBR+ZDBhj/Y9EoPJlY5T4f&#10;To52ttzdboZj7H12hBsM8QbD+XCEvdLsGuEaH41xTYBWuE5Gtj+a7fRhgXrmvaIDq/C/UtB9JBXR&#10;72vaUrVs+2mXjl6JdCOVVE8pU2pNdUx/ShuRfzeb1b6grwwjqrwa2+i6JDsKX+BojlqKxX3ZRifJ&#10;MhP617WbQMTkLKtVKeTP2UCYVyxUr/twsCI6JkWlnnJSslIA+753eHqK4QBlPbzIUrotW2i1aO1d&#10;yu18t/W8ouzbhY+wXOrILSts9VW5G4dtyzEuN+cYjnG2t67pYDjDjkPYa8gubOOBfdMwdRNijQ2y&#10;yoXwnWTfe4KS/8V4HF/30ZCi+RxGVU/R+yZ6WEEHvAUUaFLaJrLxPNpwRkO8/gREmfvOOIJ4fkWA&#10;KEj1UovQdvj//J//XzDAQMHV1dXpk0dnx4gbxfZ9xSbKeJ4uaEwB21cg0g9XduULU3+bKlMfDSMB&#10;AYR7sc47e6O3orrUK1L3EbvC7hErUw54QfbhBpnZ0izLI9SKyo1waAi7VbiWtog/qKqJzUQr0fAY&#10;lWrOxKb8iq4vOKPodw0pfES7mWzYmwgb0oYQvZNgSId9I22JmN/Jp3HpTh+IyWrO3eXSaQw2qHfl&#10;g7fNVctPi1yaFK9P3XspfUjEUvCXgtP2fnwOaKBBpGTYHQi4dnOzePnyYnG7gNMdCSJ7x9dO6pFW&#10;OScLumqLDyiilUNQg0EHCAr7fJjXDIkUsyrfGZ6PcD4iZrJBpR1PXgtp3cNnTLpTM61ne+svgO9S&#10;3gMHePJW+JjDqdgyKOzGweO7oMNwR8F7jsWxZjeZa5/JRthsttyEFgm4G22wsPwFqJqGxf9hrzQu&#10;j99jZeE9VPH3KYu7WGRCDa46JluIX3Rs01EVDQbZnO2QhzDEy7brtGmTTgFu+lYklCglKZEZiF8x&#10;DiXCMlsSaYD1T//0T5999hnfN8BDRKGmjXsE/rVQRvj8fdKeu9SFEo1ySB96dyOl1c5DdY9KLBUv&#10;360VasaORcnYKvcR3FUY3NmFUR6iEOZ22YL2OdbicHF7cRXJLDF0yfYgwm6OYRsinAPgrnnICgA3&#10;xQaQtqVH2CMwOMsOiYxpYrhnSyeLOqUmDvfMql56Gf7RLN/7pbazOkpA20Qb9RGnFNtpG6JPbcWV&#10;qk8QoEnVrq6+aUe1axZZLU8VynAt79HHT3zI+C+BLJ6Pnj179uMf//i9995jO2lxRYsOga6/aaJS&#10;OJria/anpvT+9dI6KJ6l9GSJid5immxd+nQOfejsWeUW/cv2b/31tYEPtrF1sYWZ7cVI3DHAQuio&#10;bZBtezfaCar2nH+1ZWPYuDEk5kYdAeAMwnRZbtioFpflA+SybYgCPpbrwJp62jvWS9K8ez79c9hL&#10;DQ7rvO+oA3idhhKXEHsg4HRe1rxioSlmqWmwLrJyUihIG5Gm3chelkvYAYze3NiCQd8qffPkvdE6&#10;nU6QGq4urtYIwW88PqDRP6QOvL9cy5RV9JKPZErue2VcRYg151pzmxGhWq8wF1/swRiOxNZVe7FO&#10;X1W8Nh7rVYEkUbZPa0HPqAE0tocafzBWM9GHMRpWrXO/QzvwOZz5bEAWAl4MpHZhd1n8DTd2enNI&#10;Y1e5pyO/aitabv1I4LPRpe0HGaImSh9PKpDM7OFhCpZ9S+ZnZHU2FeGTZYXYaSu1qHgRXcigrXBp&#10;A0WL2gweQftbfkhAlvL+CiYoYagBAYIhCJZ5QALRw+KEGirFq5YUMkU6wkorD6UApjdIvcZOIZNx&#10;CFrFskGLCzYnYIi8CRvFQFErA9Aox3GpZ2dnODYVgX62iSd344Pa1bb97N7aqMVUKX+qA0ARp1N7&#10;WMJDY2ZeTkXTCXE/0aXjMZjGt3n3Vtn42ASLq0DrkCGdN7qqZFE/UAfc/rqUTxlV/q7ZBYAWf4If&#10;3VxXoU+ClEMkQgAtXPhqzwFSYVu0cOa8LiKWmV5hR286wvx+qrwPvA9OL5vrKGDONoawjAs7i+T0&#10;+ghxeqU+NBEthcMsoDqDDaAbr+IovMFyvbpdYpdD8KTYF9djWXzC3KGVit7jyj7uPoyfioV+Fnhc&#10;7IMXZlIKtOJNegYPB2H8NRqNEadah2iyFux0QTsVDqEMo+HCdtO2LHkkCmGbiC6jqYJd9Rh9BoP3&#10;xLrvsvl2caB9XFPCfdov9HlyPzU9FErup/T7ykXWRzSwuq/8++QDzJqVH5sfdNN2yeuGDZEZ1dKb&#10;RjEQ7cSYQK2TCG6C5drAazLczQbrsZ176RcM8EgbKUCx0zttuZoFmBsRenuYPVKkSXspFvGYH59V&#10;mm228iorHT8rfctP2Tw5Tm4ZhfEtn8AHxOrdKIdshiltfOItat1H1LLuEdBkcafD8nX5arDQ8IqZ&#10;TiM4sNwhl/iKS9sNBduqdnlBHDb7wkplRx/SwKxa6mG7Tnpup0xOf01zy8qrSYfJW6IGtYUpa3Iv&#10;QaSlIXB9Xx+EUv7SbRZXut4L05KNsV5isXrZCzHSf6/Y/t1ONbbibGnqFuiEQwQwJsR8AOYIYeRh&#10;YjB4EexjIq5XsggcxftNOtGHKQenyYqkEy8OLu67F5ugHyvjuxpAH3uKrk9/fR0sj+ZVX2uRbIpN&#10;bNyrw74LnRzQ3SWHPu/6LlAVRx39BlU+H/7UZ6xm05cYD2KzKxxmudnipDmsBTvCkgv4VnFCr/Pc&#10;FbF+ZTFVaIbh7hZDausiR3ZEec2OKPfqk3eouhHFRO6oAo0iLFa0mXct0XE7hJiH4HiEjbJKDIrq&#10;Lb4bXreH2IrAlvu6J3zO4FNvZLjnSpC5Cc7kPS50IzyMiH95NeUQGThZxYo0KRhm5hTw+asUL5Lk&#10;xXDKETZcGE3gx0QEFr+a75PbYef8MfxJv+prONSystlDp03xEuwap3GaGk+LieFfKQYjPBKl9bK9&#10;oPcnI1JpfBVERmZF1siVJch8IossW3ceHO8vHihvx3RvEfCJlo5Zf8tJZhEPnYcPu0jJ9Nz9eoR1&#10;UsVXO9grfMVfy98t2IpoI1KwRvirKtNSo30TCYhxEoylIGxJmRnVxSdMYDsu3OKgABwsMVzPRqDn&#10;Fv7RwcjqGAgrDuUKiwXF2AKwmhjtweiA3qPTVlJwWiq2srjKZO0ksknvW3rFPv3MwWk6q39wzumL&#10;0oy98tSQ3O+7doCgs4WyA/tGLPe9mHBAYjZUtcmeOfTE35bc0L3DFubByNwuiqghJDygjaRUMROb&#10;uSuDzntWkMRQFaNAdLMaArWWM0MZYBaNh2bXw8jCGSbhZWztgdBk3MJ+zGpOLfjV1KvoISujLAsl&#10;7ayXxrcn62xjPUtJKUzHCMSs+2qK9RL3Nhz6iJ9rFPqkLNK0HcbbSCEBBbo1nyOcqujKsopC1vm/&#10;LbQxK/lolLJJBDI6moDvXgRXEO92+eqjOVmSeuJCe73agElvljdMDMePD1a6C1si2jiU80BMV25T&#10;FXzResv7oxn2WZAdUohpuAFOXeMAgY1twYz9QDA+sBMHMUrgcZaoaCAm4jOeVMHHXk3T+HZvLFDL&#10;U5ntZchEGTYbIwXRak5RuX1Up8XS6TSCOhNAJELe9IYC86LqiUFq7S2Z137ihnb5T/55lD796p+Q&#10;bBpinufRvdjVyRPPByXuyZxvPNnrILhdkwkQbHoCizoZ9u0wzkimPmcLSgkf6XBT/kzGcWL08e8i&#10;DWCIm5FazOpijfAZfFboB2fjFTw2250tQC228C4MMRVK2gqnO57ad3OEFEV4aFQ11MG2uzn7My4b&#10;ZVdnes3HGc5tKYM06ul87x0R0NSxHybd8JYnPMomqpP/tddbnBqxhZ2sRpZH6cO4Mi1l9ap32rXi&#10;CWOmsx17Vuhe49tL7Z+yOZ8M50vRt/zUwQ2v/HexaGKtyTvu24gxWMGkLHZ6KVqrgcQBYo4ki6/O&#10;3yRXY+E+bpFL2qy8qWWa62YnlA8ecqnQbm1GFUZ0OATVzkFFEBYW41sAHyYAJ2Zl2UH0jNayTwGL&#10;AqZwQzigl7Q/WlfzR5HWtmkhg0TznzhDl20loJbM70P72/U40hM/g1b7qd5HRVGy6iBtAK6rWGcQ&#10;uo8QzhqHxWafJKzcQ5NFh69z1CfhKxf3S3VUtZTb2QyjF6vK19UgyraPKIs04bT14ipnwzM/ter1&#10;XsFErFGLoiR88KLr376q5mq+cji2Z7Ow88UYcSbV9rP75RfwM0zqcXUhd6FyK6hQUM2aQ3o/xu+s&#10;eFbcWH+DD7aHscHdFMTbGBcYBcNriv0aRvNrCyWFzx0BMqOwGYPBhOdw5XTvoxm9uubvEv1ecIC2&#10;vfQSTlD4ub7+mrHT7m+z3zuFtCjvalvdF1mh8cLOPT7Glvl9Vwu0FC5XUY7DVmsl8P4pZpglgDBC&#10;kaUJmCENOrJU95P1Bg6s8WSMAIXREF0j/F8INLODnVgcpVA53dV5+uqlpbZLzvxlr/MjVA0cqUoi&#10;g8R0Gb1e1SJE3gugJYPcW3HXFrGIVPnt01IeenMjumcl96I2m1486SmfLEaIDDKkJ23e0Giquwcm&#10;ap3ng1S2hQ9ZHkbKnKbJciNCKF9oKh1fuybe7iu+NB/NwKgXaQKsSPl9XaLmQNBRehDpwzWwvhhz&#10;kZQXftJWM9pQFIm1l1aTyqUV8SDIt5APhF2sZd5grXzYMCZ4p2wT2xKjyMPKwtpvTqpBMu6cnZ7t&#10;4q7JvKLfNa893y81tfYaoTPKifLeM/t7Tt6nXd1zkbnsBEYpi7IQ+TWQlBZxd3y5d7IJTxy73Yu5&#10;JyRizpSL74Gm4UhBPMyuKKSe66+gsL09pq2DrDYUA3YAt7a76Wo7GR6PdjOcFbdbj3cb219QVS76&#10;MQM5WwaJpfY2uzi0U1WKXt2XkXYviWBqDpbO/rB8nV4zXXGuTkJFGiBAiDytYtuyKpL20lqgWxbn&#10;w00tebZPCNKxbTN51etVhKcy6JQ5lL1WFXRa7Boccg9p7C34EMqrEEmoUS1UlfGuTJb9qeFhUVAT&#10;CrQovRUWNvqI3tUrfE49U2X5JHyqoGK/jYPuGeDqAdR8Fu7yIbU+zjaKtjWHVcMnBNvb1vJhg4nY&#10;Emx6q0m9g1pkwn1t0Vu4SHBa2XjMVux2T6ryVnM7GFmAO/bCMPZZ7SJjysNNti5pe0SrR9wTKMff&#10;4N9WNDUsr2I6ssQL+4lKGOa+io/ai4eV9FeiodIEFara8gZ5j9F41rsx9sCdjBabEWDLYoDNCPRF&#10;1L7ce7dw9ww7IenuRbyOHHxrfB35v+48O/0j1iWGTu51U6L8fWPbl70tHWcL/dlS7k5GUxfytXGy&#10;VhCgtsGGQgACUkYiZi+FECvcRBaZujGyiD7QCM58DyfwsqEl5gXXMKzCvOdkvJ6s7RqvdlN0CDbV&#10;w3KNHr0WUdbfF5WFeRLqf2qPhOiUVnvP0/66x/6WlNlkZbn9+dFRlbTz8UKN7ptqHZk2vsi0o+vk&#10;bZogalTSRZ9y34bXUvG9KDxAE+4CWKStaTJwLyZEZGT1ba8MO9U+aoa59MV4QRF2hAb8xWJFYEJ0&#10;dAVd5li5zXN0IpDy+UeLCtn8MW/Dro7vCoYMiWAxYsoQuzaPBmsOB7FKB9t2lYZkgYOZOtxb26zy&#10;blKyTk3Kyq/PW51p9mokSny/2TI3fVpIakl5GEktjO3Dc6SR76MP/YdxuwQLK2GvHNrZ5bONUqbi&#10;KNlb/BK9q4bXQGFGvpJXS9GH/dTEolYB2Y/BaCrOZFNfiNy0xJppQtwDD60oJpGidu2ZoBgIwhO+&#10;amcbbxvhFWJZcEKZl26CfcK22Fx7Mh5MR+vxJBhezBnJagHrxYHP/hwVhznOYIq2oYgYlYkASsXp&#10;1j4Xr3tOdXYd3nbrqcrlKzmIDkeLfs2fA0yh+zJSmmoa9fn0EDIij/LSJ/paf27Z3CMz2wzkVNeK&#10;J4EAo9KFuLXoqU+Wvb9jfZI8tZltqf19I4RLefj0PBm3rGyO1PpbxY4DQbp4Dav8EIqFUR6zKfyS&#10;iI1ChCcNJZlL6KfwO8+vD8aXTdbHjbGsLDxdmCLgTjhMz2NZI38Wpxo3YdG9RV1t4BZEMRgcmlsr&#10;Or6kmCBgHe3XcHh5LmiUVKQ7HESOz0gyli0B0gf1hNLIQ11FyibFSCGvf8cuhM5lTs8fyciEZJYu&#10;5JZNsvIv5nLr0HpfR943WRb6VQmiPpklZSsePcwWER4WV5hKTlnkOdarNfeXVzY7kV1Vuc7iYncK&#10;0hpc4AzB1RU5xXtG5EYzQS0sjURgOm+b53N76cbo384E0buMja0/LPbCLSY7QolscdKB+ltl+jDS&#10;xYU90mnBUNahIjZZgQ+PfcYAcDqd418kB4IhGWAHgau2uhHx6f4TwhEK5cBW/+FDkCICICP89dFY&#10;+GpFIM8wURj2tAXOAA7XW+znZ9s3VNMm33ane6+m8O1L9LpNoW9fjb+j6NvIAYI75/Sa6RsdHZ2E&#10;UwKryBsDkbBrwueff/7JJ5/gbC0OCWElaZPlPhWmO4zQybFhupMXcxaEtWdbOd2jntYwNldJUpDt&#10;Z9KSeiaTOcDMWygmEDBbb4hGpGbxwlMdvdtCZ3spLfZgU57KUIL0maj6beOguunkK9sfKEUeS4ys&#10;A//EG2udAg0LruzTxJmDR4tZhviyfN3ZQl7HJKbXQNUxpS2qZruCKdqbjZbvKgc8wU4yfK6HUYZp&#10;/mwmTE9NaxCKGUMIljg6OuZ4UPqAoSCGck+ePHn8+DEiSF+9esVTdpih50Ot9CB5NVLcc7c/D0k4&#10;CFWjQgIZ06fTjmm9ygW2jhd9gPPbkEZt7NtAzL40dCKLQHnfnL9L386BTs7fkYHCiL3y8WAkLzVz&#10;sFCpMIxKW+89NQHDLMQ2KIyc5cLrdH19DZwCWvkxXXDPFxsfRdhaYFWX2UEHPKssIPNRBFEHIHzE&#10;85oPa2xnVgQvnA3/88ZOeDmShQ90rDl0sr1i+bJ/q6+Ptr2nivof16X4IX/eoOhUr3rRRYYhjrTz&#10;VSWgg4Cbo4eNFMupB8FTuwHSqbXtCbIar06VrSNEujA+trFeKqWkNnKztDFEQqltuNr8RhNDfF28&#10;7dCiISzkjo08Kle5+Zum2jTRhjrSDNFSZJ3YzlcYce6LaNcTEIDzI7XJrfw+EQGl1lUxyYQG/KXL&#10;aYNdFRBWsBnc3tgaHecUKzSZCkP+F3/t9CU7CghbhnI70yxnOK5kQXw3qpGXqZeapSasvA77uX9T&#10;/i5lxAGZ3N9x5vebAxA0dxDF5+LiAjsZtGzD+/WwQrYPhoQYjX7xxRfwZAFDtYqQZBA02nGDuBOB&#10;Eb76/UjlFNOGfy3VrDYDU6JyE6bXyJwIPu+rpNeUrSePsmy1HGu1kajau8T+Gd4Xr+4ln6+B4a+j&#10;iE7z5F6Y0z8TzKMhopKzaScnJ/2r3D+liPF1131qNiI9zL0PP/zwt7/9LXDk0aNH2B/CKzOLltNN&#10;/atMKocnlr3/SpjjIRrMQVYk/fosKDW78LA2S5hN4fleWnf9ZfF6U7bb4XshSx9CD1P0A7SK0jrs&#10;xT4VaU8jrt49qygHL6922fHFpvQpZ5pyy+aQU+lMwqjJ7SuRJvFF+eCrpghOT0+1KUJLg1cORIcs&#10;o1pklxLAHCJQA4b+6Ec/+vGPf/zee+/B724jxOA7J8HRWE9kIJMs3DABfkIO4aj5JQCay6oVZK+Z&#10;AcZt0ZcXfSrA2rOB9AzIu3edLzIkU+qGSTwz1bPhZWFID8W18ETX3etVnQ/e3wmmaNu7F5/NoQ/E&#10;+252X8PQ26c9yzqsk4hqF5V7F+75KvfJtpNF1FJ5tdMRVp8c9qqRB6yoHXFHX8IKwhqePn3y8OH5&#10;0REisAytBGqa1vT9iqBKNwRfn5jRDdhxAj45YFYI75oiASNRiYZ4AiyT5RUpQC0eEu2hpVd3P0XR&#10;od7nmgkcTbkZiIgd4f2ZnlXiMr4xG6PXK+8U4FhQOS1SnH6lrqgPIDaP8GuzE36Hgy5a947YbM0w&#10;inqN3Q2dHXWLwjS924JB+1oxXbzK/66evJ34PvJNC4jeaqpRmjkHSrRfWvigwVcfXqVpVGUxARnC&#10;ouEuoNpqBM3z5mZxc3uNGbjlanG7uOG8HuvrPeV6GNl6otM1AVtKg8mm+Wy626xhwWGYybEwTTYx&#10;k0CGDIliHrIrC+sw2f8evNXiNQSnMLP73XTE74GUfz+q0McsPaCmxAs/BMM9ItxhBD1//hyoAc8a&#10;XU5RZ9MJmj5YwV4vt1UiCOEJd7LV2BBlwc2PbZTp5MLHe7UMK8kCGmO14ku8O6yfyXLtXsx75NzJ&#10;pj4yEzEpVezlWBBEpRLVO/UhIDK2fWeuzJVPp9nPGnXKYi8Oe5KifrJFfHuZVMw2YlfUFText7Oy&#10;faQc8Y1Fq/Nvz0Ho4KXj76N6pUL0VWgSjc8k2DiNW7nyV356KkxafYnPiwa4wGBOb87g4YMHD549&#10;e4a//gxUMtALUWxMmRNDCk9IxbhvNhNtsLBQOmBLZ1kjH2AlQQm/4i/dZ3jeZnz2V4go5V7N5uBS&#10;vp4XSw15vaXtpX+vl5R7zd03v3vN+BvLrE9f9Y0Rd4eC004FCCFU6tmiU+bUsD6cZW09mB0ub8Fl&#10;spOEWRgJMqoDCIVRKrdX5WoePAGKxaZg1R+2rZCJGBMHjoZFSVWQpN9asGVb0T6ol4Xww8TUaSkg&#10;gdwK2mu0DK00QtrLTfNXx+6Nu9QGQVl1B58vR+vPM6vQKTum7iRPib0VELkSogqqY++ZOXNmnu2v&#10;yJZJWZo1cw6TeGRudJYlzvh2mLZJz0ByPmtqpZ6pNFtNF6Y/kZNxwyvX8RzAEKqKjdEQ5xkuO6wm&#10;RDWHWmAVThFmJbsPNxw2+ipLshG75DVXelvZjCxRRPgrRWW2RCUAFgeJcG/hQ9sKKfEcXzHceS0W&#10;1gHs6/nK72v/1rP6rzuZTP2mgqLG+brp+S7/Pp1in/5jL04SyzAA82/J2uqZVYS58vHrdT/JwCEn&#10;nmBsyNgOfABb+IoPfwVm2bhVHUJkEUTHgbVQ2dJ/dnatPSuvZH6I0d4t75vzAek7O/8sheLJ/eqZ&#10;t9rYp3XWyDtZo84z++5eBEfM6akJnjk9X1FH3VnffVP2zDDL7T78758/UjYxn889t/fK1tNJiBHb&#10;CxMshLPTvsvOPikHpWcOPmdql1dRPvEuM2TOXUzxk+1lE1xaxCwYVvRkGRmNNkuPZfd7qdRefGxq&#10;ctlYMp/zXo2qP0l3tCw6GRV1RylhPU1LVT+bviWTpvT9WeQ7leitiHs965LN5AB60nya2r/o3ItC&#10;3+X3MUMO1qUsCB6AjKpduCnYwztZPQGhCkrZGAkuEWe8YguAsgz3D5s4oNat0C31oyQMzw8PawhV&#10;yoPu3bWqJYffuSCDTkPsXth1gOKmOnQvlGQzuSN590gYMf3e6XlNPeU9Vrx/Vk3AHcUoCOAEW2ib&#10;fY6z84BFmOOHGXI8qI/sO9vkD0umWY20S1Ezy9Wz8Arnzrzqz5Y4ZZ+GDTojwqKvfbq4PiR26l9k&#10;hDf0fuYjh/8Sobw4UI5HdeE+3MTOy4gq13dVOyh0Ui456nVfkZJmE1/p2o+HAC3GUVMjZxHe4M9q&#10;FGWnTEiM+tKmcqXcSp8VTTsARcJqMXg75Z6KQLaJmlKaRiyKKOkUKBnLImTg+AafEpytnW/gcK6H&#10;nYeDr92ZHRIQ/d8YYnmEwn10rgRJClQVV1gaWNuANMI+UquRIH+VWaefeEP8ihTgcAurgdfdrpM+&#10;QvqdSKMm1D5Q/aZM0dfHw6iTeH0F/d7kTCz41lYHuMAoTR6HU6xnDBsgqe+hR8nHuzdVJ7V+0t5I&#10;qBr1NO19CX7tAKwW1Wz4KSMVn7IlwyZDtF3M2a61vUV51WliUJaPTX17S/euSqWzJOqg2rPtFH+W&#10;P8ozpU02treDsnxoMgd8D89M9LdJWGVXnDeQ9+I2+Xb3xq9hiM+q3VJrN506FTUVpYym7LveuJC2&#10;ZBs/HyI3GS9+z4OUvV4tudOL0IpbR8DVzdAnpmTOMsGkLb5ECsVP9qhcde3SEzUH6VjkI+O75A9r&#10;R0PscAsr0tq7K9A95vD10OYR9l6a0D1y4JvK6jvj6zVx3qt0H2VD0+Z2gAwZJ1XMhAgVuYpoYXER&#10;HzALQU+PHz0Gcnm8EHwIxXDjR21p3QV2Zhw1n3qvGnXqT7XTc9gC087tsTMvdhaL6ivZula5Yxnz&#10;PcKHOmoPFvvaIL7Daer0Ip2QEaG+xROg/i0RWBU9W240igVZ3NKzUqD2Xr1u+9SWdnu9yRJc0pOP&#10;RG3R+4PZSw1WR6h8msqSuvsEdLIU130AQCostd727DuhQYrRLkRfim8O0VudzVVNMsowqgVxKWxs&#10;a/qGm124BvhqZ9OYHYTLNlMYDVZo9qPRLSLLN5vFboe/eIKop3G587oyJ/CVNNu2xLxoCpWwWBlE&#10;RCtBpMwxpPdeFK/hhRmVW/5Ni7hApXB/D2b2fWjX73ke/TX795wR31Uv4cAdu3bCq9o/R3mwktR/&#10;8CdskIfGvlyuXr68uL68Xl9efPzLX/zT3//dR7/4+cXnH7/64pOLLz65+vKz9c2FxpXMwdlB9R0U&#10;Aswcptgcjcroa1GKwjf/H/7jXwM3P//sOZD45IHFlXJjrTCH4LZq7jrMhrz2xme2bNX5sOrx9cPe&#10;Jcc732WaNKWet/C001bSu966vkPLtR7Pk9pQQe5IE3+QOFLEtKP2BO9Fp2eF7OKWHDzlsK0qUyKc&#10;wedbS/VTc3aRmrXbkj7z1OTpVJiIRf3Te/I9wS3URsrpEETGmd0Eo8Y2TceQEKUAXbAhnrbcok/9&#10;xYsXP//5z59/8cXNxQvskcA1MdR8Dg+fvfHGe+//EHHntJoFXiW7wlJk51NyDaS2LWikZlkO46G2&#10;8cvKFwXRiTYEYAFxP/v0CwDWg0en3J5GgKXc+zRF1raPPu2l+qlcD9OJnoB1GG39kXRfFrGykRKX&#10;D+tnWDYicgdgNaFSBDqdnGlSgJYWmM3z6wGsbO0OVi3J6LAc+gOWmq7XCg9XNBqCdWU7ItBzhG2l&#10;1DkBzejb+uUvfwnYmo3GCCWfz2yPl3E4Fh6/4rCcq+srABUsmPPzc22RLG0MoTlxODtNFn++Ydro&#10;0rdSHYi4wVeKiv/13/x7Wlh4cnp+AsAqFkzDiRViIDoBiLlH2N/5Vqf2ZxN4XMi24fZsxayIaz2J&#10;aeq31VD7KGt/aMsKkmWVBbF7qMbyDfVqBKwmgg/jT0pwFm07uU0XsWx6uFyaIbuqe1pWSy30U/SW&#10;/9qH+BT1+uhAWp1OnjCBs2Jqb+B52CeUR6baHywfDk70CT3t4bGdlbpcLL784its1vLkjTdG48nJ&#10;2dmLL7/CVsg//elP7QwI7P0ZNnIJ6GZxWtidCltiXd9cP3746OnTp3LDI5zQ90/S6gCX3JqJQqx2&#10;5lMa33Jxz+XNtPs8bqQN3GpCwPr0k88xljx7WAEWh4TMIvzbGGAldGc9feL0rajN95RTC3jpp56K&#10;4gW/b+ktgLVvVn3SZ1sg+xkvlEiufXLuTHO/gCWed5abTZAFjqi1kCcKswb9skSydfkdBSzxJxJ6&#10;gKPdGoAVwjuRDGgFAHr58iXMJWxzPBoY9IAneHL11cu3vvfOYDwZTGdPnj0dh5+s8WKn5mGhXfhq&#10;5xLe3uIvZgzB2C+/+ALmGDAL1haGYcFtX3QkJEZgWvfNF86vakyXxCt4PxLBBLn5waZv442AhVka&#10;BZk2vS9FDPyyGtL+9JNEkQp+B1j9G20nYPXPat+U9wVYXtUOBtZ2wCKppVFQFPiNABYbXralpfw/&#10;mBtZ9CdgrcL5ygAs7NiJk7kenp9j3Pfxxx9jWPfs2VNwCSbXixdfzU4enp+ejoab5eIKA7vNerA0&#10;V9cOm7hbdECoAkOx4LFnu769ueGhPrC2cGw9EBDbvfN4Lrb9JiTl8JDSEa6xu9UrdE4R8vRXdk9s&#10;Z9GH9cnHn2HQe3puWyyTDlBOEJWRFRUTZeShXSk7rR4qFvuE/sLOyiximSfbq8thiKkG4LPytWO2&#10;nfXdFzjumP7ecWdfekAA13OwJ7tf/mRF6aFqX2r7p48wNAupqdbdvfqpYcUWbqhhy76Kc+Gx9d2L&#10;589PT8+Oj48+++wzHEP/9tvvAHHger+8vFhhMDUcvfrq+e3lK6wZ24boce6UsLEwBRs/FmbaaHx6&#10;dvbgwdnR/Gi5hq22ouf+q6++urm5wk6ksLa4+TrJYM/BipcPY58Sk8lA5tdUlMxHzysbqAmwhraD&#10;l31SwMp2DkJHQmkTXkQ6EQHBXhLNksHKtxDwmgArwtC9KtK/neyb8tsAWKRZ7oJ9q7Bv+n+GgGUR&#10;SQGw1havYAYRhni3l1cYwUEPMc333nvfPz45RcdxfX316tXF7eri5vpmNIBb/shwamRbemJYhByA&#10;Lmw+hjiDAQ6fwAcZwtp68PAc1gyADF+xgAcFfvnll7DgMGBEEba1Xvh4lAmyq80YCsiKKb9kv0kU&#10;zXG9ByxZZ/Y6fFigExYWYJezhEVYROnDOqztHfbWvtp5QPrDAOuAgvZ6xSNLZ3e9V853SJzvKpsy&#10;9EihbjNVg5afDiD1NfGqaLFlz5+a0n7cl+04+9dFZfV5RWXJPlB/gCc4YgZoggk+m/UbT69Wi5cX&#10;r56cP3rj8VO49xbLG5yLCgvr+vr24cOHZ2dnpc1bBShobEcjyEaYYYyJo1iITZgxBETgHg9RCgq9&#10;ujJkxNcnT57gV3qEogEgcaqJ+LRbRW4ylSLjozCg7sj0Prz+lqShJL61ePot4dJ3ZPwOcYA2kZZX&#10;AlYwdgPE/OQnP8GoDT/wCK8HD87xBPOGgBuglQ6Ip01EbFLrUBsBcCAl8gEYAQ0/CR+kRynIB/4s&#10;2Dfvv/8+DlvF1w8++IBu/ujQeeYvlmroplKiVun7ITVVUjj+H/7H/wEW5eXFFWIwpnMLOSVGyoF1&#10;WNvOFnkXJUhhWE/26qPuQsO9vJs1MTyTD2N4RNs9GpIlPfFi1CZuML3/G6Vs+SmVcraUnsnuKC8J&#10;IpXI3S27FhOh6adsoQ6r7D1+BWR88dnn14vbr1589fGHH04ns8dPntC78+rVy+fPv+LWC2Uzr/Zo&#10;58mkJQKaY4djQEAeT98CQgGwfvWrX8GXf3FxAfMKfzE2BD7CaoNLC0+QjEcNMitvWxEc9VcCEod9&#10;W1bVaq3j3/+Hf4c8P/7oU4TGckjIOCwf1pDm26kKPQGrj+CZRlMJKrpda30lie73AgSdFe9MALIh&#10;y6g6ng80pyPEadHvzhIPTcBjNat+UVLoI7WmQtul1hOJeiY7tOJfx3vtgNWkq9Fbavy4gdkBLxWP&#10;lsHn1z//5dvvv3d8evLRB7958vDx+z/4IYJCAT4XF68+/vhTeOLR0mFnMUCB476gdEXEOZ8ApIB9&#10;1FVgAqwq7j+DJygCD3kSquHjF18A194IHwAWnoToB1s7jQ+NI7BVQ+meahDqVcwhFq0GPiwMfT/5&#10;5DNs8X7mZwlHmVUshVMtrDpkPxoBgQfICOYiXvtutr013h2w7tLaszVKNVo9SScs/h4A1l0adFZT&#10;vYB6ttU0WQTxdyTSvx7ZCGnOafec1fZ2kGK2skqiUrLv8iGd7qFtD4AatIkuXry6vL1ebzfz6eyt&#10;p288efYsOOIvYIogphSG0q9//WtM9oXZwLD38cCsITiyQ57m+cauDUfHtp86UImrdrgZFoO2UC49&#10;WTC+gG22sidMF54cn7zxpmEWfoVXi5hF+BNmqcP2JpiaOXKmkvDjDRTjz9/8zV8jfOPDjz8FeecP&#10;DC/pdLdF2EWsajUWKFCm+KVm9rfgUVZ1Oht29q20lHtUU5aYZqhdgSKSpKYUgBTOZ9Kk3C3NiVJs&#10;6YKyrI6IT0nNIm9LVi0URizaqz9oB6wWrTiM1MNgq0XNWpS5Jx+UrEXETWRHRfBriVb2TWe7MwQB&#10;YVN4CtABfHBYh78/+MEP6JvnAh0sJEAavoiGzzwVhgK0QrAoRnyTmcU9AOkARnJR0TsOTMQTvAj0&#10;wOfRk8co2oIgVqvHjx8Dy/ATUTVqI2w4fsDhB0N5SCFgfQQLa3b04AyAhY27zI0VFnzYVjPEOA5u&#10;eW+7Uzgs49KQiBpvQL0mwJJyZ5viYZrqm73wqEmxIsDyk68tutuJ1K8JsFS1tNcSrzppy2J6z4aa&#10;JaCpk0jF97sCWFFDyGqUHkq1vI3Wp6uI+BYQoQAs4hewCf5veJdo4EA52e9yeyyO3TC+A/ogq8LS&#10;gYViJ5zaUqjjoyOYRMgkxEsQACyZYhcwgMRTZAVswtwkUgKYgIZYTf3k6VMMNpESZQFJgFlCVV9N&#10;EOkBS7VWc85ycvgf/sO/3+wGn37+fDSenp3acTq2BNIsQB9uX60MgistrO0yGxJn7oRiLOyTWOtV&#10;P9V+8oX4HWFtT3zpbBstgo9+8l9lIgksKMVU27INKfVJienMJOo3AvTHtm5PDvRM5kE8L/j6mmpq&#10;TxN7JTgp916dBBNnychWx6f0JKU9R8RGT2dPRnUiZovKqcn57jmqbH/02Ytgn1gU0g1FfeNUHUAE&#10;UALyGPAp9eZXs0uixcJooWHJofdeAqVM7m6XV2CY7VZWfoZbm4gEAsC8gncMYfEYDHJzGwAi7DsG&#10;QPgmT33wQxPirG8anpMFpOIfWFgg8NXlNWrLwWqIeQV5G25MiNfo9yojI3bwbvn1N7vBkjyK2mH6&#10;1cPZYYClkVdU+SjnaICWLSvCL2GKWoWkFhWaKlbaTlKwVovlT9772Jn/Aaq8L2BlkVrlRkjR2W1E&#10;BB+cPmJsH8DKir6TgemIXtrbonJ9ACurCU3a20lnpOcROIaNIQvAolXF4Rjrwg5JLC2+YlAWRkhq&#10;DpaDWVMVLbCxBFhEA3xfGbKZUWfOqcXqGsh0c/3k8ROYdbfX1zz9FEVwn2UYWbwhMxUa6gUqOqW6&#10;Xm30ENvL/A1yAQzDfuOeOPiKISv3wQFGeoEBRwFqtAM5O6BM2QKVmINhPpQBUkKePUFNPZsk12j9&#10;agQrkUQpiVSPPZyTDKUpl9BkDwWohtmiTUDjS5H7kGpBqjx/VR1Pv6RFsvFhFxW6lsoGiTKMoKeS&#10;XN0A9FX2QONVnGm8IcyiUwaqRflKRXXUV2aoKkSleOuyLr5q7UWkmtH+JP4tqk35Qavy0z5VpE//&#10;lt8/JUWZAlCW855ER29t2tWrTaTnvhS+U5VSagseboKtwF/DGaO2nww1Ci4p/FWwlV8X5TVKuMyH&#10;dpqOy78ml23RZJSADn58ViuLLAWGPHv2zJxcVxdAD3zl6acoGliBJ3iRK35UWaEn85Rm0vqRrvJr&#10;oUgALJLlx3QffvghCn7nnXcwN8l0/Av4ZKg+QsU4KhZCRZqt0ak4SCQSxVhCIEF6FQdlTOMt2Eir&#10;PMfZ2FQfNR6lSfSsWNPNBMLHwEfjmsrST8JZSVfcTJXYt178ynejh0Gf1sqfnYQXJGnwSqx7UciK&#10;Vw2jHoPAZJFQpAGen1SjqL9RMxAZkQh8Al+WSvQZpmSE12uLxerK0HLUQHEUAjl0AGBJiNkaNT1M&#10;cSrlfFrNCJ8q3XLFRMrsRV/ch3+KzMtQKyrMBqtxguyCOYPxXbWoBQMm/MSwSso9wiZKVujDChKw&#10;9JPnBo7vkqB5Qz998NxboBYsnrffftsgIiwzxK9aewgaGFiv4lgjDQkzrKu7LARtZmFF6ovf4KvD&#10;sBOg6CcjkQzUAEph4OEnYipuONnJShLdySDfojwXWLb8XbQy8Iq3rVgfaQl5zSeqM4sg8YJkpoma&#10;X10njFJlXsipQHRYueYG4OupjkbSVRoRJkpoefE57sFGGedIQ0OV0gIPcc+cJZW0dEEkUwrNWX09&#10;8V+lDbhhegbpkNUsCwSUAYS1cEFJk6IRTzg9xNp56XiCpQASGVtOghS14DiP6WEn8iaflzejTNRO&#10;e2tHLYhOnxUT+57Avd52K01LexH/Wl3TQldaarJxO4cFXrG9AqgJRBYWuM8JOGMp/isYa47lsBaw&#10;CFtHE2RjFFQ1Ya6vEUCJ1ZECq3bmtSqFUsBlsFdASYjWsth6mDgITL2+vABEoGiLeChHpsATjBOZ&#10;A7kUKbzUlQJSGjXVoiKysDzfaen54H3+CrLoWuO6R8S2IjtYYcRawUokeWmwb5YCrLQFikTmwwQQ&#10;jKy5iPUSuaSVpaQ0OM176Itguw34EpyJ4ZNWwZeS/VXYpybBJ0B5SAs3XBCPD4KDgVNgI83Vd999&#10;F8yM5BeJjV9le5Ingmk+lypQU/nh3BDLRR2x7EtlsftF1xcmg6oPodbbhoJLOibwlx07Pgwzpn+X&#10;T1iQEI2Q7YckZW4FF30rLUmt5mSoPPqgQnXpVIBFjSIrSINSMpOsZCNR9vzaAnnkj3SegFVIp+zU&#10;vaqoROVJjol45FB9hW0e/DAFq100ub3l+m+CF7hBvSqVP1O/JsCKWgEBS2pG1QrjQXj3DbYAWG+9&#10;9RaiJS5efoUpSKTEQwS+4wZQhSYATZOSOYHW5OtFluKACdFbWGoz0ldyyisNnyDkDPDJ2FagKShD&#10;XuqN+bqniSxjKwubEKIzrGYN2MAkZs8piYpkMGfRE+k6Jd2lc6a3wW9YWYL4GkovzKui0DCTW8rI&#10;bo0w6l69DN85UKJsomwkn37yycXl5fff+/5sPmNzgn8SKMY8APqwsAgZrjph90iYZsH85JjRRpFW&#10;dysBzwPDTSsLhgTyyHapIAEFL4r/jJRhpdBBBrYTXDR0JYdt+oj5cNNIkUdiSKoaXpmymhIlXgS4&#10;tMKCKVRJnASkkiqRxVjnEvgZ1XBSXvVz+ZPJqsgQiKxJMRYhwMp+rZPh8vbSL+mhTRcUOP6ALvbo&#10;7Fyp0kFkpReVPIE4AneK7sdWlRjpSIkcESuFrxjpEZKQIfzK+Et+mjbAkgiRR8bTcmMDY0nVyxpI&#10;cpsECk4qEWGQrwCTEZQk7lLTg21V1pg5BkLsEzxZthgIN/BhfYnQry8+w9iQqohk7CC5cNqTxBJF&#10;YdrBUMFiCKOF5WsSwQFbo9dIFPPpp59CJ9588038VWMjWDQzJQ8laqXCONUhqxP+16jBSB0JFh68&#10;1MAodbYlWW1qjbwBJWZBhKO6i/vSr0xFxMSKeEIoYaScAupI2PJ2gecQGESF/gfoIt5iKI1xPh7C&#10;2kIRdE+Sqt3W3Fs8Hs4UfmyIwxZoU844lKHcW4pDp4LnZaAvi5C6eHGUQqyQIlLolOF6ouFGVWL5&#10;myol/rtC8w27paDcTy5cJni+0o/RkNjFWW306t1eln6lGvjE6ttCk7NyqG/oxTHdz3boGRUhZj2r&#10;2MSI+KnE1GHfsKXGFodkFNa6K76o3tQ3/jwDHWBZApt0rBJ6BQAZ6NuJVrSwOMYCTgEZvvjsE9gx&#10;sKqspZSARRdTabUUY5omMljNyq50mmYWVgRYFLPwL3qTwjPD7+IC1gGIBrPwgb1H/0gdsCr1isQg&#10;BGStIm4SVlrqw4KYibSBqK+3NFDisMj/ys6BdhD5zqzIUOYMM4bgRWXlQ6oLDnxTNXEDm4V2EF8X&#10;EyZYvhV8k8UmZ+UWriwo4rMYAo0njhB2sSubfgpeitTSDL/biCCssUjabfIkIxSmUZejV5zUalsd&#10;+TzvAlhd8FE0uqrRfosBC3WBrJcLC8XUh4K+O2BRDwvNdGhITQY63BGwKHpsiy5qBViljGpzwcAn&#10;g60wJIQPi8gFHxaCGz756ENgEweATIAPKMQT9MHMLQUjckytXrAjDSnA+m/+03+MLPxUh5hUxbDl&#10;f/TRR7AA0UrhFkGLBbgyapaNjQCBYZY83Dr3kAm8IIUXZvGWXl6RQWRhnmaAlK+THZUqE2Wct4LS&#10;RQJ6Xgg3rEWxq2rpayA0cEyqHgyARc+LR7GiuCJi1r6RsBQmAvsLe41UBa9CbIGSUb7NY9l5pTT2&#10;AsdHlGc0jHLQE4asVcq2u85Rc+ZldrD6ZJExV+Z+FlbadYU8uy0s41hzlakYeRmFtxz/WyYoqwIY&#10;Vm0Csb4Wr7hB69Zsjai7paJG6mqydZYBv+qvCvNke21kk2ZnTAu9pio5bjRxoGprnotQ2mLVMFGs&#10;mu+yckswwk8ALNvob7HAkAt7nP72g1+j4WAAQSbgLwxPPqHZRdKyfR4Z4tu40hfN0AOW2rPPMQvq&#10;gJjPP/+cIyAkAKF4V+uY2ALxgT0IBzeYGpplFdXm9V5WiZCCJbI+yARVlfFCBKEbBemFRJJ0JHLW&#10;SJoh/RAGSe08IhevBMZ6PKrUq9RPioSUe9ApcrD3K8HUm3ylUNGLEWDxXL5CuhFgDSu8Dus7M6Hq&#10;OR3NjFly6l179h1geXa0ABbFFzVIPmF3S5RJO2Z1XV5po3wEWNRMDhFov6NfjWSUynRfwPJDQvNG&#10;OKc+aoIRFZcQ4icCFiwYTMF98KtfoGgYWQIsurHg7JaFJdpIkvCdTGCDkhUmK8Qao5zu5rUJH2KN&#10;8IJNUV/ZPuF0h4UFwyrMX9qm93gOHAG2oHEhQVjcgzlX46Tcz4QbMt1DjPwDnqHlfTX46mpUjZ15&#10;JMgsuGSkGxSvJAMDMwcx4db3FZ6nqbI2KYpy9JhlLlgnAk9YZER4m6fFvsjyLdvRtXDY8zBCWK8b&#10;Ud2zpVQsLcuTGyjX1FGzqnLYB1faGFM79Pam6Wm7wnihpJ2NF00qvpZ3eShZnufNFjAbBds/eYgb&#10;4VrVnkPwAlsyWtPsyOZPWoiPyGjRQ2ay3lVLke1BGSdhJJVDOUOocDKrXEBAo9Xt4vbm9t233oa7&#10;9pe/+jnqQmxSLVAXrNchtvJ5Slv0EF9pRXqligHL4xRzpH4Q9WXTwoHFLVNBAea1CXMB7jB+Kcza&#10;QFm1wFB6FqFSoLKKoEkkbe6Zds0rf/26AUu6IgT0N57m7wAr1xV5V5rppDhWZ9c3DFi+FWQpjJpZ&#10;T8CKoFw4JcjmE7Y7dvDcgmoysmNQ2fHTZv86AYtYwxEvR1Q24kN8360NC//g3e+Dnt9++AFc7Jr0&#10;J2bB/tJuM8wkIjs1IzxgCbMqJ3G22kSZgkR39glppTnKoVk5OgNziwvvyQfkh28SCfWSrOenHzDd&#10;NVVa0ywHO4sRzS0aw58kHhUU3fiyOvWv5d1Omj0xTYlTbrSXGCmfT6wifJrcfcZAbBHKYfKK6hsJ&#10;pYV1LQrT/pN+TeUuzffNIWUdEcF8+QGt0EI4EpJh0aktKchKJ6UMPhP3a0YoRUMNMMrWXWZiUz5Y&#10;HnN7e4OBF7FGDVzQwzFcU0v31UcagnXUyir89hlFOeqrZIwnZKXGmSQFRRjuV1cMQ18zNnltaMHE&#10;dj42qbIMdZUSaaFvrn2gxKf5GuC7fyfRv1XsW80D0t8vZyK0zdLTn1E9q+Mz7EOA7ItkINVdYJZd&#10;TTysPS/xKpM4cZzjAY62x4fuKnwIDr52yAfIK0+3GksBHM52wU9sXMQsNTQDPgIkx3r8ub2rEQUy&#10;CBNQCLNVFhZEY5711n1xU+ZTM/gbivbvVklcN9uZST4H5SXmegIiismonurVM1m2vhWDEq6V7Azx&#10;q+r/PJvrObYSzIj/Fml7g9fNgoW3ut7tbkj1FPEUZBNEquSU8LqM+1rrKKgJj/qLu0VtagRXrSE1&#10;ueyJ8vGtQ0mL9l+xv014nQ05n8C31zJFYXMFjbO1II5QYhk9Vgi0AlphFwWylHgk8NJX5upNH1VQ&#10;1gxuQrSEfbTDQlGWsBDfOYvhaxIZRP6rihR94UVAHtxYOIYVIUhwwAfHXUCuMrpdegUEZby7lehR&#10;3NOdtllHHnOoMmkWUqXMCuCOEmfAmt4zXe4FPmswbRm/Z1cIZqwmqoPfuvq1fh/TrmUWUcO2HdbA&#10;Ufy1C3wGt4uIwbT6JSezhapi8a/w54ZLtSiqWxZE92v0UJn0RYp69fNvpVBSqouVn8y6+or0JeN+&#10;7TUTQV1tPMHFL/UOJgeXhgyRYpeoEVzhzhBo0vm05UYppZl1AgIPzY6JlSrtv5lhwcDSd0QLC9YM&#10;d8jiuI03YVKumnbjXBytJRpMAh+8Av8496jhFjL0vuN5EZ3EST1++ENUYRIXteqedgQyVCxVM6b8&#10;Xv7S1yL7vaz873qlsk3gm6rUYcRQ/+4flOtcICxYENNyiek4FAeDi3OCDBzFX38gRQG+zhCLgIUw&#10;h2SpGVHM/QnhWD0NPj3mEXeYABnxJ+bbLkWkoUvegyhfUSadHUXUEZGMXO9U5NT0U0+QzdKTLbH1&#10;oQuh6q3pUjJPqsxmcds/6RSBL9z3RpEqK88ssaJHb0U0tHytuuIy656CiEiKiN+r4r0lUCX0/Mlq&#10;VBMW3JEwltWTRZ31iojxNGe1iAnalcE3fKTEgADGj23id31F9OAyeyAGHpbbgsZ5+iI8ey3DMhqL&#10;cFT5yoUavlapGGR2Ra2ok1lK0I4v/fP5LuV3HPh6ONCnM/56KPnaStm3F3TpbZaQqwURUk6Qwl8E&#10;bAI6ML7jYBDpZTTxq4DJ15EDMv+X+GNmCgNHaTHxKbNQlyi4reyj7RDTAV9+9dXZw3McfHY0qXaM&#10;5lvCO8akEAoLv0fVwVZ7D6bdb7uEWrqvsui+0VsFbbnlAqShzHC/5SzMNuxzUFQl5OMzaaSwf+fs&#10;ReM7hn30O6pXxgpmbhvzt5rfyExbmwquzOrNoNjyRS3cFKu0Efh6MPLNO1JyxtKKzihwtE6/lUct&#10;qhQrpDDHf3LQXP+6M8MofZalaZ4tnG9VztAQ6srGNh9tstpIRnlgFUlqWjvRnwlOBEbGxkWKlt64&#10;kmD4Tt0HLxJTLMZqs729vsEhYifTOYLdf/Phh8Asup+ePjvHimOMEJGeG+cJapgDTzmUIKRCfIjM&#10;Gc8ldSqmBb3dxHfEVhp4WRb4ZD15pCp7XOv57utL9vVbf+LD66vU68i5JLs77wN0ozvT71K8Ng7k&#10;2mOt1UugHrZwrxl269CGw7PT05/85Mf//X//f/7Lv/yXuGGwqPoGAhP+cr2dgkv5kL/SgcUP0vif&#10;7FcPsdF9RJnrGy0vfk1DLTxLU63Fi9nIsWxZqXTu0gxeK0ZkM+dKiyzcRxB5WL0Oe6vonAuK92sB&#10;5UvYRg9mVXGpe4xq2s5wL3EXo9FGT3t9WXqW2/1F35OlPZP1ZG5q6N09f2+jZXkS0ebTsHQA0HpQ&#10;Xfak3A3F7jc4hQL7HYWreCFsl7xCgKvtJ4wj5LHJKELeCRHCIxVEPBIaSEb0p6f4xRdr26Swkoyj&#10;V7BWhpsWqVDY0vwn1dQWUfkMv3E7q4WAu9AmQI/6hz4aLCzbl4B90zcR056PVc0Gt2FTsHBRldOJ&#10;Gt//mYaUszSpRh1GCbdU7J9bVErLi5EIDivCZ+KLjvqq/TSwd5UFef2JVysWdkRSLnHJQm7CVRTi&#10;rRZAx9X1xXKFU1uvccNTVxUTH1WWCIiHZdh5GX1e8quipFxRWKKj28lTM4C+K24ydnhmWb3TtlJq&#10;dla9A+2D9y7Pg2MUewas9MGQPmlq3hAKRnOjfd4n7qefMuomKEi59XE2Q/9uzxJDoVX4aDYHqb4l&#10;DukZPagrJKg/D1tzuQSsWhUu2FMH+BaJrFSiKwpJBPcsJZN1SWvaGdcUu9mmaxdQH+nkiXc8bM+E&#10;r3vZ+Xba8i5ZXgSIOimG/Wltk1unALb9TFDJ8BeZ4gTWcKoW98sDWgGPdOSXCmXr8MHq9K8T+GQq&#10;SRu9FGrRCYQ6/GXQhGeZoJEPGfSVCs9o9p0ewxvLUDqCfVG1EJ3I+LSoQ0tCCn2MYiOr6z1JJswt&#10;6tl8Rj066qaAz+J5iGhjjdjAKhvYEdYY2djWzXJZcKgQVxf07zNb9LIsMQofzb8RVAezMaagODgY&#10;RNjhuRtsyYo5GmySUC7FwoPBcLUdrnbD9W6EazUYbXAaAu3xHrGcWT4Erhr+202pM2lkY8QW/7VF&#10;9FGFi6kQqo/7NOXAUjr1pzNB1Jj3VM6M1Fgi239PhanaOHbcHU5wofWGzcxtsgWS1YUNWaALpg42&#10;BwNEGIFbgJyb5c1uYCFXcLTjg61mMCSk1QRKGLwetlSuTtsSA8lG/NWMH+FIKETyatvaEdKYTu+n&#10;vMbZz8w6i98tjeR1/CQYJuWvo4hvT57oTfa2Gu6JenAXXexyu4NbDoC18tdmu6ou2zwXCXhBM7lz&#10;vJHdMHVzTwR+l02GA1l/cTunvC2L7bqrgX/AcNt1K9hfBulcIaYlB9wSp9woGI1RQ0UaU5gr1AZ+&#10;Cg1ls+WYUbaVrC3+RMgj/lbT2L5uuK8vxa5qYflqZEJFDB91QR7gUkRTsk6wUwIWITCNUInweoBg&#10;UrFlq9CzHbTgCCmPZiey2Xb2w+xI0omOg5FaVSaHPQciCjHhvYb1tN6s7cA7nJKAI/GgndbJbtCr&#10;lpcpONyxuILDNmheUPt6X5IQXJSc1SUSplFDy7S1p5lvZdXM87nG87qHiESm+iYuURz8q49nacTD&#10;/j/JaIj1pKQw0lVPZKRF6U8tjYVAVCqzAZKNjwqIKmwD44mRVfZAJQAAUeyg+G11bnHEOtp6nDTk&#10;sTUUkG/dXgF4r4bP9DVet7QitTojIiyRa9KGni38n08y8UodyB3qXm4qHzK9Qz57v4rWz9keIFRY&#10;52YDBOCU3fBhuGyAb+FWHCpUFDbRWja8bnoO65Oi1ttdzO9LCgLBvkpiiAAVK04GMvkpXFD3FKUN&#10;s7jLAS5iliED+rBafKUAyKMP96RicyCF7F1aeE8bzcrlP5p6ZC7ql3yfYPYYiylhXsW0FxZl4m2l&#10;ArTrq4LT3sPlUPMllW6jDgfTYUq4l647DuQdVdwyrIlRbYYAbPDygiL5disKTRBBb3S1VNknq9Kj&#10;YyydTJ4YWY48dqx0u1fZh4fVtYWfbbDcwJE1WuPCoW6022CBBY9XoZQhW2NUIDxeZ+sz9NG21py6&#10;rGmvbO1yjzrd4isHOPS93vnTYncnedfYmJasenEIVg3EyqRRxakn0cdnG6k3v0IStuo9OAtxLzQJ&#10;FTEVKzewr7kmplsswh9Z77XeDZeF11zjALwTjQ0Nd8JaaD9i4EPhmkch/gQabBG1h0BCkqlX+Aj/&#10;IgiUD+vOAv0ug98NDpT9yn7h/vW61Z3Yvxv1/h2jkmiuFt1uRvSpW9qPMhAhM1YIIfhhCF1kXCCg&#10;24SP3ii8zl2xOINEkInQ09tf/lfDS98JlHoZDoAs1/6IaPLC0gNO67jWXnllm5alF7NpOnl62Fst&#10;2bZQ6LG/k7DDEmTtrMOyustbZIJnhfowTveHQzX9ZaW1yoKxCfmozruQ2vnua2VpyqhOerIJ9jHE&#10;ahl4nuOevmopamUdl/ZHE3nKp0hQfLdoO1lzRcxdMD+9lVeM+4PtDCtcRcg6o11MFcKvRFWWoIGe&#10;9IevoxblDsY1O9fe1MYyuNcONdqcTzVReZZdmPe5lwactUsjtt69ozhMjb7Otzwf0g4HlKTmvWdL&#10;uK8l2Yt4SDNicvRVzaDYTazcKstHcqgKkUwDJcFP4TY+87T2JPUwNcgRUyvQJzgAONqp6kPzAYV6&#10;UDiAk77+nsKKEsvUUsFLELYQtpusJ6HYpjP4r4oFpqUlzdwEW16HaQ8hgZBLRbM6so18f0MIGnEL&#10;CMKzju3SPlt8ubKtqH0u01TbGvu0TGhUT12Nk8UdQvjdl5tNcGBhh752ePdrJgyrVI+YLClpql1g&#10;MMMHqq63zKeMtqyPzIp4I26x6HhYEm/SDuGCCgwMkFVmKo9sQVp9aW5Zh6p9eV5G1gF/ukvrzWYe&#10;PSThhapUClnMJ2ZF7eWYktdE8F4a2Gfu61A1rBpsb5KCPzR8gkQol1LCOUvF9LXYqxKuzmIrPs4J&#10;4hMZfTSs8NdOryl3nRKuRURGjdrgSK4vUKQBsOeOHGbqh2ngefuzJzf9RIPv2dRLpPlkudySvicl&#10;Tck6u8TOBD7nvRJXL/KIQeJCMKLd1ewJDsxVG4wqGE3x1H5Nfiu0J0wCch5wMLJ19oZqm914u8OX&#10;8WCLC8ELuEI0Z+GmjeMtR7bXgrVqvNF7bwHOMDb44+8kYfbSDNAu0DZ0D4URkYttFWCl0uSTfaSc&#10;mR1iWGxdyt1z93txIbIh0q5CVUD0SNC5bTji0hzt7m886hcybBHlYq+NwjRyAViECAWjiGACVkS/&#10;cJ+0RYz1X23Wjyn8J6qhci8gM4xU95HTXuytJc4CVktf0UT54RR8+958fXidqpG2io3s45avKcP2&#10;VZVOIXYaC/1ZhKzaA7s03dZTEdj2+hPQM9tsMt/rZxNkORkBVt2KcdY0FreHwNEifNQFrwCbGILH&#10;K0xjh78WAV8cb8xxH8dnUgCiFX8i22mIRTgV8ZDx8dy5tMgu0gAxAs9VHgec+klbQ0RMSU2nfUUi&#10;HfJI6rmctiuae94Y3LfQ9vSdLSTbSkl//3e9lktme1VEOdzxdRaK3NzEUxB9tcaBnVYtIDSkr/V8&#10;LZ61qI/0PbDX75bWhVfaf41YR1ko3EeNJPKYpHlyUJOZGst1285auYfAiJ5qGSl/k8o14Rc5yb/G&#10;JYVrBvHaTmZYvRAiU3DhZmULHnDqanHBqbTGUHC7W2GoV2qOaKAWqSLCEzxng/Wg5o0pMhy/IkQe&#10;40dEydtwsIkjLRoPVIyI2KtRtZRYB/uiyl4vU6jaS2Xvhc7f9Uz2BVDWF84JoFMYqBK42G8WkKVh&#10;5e8Ccwqo7Elqf3b1zPDek7GptnyybaSzXmE22Fa1YHED5tm4toHLG/B3td7qKh9iMZY9565+xBpa&#10;OTKmZE/Jw0XY8jiVVoQYR4LH/+av/k3oKmtSVOejl/kCU4bw/QE2HYWtOD+a4+BnTjUqnybe1Xqc&#10;JLCVOQizIi6XRdtj5S+SdMY3d6sQtUypTq8FKw9Qo85s++dZnYgGLdEhXoYGHYqo2kVaW7nAnDKz&#10;y4q7Ije6qyv+FoWHUFF0qoZI4UWd3pYnrPDTIgw1cMfiL3Gwzwi9KHIzn0iTOGqdP3xM9N/T4xuK&#10;SptlkSAsH6k54spe3utJrS90MxB+mVkoBEZCsUeBT9WiOVnPL9OLZul2ViGbEKdFwVxjjGd4+VON&#10;n86AylXEQkR52Tp2M6Owkhn3tndQsKcQDYqHWCIKS2qwWuParXCzHS3Wg8VqgJO9bpbbmwXwYPX4&#10;4fl8isU3AewCFWyPKFf2lB6qgnyCNMIm0omveIscLgyuJklEzFKOpnBBl7jhaf822T+laU253YTG&#10;eqmPn6XTsYd7YBa38SLAvyba+tfidzdljGihJsFPTbjqusypUVzceyTs9OB2RE5YkxVW2fCK1FEL&#10;DG2ymccHKWarzmRyjGDoNUm8hSr5QHzRnlFR88l+TRlLsEUTXAKPltvFarNYbW9Xm9uASrfL9e1q&#10;fbNc3yxW13atb9f4Fbv3hZFhsXuCTKCiy4UHCcM6fAhDKcqTDDVzs+LLpZq2L+BySaNk/D/+T/9T&#10;VFtBFe2Uum0VgDCA5s3t7XK1ms+PZjCxStearJts59BiYanz93Tz3jPUP5Eg/c3z589RNPgii0+1&#10;u7t6RaoTSdrnH1mLpMH3M7EWuuag2yhNu0HnEwcZ1exQkZpmQvkWgi4n+UIyM4jMwjLHauhyQ7iF&#10;gVEJSWZ2hZVkoTMtwjD4CnQkuEJswQ/mwcL6NPOAZVu1l6BpQk3w9aX24aeAVoHmenYVExosUykz&#10;uzpL7xSs2NyprnVOA2sjAAnUE+/zT0HEa0Wtiq2DgFhV6samuOEdbT5zDcfwkHCgiZTwk9VD8EFr&#10;22KCbXC3uV2NYDYtYE8BvLDear1drgZLfMXyK9zjZrVbrizB7XKDvWNGm8Ubj8/PTo8L/eEEsfvw&#10;a1YJNbkhU0uJa06uv/lP/zEFrGy+eghLEUr4/MsvL66vHj5+dHY0hVeMoVuy6DxeFERHQTr1tVoa&#10;3CIxGEpAZd2UleqpAFcBASWEF7FnGH49OzsjMUyZIaasMxsqv0XM9WxNlcYzrSn/7FvZh9788K1Q&#10;1SedWcyVyvq6GITU61j71QGo6m6Zl0IJDc+0GSMCOK/Qcd6sbVFFnvj6pgi+0SKHyXgwm45mk+F0&#10;ZCfr+nbum7qvBaBNfg3GaqToQFA2t5pb/CGFCc2iEhHVIytl+GZqDap2NEY1v463OQMhlaM4WFnJ&#10;JdKlrEa161KTXkWNVDUSo/gkqiZRDB8vu6hNwfSRS4dOczS85WoD0+nl7QRm0wJO9bBlkHm0MDIM&#10;26LBtYWntjEaEA1rddbArcuj1au/+NH33377WRAOHPQVPdIKlc4W51uZ11iwmu4dX3GTKk7N8exm&#10;Fqy2f457zinarwjOGQy/fPHVy8vLRwZYsymsrABYsLWiF53W1Iq2xd7u4wGLW3wRsCQAP7hVNXjD&#10;PoRk84YWFgHLMyiSus8/4kv/r6Qh4mzaPFI19U/K9e5WbOHpCSNvEc96Re2BREopec9hv7ew5Anz&#10;Yi2EW8SfWz4juJpChmyWZKZ5WKHB28HVLVytaxfiGBxaMQoEu6wAGNK2m4xHJ0fj+XSECZ5pkHmo&#10;hr2qVlQYO7Kbyt1VaeYReiI+hzyChyxoHZnDDrOAKjc+YF3EKN+2bXLLaCHXcVNbLxlYoZKLUkiM&#10;emhKgQLyRYiHqXqk2pWqBwVR1KvebgvRBLeJ6qIm4PXBC4j3tFaEvOHWDoMgkdYjoZcCYC03l7fL&#10;L2/Gy40NAw2tDJ5s7Q2gG7C1hvRQuO01tFuGdc+D24uz7cW//MkP3nzrCW1utkhWls2TBJBmPyrk&#10;T1Jy1YUPlYPlA8BSFlF7iBohG0MQjvnnnr/86sXLl4+ePjmbz2VhYdU2eRu9m0rIJ4jYSsNVdSD1&#10;nmgvElaJqq98CFX4+F3uPQ1KzJssMb7ElH7P3ywmek1C4gpKSv2O6KEsjXXl7j2kChoSGRERu/CV&#10;cE+2eD5kyZYc1RCZoWvydrs1XzlGgsvFYHi12q0WcGfA+Y5AGzO+yk10qQ6B7JBF4SynyzWMDWfj&#10;0dl8fDofo1Mb4L8hQ0iNWPzP+BqJgHWhQEW86GQFvTIU3WQZ8qN1ZmSm2MJso494xSGSvkqaHiwI&#10;hkQQhhcpzkhlMQevvaqCOOwlwop4aUqx+RPPlZFofG5gml8/p598DsI7zzQ+1JNQR6sORYDD3CAc&#10;eNMx6Lu6XXx6uXy1xKhwjLEfui7uxVigJN4yW8ssru1gAgtruLw8Wb388x+9/8bbACwoBXu0ColS&#10;hecT4Q9qRMZ6gj142fMmwJLYPEOLrG3PkN3Lq8uvXnz14BHOJjy+X8BSJb04U0wRYUhGwKKW05KE&#10;kUV5S0LkjjJnYsFKU1m+H/AclxpRlSOA9mgV4S9ejLp6Lx6TXzlni3trkONiV1gvEdZCObP6UX/r&#10;C/J1j9qh1JcVoXPUdLcIN18ttqNXi+31zRaABTOMowYjoNz8aFtsn2SFWFcWekSwBH/hBzmeTR4d&#10;j86PpkfzCZxZEWCh4XEvN/E5AiwPT+QbYYg0CGSpgaScvxKwJAjcczZG8GSg7B4qQ1EiRikTPOEh&#10;xihO2qWymANROFKVFsBSBVVxShPPGX8kMpQSvwqwhPXUIqmWH1sgjfo8KVuZW9h1r5RpaNnwABhg&#10;XS+Wn7xYv7jd3WIjRghyO+LusazaeIKlDmH+NwzNbV/HxdV0+eJPfvi9t95+VrjCyvG1mqqvgoTo&#10;AQspIyMjBiz5sHzNpQq+JCUAqoIvFzdXXzx//vDJYwAW0cHEGbfcSHBBp5NxqcdED0N62SeQYvlG&#10;qMbJNqw+0MvJ58ZkkV2mBFSdqC9ScVI+tXDflZE8Kq7mK1MoYf5STaJn0dJK70thJJrS2oZnXthq&#10;QlRcBgGzlKiXVgNOcYr0k3WsFArChpA8DA4wFDqBLbxXL242r262N7eL3WhCnzqbZvBdrIYTI69g&#10;S+mpJIeH0/GD+fjx8ejJyfRoNhpNbZ9w5G4OjuDh0EloJI/Eq3bkiTQ7+sljVmpQe3aJ/7TmxCIW&#10;JAhTcXpXRbM6+KCm5BKXwjEB/zLbyNOXarvUzP8kDafO0NYgOHrt8skkNUGVZ5QI86UogbgaiKmC&#10;MdcW1YG+agzP3s1i/cXF+vOL5WI9BAajA2OJ1szNCtpMxvDrhCAcC3fYrm+vx4tXP3r/bQAWeEwL&#10;K1t9D1U0L1hHb1Z7OFJ6ewjAUgv0TZpVigCrUBFbaDSAx/3Tzz/DkBCARc5aTV4zYAk1vDp6UPQE&#10;ZxGHVZD+ZesuwRBTUrCQrrBXjzxlbAbQOUwdqAWqNYpadSxIoxkGU77QhwlBZoh0c23DN1q8dRs+&#10;avYEIBpK0gPdqEFSG/jcowNbY4FisFDQCNe7q9X4i1e3X97uFrcLO1EiLIe2dYQ2+TJcLpawOnR4&#10;EpdpBCINznaT0cOj0bOT8Rtn05M5muAAGgJFEWAJPryyqfopHDCZpFyhfNB437YjDRE2KXNpAlGG&#10;colkTS5RiIa/oXS6GrzxrhalPP2TqDrtgKVeh1JQKWmGng++eacqHZXoE6eAxSEhJoURzfBquf7s&#10;1Qo+rA0mCDHha1mbdI0DZhbgXBBqw9JCSRc3g9tXP3j3zfe+9zY0OoTGFeZYU5VpBXspM6X6Bn6N&#10;AUtKQPGot+dz/iX7Cl7YHriDl69effb8i0dPHmMWcz6dQYAT2JZhV0npigj1BfPe65xY7BtP+grf&#10;ivJXPpGcPA3+nskkbPaZ/klEc/arxp5ecX0p7Ce1cXXxk5u5kxgoHmbomUySDHqm1jZo9egjTCRg&#10;8bmaK26EWfpJ74rOVExhu5jC7MKoxo7AWW2vNuOPv7h58WqzXJva2joyC3coB4ZulG3bqzFaK4g3&#10;hDLMjyfrtx+O3n48P7WVFRgU7mBkwYeljt1jlkChSYsk7lS+0nvfALx6RKJPNdALpUUNyCJS2KTq&#10;PvOq4TREdagsmX5Sfhbh1d7nzPSkISoxFXeaJrxiuFIREKwtBIXaUpvN7mq5eX51e3kDT6YdilM1&#10;wPDOFNI0wELPBMDCsHE5uL744ffffPOtZ9DoEGAeH9gjUr1cyEyKXgloK+hJZUOQVl9bqruXelYq&#10;beLq0+iTNL7H8C2zZ2ZSIK9GLSrFn4gRlHr/D1nEcYHv1b2WEGVoe3LAwg/D5ziIJt7pYZQALgw5&#10;B7NMAMFIgJOU8MF5cFhsxY8IU6HEL5YoOOON/2TZZQbgZn293l6vBtfL4fUKQTdwxdu1Wu50rVcD&#10;TG2HvzC7BtBe+2vO2uIEiqYWJQ1sT9BTDfok6y/oppR9SvFpWvQwTaZCo59SxImyzVLbRGrJ7cII&#10;olETWQxAJehNqif2EANCjAvDLC3uC8QYQvqV/y6LG76tCW3ZEjnUiPokgrIGMZXd1FWxWqvGFxRg&#10;1QPYcV740I94JGPYO0f92E09JCUXfVLkbaHIi9ajTE9V9pgelUsiKQDZXx6w9K4QU1DCZNIP3vNv&#10;E2BFCMisPDZ5zFKJVC8VlNa6qBTYbJNA9rldD28RH7gd3CKAcIMxFAxD9KEgzHyvuHCPJ3agTsAs&#10;/EUUBN1DoKGgv64ntK3UToBuvGdiid6nyfJB+fhfqR5pN8ZWlP7UU/QRRvhe1ivkYa0hKwiSmu3O&#10;s4DV0pA9J2nX6yPiEb1gOZTlQVGoJ2jwukCQ7TsaUABuIIOt4H6HOiw3Blh2Hl2gQ2RHKBypIlGJ&#10;BamZU1L8yyEIfqosKQkyqnAGJst4CmpVJ1Y19RheDGSl/Mf0O3LiluooB3mk5RG1ndApwXic8iCS&#10;Vj9VoxSwoqbCrwQFve5LyfRa5aMUYrwIdK9sPRoK7zzP00Zb4FHJC88Kr2QMbEc9JuNJAC4AFU7v&#10;slWB6A7hALC/oy1+5BW+4iG6ZQt1QCuDV9Z8BaVzOoxAirZHiUvQCr7TDduS4Exf9aIam1zpapCp&#10;VqgZsP2rmmnPt9cTz8lOkMrmHGlOtidmS5FSZZpkGeiULULQzxzY0MoWV3CRbDfgCPaHjvITZNjh&#10;FDyiIgzmoQSIaAC62emTxVFu0Iwi9hitVuNMr4qSQraVFWZaCVKqJuGM+djSHMMtt8iQsvRKHKGA&#10;QXAYc15cXGL0MZ8FL4st4C9iHVXJFuzzpAuVCFic+SLrvQpGOpdCjyQqpfSi5etZ9PT9QJZmry6p&#10;XqorICdFZ9IBendBhhKPLKpLEdiWlKo6Rr9I6k3tx7Mx4iHjQpkgLHu2yM/l1myrS4wJYT5hK78J&#10;MGg3QoCCLbgBNtnIADd2BrRti1QIPxzwg5Sj0+PJo9Pp8Qz3tjTHdMRFO3Jqggsb2IuqdUn6bFL8&#10;qofe/vI1jRqzJBu1ZLaBLDq0P2wpqxJZLudsthEN6deoKal2UmZVMFsd/erZhYfsJ8reogjSNuYH&#10;B6QFsiPqaoeIUMwR77CQcIPpQzs2qVgXjp8AVWG21f7i3rbHgoG8Wjw4nj18eB4mZApt960AbxB8&#10;IwhWNYt6lbG/7DD1q2XFWUIBFjOiONP2zycGpMMhVhp/+OGH5+fnDx48mGHLBlNcMynUepsadpFJ&#10;GUmEr76rhAuZ2unHU7JTODjiV48OrJLAQslSGgQ9now0GcUf8bFJe1LAoqKoJ8/kX1+oFFHlmZ89&#10;b8prv5d9VFCULelRW1Vi1RSj2Kpbs/UxOwDJ9Xr0/Hr9q88WN9fYZgTdkgETVxBQFr6p2JJDBOyU&#10;89+z0ebJw9nbT44eHg2OZxZSbcefBy03z1iYl8BqKplI6P40foy6lgiJpJxKRl+hH+0yTYRNpE3y&#10;lap7NvoxuFqXCOA4Xe1QHPBN0beglM9eTF6NPWFIQ1b4ctOshOMRCkRZSWHUK5R9QKUjKA5BvaPJ&#10;dDCc7QZjONIv17uvrm2RAyZclm6kGNqadUg4NxXzJ4aApis3w+sv3312/kd/9L6FNYS1pGATWa22&#10;EGEuq0mqqspWu4OYrtAjwtY9/I//+T9JqFJBD9u+PAKk0bkbQM8++uijR48eYeFef8CKmhDlytEf&#10;tPb6+vri4gJQiDrAeUzPNPXDKyJ1JQUs6a5uvOaJZRKetDYDKMnkSwrEytwDltjVBFgFBzLbnxdU&#10;iEVFk8gdkOcBiyWqHfqGnUVnKUdU/VCc8ZkzkhbBYIC1udmMn1+vfv3ZbQpY6jnUPARYrMx0vHt0&#10;NsEU4fnx4GQ2wjJ5CxwNXk+YVpT45eUlAQsfgo50V0KPSBXCSg1AM+co8OFbyofMsRqFD0dDyjBi&#10;EYumZH0bi4RCL6HG9YIquVo8SqYo40uRnqTaGHChivwWMiolhR7ps4cqrxW857jPm7EwD0i2zSDN&#10;xrOjk+FohiAGLLj5/HL35eXuarHb4EsIV4EFZluhmanMrbu3IdjB8tutbgFY771x/qM//j74F5ZD&#10;FIDF+kpqUXNDdiCg1iEFwCLahEKLKEXTUAIWs0shwMupkjG2QR2Nv/rqqy+//PLhw4cnJ6fYssFm&#10;rIteJ47FqpHiymLm1tUGtAICYq+F3/72t9Dg09NT2G74SxXU9BZ7Nq9PXrFkiClY1o+PWEGWqH4m&#10;oo2apzxZZcGfV24qK1MKsHAj40LvZjtb5Etvjhde9NUDVkQnS/F/9W7aApVSUmbvqq+sRYAqixen&#10;bbsZ4BouV+ur9RDhzh98en11uURMAnxVMLLomhMHVAQAC4FKJMyYP9o9Op289Wj26GR4OrP1z3bk&#10;JiRg69stIOPVq1fALEifFdQMA79KoKSQGsyyfBtAMjQ2zJNyqlRzr54ntObobRCs+LbtZS2GqBS2&#10;cOEjS6E96NUDGcr3ykaYbaV6hYWKjQIg6RX7DwG31EAMZwQfyfMNmdoefeQTJCsYb4zhODsMNLfT&#10;h2cnZw/Gk2P4LbFjzAdfIqxhh0g7W0K4swUJMh0MsHjGt9lA2NgPczFYefjq/TfPf/JH34PcbZnW&#10;bgvShTuqLElNYUEIw8V/5IxFSARQLBQAgCWeSiTiF9NVGQWWgE4oJLTt888/x4T66enZ3QELVhVw&#10;6pNPPvmv//W/fvrpp9A/2G74YLwJNpqjrPyw56SiUEIeOECwnykTmqhxSqV8M5atRFYQjKTNapkC&#10;F2bLZNUUmFsVxXejbrbGyTpg8adIkEUp2O4gkS4RR54IXxcSKfVVoUpDvI5oYxHzuTV4Grbb0XSF&#10;VRqr9cV69OXV+qMvrmFhDQdTeK9sN75gpfv2w7aB8SBGEwIsrHg+mw2enA2fnU8fHI9nBlg72G/Y&#10;4GixuHnx4gW6PYieCIK/av8iz7dV385ZTfENL0JPYOzjr5bOqKmQUegRURYbqlQ9hT/k6ftFtXny&#10;DV+RP7jEUBKt8aCZoLECscArTCRE35UKnQVYBCBqMhfoUOelbBKijFNyzIs1kjgNTKSHxxB8wF/s&#10;wYnP9fUtOAMavv/977/3g+8/ePhoNj8bjqY3q92vv0Kk++YGq0ltomXLTip4fcwTCcAKHoSwqwdw&#10;c3U7Xr78g7ce/tmPDbDMdQTf13IJmhlVzjaoliXm+Bs2nAiwgF0UvUmNFhalIp7yZ1Y4bfP8CRH7&#10;H330CZTk5MHJ8RGYOja4tU61moOXQnv1YllSNRSB2oKD4B1Mtp/97GcffPABOl6kAU4RsPAXBpdX&#10;EYKFNJjwQYmyg1X0k6eBCkeBQXKiykbv9XkG8sQn4D1yYNEszvtNyBa+5ccdHoZYcbKeKYmVPvzE&#10;F8oOzaOzLwIVoctPAESVVWNQYjYAfGVKdcusJisFqrB85uzswenJAyw+2Q3nsP6xWdvz5fbTl+sv&#10;v5ywbVBJJD58XTr9wYjBoLhMA48VlkK+eT75g2eDhycwFuYTWGc7NJvb68sLdHiQNWALtUDmoIFx&#10;ZygFFOIhSgE04C8lK24zfzMDy6EE7tG9PXv2DH+BI9AcdWPIDZlD4i9fYnuRS7rMyHCKhpnwXnpF&#10;zlNezIFghHuQ8fjx4zfeeAOaScwijlAQUGMUAeIlYuZAjol10l4+JLXSMSoqmwDNRo4zlIxCRDJq&#10;clGFtVWEQLkK4QXENcEoEtPrgr9gO24uL6+AXUiD6vzpn/7pH//kR08ev4FR4W44wRZ9v71Yf/R8&#10;d7OawDdgdFrMFWswssXxViODLTR8DLMH66vB8uUP3nr4f/rJ91Hj4KA3fKTsIpzCVzGctZauhi9V&#10;KKlUrmgXfkioJqcGHKVmGWTxarn57W8/MgPr/PSOgAV+oe1BzBD2F198AT0mTyF1EMAWa9OR2C0w&#10;iYqk4AVV7P0gXabkc+oKmwHBkctZVJdImVhr/ZWSUQOofMgWmsTej0WoFGoJD3wkrygM3uiJFFS9&#10;otjLnxh0yj6cTUIEiGPeAaQM1TzYJgVV7F01ZqHGk1q8iyJOz8++9733nj55hmYyHB+hW8Vo7ZOX&#10;g19/tvzqVRFhUJu1DJDOTYVLtWP3aB8LxrGeePPGw+mP352/9WgK4w0zjGOEl64Wt9dXmLT5x3/8&#10;x1//+te23XYAzcJ9FtohFAD0K3qWFJIP0goSD8ZC1u+8885PfvKTd999F30b3lJfizxRcTDqN7/5&#10;DRwOsOlYnECBvQvTExY1qKSwiJ5aVAA77oc//OGPf/zjt956yxy4AUqMD5sN0gAIoMPocaHPlLuU&#10;UAjIurA4qrfwC2RovIbncLlwnCF9ppoRglEEuMRDZawkTIqUprctSwgP2T0zJZiAlsVpWQo9AO4c&#10;yAvAev/99998563zBw8nMwDWFFOEn1wMPvhseb0cb7YrmlYm14BaQCx8wboFjPFNxjatuBjcfvXe&#10;s7P/40/eR+WgFFj74puS9FMthYrqvxKRMSnp+xuKhq8P/9P/+p99pmpUFJW6a6bBVzCR7xOwjo9P&#10;AFhY7jafIYCsr4VFnVPzY3dBztJMpcnKtXgyH/gKVU0fNj9WmzHf0CEIGH2gTV8GZWJtVQo7QAIW&#10;VZ+viymsuwcsjwXUCSIjez8qHDsNU5uAVhrp+Hwi5BITmCcLJRn4iyII03IkKz1tK7Q9fGiJUChs&#10;eCSDH4/RbHJkLJFLEIkqoCLf/8H7f/ov/uztt793fHw6mszQO10shj//ZPOzD5dXyyVRPHS0xVis&#10;IDUYi9U+WAZYxC8MGwwyHx3v/uyHD77/dHZmE4X4GRESKwASDGpYWPAAeHuEDMQTMJDSEViTSzJ2&#10;KFNyG1LGiOYv//Ivf/CDH6CFqxujWJEGDRVl/fSnP/34449xT6WSvPgVKfGiLCbWjsSoweMr2vZf&#10;/MVf/Ot//a/RwgklKJ2spp8EpQAcgVlkL81GtkCJhujMsjhiYjXZoXL0iudvv/32H//xH+MvUFjr&#10;0pkM6ANkBPdQHRvk2n56hQUNIo3F5ZJ4DoFVR5bLRRFov0GLjzndjx4LT9BXYeNFbIL21c34oy9v&#10;vwK8r8x0DlFWDDnGPxubP8EAPxhD1mmtFrvrl2+ez//lv/gDGzJaFF7NaUB+Uof54b3anb6iERgE&#10;ljgl8LLE9GGxqYinQivwBexWGewimBKA9eGHH6O2J+cn2MLPA5Zv+Z4gEeolx8zZ29MEYA+j/p8l&#10;snpUMnYvQjdIDh9u6A6holP63ve+B8V98803iSasHTUb/Qw0CZiIe9JDNWXDoH6TIRF+iXhqIaQO&#10;MaNrAkTKyCKp6tNQCm1VfqSszEpfOdTSV5ZLC45+GdqMYj4qgsqiFmgVbBisGpnjEZzlyqg0PQ7b&#10;AOCGLYSAzhYFfX3/h3/wR3/0ozffeAslY8EF1PzVYvjfPlr/9MMlxE22cFjDKnAPGcS3O0XEE0Op&#10;QiNDqOH5fPMXf/jgvWdzbIw1RYipuWhX66U1Sw5MRDz5wN5IYOrZxQqyIpQpfiUD0UVB6Gjb4Bg1&#10;mWMowhyndDCvjUaOe18EC5LQpQOUCLtSjQDwLhgFU+7P//zPYc1ROubyC2RDLsj/n/7pn375y18K&#10;sOQ1J8GkBx+qHJsldY/1QlngCZUHmPiv/tW/AmZBq1kQmY8qg3W/+MUvUBaGutRh2xw2/GrJMCEb&#10;8rS5v3LRBW09mu0cHMwwwW+39rH8zfI42o0srAGhVVer4WeXixdXWNiMbM2FgnKAveixbPLEpo02&#10;4RukNdxgNdbNq8cn0z//k/fNuA47jqI6sh8pXG9msq15WCiaOV4th8nkVdUwteOomijlxFzAOzQb&#10;QV2hheH99Wr78cfwjs8KC2sKqIWuMptaaxdBHgJ8KRSk10W1vbKRVM2b1ZbhQG89BUwYAoJAk6C7&#10;T58+pYzJBbwirf3ss8+gT1QUfNjncCBA8OJPWcrJZQgYOoRGgr+UPZ4LTIN3wDpA5EBDRsqq5sGH&#10;+Etzkt0gJYqskCc6PVQEIx0UASmoO0FKwC4mKP7u7/7uH/7hH9DHol5swPTO4i/9fciE3TI5T8Wl&#10;ErPKAizc2Mzs44dPn77x4Ayd+TEACw3r5WLwXz6+/emHi91N0R+yGZQ2VEDewKegV7RMq14U0IV4&#10;0WcPxn/y/unbj8cn84kBFhbSwsOyLcwoX3cxSghIfQ1NpXCqCqf4XApNj6caNjQKlSL/KX0wDRoC&#10;0eCeHkzBIjOXftJYpvTZd1Ll2KGCdegLgYxhivyEPKTskAD5AxnxgQKovfCGkCQFiOpIyGMmECjy&#10;wT0K+pM/+ROoAcryomRBGOECgqE/VFpAB+VrmhzWqlIZil9LxS4SFN5ei43TZzzDsoQZxoO7IXaY&#10;wUqszZc361fX2+UtDOPgwQSX2Dps4TOc7rZrWjiocIQ+c3Bz8eh4+ic/fg9JMHNoTvdynxxqr6RJ&#10;bSTbJUElQOAUvWW254d1rkXggckIgaMUj2QmPSCLPcqoAZvSrHdwukPtzx8Wc8mBQYWTPvuWfyhC&#10;RSW1ijLjr+w/SRiL9j8xPc0HDSFpEmJQIGUiBtF8g75iRICJyF/96lfsAAkQ7OvYnvWXXQHflfqS&#10;ISgCXSvU6A//8A8Ji1QLog80CWoEZfrwo98GawGoxGZThGt7PdYQgFYGNQx/QQlcJBh6QF9RhGbQ&#10;WWsUgYr87d/+7X/5L/8FPS3fwiv00YI2rYUmCquTV3en5/yVQ0I43WFboY+F1YU1Yliyf3kz+eCL&#10;wX/7zcsLcyeGQQG2UuaiBiwdM5sfbCpMfZOOubQKW9g4hR1HJ9t3nkx/+O7xk/PhA4An3g5B0uic&#10;OWaRuYT8KREJWvqmGyVQa+cNOx66wOWfpviYLc0fGr/qQqRjUUFSVCoeXyfnyWoURP8D+yqWQnSj&#10;mgEcvdnoM6QOU5Gk2MxfeE2tQIboRaDMT5484Vw5ewuCmoYLuGFNiQJqtkhJUPB/+ZVPwj2kXwxI&#10;1VvvbPMYA6Hbze5ysQVg3azQv1SxneFYSnOM22ZDwZOFZe/L1c3m8vJsOvrzH/8AYtae7qosmaCm&#10;RBo88uArKs5kwgeRWgBUClissG+iqd4QsD777AuI6eEjDIOtxQaTJANYlAoZ5CFP0hJxKJQUCzR1&#10;o0ZOoeovX6EKBjA2edD1I6c72US/D2emYJ7QxyTLjvWl6rP6uJf7k5pK/cZfVBYTUnC7/uhHP8IN&#10;7TgBFlwzGBEAEz///NPQ46GNcnOYGjiSISSM3TjVTh0jNBWA+N5779F/QcJIA3pgeK+AiTCvUBH+&#10;hA/epSxkMNL08zpKKbAg/cSRAiI7MTJA/4ZvWEoDnt4uxp+8Gv3yk+svL6DAYbYhIBZng4OfIswY&#10;GXcs7sb2pSwj3SkyLMp55/H87WejhydDBLvDELegGDhDgVilWS2QkkJLZ6gbXgOp4h6wcO+HP0QQ&#10;coPJZCKxR/RmTpQ5C5KiSuJSUfxKe0TWq5hPtZQhRjj2+asunv4ogUculsW+h65MKSdrAdFTRckT&#10;T7bauZqeOmBKv3xunbXUg6MKA6xw8gjcAFfL3YsrnOtVBkyEpcMm9Ami4rFZEFTAdpgBYMGDt758&#10;hYHAn/34B6FjQ7rCBGbTQF3IIslONEvcamX8SVDAG6smne74RL9JbJ4XTMZMEXz/6aefQ5doYZV+&#10;nMpn7JUs0oMih0QRSYmvUqSvbOHSHiZWr0vAoqbKcBDB4ChdpxjzcwqS6qUenlJkm0m1nGVRg5ES&#10;FhyghB4TKJOGhHRAYMiJQcHV9cXUui+uGOVqhqpzI6nKk8RTmXDDYR2gCrBFN5knj6NCDoTZk0v2&#10;SCa3BVkhPWbOqEJKhqktUG8CpzgKQju3UCusbl0tRwgd/PirxRcXdgKwOS9KC8sAi47YwmMVZIeh&#10;AbZ/s610bVcZpDkej958OHv2cPDgdDzHBu8hDss8YbacoxCluh+S59U3Aib1o9Io1V0Ggmonjgmh&#10;hFaCCY8Xqcby11QJWZYfbTEZe03io9RSCCviPbLwRaKJMtE9R+7eX8F3VRCr5puMOCOVEGbpJ+Rf&#10;ejyQqjDNxDdzPg3MvsbWCzeroW02izMnsEF2CeXmU7eTcc1BGXyWOF0JA+ab9fXldLv7s5/8IWlk&#10;/JQqCCJRKLkhEbMJ8C/J0094ImAlf2x+iVskS4/ZGikhq0rJR+XFrC2j3Qg+rHsELMGQpzvSJ686&#10;UndWEpRLHt528IBFbz3HBeyX+BbBwmsnM+dPKkjEgO8AKcbi0yPuuz6wFVASYovMqgdgMTRJS6K8&#10;wKh8lBZJpZ5RRzmV46eZlB70c8qPLmfRhnc5PvLC9pil5kH5Sq1Ng7E+GYtnbLuYEeKLQdNysXl5&#10;s8NWuV9cYIP20ga0nflsDigYWaaZJDvUYoTOmX5zK9QAa/zsfPbsHHO4qBQ8WgZwpuVhDRqrI9FX&#10;2uWmk9REKd/ow0xYETZCNjzxk0VQSYSMfQBLDSELWOSeypLSsgjZVhKuyPYqTeZ7IEvLovFOmUqO&#10;0kzVKGULM/f8kZpRB0p9q8654CsQPX43F9QuAFYyJAQvbUMOoFqQP4JK7eD61e3q6nK8Xv3pT/4Y&#10;JIceq1JLFCdg4r10z0OYaiG2kFTKAs1q+L/8f/7fbA+Uq9SXgBWxkiUxC9AMCwvN+ewhGi1MDFvY&#10;agvytWC/zkLyznOcOhT9lXoxZQRYzNKDsc9B6dUU1cdSh/AiLXZ5T/iKhyqvymKlSiQBHEDRSif3&#10;pEwc3BEQmbPnodibbXXiD5MRs+SREeuYJ6ojf7DnIX4lWjGT8Jbxw3G+PP0oECGSTNy2X5sCvrCC&#10;C8dn4jCC7YtXy8+uR6xR4C1PxlD+RW0CYTCynJ9iMDqa7J6eHz8+xSEUQww1gFilhaXQLXuPXnwy&#10;PGKOsCD73Kt4RVM9FDMScZphVs18MiUQebJHyEORwS4wW2JWpfnQK5gnRuNNqbSnSmX5HFIGRsQr&#10;QZQycA9Ne4LDkQA23J4BC3Sub3FG4XaJIWD5CepVbQeKg0lgVmKW8ObqEvEq//Jf/DBMH1cWluVb&#10;Dqd87ZANnS1CT/8reILq04QiqTZR9u/++t975Jb6EgL9+x7CCFhffPElOvhThDUcoelildn9AFaL&#10;9kSq5tXCa7NXXL1CzPKDgtR0UoaRzkVNhQiFDy12b6ewR6VbjZl4XRR7s4DlVV+9t9BQ6kUiNRbI&#10;FkFhla8UgFUyNgNY+Ml6ozDLS9rMUBrYBiPXt9tXV5vPA2BRt6yDDXmXoc8WUQj3lVECj0aYpmAm&#10;SHA0HTw6GT86nc1nsIAMsGyvP45DwifUpgZYWczq1ApyLxW91xkvXy+CTsCSaJgyKsUTTHGwIDZU&#10;3qg4lRVV09PAnyTErD5Lu1RKpFRRi2D69KGeELBgp4YtsGEpY6YIq54HlwAsrKcwszgM5mFY2byL&#10;80KEIws3S8QCXyBa5f/wJz+UheWVlnyjppmC6QxNqkpioIiBrD7Sm4WlIaGXK3IUsKWdXiGA3ej5&#10;868QgwkLC25B7OpuwR8HWVgRK0VoiwD0CmWQKgHr7/lF1SGgUKXINf0VQ8UK8tTnT3aTg7LVVRaL&#10;8CrLzLM62qLEzJ9FsziZip42Eu/HwiwoqjtdRq642tLTWrMJkwMlS+HDgoW1vV7sLq42z2/QGcLC&#10;orUWYnBCllTBMCywSe9wJjANc3pnYWEBsCYPTxDigxieHcJ2wg4z5thzZRXpWbSvbNTG2lWCdecn&#10;apnSk6wsZEpHL0aaqTxJoRLzxpNKoZfMybTGbBNV/pEcvUB9WV75i1aZG5REVc5yoGSdARaO+0ZY&#10;A+Rofn2cQrLAckJNEhJcbIdR8RljQ+ujLbz2En6KP/8xAMvm33QIBfmQcglPyHlxskncTGAWFgHL&#10;N0vZVswoAizJAL3sl1++wATug0eYRLdFFzjtKQyya0hBGaR6EGmeL4XtsOUVXyvdexmnr3t9JaCQ&#10;AG/+8EmkdmKCfhWCaFAgeUSlMDd+YHBx0sorX6Sg6nnKRlf54P3YNirFa624Lagl+8MlllbrqyLp&#10;QE3FgeB2RQe7XayGLy/XX93i7DnzYYE2s49ssX61/E1vIWu5pCxzREtMBg+PR2dHOK0exxZgyFkM&#10;CQlYJVcLwIq0Yq+vEXz0hB6pgW9UneVGZaWa0x9nI72NNJBS803a00bVaqE20o2WNlWqJXIbrc1b&#10;DpPFMl/ggMKl7eJve/S5D9aEiiqQYOe9waV6fYVw4D//0R9acKkbEqYUCr9YwagVQ3sxsGAatlY2&#10;OoS2VUMAVT4aCebZEbjE0UHFMOtiO2WdSRAxPbImWnKULCOhZgVsLa20VuQa4BR1NP7yX5lAMzV+&#10;voauIhlcnhg89MNG5MCoP304nIzSMDc/xeldGF7b0oqzxDBFXS1PU/6RVysiNcPGCk3CsM927g4X&#10;4AaXbTpquwmZm94u3sOxFU7xGtu+V3Cv20a02J4BGFhoHSK0Ypjroy5NUta7UYI+eabvpnJsyr+z&#10;2XuU8bT1yZBaSsF57WKeUdWk0u0NQRmmybKss4IY/Vs080CSLouhNydmiHG3cwlJV+jHDG+DM6QG&#10;BOq2s6LhiMf/JPuJyFAzETzUpQzFE3lhK5aFM4FDRoastvNEMKsCelVDEp9bpw5FwpD2RCTxa7bP&#10;STUjapZ8lznzRqWII5G6yLvHxGr/JTpUcF92UFamcvakCgQ98ZG6KA0F1lRN/ipxlMnw0FQmaI3h&#10;Hmz78KQIGm5S1pqilJYYZGqbt2OjGDtT08YHGAKgz4OlHzALBUBN4Q3FAHk3Gw15Te3MQWxAg23g&#10;RlhJhOtovAYFdpIw3F+2ThYxhhhNgqRquXjaFLOketG3qxNfj1RFbduaVGKViOHpW51o2CREr9Ke&#10;pIj4lp/YzlOcSttpZ5rQOqkMle+8zMd+Ki+LaIGMbNd+OBstxMoWCmpBe7B3zAOA/R2xQhnueVy2&#10;uTuQwBTGXAZeP2kfUcRqepFu86eILYIw/5aBOFJHfNHwm6LFV4bSOjFX2lBBY35upxOpvpkEWSWL&#10;HnrzRD8Rvj0TPfebQOGw577PjxpSag504lGaoKPZhz4ynEKIsSG61C0cXAgXhE/W3PGIvSkvO0MH&#10;Wm0n6WDFjZ2bY8flDLHXCQK3xquwJTyiTqtzCZyqtGBTS8Pu81YLENxd5zwBHj7aB2hRD9RZi7QK&#10;neiZYlla2SjbJkZB/oCfcMYE1lJZECkuyBHwhXXRvMw3Dw3ZmrBtOaGFm1ZbJ6lpkIZO/PWkkiq8&#10;Ihct7q1HV//G7ORL8l5Dhah6vJQxReOvjmiNKuGNQ0mX/UO7sJUj+5y0S2mRZaReRHRvZ7aAjpCC&#10;rwit2jGIGcpiSi18/tpHZVPYIkl4Llb4fFQ1PvSv+598lRukFcLQzIuxXdj6Zpxcj+606FcBQ7gQ&#10;S2jXJtzAjLJrCK/HAmcXrgfhslMMMDWOezjAONnhG1XawPoAq+etNKFPYxZPIi3yqsh24hNIaTuV&#10;vEktpUU+QVSKl0JUUCRT1bQJjNIEajJeZ9RsM20q7MsXNg6CiOHHtB1fcBwJZL3YhAPf1gPs8Bdu&#10;diuEjW6gBoP1BuBVxMGqRUc8iZo5uS1KODzUEyEdbwoLS9X2fME9fvb+by5uioCDINcTa9LXG5pK&#10;38cHlJvNugU4ItlnsbIvuSGdzzDbxlrUMSqoE+98O4kaNvFOvU5aL3PU23YlmCg0pcTK1gWuBS8c&#10;QTLChe0kcWFHSly3y6HdLEe3y9EN7xeD69vV9WJ1s1wBuSo3xUGOzr2YLD43iTvl5L75t6dnbdnD&#10;pU3UCy6SUR+8btHhJg3h8+ygrEWlYT2ZSWXrmHc3y83tagM5WgdmnZDt844bu18iBstOigZslRZW&#10;jZA+7ZQKya11smpZdDYeyyOoY8iSRkZYIFJSUdg4qmp50xjypz6qRcxp7xQBnKqd7eg6ez9pRkpD&#10;qkDt6hg1/r10PdKPnkWntUt6RcCAzdEFf2cvSPCUlPc8oN7aOwxwbJG8DCtgr9arazs+Z3eNMMLV&#10;7nK5fbVc27WyC6sM7VpuXi03F4v15XJzuSiul5fLF6/WN0s4wmxECIdI6OBAJAK1rAvfi2A2/vQT&#10;8b9dE0oCallJN6Lm0KeltWBipLGyHbKqLoGm3VhnlbuaVYieCid4mT/dHOqcLENRhfOoVvHAG57y&#10;ttgNXmENPKwqO/F7h/gGxGTZ0d+r3XI1CH+xqcP4djC6hUfAglrC2ZVhtRb8mU1dpghGQXJgcWkH&#10;FwkIsyIQiH1drIRUGZNiMtLE5VBb+/AJg+SCu61Xy81aEO1o5fP1KXnf0kXk2mQcPtPUKbXYLx6p&#10;SYAyaQGglJio1k0lZjnmJVV/0QTR9ErEyXwyU7sgUgMX7ECA6OXt4naDTbGxYHxxix0p7KsubIbI&#10;C/sg2AWFtnskWGNsiCe3N+h/Q17Fh5jolbZokuwjs6jkH0InFQOcpk/rqCeEDDaGKEPpeXvp/sWs&#10;+NI2kOq2R4debaY1UYv+k9oSrVjxEDRXXi1BESQSvkdY2QhoWQarCmcUmoWFMf4C2zNs8NcuHAK2&#10;tjQr7EwKK8tahM0g+kbhpwKj6gvHkR6Yhd0E/ESf1xILDo1amv8ZjKBlSwHzE7hfWFiARnOJVRpg&#10;CYKWV2qRsjqVVov8OoGMCfbSAEFtkxpkkSVLiVQ/anx318IohxaaW/S1pe1FzgLPQPOPmwQtCNSi&#10;ctCLLrahdx3c3G7Rxy6WOFwTjioM+vAQp6pgPLi7XaAHtmGj3eBh+LrcYMuH0QammkURwkvPefJq&#10;FySSoQ/5GT1Mv6pe1LQ0B/AkVQmpJfHOv+XXP+BFj4ZM5tdIqIH5liaSpI0RVUX7L3MTeWrJpFlE&#10;+gzb1UlZtUOtCGBu2bKKrOhvD8fewFRar+wCJGFp1spW4eAsJWCWBWdZhwT1AJzZT1htGlzvXPpe&#10;woIARDDiwQu1pvdJ5CEqQv5iL0R5hAtfsimSm03nkDLyyrNtQKk4VNQrJU0dI5FO9MkKpgngPIxG&#10;sNtiX4iGrPHlCUiBwGfbpy6RxXQvKObp76Og7WmyZkXZNRWz0TgtBdN+QKJg/4+Wq6H5swhbUFkb&#10;HQTH1nKwWkKVcUFxRwg3xf1qjY0rsakIIAoXm4FtSKI209TT+OcRGyMpiCHt3WTUo6SoxAZMYPKS&#10;EiCqRbVDCdUyglHPZ4GsB02feRbpaCukiu3lG3G1RfQR1GZZF8qyQmHywkUVZlfgVrd5QJtywSk5&#10;5mu3+cFVgDADrDBhzPFg9PHuM9Yl1QEwhEv6/eINJQaRBlXkDt+nda2MiFlRwXwNaMW1O1UCizXr&#10;+GQhhtJt+XQmwLvE6TSTLopqLadn4v7Jovr6RpitrzjfBNxkRcQQNYacJRIMpfJKE6iJRshlRZRE&#10;gLUwsqCdUEpemDPCZYOCJbaZ3FjvCn0tfw39LYYGdkHFoVy20MOWwxaUW8YNmJVVuaauJWq9Tdjn&#10;ueq5p2yp/Hy9pZfyImsHR6UUw2XBeWERNJnYm3h6KwKjJp1pbz4tb2UALni35AYFN8bhuG7bHgs+&#10;dQgU40EMAO0IC4wBwz7y4bmNB/HXhoQ2hIxgI1g5VUAZW6t4zhvUmtHUjEkgbUZAeewIn9SWRNHo&#10;YmrdSC30HPL1AkP0RbFTSNipgdQ0KRmJEL42tcxIVKqbNyZ9uyU9yNZ3HU3IQva1Q4Z+9Zn4h14A&#10;fWqxr1Z5cZJpESXp2IFSZ0HeAS/AKh82McY/R3FjrL6A7mAdABaXwU43SwrOi6WNCtHfAsK26+EW&#10;W7utl7jDhXMPsCkuukmEE7NQzC5BN+Y4ShjnHE7WYZMljA+tQtKESB+oPFRFdaW9KC41tUXu5Gqa&#10;gK/K+xuxmqRqSCJZeKF4k6GpFGXLdshXWppDKUp7LyWbT7LVaaqgr6MnXhUvgqtgVCNyFHub7bCR&#10;43aCRVmwqyBVixDFtmh2E6JYbEcHah0H2ER9gJcRZhsQZUwtVplkix5ZnZ4zURPAV7OWfGPwjcpb&#10;W6y/W91Tya+PJvVMEzVpvtXnIdNE/tqmQvtnmEJMysGepfREq6zLOS2iT27+LXU5PQUR1IgtGJvt&#10;bbEYcDYwKIJLlTGE1E6sN4O6Ov9+mIEJIS66prv10Whzfjo+wjLCsH3WBLH4GBiWpIi2tN1Sd30j&#10;jxKnX7OIE9W66a32zHuyrie1UqSoH9q3lGy3mq3vvjkzPUSFw7pP55MTrG2w5YE0vsKsTkBaqsl0&#10;CFxDWDFWiQKG4xWmHnbVqH3T5sOUFVHt2MbHf/Vv/y3uok6DEEgR8jUmoNnF5c18Hxs+hEM3eIJD&#10;NT0VNRgSlCqlgJY3/Kta+a8+w6bnUaGqhc855UJToVlcSOsVqQLfisyflIAWBfL0RHLxb1mHVv/4&#10;Jicj1+uBT6BSvFAK4dq5vehiLQ4LEAUnxe1ieXFr55FjWAchY3e2+WQ3Hw+Pp+P5dHQ0HeF81Nl4&#10;iGsarpklGOLhyXT48Gj0Bo59Phoezcb4iatyoNTlkZxWvtRDno60Ll6nfe0ioIl+EodUTe+WVZ5R&#10;uf6rQNAXRIE2SYeKl2pj1ASaRONp9g2Hrc/T5oWolGpT2RZHcGARKQFYvcDNODiNyP0WMBhE/Alc&#10;V+hzuJ4UcoR8Z+PB0WQ0H+McM+zcD2VAbwSTe/3GwxMcBs/NHYUbLC6iTbKg9Yo0tKmlEiKS72LJ&#10;zfjf/NVfkXolVTuP6qNKBsAq6oz101gZ3AewWpqob8/ZZJFgmCYLW5H6RlLpSQNBpyUxlbVpBOGH&#10;pZJQe9HRr31qESFO9IqXXVPR2VdsCxhbdFOG68DhGvxQ8EZhdDAfYV/2yel8dDYfnuJmMjyZjo6n&#10;g+PJEIYYrvmE96a+R9MhDmk4nQ8enU2wK5ZhGVZNl8sdgzci/njwouw8KER6nHJJDaCp+l6sGuL5&#10;tyJUaiqRtHnXh8cvX6sWuURleRBJK84nTaXoXSbItlxRVRpGFWxV6Q2giqAHy8mCloIHHF5InL0C&#10;BZjsKGhIGb3Rsd0MxnMsI8XIcYVzSwbbWxzxhGPaw9ZalR/Dw0u2/bLRRcT79oscbAKRIhQjmrwG&#10;KttaIw4nH2ILCm6IDj9GWAqNfPBLp+M913pEA+nzeBFhB792AkpUiEcNr7JNWaVc88okdqeglsKT&#10;z8r/GrUo1Qg3fcY1oKEpWRPxTZjon2Obcp4eMIEXww7DgVxhOu2OZusnR7unR+OnR5Onx8NHRwMc&#10;iQqcwjHyczOdtriO57vjOf4OjuYjbC6K7fqOcE3XgLbpcDOHQodJERtmhNXyaatuqBG0nhtwhav8&#10;SCIe0VpQI4IY75BSni2GW4o7zCGLjIK5FFKFwllLMHrRN1f9FLWO9o6wJM/kqCuLhgVhdjRqWD1v&#10;pjSOg8GFweBuMluj+wkChW0FwLK/sKpwwslkNkBAOc6ewJbD2OVsZJtMhTPVy9PeZBgKj7yY1Igi&#10;yab1Qj4IKy26ObJPhplXAj5nGVQpGR88960qsp15PX4VgtCDlvqVs16eFvyK9Cmql6+yFFqaJI0k&#10;K1NtTiuUcj8LH3jIKe1sE5Vqpm0yCzqu57TS/Fui3FsT/j5th8yCY378D4MIHorjCfaDxmbNE27T&#10;iK34YEAdTzEqxAWzaxyu0Xw0ObIdGrCP+wB/j0a7Y+ziMEAOhlJhgBF6Neuwq6qIBil0jSojJowt&#10;avGwRZK0sr6RpwLyDPGlSNZe6Ol9pBspoKT0NIlAusdSsqtNI2oFdp7ySG+9ljpqqxmDdvW2s5CK&#10;sXqoSggAxfYbdjCJuQLssnv7iw2GbZCILTpmI5xcMoAOYH8OnlGJ/7nNkWj2vNJzCSjt6cXJiMk1&#10;p3s0n0ow8nDA+AjOEoJrwY1S7yvrOkI6lEkTskQJskYQ0/j2n74ljMs27CgHn1W2v42Uz39t6lrT&#10;FhKJJAKX1A/VkkNT84vUt6nNKFlLAl9E6JRNXzGnPd0Oj4aY7NseDdGXDo+Hu9PB9nSwOx3i7/Zk&#10;NwjXED0tbk6329Pdjn/x9Wg3xBHSQxyzvdyOgVkGWAELmwfdEo3Xn6xMs3Xp5KEXfQTZNQ7k4bx6&#10;St32MuW9hj9pJ9eUZdQ7pskizeFXvdXCh65K1KoT9a88ZmK2G81xGPQQcy+DuQ0MeQGhBlMcaY95&#10;5MEWT7i5ELanCTwptvD2LELmAqa0MbIKEeDwiXwshvLsk2VAeVBMMQIpQ6mVL83Sh3RN5XVqD/Pk&#10;Xw//TV1TT2OhSfOiLkhGZVP6SFEkUdIcfbIPlcYXzR5VyuJ7eDGkiXWpadBpDGYbQFOrKOtoEZ4M&#10;E8QZ0Kc4bWS7O9ttgUTHm+F8Mzrajo83k6PNeI7AhXDN1rvjzeBkPSyuzWi+3kwRRbrcAq2w1QOi&#10;Dy3sARONZd08xyJIlUa1qFDUwNqVLerGs0DvW356T9G0FxpxtQWJsvoTCVf8aSo3FWIn9nn6o+Ji&#10;kuCgMI/mbgIP5m6AA+zt78Cuo+EQ4DU3CAvnO5iLHkeA205a7IY9wRHHJIi0vaTVjPnprR6CWdRE&#10;o5ZMRONf3rC3LFZT1s2pPmilfESZGrO3lv3uVC33/TW4U18jxGxJ36ea/TvbSGZNZqkH+iboyRLW&#10;okk05ovgwXCHKEBbbbHcTJfr+XoHAJqt1pPlGhbTEJukLbBgf2OLdMJlQe4L/LQbLLaj5WCEg1Ys&#10;FHqNMFMsgMb+MoiJgN5gqCDCZEN5UoMyVbZLESbhH/XheC5N2rOmXXpgwCG+WI0A0nbYSa+XcgRS&#10;fejxJXKcJLQNN3EQX88KcsczBFoiJguWFKZjJjSpDMhgL+M59ng0w9n+2kO7wjis3PO/rHmEM952&#10;btHwulZYwsKLiebkJxSz9ZFolZistH2Sgk7ZfoMBWPncfqp7JVM0SVtae9vLdg6qFX0BrQ2y0MVI&#10;JyKrTcJu6t9YL49B0SupGZhV4iwZQiLmz2YQ5c/S02bQH6/9u1VXAVdTEepsB2Ui4ApoNbjaTC9W&#10;k+vJ9HY3uVlPbrbTm938dj27Ka7x9UbX9Ho1v1ocXS/n1wvcTK9284vx/GqEFToISrS9dd2Joapp&#10;om/ordnMrL0UkT90ux/0IQ9T1wkzyw7M9wKdJrtgX2Kz8M1MIhZFzYScZKPzOlC+FeNvlKyBTnO4&#10;247C6GkW68liN1vuJovtdDmYLQcTDPDxdYVdGoa4R+eEzT1Ga2wFP9quECK8w1aO8rurCuSq2g7u&#10;o1Gtb8tZZa42l6DkJNpIYOIFN2xuF2cqvz6Si97KYplvt1ECBhl2tth22voAaGfdDzCmWoC4pUad&#10;le3Ddp+m2Hij0ARsKAmQwahwt7vZja43w6vN+GaLa3SzxX241rhG11u78Px6O7zZDm42OyS+xU6j&#10;O2zyxn3ebJEOguEt/D2EwJeLlrNdYwTH917NSIuibjULEOJST3OgRVHbdUw6nPZSTdLszHBfNSjT&#10;2xJ4mCMD7IO3ADDtRuEvRAzJ2lc+wbUaDhfYiqi4bElhGPTbVkflx0NqCw9RF1qIaRpWs7ZbAwFP&#10;cK4e3jMxxLvX4JwYFzSPIaX2aWmBKfuUuL0mkQglJ4J0qvqsfJPgfVlZrEwrElEeKYrSR+ZVC/Kq&#10;h8mWpRebetesIjYVl4UGNU7+6qVmu8HgIVDmGhtibYYXm9HldnS5C9cWXwev1sML3OBhuC624yv7&#10;dYi/17vB5XZwuZnc7Ia2jZaNE2Gv8Qx37fhItaElnlIi3JdCpvVtqZRPTB1wipr3sHjWMX1Ts1Hm&#10;qZ73RAcxvD+0tecsoymqRbY9cpAU0eArZfdma8MhYIdTDm8H6J8GoXPCDf7iHn0VLWuTOBJA1rjQ&#10;Ua1gZW0xOqBdRymrE6K41Sojhxd/pT74MQRJtV8lGJErOaXSKnOvIInU3HG2KxJ/Swtv6Wz9W+II&#10;bqLF98qhpV/qqUNZ/Oqpry3JIvTsk1LiP6x0lhg1frOGbK9JbOW928BuCvYU1DRo6sbsqfIaQmWv&#10;TYn5ZBB6YOuH7a3V9mppBweHPZPsVGwski73LGrqn7JI0dKZHVbrb/ytb7ZG3jTJsiL4pmFlw8La&#10;bbHOIXQ8uxvse73BZaYWNve73eLCNth2oWMDWsHOwo5CiQ/QV1ZYSThr6huyalAgmddXNWlqsIfD&#10;EvyKk5vgRB3B4VbgaKOrUujYriKdCNL/dZ9SFqZ/2AQKvuVnwbETMVMilWfLu3s1Hsk+yjCFrZ4G&#10;SKU30LTC4Y2NQrCrDOx92EWrGfYbXWIrrNvx1RIW0+Z6tca+k1gDjZXQtgkWdnHHXrkrbKNr+2bZ&#10;Jm/YuiHsBA5Fv9mub7fYr/JmscTmITKyWqtsW6eGHpp7qBafO+JyVOJrwoukmRWB497zHSwOC88M&#10;Ide8yVhze2lF/8RRWV5JuAWQgRT2ZzD3IfZoxzL3zfRqMLneTK9306vt5ApmNXQAA39Y3xj146fd&#10;7GI7vzEja7ccYnm7rTQtz8r1thWxKRKoLJ5IvuzYZILxrWL9DlWWsJVtzPo11NaS8xU3FgtPSqd7&#10;f/b1SdmCZRG1KSj4kcVeZfVJnIWnCPXEW09bJ9nZtzohO0qg7isL1p4GP3YuFNqQfrNar7B16M3S&#10;4Gl3s9qEy/bKDccPbG9WuDY4GvhqsQ1/1+HS19Xl7fLqdnVzu7y5xsHA2OoImBXiGopPewcrX0ZT&#10;G7tHCEuzaurVJJqsOJK3KsDKCv3u3VjRIHNxNp06nKm13gngFdAEdjEOrceuHOi3Nvi7wXVrFzoi&#10;7PSOjWXtuXkqEbbCrRvwFtbKW9imEIdCJGIQZ8hJTvoTy7x5xAQ8flhIVy3N4VNilkfBNjwuMY4Z&#10;hv8z73ZyzSfwRe/1omoV0R/NpnXmr/pG+fj8DyAs+wqJaSIpS0BL0Wk+LTn4aqZ5BilC42x7ZKDV&#10;5fJ6fbVa4jyJK1y3q8uFIdHFzTrcEKTCT4v19WJzvcTXJRJc3i6ulrdXt1cXry6uX11cXQCwCgur&#10;1DHR7En1KhdUv/DCylVPpnWK8mAxpcRUrdjFQkf550iqDbTrTakWungwqb4xt6hou7jTivhsgT8m&#10;NTtzwo762i42dggS7sNpSOi3cJ59OKACu6DtcBAYElM0xGI/APQzY2KXT6BNYpiD9ZnllmE0jwrv&#10;l2A+7VV8qQJF1VDQGCIa8mxP31K6u3cvfSR9j/0wi0vJvvcionq1MMqLrIWMFntBuFlT66Ast4ub&#10;SwDO4ury+ub6enF9c3t9fXt9s7i5wrnkC5hN15c3V9e31XV1e3l1g0tPLm9uXy6un1+9fHn9CuaV&#10;nx/0k0GdDPTw1Jm4j1a0Q//d0TAwvK1F+N9apNNZl07diEajnRnWQBA2CPYwg+BsR3eDLdsXGXO+&#10;AbaAWXbgF2ZUcFoJZItfsQ8R9vRzHzr4fZ5Zgslwj0h4gjMlNIVFbla7NbAdamggjKSFwjJIRtgM&#10;x/5D54eawDMxn8+QtZ2tXU2/VLLaV732Td+iFOzFGGzmUTLbpexbbjZ9pOidebageaTQWQgzceSa&#10;hSejT9srMKvYgg3edtO85WL58sWLV5++evnZy9uvVkvsMnO7gP/qdrnA3e1igQvDvJsVxozhWtzy&#10;wvDvypDtBpbW1fLm1e7y5fRyeDo6Pz87Oj0azyYWL2fr1mqhZGlF6pTHet7EWypqJ+dTtekjuyjz&#10;9h4CRZSU1Ezp8i1PZ2Fw+Qx71kJk892suH0kbEsyvG8bGJThwxjf4TCv9cV68dVie4H5koBGXKuA&#10;oR+2GMVQ0UaB2LSRR1XgCMvldr58+t4zLN7BYmhBimBLTiRPhuCFgIUq8IZwxO1hrF5wjP3n/+//&#10;6tga9vRzkQ3MKHJwhKPG7X0Q/hKfy4uHDx/iEDCshR4P8TpfKgaoPeH8fpNhKpYMKuZHCwE0hi8T&#10;iKP200lSC1JEateZVWeCSMmUv3Q6UtMsYDVRpcToCDn+glW/AOhcXH754ecf/PSTj37xfP7h7nR5&#10;NF1ONuPNCuuYsTeuHfWMzhTuWbCaM8WYhrFYT3zsK76Nd7ezxerhcvLW9L0ffe8PfvyDZ28+PXtw&#10;Oj+2Hf3onvBz2J18UwLpWMo6ir4FSjqhii2icx6NHXmT7PhT1HaYODSfsLK4+mQ256RwOyuSFb0U&#10;JtIc9uDNuFYAK/Jc4/DU5e7y8vb2k5ubX1ysPsOxIiuLC7VQ3nAqjh33jZPqbbv+3Xi0Gu/w8/X2&#10;9uit4Y//L386O58ej2e2zWMZYs1Wpk0ZpbqeRSnZJgjb+LYEdAAW3xR3cIMsdIpqJH5LVgesFxev&#10;AFinp6ffAZb0oLPhdSJUak95Jbs7YMlKZ0FUCAIWt8TAkZYXL1599dnzn//DB//1735++4ubyWIw&#10;WY/CESoWSoV5RPNXbJc3OLwe80o0usNOpMwQeoQzVdfD1fRs/Ed/9oM//Ys//cMf/SEBa3YEm7xY&#10;TelPM8m1rhonXhNgiRspY/tIqgVT1Cwj8RGw3K/x8VQlrnX3o5Rd1aQdhjb0Zx2ARbcRDCcc73Z9&#10;fX3xydWLX3x58yFmV3DQCHTEjgEfo8MaYSoX3ZXtkg1IWI+3myHsq+X8jd1f/t/+8uzJyfEMOzjU&#10;dgTy4iusp9IeIv0+QalFBeAgPTbwMwuLnQllRkSP5McE4gsAi1/RD2MDvy+++vLRo0e0sLDn0Tdr&#10;YRXgSyuy/IQdAoqPVyCvi03Ps9Czb6eXpo96xZZWEbVhdi1N6bM/RQ/9V90HfEG2FrZGCwtDu8vL&#10;iy+/eP7Ln/7m////+7u///tf3V6/wvaTWF6G+HeE4sArj1UbBnN2HqrjtruHIuPbfDL97/71f/ev&#10;/vIv3//B+0/feHJ2fgbAOp7bLrXsfuW5aGrezNKbGxFL/Yud0uljf/mm3mmy9ZSvFyWYjYVkjpKM&#10;heXNjWylsqIkr9Soc7Q1WoVs+NbVWL+1Xd1urq+uXnz28sNffvrFL66uv3o1WFlw3sb81TYtg8WE&#10;6KxWWGpoe5yZxY3FXMcPRv/3/8f/9Y13HmP7KjqhKDhS4rsEwghVOvs3EGMra3CDGRsAVqGgXuHK&#10;PWSqApiX95zxq9ezlib33U+viQMlytxb9vSC08IKG7fbYtbx0Xj6YLaZXF4OPrkcfHo1+PRm8OUS&#10;IaGIJYXr1cIH7ZAKXeEgg+KyNR2DxQg7I49m6H+Z62YDXwdzJ0rGH+l3hFD9Uf7eOPL7mBHZ3puZ&#10;2/VofTW4/WDx8T9+9fO//ewf/+6z//a3n/7Xv/0E1z/+bx/9w//20d//7W/+/m8/+Lu//eDv/+6D&#10;v/uHX/39P/3mV8+/+GKFY+DKPfx6clHi9hRaoFp5ir1hjoIg1IN5GJJhhV81+LQtv2EM2rrULXbx&#10;KqP7ajF+PUl8TclsD9SwapZX7495FtzejI3viaHpTfYdKkeU2D/BfUsDbqG/05qI3k3UlO7MsOTZ&#10;/hbdUiDVDmvCmny4mk7Ojs8fvBG2FaG4ecQ8gwzbuYv049l8DgcseutrC3ZAcKEVE0pkoSy9akIe&#10;sJg7f2XHmbY0j2t9ZN2TaSwosguUf89Mmuihg4v7mJeLWGppUxMyq0J82KJ1fRgiJtcTm5tyh0Hd&#10;dDI9gp9q8eWrz3/1yS9++sE//uKD//bffvUP//Sbf/zVb37+wW9++dtPfvXRpx989OlvP/n8089e&#10;PP/s+ScvLl+Yk7NheZNolkyV0gcxFI0iHC4AJz/0FJ6zInAU6Sh1X3l81boW/URHaalg/XG6P9/u&#10;lFJi9vHFUUedLSC8aFe2e+cr+qkPiZ6TAoKmFzsHKT2LbrJNIg7UGwMHCLVhAgnmuAD3OGDk5BRu&#10;8imj7fb5mEGPbF69evnq1aurqytY9WWcDhme+USolAJ9kwR7Ilcs4/K7z7YTjwRklcqFfJRJCrte&#10;i6IqRImjfPRif84zhyyW9dQlKrztQBr2Jj5/9OD47Bh7jMJJGY55hqNrA9cV5nwx7oM76Pj4GI7s&#10;B2cPzs7OyrMFu7XFs9ETRsBRLQKQ2YSeAdbNDUJsrv2cSNq3qOaCQLLDm2ApN7P9YRPTpZdMEKlp&#10;z6/KvL3optyicpvIiKoQYRMzl8WUbX5SplSlPG3tCtrSqNJMVJDoCTeNeGFLCUvvOzQEkaAICixT&#10;NzpBsvhzcfnq008/efnqBRz5ZEt7vTwDiZv9edK/SXdipdibJVjNqV2f96Inq7RecHvldkDiOswV&#10;AIKhFfDo/NH5m2+/8c6777z1zpvP3nwD97zw9c03n7399pvvvPPWm289e+ONp8+ePQN44WX2dlR1&#10;ytE3TzXzpjbL4slnQU1x8nM0g+tPeVSRRFz+5UeDR0+KZxOTHcC4tGJ3yaTnu6ppFs48eKUZRr2W&#10;lCxiVBPS3ZFLTW1POqEaJSlrdVUdpWQIvYFZ9Pz5888//wjhzOH1Rsuogc82bnz+5ecXryxwlDk3&#10;1Td6njbgKIEULM1QEtmLt/01liJuL1e/ptn6n8S3SIuipuS/es5ErbKlCn14IsJKHbZmDotpOp8+&#10;fHz+9I3HbwCV3nyKyZPHTx/hCSyvx08ePnz04NGj88ePHz56fA47i3aMHQwdPipX2ha5v6NuTDVC&#10;laNgI3PgowAgojedIjOqpcEz67Kp90SGKpnHiBRo074l2wXtVSrBPttnhvFOdUVlRXDWpD17EUPY&#10;DwXt9V6RuCc3bDqn2NMlD08pQJNF+Ivh29X11eeff35x9dKNB/clF6HStsysrnxk9bf304zyeZoj&#10;ENkLKPflQk/R75ut2nLAYvsWRvQh0sVmAG0LZByPY2cTwnmNHZGHO4tssOMrLXAU0ylIC53hAiyG&#10;vCOXrH820jqmycZCgpOqbzXjKCBsqqTvUgSBoYBi3flerS7tB7KtVhXo3/UdICS+IglZUER5BmSU&#10;W08yDIdyO4K63JAEU/62O0K4sckQXuGk0eJijF9KAzNvISZhJs2iYmMAjbOYs08s5UBIlvkpzFWx&#10;vby5HAw0HjwMaBDZV+wHW5YY5qstsNAOwPOdvzc0onv1zAdLuUWgqYFDOWZp64NHTS+mz7PVYTJf&#10;Zb2oWJD2rCLifSmR8nh0rqoWwsPRbS2xfh0BWS9eXr58+eL585dfPX/5xYsXn7/46vOvvvz0y8++&#10;+vzzrz7/9ItPP8P16SdffPb5xcsrrCsch9NqOPxinrbAgcZXGdlL3cNDP6oTvPAnr6KF3jPHFDKI&#10;YsKytA/pI7YW3coW6tOztvcIWz0R577aQxZuRANvxPb+tPXxBFHMLcZb+lM2WwwHJtNixfzBbJnP&#10;5ycnx+F48OL0pyY3goqImuK9Q9XBdfmdeDEF3wPINriC1bReX1/ffPHFFx99/OGvfv2LX/7qZ7/6&#10;9c8++O1Pf/vhz37z4U/t+vUvPvj1L379q5//+hc/+9Uvf/bBb37x+eefYRUqQ2OEVrjxnizfCtp7&#10;X095hV4e1QRSQmhhlm9Uvj0wQX+m6F3faaQ6GqlpZ5fVhwD1Wk25ye5osjqjmkYWCrP1u8unBUXN&#10;0gs1/Un0+Jsst30/qTxFnuc5NUmokYU2FAGIgbvg4fl5H8a2pDnHMsKzM0YS6gy+CKDTNkZJpZE3&#10;EbWdQO9zjmC6qeJSkn0r7kUQiSObFdNkWdFZdDb/FmVjhkwg00YN348J8GvpFrCVzwjafPHixW9+&#10;86tPP/0NXJrL5avl6nK5vlxhE4+wj8fK9uW4XNxe3ly/ev78k8+/+BgzeQAsLpgRzzXu02Sd1NjL&#10;hfdUTgELac6MOHyDYQEUXif77itBVofuK/P++dDq9jJOW1R7bhRGi43DX7Mj/D503oVRZU+Q72MI&#10;EwAXWEZAmSdPn2IlQx+SsmnAh6dPn56dPUBu0qXsUKuF214J9xXEwZT/Hr9I5ey0c5kGH8wUY1kL&#10;TC5bmRNH3zEGs7iwhPTq6oITLHixit8MYlObYruI+t1UpdlAws7sAYgokvQEB+SLdNEAMvJ9sLzx&#10;bowawCeHEeu3zY2qLqgdNfrope+4ovQSCZ+zrC6cQk8Al6TJHn/rYpPjP47FjfJstyzUdZfxncq2&#10;Ip+Bi8GXZEfUiwzTjPFgPBnBHjo5mT958vjJ07egJq7itUC3cuowhT+MJccPHp4/efr49MwWb9mC&#10;0zAqVMeuG2WeZbWMAmqd51hP4M5KRA/LDKt6eTn2sZV6aFGWaXQshjUoxQxsPj42zT9q7T0IYBLq&#10;FX2I9t3LnapLZAkcsOXKkBg6G/w1Ct2x3fkx1dBWFdpSneDDYm5koNAqC5R0bHnhFu9uh7MZQlfN&#10;z1/4sGR9MQULIMWeKZGiFF9BG6iqrd7rzbpcwvZ2eKesu15uQSX/qk8WsZjJIqalxcppGnE4vFtc&#10;0Vtpw+6qTaSLtWx9biyRZIsw3EynOJ4eAYEnjx49fPvtd84fPrJV+sVHcbZBiWtXja7Z/OitN9/B&#10;dPfJSVgeXx5ulCU+FX2W1b6BRY22BVmaJOUKbaxI9l3Jukljk7cygFW+63/qFqxKjKrfwtWIGKlZ&#10;tlFLPcZj82GaW+DhAwRYQSlCv1WoQTnPBijBc3ROdjOazh6eP4TyCEnEKHUt0aQBUZKAozSkoUC6&#10;IbRxCm9ataQZP0TnNXgU8+2QcIaPEFF76ET86tn1dcvn25HiXrpZsU5je+mc8m/hG7v99NP0SlP6&#10;Js0WbNFzxCBmjAcfPDp/8sazk/NHoxnCnefDyXQ4mY1mR5Pjk9npmV0nZ9Pjk/H8BAkGk6PBaDYY&#10;zydHJw+fPDl79Pj47HxWLoWVskbI3i7knt2YMLcpt6iFe+a39xA9CdhLOv31uo/u7SVrFh29Ipzi&#10;jXkGJqYD6LQeP3707rvvfe977z148ATwNZuf4jo6Pj89e/Tw4ZtPn33vrbfef/vtP3jn3R+8++67&#10;jx4/OjqyORbvVPGV9VIgDUIVT5Lu8StA0yZt/s1f/ZvUU9MibN+5kYkXr64QmoE9/OaBPg/kIqW/&#10;YO4rZXvPHJWSnYGKcmhid0qwWCTnlPoKJY4yD8ENxUfDai/Uqm/oFzzS1G166agDdImrKUtEbtkM&#10;EfZIXq0wSXR5hd1GbxG6PAYMzY6mx/PZ0fH8+Pjo+OTk6ATaOZvNp1AB2FAzrJaeWRr8dnwKdzt0&#10;/dmzN54+efLw/AG3IUIbgO4RuaQzwq8m2UVY05S+U4V8/vV2a3DnNLwWbMGUqVZAyX079xxOELDb&#10;ERxeb4yqyUK8Z0vKoqx+evWob8tVDA7U/9kmM9ixHR9s3L7ewKt5evLgAbovixF9CufmU0j22bPH&#10;Tx8/evL4sV2PEET6xz/8w3fffef47BSSpgcgcgJ4OjWS86zzD0cW91OY/wZYqhIntrI4zSIpG/wl&#10;xuEeDeni4gpQPMcOR/B5uC1HfePUvYfMiJXKvEXh6i2/8Ji0TE56vjQhN4rLTufXycg4pzuVg1JX&#10;Mg/fER8IWGWTKEpOFZFvtfAwy7oIvMomWg0DXTMI0retQ2xlDgIBEe+J9TRXV9cvL19h42NsOTnA&#10;zOHMzC4saYZHnncTINQU8p+MJ/YXcRD23BLMj09OHz56hG2wnj55BLhCPwm0ImBFE6keEVq6gf49&#10;RydyBWZm82Of35iBF0RWDRpkJBE3Zl1qOMExQ0C71nXqZI6xmTM92SjwN4Q1WGQDdplFSN7EVumg&#10;Izo7e3j24PwcEe4W2/7o9Ozs9OzBCXY6w1LCk+MjmFtvv/N22KaxMGIkXDl8PZgAT6IACIA2xm1F&#10;TxBOFUIOtlmNaye1nUWpxPxVY0v1JKbQpTst7PsG/7G58Ch+n2dPDrJtC9ebNMUnoyEZvJVV1GUZ&#10;ftlHV+M00sIGMqpSspie4oLQXznLmI3KRi9Q+r87dj9oqlgWlRoSM0IVb9iZuF5eiFpW+DLcVXBz&#10;YlUGYhuQcjQ8nk1P0MEeHZkxPZvM59Ojo9nxydHpCUKs5tit7dj+wuY6geV1hB2vpnMMJqdY6D+d&#10;Ycl/aH6oZLjM5VufJNqH/kOE2/xOEVIbgnVxX7iic2BRRPZG0bxZZXDF+WDgwobIwrHjANtRTavL&#10;WOKOaf29WIMSo9GVYIWtnglC/zOdYenz2enpw5NHzx48eeMBbKlnMK+eYD4GRhXW6bzx9PGbbzx9&#10;++H54wfnj7EOeoa1PGM4tmo2KXEDD9Ui2Ebw8SZYMKlM/Wyv0HKqp8AiX0M1MOboVcr/pFfuS8nq&#10;MNS2XKOOa0VKPuQM5l4Ce92JyUCvE1LuQnPLf9JZ2nunTSUyZz8QS9AzRFcHTcNNmCOCL8MuU0JY&#10;UdBEs6iwfQMsKnS6ds1PgGAwvcx44pgPf2GMwQcCUwvf5NG4L7W5XxZ1dpb3W9zvRG5BUgaRkB2k&#10;ib4K/dHpKeyr0we2KUMwrMLFr/wJcTAhQhj9XGaRALGFOkCc8s22wC/HHY9CFrfgLSDJjDnyr+DQ&#10;45QSFGnMzAl4USKKl4dQpkVIUmIhLhPrXSbgyNRHHmp4zJtOPYj0MlXTqGFnK9LS5PxPuOc+GyRM&#10;GOHRStVUZVsIkLCaCIjkFcGi56GXO4omb6OuiCwlx/Ez6gKbyewrRmcd8Q9GfUewqixkCzcwsaDU&#10;RxbXbg+OMQY8BdBBfYO9VnTaol8IzqIjqrzuZQGlx1i+UyOKBC0ybc8iq95NQozqq5x9T0x/ZVQo&#10;W7W8ovcIr8IO8j+rGIQeWVvQgUL6Jn588PUIMzPFF/gxw0iQTdUjiW8CbBGMnfJsMQKK8xANUiJA&#10;qLVw3+Yj0j14qQVSn/rARB+tiVqXNPhgTepT6F5pmrSwnUL8el/WXx/oP6BGekX6ZDIt1/eZmsLT&#10;PgUcwTtRXHC08x6dLlS1ugyvoLoIakdn+8ASHJ0C3jDfyN4milnbi9rvEn8jHCjVHrKz0SH+QppB&#10;KTBUnAdv5RE6Ml7hCTxNSAwj/cBPi1URr6HVbBS39EsLJDwpmWEkUm22cEvgrBpz2BZn8kTuTMuJ&#10;OKq/rvkV3oEA5LGV1BuwfLhtI6eylWpIXfh6Qo2iftgHH9UCkZq6vp6w3oe8KI3nqlDeE5z06rW4&#10;Qc9eLL3HenzEkGLdM2wq2+MRzgT4nzDmOx7NjydzeKpOT+DLODk/O36A+aKz03M4Wc84UABOnZ7Y&#10;3h9nZ/jHpg9xqNf8FBNL8/Hcdi4dTGZwjUEJLKLQ9oaHz4x/I19kFZQU9EE+nTSOqbDBvenRs5WU&#10;6ofYXYbUdoY9G9/KcN+iEHlk+giuJ2GJ2cUAY9Bb2zufTamPqcW66epJBjoYM+rGdqgI9AIIxMlL&#10;gyLzEeysD5rsJjjOy0Jc7Arzw+EIN7eYmcVpTOYaQvDumdN0hN1JoXsoBLtn457WHLtPvigrzNCB&#10;Ch1xnD2hPOv81f8lHSq+HIi2xRBmmxON0LLZ8HX7NJkzfdmdM25Ff2TNtZalGlUlh3z88+hrhW6+&#10;Lp2U94HmbBovO181sVFSdkBWTUIpT0mBIoHv05zu+N9sfoQonJ2dnz94YPNDmBDCBWQ6Oj3DRpO4&#10;jrAnqYUxnJ2cPcTE4Nn547MHj44fnB+fPJjOTrCdEgLnbbPb0CHhBAYKufxbyL2uBik8xdp1d5gI&#10;TaITqvKi882haawXvdlEsBdrNk0Z2dupRA0J8hramFtolIXyhqZYgIi0C+vhgUtczc4J33Bj6+Th&#10;xywFW2w14UeC1SgeShD2VgpaWuhDAKYKkYJ07CNyCguLpKVMJ31CJSTQ6IZZaJBZ5FCCfhMnUnOg&#10;XQI9+5A0kz49T5+i+yiIiOyptX3yVBpvkLZzNftrf5Kki1Qv9EXYzxsWEJZxW9TCESaJHh6fPTo+&#10;f4goUgSCHp2ez0/O5icP5rg5PZ8d8+bh0emjo7NHM8QWnjxEYOH0+HwyPx1OjgejSWFMYXayIWTA&#10;Sy3iqv9a8iSzCopq2VLrJo1qF2L0Fr9GE16HqdxrVZ6DNc3VxXw+YTCPHgfxwqNwBWwqP4xTsUOz&#10;LOIF0y1Tg0f3KTSqBBn94rkqwckxRSHyXTnmi/EXviPUwve0vqpRiERAxCJci3BWQWDbFF/oUp2l&#10;1sRN39vsxfH7TSyj1LO+swifuImfLRXvzD9N0MLSTm57CtWblb2XnTkXtqqCqk6xmmuM0d3Jgxmw&#10;6fTh/ARXAKOjs/HsBNfk+HR6dDY9ejCe4QkC38+nR/j1Ad4aTU92o6PtYMrjFtAC7By78hNp2j5d&#10;VEbbXLRNzKoU8phCvfe+zO/fGeyb89ecXhzwNbLldtbMjRaYQraOD3NIYUqYc778cPsNmlqFlTWd&#10;0mKyIBHnBSL00PqR4nnjS2BSamC1iQURxhJQivyifoNmlO8x9KuAUDwVeHWBVaMUaAQeJH6+xSvz&#10;OTRbyyrS7+xXpioJsJu7lPg61DTL1XKpbcU4z0GyMjg+sHubDd/MIzGZwz8xRfz6NISzYyns3G7C&#10;3OERrhFCRhE7ar/C14UxIM79PcY9XkQ0BPwcdkQMvBUWNMezVmsfaXaTNypibFovJcCNOuRUaiq1&#10;RVItb6ktieCIkoQwrx41vdpL3BRZ0zIH/dq4DsJRUdNXF8AU0VPCTfA7B0tHCBXifg2qYFaFiAfa&#10;VfaQy7kKk8ptYoNMtPIPaXBvB9+7nWcicQBVIq8UydMixsKNRZBLbQppANERubN43MD1BgS2019z&#10;Pvr01Kwyc9tUsyHO00fotdyXzSoHWAd3m05s3lMZAWLxE4fFHrBatbC9Lk2vspHz3cM+el0E0KVh&#10;/m+6VMNBmChgA1CxKpkRhE51shvOVtvZcj1bDo83k9Pt9HQzOdtNznejB3aNzweTh7vxKa6BPT/b&#10;jk+3vLG/p4PZ+Wh2vhrMlgOcGz1dDBFJiOjUtU1cExbLD5ho++nC+HdV9MCRq3lUrxgBI+xQr66i&#10;m7iZYlkLKu0LWPuLsJr8CbNSvuFEAi3E6hodHdtlwG64oayLq6QmGhlQNliSs8bCHDtMwraftRBO&#10;WNtYwA6YwjJS7KAwRkjeHH0VLnjg7Yau+OCqR1E+rMHDE0CNkORxn/fectITNecaNvW0Dghqcmzh&#10;qx0y97V/gq/0cHv+a6f3ay3Qi/JQA3aErY9W290Cx6UOJtjhYzOYYmQ3sAsW05EugBouW+08mu1G&#10;s81ogms7gkllTzZAvdF0vcORvYaO6Kft4KiwOswDlr764UkXYLWxtKcyq4i9xKNRxV5vRYl7Usi3&#10;IrS9S7k93zUT23Y1sFlaxGtCdLiw0oHXxNaNFpdNDQbP1hBeLgt6CCso6uaLBoMUuhxQhJHIpBVm&#10;eQiju7zotL2/hu8XnjY34ExtFjExnItpHwbvNHCkAPH0V6F7pMQpvvp3fUHq5XxW2WxZO455PeT3&#10;lGLUEQWbIFPfqKVFnXC2oUYy69+QsilJZ1luvAUjabZf/QGTVhdEHXCfoGL+bokz6bejxXay3E5W&#10;2/lyM10Pj1bD2Tq57OFovh7CUTWzC1A1BE5N14PZejfBDXxYWm7CDs6zRa3XVyflbROXUiakLTwC&#10;iOgrz03IgoiXsk/QJCM998PbvQSa1UZJLVUnnz5bhZ7q7YkMfgDELExwlq5FN4ynCHKxEIZwwbDC&#10;XzOssP5mNMHFBDa1sttxw7PgSiiclSBA3iviL75WrvRkVEf88QiAVzCqq0YZkXLwa+RuZxk8cFxc&#10;81MAPfnyjScD8TqPvV38r4/UCNQOLqhPE0ozL0qvD81qeg8H1s787jiN/mY7XK7HWPq62c22u+kG&#10;4LUZ6tpgB0dc2zG2coA3fQtzrLwszXa02oxX2yFi9cqlYRbtxW5DzE+RKMuQKFnaUDubawQc+uq7&#10;+ihbb0+1EHCwBL+dL6JPwfSwTRZDWGZe2RAOfixeuMfFsSZ+0oVRD9CK65aryIiyg/S9SDR1qPAD&#10;defEn0hPKnvMox1w0Rsg/jUiH+cFCuEBHWE4lp6cevuvYhQPlkqzCvrYksoZ1w4E5KLGs73RKvig&#10;y7jBzlYRmYpC/yaP8l7M8R047eQmS6TMtiDeV4F+NzrAEb9AjTMLqIiCwSMu1THjfruZr7fDta1x&#10;BwAhTBjwNIuu7W6+3sy2WxxnD8XAhUEf3Bnj9WC8GADRzAGCfhmotR1DXdakTaYuzC0YhLjUhfZh&#10;cgTWstoisSpZlGeT9CMVYjI+rIzTQH8TzrYQr9xEbU76bsfhsDNtGbAqj7nXRu5ZHC2kdTlYmG51&#10;1aJIS19OlmAbMllYy2i9gfRhRh0Nxke70RwW9G48347ng8kx/m5G8w3s653JFUbWegSD2kqHv4uV&#10;FbZIUa04OMXg0AxgCC1kuCnTi8kAmUimtSlGjSP0Wmp2+SKLlh92Iyki/0opehmEqLMqTHGvxtma&#10;uAKs7LisvSBirpCrKXEWDu5eBWbbh+yeyVq1v9a0SHwhkaD/QXz2wHqz4Bm0BLbjDdQoPIRNvYET&#10;CoHIg80aQTE2212edVjMXvGJjTLt15DG+jC8j9PNRzN4PzCNCGi0NT81/0YB4vXjnVMgaIcAQU/2&#10;xUheTZk34Zd/Xe9qqCHYKhlbcxFkyabcm6Tf6FMppeYtl77q4Tr3sjkW7bJFmZE5BlSL9Xq1G6wH&#10;w/UOsGUbeuzgpjQjGr3RaAPvJP5ip3ekIS5CE+wKoFR+8pUN0GEwUjIEydgryPqOeojKMIlmgv2A&#10;k8wVl70th7fqtnRFokQlGTexJpugj+Z1AkeqLp6JZE17U2/JoakJ+eqwuM7G5hO0cqMKbPHySg23&#10;iHtkVAsKGCrJg8Nezg7N3E3HIywMswPmMC6wWUUEMU8tYN0somKmyZZVhAt6B4ZCcaGvtplyiGMA&#10;QMHQOhmNTuD6GGG8EPq2cpn8XmjVAjTis6TpE0fV1+ihhSEt7PIyTXPIolukABG1vqWEcmuSUoYt&#10;WpQ2hLoWFd9aaPPtokhmL+EwVCwIGi1taG+OyOVmZO7I4RwzMOvdbL2drrZwU45xCCHmVVY7WM6A&#10;MLgObHeidFqbeOTFUaB8mPwT4rNhMqVHZNwXrgQDufoJMXrZEtVdYlRuNhjvG/No2sd2aIcbNaFO&#10;VMomaCJAutJkW2WbegsNWfVtIimiKtKSrEam+NWnmUUEpDlHmWhoJpKgPwAXHPEb9oyx8wcAR6Ph&#10;ZjzaYq/QsNlM2MPBkMku3OOyASb01AYEYY+v4W46HZzMd+fHg9Oj4QxLz2C1hUBEyZcuUf71yNsO&#10;T52/NjnIVNPsTQpzTVgfkSrJ9oEVD1jKv4+ep8rQ+VZ4xUFQjwn9CjvsPRySM14NpiuDqjEAy5yS&#10;W7s3hIKjoPg7XA8xNWyzwzvr0hAQAy9REeCpDL1QvJkp84jwpDlADylMU4Q1CNLUb4uPXo3wMNr3&#10;XbjW1EQzyN3J4zLBXd7tXUiVMGoDTcZ2CoXpi52lt2CT3m1qPC0JsgqdhWARIODgjWcHFAQhgNiM&#10;79i2Px7MEGoDNytWvU6GXI1R7h1qEYXFUjJbzW/bYHFN/9HR8ORofHY2PTsdzSZb+GptzU+AOZWL&#10;QjFDh69Crk4w6kwQoYBP3wJYWUZluS145Y0169JAiETQB786tcUnaMowa5dlidmLJJrMEA92mt0g&#10;YG84wQVzewVv5m643A4Wmx1GgmsYYvZ3sApnhcMuWyGMxdY1xB8N+ghA5B4UIOWhsMXbTOO/+rd/&#10;pe/SV44h9QLhjDlKPHzLIGy1uby4xOZtE/TFARsddlYuNA+W4d7cJ+hZyyD1XNRpGVThK9Ms3T1i&#10;wUShqmYElRH/TVAVFe2Ri6/oxQaolcfUWisHo7x8+vLkenkdrNiyLEupvp2ySKsQ0anMqSvcbtSc&#10;VDb0QHuzCxvh2l94vYPfPaSwQR5G/MGcvt2sJ9bVYnHGCONE2EoIHhxhXz7s6DefYPMZ4NNgMoJb&#10;HT8N5lPYZePj2ejRdHw+Hz09mZ4eT0+wETx280PcoS3QMeeW5WzeMdvmg7VgW1K9SHm2gZV1Keoa&#10;UhaV4g13/mAIOG7oX8NfYU2TiSSWevwSS4V3miun0ElqE2wxT0bUSOh+Y5J6L1gNmlT9NH8V5+Rb&#10;uCahWl7oRl/BHXoPKz3kpIpqh7cYCRAI3S0APuv14nZ3fTu4Wm5sV3eQb4Bl3vQQBhP2bTDvwDjE&#10;H+NdzMlsh6vFO08eYY8hukTrtSt2MMZzBLtXfuTQhRnlZpwbke6+GkgWgEWKaYmVzC2+gnovhqhN&#10;4utisby8vMD+bbb8sTxyTg0sJTeivt5WM7AVpe8DWD0Rh1lFuNOcf00J0nr5F726ZDNkocIaz4S6&#10;S7qaMWE+atKyfH1WElaWaWXLL4omNFA7i2YctpZnl2M+dbRznC4HP6s19BXCqGbj3dF0ezwbnExH&#10;J/PhyQwbJw+OJrvj6eBoujueDI7xdzo4nY/w/HQ+PJ7vjueD02PYWaMjLNEJkxwhMgc1sch2BZew&#10;avhKVghNVGVWX2MKEi8s8/derB7yypoaTPp8PCB2Khs55leWkGORh0HlpjpW6oO916JsaoZ13ajU&#10;NWqJTQrZWaNU3wriQ+AoNvWH0XSz3FwvzBC2PTox/LdV8XYDCZQOSYiPirTbrtbj9e07bzzGMQ/m&#10;LCjn5cE37ayLlIAqHG1B2FFDYC1qVQ7rGfWwOITCQxKZyFyIuGQNP9FoEylRocvLK+zhXayDrJlF&#10;LVMh3seWEVwEOp6GhvvCP9eEVpEOZfHFPxQQtCBOqo5e+6MXfePJ5lnKKYPa5U+WPVu1j4aTvClX&#10;L34PcyUBBVDKWMBzDsrc2T2IwDItgA5iZcZuu95tlsPdZjoazCdbDO5gQ83HuN8FCBvAOYWb2XSH&#10;m3n4aj/hmm4BVXbNxrC5bMU/wyWAVmEkiD4WWuuNHcKBAMVDKquGjx7qq//JV9kLiDmjUPzBc+/c&#10;qLWQ8E72CUshyCrQlPPxbDIeHUikCEiAo5osTVofLaBaXxW97r/65iC90sNIpaPnqUdLykPjFCeR&#10;rDdY7bC9Xo1QZZpYZp6HYASQiJGgbcIRLEd8t+D49Xa0uf3+W88CYNUiqz1XifLCk/+9vfdYkiXJ&#10;ssTCg7PHMl/yyuys6urqHsFiPmkgMhgIIAIsgTVE8AMQbLDDV2A5u2kypIeADWamSXWRrCRVlY8H&#10;cfeIwDn3qB67pmZu7hHvJanpsvSMZ26upuSSo1evXlVVe1u00kOFMscFC+sfG9VEBaHSqOibTAaF&#10;kPWr58+fYcMkHqYCA7ECXGQ1qph8OGTABEuG6cfyHR8wD1OKahmP8pPM8iy4mZQZEUbx0YxpBEsv&#10;5qKtXS5LHW+jMPVrUdcQnRKZPcxBrzeXlUd2SUUrjgeBGrawHJoMGsG0vgY2QhhjYjv6Vg5Y4WzH&#10;eBCDQ876YSSIEMKIH4QBpXv85VINHBeMYSOO4dzdw5pp7kC5jT4W400OzmK8ec3zowKwjFOCA9VH&#10;bWyuZkzXvKhWZwro3pnw6DKsjxNAD9Y8GCjNgmyL2csWqFcwC8piwyGz2zVpMKsKGweq/sns9q+u&#10;tvonS46VdCjYjQat1L3+D8KskXf5fAeEm19dw1F1ttiJ5cqIYucuaQygkleBAQ3dIIzItbzavbqE&#10;hYWtHrW7QoZUF6QOI0OK6yVricVrlU8dtOIhLawG1QxVWprYaFclaOfkwuLI58+fc6dvLNqukfiV&#10;rJsSrY6ri/ZpBJsH2LUasSCtjGl6q461NeXgU0TCzdZNxI2JEAXmLAcNUjT41bTHnJh4q/nJepJV&#10;q0/knkOkD6xST6qKdMbS0ICU5UClWOilpKF4xVAQWkmH0T2qu2KdqzyilyWokWhLrofm3uyQWn7o&#10;t6LRFPOFDNrawrZuCoQGZuEeRhU8XHBt7h/sAPy4sS6yCPRYxml35+fnOEYMpasCMrh86at/iht+&#10;eEge7+f6ilT4yyW6/f3a8jBNgKWsAgfZ0aZQMhJSNkUMc3jTwL6Qq9poBa1ALllYNq9caKQvwsbd&#10;pIq84R8LaosUDVrV5hQ3nIaewVn9LeZAI2ATPbFFbhTsnA9qLhCAI4C7gMIpcHN1CRyaLzDri6XP&#10;mHVBrwMvJM+0YfweYkR57jM2D8VBN1s3893rxUfvvXV8DA99gaQhpjdDt1wlrTSscFY9bnxwPftn&#10;f/anBqwGZRsgK1gSTEBhahXuzy7mn332GQ7NwAXPu/kX5fWsnqb/sURkoB2QsmNM/NSE83bJw1e9&#10;8hKrfCldwE1bQ7Nt2OeY37lbEGZloRki1LBaTfr81Q1JPLNPh4BlrVYTdP67Faapdm616mmtlvoJ&#10;sIRoWCCmI09CAUHPGYYDMEUu58tnl1cAFnpiqdiMi09c6y0zsMIwCwRu7c2OETOKA8wBYbCyIPuY&#10;pomCAUZnOKP1/FydrTN0NyD0lLxVUOidIZBHYbHRODXZc5faoEn1kXHE80Dhc53PVWJO4CJkMYmr&#10;qoBbJIrhEowiB26uE5e2hVJ6UxiQFb5/glqWmSR+LGYgHnLPl1F/jMK0xU9pjuhj/ZqQWOUc/OrQ&#10;LZeYOnKW6PSkGCbEZlyyjvWkL16d//Z8+eI5+hhEY2HBg8e6fAOkjW2TeXwgNPRqcbZ9/uIf/skn&#10;7zy+B/w3gjcUaNTERQtbJKgZZ0qT//TP/6xplZuX9XDYZj+5mC9/8YtfYCtvHAiL8+q4c2pcke3I&#10;+R+ZPYaA/NDyIRnOTkHpyQoO9VyYfa4UP64EV69Xrvdq2ECPBUuv5NpmpepXuKue32qa7K+iobOt&#10;TOJyhIbNFWjYwUNVLi4uoDN6XYBlIU5NKzUx+6UD1gTcyKiRsYYXcdAEDpDQ1pFQEE6uwem+tTVf&#10;XGGSyCadVCWV2K2oUD3VcAkBcjrcA4jM9miHYQIbkIEDWReLAA4BlhAkC56an4lcQbl3gJ0SCFMQ&#10;SyGt1hGu9XxpRlLguYAGZYF0wCwNNvG8onN3nI9wIfLsHLhimY0sVBg5IA1wykfFICvTxH2AjjuU&#10;fWGe5qbp3pIWYsahg9gUrCnEVOyIATTKmlCHUJ71cdGyJXllOVTR2NoKEQyIbl9c3bw6X746A2Bt&#10;X8Kw5cyu7AO8jG2vGf4SK0U57z+fX9y8evaTTz94592HEDGv4csq2W9vb5QjIksvhP5ZMGYZsPxD&#10;zs73yMK2oimOJ5eLq5///OcQdAAWAht8BLlY3NSyKUKSjUwKzeKf/isjgJUTp/v1gCVauLgQoPG1&#10;eOKf/ro+1nwJn0QnS2F+K3tDlIPKtQyZE7lKUSgb0pjQehfSAISBvknxVA3pieXYrMGNYEjGheoj&#10;RfUTj8XwBCUe8FQuHDqviweiYG8jARbcrsiMGSIAnnZ+ESY2P9b/mVyWe9aKK2Rn+9s3BFU24AZ1&#10;f/nyOXDq4uxM9g4agubI0FMmDVXVND1kBFc1WPxcahw7x/nAaZqKaot+FTS/iktGljhb3y2AIrQy&#10;YKknEC/URpFOZMRPyD+ONeNxVyhdjBOdcUVbSg5Zqo1rxmXfVKmglKrOAixkq23zzGsD1gp1WPlY&#10;RK4tYh3NO7VRAglvOxY/Yw0oZgkBWIur5dk5BoU38yWir2B2Y9EoB/dsISLvONLnZmqgzuXF5dXL&#10;55/84J233nm4j0DhvltJdBAeZV0w34uxH8uZ0epGj3qApRQCJjfJmaqbAskafEFjfvazn4FnAKwj&#10;RObUI8kih40AyyMCFeomBfn4IFUmj0SKDNW3ekNCUSQzzYqK4pLE2NRqGWwuCubZmKr2qmTuUZuX&#10;1SIRytXIYlHFpWSbgVv+NWWeVSUkmMNB+X2g82qI9MSXFElf1c+r4bqkSPIR4HlxXUUCbh15yKPl&#10;eNogtR0n35ziCUARA0NoTYmRRLh77AhnmePAh7BVqhDT27xnnDvPsYgAdxy5ggidxfLVqxdPn379&#10;9OnTs5cv0QoBlgxGV0zccSusogYsdxX5hmdlxKX686wxnN7Do3twyNiO/GVwtr548YJwWeFeHY/w&#10;wlAlwIpBXjdcEMVETzUVvyJzHhMUl14X30XYkJMyTnSPIkV1A7PRpGooMk7gaMASFrsI6aksLKuP&#10;Uc/C0KiAdTkloIoJoXJiyTwdAAQsWljnS1imN5eAsWuMhWF3EbCUYZApVjlwPLi8nC/mz5/94Afv&#10;PXz8cC9O3lFKCYy6xlwTEVa/VgrQ+DVg6adCN1lYekfapbyyxLgl+km5KxfSa3nz81/8ArGDJ/fv&#10;ncZpv5aAxkOk/IeqJYo39HI7nX5ws7nxVbBDGquWRp9cMM66oSKGyGKSSWSRwF2xCSUairKSgOsl&#10;vDMLSH7ZGphbFEQoIyKbWEaHVnoROYgUqpsus1ZqIPMKWifXj95yiXpS+FJHf8apDE8SdHvu8TX2&#10;usVs3h6UHOr3EEeQv/02jsYBjKEMrCZTo6h4sauIiWYKMAH73I7F8sty9pBv3Szml6j5r+N69uS3&#10;MHYEvrhQGcc3ZJKqFMMKBF6/6tJz6zwqL2Pn+Pjk/v0HuB4+fIjmoGlo+7Nnz37729/iL2ArJryk&#10;S2yRgSnfmAXmgoRf9dHWwEJGUUxDafyItmjUKUYYqqSNUi55xvB/NZpiEUAnfhQfMw4vaoQrT5la&#10;bb5bZ52/NaXR3Ea89auFNm4KarjOsTIUCwmv55ewsxDicI0BIZKpKZkLUhy6LOYXl0+ffPje43ff&#10;f8zp4GSCCIZUT7ROsGgkcUNwg58MCyCREjMrAJZEXC9bKE0RleeWu81Kz4KXNz/7xc8xFQTAusdD&#10;ydcAlt6yXolkusxdM2/IAzOjcW+Jgk09XVu1SxKgosV4C1DKtnP9+GEDCsL+xqegbHUV4IAFvbhk&#10;4F2IaGzBE+HX3BwqZqjiMtnFRfxF5t42W5VEGrmuhFYvX76EmaBhlEd5sqGcmzLXrwI7mTBO4/Rq&#10;ZqjDASoKwwR6/u57773/wQcP336MjSWh0NjNCjkbKOivSHGPeq7QwR4LZtecVcTAkGHL1wKsL7/8&#10;8vPPP3/y21/DztIADY1yba0GGZiSMpfjMjNmCbm04zhIB+yAbfjw4aO33nrrnXfegeGPX4GGX3/9&#10;NYASfwFYoJ7kDbwyGgq5jIPK0L+6DgIyecp0bKysOWEWKqKxJ/5K6iTV/msFZgxtXFFK5/8KbhfZ&#10;EI9QdOMpUz2dv1ljiVVnbF6oGlaHfC95kHZo/tEDT+omd4FB4MJsMb9ewC2ANTc8Lx4GM/OgXaXx&#10;Ot0ELI8ShoH+0yeP33r40cfvc+l030kn3VHdDF6N2CCBag6uiSlqILPCLKFJqSz0F8KbqYAnYqQe&#10;qpHCS5gPP/v5z7FU7PTB/ZOIbFAZQZTOIFQVXTNVyOqKDHWfzYrcVJPYDz1arJLUDmMbhglHbKsL&#10;kd1FmJdZCDoyVdNSfBWh1d1JdCw9KqVgAaPuiCnzxQWGcvDooFdGtQHxsSKmuJYMW6aABFQ9ti78&#10;BMWGtstAwF/5feSu9sR/RkBhn4isBK6buKAn1iiUAsBCczDGee+99z75gz/4+JNPHr71NkaFjFMo&#10;TtYYBVBMC/UyX3gPrsaQVvzFNjMYKzIsCwYWqzGHJn/11VcArC8//+w3v/mNTEVXT7kNocq9aWwL&#10;1fM0Sw71lq2ee/fuw0AEWqEhAF8kAPVULgoF9VCNiteEAwlDNl7EWW09ni/hl2wrXLgBuYBW93li&#10;4z0glwALPYrGueJIbpfULUSdJVYp0qo2ewMLYIlTaJeHujayRGR700SByQ6+8MpK12hfIGMc7lxP&#10;kWBusx0AFhoAocWgHTCARGa66OZCJWAYE14+e/r2w3sf/uD98I/1YkdVT3NNrRCJlJUAWm/5uZ4w&#10;DQBLd6Kj3sc7qHdWVxHOkqEyihhdzwBYmLKeBizloEvwJ0XSjXp+lG5iFUDtT/pWbCoCgIqbXsjD&#10;TbB86EaFEjiqo6Q0vkqq2mX+6dfcZH9VVdV2WemCZnFOPxk+ApbQrvliSdvo4nKJLhl5Lxf0aMrg&#10;cd1EFuWsDlw9tqbt8ByKjRENridPnkDPNdulwZT+2mJSY81WfxXauqXuJJCgqsEuCoXu/cEf/MGP&#10;/vAPf/Dxxw8evbV/eATAQlh7JySQWB4DzMuyW7WB7ng/xJoz+uQjegsWFkYLMG1g43yB61e/hL2D&#10;tsgYUcVUZ/UBkmCjiegDcMZztc5syvojCwtNePwYNuJ777//vgAL5EKZv/zlL2Hf9QvtZtAFUurP&#10;dSMQsdirMkIZ+a00gkZxjwCQb70F5MKP4BQaJcySVZsxy1IaAWu04GRhqcTaFkoCqiEKuDjDluhj&#10;EzsL/AhTaqbSNeug7iUVVdo5zq3TxAFG8LsjuEHLMENxgV+ymcwa4wYygR4vLxfzZ88ePTgBYDWr&#10;j6Qmhg7jgG6UoQFL8GIVLm38s7/4czMevgkmmFEg0LurPbk2Kq9LLy/azexnf/czLH69d//+8QF0&#10;uEy+RgG96T9TSgSSwthAwI1QQPKq6mbqR9EOJ6N4x6dcbrAE3SxUoUFKuqw1iS4CqTlOnKuHh7ZQ&#10;lEx6LsDCparaDhJN8NxhkI54RKkXlxd6V8OyBbySC1pGhhjpqjKX4Eo0NfeKv3gCVYeBADMB+gYj&#10;SyMpWViC+wxGYpyqLRERNw0KojxeNC6ERXHw4P59KPof/uhHn/7wh9D2+4/ewtFePGUeu1oFgFB9&#10;I1/dkyyxIxyaRg3HDxF4WS7GRW/BPIu9s4Dcc+gwRoKAKowL0ZanAb4YOZcKx2taLOGKSeSSmkls&#10;1CK2WqRTZaD8Mf9z/513CFi4gCaiHgAL8TdffAEj69evXmGOEtGnGiCzUJQCWCYyV2NNDZU0uj7i&#10;jqLVpNvgDtDq7bffJrnu34eIAq3AIA08ZT+6/mpLlXCNZDmxHptbdKa6FAcp5RlQ76URKIpQ6e6A&#10;1V0pvVjcaI0paaVTMomECChuUgJC8GTX4x6IhQ4E+4gCrRRby+UOMZEd0iDahE0dSBgG1sUZAOv+&#10;vR988D54L1UU0CO+GMSBBuCVo2OWAuKoJrnOSIjngm/8JFlSJWcZsNAXIpGEG8Gsw8b7tU4ieTrT&#10;DGENyAqkPFoNWJIq/1XnIKLLWFCrhO4in2ihita/awDLXPfrao6wAKWg35NDVE1QelNEaiwJ83P1&#10;saq5lFwNUQwORgRgMBLgIaQTl8RUIwJkJYMLL3o2XZHcys16aBmSkmjEgR4bnmPoA7QCnAZg/epX&#10;v9JIKsdAKitxx/Iq1XIfo5/0K+7tgFcFkIzNOTpBWR9//DEsrE8++eTx48en9x8gmBRahQhQESQA&#10;i9ggaaVIRUyWICP8GBmwENhA8yr2foC1yUkDOb9/85uv5E4CRyQMyo0cGcz8iOBI4E4uWOp4/QJb&#10;qh6YAsB6N/DKPixwBPiI6WwEOX/99W9QrsxtBQ1UYdAEKC+5w6yNlhbRU+onHz94hFI++OAD/MU9&#10;qoDM0UDgsowsyUDWukLGEj7WucnMLPf0crSjMpruRO8FZMRflK55T81a2I6TRLlFZpnqbHiyMOtG&#10;ZMcVkEhk1NwFTcj9QxyKAywP/0Jwhn6uAuuij7qKmidmE8/PXjw/PTz44SefcNvHyBxpMB+MOUR8&#10;lYpdXS80x5rhyXonCFNbpLmgAAuT0700DBtHeK6Q89al4Vl7871+BmBBi5ApAOv4ENEonYUFwDXt&#10;DOcirsdN4ChUEUouktkcFVNVsaIYbEPnSgyj1Nl3BqrMbOWGS0xCifZYo6zRCSmbPNmGF7lVjIFP&#10;VRKsAFBiILCD/DVrrubgEkKpvWqyy8VXVUxk8SUJwCXzCiR99913ARyQUeSG4QxsBPzV3DwyNF9l&#10;9FnnjVa6yWRUWbbLdC89Pz6FYfLORx999IMf/AAaiEHO4fHJHpzutLDYiwjahFl0o9PGRe/bzV3E&#10;ep6OK4CyWDwYe5FySMH+CVQCVD15UibskjuJpgf5HtS2pKlcfRX0SzcMWMJriS4uAdbjx+9At3FB&#10;JVBfKDbMOlBPgCXuBFu6yfHQPbLbvnbxQmqjCuASzXEhmUwe2FYffvghSAeWIRVah04FmKWRu92m&#10;4rUqKfnRX4l6QivKmkgtjxLSyK+P4S1KgcjhCZoA6Nf0i7pA96aWCsOr8pcAqy3iu+9lxwGjQK6Y&#10;Zq0zCcenRyen6M24arQAFudbBFJqiGsuRlwg5ObFi3vHB3/4B58idE+/gsvzyzneUQRcSBDrgBs0&#10;RwajiaznZqg0V0P7XhwW5nNEUMp3OtEyg1SWHtUYgAU5QHmcQo5ALFUxlKQbhljbwT8NZ+SCQUvk&#10;eZUEgFhWMFHZdJHQCjgk0gIspbEuyVCXQ1SeONtW4C7KsgNIbPO7Irc7K5Wb62CDCM+FrZAhqAQo&#10;jnwgPZytrzIkw0FipMt6ZSKLJqqG9UHUk9CApAAOWArwjyA3qAG8MLCzoBKgmOxESbwgSZqW57+z&#10;7plQooka66IFWABHFIdCAZRoFx1YWNJOWz77sDQ6LLyAPplHmgW3wCj6mUMIyCeMrAjTB2VgfQCw&#10;BLtqiKWTbck2mrKul6otloldpqHhIBzhZZZQYQ1oOCQN1KPv7IsvEAgmx1mU24XpqAsUYEmA3UZR&#10;yZ2uChVgwSYFWuGCJOArssSYHdYchAHQbDZlpDAIWttVkJ6HmBX8VWU8GARTNPBESmSOFsmhKeeA&#10;TDmLtG6MWSpCD3Xje7UlRA57WLGn1MIVNO3R249PTu9D1kEX4KeQlptmJ2NBrUCekvBLWH4vXmBz&#10;DgAWLCzkrGEHVSAsLEksvugtEA1liT7uDHSPBGI3/hamKA6rpNNWRaVL6U5ytvyZpsqrSNH2LgAL&#10;9GoAKxJbGXkj4EDVNduFG8iNpr3UyUvZrM+yDlQ9K3Uies+H5del6oASeX/QHEUMoscTOMoIkiSZ&#10;Z0gmKcRlp4P4jUsUkMgaWGVeaR4KWUFAYWlqmKP8Pex1/UVAyZCsP8uNiSy8jrn5E+AU7B1cKAiZ&#10;IHMYCJrqQrcjoqk+6orxVU5A/dW4Rk1QceK9tAIXamhVoaPk5J76cCiGXMgYD8bxc/CxM1BQBCl9&#10;Wh+wVH+ePkBPaJ3GAdDFKln63TnReCMPAEgkwFLnaaOpVGYMsEx/QX8FELaioWHgCIxTDqW5+gLb&#10;ns5maKnCGkC6588ZToFMQgDqYDZio6DIIlfFqzJRpRIFl7aaZfgAp4DvwBHcQPYAWBBplALMEmCJ&#10;2hkjrO2SOgmYREu9CKrmRkkYcLkg8AWJAVWSBNx4SaYqqayspMo/S7IxK6NYDAMZpaF1wRAAiME7&#10;775Pt8AhzssRYFGUYlTYORmVuQELc+LQ8P2drT/69IfgOn4FQTgCKMFbdcB0w+hlBS5AiUQfND9B&#10;EFPqCdII0Wb/7E//3DAE/6iaqifKQjfN896vN9u//Oyzs/nF/UcPFYeVTKSCNYJeXPK5gpeADwgQ&#10;LnyF4FqjQi5LF618ephn3ErPRX2ZEhp+P3iAWZuHghL8hPzd46FHjzCml+qUDI5qrABLOqA21oqB&#10;WCwbv6ovkkNBxgjQBEAM6dEklIws7CAAN2TB9PSPlIG7FoSZUnW7eEYCsgkxKEVo+OGHHJ2hLLD8&#10;xYvnX331JWwEARaeaFgqtBI8Ga10H8zmfgpmWW5jnEJeWkqgPzhGuOXDx2+99fjtBw8fHR+dYJyA&#10;WsZGkPudmmEMKPHgDA0fw1ZhBEA43NVoCcw2tsbivg7YBp77kSIwmyuf5xdh6JbhjJDX+mlSmQX6&#10;SRooaRB8qCH6NaS5DAlFjXsnNH41wME8FxikoShIp+AvKbZykJI0ozO3N5rT+ctipE9DHOmjU3n0&#10;zjuPodswfAD6yA1tQykh2HCYloXWldGdKLhdqr+JYONXDyEjaBEyt6cMmILnaAtEjhFtZRIGBZXm&#10;KKssexIqo3ClGBUdhokowCFhuGU16Qkf4IcfffT4nXdP7j9ALB72lFXwXXx2rnEUUnXncRPluJAP&#10;JgnP51h+BcDa/skPf7RzsKPZbWQbwfCFd2iR0su7B05xu5qaifTOIoGbDrD+9M/+wsCkUSUucc7v&#10;C6qNHWq238Ki7s9+9avzxeUQsDwkFOkBEJrVlm7jgr0A9cZzVbG2oQSbGcVKteo/kl0/dFVR7fBf&#10;wDH5CD0e3MYQIyQGR2H7QM9xg70G8dGwH6RsAEVstgSTn0WOyWLjFzBCYwH4ejAWQInICkXA0sRf&#10;SOrFOecQ0hxmKUe5QTIYyRTmrPo9BewhETQNA1k1hNGbdB3TmwsZRZMxoqW3+je/AQ2h5+KUoysM&#10;WDKeZVs1gKX+SkYKLhoMlbko+vToFDFFD99+dO/RQ1ioB4jAwkmCOFhwvsC6F1QW0fkCWo3GiWPc&#10;kECbFvECV8pwPUbvCMCi031nax+Ln7ERDV3v8GNd0LR+xYGMrlHAktRZUsUXzq5XhJLWpb9lxhPN&#10;h6lwjxb2PQAKvkInwW7giHzhHkAZrUQoi71E0UJeC1SfK8uUdhByRv7oHd9++y0wC3ouPUT+kLRw&#10;umPg2Y1hRSLjoBWSdKuARaYEksrpGcb+FViD3gujdUg1DB/IHuogCwtKhEaF/4F75iifgO8QwNob&#10;oedS3Vy6ehRQFGhjrRdgqadESMgHH3741uPHR1jtsEdDpAIWzG1GQSsrckhdVOSCiZULrB57+XJ3&#10;dv3HP/rx7uEu6AAd58Ac6cvWPd00GhoYnDjU7QAAkhNJREFUov7gKsKSUCtwQayvNewtgZ4JsARG&#10;XHedLEm3Vu0RTuUbFYBmfP7FFy8vzgxYApoqwNGMurkH5BQNAJX/9m//9j/+x/+Iv2hOFXIRLly5&#10;7LoLe4sqpB4DpBE3yk/pH4yCIKbo8X74w09//OMfwzZBjmAtkBGFRr9HK51KguFAk0lxI4ci1lWs&#10;kt3ce2v8pbkhYCJkSIClWXNcQBP0qwWtIlJMuelFdjWgD3dDKDNNgSll7IZk6AyRTAENYZYzkggQ&#10;CVJjDE3nT43DQtNEaplXuq8I2O2dol5RzLIcCyMYF1BNDLp+OGlzcvroAeIgMSLFvns4sgknoOAc&#10;TQw+g1qMYYipbX5l7OvV9d7uoTkYQ8Lu4rma3FXm+gA7ju7O9hF1CLpgrvACa585gwa6yVSUdpH9&#10;tZ5CED3xT3JvCaR0ZcDCveiM3dlOwwsjNIdOQjEgeJ65UyhAA1hW5qExUm0gOyILFoT/Bf4yrgEC&#10;6eTQQKPk6AhkLHZcllUVlAHRDVGjKiwq3JfuG00WA7NQEEQICZA/xg3oIDUkDGjjpERmdGoR+0LR&#10;qipWuDj4Kb4OWvcxyEURMHmIWR98cP/hw71DHEKCeXCNBOMvl2YJEJhZHDUZShLhJogWwSzh7tbN&#10;j3/4Q5xfAppDIxjwgZ0fIpmsJySWpUJXKQ35EjtasKiv26o2CxwClgRCP/tGL6gk3VhucHLdlwio&#10;efl8E8DS1Abg46//+q///b//9//pP/2nZ0+fp330+tW80zdoLVwKP/7xH/7xH/8x0ARVBUdlzYWR&#10;Bf/FGflKgOZEF6gvzRciS+cLdapnMRSSDRfogL4Bi+/AwkIR4DFILx+WYBHCxDzpnqRXzm/pXc77&#10;BGDhorVVitUYThvgEbA0KwRB1VgDLIDvElHu6E7lM1ZHZChUtd1bVPOKEQjCf6s97jNgqbGMToQX&#10;C9fD+8enJ7uHR7MdeGS2cTD98gqnN5dAEIEKvVq223GUc8Ua2kCpH0HZACxslwzAwrmEx7vXlHfs&#10;BseLUCVjB5WRuEu6fIkjWRRlYan+So+rGowlcpj2aQCWQgHwFYCl2UkBlt386sNdhNVbDy3ttaDO&#10;wpJFjAvYcXqKdYv3oHUojuAYm9jIVarBo6xaNVBNc4lmihqSL03+GLAkDOjAIAwoBVlBBmhsh7DJ&#10;wuL4rtIkG4nhmCvNQRFuppimIaEqiVkqARbLevttrCc9vXcfkWa7mHgxWnFdDv2RtS/HtqQZsLCx&#10;x+LV82cIj/6jH/2Ip1rOZn/zN3+DDNFBu78RbdEEOf5YKx6yW5zFDaGy6GKW8M+L0oJ5dDp28wi2&#10;yhrcUIMlN1ESAIuOG7g/To+werYLa7DJAnJ4pwGF4cC2+qu/+itgFpS8HjZ8J3zKL4W0IwTvw48+&#10;/Af/4E9gYaGTQG0hOhqvcX7tKUeF6hI4m7ZdwouEU/b7SButQrQsamhvjMIQfXPy9ts00QFb0eMt&#10;YSoiKPGzz9jjAVnoZeRFIGDfxQvbBRe80/ANfxyJWeAqDARixxEma7jmQ/Nc7IKwV+IZxrNlswEo&#10;g4RPWWXDSggYKidt7PFLGi/dcAPxOvI54h4NtBkwGISMYjB4sdy+WPI0OthjgY9lw0OJaBV9ONMj&#10;T2oLpck8gQxie8q9rauTgxucSXGyD2MQs4UL2FhcI5u2psrWtUGr1F7O8Mg0iuj5sGySaNWOmBgh&#10;vYfY9gW+RplpIBfEQMGcCu6tnbYyLhgSU5RlMKFWSM4jcRmsqQIk8Q67H0WfwDCN4SdHx2hX+DER&#10;K8cxneA4Xw1gNbClFvlCcZIHlBIxNAxcQp7q+23KhW3VhQKo2kLVfGXNFTldMbkn4HVHQRA8hO4z&#10;SPXoBBYWRgTce7HLD/jHGcPgTOGNJAomNxp98eolVkvTwsL+Mvu7X/76q1dPnj2+/xDnAohH8RI7&#10;YDg9tCBRFTO24EZNsCYWoilwVL/ZburaUE2MjMo5U6REWAOMC/RdoObJMXbEKgvKLQXC75iS4vJd&#10;yA0SAztgZAGzEHT69MmzIVM1Lutqorv8sFa7PNSpCdvboPInn378k5/8BNGPsKLxBD0eaigPJQAL&#10;E+kSa7qrI7zICq97Nzb1+dRH5R9AQzFFdycTHVKL+qOXg4kupzuaKRHHKxqshW1VAoirJVVmJ4yV&#10;Qh/F3Xh2WZHNdawB5w/jbhz7qgorB8tl3PfsRLEYCagGtauX4lkmaJhErODBySljr3b2sHPbq/ns&#10;fLl9ScASUpThetZyrtOpCKgtScUoytz2Dc7KOdrBITrLezijcB+tQ80gENhVidqswDRWox+IX7nd&#10;6ZrFV+mLelRnXDwrPqzoHiKoKC5lpUgaA5aGTnGVsYbEy4CVzSsmqk53lVsBS2t0jjFRoU1m9JaE&#10;nJFH0UbrV6NWUjezwMJWjN8ahg4SsK8LXzhDHXHQ484O6i93sOOwYvqkszZclgRDomvN1a+qmGUD&#10;2SKRpqfp/+P1AJjM0yVju418oSNWnqKac0PlsTIHgLU8P/vDH/4QO3riMLh7j9/6j//ff0C8w8kh&#10;lqZViJxxOh79vd4dRRiLgQjOKwOW3wmBK1GCOTu1DQ0TlVVd7JWjBW4EZgAWF6yHaRGXitRMrSKw&#10;QGiFkMDqAVphpPbVV5xSEWul27Z0CkVqVrmGlNAavyMqRNe6Dxz5+OOPEK6tZRnIQfPomtJ+9uK5&#10;F4JACARYxindu1CrdJiKVJIKLgxxjvHaA3AV8oSaQEAjgLtEUQepyl4xMqy0w5zwK5SqbKprwBIa&#10;apCo1RgaGCqyDO1FSIBDUiXfSGkLqydPdfV/lgPxQraSJdUyoaIPj4/Qo0JMESl6udx6eXnzao5N&#10;crex5YScs1TpwG7eFbVIgEWlCScXu190zFf7s72DbRwFNn90Dz4yHCIdMRKYfA9lLh7iIHTWItfK&#10;7BCLs46JO+kqjjBpOJqi2A4Js+ZYFG6iQWjVnM7nFrTqNqXIJQKwcmkqWhSDIYw4VSi5JB/PFQvt&#10;UC9X240qZEv/5HYZkfG7FBXNUVA4zCtYjQIsecrSvh0FsLLyi3rWRAlDBxmJnpJJ6J6iggIZEY11&#10;D10XDhShPcWX47+iIwT3sLAihrhmhcAPMBaAdXVxTsA62INn5OZg570ffPQXf/EXD7fpwC0yiU3+&#10;r65gUgypIfDxc3UDBVj//J//hRkD6jg7vaO/JoFupM/iGe7hVVQwCBT49OTIFpbJRMWlVdxt5wQq&#10;Iz3UGyZP7PiBxXEv7JSRJkvOVFdVQ/d6ridZ8SB3SKBog3ffefu9d9/F8BhER1bIGdIjX/WLVy/h&#10;VxDakkHYR6C6fjJaGY5rB8jSXLSWkWmNvsLcJUAK1NCseTSZk2nINowy2li2tgRh+kk2nf9q9Kex&#10;huwswRxqAosk3D6MuXWfo8yF12JftMg3rTzICSxKunvHvfxrGEltH3CPFJxFfrHYenlx9fwSgIUt&#10;3HQWqaCqBGxUNCwReYHppJys0QjeuDjY2YeFdXJ4/da9gxOOiXmmzja2rKweIdahDiNzrcQX0VyN&#10;dUta1keLtC5ajNPA2gTBQzBIRlb2mkXyFrAyvUSf0IAoIS4/lE2qmHD0Luo5kACAhX7FuzVo9GAl&#10;GoUPgVQtqxNsVQbZpt6LEisLS4HQCqaXmmYFcaEN6Ivvkjfdi7ykWyCjy4L0QSggGZhkuS7naIwM&#10;M7E8WvUUjWBhXb56uQgLaxfnu+FcXvDj5BDhLf/hL/+dBj3UyiV9GlBSlZ5xxuCTeSEYmQGwMpmE&#10;FJISkVjCrbYZKfQy/qKzOjw+Be0wGoodR8viZ5NDzYgcGNImtwUIreA6TTPDaSgxErn1riiYy1Vl&#10;lGFukqQJeiCzBb6ERw8evINIogcPaEPt7gpNFDX68uwVvKDKSoDldqlQc7dPrJhOqb55WOgoiP7p&#10;8OwKE1FEtIVRozWqs1BMgKLNW4Qv/ivmIWdpl59LRrWiUF4wpImthrhFZ44gU26udsWssh4zt0L3&#10;PEM8LomIEyATIiN3X4e1v7O43j5bbD17tXg1v7lYwkIpIsUXYylz92bdnqHm101Z7O9eHO0eHO9u&#10;PzjBZ/cIDi2erENZcIACpTBqoyr5rysmXrubdM1Vf4uEAStIASKXDVuUILyoxCypty0shz9XmvQc&#10;ESqilkO0Uon6a8DCKAqSJg7iuWc/hSN2d7gJaqZkW/fuQlRVl6JkYLEsrFh5V1BGaKUAnejsaddK&#10;qvGKClWvnLHe1PNDo5UAq0IwfJnwnKJRezwNCYufQ1OqspQhv/RlCFiwsABYP/700537h+j6uOHD&#10;7s7V7vavv+CqMnTzyAcreDT2NNNdJXFcZVlEQ/6XHBJafOGK1HiEQXHRUCQyZHRU5oHUpUMgwO1s&#10;Q1ExAceZXSwmrLtoR3kdM4S+wix1DjB5FDjqBckitwhdNbDEf0kUVB8lQ37F5xcNwHy7FF5U0HhN&#10;gIUFAepdYzxVwhRNDjFV5RqzTDurhJuvxB6yweeDQoWJNYqeFpb0RBkap5JhxSaqwvpr0NHpL3Jb&#10;4NKsojgXJ1CUc1/ENb+uDjKTTkWrDiZs7sYtu0rDCqkajH6cza9vzuZbz8+vX5xvn8+34CQXzxl3&#10;xWGAxoUxHgjAKqPMsFh45Bc/mI+BeXXzEObV6c7JIYYbmJHBUTp03nNpYbrUnNErK7YT5IZIMLLc&#10;qzniadStXF5zZ8DCW07WlK4iTCVBjzKSC8xiIDapW0IyRfM7csL5DIFDYIG3NODU67I35e5Q9SQM&#10;ineHR0E1kRLhqpOJhQK1zkWW9VVfqvLXgkrripyos6SVjQU6R3A3wfzAll17V7N9+KlZq7ELedYd&#10;GVh5rm+HimMVyauzn3zy0cl9xriqjZJVTKOj5pTq/R1YW3LOZmAqBEn7mKtY6BeFMwOWogH1vvpT&#10;AYceCjL4VbtMxCACT3CcChQVzmYtzRFgEcj6gCUqg7hip4wsL2SR8xUJ6ousQkhS8YO6dFUt/hZC&#10;FEmNobr6ouoypHeJo7CYuKkXQpyL/8L6nNHK3M3CarkXQTjeqH1R+BRoolf3XFmM6n5V5LZVJfRB&#10;vQRYQis8UcODqbT55X+RJpgmQT/OXcRsd7FGayYQm55BmvWw8DRtnl1ltyhp0duoE/gKPiNKDcd6&#10;vby4efLy6hVOFZjT406dgk+iLoxX07a1kF+DdH6wI+VNHF+IfhUzg7OHx9sPj3dAJ84gI3uu1CFg&#10;VSnraZqyKqrbQEj6ajUQVFnz3VLno6yEUCKdcKeITX9OMBe4CrA8KkQ9tWRV/aIITqUNIZenzAUN&#10;m6Ka63kPvBnb2NlZAixtnxB2HOksd7DXKkoe3EciQ3DKymv9rcWVYUp8RWdW1NyAheCWw6NjrNKB&#10;6Y6R4HJrj3tgsaeiMoaXQ1aFcIJrGAq/ItIdXqyL8wXidH/yCcK4uEgQNckAomW2x/Bo1qGDOK5M&#10;koJ3fYnIiCZzSGiqcdjmAFFuhNqNCt34IAo2+S3zxwz92tkGYMEbxVCUowPQ1cyThWWREv9Eay0n&#10;VAiJpr1sxEoNahs6R4ZE0MaCvQ9KGbsyFSjxNIfcYQAs+Vwj/IcrGLL05K7YqjLsdS1eghi0UT2e&#10;oIdD95hPiONg2BylV0OE4HhRSEclhz7H1IJKF3mrkVVmFfFV5lXqNngOhXtUAZwyCRkq/ZhYPmxC&#10;brWZ7odsOwQLkonTvbjrPIItb15cLl+cX7+8WL6cYzkej/iV+UvcCocraV7XABDRgtvIIwLcdw/2&#10;riGWxweze0fY9B9HRTPyHfJNH1tyHg0rk+FmVbVF4U56672YmFFPyoy/ksA85rJ6JJErBTpzv64c&#10;9LoozGmUuCzzeFkM0qVqSLatlkW9BVWKQWvm7CJ/1ValAKpqOXQgQIk8/SLnr2tbG955hSSH1kRk&#10;LASpfWoZW0g4KXKMFD3mMtLdgwW6ri2c9KUhO52TkivogFpEYY6zZsQImp/c/22+OHv2E5xD8fBB&#10;T8CS6YNhj9y4uszHfO86h8pEPQFY7kkorxXyuQl3dc65werHtM+f8iWltmcAHUz5MUjkGJtklo2D&#10;oz29mR3JiowReZR4eko6mU4kqHorqCoWlppt8YpvPctWQ0IRHY5wDfjLlGUEOkcUH4w7mnKZiFmM&#10;LOtD8c2GvWBCPiYDloI2AFj2x4mYBiPBnPAFf+JTrCo1WQ305pNO719Bb+1PYF31TzEedA6lQ8tC&#10;4CbrJjfH9RRdIM6AdAQeL6+2cBwh/O5wk5xfwFGAwrkQJ/rYKqwQIx5dyIs6IE2Gww7O9d0drJyG&#10;B/9ofxtnqSJWFm4lApk2RUhH2LqeTSUza1xETtO8aBOjabiU0389+MpEsOY4f6OSCO6/GbBAfwFW&#10;7tGV2GM6sVX0MeVdQ+khD/OKi1WKf3RfEKFubxtn6FHv5FqRpDmmrE+iAkl9lVEdOgsrVLtAj9pC&#10;ix4TrNxmdv9qe//yagvRLXMs4qwRW5lQajV+M6dQ52uq2sXy1dOffPIelqVmXVPzRUkIQyaLslKT&#10;M1vxBBUTNZjG5xIyXSIrUEeMKcBWOwrlG2M3jgcBQRjlArAQnYCBGIDCgMW+OFDe0Ka6ymDWCBwW&#10;luaAxV2x1qrbIBSaGT/hrzr5onWqpABL0gM7T1s1yMICl8TXiBhUQcUUN7ekcTJ3699i4Q/VSVBS&#10;d7CRq5UOJqwzgXMfYuToGzUnQIphorqRXVUtox5AFwnAQsNIG3ikZ56Z7a0Us57YwhL1ps0rEXYo&#10;HEUANK7BOo/rrYvFNZx+F5dwTOzwyBSQrrAgeBH/M9YyDrmXLc2FGsF01P9gF6ufd44OMcLFMlg4&#10;Xklb6hxhr+dV7RPZ3GkQjC2z5puJ9d2eoOuhVcKII1zwNcREv5X139WjxCcLS12Xug1n5bIk8Bbj&#10;pkrKXwm07ak0WU+Vibwu6olljwRg0YhTB5kHngqjUdPwhm5UithdK9a5RKL0LsIKMopQW/wf28zu&#10;XS5nCME7W27PsZgBk7DWTY0H9R03xRMX1gmN8yv021fnT3/yg7ffe/+9XqujoRy6lXnk1rBCYlFy&#10;lFb8VT4spVPakjTaodbaXzAUH9JiZw+4MwSsEK4et8Q/jZ6qC5zLYLVUohK6jAEzoVUrVUxWiVul&#10;hwIs4QgH/LEyI8ZrBCwVqjBFF1Tz72ZFKwGs8J3Ltmm4BEgOJkGGRCFcrRx4utNTPSXTBinCVXVd&#10;6Vcl81UgKqWRMpgIxpqQ4M4UtbJZeUZZpodiek4gC0ttudraXsCNNb/GB7vRX2KNThe7RGQzJppx&#10;5AU/UpEIi9u+hsF9dLiD+EF8sGWAmMVWVwtrWI0cajCofw+wVH3JQA2N6L1RfyrCI3RQhXWNEio/&#10;dA56KLXXZcaJoX7LpejGJSpBFmb/yn25fAUDzGu91cCi5FmDFY9wPeaIdpVgyVwBtQWv6qaSrtSc&#10;IhpOdwAWVjujyIv5FmaKETy8uMbyJm9hwq4JBoO7dh4DFRjEXOHBxFFgl2dXZ0//6KO3P/rBB11B&#10;Qb9Ubm+MbLIgFxDTrAlipBVUACwk1SMNCdUYdoNdRAJVSaKm9zNtAVgAHSx8aSwspq8HqZrHsrDU&#10;Oci2kmtJJslAOvnAyqmWiOWqjNOzYuHDVkcEwEK4gYb9rjP4KsBynvF6dlR3I50owuFFZWDr4vCr&#10;CjJgCYvDeCxngro5whT5OHRfTCyZ0xVxkq1UHvona4K5o5pkOsie8MNRSjYPTU8/Vz+vUuB0xwF0&#10;cdLvFjwS8yXM6mIvUOzUvdbyynvxstbus/IErBscVIlRYezWwBXeajJ/TbLrBtabAisS4tzYPipR&#10;P5IoMlulb2Qp082iuErepmmYVV0NsShKIHOC0fvcKFPbXQUVNRgpZDSNJQwmlPVInXE1zbqZBMdk&#10;uQhTxoBVnxSOEBPRwcMdh2gGHO802z5n2PDNy8stxLXA4g7FL22OcX1pO8IKCimEHijg4vz67MmP&#10;P3z7k08+ULJS1lY3USbxMzV0o8uApa/KXDkUH5YyVXX0A9QL9UMTsnnVSI9kBQvyBVixZx6PUlVv&#10;EJlEgipDIqvdWPJSexwuF2Bmkr4KH8053bu1ZiEhtgOsfSyL89yNmi0nqLlbMyyhAJFtD7BAKBEu&#10;qUTww0Gn1SFVqFe20OHeA8kYkVuqmFR+1+CVJdIKUCSo/uPmm5KqUoZsOftc1Y4s9VFuiJM1ymnA&#10;IjLhkJtrbHRFwALOx1H13Nmh8Lz6sDJxxGw9ie4Pw0AYvNtcALXLheAwf0UNJMg+rKaBthSQsnSl&#10;XY2zAb4GsCzMmW6mg6Qi199Ea6iXv+beWtXOXMuEteTjpnkr/6RXstO9sRWzqOcWSY8kz8pQ2/5V&#10;aRQ3SgOzYag1J3gifXHHzK40Zg8wh407DN2wwuHF+fLZ+fX5/ObyOnbWrPARi0qr6bfNbSAL4nCC&#10;GeGCAKynP/7wrR99+mGiCd7vhlyqgH41Qtk6wRMpkZoDPBF0cEhofuD3jmc94SuagF/xTl9POsCC&#10;kxvL1jNgeUgo2ulqjCwF8nlaTTLqRqLEIbONI1L7Uufw+GhUeICNUSLesg77FXVZuNvPkFBSJa8A&#10;VqVgB1hZyvVrtpJUWxEUzJJwZE1DDYXgLss1N2CZZ1YD3Shz36gmQzxaC1hDJWlyxtdsYaENUAWg&#10;FTALu90xrixtC0dwDy9GVK7TDYpxMfYivn9G79X+LoNFaV5FpJhI0QBWv11FA+8MWGuhyixzudKN&#10;IXnHSG3x7FwTK5jS9dZN59ewowdYhpA+6w0KeCyL3pJWEbnbt0+mqOXWfrdQBIZc4EbqIveo+EIL&#10;C9zBcnWMKDHdeb378vIasXiYJj6fd8dosTfiOZNaAY5g4B5gwcLC3NbN+dNP37n3x3/0SUcsmMPh&#10;dhIOiLCqofXCKJEBy70Cb3phDSkIAj+JxGahwS9rFAu+4WK9n/3iF1iGdoLFhHUgZqGskF+G5SK0&#10;PEpCKxhZ6ihyGywoQ8BqVFpV1V9cmumQMytPNqMIXYmCpJXoZeAwAq6VVBWXc7MMZWvR5IaYuZ5i&#10;mMtq8vFzZ64EmR3xUzdAtgTk+lheh20RtTPBqQbxcu2NIXjY4e8GcWvzBfYM6UVjm1zkciCW2EQz&#10;r1ot0WNj674dBJIxpKEu0Bb7NA2t+z5Hmm89M6rvdO+9WyrQz61qcm+caLJYYfITV0lz3PUqBmym&#10;s2uOG9sLuTnmlzLB12nYGvC3R4oK36yVLSa1OhdUm9zzuHm8pX6HAU3h1rDgSX1oFXPYTugCksxv&#10;ts7mN0/PgVlX5+iI2aHRfyV3kSqHFwByyJ9eLaRgotkVLawnn7x1/MM/+jjLeabzdWyRPBR1yxIz&#10;h/lyBUEts4RkjQBLl6mZRdkMEOZlxS5IebONGbif/t3fTQOWS8GNgEMeJfwF+TxLOJRdv9jJThrP&#10;N2ov26cGrdCBZflzp9QvojNKnZUxepUiOWUmd25gYySK9IwV69w+vdFEU9CQiw2y1PRrAGsCCLLi&#10;WYyyJ4XmO3xYSxhZBCycyqTLtqG13fu3qTiruXZVBWCBDW8WsEbblbnWAFBmh38awlYWsLjvfBHS&#10;TTU5q0lpco1YbCrWVEOi2DxsqrGC0VE8DYgywW2EylKn0jNg6Ws8yatHuWG0AMvpG8BCaeD+YnZz&#10;sZhhAfwZPxg9ECd7gBW7ggDEeNoIN/VjRDwgBssxrl49ee/e/k/+wY8KSoRM506Fe51Gt+3O2Kpa&#10;mxCz/xWwVFWGNWQkyiyB5gvIhxzKjEEkINr/dz//GU6qOT45soVFya7bFahmqrry1ABNgKUwdz23&#10;nbVWKBvU8FfbVhq1ZfBF/o2FFfvqj4y88kMLZeauEhiAPFJWK0Yr71lIkTRnazF19+AKNBKcE+Sh&#10;QwagwtoVWjSs2yhgoR9GW2RhIRTEY4pcbd1nwCqu/5gxUggHoAoWFhc881tHMVtYo7RKD8ctrD4d&#10;VuZhxTbvmqSN/Z6p7SjCyuieNT2kwyjfxehVo4RGolw3ayzJW3PIFlZOoLcyhMXXbLdSsVKCMhZr&#10;0JP5a7YkDpuAIF8iluEKq7JmiG7BwaFQ2YgIirkWuHu8ghrhxjgejX0VT58ENiLkcXH2/OHB7Cd/&#10;8oeqm7zhbiDpXM/lcjWk+0MjlLsF2oQXYCmphwnikOGwgUYTSDcALAzr/vanP4WjOw8Jka1ngoxW&#10;JnSYpmVqNofqDhUvi1pfnrqAAFKwXvJkyZllTGmYmgjXnZGlTHo0rV8si0Yo1Ur5Z0kdxdxa7c79&#10;1+ibvw71cFIzWxUy9dxDbKLY04AF9ywsLLrg0+xHVlcGxZtQRZ5DMGLRrCysACx+TMBvH7AauR39&#10;6obEzYiFtQk9G0HKAtzPv/3WiFnzc0haZ2E12WbWx08rAcum4hCw5MSMGC4u2blA7DCmXJaY/oYP&#10;h3sTysJixcB1Jg75D6cATyYhWmG25ur8YoGDKO7tXv/JP/gJ6ZgO7FKh/FtnDF0NNV8UlrAFzF1j&#10;etmNpYXVaKkQXT2qLBSl1mXToNNSZLe8+unf/pQ7dcGHBW83xsZh3nigm4HGWdmplCc7GgurYaHY&#10;ECiBv6VuVQ1K3QiUcU6M4jPDr5KCXNo5b2VYZKOSovewyg0eegqs7AA1FN9cYd9X+OiOMDIZs1CO&#10;KsPgYRbE1vuTpDZOuolwzuZq4pWy1Mr1K3Zzt3YMCmhbwSzFJqGYgVIHTDIo1yJbsii1W1KdqqTL&#10;B0kx44TgBm77HOGiXITIDIKDE66rHr9qlmrHiF+8bWHL4s73rMY2HUx6vZl2LB2SylU18vilVGjM&#10;Va+fzI5cw1y6aTgKVVmBaw6FO/Un9ViFaZLPmlWe4OazptzREk13sArsRygDQvAhA+iwsIEuJEIF&#10;kBQYBAZeMQo04rB0QyG5wbqI5cWrF0ezqz/5k5/IHvIwrmtUsrDUuow5yFBviV+Wli4UyA3IropG&#10;FIZCFshBTsrmFPU6qZVgrnCvBrKUdXkex3lx1robLrLTpXBRrXqpa1+65XUkZbqar+72a03576qH&#10;OY3y8RMTyu1Vq/vZ9gKvmtwylfJPfRZIbfxpVTVlEko2gQnp1WEriiIpziPGANFDBLfjIvhEYfyU&#10;L92coSEpppMKiq2sdNuI4fepJk+/3RDZEDMk/qonlYnjIJu5PFLvSQY0qpG/DutZMy+kMAfEhHVX&#10;1oD192K0pZvYFPGKeMIzVGkMhE4VJcP8L9cwhNZEr8S7MKMSRYw+RbT6nZZRKauPaZsJW1QIL9iY&#10;0o1QzQjnYtwD96W8zHCvQvFRXip/XEarfKPITKNS/jpM5mGgzKq0priLtctC0ODLbcV6mJWRIrc0&#10;S/NoEaPKNhTc9Rr9Gikai8M5FXPfnQ19qoSfEteYSuSTeJ5/yu1tajdKqw1b0AgY3hqKXGNAjVo0&#10;FYZKNb8hRoi2wzqrOP+6KkFOtgF91qHWit8bUnSpYs9YfaVdiSO16KvSaREYFvKDVW/4YMMgffgr&#10;T6gQtJVNqMrr0QBn6OabgwYciYdxprkZcYIowkDU1M0a5AqAh23jrEVcOxobDVRupovus6mV0ae5&#10;F2yVwV410Pw1ZmQ7eyrDSsMsFaf0+ZUJnjdIZK3LDekxuI6Y3N5bYZmzHbbC+QwJOwETzVvNu9aN&#10;rpKdskVaxBGC0Yyk8ci4SJUelgS1t3e1h5o2rZ9rNXO05tNvDdm6thSpsf9aqxt23Lbc6ZoYwiaS&#10;ZfXpV6bUxfQZynw2riT/NlNyYsITGxx/4oobsr98KlRhKXs9VJcWmUwwX0O8btEnRQWpFBRt8Glk&#10;UrmVpTYUyLh0o4q6czBsZS1qxE6W//Do0FUcbQg0tFMNVfknvaUnGbaar4qFm5BsUee7ve6geN90&#10;hYcSFuQmtUZRZmJKdFVVh0XcqlFFl9a985qlrMv+Tf6excDiPSzAOPUmy646Mk3VWnS3ND7Aix9G&#10;boU9FDOq8bcuiTYUQk8zO6R6mnOzGhrINNue1dMNL5aN+xChlaHKM4asToUwvePZx0JfHjvA7ahw&#10;rqZqDdedQiwycTNCuSDVZtSkEipleDJC5TYkOMOcIJJwSsoJaqGMhYvJkS7KIf8UYYztCuRcYRHB&#10;CB5efDgaC5/8UzPNqmqkblOllE/MHHM2Jwb7rJs+Tl+L00Mma1ynTUo5H+vDXp45f7clc8fdlVod&#10;HGehYSaDrVdYIYgPp/04o10uRR7iOaaM9NfrwWRfW3JyX7YBUhdSDPnifsgyrdoaOg2sWej7LS28&#10;ExMzK+2hWwEKXfomgRS+kfD8NUlO248O35rAev80pKHm9/xpEqyqm9W/kXYWRJv6mpNW2No3Yp59&#10;8VQuoBVP3aTZfYC54K1tfLAVMk7ZxitUNjKmROTjllPGdfdzVpS6vYsV9jGypGU2nIM2K50sUqYR&#10;Y8a8hjQTfWmGNuvMhv3ABI9Hf8pm1/S7o31UNLa8t2ENR5ONSoPYuarcVfqj9FmgJyrWGA4NYI1+&#10;XdvMtUWPJsgPBwjblllga21V7pqg6ZNNUkvIbTPeAFJvm+V3lh7EV8CjXTSbViU25DANOfpLHyyy&#10;sktL1hZtK8JbmUmPScPOM65ChQ/KU8pSu9hutUmunqwo9Um6ulBpZZENOaUrcJiWhrjlTXYqKWvm&#10;UEuNj81PGX1cDTcsE8719Ajc4uVM3LGPgVqPX1k0PZAUglju9RUpPewfdphqzlBDhhTI6u2qbIg1&#10;4ojMabkamwF/rvkEFGaKZW3P9dehXr7UkKZD0lcDboOno4phgjSJh0wckq7JMNfWrchWeZNDg7yZ&#10;9atyzmzNaXqEWhEnPEy/KodNEWSQbtgEq6SZ4iDHwaK0oq1ZR0wiPQwtqAMvGlwMKpGdny3Tav17&#10;ewmil2QDpUsvhFO6l3Jl0VK1s8a5VtoFz1dZbeDv2uYFpr6rLg3RX5UHmWgwC0/0ym1Jn6vSaPvo&#10;T5lDwwQef412uRvWbVgN4np/XL1hVk2ytajUJMiIM/ru2gzvVs/RtywGjdpL8oybuUpZbN5gTe6c&#10;1ShCZSlahbDDJjvlBOrduZ53fjGrvfjCHczTZRVuhNxJRuVcD3EcBaLZ64f2UwwH6RXpntPd0blx&#10;kK1QshnuZaLJzoL3P0t7nwKxSUOFs146aaZSO0VkV8LBm4JLstipNGC3s9wqj3sRNEa0nLlxt4ej&#10;gxCn+qvmKcgOlZ5Jj+pV60xTWaUfyAIXDqOun4hNfXlmovROxG2kML7aO6AW6avup66swKPpbKSk&#10;X0tZ4eEqj1cYL51XpbaCkXtqyN0uFCQh89wfQkj56fdGQ2x1AuMXMsFaj9iQFCRmQOHdqvRm38qy&#10;FyIU8azBSilbk2C0dEuU00+/NQF5Y/kXua0utk0JIOVVWbZohGJ2PymBcxxWu6EAQen6BmcLYns0&#10;7IWN7VrwgcXC0PDwYEUscDzHHprbPH9ktrXEwYmIcqA7G9tsIzX8VHWw6NIhVfBxMUgiNvdWPU2o&#10;LPBIgMhllIT0rUMe72hJpDELT9R4DYj0k8do8U0UGVXdDFglQcPjUU5naGtQKSoWY+b+NUCZLs1A&#10;CvVyz59lh6vqkwv1k8Fbbt2mItWka1BgLJdSkdsU0AvX3uTFDPpOb/e9dcA3DVplqMpyxudl+DDO&#10;rCE6bAIWa1vU8G6dTvb61FylLKgTFWsEZrR6w5aubcVtE/SltBzuqUNMFAnkIB6lbFRsZbVjrWig&#10;Umh6DRIu/XYxqMpUcniyKAKE2oiEh/OCmhWhpE0RgRiGziI4ilsytU23wGJaKt2clG0rbSIspc2A&#10;58B5pezzoJhmTR/aty827WAb4Xh9ZjdSqMqLfEMBva3ONLZP05dmSMo/jXa5zkqDqduKbE4/WqtV&#10;/bzKaqqa4Qn32V+mew8D81c/zzc1q75XrFbxdZq56t0GUjcvYhWJJnK4c1kNzTev5HSr9avM5OyV&#10;9ltNB9PkNip4VApAVQ0e7kKIaywx4wQ4xArXe3T+inOikFjdkl8YpUj1cCNBEp5mubVuWtLwpABW&#10;nt6yJ0iZAqF14+caGGaERk30awaCgQ70hpnZRh32UarrKqhqfplAtFE80kNVQNx6HRfVRD2V+WhX&#10;lhs4hMhhi/ykedGky/MSBuJhzmu1wgV5fb9FqnFUNbClZBnFBi92YtNoxR3qOWzIWkasbfvmCSZE&#10;bvNMNky5tqwmAb6CC1qfK0loCpqg9iha6aHChmVt+d5+A/+kc8A8SOG7ZcVe3es/aa9q0iB+7jMk&#10;UU5WfD4e6A2xFknRcnnZ9WaTRcm9bvAsmd2EE8pnk5R/39J8O4rXmGCZyBVoRiRJeGQhaxAqI9qY&#10;IH7HnJxo8ndcszdavOwGGSxvJOM8HX/nDLk5WpoHlBRlUbdo5SJsWBiUSyiEdii2kGXMVrOzAaVf&#10;bdRF6BfTaHN797TTbVvbb4y+rkjC5PPOk6MK45QfetOrn2EXd9ePtJRTto7j65xuHD1dFis0IYj1&#10;ay+KpN/kusqh5MAfbcCb5pa51C11Mat62IR3WAiGwGfGDTvSIkAI/4WTlG5Q7GDMqQn0KYrg4Tku&#10;9cg8buCgGYH4LLH1DLYU4U5I4VkPCdBPijVV0Kms2VEteiNQMirxDRBHQWEudJ9SqyAOhz3+NDG9&#10;/aDfTQVsdTrKapLYHJXaeAPyTyOybepJK+XSkVQ0BM/Giyvmh6NSIX7hp8LEjqFcJQP5wF8opD48&#10;74ujLYjCFcPbUf7lYk/RpZxNLFkZPQQs+uohgm9yfSw23TiuMfgbQivH4UPD3Coz7Q6MvRuW3aGg&#10;b+2V360WNcM66wOeO/7LD9lvIVLGn8G05lANvjWyNwUNEfxbrskbweW1dRZmrU122wQbU4+tpH0T&#10;BSBMCvGC5d1UpMGkdCD1JGqdXYb09sE19Szw5sB50TT38MY2PPeo2BtsFvRNEfMW0AF72kCE0c52&#10;FBMnhL6ho7uLtRixNsEoR9kL5yXsK4LUJ7g7tICmRaEZZ7lTat4SMTOzRLRcnFrUPBnySz2ezhfU&#10;r4KqDFL5nrE3NQwiduItoOXOWeVy8jKu8nVsViEnmNCoUc3PjshRkm6scl3JQ+oN5XO0nqMSmytw&#10;tzmVibdstjRqNazJKJHln9FPEjmdOSJuaYDllmpK3fLmt/ikP8EeoMHTqnJ6oZU3WZCA4aG2ZsFX&#10;wZa9Vy6XQ5DMEuSuJ5LOLN++t8TbA2WjzlI+IWq3/em2QnY3GLptrW6bPteqtmjTPPo8GnmrafJa&#10;HVtbcBHZuipx/VALXWiM+MrIWfCUsGltib9PsCEF5AUaRUPnAOPDkUkbZiv4UFS6LjAdx5irsCEO&#10;TGRbz9HtAhQhwMicIawhmsK+ZppLaIuHOK0dBzJgE1D8RUOym1uCXWLWvaJaT/mVoZQ8IQM7TXKz&#10;ychOheFSAQavdAOKljA8/K5YfYBfZKZF0URyuDw2FOjqVrDTYSWtHBGqCMAa1VkjQwZ9U+6l8/0U&#10;M2q6STnoxfWYMtHDKEJKLomcrOccHWJ0ekIny6qY1QxVtwV6U8DKEAtX48y7cFWBi/kDFuKjJ1z1&#10;bB8eEtPhFQviyxZZiB6FbwNJ+RDT41rvaho2FoHBLldpFYNWpZlIv7kOb5xSbL21/3QgA41IlK91&#10;nm3ToD+Bgio/DW2Z1GA07SB5VuHKhO9yDjWN3Tm1U3vk1/jxh1pMC4usDvMc+o6NaHZ3j46PcVry&#10;q5cvbWoRT7hlVpyKiNtYUI864KBSdZCSCvWdtv44sDNrLTe6CWzqGX4CKSClE2RRKzQqp6FRT2Ue&#10;9kgWsWTD4PBRs6j/sChgBvsxnZTmDxk/JXtrmTotuIPK90rPvw7iXVdCWyZso8+11Q7g68BuqPkb&#10;q1wvYTGpklsKYcwdAAUMAZKucDB06dVis4741EmICHgOGNO+I3WvZjW5uxqJH5WEu7Xi9d/anJ7D&#10;SOa170aCu33aiYsJolnb11JDwaVl2xiaCds4Fxl/64tC5NCuwdyjmViwRlgV6XCkO2729vfu37+P&#10;OAvgkY5EDDCqOF90tjcgdZ5Grii67hsl60kVyhCmGth+w1cMMk2gRtWz8E0YUF0fnvrHIUHXdrAb&#10;mkVr4WYtL00Tp2zqtkkOr5lmgp5NrSbgYFUdhpBdimPPyrnQ2D8oetlqSvFIiuXV4hL/X82uaGL5&#10;wz0pgVzYZiQ66sAsbVHZ772sClFYlr0JWm1Ih82p/UakaPPi7pxyQms2ockq/fJz6DjC4s0FfI1N&#10;+HkNxT6jRNaFrCnFSrq5uby4gGUEPHz8+DFGfMhQFpNzZkpNI8Ylf5R9pgYfVUZI1XjUylMV6TGn&#10;kEuDx0YrVNH429lvE7wZ7X/GLKYYjAyu0ZyVZzM2VsqJLkjVHi36VrI1nUOuQNOazLnRZE01hqSb&#10;aJ3fXdXhD5/bxx8IxcVeBB3Eb2AVF1EpxgtXM8QyxP0WbrYW1ztXs51l+Wwvt/DhEywUi/AIvajY&#10;l9EqrareKAuG8Lo5p1ZR71YV2Ly4byhl9uxMF+Hghk1qYsIKOzQ88iVjzVeDUxnC7PRUPvgapybT&#10;j64odM3dWfVCBcpXOeAEOw4lE0YJ6XqRCnpUsa2ourLOs4wqyRYZ3srLDDchzSZpCkJ/P1bMblLh&#10;/5zSUBy5G5/QKkZxEf5VP3BrxAnAOJK3hm7x1ODY2p1AVjf+JuSV7Qm7A1YzoX5XDJzvnLmC1NcB&#10;6+kmVHVrU+XZ4YxKGbCaewpLjQnnBGHZB4mThUgJOw5tceBnU54BUe3VV+Wvr2WL5AC5LnCRtUQ3&#10;GptIlr/Rj9v75Yz0olprambsTBUK7xriy6rPVa8MoVqvCF8jyr8LlezGJOEvUejmbYNFh5zLajPK&#10;icErvRDTfoRhAfogWC+sdBj1Kuop81WdvOpjM2oosman8mm++uGovDo3cZbbxrJj3ZlhNf71DggP&#10;K2n3amtnfi0DavdqGx/cbM9x3vcWPrs4/WmOo8mBa7uzK7yFD5fn0+2F9NfbO8A7HG6H8SSNtLKt&#10;R3hT4QjDd+4K1xhf06r1/bOGtPmHppvaWMUhyjQYra8YYIc+QqW1fcj4JTHwMuZpQq36dVRCLDlR&#10;mRLiILjh/n8AnavrJY+nxHpmHkfvGRgcPaGBP2da+FdOgPKQWV1dH+E0+5sZA4yv5th34fBof3cP&#10;x4jhNHF+ADXwiIqtMoMs7drStghnnNva7dbAatVlz1nu9bJMsqwtem7QGR2LrSWoM5nm0PdPRte2&#10;7HcyAXuoiKhi2B/+hvUU5lLZOyR2EJntbu0c7B7sISg8vFfbQDTcLK4xNoRU4iF9WNxuBLIblhpB&#10;kI7p30mi/L2sNG0BAALioeZzOKGWOEp3AX8lv+IH7pxQL6JJTGTGfu7crME2UdhFnKYDsHAQlg7B&#10;RuDC0dGRMGetdhslCETn55hwvESm+usYWeVlbBOEKWsNjPETvnq8qlmGbAuY0XpraEwNjQW9Ynyd&#10;6CKULIfXT7y1NkMXtKpKmwhtYwpt8kpDotFXhpV3D5kZ2dyv6kWbIiwrpTeKUBTOSWOP9nA88e9y&#10;a/d6B7bS3g1OBIbFNMPfg63dg+29fexFdD07nO3ip73r2V7YU4FfdGDhQ3c7t0gqo0WTaNjSDSt8&#10;K6reNvHrcH+irEYhm046d/xr++9cyp1rmyUqkz2bfkKrG0wEX8FEugFO4YPAB4AC3VEBFKoAVT4+&#10;EZhQlzrX0SvsMqmqcQPQQcOtrh+CV0sRpEomVFEzZevhb54PZKQWoA5hWpjFxNQjvgqPZIxlnMrE&#10;cpudV870toLy+/TfEwp0thX33psF+tCkop0V7nbu1Fb/Aolgau3P9oBZ24ub2fx6mxYWXyHScSQY&#10;6eXYYjDE96SVI9WQ7q3t6r+/DXi9mg07kjBWAn148jxGg3EQeGzlyHHdJe0b+bUDWsqHQZY13jiD&#10;TvFx9xc/wxPv8VkGX9+XCcH+isAycynPPCws7alK06vvpc/IJWxSdngRXjRcdUi4xjWYauYxfw7y&#10;dLw0u3lZmv1wFTuPSgL/OrTgzMQ31XvfPp+m8huJlTuuValTDykbfJRQ7du5/8yU6aeL+BlNC8Lw&#10;p1tqZ2cBp9XO1vKaGLREJDH+YhOPndliZ7aEK4IfeK+QeOtqZ/sK48Rtbk6p4+z5t9t0aKr9Jbwr&#10;nCDf5DVKh9FBgEcPEn76liIEerqCa+VwhWVUJL9yk9lMk2FzeG2qtEqM2UbNskSkLzyaAB8AFNqM&#10;zkk+xxtuHko3NBydi8ur5SWdb1oXE39pbCmohfPCkIIIhYk1qAuevlNjEvKwUTCixgpG1LQ8IykW&#10;0NrSP5ocHA6yMsmEYgJFpdSIDINKxIPp4Vo3RQasZAAXxa6kzHpO/PRn+Er69ZsU8w3yHo7dBpGB&#10;G+QSSVbJYjPuU/7a5DdeaejWK27tcEPs8+n0Uk14r+jDgh+dbtTwU2geMPbCjZDoUqjOqav2VGkF&#10;3Fz1ZLWyS2xuWoO83x9WDvn0TVuHlRTm4KaiImnJ1y3eHE3KyPbiPpfFFIEsMWUCtAIAhe2MPgk3&#10;CMcLOxqLV/AwPoAqghSgTX0PY1DpD42VHgV0KirF0mjCjqQi/83tUjWVbFvrDPWmJyMFbwWDnLQW&#10;Q5yLC2bh559//vXXX7948eLp06ccf46RIPdplteM+n5pTOd7Od7exrkF+0b73tH31/Z+G2alfIa5&#10;rc3/Fq1akXRISRfKG/ki2OdynWAYupg01BYhQjaZGiG/6YA/RrWXXisMLMWA02tPOBL31zJxFVle&#10;v9U5hyyBo9RwgqwXzVtvqkpraTJR0JuqEvVde2/ESDCgKnwCGObTDxBIFEuyYlVW3MMJIJzyB0Cm&#10;VXhhZHHiM9xVZH2s9tK9Lnii5Pt264ZtsVhKeNrzky1Po5inwmTCYfD45MkTfIULDF913E7uP0e1&#10;znVtGDAU5SblWiy7lejcDRFW1eHN1q3pZ27Vrgb6716xQB0cPYDZaDm2GN+A6Rb63XfoescHPize&#10;cwOpOLyWixy5TRuP16yGPR3uPFaFYVvJ/P52KHk30mUaQtnQK2MMsWEPZENgtOgs0tMoc3fGjRW8&#10;SulG0obfSgdP0LheELCiV6I7cgsRCHESBd2U+MAzcKX4la2b+pPuMbbkYBB/61431LjosZplyzpt&#10;K3cJgqBGC0Su4tUSlR2X4Jcb9HEngCJhjj1//hwp4b3S+NNO+teUkm/h9dfpzb6F6n3nRUi+acPH&#10;Ryc3DXY0HKkmBaba2IKs7V1O4MQZBN5vcv0s8LdJgQlrzooEOdcKuLv1c6uakzHr22zyRFlyO+KD&#10;iTfEMcBph8iwWGUFqLrCdGEJv+JXLI+GWxNGFp4z2IoJllewqbjXI5z0S53+XsZ6FIMt7rduTDcx&#10;h1R1jPuwqiiRrkTFL6AOqBLNQBa069A+3iBsEONZntsE7+DO5cVifrnc3zvETxcXF+iFFGrhAXVj&#10;e6uWejhkvJ9MdCyvLy6WD6FzrkyT+dqyMpS7RWvlr9vSIKTCFRjNYUKRJgSuMQRyQ7J8dCISG3Kk&#10;A313oxPEyj+6N7nSlGYTmB9uVjox2KHCA7uFhHuzrV08iZQIytrf2d7bxpObvdk1fsI0zCHMrwWC&#10;HTDdiOMLAs4iJCvCs3JV+aRbQF2EZEJUmmau1fYJ1ozas3L3qgK44XoRhDGXmXtuqrn2cpX6KaVt&#10;PlkOwyUg4QX+Ov1QBZqyGs3aBEN7pB4s2wT3uV1sLF0oeycgQmVr93D3gPEomCmGnTWH84jTL7jZ&#10;wZbpC0SxMLRlDzubQiAut2ZIwHmYbXzw6xbYfrO/h0mb8H8hZ7pDEfSC0WFEC+MJapUDGkRtNR83&#10;3utGVpWfd4G5brlShA+jd4FtAEj8hFiMl7FThLcHRLq8hdZaAcrszFg2fPG2orl50b9POULtChyc&#10;rdndBujMgEF7O8QmdI3xgSwDlfTZPtiGXM8OsHAWibe2sOgCG+JCRvbwIt7a3tlDohhhfJPLSr45&#10;VnppW8R7c8coHaT8+iUKCqWxbyTDpkqbKk7saO3+m5nEwA09ChkX0IrP3s4ejSx9rm72wVes+dvZ&#10;hbsK4e/YOQuBDgiHj9AHNkyB/9xPKC73zRmOUagwSwiVDQi5ujxLqBvBWQlQyO/YfPAgUZjiwjAn&#10;iFG9xoBwm2FUiOitMjHZ97rn6o7yeNRUyc1z0bcVkdwv5flp99tr6zbai25YjYYBw17RpU8bla6t&#10;ZFoNmbiajj2Xm0m9qlvGCCA2g9mCkXUNWwlm1MH21sHO9f72zcEWPluHM31uDvBk+4bPt7ePdm4O&#10;Zlvlsz3b39kCzO1jahF+Lzi7iqeeU4hx5SY3AtD0ZEMh3pD+E3TYJAdqbEUT1dYiBNIpvnoT08Zl&#10;DblshaJFu9rrPCwlc3+iLVlhczVyWUOMEw6wUO5rhknB3ZgdnmFFzf7OAcyuo70jmM1a7RCOdpyx&#10;OjvYO9hBTF4xkmNpBHq8wCzlxek4Wdb1EBPx3dHmbqaeA1hkGxGh6l/pQhhTcTWkETjmJimOAQ9f&#10;RRCD8tVfGV8Ey03E4fdpvrcUYFgCEYUoAxsKeLTHIR7uZ4c7+GzH3xmsqvggQXxu8EHA++xwa/sQ&#10;1tbOzsEOJBoWljzudUu4kWbfSu2/NbLJ8BEqae1IzwZJi3tfp0rIFlpjL/DrZLXhuzJbNkmsuZOD&#10;XY7zdzHHNttFSDDGd5hpOdw93MFMi+JdYsV7WfeuAT8PAaMnEwNf2ml13Ac8yQZQxtDiSq9DP2NR&#10;7ifcz2H+hvYb976J8StivCJ0hiXrtHKtgoZ1j+NPsKTo+dNnGAqC0AIpBo7uzQ4P9rAqESXKAOhq&#10;E1UvO+cqJC58csy1oiQEQl2WSZl7swniqqDvROJr/KC8UiMxOuOGQz8Q1hTYsAkbJttIHO1PjIWq&#10;YHHdjYFiKAfW9s5sBzY0Vq3uw6TiqDCcVjEe3LvZ2rvGZ3YAE2wLJhWtqt3tGfpjdLR71zdIsItP&#10;rDzEiJAeixDisrNWLw4iojF7I4JNmjBM0xieq8jrtfLZpRjRkp0qlzGIfG1lHWQZtjTm4YZMKWZL&#10;f8e+GHXxQPdNMORbkHY2jVGhjEKhKQLGAa729+AcgMZCwaHzcVpzjO/jIKQSKVpmVcr0CsGFAcja&#10;RW0LYVPoAOAawIfxLbH5Y4hcsbUFozZpg+TFsJI9mAGh7umO6kVkF8qkW6wG2wdm8sKbwJSvf/tb&#10;xORr9CdcjHU8fFELqRvlrTGFKagx5sAlTNnqFvTksZt0ftWQQTlM/5pR/G46kN/qW/Xro5CzzV9q&#10;24+M3LDyuaXNK7mI5n6ivc3wpGCX4qQqVSMWlTF/lFo6sCBu0dHC9ww+4wObq34gBPqUXyPCoeYQ&#10;fW5teO2D10fU5pY2GLGKbk27bsvxzFGJolZ7jGarBFp4uyFmibT+cJafhydwrygv4G1EesCpOw5g&#10;LBsbSEUJPiAcgPswk+ms5FwKBvgY/uHDTiumYjgbk8SAYS2xfTfhg1YP5IRzxCAsOoNwi9dA0nRs&#10;vbCFtk5dTihjNg8SkUaIX8aD+i4MsnpYLNRaYCT8VjCFlDt9suHDkpmH1/V4VbeWKaUtK7QAMnvX&#10;msjV2ilNCd5QVka72Vyr24jXGpnfMCtXqcluw9dvpXirysqZNITtWcRkdezvgf+4BuP6ZhdbzMjF&#10;DtvKHwrxTf0w6B1DBMwt6sPnO9fYoibi3mMpYd3e3cHOgymdCXbnnzaRig0pNiEq8n6QFnFZfqRI&#10;utTduqxRbq5lcaN30zWfyG2TgsZrmGbt2apiBQfXCFg0mXdxHASG//gcwNzexhQwPvQY0MupzxYt&#10;a3ywPRrCqvbCTgPY7XQbaoYbq8CFbZFGXHNX1Axd1T0A3LtZQgGTbbAGv2LPQO7mrgSCLUGV8qoF&#10;dB2VatP0h7aqlL9sNOWJxAIyi8U0/9zsDQXUYif781ZvNYlXdfJrK/wNWQd3bktjyKR8OIePwzDh&#10;er/ewygvxBFyGS4tPNTOV1w4iAWFWDuIcIe4j6WE+It3uaYwJrU1Y16W5tyqqrl6kje/vsqeaqyJ&#10;VcmG1TAw4Sd0xooYgmRiI5STkxPsC+AFswIy6X8+aUZ5qkT92vT6uVAl01JcgaOrOtoES/uQCBtK&#10;41pQo97FNHEM5TgUAt8xfxJOSaBVTLPEB/cwuum+DOtbgOUPo1vi4dUeCeg+Bs4gwYVqIh30ExMt&#10;U0lMkXkkjhAy3JI8Ims4ip8EWJqG1M7uRhkVNmTeUCyy9Tvk37DjupV8b5K4kYZNXvnW0pi131qJ&#10;owUV0YnAqG5bunBoFremXQZy4DVmVKBKDCdjVU/6fLftulXp6pLlYMXY4tWrV6OBOxL7Ycds7Vhb&#10;6OaQujar10+gtXXF1RjuZ8a1wJgCou7B1oKnsnww/4vPFuLr6CJgeHEsduBfPIHbCw5NriRFdCes&#10;mQANH2lhcoXZ1btGm+DxHPsMsaHJIipdzm7SjS7NmGizeo8H4XTFSBeRrrHmrHdFMCrPK6BjVX6B&#10;apS5C9IT9Z+4sgl2KwaMarsQUFdjfzZVXQsWOb3CvtOJW21N+4nLrxNFmAUb9pbKcdiETSiWnc10&#10;fiqSOT6uIdgR++7R71pX5pQNZhj3RyCL5OXEZ4Y510/sRsnYY+YMqyyGi4QuvDa9M6cr7/pE3Yoc&#10;KuBybX+jJnCbgbS5Qs+/rs3mOiQu+3/Ewz5JoWaYJZzPEX9Ff0VaM2n6S2Iz2TOXN+FmthxHRdSZ&#10;q+1ZcfxTNg+HMuBX/JOe6Mohu5zWJUox0hP7cnB/2NnNYmdrsb+F7dB2qOiIaOCnHE4ffivu1rE3&#10;W9LuhnEdznC6sKjRczznLqUcPy9oakcIsrYdTgEuQ/lXS4VOGngpTYl0UNUtDSys/xUmlYZ+Hgxm&#10;YFT7J0I8Gko19DVamXmvOWRreLYWjCb0vJGhTRDhdzeNXBixSyg5qj1CtIufJvz04e4yWp/PVWVl&#10;YZmWl8VyfTpXeX6FDH4ebkd8WDNP8U1S7W5MVG83US+pAIT2blHTt2rx3ZpwqyJGkE6bcYSxXI5w&#10;K5ubaYlo+ZS5FK2YiLlFLnoPt70GcLhEqFyEvuZ2ZRgd9gEdYBWgTWfvEDjqfqbiB/4iRhQpsQoH&#10;f40sykWWV9P7Nd3L6K+SCTdJoClMtem3Idyor/PlBqsaylBlDa2tjKemYEb9pi1NmtcUi1F4HWWe&#10;GL+Kr9PVmJB4/xRLVvnhViJxUhfmgQQ9sTify1rx4T6UCHGO2Wn8xQdbc8cNcYoWVuz1BhuN63iI&#10;bjhbh1HQrnkm4FA0N+k/Ghasal0jPFGBLoTCpveIrvZPJ25onhFKHJmGtgkZXkUKGxCj7w6bfysh&#10;7ORZY8DBxaex62Lc8J5by2AihRHF2O6/uC8xwYLZFXnoFf+BD2ciNNMit2MdWmk1qSGsASw/N6nx&#10;rsyjTAEO7Fx7/4AbbOT81VdfYesY7XWFkhDODu8jAKsZz0uLhni5ioJCrrX0vW2vtYlRNqG0a+vz&#10;9yFBjVXmAd0cUnFBKzeexLJWrMafA5j0qcg1h2cThzjFT5dXvMcZA3OeVVhS0nvBTZV4OsF3aGHd&#10;jXfQlqFQNf2uct5QpO9Wje/2rTCN6YvE1Ao3boiP72O+ZWA7l0nhEiYTkZfoq+Bg6AUh4KF96vLN&#10;CxYyHMk8EsyVG+mwvruvoKPx7AxxYsgAc4lY+Yk67x/s3X9wenR8cLa4mF9BRNkZYxdBuNb29hEU&#10;xoiypjdQ2EmJfE0WXNQJaRWvyJdQetPdTRg1oyxUJoLOxviUPNnIyl3KG5eGib7UZTXddX6ef1rV&#10;taY6j66nvkubZCNEIKDOXEdcDBfew2IiBmE9CoCpAtb8GgjFz+UVcOrmYolfZ5dXW7i5uL6+vOHf&#10;SAz8AvZxs0qOKjk8ZPBz2GdT8HW3fmWCFjnD7KjK6iGqORPUD1Kk2J3MFMmS5/UsdXch+rp3NpGl&#10;6TxGcwgrOMb7+NQdfaU92g3L8dCa3o2tRgXMnEsJAeF5WtW7yF/90W40GkgjORaOc5sZBoxv4Yic&#10;xlYS8oikAizRM+uyvFfyR3Gop1m/zANkIcB79uwZYhmAVsgygk7owOKywZ1tLCZEVERUCo1EVDT+&#10;iyO5+pZTDhyVcAiGot7FO6AHrqUC6FWHTQyxdUzn76JFk9vwSZPV2gSbFH2HNCrXV85BTXhTZBnW&#10;TcocG+PGWA+GUphLYTfRhtJnvuRXfy6WgCp/gF9XTIC3loAtjBxpXOmjK/79Vu2tTEzHQq8icqll&#10;eBgsjQ0XrHgywfIwZROOZw42YrZK6qaZfkuR6OJXC7DUiFau+yvoTkQT9MQmjexkRj9Mln/ioSWx&#10;F1b4EGIiDg6ZyDVJL62VGsXm7sSYZcBSzJNDPst4EK31nsrSBySCxwpHS3/00Uf37t0TV5QLzqo4&#10;PDgEYGJXmflysaSPYgbo06E7sXi2YIRvmg7KXzOVLQHCKWHWJrx3ayd4JkJIqpo+J391VpuUm9Nk&#10;it/23THUqCLz+nmtzqHWubBVX+WBigk/YA0MKMLQJbAJlhRvZheLrfjghp/L5fYl//JzER98ZYJI&#10;iYdx6kqR9ToNV9DKlG848pqNzrzIgjfMdm2HZIlqhEQINQSpzRuiivlvrufdZGm6paMy5oeZEdqN&#10;vWyDDEng1Aq35MMES7nXFn75a2xByv374hMHmnZzMqBhnGLBMIE89BHxUbSwRZhjG0VWrR6aUCJ4&#10;0WGhnfUZqRG7AMx69OiRgRAvyDB7dO/+0f4BN/LBGsCb6/Oz8ydff/3kyVOlXCWIHnVqwtH+b93K&#10;Y+Ux7dC+WNMf1sqPwlZpallItBEO3llt1qqB6Dya/ybv3rliK17sNAcJorekzNEJRZ8UMQtQdTG/&#10;IQAtts4vb/iZX+tzsYDZxV/PL68u59f4BFptnS+QHj/tIByAdhYdYRGdUCZYOiF50815k/lldnii&#10;JquJte5NljrIa0Ly34TA9ESRsQxxxht2xka/hXF9uAJ4UzyV4bXE0RNwCdFxGfcYasGtSb8BfN94&#10;Tg8mXwF+JU3vYshtADVdgogsDCHSVZQwHONm57/5b/8bPIeFpdS2awR+2PdKKGadpznGVUNA0+uX&#10;52dPnj979vQZwiQePnyA/XHQM2tFtNBUG4A36FOHnAWzojZlnDgxEpwwoDKLJ5K52aNoOMxkwxIb&#10;AbvbW6vwa50m5IGV7Pz112Aw1r0FoYSoYDxYhnsY1i2uLpf8UIJjF0lYTGVCMCRywdHfNUaOmi6M&#10;PZE4Sxi2NpYhRpgx15vqPIrwlHCDLE098VKNR+k2fDjRwtsMMjcilBNRKWKkbLSCzaBqK/w9W1u3&#10;EoBNEk+k2eT1oUBor+rRd+P46bLtFfYbBQBx/pdMj9OZY6fPbhNC70ZIUOMscJxbjQRwI/CwaGyR&#10;db24QFf24N6903snXIsargBovjgvAWhmNrJUWDYEYbz+xb/6l/gLiNGsv2ZGODqoAaVDEFGIBcaA&#10;uHD8BJZDa9iILd4BbEfHR1jNoJ1uYu+2cmn1gcknY031kFGmX1Xc0N5eyxshrJMNp3iyHd4wbDrz&#10;tUWrCVnxmq/6KYf0CF1G31pb3HpM6qdQuc2oQbSS+xReU+2PNp8t5rCnaDThcw2T6oKABf+6llUw&#10;lpT/cBuDWCRPaQPIcVvuUm2ej4KlhFxQeHiwe3Swe7y3c3owO9rlPoAIg4bM4m0ukq0nDxSxSHhj&#10;CoyRovNONEyMWNBNrmh0d2WLO1wutS0WTlYjxEsvQTi1qCPHJG5S8GiajnSDn8Uy2RAN+9YWN8p0&#10;vWVCSe84DxiOuDjCeRmW1Cwcl9z3OKCHvQ+3HY4rZ1J0KrZeoERHAnZZFBh0Yov54nJn/vLHH73z&#10;3gfvHT24fwMjvIYWiX1uvpWXT6KDaOBC6cvkoL54Hq1Ic3L92FqjuIWsw/sugPv444/ffe89YBZw&#10;aoNwhUJqoaQGq6Y+7l9nb/hmTdZapv59TuAxTpZCdEV0kaJvxWG/cF1hMhijPAjdJc7OvMEHNxcY&#10;/V1indb1Yo4n+It7Hgx8eYlki0ucCrwA0mFDcDrmIe0F6mSffP+uorRraxfdrY0pDCO0w9Lr9y65&#10;t/sOyVPMFHZF3FyBPoElRv1X6LfsATibX+FJ+Xp5BT+APpcY/tMJcH2OD+RheY2Jl8sFb2JqD3tW&#10;ye++UWx5RgPHY9r/VYdudT2nljHLwJF/PnrRplvj3CJ8WDgvB1cE7BA2w0nRWUyNKJTOK1kiNqaQ&#10;UiVqiaKuIfMSupe8cxq94nfFgKE0TOfvOjcwOt2/DROPlpIzbzIsXd2Khr+uHKeOUX21WJzIVajN&#10;fhEOVWzTRnmVrx0W/dZ8QdeVfFj4GvYXXe9n9GfRDQ//+tnlNT60y+bhz4JdtrhR78xlLTEGjA5a&#10;k0Vl7auaZjRrWJ/BtHbsXSevtmyKOCuIOJS0xr4rX2PMgSGFdGFURIf8bZ6sQreJ5xLgafHbXDzE&#10;+h7FilVUepM4z4HLrOjBXFyBs+Gy3Hp5QeaGB3MLN68urs7m1/icw305v3l1gSfXZxdMEHMy9GDC&#10;AQpTHQZb9Fk00IAxTVusoU0DMb60/WVPlppJwEJqMUNoBV+7lV8p8pob9Sp4iBWhOq4aIonpQpxK&#10;gb/qTjenIPLx2dFrt158/d5s84r9fU3JmLkIQUAvNQNmXc7Z04bjPFzv5QNUgrUFmQYq4YMbuLEC&#10;4yCpiDJdItYUopBGWwOpkOBly/07ofmm4lr7ksbhcqs6f+eNXVtbnUZYIlrgWcfU8BUmfAlANKyA&#10;WcCpC1hV6JnYaQmw0JPRe6AEl1dnl0saYgseuCNvA/1fGCcyIpNGlgCkoM/qYADBmV1SArtueCxb&#10;CxaTOi57kYRwbmqMBwvUAbAQ3HBxeX5xga2y0Blz2fptezx3VkNrKNN3U8FK70xn2GS+Sf4TTdPr&#10;zqTpWvW1iX7ZpMS1ErYqQVn6G2Zv7kCaQmX2ptUqsQ+udoqUqyNcN1c8jjydmMA5P7o04GrgGFIH&#10;k3O5IXeq5H6lcGuhnwsJ5Ye7JNPDsaNoxagQpBgb2CIsmWe11lmXpge2VWW7IFx/qz4T1JqKKtWS&#10;klWbx5ZMQyM0obQhUywSOrpCZxVnIXHrNpSEVVg5/rq6nTKf5Tg4POjPktM5RWsmKsaZep1MCPYi&#10;QBPjuUsM9olHOy/nVy8XVy/ny7Pl9avl1av5HB9EY+JzNl/gcz4HTuFmeXF1zQ8wC54EnncPl9/8&#10;1asXZxcvZaIaUnDjIARWwuOqWJoOwcNW8fhk5SpDQtEO/MidnjBLl8eQIVI0u2CIoTzYWTj0+eLs&#10;FT5wY2TtmGaDc87W9ailrbpl82p0wJXFaDRBU+JoWd+oEdfo2YZy/zrJVtm6qwgIoNLWCrFlCBCH&#10;+yRz4oSO2QS4DKli/DPX6seeFfjAo4N9k7BbMjZVxhaV+Du7WcbOo9xuRI7jWPMQkdJxsfMLLz71&#10;adPrboC1MvdNva6pq5c05ssiOiSsFEqXDjdsZGxC5jclyVi6gbCVBwMJp3JHHQKy6k6L8YCDeMIY&#10;vOfhisIHu9XBjsZfGCf4LC6v8LlGNCY+sewFDtDFHCNB7BSGjXcQPMwRGIQIk3CxVQ+vaStVeIPS&#10;EXXALaTrwL8AkQOgcJNPYZWRpQ5BVBZsUbwg1+Fuh98djvb5xeXTr5/gL6YFtOVN240L5PpCmfvS&#10;b4hnG3Zcmd35laa319c75On8X+f16XL96+aVLJXpAwX2N8Imkdw9FAfl8Owb7oZ0sI0zJXZwoNf+&#10;Njae3ONnb+9gV59d3B/v7uNztIObveP93ZPD3dOjnZODndPjvaNDnGFQtizBzklNp6K96zw23Ly3&#10;2LyZr6Pzt33XtRqyQz/JRTvBSv30OjK2eZ2rNPakGusFoeEUAHZC0S3F/h3sZmLd4PUS3dD2zWJ2&#10;zXvs0Bj7OmKrxvrh/o3ckUrHWMJGA56VhYRajCzPzzSvBQioGdfhhPVnjNv5r/7JP9H37KjSuDFG&#10;f8Xj7iwEvbpU8FsPHrz/3nvvvvMOMoZbi476mP6rsF1S+3uu61oZNZatTbmKVZuQpkHM0jw3oJoD&#10;uWttilMpq8oy9SbSTP90218ZBNWvv9TAjIcocMNZOBR03gAvzm/HVuMIH+XFVWUxxwwrC5u17e/e&#10;7OOgHJxDiGNH9rZx6hNuDva2j/ZuDve2DvmQzw8PZscH24f720cHO4f7OE5z94BbwFMiuMgrigoZ&#10;6uwUlpVqm8mIn4Roo7TdWCo2t+A6xrZSkVi+YbnKQTHcumyLrRLXOzRWxJG2rgQs0X1wBV1kXAkr&#10;ZaAwajQWLWudVhwryd2xsGWDuh9Y1nFTjHHu4sdRHG0afIReyzDYcZTl4u37x6enR4enx7shaZ7w&#10;yVLtyovjbk4gSVn8hDT8wcsJkdQCra1B9ZqgzslyC2lkIXZua+vRw4cY37OJtzDvV5L3e/gDiVUX&#10;93z71RMXXpO2BmIdfCBRyJe27MMTRFHtA4YOEbyyfXI0Oznm5/iIH9yc4uEJPjCxt4/x0yE/p0f8&#10;nBztHB/tHx/uHR/AENvGkSsw04RNynl4uVbfPlW/hRIlNvaofAslvk4RMEC0ewu2C43jvbgxMbqc&#10;/Z3d/YNtfPb2sdPBbO9gpq/xme3vbfGzv3WwPzvY39pDL7V/c3AArxESc7NPuiA5O9ytcxZUCXAk&#10;2FauaTmf/fk//wskxchOY0OhkpGPy6PrgRbOUSUpDS7ZU+g9Pvvss8+/+Org8BCe+zCz0Pw4TUfW&#10;VgCwcTSXskqODfxC5aYPabZW68X/jYGmSpzQ+YkMTV9VdcMOdnPRyRmu7y1rvhORqPgpd1l6Q10x&#10;Y9mD1zSiISjY4agKzfXVdg1Yx5QfVxFeIoY9Ytzn2MqBMSul9TIVSEzu2iZhiGVedJVwd1y6sfbg&#10;0uJWHxhXwtWFSNEqCIFf1WgKmSixDmsp1gSHZhA0Z8e40/B2bTlrEljYVklCNViKZSebIl+Ttd20&#10;etLt0TrkBktZnakOVSsVKPuvKiesrSEvGT8VES0Xl9uMHEbMHbxX9GGV7Rb4LkeN5cIejqnG+JEO&#10;rZgDZlzD7PLFp+89fO/dxx989CHONFGAOnU51h3bQhKY4Im6UtewUVsKmeMYcj+gfJVL9rhn6pSC&#10;w+jthN7S/3oHPWzKtL8f6YpAvSHrFQzVlv7t7ho0sXgAko7s2t/FyA7nTm4f7G/DYjrCEZoRvH6I&#10;U4Djg6/4HOzzAzsbH/ykX3FGPTCLc9hCKRpzZYv3zVYQ3Zqv0z3zrbN7Qy9YD99Qft9sNmIVTAzK&#10;AOMiwXqweO/oYA9W88kRPzSfD/FkJ4b8HPuXzwGcANtH+zvH+/tH+3wFoiKHVUS/Y6cELOApEZ3Z&#10;bjDjPGNog2vYWgjZPn7WUgMvgVY6QVU2phr7SHCo+dqiURW8h8A/auBM6GEjf9MzC27YaIajQqOH&#10;E/LUVCDTYVVvOSpNrtKERuWfMlMzX6fbOCx6SIrMPpWiSbqODoxOAGYxQAGIg2MH4LSCo2p/j96o&#10;Y6yw2d/CzSEs/wPs5xEfwBMElzcxANxFYr7I1+OUJ60nZYdZq8h5n/pQz5qg4k2Vsr8Fu1n5jSJX&#10;Iza5rGG5SKwIRwc0OM2E7K1VipwgGxCj0hKKvClFGYOA4weh9zc8NhU+nhju4RiH2cEuPJX4Ozui&#10;p3Lr6ECfmT/8FW7N/a2jfcgJDojm6eC7OIYV/oXYIwvOJ9fWbqzsz5JVhTT4K4NJKKS/uDhc8w8N&#10;uYVWelmWVAMZ+EnjPuFdD7bekCGwKZl/n+6NUYBRUhy8RywDJA0LAAE9AKN0yNMNj3nOnziNEOYY&#10;/PFIrJMJMdDEhrohZtrAMUVPaQvLvx+XRh4OwvpOGr25OnKNupivgBWeMIm+ZwscB0gFZqEDI3Lp&#10;E9gEYOKhhf7AA4D0/PAoVc/yMZBPSCRgwl9BiicNBTgezwnu5WQXZtHyYpgEjzehSwGHpPEGEwSI&#10;z6/7oBcPVIjeENqJeeGa4xQ1cDm2Qy3dJqeZUvTaLXm1tp+hM6bGZXuNhgrJ3c50sTmg8I3ESQ27&#10;XDHJRqgkeLRWtzUNVOESFBgvr6Wx0qysQDmcC4xEBFXETSEQlDFZdHVxm0Z6pPBntg+Eqh+cmImT&#10;oeNg4C2cZIhzCzkvrj5R2KQ9c1PlMnNV8RAWujX4YTBjCYRRVGuEdQ5PtJ9ub+btWsKUBFkGmncy&#10;tTfkFJJpOwdh1qjtbFKsynMi5nWVFFHP48gfUbE9AKSjacSJ1ouCyq2sEDaFtl4hBCqOPOLRlPs4&#10;GHcX3J/FRzdb/sSJX+yreMMQvGsY1/gVJy4pKI89ILYevZkbTHKrpREQFruVbH4awgQ+zChCwziF&#10;iRueHFCc6QxgJp7VCHrb27l5YoAQMXzqvBllc2H2pmJTQGdY6DBzwlPrium93oDXhCnurIrURlKX&#10;OFGZaXwUM8SPDQe2Qzrlavt+Qrs2oTSr3Q4WbA0F2oQHvVycsvY8Tz97DiA488y/9cNYHNMlCiIi&#10;1StLUYWKeDcxs3iKe8+cVqzp1b4jS49vm1CiSzNKUhc2rEuWiqGESM0UHA/WjwaONvW7s4RQequ4&#10;UvPlgB5VjZ7KdLNnrCQ87ogSvVqGz5Hp4vhnfsKtWZybGOVhRkWrv+WlzB/AVnnIQHXY2jytnqZF&#10;DWQZFW+pCf7apDKK4bntsl5oaIGeMhgs2fq1bBoI7ZARqqzI5YJ/jMfotoxQFkMxvZ0QpdQb9mx3&#10;zv8belGinOc0NrGG1lbmttRoCg3DpsedOEEzeuSQ9DK5G/y1MpCh4YRa8YFFxTMN4zRDSVdZHaS3&#10;IrIr8q+XatUYGsOHG1LjjRB2bVlNgtHKO402EchxWKvyh4rlwWPm7614rSVEq15pnve/Ih4TvMHa&#10;eCJMHqPhsT46IDXWXcF64oww/Qb1gyEkp4Prp0BE7OQXroYImqj9YJYBVUNqIiba8sI9cSauMmi0&#10;RCZ3VYBRiklL/WURtzw5KHU0cm0oN+4V14rIsPvSK/1+tfu2NsOcoMl8utucznlYzzymXtWKW9X2&#10;dRJn3Ano6Y8QYzxWxnH1ZNw67uy0Er9gk2+e3KWbOCu3npjbHanKY1AjyrkMguvR0WWDuNSMUWlp&#10;Hn77pBsVzkbe1IgJaRfBGc0UE2ZD3jXtQlZ5sqxFxg14n1ncsLt5W92omxCJIa08wVlrQHNjEdWO&#10;kb6sLcBTjPrL1zj+mZ+II6UPTD5Qxd/h4u4LYSURcaqjKjdcOOPaao0gUkJ+lF7voqq9EZxBju2I&#10;AV4U1i1QxFenEQRaGzeg5O9wEpFyQxT+HW5nVT+0tOxj1Z+Ja0wJd2++cZSNxCalb1Zh/64T6Xb1&#10;p31RZ7Em3oQ2yRy7Xe7fSuqIay/eyIib84pxhL+XVe7aHiw7BmQuyVNmIF5VXyFUBhkbVoQqDwCF&#10;bbbErJyWNv1kC62RWu5ZGe9w+B22nxO3KQfucCdYS3OlHCZrctBXe+9y+vKT9u2qn16C9Nxxdzn/&#10;6f7KPZXrmTsN/Np8XdvknKGq0exOm3Nwi7SP7SihjLldQxjGwHPDuQ0IpmK4+QKCGnjwCUduDADk&#10;rseIG4RrI07u4hbv88UMG48ssJofgaZX29z5m4frcO927C2DEygizpCEvti6usQ6WR5ksLO42Znf&#10;7F7BL88ZHh4CprNV6qec4QqTjd5+7QTBFdalKeapJWEwW39b93TJOctVTza4MQp2n+O+FOyeV4iN&#10;dMnGiCmf9chKOBTIRrDTsrbO4hgVFcpD7RLI2X4NeVBb/WhsLu6zsVpTUwf1fo6ftm+4VjCOzuFe&#10;yTBs5N4mU/h2bOLBoCpscoWds+BH50fHT5QTKMq6eMoVx4t4e3sbS6Q5tYf1PhUBRPNMN9XNTnAt&#10;Y7LKmIBlMyy92QyzpflqqgefDT+MYiWkf0Mt/H2yb4wCQ05tXhQXkHHfF5wgADziCRQAIJ6Xgxts&#10;9A4wwm6iOHxwyf354rAJbjKpM75w8IQ+3DsJT+InbOy3wNk52OUbmYY/y+jAfU20l8lgQnCiwk3/&#10;tHnT7pByE5voDtl+v1+hPwCs0nHfQKU4SpI7CbETwhrDONGLR4LX2dtAMjo+uYJCM3jpw5UQcFzG&#10;CeE660uo1PT9AqaGuUrTzEKU4//wVOcU4h26/sOykwlXjLq0kCJPBQZix6g7rB+9u8oSyZ1J7tY6&#10;7L8lM3MmOfOmAr1y3c+sK6tpiKnZ1HyYTZPSfW+uxrrC7/67quc6jBqbXe51w0ml52a2N9wed4kD&#10;u653Lq62Xy1n51ezl4ubV/OtV9itbbl9jifL2asFvl7jJ3zOFrNXS6TcfrWYvZzfPMeOlPPrF9iI&#10;ksg1w5oebnjFTbWKG6ISMKbda1Ua2RhSWzwt44LiLe1RaWjjbEjECXHNOWSlGs254e9aOVmLy0qw&#10;SmxkYWQp7TqDyQCXTNswmrqLJ97yFBJCT2xujaVa/HDHZGDW9c78ant+vbPAQ5re9cOTcig2OmuH&#10;J1YEZgGhaOUR4JhhAF9huOBpCFtNkzO0FdaLInI9CK30xCdE4Kvz9bBRD9VyjTNRNz75dg/I3FAi&#10;f59sQwrw5ADKAc8gOLu8enGxfHl5hQ92xX1xsYivenKNvy8ur5+fL/F5cXGDLXRfnF8/P8MrV68u&#10;ly8ul68IW3iRe+bGJn3lDANDaZlxj3gaehVSZOmGtf2mk8nC+qZL+V7lr4Mpy8FIVxzaxy6y2KRf&#10;R3zDmubnkosNeS6OPtz0imcmAbPwlZ4B7VLLNYlEvbC8cJRhDRNVk4UqGbOGRoxQKKPY7F/95b+R&#10;0WUwE1qhAl63TDyq/nW/L/AizGud89bWF1988eVXv0HlsetN2aUf8wVxcDSTVTvQQrCqZ1v1/M6s&#10;XbvyVSVm+CdBav82LHeihrAiaCKXKJYC68ohV4OzxgMfjCowkXnTkKxM+mnYq9d+rIsjyCklDOgS&#10;8S9kDvsh8yTU5fYZtu7GCRRwWoW8cjyH2pY5xUAYvlIliQdD8eIjOmO5nhphxIjHOd694cE5+7MT&#10;LPGPxc8xwcRRgpfsRJN7rUbQaiIF97exiA8jxzruFOo58Z3lpZBRUWgjftMc3JSYuNak2hD8NNoi&#10;WcTTPmdXikdbfFda80te/BxcgzcqBuccVOFcL7gXY59rOp3gmsSgjEviueW15TOmYsy1bZ70XCob&#10;GWK8xb+x+PlqcXFxszj/g4/ex5rEH3z8AbAiRnIw5jmki0iD8FtSdkrsaNmTtk4UKhpBqtGFNXjs&#10;IEDBLKz2G7MaDPlRaBcR5wWG6hCj2F+V4kOuv3FUurt41jfvPKZoi07TJKtqNaoGr9+EYQ5B5+aT&#10;UzHWgO6k2CkXa+yBTVidz+1ucSDK+fXZ+fX5xc35+c3Z2fXLV1dnZ1d4gnvenOEMXX4u4kCd+eXW&#10;fI53sdc7tp5dXlzixDB1wegkAdYcGkj9ou0FQOuIJsVl1QAcLVPVOQOucWuIDQwz6dRrUlJDBwPH&#10;MDd7cF6zoDWvS5A2u+4mUaUDiCUJDGgJZ3tMNsBKWuLwm4vF8hwbNvA4HG7fjg8PobiEHY0PzqG4&#10;wQf+SmzqEFskI/31+RKuAJ2awz0/eLJhzCLHiIxQJmd6ICS6OhRbQpTxC1cxCpji0o06Xa3gKVuL&#10;CJU0OY17TVUUtvVDJEaYV8O9BHmqzjiPq3tllAV614U2N5tx7Y6pVhW6qs+s8rzSv1DqUcR+PJkz&#10;2aTSpSa1oj3IkZlUyxpl0ARV7UiKNNxJBv0f5BX7oWFrkKvl9tVie7nYXsxn+Iqb+Dtb4IOdcJfb&#10;+OAGUIXl8/jglJQ4ciBGAviEyI0iiGapHEfqSSs8EU5ZIFdxwS3VyievitXzW5FX6TdhRJMmE3b6&#10;9Q3zz8kmmtD8tGHmq7WytJ3DNx4uz1EhjyasOx1jSKgTRnAk0gV7I572Fh/e69BvbH1cPhhC8gxw&#10;HqF0EYeH08XNyIZu9yrVH8LRj33pTq4vqJYMJolEQSXhmdpTcKdYfcVRr9xthcmAKgOfGcS3rJOy&#10;aA4Z2XBilLvfQ7NrGluHv1aTIXSmas4dNGE057uo1FjZjXwnsnMHs4hNiaBSBamEfS8BaoDPUVd+&#10;HtOMDEfe4yEUDOaLTnLEuRkxPcXisukVZ0F0haDQLJkTZFT8zptyOb0xW/v2jL879NwJcCu4F4gH&#10;EblQYba9xHlfnDNGBzbDJseMa6GthNMocHKSviKWhccR6m+cSxgTxMQpdDk85A3OhHNshwU7K04B&#10;BBrZJ2X0UFfRKH6NAezhl5IRsMRm22BY8YSv3Dy+2lx2bw0Zqbe0uRKjIu50Su3t2fq9eEOytRZk&#10;v2npz6Pv16VLjNrog0IEDY+guIKAMFIKgVk5ZGr1PY/G4abLdFliNYrikySuFcBLHYcjVZvl8kUU&#10;12q4QKfbBQnU2pe1KV+XPv/5vi9lh0QzaoH3cEHFIBErmDlLyMC6OLCek33d3/iKUTs+3EYh4mJo&#10;ofM5nACM0aM3INayi4vGGcXHZmwxdWPkWIeOoT9KSbDCwms6+OPD2sZnsbxEnT0nKJUQrsmKQ9vw&#10;V4XJN18CsrgIunTF09Lj8aNrma02ZZJzGDWPN+yOHIl7q5tGOLMnhSt7oX/xNxkEYeXmzwbyrXaV&#10;U7nCMd9Eh7rhvQqktyJCs71GLVxn1RG2hPnpIHIcIAApJbLQI84DCOAax/aPPEcHAiNfZXy6bX8p&#10;ALG9jLYigZ8BizPK0o04nyC2G5UKjPJQUcdYDFI+e9wXgled8ykxmZbsTmBQj1juA3yMrUfJDUVg&#10;e1GIixyW3TzJ9mMje7ICRq/hT6t4nvMnOtQA5sxu+HoUP65rlcxb7HOVpJ7Dn3J9hlIhl5LLwg4P&#10;2g8U0hCHUPABt2bnHu0ktc5SgijsYVuOm+vdm6udKzgO4K7nh2iHEOEl9xbikW/wO2HtIZ35FHEw&#10;5Xp+yWypNL0YF1dMUQremljPs6+pDAnzjjM6ywSvefbQ8CZyCKTySkPrkpYmbYgjG6jz75N8qxTg&#10;9i5kMU4+wcKxbRwZsLu1uxe7sOHwG3yw+B4f7hmCLUS4uxu364ujKHjD3f6wbRtveNgXpgVp9gSW&#10;xKqO3lUsrnbrE6aRxaSJ5sYuuxs51i4K2STbIWBt8tbvWBraQljfEMH9dEPisDZ8sPEGQpe67h59&#10;xNUM5vfOAgsYtnhTPrjnTxhH4ihLHv1V0FDYG11WGXBUy6YdDA5W+xlzlFXBF0cweIN2jxMFQMpX&#10;QCZbrmBhP2iV3ooKag2DheV+mO+HAOdmeDylmybPOwwBcgU2FyZR4G7vbl7K66dsariqwkOCKyWW&#10;bKBLxHgstjTCRkjY94qbTB7sbB/ubB0BjHZu8Dna2zre2z7BuTi7eMh7fuUTnO7F5/x6gF2VtxHc&#10;wJX9AD+tREtGsyaJGn+8TRvcFDsLC//jasVpNbGUMv8+lBwnUGJPN42WlTOUyLmeqyjZ1HZYJbeo&#10;qWejI6PJmqZbPUdJMqyhk6nhkaDiCM/4AijAuL6KjRmwbusKDMAwjJsyshvjhwt7wqzVOmcxVysN&#10;aZ6zi4qwBjivavC5Tp/3GmaOEOtAT/XJKq+xXV6dIzjiqM4AJLdlJnTmjSneWM5qMzIZWuyvr36/&#10;z+E1KWC4z/mskmAkxmFcdF/txOFdB9unOBEHB+Ec7uAv9kfGBwcOxmcXJzadHu3pKw4i9Of4cPcY&#10;6Q+3aWcB8ngQ62wX+5DE2rVcDY3j5Mn6nlwTun23Gn47PZz0dOhjma6zGsueJF0Yy3PHmB3sdo0T&#10;J3dOtq9Odq7v793c35vd27vhZ/fmdPf63u71ye4WPsfb1/gc7tQPtiTF/dY2PzjaBsN8DApLEaWS&#10;WhUDyyYNyzqzRHUBiOKREhhwivPrn/3Zn9prLvp6qsWEkIvKiCjvlRAKl9aX4ytOzfn66fMXL16c&#10;np5qXBk7fpXVA0Tu+koDqPnrKiqr9FGRynaWEozPpo1Fh+biMuuYz+qYQKUs5dbOvJDrbqK99q3a&#10;rlVG5aSyERYKZYrzs1skITudvlLMZMPC59GXZckFT/GFWR+/hm+LkuSaMlNO2tR9+tjBkmTB6Dio&#10;jhsq0aUVOlB3gItTdhg7Sk9TtVYIXomk0W/qN3X+Zv2qs8LibdWtJM8UbYiTM9S9xowQcgv2UNiK&#10;hvdnAIayt4pBazl8qwSj7F5lagmanH8/cJRraDg3Gws744Qk+rNjkQ0CP+HOhkMd4Qh0qNNfEBN4&#10;QZyguO5LoBzngjmOZGhV3IXlyuOhL1589O5bbz04PT49eP+DD8KDxVgvvI4FgXQ44izD6uQkpIS4&#10;qjkCLPGVDJL7PBtQSiT+WcqFNUY02WzKAn+FaAa1RPpuLmhiSv6N87hOl3vefAWE9WVEb5EfK+Kb&#10;e7rqcEzRa91M1q3EcZi4nWO7a3bkY0iTTRuKC9sS58jD2t/BSYLash2b3saxKLC2MPrjgakY6+3o&#10;g9Hf8f4OzyOIswbwOcIRO7zhuRV76KgIVeyteKciGKasbQIMLuPNKLsCOMi04tA6IndtWjXSXEW2&#10;UQ42D78FLt+Vq+W9dfQZyz4YE3BQWMNt3aOb4V8c1La/e3SEA5P24rjJfdycHO3jc3qMr7s6R+fk&#10;eD8+OlZn9+QYz/XT/v2wvnGISXgAaiB7TOIQ/yKYOJCN0KL64aYsnEh+AMELrp1/9F/+I1lYeVZY&#10;Lc9/O12tmplHghptwrZi/3w59xHk2RALivR0ezR/l7s585RP7nPU+mn+DX81Oq960T1Yz8LqVzTb&#10;IHdoy+atvk1KwUW3g1B6Vx1l6VdoRrEfwtYuceBgmNGxmTs3846tbwlk+Ero0ba5MYKoNxT0MK+0&#10;nRs29o6d3vQkEKtss8xRASslTxYhLQfjxF6XK8Cs93g1izkn1UjFBMUMRivLXfGyevH8Y/NkKJxD&#10;VZquZ27jpB09UsWUvrOwGtMhYq9K58Bpb4K9rGUeNh+85gdcBpOiJ+OiqxADCkN88ERdFCWEvA7B&#10;0EHfcIddLS4D6Q4QfHJyfIwZHNhTdAjU0DmSPS3PQjdn3Wm0kj941EZsqwaX0a5hhjMSa8VpgVfj&#10;uRQbTLLRVWB36RM20NQwcdeuIGwzypX5hiq2Qd3Hk7xO9z6Ucreuym4dmiGWJYZskL893sDzitlA&#10;WEyQwhK7EOELmDHkYSq6iUlsfiDfnD3kuQPw0fIGyEffLcQ3Jgqzrioioaxhqz/UHq1FgTvT7VYv&#10;3hatrEu5lAlMyUOZW1XsG0pczQc50PnRPqIwgKDbmFkLzOIBSLu75G9wnEzXR3PE3dwxjOu9OGKH&#10;AkPuc96GoEa6YnipYVmgROmQ9NUAomZyuBZ9gEdv7mvZgeIdDeC9YYPe97hRuJN96mqnrKdsyEW9&#10;viHa3i7bQpV+13e7LH7HU+euwj3HWhDncIAyGpIagwL6nni0KqIbENrQfHSGSv8Tp6foABW+VXxY&#10;7JPDvh5shDTmdFflb2tNfE84JiX8nlRmk2pk1y04pM3aQwaAOxGbEhu362A3Mdef6joQx6OrK/a1&#10;7C+a3nHeEgJmGIQsyBbCCD0yhjS1bYxTEXbnH//j/3p//yBWIAJhk0u1mk6CJwmQh43uCQlSgVyo&#10;27MnTzGNiWMjHXYsUBNqKsKn+GIGBkx+oLKaJ2rMhoYPx4PVANSLwzxX8XKiiGyYjLrJgnxaOjf6&#10;Kb5D1WdVBe6mrs6wVpLnHqVqdKVF1HH9JWJB6yif40Cuq0HsDaazeQqSFrtAqsoeoD6JoMxkh2T7&#10;YdyUnbUp+vQUQILlCWDEyy7CUNljs46YPSode9SYIfXd0KTUdsiLrF1kgaYew0mWfxqlf58grFLM&#10;RZSA1ipd4+wL8o6zrKlk7ukzi93rbyjDq7FG1c7MHRG2QQLmVwyR7G8tcqwT8xjOEA8YuMBBPfGH&#10;kUq0RKK3aT4kPJge43uyvuymUOCByoCXsePDfI6D4LCJCxLjL48FB2bVtTSdMALFIofsHzDUiG7b&#10;h4eHZUOrejqYU4iFYoAQxLpk/WfBCVwg4dOgfjdtNOJMZ979WttgtGo6vaYad6tVQ41N6/am040a&#10;I+bX7UrjqEBh4vRE5NNQEIDuj1YIFkhSDLEvdF0Rs15OMuD5dJxLFB7prTc1gXC7pt0+9d2k4vbl&#10;fJ/eSPAgN5ZsbXyqu6p4rzhsrN7JurpAawwUyVW8Aea4sBJ/teaPjsuxE3TW2qclcBROd1lDzkUS&#10;L1SL/pFTPtlOsRGEFISDtHflkAOBF8ntFxk1/c/oEwGNK7MhRrjmucIG3GH1MkaPis8oXhvKa+fc&#10;vZrr2WQ4zZKGCH63afh0/h1rUl86itEG9NKEOKp+a4eBzbCOIHaYoi6HO8WIQJ4sjBR0tO8e7vuf&#10;8FkoZXG+QjrKMSrMjtszZIJIwFZBwygWDxk0IRWrCCV/q6jdSEt+xeK3ClSaou3G9XOVYo6M5qMK&#10;NPsWDGkiyVlLE7fLKS35bmnDAmk9eSGDWw5zetrR85SPj/YyGBmY2EExDL4ci6TzdfAXHzK37j1F&#10;v7yPmeAaJF4qWvTJ+JMl3yjENEra7OwnLor6bq2Yp68egvL1ipSaK/weXtPicucKm0SrcrD43rmI&#10;b+dF4zXwhOsHOazlYIuDQ38mjiJMP+nFCJIovrC6sk8LEb/7YFEIw3CbrTdIZ0OwgFgyYBBZhbZW&#10;tNeviTS06eo2zNbe93pT1o5SJOSMl2EVMRBxEyNHOT3lOgiHfYBaSFGZGRYpyrbGrEwFKVVMdZb7&#10;yF2IWpEf8iueAq1w6QfrtjsfPXGYPNJon0AlVgGESZUUI2HZ/JB9g50SZzr6SX4+2nvkt7i8NX8U&#10;nZaWkupXemlqqNEwBGHITvdmq26QZR5UKpmemG75XZMlg3hUqjiQJgpqRG2UJkqj3OKUX7Ypuy3U&#10;xmGV4rX0CUbxE5N2iuiksBarno4JerO4YiN/4JrlWZlamJF9WHLVl6Ub6Gl5eD3nm3hD8ShYRleJ&#10;jz9kBSw0sRl44yBMpxr06t62pVBuvNV9CUzmzFBYzAERuQj5UFAbedZrdf8vupnAF21D2PBCwuN6&#10;2hTIbDU3naxWq9OALP52xgkxkaf2CBtKWq954bGCR7wKQBw4EY5Y+qS62cO+9yoW38gxr4ng+oFg&#10;6DX+pWOby9GxX0MsdIhl6mg5dgJBFJW7yUzhIGAxuqU7xvqibvpZvvpMGmen5lk5BV6dDRkmJC09&#10;+fBLHD7RIqqY8ywq1NBr+qutwdFkPcGOopws+yFvVeLmiYsVvfkLPU/8LV5bnVQBVsUT2vc0r3yp&#10;pYy+B0iUxWHJt2pPqteL1Rta8qXgdFI5RxUhrzS7eURwSLAXzpYVhYFciosvpfvf0PmJlvRrfzcu&#10;a2V1nRGqNUhVMDZJ/CqO9ARsSN/6VlcpkEDKYk9Lzi1jVn4evBhvmetTy2qgvVPVXL1RYC0JKusV&#10;rNsrNXX5ipHyJ/OI98HfsKBlbXUf9HMcLfKfGGvGudJhTBSAka8Jz9y1ZyCzYeQmdNuPsuB66b5T&#10;/gpqHiTm3R3VU4j6witvfpQR0EIwCvm5+8ry0SRu2DDa6Q3ZM8Ww2+DGoK9b/3LTDSS5nJooXKUM&#10;Q2qMNlYP79ZqvdUNEpNI+HkMAGJmiH9r56QD6PvA1nR7a/V/bZ2HXeB6HvRJoRzcezd45PyztyjX&#10;qmHoUJizkHDuYgfB4vu54RMIuFbAJtWho4TIPkTJCeTNA4i1JFXma5MpgdxiOku1DI6TgAnNNWfT&#10;cF/jMy37w7tK1osoVQq1VqTx0FpP9Jqpr1+hGYrkCiGo4+e6BZdemW7bWjEd5fGweaNisSFZv6Fk&#10;E84LDBY2KVSMWJvytiBVzMOuVwrZyhPetUiLfkIxes+56Yg8XI09UHpmuXDTFd+sS2tbtDbBeqLU&#10;LDQ+sroWRRprrAvNr+Ch9SIn2IQv0tIG8hprwF8bfJ+gQGFfL0Whh3Jbm5Wr1PA3v5v7raYyequ5&#10;mjQWXdSM9I+TaLDJP+qnnT5lfuot7BtqIo9SrJToOuFl9yq03BI75ZLH5S1xUYAd/lzDESXHW92c&#10;y1qBu0OCDbV3NOe13dcd6jN8panhqgprzfCoxDf1fJ0m35YOm/ecfZDKg4Bu3KDxanc1+BWVq7++&#10;EdqvzCS3S2Jsyt9NKjYn1Ko6jSHON0uE6dxXmWO3qpN5bXuNTwLVeChOca4X/5IAxzKAND71xisF&#10;lUDHTwid6nSmAuEjthl/sUwf29fEviD09+/u7Av8BGTmlr4yjrV4I0r4nhY6GvKqTPTa3rrP02ab&#10;WUWbZCpdCZr8lbt+okMtZajnLt4yOgoNw1+HMj1EpTyCcDV0Nq3dn/4qJg0nVXO72Iq4hpKd25L7&#10;lQ1lC6/DDVzKqr7v4gGP7SXDQ8q/+aNYKn1iAwb6JTR1Dbs6fyBcCsIKLzunHfXhuTzhPldZqrna&#10;0oO1yWaUd2u1M7Mm0NlUEi9yB75KiiTkibzFRSNHjSb/NSHRfHgcbdlREwXhzCBeYqUbm1tdrQFI&#10;tYvAjfay5U6dyh+/pgRtoapPVoHpfq5TnyQAZE3lfmZcmTsOqXCCZvaLc2xhbtMR1jddhQTQSeyi&#10;vLWPBVzXi+tFzPax54Ao4q+oDY3QANDjRESJSt8BYTofrCzNySNYUVPc0pv66ocWNQJnBQJNSRQf&#10;1gZDmA21627JsjLcLYdV6DahFUMRAVWFSoIq26cZcYYZFm9gVeLXrP/wdWHlHZBuNCtjzdp6jqaU&#10;CDUrxtdmdbcE0pAGsJRVU7cJc2MaCJAVNFCXmZ4NulEaTsvD3Rr7xt+aYLRtCBfaeIE07gJNZJjH&#10;jvHlkHntKxtHmxKqtEjG03oyu4ROBwcHXbhobp47f8FwluxsAiREizHzdjnaPuCUdbLi1cx7totN&#10;EnFrKAflSX8CeEJc8k9rpaph5/Bd13UipX5qus38UKNma4h7gsi8ZEx1TTPcemqFWQUrt21g04pG&#10;niaEu/EmNHKSxaMRaH9tbsxrGY9FxsZGi6tqNVTvLEKZmE3KYU2MVkN2u6tuqtFoxLCSYHfun5TA&#10;/kpXSSXagt5QsEelMTd/GvtyM8v9Bqt/h91/fmImum6Fp0EpSTLHg7PZ/HJ+/upsieN0sNsWwlF3&#10;dzEdcXR0BDMKSIR7oZUGgLiEYgYv3BCw7IzM5bnIIbfUJbrGJoHqvUHzR+RwmsoT6vR9/slAZnTI&#10;LkbjmomZkS5r9XfbRuPpN1GNu/F9FYgPwXRYZ/BCJwRvDtm3bXgGbjcwD/8tGMOc70aQ29bw20nf&#10;78wIWyD70QGOf97H5+ToGBeMJptU6qfVx4MOuAGW6SGopxWEZZawQ30FT8nfUL0npScMtwNO1Inj&#10;Ybmn4DW+RGrEr2oU2hEi3RrR8k0Gx6y6pdvpx8NJezOVR/NsHjrbPNo1EEzk0BS0gru0bWsgaO2r&#10;UlLBt6rtAXl/oNFVYVBiu7TVEac5OjTbaC5rVQ88SvwGIkdbasqXaKUm7kdfdVxNWYlcI1FLhO9q&#10;7QCXcRqUOrlavywMjVsw19bNce5DFLPCNG1XD7EKGlYTqteuYQVUk7ALcHBGFg820dGk/kluTK68&#10;pDuno1Jl5XgcVlacVUxfi0e9CZOYze+ag01ncXYEz1Cq/ui+83coM6JnKlSEKoLCwT5CE2KRz8nu&#10;/r2je6dHp/s7+wc7B/tH2B4QQ77ZLo4MwNroWHaKrgT21tE+NuAGmG2fHO5jp+Z7J6fHh0cAO3xK&#10;dHvR5BQCbaaWHmN7JwIpqtzW+whrZXV1miEehwm2hmiDRvbSZ6VYS/3vKEHH9BDHcmV5MmapsaNu&#10;I72WlScelA0DFJg5iKPslOFNtd31z72iMu8GpyUYcOVOFOFtVSx7l2ZYw66sCIeO/ftGLo2qhrCy&#10;yryy9ioBwE45NBpO4q4Lspmmqtzno2lUW4xpML7BBzdi3yomVohj/5QprxB5R7q/KS47nxza2T0M&#10;OVzML+jmhz2SRkuqyjQvBpKD5DH1VV6LOCwsAdybLRH8jj1tsTXtNbDodH/33v7u/YO9+/dOHh/t&#10;Pzw6eHR48PDg/uPdk0c7xw+3Du5tHdzfOjxZ7h5c7R5uHRzP/sW//EvLJTaHISbFhd0/wG+ZsviK&#10;acP8k3q/4irDNkk7O/OLy6++/PLs/OLJk6eYbDw8PsKy7n32IWUiMiYRKEySmKaF+imLY+HYisig&#10;zbk4DY7T+ayuQxdZBieVFibVgroVTg0S9XMri7rx0OOFmj5PTrGCQ1nRwHz4/FZkMWVGUQC/Fo94&#10;mqncvETl2aTP6Nwgda65vX4OGlzbLhWUwUhuI+SQ9S23dLSGqwpSa9wieXctsSpCY5EsxuKRH47S&#10;2SMgE8REc/qGVvnrqHiveqjWDbWsa9fV+Xy+3Ns7YLQAVsDX9S8NWVzDLISN91Bf0enMY8upl18/&#10;PcWw7uEhDny4H9cCmwBiC4gtxisslgvu+hKzIvM55hCJnppDhIV2uQSM8gJPZ3/5r/+tBnRCJfsa&#10;YThhpOcOlidd1KYCyzT/peElmgbAwoqpX/78F5jA/frJE8yHH54cA8Z2sbNSt2hIpthKwBKVTU1V&#10;cbQ/HGX8Wpm+QwIxZqy4HmB5KjdSFsDSaHw1BPd6aSVD+nir6W9H7NVRmbtVA9E0FbeKmCL+aBM2&#10;KWgIBxbuaRtHySST7i+nSxxtgsEiS1TOZy1gSSCrWPYACzxyvyttH8WIFcLTa43npkxtw4FrOGRE&#10;zmJY9GhlmmxzDh3UAhyW14g02N+Dz2jvOrZM9ovmoN/Vkyq33epIPeSL11sXV8uzy4tnXz+5fPlq&#10;uXUJzsrQeT470+swhZE8NsyLSE8EMVzxREvIPQCLIabYk0ayCmX81//m36F4Gc/wQ0iC2eDYxhT3&#10;YowAS/c8vbxurEyA29/BhCTy/Luf/hQZf/313QFLDDafpDNDYX19wJpgXmaG5XVQh65WESlTrjcC&#10;WOiURIQJjVqlHptASdPAVa+I+G8QsFAQJ7Zj9meiUI0EVfo0YJmJo0KSdWlUYF4HsCIkqjPoXgew&#10;qHe159BgsxFOSYLHoXYuT/Bxc8BSza1oN1fnJcoMUXQMustGZUmpcrOSTgAWYq5eLeeXVwsA1rNf&#10;//bhMaf98DqGzSezU644jfbS+gkPiKLhsR8zHONnr84ePnx4cHB48fICKHbv3j2EP8z+7b/9P11j&#10;IaS5qxsJDU4AMnixvJh6VKzq7sEB1Bdzub/42c8vLhdPnjwBuh3BwtqD+7FAXtC8Z0BlnRQJNB+M&#10;iQOVu4mQDdOMIpEe3hbm3ggoZPlrtLRfn4yAraWZRTOLSz/Dnskmjdrk2pAsJqzyvBtxGPjX3wm2&#10;qaF8T9JhTWNv0oSapnEtdf7ZDdt4m7JIAQNlBpQJLsv/ZQ/AqlrZTeaUmCODj1g2y7Rd3JS+imud&#10;ygdWKjytmcX2u/WG5FWYqx2yFWHL8L+iX9mBCl+xV8XzZ6+AIk+f/vbliyf/xac/QRgD1PH4+Oit&#10;t95CgxSVxXYBUeTPjKgtIMyvPvsV0OCtt99CP/f82XNMGuIrmeodjRUZIYMNsoKfNQfsS191KA7+&#10;lkuhX4yf4Fv4aZ3PfVwwQDiUeCuh2TCx6LhhYieTB2fircqeXpq1Za1NsHk932BWawsdbazBa1VN&#10;/JY1ZJqk7qvYv41NDa8tcYgXq3Ah13midWspowSbYKIaNUEB/dQYjHgLPiAZVkLwTcpytTMLTL0y&#10;XovvSCBbZF22MiM4ptqQJpEehsj1+TlcY3NGuiPi6t7x/v1jnLW7f/90//7JwYN7e/eO8BDniOFc&#10;nZ2j/Z3Dg92jw+2Dvbfef3f7cB/byOMEseOH97lj5P7uzn/33/33AizFmwqnFPIgwKoRqHxitDI2&#10;0dTCdEhYYc+ePkVzzs8vMD2Dk3xizU6PCrKqRlvb/OSvgvB1pFy5M4FfnCh6gvp+3UKWa4KHuY/N&#10;+eRkElP/XVGTliyjYq13nTn7hk6ri/Ven2xqYW0ofLnchjvTBHRiESFzJCuV75HAUTJrdaMvGLnn&#10;UGjI1CVTZQI+lPko6xuZVBqP2nJbGjjLLTKUZAnBQ+ejxHkwqEG6Sjfo6F6ZeHRm4MsQ6RYNMVE/&#10;OUHmVK0nZw6FWc3MdR/+YoKxUh+Z7u0dXlzAdbWA9fzw4aNj7OzO3fxnR/fvwfnNKUlu/hEbZtED&#10;vM0zVh0ZAScV0sAGA/DFvOPO//A//I8wOBX2TrgKE0mRdQIs3QDTZE/hqyNQhXEYdB7scxz34vlz&#10;NObVq7P5coGfeJBm3fxbgtro6irxFeFGabcJuEwAx4bKuWEp0sBRSM2KZBFsNLZfygi+9LVxpFJ9&#10;ZesUNF58w4CVlVANkTJPV9K/qqr4aoxY9aKmCCUA087mQU/WUaDGBLwWw5sarmXHkCCjr6hp+RIq&#10;+UmDcXhuyXEyPcmjS+OadUcvCrlkQJmqLkLDQNVTf5VYBSlZRbcSopF2S6PfSTEPanukLFKpugE3&#10;YsEykmG3huv7J/d4KAnKwoaOOCAMY8ZYS1iWTMUB0/ioYK3DZDXwMoaiGE3j3S+++lxLlQtvdf4I&#10;LTlUlLsvCDwweW8cIR24HSqjGfBwub2F0NXF5eXf/PXfLOc3n33++bNXL49Ojwl70adWYvVmCTMq&#10;ZWUwKVUlEy7zvukVzdHVELByom2yg+2cIGAD9/Sp/UbOjn6ZKgrBuhFbCYfLojXCeotRX5q7t1xK&#10;0xvn1uldpayo0flH+ylJaUqIO72B4bDKiBiqu8rq6JAAy317bleup0U/07zek4IqDk/km4fhrgcS&#10;lQFzGfZlHIxadT6seM486wx40UnWv4hhvIsY6WT3RRiZnH9SA+14Sb8bz/yRTvI8URoRKJ3v8iy/&#10;GcJ3GHG0PcOU/MHeIfQCJgSXxoXtsJwv45zRHbiBUR/0+pJqxM1Cq4+PT6Czr+avYBbgOUd/N9fL&#10;myWKh5uFGruN8/7254s5crs4vzjcP0DUNpZTo/04JcQhIFj4AssknDP0yVxtFXchfYKYd9vZbSwy&#10;8cveKNEcp1CievdO7714+eLi8nxrO+biyqmjDPEtZLXs8UY7/pJNaEKJS6isRJaYcHzyFNeTX3/5&#10;xU8++fTB22/hR9TnvR98iAqgXHf5li5pysXFOawfnbUDwsrLNvv1V89AIO4TyS0geIEuJNlsiyM7&#10;uNUDOOEQR5WCBeATT+PhEBHwCbphYImCzy9/+tOfLi7OP//i87Ozs2McXI1z7Oo8Y2h0G9YwFETJ&#10;Zf47qktDwBqoVmNijEf6DRWy/ySN1eOE0U5Rk/4A+wn8aiFN2Z77XBoIKVQCAZZ0fqCEbXXWJsiA&#10;lRU+MspNfmMG1wS+i3FrEzSNTICVI0V6GxuYYllgKg3LVKYMt0wEvVWrRMgh3IREYotezRfhQscN&#10;FVU18BOOVccl1/LJyX2oGTQKc1WHOAsvBuAMTt/dubjE9D+X+kPIOfg4OISDZrl1/YvPfonEbz96&#10;Cw4RfIh6uzsvnz1HiQCalxd4a3l6CoTi/g0oEnnt7+5fzpfPz57A0QMIu7i8gIWJ2XbJVMRvcvty&#10;RQN8/PHHl/PLX/3q8zkDlHAISImoQOVPT+/BNoWr6N133/3yyy9ne8QCwQ3Yj8qg8uaObSgNp5AS&#10;T7hP+tYeVswgVApPfvOb32zv0r+ufHQ144k8ChYCAl+eP3/u3gtYpx7o2bNnv/jZz/7wox88eOcx&#10;XUg3W+999CFILcDKvR2qYV/Hy5cv6WgPXNM27rO/+H/+bwKnFrKXWVUEYgDYl3h8BcpxYEwrXZUD&#10;QmE4KmhjV0OwxEYjW8vL+ZOvv15iYeNy+fD03v1jBODvAthB9Gphla7Suk0RGXPgjT6ULI7qQ/6p&#10;imzPppD2bpiDFa92vdHjXqN3TNyq1aYIxGFqzr8BLGmRokZwr6XnUh61ZazyPaWWyokmHWImD40y&#10;9Ds5w1FYHMK9k/mnIfSsol7OzfVsUElfjSZjWVFM/JakMU9aiWLORKYBOlGQJA9qNLJQPu4sY9qR&#10;SCWdl0CKmLjwKx4WPdzawhIQfEUHgwSHh0ePHj1SxPy90xOOaq6WJyenHNPsc04LmAOP7dHxAZQE&#10;EPYf/uo/0U7Zu/mH/8U/ZOkhdvObxd4Wxj7w1dxcXVyfnZ8BEQArC1gA2MmJkLaDIhbnZ0+fPYO6&#10;sZlo6ALrVHCoY/QBWxwWibb3Hj7Yu3/y6y++vJ4vYs/XTikULII077//PgBLsZfzy0vCIkOZemie&#10;GSR0UBHYvUU/4SHaDbuxE+wacuHEw5/sfKTGlPTM9uLi4tWrVz/9m7/95N134UqH6wmA9fZ774IU&#10;XiguX7nwSwzSPRJAazQ2JHn/p//1f57PyR5ZjKoNbqFYHo9yVFknOCApML3JD8pA2dsU3Q5WYC9g&#10;lG5h6vHo/XffOz05JZAhkrXbo6Y3SpfUNkLcSPbo11FlGDwcsbAmACu/LskIatCKLHrC5ZXlYufc&#10;f0HDFeW/TL8FJXvw5AyVbQYIZ2mauPnsJPtjogwTDWDVfGLdSzdmLI/VBut/ZkFuU4OP0gS925A6&#10;N8Gi7D7JvzpDY2s/qx5g2TWDHhiynlP26cBRoS7I9IMHDxhSk3YWTV1jt/wgICBdfVP37bffRj6f&#10;ffYZLIVXr14cHhzSpwJhwHAPsUEI4glcwLZhqgkdAjxlg7TGoOxmCU/Kzf7hQSzI7bYCALxxi4Kb&#10;EoAW5tU19p3jmPKG+4ZFnDcX3nGDJpRW3DiSq1RfYuUOAsPrIR6l/WqpBsXBKcRhsroc4WpUtJna&#10;cG/2KswcPEXJQ6bbsHLHVuGpk+oqe+ytATQvXrz427/+m/cfPHj3448QUADAevTOY5hy2iwMpQiw&#10;cK++Sn2PfiWR4yJs/e//y/+GYW/0b2C/OoYgE8xBOMbq6TiiSBnRcIPTglYEP0S6z7bPz85fvXy5&#10;2F6+uHh1cHx0fP8eugiM7fViXCBlvet7JZJgdXRtVNR0nFCYRNwCWDWTNRZWo3UinHZEawBL+ib2&#10;l8xryFOR4PCBGEQyYEnnlSxBSQHu3DuJYdbtDFh+3fRBVhrgZMpgsIIFbUeHR8+ePa0nKhfha6gt&#10;mfNf1W3IEYvmkP65nm5jzjALvROr/rXa+NZZWBAz2CAarXhjFpXbV54OsPA+EmtBq1OmVqT1UjzF&#10;pYMAaE5DSQX3fPDhh7/57Vdff/11+C6JGuoAlFgbEKoywBYMpVAAjnPEo9kVp8BwZHI4fcORFt4v&#10;RnJX/yZfxIGP0DCiGvp+9Isa5/ALT3XvncFeTMt4C/DGwrjRIhQK/6RLb0lasJQ4S3UCwIaBva84&#10;jlJERjWusH1gGFwNYOV+y1yWuaPEvomvPEIQFyysv/mrv3p0ePTRj34IZEDG9x9h9PxQwCQZLhpU&#10;T4RWnhAYsBX9lmYCZ//0//inJ6cnGFTSk7/FoTuKCbELKkcu9LjvMAAEX1mJOG5T6EbPaMAQxqgY&#10;cKI3+uKLL/Dq8b3TvYN9mawUxsH+f4XxtYvUVyGFSLgCsDpRE5tjXBqBJNHLkWE8w4NFipnsudxv&#10;yI0GIA7AlcMSAoo0oKnmQHFpwHxDX0eZVwYVgPOI+sCMKkgPYdDAgZXkvAbLLX1vAA0yxFfnD9MX&#10;PYwZL3xBMow44I1kT1IdxiLUEB0aauSvlM4EWC4FgXaoAxwKxogCvqHHjdj6p1WUnxDzJjcJWZby&#10;hteNAujXXAFJqu2sXHRO5ueugPuJYRFDkvZVvdRBGIdL3MwImMUyQ4PmNBr6rJDeNpnfqkMxjQGL&#10;NIxmkgvSSaWjLItJMk2YRdPqctecWPibSylD4zFz3iTlWwHZvgRSOYF+oiQsr+ez6wsMeV+dffbT&#10;vzu6uX6M6KqjfUDU8X1GscuMippI5TkowbNAsWsGG0Czl2XHdx7n8c//+V9CpmEJs4NaYGzIcqXs&#10;MRHBi7qtvRrkK4n+RbpNF2b48wBY8LWjmC+/+ALidnR6cmfAEgWtZpb+mFI5RHsAt1B1TIQAMgA9&#10;7BIPDpYvzvCQkzhQ4H3MQhCGJHCIrgAGffHlF59++ilXKsGBSmzCfML1b58+AZoAgzAK+OSTTxAY&#10;C0j68qtfw9u6d4DbI+QAbyh6zsV8fnR0/OjRQ3o0d7mtEjCIVQ0nH0oxQoli4QUoYcEyGcxFQSQa&#10;EjMgMzTncln8mlaYUa0eRY2s8FmHGwxyhuqBG2XImazVk02Uc7SqQ+1qKtO0epjJqsYqZR4dDxso&#10;/VxLQxuJVsL8Vq1AXo+luKTeNVrQBGEFWGp+mAylpx/WNrN1FLAKDevoLgPWRNstnKtKbBIYYVXt&#10;VYC1hXmAreuLOdYvX55g/nRxc3B8eHByzM3YYwvtmNwskavKJOyfPVAB/j4YehgoIKWMA1ph/+Jf&#10;/xtYRuiN7XuTN97GjtisQwb1XGjie4z78ATai3yAjb/85S8BHwAsqCwDMAY7LAfK9cbebrPNQr0l&#10;PQcMCRoQy//wISZungJf/viP//jVi1fYGeL05AS4gpQ//+rzx48fQ/nx7iVcdWFYCiZg3couBcpw&#10;UWTxv/EsxZ2X9N/hYqv3djVYkGUUMR31woLkNI4AIdJP7HAKlVaoxKiaKQf9pKWazZXfWqts+d2c&#10;eNWLhobbqlYuaPN3J+rvDJ0GbEIvAofUWujMCUZbNJHDKGRT1OOabmbjB9OK98xQcbap0kQNRwEr&#10;Zzj6rgFrKDmIyfArRsAMdpa9oeA1zVeCXgWQo471q9bxkGgyk6FImIfDnOb1+eWf/OjHe7vco50T&#10;ArBel6Gql1wOrcrgUnQFbYytEt8PhxW2gcdVZgl/8/Vv/+qv/xrdPRxgMBz5smJQaE9FuLDc8OEV&#10;hHtfI8IYUnF+BskwUEICTIJqSPizn/0MwawELIxUI1oCaWwuqVq49EQgaCnxr7pRAs9AhwetCBPx&#10;tEpNdImYxyPOArCw1Vds51NagUwUt6HcnLMKBYDpOS5AVPID3cSAs0phvw/NU4Gx1dkawBrKRPNk&#10;1MVgCrjmo/kMdfJ3HbDAR/A6z6avIuAQsEZhyK9nyuSUw3yG+pyFZzRqZFWGQzQZNicbLOwbV1iC&#10;nUBqFLLCmY6aHB+d0nfhaeg0JFQmQ7HJVBrWsIdiPLqClzIhPiQXqh3wuOF+gDfXi4vL2eXyxx9/&#10;uv3gFKO9eIs2BDRssZgLsDSeq+9ywBF2AybWd+FMs49s9v/+f/+BEzHh+ktmQ5kVoqERdtJVjFkD&#10;XMJAifB8jfMxG4i/v/7NbxDpjoeff/45nO5HJyfb+KHgQ0GfjEeyfA0fJmIlAQedohEKi5gVUbmj&#10;Nf2V+hr/7ZajyBjaV+AlovtwaalAeVfIpeyIl50ZFZ758pjl9pmWjf4cHRpQSAbghmTs2Uox2K/A&#10;VyZdSrblrfotd+ml5AxYQwHykyaZgNjimO9zJqOd7Wg3vrboJoF4WvIX14Iy4Uromlmm5INuhRvp&#10;vjBVZm3yl2DyKxVX+JAowFLqVyYMQS2ViLjHEJk6xycR4IO42M0NzCIX1wesxiLunBjyP0mR1fgQ&#10;KdVBfJHntX95sXp5qdQqaliziVfV5uLxaS1B59mbWGDyFBbTsL6tieobswDFdIkKaA8NAymDUzsa&#10;RH+vllPZSg54eLbNgM9rrCM8v/jovQ9PH7+9wHZXkQKOYvxLdxWCOfCVUw0x2iD2lSgiTs8yfr07&#10;s372f/5f/49qzFmqclAQfdIkTsCELCDGTVYr1wEy8tvvc5vXLVhYuDDM/FUA1mksFMJ+WLhsXik3&#10;5WOjOmOW1UxpVLH8MD9ptCtDvg0lvZtlfMP53VEuduLQ6wAFPeXqdXpl983yk3YXqlfvrdxj+7ym&#10;6To0v7bUSJ7sYT4doPSJ3OtF+68NuTDKmsrcuigk6TUlPOkpti9BYqPAsOhaIrQkw1yVUVYvzqhK&#10;EtKhT2zk3UhRKYJo1cDNlLnRUG9URHtiGdbyqPRqy5NsmDhzbCmUMqEDJpo3Jv8FssuPqXq9Rl1t&#10;94QNZoZqFbBTU3p7BBEzzJxIRkhhbx7jSqWPWcCKRuBdMdk0/x6AFVsvRA8dnNWQEP8gNOFygWHh&#10;2w8f7T9+GHvykfeOwCrWE/bLrv1HkAjjwBKVhvQKMECC/x+TfeZlEw3b1gAAAABJRU5ErkJgglBL&#10;AwQKAAAAAAAAACEAeQynqJhvCQCYbwkAFAAAAGRycy9tZWRpYS9pbWFnZTQucG5niVBORw0KGgoA&#10;AAANSUhEUgAAAkMAAAMaCAYAAACFz0IQAAAAAXNSR0IArs4c6QAAAARnQU1BAACxjwv8YQUAAAAJ&#10;cEhZcwAAIdUAACHVAQSctJ0AAP+lSURBVHhebP3tC11Xki54uv+E4TLzcaAb5vMwzdDT0MPcoi9V&#10;VFFkklSSlCmSShKTSZIkxqQxxghjY4wwwsYYYYSNMBJCyAgJIyNkJCQsIwlJSLKFX+T3l0xn1u3/&#10;4szzi72f453u+hCstWJFxIpYe58Vz157nXMeunPv+g7d++DG0P2P7+w+enBvd+/+zaEPP7k77Qef&#10;fbD79IsPdx+n/v6Ht6bvg49uj7wS7/a9ayNPFpH5/KuPd198/cnoIbJ3378+tr765sHetr5PPn1/&#10;aX9+f6GVT7btsRs/b919b8auT2LAY1u/cRB7xieHtnW29Ksrv4w/xmGDL/T343710e6TL+7vPv78&#10;g92X33469QdfLnbESK621PnGhj5xfvblR/t4zJGy7fpCtjr47PGFPN/YqY9k1MmZe77q//qbT3ff&#10;/vnL3Td/+mLkxNsY+FD/yP7p+69Tfhb+J7FH9/PdN999Gf2vp/zi6wfDf/DZh/GLzmcj8+kX4k08&#10;oW/+9NUQPiKH/2X8IM+GOh3tv/zHn4ZnDO2Z2xC/O0/ffPvZ+Pbd91/tr1dj+uY7PvJhmTPjbcfi&#10;K5/5hN8Yvvv+mxkTTZzffjE6SB2fnHbr+GyU6I3Pa9za5Myf+JTGq92xvc7j1NcxO34Jj8xeLjqd&#10;1z/Fb23jb2XVlXypnpLv+joG/+iKn63ytWecEJ1ph//nv3yzjGX8tL/8+rPdn7//dvfdnzN/f6L/&#10;xe7Tzz+Z8ptvFj/HJvnYMh7S/5X5+ZJvn+/nfesrYh998+1XYx8Z7/u/fBd7YmH362nrE8Nf/+P7&#10;qfPjs9hAX8XXbzLGlxnj04z/Rcb4XByR/zK+fG5e//R1+PEpdTJo7CcOPtZf/ohX29g/9usvf/3z&#10;7vu//mn0lHyqb0q6nR8+fvGV+zO21nGmb7XbcfnRGDvXZJbr77OSuYsdNqYvZX0nP3Kp8/+zL5YY&#10;Rib04FNrT+7P8NlSrx9zDcxT74XYZkvfyK/XpWPhNTa8zlVp/Fj5ZPlMHr/x1a9tfNp0+KX85EHW&#10;1t5n6adXXTbF2bntNSOr/vGD+9PHj8rQ5R99/exPmfUDkTFPbIwPKd0r6Ktvv9x98vnHuw8+eX/K&#10;3j/3H2Ttik7nG9Uf1HHNt76Ozyc65oPt9z9Obvzso7FNB5/vZMg2VuVHn+Y6fs0n93KubWQ++OT+&#10;7t6Hya0p7ycuJblPv8o8fu4+z5oVudY/N0+hL7/J+hobbH2Te1ud7RJb7Hz8WXJI9B98mTkKsYOH&#10;7n+UPJY5aNz8RHj67n2QPPZJ8seDj/flF199PvUHn34y7a/jx3d//jYxr9c4ZfvQg8/YNZ+fD//O&#10;vdsZy72S+z1xTHx8i4/jk2ubUgzk2WejtkYv+mz2XnCNHgIcBsAkQSqbqCVz1ESKJCbJqgCosgVH&#10;bI1sdCR1fEmrRJ5cgcI2UTf5t9SvTkfi77hs6kfqdAGhG7ffHV5904dP39hsKGt/O27noGCksSFt&#10;BPgAQuizb+J32gASHXYaI3sleuVv42GfDx2DfoFKY8VrvPQ699MX3/f1NQYlQMEGPqAEVKgbj87W&#10;DyWwIYFLqEqL4iyMEkuoiR6p40lkAAcCACygTbTK2qstbQuuRNhkqF9ypN94+QrkiIFfwA9w1PkD&#10;jr7/q8Rm8ZZwl+tZvyYhx5fF5pJwlXwwpjaZZbFe5EdnTeJ8J4caOx8H3CVW/MYzcW+Aij7yY2/V&#10;FWN9oYPfOdkCFrq1yUdg5Pu/Bnywvfq292ttk1O23hjZo9fYt2PqU3acrQ9KsZQ3/mas6cvCIRlZ&#10;4CSKAQFr8poEufowsnyK/lJ+Ff4PiX8bk3HoIIuoRNFxxqZ6iO74lQVyuW6LzZEJ4Q+gib2vMyYg&#10;BBThPUicQJJkJrEhYOjr76KbpCQJqVvAmwA7ZhOP5DX+h99+fpgDgEi9IKBxon3iXdsFBX8T6xrD&#10;PuZQY0QdV3/5fKLP/iSN9O/rqx11oG10Vr/pIX5oNzkj92k/r73exiaLtvEjMdQnNG1+Zmx18spJ&#10;iBmnvOoUENUuH7b+Ko1Ld2TW+cDvnLPZWOpb7XVsdsnio71PK3hR//DjrOvWssRP1xyNTWPmXvns&#10;608DBgCCDwewKAEh/AeRffDFD0CFTWN2jho/Ptvix+8YLdliE7AyRnX0I/X6y74E/03mD4ABSrQB&#10;lvc/Tr6Q1AMKBgREp4AFWMBTFhi1jw32/pS5VX77PYCWz/sKMAqqgA56BUcFRL0WSvM8Pq7+ovsf&#10;5YE1IAT4AEQQsDPAJvUvv3bdls8M/jffuQ8A9kX24wcf7emzL8xf7ATgADSofvIHDWgLAYQ37t7c&#10;3b0XDBN5wMdYgNHo8T82+d3r8pCE2wSqDqxMck3y7FP5gIEVPCBtSbqJvXV6TdBNupIWsGHXiCw+&#10;WToAQeWUBSH8wNM/gGkdlw8FPFtf2UeSqITKB312VRrH9CXhkkfbeNhS0hv/04fX+IxpHsh89Nn7&#10;QwOGQhKzpI22QIZu7TcWMSr1qTdOMkAAXT7yl11+kMOv/YIB8r0+CyhYduDokNdmS2m8XuNt3HZa&#10;JPuPPeGsyRtZGJtIJSyl5NrEXXCwT3xrQmwfqt6eF/vqxkLtE0vjU+dv642Dz3gAkvnA0y8mfgAQ&#10;kqz6h5/cm7H5po3qv1IiRpLz+L/KSQT1tbFaTPdPjmmza34WvxdbZNigry3hqxcEFXxsfUFkyitN&#10;Mspcqpuv+oHEJ040oGIAx+J77bO7jQkf4Wuzae75VTl2+N321LegKwuHZDVJIgv6f/z3v6wxLwmq&#10;c8/38T/18S/9FsZJBKnjlYxR+b3fGa999WvspDTOX//797lm3/0wZvgzP3zkL70QQISn/HzmOraA&#10;lRUESXIIGLJrNIlvFtZlR2IS1LqYF2Qo9U08aQM6kjrC63yYJ/3s4VW/CYNtumMn8k14017nuSAK&#10;r3Nem9u+8Tv1AomORQZJTAUU7VNnc+xGf2n/cO8s96W5X2Jmd2878vRqT+yNtzYBDfEMEFh3C9SV&#10;jXFiSGk+kCfz9s08xt60U3aOGi/d8SWy46c5SF25jdF4yq28seqbPjabBHtt1JF+9wegMsAnoMeu&#10;kHLuHzGg1PHs6JBzj6GCpQKdAeyRbR/eFlSpK2cnKj517viI+IeHJPyvAYbEBeAUmAAFdnoAGcAF&#10;78Mk+/bZ9SmgGbKTEhowkbaSLSDi1r3bs9M04Cp9xinAGsBBN3XAaAveOu+uR68DIPThx8k5ASQD&#10;cFICPN0dKjhR4gE7QI8+u0rAFD3gBV9dSRZ46u5VY+KnOMUODNFD/AB+qm9M4Ij/yO7QQ5J9E7JE&#10;g5o4JaAmc8lHIm/ipjeAJCCkuxdNzGyQrXzBhbr+GS88/eyU+kpodEJ45AAbdcm+PpFjB69Jsnb0&#10;8UvduMZpct37tBIeG2S9ZitI28qRmdczwIXxgaBvc0FWm2wXmKhL1gVTfFSOvQ0QITux4oVqoyBH&#10;aTx9vRb4SqTfOB1fvfPaHZbaImN+9BlXSX6p61sS/jbxS0gWSgkHFQQoC26QhGUR/egBgOwau3fc&#10;8EsyZUtbEiYDrCi19fOR/0p+mie+Nq6W+sU195EYA+QkxUnY8XWf8FcwI9FKrMYeX8NfxnMdv5jX&#10;dZN0Q/Tw6ZHVJst+kza5ZbHO4ruCBW2gitwkcX2RozvjrmOqK81dx8Izd+1DTUid245bahz1CdEr&#10;GKlcwYZ67SrF5/rWL3pKPqmLh4/ktflmkbMTIvltEy2SaCZZDghZwK0xZ042wGBZIEPmDa1+8ZEv&#10;41NiK6/zz/YeIEVvG6+5nrjYWm1/G9npi/yfgF16fP7Lt5OIJLjt648/BVw1UUqGTT7G5X/jE3sX&#10;98YuNjLqSvNi56LJd2IPsTfy4UnEfcUnsY3cmtBrU0nHvDdBk2efH+T1k+VPX9Npk5nrEXl26JLF&#10;H382upUxh3OvrPOLv7cZv4yJR4c/42+oMes3DpJQ2J/knQRDjo+dt9pRxyP30Sfyy/JaSz/9zn/1&#10;m2wbD7/40mumzZeJMzrba0mn+trqyr0/mzEQP5QAToEK0GLX5t6HWa83gEjdjo5XXGR6j83OZHSV&#10;+MruThYMqeMjbXqILxNT5sk8aBcI8U3C7+stAEDSx+uuDqCED9gU7BQM0StY6Gu2AUiRK1Cyw3T3&#10;/gKEACN9pT0oSh0omjHqV8pex97X5hjoAGwKiAARIKY7MwUldoOU+IAO8OJ1GDBEjo15tRYwA0wB&#10;T65fd6oaY0Ebnli6K8SmsRHbLQcMxfcBQwNoAjaAB4lIgiyYkbT1F+gom5wkcsChSb+Jf5Ju9NpP&#10;VuKSlJuY9eNLauQ6PkCiT7Jnh34BQPWb6MmR4Zf2JPbw2B+bscc3cdSvSaSRAQSUdMjW1jZWvqkj&#10;/fVBnZxXZQivesZmW2xszHhbO6kbp34bW1nqnBgDFSAg47Qkq640Ht+UvX5A1IC39YyNfvb01Qd1&#10;Pkk8EtEWrHQ3w0KpH0l0Sjw0yW0lfAmNfsET/Sb6PuFrs79N6uNjCKAVP9/4Kp7yer07B/h2+rw6&#10;M5bxjaNen7TF0eRv3Mrhz9hk49fU1+TKx8aI31jZLuCZpJE6EIR+DIiqx1bnwpit6yNrp6N+dEz6&#10;5stCqF97En3k6dd3sUy8+qOP13lWnz7xrbaNW775p88ue5VD+itHxmJsYZZoLD7LAhefs/Ao+WVc&#10;9tk11szJCp4sirM4xi+yM0cZxxhKY7g++2uyxkMOYN36Un1jIXIFQnaDvCobEGQeIqcu6QBJEhUA&#10;1EQk8fw5SX8SYvyb5J84+QsM8F3s+EDOxLLOAxklYNNXN3hK/Lab0MwZwusc0pP0LMSSL545AwJG&#10;Pz7h8YEOvvHYlNj10cNXL29iiC7bc+3WeNgssOk46q4dMq9zT8XO+B7q+BJGQUVBiDhn7jIevn6x&#10;jA8ZvzEpmyDJs4fHPzoffJj1IHr62R2fV//Js2F8NgYkpK9+KRs32fFn7SeLJGj21dkxNpntPCH2&#10;EV1+bHWMBfDc+ygPtnay2A/Nay2fp8zbZ7mvvsi9+GXuQeWn+Rzo+8QaEHsf5h6/n7VIHe+DrLdk&#10;gKkBQeEbo3HxofdL4xerhA/IACQFQoDMHiCtQKXgYAt26JErkSELQGn3rBEgwTYwMTtBruEKqgo0&#10;BgilDkSUeo1Q7wmgpcAHASF4QIpdICBFP14Bkbo+AKq7OeSnvu4sAVFKPo0va4zj4zoHs2sUAMX+&#10;7AJFl00Aix/4eEARuYckRyCk52skHUkcEOkui8TZV1KSkX5Ja5/koyMRl8hP4g1f0iqQwKte5bQL&#10;JprsJMLytuBCn8RYuYIssnwli/g8SXUFFnTZIlc7ZLT1iw2ffGXwa0PZMfd6X+XGjV9iM1eIXuVG&#10;Nzb4rq2OOkfsdg7azxaeMdgjw56YlI1Hv7K6HZMcIFQAgcwRue04/GefjxI2IAQs3M+H+4OPzN0P&#10;h5L1S1R4BRaTQCWeLKJNsrOQ5sOPRi6JsXpAkrY+Y7DR/gFtwBtQtPouDr6aD37jNx48OuSU/KsP&#10;YlBKxnh37gH4zkZ9s/dLXIhekzISD50fx6PeREGeLt/Vxd8EPckm4GVev9mdSD+b9Kor3s6dcaqr&#10;vfcjumzU1vSv49I1dudu5I1Tii5e48Cjr95Y8LY+4bU+oCL1AVVpu05d2JSTJC1C6yItoZCd5L3q&#10;8lO9oIGexZ09cgWNE9eq47p0XobCX0DmOp/rPO7jTbu2gB4gaP+6LPyeHdKWtIAeu0AAETCkLCBq&#10;cuenElAo+DEG0sbvDpnYy584JdZQgQyZmZv04bVfchi/8dZ5nL51Poe/1md+U2ejvgBDyv31iI3q&#10;LHO8XB8JdX+9Vr+UdFvW/nY+XRN2+LkHH5ExL2N/1UUzFyGyncMCDXzlJO/4oqwum9rs1aY2HW1z&#10;J87GJfbOzfgcu2w0AavX1vY6NnZxAET1o7Y67h4cRZ6MfqSOAJGxG/t9raVuZ8i9BPhsCRj62jyG&#10;vsr9B/AASoAQApwAoXtZq4Aiu0vs2ImaHaT4X9Cm5JcSf3wyrxm/wETS745NQQw+GbwBQ6ucElDY&#10;ApvuEGnTBYaUP5ZXxwcwjKOfLDBrdw8BkNt7YYnBPbDsygAcgEd3gIAefUAO8FMwpN7XZeTIAD/a&#10;W3sDqlbgw0fxjt/hIWDOq7aCqGUnaPGJfTx2C8gekhDRNsE2GXttJTlLTAVDErJdl8rTpaMs4CDT&#10;JK3epDy6sQO4FBDQQZIcuSbs2SVKP9tKPCU9fhmnSZKO8SVRMkrJkk79qB1l68adeuQkVrbIIvaM&#10;NTbTzx6+cet7k7V258N42vzXV3vk9etjo3HjDa1+K2uvc7uNp7bV8fXPnEWP/3ZLjMe3xk7HWCMX&#10;Pde211MiAiIAInVgRRtYkHwkUaS9BRLbxGdBlcwq24Stn81794HqeyPXZK1ckpvFSzKWzLLIhLTF&#10;IzYxoQFNIbtCDlKTET+bxjS+GGpXe0BYEvq8EssitU269aHJoNSn5L/pS4zkxSNudsfORpeO5GzB&#10;1+5cka9u/VQWoHwevoO+EniTukRuN+M7oM4YsS3J2+nAJ/9grkd8NP+hARdkUdr8EEuBjfEnJvIZ&#10;p/EXFDbGyvBNn2SCLMQWuUlga5KSuMY+m6V1LozfpLIskAv4G37K+msM10V/544dIGhsr239nUty&#10;vabLrs8iM7tCKWdeYn+Zn6933/9HwIwEK0mvZzckIMlHLGIS4yRtSTQLJN4WiKCJN+0mX3IScmW7&#10;S1Q91OQ6CXcFBFMPSXCtT0zRJyNZI/PGRoHH6Ka/Y/N1e00Qm5IQfn0pkKhP+HtwkfnqvW5um4TN&#10;hzHIsM9eY2GDH8j11a4MHWCmvF7/xsk/tiXOjoMm9vhf3+vrtk0XbX0q4bt+yJidE/oOSiuN37mt&#10;/MSYOFzbrT00cxE/lUDF7LzgJdHOuZ34VHAywIgf/ArIdo+51/C78wPw2E2ab42l7RyS+xfAKq9z&#10;I4b6jvg5Pq3Ap8mfP3vQswKDAgL88Tl1QMbOj7Jghg16eJVnD8jBt1vUM0h49z56f8AQGfrAht0s&#10;gE4sdz5IXv80OS9+lsht/TA2u3jb3amON8ArcghPu7tV9Zmtzru2vtGJX3zkl5iUH3wYfBMQ1F0m&#10;oGe7KwR8AUPA0UNNihKsOqAzX7Vf6z34LIFL0GTxr9+6sj+g3ATeRF8gQVYpqUnCAwpS0scvgFJK&#10;hk3sCN94/NDWT45v/ClA0EcOX52N6hYUdFy+iYcsGW2+S2Ls8YkNsupbnychx4eCFNQ+9fa3zQ6b&#10;xjEGnjq72/ks1W86bIwf69yKAQiY8fDSPwAi4EC7fizgYJlHoML8qCPjaiPjsM+n2aUJNfkBQ8CL&#10;BCWB4ukHNMhYOC2aSL+EJMHbhQF4muyBIbr0Co7odPHtAjwH2+Or+AC5edqfHZ9l/mY+EiMZcyzu&#10;HpRf2iuoWMfk0yzqGbt1pUSKB8hob30Qw9RTLglnATN83SbkxV8L8TIHZNkdXf0hSb4AoWPzi1z9&#10;2I8bmQE2mbMBPdErOFIvGPo+iR/95b9/PwmfDJLs+cAealzGYJsfe+Cx+lfejI/EtsZHV1/PU801&#10;zAIziTYJw2Ks3mQq6f01PjXmPYCJrUm0Eibd0Myn8fixju2auV+Mw0ZfG5o3cuJwvX48x8tY3+3j&#10;Mifm6s/hoXlNFsKbg64hO0P/8X/8dUpJykI9SSpJB0mOEqgEbSdBrNribLwSthIf0Xn//t2pi1Gf&#10;mMUuuRY86JfM8ZrUSnTIKPXzha0CAWPXDp6SHjntjte+mfOVR7e2eh304RtLOdfL9c/1MO+di4IK&#10;8tr7+yA04ySOiTsl38mUx7YxO279GPnYY9vXru0mqOMP4EhdOXqxNbGk5IeYtyCt10tfqfoFWK3T&#10;o0+e3ta+++rT9POPPCBCh8+oY0q8ANAAhiReIGF7kBkgcE/1fgOKCpAKhoBvYGFeh6VdAGTHyT05&#10;h6gTh/kdv+OLOQKG+A14AwYFBMCDsfhWwKFewKa/fQADgEC/JTsARm2p0y24wGef/lZPvxIw6utn&#10;MfXbdkhsqGCFjfrGbsHLALGUBUIdm7y2vnndtY7LR+XW5zsfJP+HACGHv1F3sN6/L48vr+laek2G&#10;rw4oAUYDhiRmJCFfv3l5QA6wYvdAAp1knkSrv/UCJjyJihxgxA49iR7hKyVryU1SVpfgJtnHFhmA&#10;ZxJeErlk1+QtWdPXrzS+MfHZqd0CpNojO76lPUAhtvXXRyWbZAdUJNGS5buy49Dj6wIaPhj/+FZ/&#10;9OMXmDQ2RA7w0Kdkrz4Zt20AApD4MYjA98qqYEW/tj5yPsRLMlkA5B40xA9+iqlzhupXAVHjbLLu&#10;uLOT84GdI/Mphh/6URNVE+ckpCykTWq1UyDQuBA5et2xmQQZW2MjC/LYCB+vCRCPPXw21PWhJt7O&#10;hRKxxSYZ/uibOGJj+qNDRn1sxK9JEEmq5FDjIseOcdWBNTr6JWRxTt86B9rszOsd42z47LCtxB+Z&#10;2OnOEOCj/CQ+K5dknjnmY2OND+TsIM2rodTx2e+coxl7jXPGoyv2tPneuaNPD18df5JX+mYnLYuy&#10;5DG8LEASisSC19cZk+TWRElGUhq/YpO98WflD2CIXJOnuUHdteMrP123tunj7eOKXdd0rtHaVncd&#10;tjJLXO4t13IBK3wv8aEJsIm3SRYPKMJbkqbt+xUgxNbMR0p8PGVBAtt0zFH5fxN3SjL68Du/SslX&#10;v7rkN77FJll9aHwIjw7bZFHrwAi72uIzVq8jAupKvZfN1zLPC2DonDWmjqm/dpD7UjKUyCX0AlGg&#10;U1KULO3IAQd91YQncTp/M/dK52wdzxh4iC/mgVyvF1/II/UBKxs75Hvt6LDpXqWLxDZl+r9L35di&#10;y9hsiYk9uwXzFe/1Vco2OUvEwNB3f/HQYMfKnFnbXFdztFxn14ov9Vnpeg7tQdYyRwVM/OCfOMQE&#10;NLJFX0wSPD/4oAQwCsAKFviI+AwwFGgUSBRc6BdH5RtbZQv4gBO7SstO0DI+WUCm17T3QA+F2yla&#10;gN8CboxXv/mjzebsNKUfjz+1q488gHP7/Tv7Nr/UyQGi9MnoMxd81OfbcMZwXe69fzdz7XPw5ewQ&#10;OZitLLnG6KEBBgE3Evy1G5cGENk9wZNMu6NRgAFMtK+gAYhQFiSoKxH7BUgScBP3JOQkb/b1s6k+&#10;SX0FDIg8G35HSIlHDwggbyw89rbt2hgwlDo+YILa3/HbVjceIr/t1659/oqdTkEPndrUZy6AtIIV&#10;erVRWuz6vaQ7kVlAjhINKEhC6UJlYdevnP4kCwnEeMCPXZUCHTHj1T/ji7tgrQBRP1vsNBkZl0/I&#10;GJIRqm+TYCS6EGBgF8GC2uRKv6CjiQyxTb9jjO9r2SSsb9qJdxJaiG7ngw+1U9BVX1BlmxzxBgDE&#10;ThMs/yURxD+8yiP8zrX4yGhP3LEDAPGVPfLafDMuHbYmSa3jk+2OCRuVVWcbuEHLK53EzPbaVn4u&#10;psj1gDAghIeGF7nG3fnuPJlLO3P8aEz6+Ti+Zjz8u+/f3F8H8kA3OfYswhZ05Cn11h3rxZ1ZqPHs&#10;jNy9l8+/32zJIm+Bn6fZ3D8ANVvs33s/4Dr91bHI0yNT8O2h4OYdO7cexuzienjxefNg5bO3PCD0&#10;VS5fez/NeLFD99bd68uY7MZXPt++mzUuPhjT+K3fuHVtd/P29b0/2nfu+ewuRA+1vrXlvAT74kXa&#10;tT0Hg5PwOjcSWeMuqGlCVNI3N+oFJOa48zrym5I9dUmTLDuSPhBEH1/y1Vcw51pqFxABTXOf5n5w&#10;r7tvCyjIeDXH3vCBI5R+4+ANwIucRNikLjlqq+NJ8l5Rlidh+nafnRS7CXwUZ32uj9u48Iw7IGkF&#10;ivWHXPsKpMyNuRyAFPkBfXTW2DrnSp+fjzP3HVNc+rxKYQ8gAowk8dnNCAEJCxDI5zX9wE/Lnndh&#10;b0tiYL9xlleQaJ7MF58npvi9lTNPMxfxo6Dgx1SwgrqTUjBU0AM8IICCTgGIegFLgYUfYhRv7TX+&#10;jkEOEAJ85rxTdHovAEIOh5unyhuru0N9nYWMPXz204f4R6a7PgVNjVM/m+zXbzYaE139zikBQ8CO&#10;a2RHyM6Q12c9SI3sEj0kIUvekjOgA7Qo8ZuwtQEABChtX51JtBJs9RFgI9EWRJDTLwlLzksSzgd7&#10;BRuAQ8GFEtHTTx4Iunnn6timh0eG/erUh/qBX8BFzhh2S4CCGSv8KT/NxNxfwFxjGd+i33G2vtan&#10;ypA3zt6fyq1+VUefeVDizTyMD+Zp+RaW5KO0sFvQJSht1OQ/CSqkLQmY076iq82+TlLnJxntxra9&#10;Dk2aSL3jNbkbq2BiAEESZhNu20i/RbWJdy+/JtyCGCV9cYtTYjN2Yy/Rt1A3KdNFBTSIXP3peKjg&#10;o2Dlr//dt3CWb7OZMzIFNMZnZwEtPzoAvfq+b69Jg90mYTr0OzZfUNt879zwnZ4xyWh37oEBc8JW&#10;/TSu5A4UAAST8FfQgAc4KN0rBQxsAwLXb13NA8R70wcUqJNVL8Ag++61i3kIurK79O6F3eWr74xt&#10;dvQjiV2iBhKuXL2Yh6X3dteuvzulxL4FGwCD9oCcFZggfl6/cXXsFISQQ3wgayz+Xb/57vhsbsRx&#10;9fql8d0cmbN+XvSPf8BUiE7jUu/YxiqAM/ZQ6sAKoFG+WCae1T8EJIlLqV0wVGAE3Kjrx0fiNFfo&#10;0pV3dpffvTj9xtFH3tzVL3bI4r13/cpQ63TMdYl+faov/G3b/AIC2xgK0sRmnPo/oM08ZM7cVwWb&#10;nRO6Ejdg0ASt3CflJOhJ0kmGc24kfaivS7rzg/Y7BwFA6t09IA+0DHAE9FawB4QgYxprdktCxmt9&#10;gE6AQQGXhwjJ19ff2V5e0XjY8Br1u9w7C+ioHwM8fD4DdCTCnimRMCXH+fG/kH6vUiTaJfkvwMjX&#10;zyXnBQgt9OWX8ffTxPUg9j/POpD2N9H73Jwlri/is7XATpT6zOu6I6Tkr7lwDQuAyCCgyPx0Z0XS&#10;L0AoINBWDnCJLjk8sn/+a9ZA4CZ88t1BQeTtpAAdBRPAk5gHLAEpIfGTJ8OP+aHGXIsCf/cLvwvg&#10;XDs7MqXuwBSMmPPtbwmZd/NtTsnjI9elB5/V6e7PAumLT4DP+LnGJBYxGsNOEF06BUMdDwGvbD3U&#10;3YombwQ4FOwUBOFNGaAzO0drW3JFAIEES4ct+uxKwAUP3ZEACAoe2GMLnw363SWqHB5iR1JnC984&#10;ZPVVvvbFVRqbGYM+f/jRMygffhTbHy7fpiuwqZzSOK0bz9hTzzj61NnpHKCZz/RXHqnzxbwo9S++&#10;5OJlYVc2kUqEEoRSYsSTJAtW5gO18sxHwRB7fOKDev1GbeujYw4W3gI+CjbUC0yMpy75T0JfAYKx&#10;K6Our75J+tr6EUAgvknuK6Dw9DVgInw6k9zWfn149MjWhnG2AIOv27LjsAH8sCOBandXhu8dl44x&#10;Z9yMY0zy5Dq/jZu8cfR350JSlsiRBCwGiaUgQCLXVyDThC+xF6SwBYBI+AgPqV+8cn5ACiJPH9FB&#10;eHSBB8DHWGLhBzn9fNA2bv1oHOahJXtkZw5jA58cknC6KEtOfaLuboO2hEamT7R0zLVr0OvVBGqh&#10;pMveD7sOFvjlfu49AXT22vIH9XqTdU2V2nyWyOceXW3huUZNIiXtLtZ8nx2D1efxZU20SFxd1Ed+&#10;TdYzD6l3JweAaMICPvBa18c2G/ToqHdnx7whYKb2ARElUFK/yXfXic0BLakXTBQEATraLfnFHvtA&#10;1gC2lIAVHiDp/ikBvO++l/vv8oUBTwVV7F29dnkIUKt9B4Kv3w6Yi933bl4dal2p71Zkb7+f+zeA&#10;7O79gNW09anzH1AbW4nPnPHZHM1cJnb1yolTySe87YHkm/nc3cjnp2BowNYKilB/E4gsApQkV4nQ&#10;7oESGJIogbEm76EVEAACwINEO6Ah1/arrwK0AnzQF1/k3toQ4PNZ/AeGgKIBQSnx3Q9AUIm/5kF8&#10;rj8yF+4fnxXtAjIgB4CR+O2S8AkwwOebNjmvufZAIVTARE8/e2QApwESkSmvABCPjnGQOQCWvCa0&#10;u9hr5J5X8llsS9tnKbkpBJjYqUHm1NyjghOvtPqaESjCQ3SVlUe1IR7xdQ5KdoZQd4DoG98vUrfs&#10;X4Ww838CQ0oE5AAQEisQgfrqTDJX75khsk30kv4elIQ3gCCEV0BTPhltepKytiSNjCtZ6y8IGR9X&#10;ADHgYrW9BSP0+Ffwxqb6lkcHIAAeHNr9Jov1t99lUU/S+PwLi9ESi/HI8UNZUFNAh7Sd0XGgd+vX&#10;xLkZh46+zkOBov4mW4u9hCahWsTx9E0ST0JXl7iaILS7+A/IWIlMk4E6WclF2eTR5GIMvBKZyrWt&#10;LJhgZxLWapstSa9+ktWH2uZTx2eHvN0UffjVqd9b4FU9ZKzOhaQOBEj622RoYe9c4g8vMgNS1j7g&#10;oCBmuxMBPKgXbEgMSjsnSqCkuxR4Fy+/naRwefhNJOwYp3a7Y6Htmir5gvjMB/3aE0f8w+/uB/25&#10;TuF1HnpNt3NNHs+84bOFpzSHvS+053D0Cmg7n70uBZ/be2teFQS8AAMWuGkHMMxCHrJAFwhN35r4&#10;xcJ+7w36FkkAipw2WXXUvhKQMmArC61FlYzXHXxhv3aApsbt3gFo3F/iQvyiM5TxtsCE3fmm1nrg&#10;d177rHLqW16BkjoefTEg9pB5aKm/cfDTWIj+3qeMMzx2Qx2jSZAtiVHSL2iqbbpKOy1N+JK9utdQ&#10;dkqUDt3bEcHvbo26ckDCel/081MAUnDGD8QnYAtAKyDjFzvAzd0AG2RnBkABTHy7SB+AAvyoDxAK&#10;QLqSz86l9y6OzgefOPi6ACR6+gusylenc/napdFD127lgSBtQIuc0ljvBqxdvfHu7uK7eViILXJ8&#10;wWNHHd9Yt+7Y2bP7Z6fPztj9gMB8jgM0bgZwvXcTmEu8knbiHRCyvr6ZXYkk2e58LK/HAoxCdhzw&#10;ek8gc2jOkLmd65zPRneH7Fi1r9e59417Q3te16VP8h/wEgIGCmyUW9Cmzk80fau8fnE5j6NNFwFF&#10;zuLYSQKIyCEy1WOTLWDJPd770n3SeBtfd14KbjpHAI8+PIDEXBUMOYelHBAUoKIPWAGCljlNfGnT&#10;6zUxH/wTMx/FoizYqS3Xlx3XHU1/fNA3YAgBEhI1AhwAiS0Q6dkisurAEB1yQEYTfXnkCgy0a5c9&#10;wIAcnbbb350ObaRv/Igt8tWpXwUslQU+gBM6fCgQUuf/6K626AFAX3yZBBMCiMjzjbxzOGySp0ce&#10;6Uf1iwx7yvaPn+nTVi+xaz7Y47tEIWFZlPoUb2GS5LZgoDJNmtvF36KvLSnoJ0+WDjut69cnwWpL&#10;duT1b6mAQkKdxJ02vnaBRMFUbbWfvBjEUhtITPTsQOA32Q/wCHAAFLqjgs+GevnABuChDoRcuPjW&#10;AJLurBTIkLergjdAZbUNdLC3H2Oze0KOLp5x8I0vFr7j84n/eL0++sRi7sU/cxpQ4bqY516XXpO5&#10;dtHD6/UoEKlOrwcZ84tfUFHAMol+LfG3feoFOe4N9gGgkVl52uxqK6fO3mpz2uyFehi3QGC/k4I2&#10;yVzCnzMoKS3afPDKsa8VK2N89hxoxbOYzj0cWwUgta2+2FqABfsDiNI/45KhG5/HX2XImNrsdswB&#10;H9Eb+9FjD5DR/+OYtPv1cGPSrd+1SV8JTE2SWsHd3k4Ifyu/7RuKfOeCjHH29dVHCWWS5gYsFqBM&#10;+7vMYUgy7dkTNIdq/7Qcvu9rop7l6C4Ech/OfZt5m7UovAI1xBcxzByt84BfH/qaTNlXT+pA0vZ1&#10;VAEZP/UjIIg/+thAZJX0lWyobwFTgY8S6astsvrIAT8FQwPI1jpAdPHqxd07Vy7srl4LaLoU0HQj&#10;Dz7vXRnCu3ztytDpc2d2b71zbkDRpfcuB2hdHXr74vmArQCy67Ed8NTkevuuc2cZK/bQdjetO3N2&#10;tQZUhgBYfts1EwugaYfMDpFdMGXrAzBWMCP5AyRe19kJkvgBngIWpA64Fch1x4QusEBXuztJdIAh&#10;IKjnogo22CpgIrvnBfgUsKHen3zVB7h0NweAAWYKaACQ9pUPEPUXpguUCogGtKzAZUj/6gtfB/yk&#10;bY7EMf6uYwFjdomMZaeIXcAIsaX9UBO/RA3UAA4FDwMu/mRBz8RuErw+VF1l+wGEAhmACXACMCR/&#10;IACRVY69FdTQM64SoAFcfiyrzm7bSvr9KrZ+NvQhstrGr60BNiu4GaDzacBREvM33+bJ9rs8QX+W&#10;5PZVbqLMxfRHjh4a8LTuYpWAt47Nrv7qiMXcdWzEL/Lk9EmmEuAkyhV0SJgSbpOtdksgotTEWR0k&#10;iUvek7Bjr8AC4Skle8m/OxkAAsAwST+kD+CwA1IQQU8dyEBX8mRW0FGdASUBE9Wd9na3JXXgxfjG&#10;NSZZ51XoFfTUPzIFInzQpwRIEH/4VRChTt684QEA+HuwEJKYtQtSzEmBzICIyCirx05BziTZFTRI&#10;Ckh/EzI9OgUA6koy7V+AwQ+Hz7f+zPirnLJARkkOuLDrMeOtftDjG97w1zjJ/vU//rz32RhKtvFG&#10;NmOQXWwH9JANb2yu9veJO4lwCxoKXBZA4H/D/jSJvIBobMTWJE82V/DCTnXmvMVqC1V3FtMAgNFZ&#10;E/MAk/VAbxdcJd+RccQovs7fzEXss0mPnS7YFur6o8Srb2yRB2boT19K/JkDeqtP5PsU377Kdyzl&#10;gKrwyicnhgI9uo0Jscl25bXHbnwEvDo/feUDRAA9doMADQCp3+zyO0vA0ZRtBygBIXaHACY/3bAc&#10;5s/9H7A0+r4dJqb0F2AZg7wx8RyOxi8gK/jhA7660lgFRONXbNdGd7LI8a2/B9Ux6yegMyAr86Q9&#10;gC5gSdnxlewZl15lCraM312yu/ezLgITITsHkjWaepJo/5+rib/AA//W+/d2tz+4N/9/1a9zq9tN&#10;un4761rAkxJdvfHe7Gp1x6olYAagqdvpAs4uXgrIunxhzpu1BKS8vnT+DAADxgCzK9ffjc7FKY2h&#10;XsB2DSC7c2P8qk/1DwACGtTtcNkdKqDARwVTE2/k9QMZ+Ns52d+HuSfdv71XkTpws93VAWAKULrD&#10;oz07N+krcFEvUNqCKKAFmMEjy9f63ZKfdq+UZNkjT7d/8YF67ohd48wBaqBBkgZe+goMNdlL6vqV&#10;y24AYJJJCmBQSvKemhdbS8KXrACaJbm9u++XsIy3JLQlUeMvyb47D/wJwo8vkhU7S1JfkjUAJvEX&#10;YJAHupRssYv4h0+v49DXHrvpxxOrc0NAipLN6rFz+4NlPu59ZPwbuYmcscjNde+9GfPO/WW34e6H&#10;yzmRW+mbXYm7y1mOa7eXsx9Xri+HVekPOMjcAAiSOj7wACAAAwBCAUVlldr6gQi66tfSp61kxweL&#10;7oV150QbeLkefYCj8sCMceyyvHPp3NjT33HomK8BSit40TegI21119G1As7wkXsCwMAv0EAABjlz&#10;L2EBCZKme0rilYybRNG80klZYNJkV3CBT759BQnsaO8T/AoQ9OEVgOApm1CbQOloG8d4BZsz7qZf&#10;3yT7jR0l3vAHTPyw06KvNH6ln212xNLx9IurcZTHDpDDNp455RfZzoNxyM34GRuf3fpQm/hs1S75&#10;8l2P/RxnQZGwBxgkERe4lP70vV8M/svUJXw0uzcZi/7EqZ7kb3GU4BcAsSx6eGwv8+UaLL/3AqxY&#10;YAsM8AccrGCD3oCL2O515zOa+8mY48MKPmJ7tu+zeON5/cS+ehfxLfjQV9+MObSCJSXwggA07doQ&#10;Bxl1fvd1wQCZ2J7xI69Nh0xBkP76Y1yvTPhRO/hsk92/hlh3YQZkxJ8ClQEhqQMNs/Pw4d2lP/pA&#10;xsTHTu4/IMhvNS3fXlyBTHQHYERu7GVsAMV11le/u4NW35HYe/3MR0EieXqNdebIWOyax8jyEZgZ&#10;HzOufiCmuz/ADb/5BpiRQwug+/Pur//HX4bfOGoDIOrukfHoL7tOS5KWjHtWRdthY7sj3UWRWO3E&#10;9AzOJ198tvsgiXQSb0gSBhCAhQKJ9hmj/nuFaBeIH/WtO1/6trtGPZjvlaRyDuUH7BRgAVx2r64E&#10;/CjPvnNuwNLFyABGF0LkLl69NP3vDigL8Fp3vdjSd/ZC1v/IotEPFVRVl94e4AVkKQEu527sZM15&#10;tsSl9Bpyzj4lDwCawCNQZU62oGqZl+X11oCh8AeYpD3gybx/up4HCpAxx8q2lewNP6TNbs84qffw&#10;NDt8dTaMT9YfYzg7BBThP3TlPU/lmZwkTa8dJMi+glCXNCXISbpJtL7VMAl2EGsSMFQqQedCScDQ&#10;6yTXi2/v2+zYIiTncJ4kiy/BD+KNPfxzF85E99yAA2h4SdTnxt75d97avf3O2UHL7EHQkjcfjIPH&#10;roTNXhP82bffnD7+bv0xbnWABmNdBVjSvhkb78W2tu3V925fzY1yfnfmwukBFhdjZ8r3MmfRU0L+&#10;1+4AJu/t3r2ZGy/+l68978Bjx5OAtnfdeObF+3nxmsN+c8VN1cOO6j2M2cODPUT5ITDqrFOS6Yef&#10;uRk+2pd+8t0H7AM7SQDL534kK0npu+V/dT5IPxsO932ybsM63Ie+ykLlmxCTYFM6+OfQn7YDgQ/c&#10;1JFvkpVE1Qt6vrYYR7blV/nQoy/Tr2Tvz1nAFrsPdn/KIqj9jadBY6b8Sxa1tn+wlwS6+uGXY+ny&#10;7/ssoN9lkaseee1vs+gtuhZg4CQLZ3jGWvr4tvaH/O5If3tkiT2ARdJJzMbj5/cSQmTN03ZxH4r8&#10;7JBkYbZoW/DmaTo29U1yjVx3UfSjOb8Rskhb3C2S9C0o+rdPy2TUJYYmSuU+ccdPiQhPwjHe+Bi+&#10;xDS7IqkvPv1t3L5m7Nr2PhC3a+T+UIqdHJvmgo2xk3aTN+KLcSRA96z7dw6GxlfzOsk89IFF9P0s&#10;WNE1ttcBZN3j9LvQ9izLR7lf30+i+HC1Nbz0IeMbo+O4tyUVC7M2/izW9/LgIulk3DlEHBnAgn4/&#10;Yz0fM/ObPvzaKaiaOU7d/cEnsdQncRir9sdmStQY2TSmesep7/j0J4b4gt/XJuSV+lxffPLmuoBj&#10;W7JDf+6NXGs89zc7+sjN/ZF+JZtKQGauf2TFuNxfS7+2ej8jaO6Llae/95E+907vs/rB9nxmfBZD&#10;7ncgxto0YC73uNL97nMANPTz4TO1AL08bEUPePHtptmpSn0S6bo70MSrPWduUmovr5ck0ayB62eP&#10;PWdmel4GQHJ+RTK1i8AeGTsqkvZ256M7G9tzL7P7uX7tHtAy9+4fZI4l/yZmr2y64zEgYH2t07Hb&#10;x5Zx+XE7ftxw72Wur3vFFkDwYXxUvp/76CMAJGN9GNkHuS6fpO927oW7uX9uBijcvncveTnA5mZy&#10;0A3nra7tS6Tv+i27X3eTu27tLl11Fit58toCrACkLSgDoM5ffmd3/tKF3TtybejcxfO7t4IHACsl&#10;kPZegNS15LpL166m3wP75dWnW9PHpn6g63LG8drzevIyoHUDHkleBspchw8+9gbE5ox7JEDq08T/&#10;0YcTk/j4r095864vkzj0f2vGslvmtap74CFfWb96Pcl93YkAeoAWQAIPAPK079sHb719Znf2XABB&#10;gIV2v+rZbx/0WwoAknbfk+KR0bY4WIy6UAAAXZTw20eebboWEMBAH1k6yDjLTs8Pr0c8Kdt5sGsB&#10;GFk0arML4H5hywf23kfLgb/7djZSfjxP2hB7btKQDwlQcdvX7wMyAAvgo/RRQIf/mpn/mYn8+9P/&#10;8fxHjT5tJZ5+f9SnvJexvCPm1/bDYcGx+KgjC5XFw4dIuV3oLEr98b3PA0bmV4wDTNTFgM9/T3/A&#10;Usstjw0JbgEWC0hRdsHaggLtLnbDy0I2uxqJZ3YmEnN3PDytk7GgkumujFL7+/DVgZmRS2Ldtmcs&#10;8ajPE376Msb4F5+NPT+jHzvADzCkHEBUe2OD37W3xEBmEnkWPzZmQUbp07ZgLz4407EAI4BJudhl&#10;Z1ngm4T2QCQ0v2sSf7ZP2QUNva52FMhJAH3S7RMr8NMn2T4Js1XghCc53L3/Q2L1GeGLRKqN3z7U&#10;ZOqe91kr3+fA50K/ts8oYs+92c+khw+fQTZ8hugpyXgi9Fn1IOAzaXHpZ5VcAb42G8aSLH0O76yf&#10;e/1dAxxsRT6PbM1B19WefjYqO/7P647lczzjfLiAJwumdYIN8VhI9SvpejBRkhcXO21v5edbUCn5&#10;UPuNy/om5nfzcGWt6gNMyVx6MFKfMyz4q4yHIXPgWvLTgxN5D1rOmdR/+sYYPeurcy+rTcRncurm&#10;CO3X1sTRead7O+XwxJO6eMQ9vMTl2ogNuZ+0+QjszT2UedWmfz8ywGkfpIAfAAcAIufakhud9Zr7&#10;DFVmdMJzT7vHu0PCD/e/dao7RT5HgIt7X6lN1jW3yzK7CpFfvg5OdnmtBvwsZ5A+Wh8kgJy+UrGT&#10;A0zZlfBKaNnFYKu7FX19A6jYUfB6Rb9dCIkYUNFvpwJwIQ/gAC77XaaAoX5l35z2c2nNJ0eXfeCH&#10;DhBF1nj61FGBESBUECaOT7/OOCGACA3wAQQH/H21+zg+PCg4TPl57KvPmZovATI+Z636Inkv9Hl4&#10;X35tF9OrL6DYL68742ctt8Nqx8Y6bC1bwaLrGTLv8xoxQKsHtIEWwOaqnaXUgR3ARwkInb98cXf5&#10;vWCJyAMr1wNQABeyQJWdq3MBUWcunJny7MWzS/nOuem/+N67u3cuA1oXdm/H3oUrl8YevvbJs2d2&#10;Fy7ZKbu0O3seKMsaF8AHqJ09f3Z34fL52RWbM0N9DdVzKEq7M3iAhdcdPlA+bF1IJeNZeCPrFZHd&#10;I69MvBaiM6/RVoDS1yj4+slq6zOebW3JZ7bmkxCVdhjYA3S69Q3oKNlTbx8bqK8NGoO6BCR5zgdv&#10;/fBN0kgpBrL8Is+u8WvPr/8CFJI9kFRwBEjYaVkAk5vOh3BJfD5QPoQ+3D5gFmKlJIdH34dwFm6L&#10;UObVImMx9yHpkwOfmzjnCdR8x2fJVr+28kF0Psk8fpoP/Gf5YPcJ7POMqY3/ION1B0VJxm7J0udb&#10;PwsAY9/4xgQO+ID2wAsoiOzsBMQPcoDXZyE7Ucr+WKBSnzksOOsTINA2r8BSN999pTHzmXk35wCT&#10;ufIaSVs/u7O7kcXRrsrymiIAK33b118Drja2u3sFoA0wy/hK1D52B8yswKjgxhji7OJlHuZVQWTK&#10;77zp60JdMLMs0MtiO4uwRJLE4h5kzz2AZiHOfSDhSsISgmQ4iTl8iRDf/TS7lXYVk8wnuUdndkqT&#10;7CapJjErJTulfp9bbfV5iMh9p16gwRbSZr9jDZBwf/Z+jT/qYnOfS+T+gHJ8Dn9ASz5PZPW51+kj&#10;8nQlJ3OndG+ZH/bMG7rj4SY2bmZd8RDhYWIeNjLH5nF79kPbg4fPlj/EbMnO/HN4dLSXpLe8lijf&#10;P4lbvCdJxA9nI5wLkVA8dU9S8blbE4tEIjl/tb4q6WuUOT8hUUVWcpIMyld6SjfOPLWn/36IfeXY&#10;iT32J1FIGEkGnlglC+Wd+CSpKCVgfiqXMx/OhNwYAAU0qc+1zLV27QZApQ1oKYEodde/1948u+ae&#10;vMkDbWh47iFl1v4545JS33wFP7b4azcA2R3gkyQoFjsBnvjFoD0x2MlY48MreBxAmQdg93DbaHvf&#10;+qz57LinS9Mf/wYs3lru/8ldkfMwbF2dB+PIyTfWWg/8gCyb2ttvk3ld4nXKfAX7w4x3L8D6o6zn&#10;XybhP3iwu26nJIn0Tvjv3/9g9/77AU8P8tn+JNc0cp95JQOkRFe9bf2fBkAgOuzSA24KhPpKpwDJ&#10;gez+WvInGfvDj+0eyWHygXM1WV+/+SZjfJbxktMigz7+OPfW/dj84IPp//bbbzNugNEXySUhMsqP&#10;Psrn8Gtx5bPxeT4X8U0JuKnzj/9+Q+n77/80NLtc0VkAnl3yP6dc8oWHap9r66C1s8DPOtecaw1A&#10;Pn8+A3Z1PnoAJObzBZB9DljZOc5n9Su/GP3R7u4H1sz3l3soYGk+ox9aS3I98xmyAwZIveuBDOW6&#10;2jG7mWt/I/ejnbMBY+7t3K9K/LlHvQ688d4ApYfsCnlV5nWTm8mN5Gbxuqg7RXOeJU8qfcJzY81T&#10;kaeU9M3Zl1UXQJnXWJeXrx5P33ouZl6rkU/7bygyBVPL2aDl7El3poAqgEVJDvjiF1061a89N//e&#10;XiZigJynovhd//F9GEZv9Z+ucTtGQZ7dI2RRuJf+W+HdTh/eJAsJa01a2hYNC42EgJo8KtPEZyFr&#10;wprFJYsBX1GfzuaJN1SfLQizKKxy98K/Hf1PkmQ/jBz6Kjfa3dhFn+VG0fdRbAFOH2dc9Gluzvcz&#10;F3czB/O0G1sWhu2TC+KDcYEm/eqVUd7JNTEP+znJ/MwrOYBVAksy069u9w3YAVYsTMBrz+MoAVLz&#10;X1BNpuC3YHUP1grGYoO+XaPqFyzTr57SGLVfoL+/5zJvnXPz0QVY3TzMIpp59jmYndEs2ObMdZNg&#10;ujAvCeLqJAyvQn29d85srcmInuvMjhJ/dgzcBz4j0Z2kE1l8yaqJDs+3YPT33uo94bW08euL+53v&#10;Yui90gXJtVMCKoCFZGgsIAS4kBT5oj33agiYuJu50razOSAoZGHT537mYxOyNiLj3t/eYwBhfcAz&#10;FjkgBXg03nWftZS2xPkHHAFd/dzUNv/7MILwzMvWN3HSIVtwph8VWAz4yEJp67/b/z1gWlAD0AAv&#10;AA3wMjyJL8nKjoEENgRIhcdmD6vaoVC3gNOrHX3qgFQBg/HoGp9On7YlgR7irU9i7LpyN3GLU1yN&#10;09zglcguicgY1xeQ6XNo7oFED34rAMUHHu3cDKBPHz33gbFcD8DxVnyWXIA1r2WASMBPW0z34u9Q&#10;YunrmUlGidG9PPd/7tcB+MBQ7nPgxn2k9DnyeRSre5y8z457zefPwWNvLc5fylN/Hgo86VdvOXS8&#10;HMMwlva5OQZyYb8jcObts7uzb58b4Hbh4jvRtfN2LbLRCfi5/K5vmeUzfe293fl3HN14Z8q3L8hz&#10;dvECHkOXYotOv5V25WqAYAAtUKMEuIAbbXXfPHsPkIzsMqbPrLcgyzfT6PTbagMC7lmbbCZ4y2Et&#10;znzezWfy/dwjH+U+Cgj6+MOPAmg+/5t2S+Doww9yzwQ4Ke+//8Huy8/z8BDgo1/5+ae5zrmnPws4&#10;+dSPR6b9OUD0VcBPQNCnAVLkvv4yD4NffbH7NoDou2/zwJi6fgAJWAKqCgqVBVw+HwCgHTO7SgPq&#10;AnweGO+z+BJ68IAPAXwBRl9/nYfpL/H9bpeYgEVALfIBT59/HT/+5MsOHig+zz3ySe693LuAVewD&#10;Vt8ExHlthv9JAKTyXsDUfSA2bWe/7BQ99MJLz+0Ovfz87uChZ3YvvnJw9/LhF6aN//wLTw/vlVcP&#10;7V45/OLu8KsvTfnSKy9E7tCUZF959eDupcPP7159/cXdwRefjt6B6D235ysPv3YoNp+Z9pGjLw2p&#10;H3r52dHTPnbi1d3xU6/tXnvj5eFVFu/02WNTvnH88MhV9tjJ18e/N44fiewrQ6++/vKUeMdOHN29&#10;/gb5o7tjx1/fnTp9fHfu/NndmbOndmffejPlyd2Jk28MvZk+vLfOnd6dy4fr5JvHMu7JIR825eil&#10;31kmJVvqkpEk6cM4H8x33poPnqTng/f2hbN7Wfz5MIf0jZ4PZ/rw9PuQ42/rSh/ygie8Sxn3Quxe&#10;jdzNLCToToAq/rvpB4i0r9t2j+6tJGMlonM9JbKlbStccrKVfis6triBJQuUfjw05zzWPqCYP5Iu&#10;35USvkXLAsaeZE1uwMaqa4ud3WvR4cu96PFTe/yKv9pI/3uJd+En2QbJ8/m9yFxOjLPwrfOkROZd&#10;GzgogCFnjl0L12iuwXreDHhXp+MaInbo03N9e93V9bHJBh2leCzAs1hHT11pER5wIRmZ38xNacBG&#10;EpR+gIgMXp+eStoFQeQlDCW+BKWUPJQA1D4hRkab/QIGCY5NwEOiG0CxgiPgijywwt4A4oAZpX7l&#10;gIkQcGUHDU/dE6DdQzG61oDr2E2/6z2vWlIir05m9zELGCDha8iAga13yV7SB0iAEXXJHyiwmPYs&#10;hVcHkodXC8sriOWbIV1s7WAWqPQH1sioewLva5C+1tDf3YF5HRI7xupZkFnI1yd3iYxtT/j370cm&#10;PKQ+T/JZcNlQZ8erBLb2vNVOeXySIBuL+hz4DFXO+EjseONfQIenYKAE+ABMPC3jAx+AlnmzW9O2&#10;+QXEyMwuVXhepThPUtLuaxcE4HyQawnkeOIGapxFuZe+u7mW6KNc70++/mz3sXuAPwG9ntLVkbMq&#10;eEh9zqzE93ktks+5nTDXmz/1HzgkBwyKz4HgeZ2SNcRTvnMhlwMYvCa5evP6nGXx2sV5F3znWzz1&#10;X7ySdfi9d3fnL16c1ynK02+/tTv2Ztb2tI+dPj3tM+fenr4Tp8/s3grYOfv2+eGdOnt2d/zN07s3&#10;Tpzc14+dPLF7863Tab8ZO8d3R0+8sXvj5LHdsVPHpiz5en7l0PHTJ0ae3OGjr+5efePIyJ1MbtGv&#10;/urR13evHXtj9/qxY/vSeOiNE9FNefLNU7uTp04nbyW3nDufnHVhd+aM3PbW7uTJN3dnz57bXbx4&#10;OevVpamP7JvJY2RCZyN3Sf/5C7vLF6/s3n7r3O7c2eSxxH/xQnLN1QDVK1lrr+XavJuccykPcJev&#10;TnnlkhySNeu9a+kLkA1p37qRB8jbWaPu5vpezxp3+/bspt26dWt37VoeGNMG4O4FzAFx9+69v7tx&#10;Iw+fN3Iv3M46eD0PJe+xe3139WoeSK4HNIeHr7x14+7u5s2A6esB93fy+bibezoA6eMPc1+/n8/C&#10;zTsZJ+Ax5b17H+zu3Mr6d+vO+KusPf3sX804b7vema+HAAb02huHAy6OTh24ACiQ9ok3c5GPBaQc&#10;PTw04CLAAgEdBScADxAEpJy7kBvk5JFcxKUfqAFyyDx38KkpAZ6SNmC0LQErAEr98JEXxhY7Lx8+&#10;uK8bH4A7/NpL4R2e+kvpB+QAugNPP7HQM0/unn72qd3zB58J8Htu9+zzB4Z/8IVnl/4Dj+9eCF/7&#10;IJnQ09F55rkDo/dU+pXouYNP/02dDHvqTx744+6Jpx6bNn7b9NUf/ePvhzr2Y4//Yff4k4/u+7eE&#10;T/ePTyz99MpHf3j0t7vH/vi73ZNPpT02H08cf9z98fHf756I3Ucf++2e/zT/n3li91x8foLu7x/Z&#10;/fZ3v4r+78eHzlHHNq7yhRefn7G19Zs7IFhsjWvxf4ntuXUexKY0p4deyvUwTxlb+XL0yel7Njaf&#10;j62XI/PKywd3h6KHXsj8v0g3dfzDAd+Ho/fq4Zd2R1/PPfja4fBe3B3NvejedC+eyOICwL55JotG&#10;2so5eB/wA8gAOAVCSiDHjiAQZBeyXwhA3RkCWOxkaKvrGxCThDBJ3gIfOWAPCABmugsIVAA4SjuG&#10;A3iA0YBHOyUDKD5fto71093vXkQfATXAEeDCrnpltIEOgAMQ4Y82IMNnPCU+f8np92qqrwHtruHP&#10;a9hP88QUwFIZ1NenbCI20ezsRB71sOycHUmJ51xIz1oBPpX7JIkYfZbk+o0fblufIIGIJnjJHkBp&#10;0gceCmTwBpR4ao1ut/G/ypMpnlcVn+bJVVufVxKeTvGVQIrSrwMvYy+vAujw4+OPM05k8PRv5fp3&#10;Cwv4Wcb31PwR+2xHt/bYWZ6KA0Zijx6eEpFB+sjwT78x7gXg3bmTh427Acbxv76RJVN/xo/YABwK&#10;boAdBDwtB3b9TIkdBefLPhreFuTR686UEuhUAlDtwwOG0ACVtJXdHSNTGwCtkk53s9oP3GyBWM+W&#10;AEDbPsSOMy30K4PsmBUYs2EH4P4nAbj3P5zy/Y8+jrxDtYkhT/33PvxoOYeSBH0nc3n3A99SvhcK&#10;UAuQevdGPreZeweDtRfZW7tz7/hi0c1FJsAKQMIDugAuZ1AGYAFbl98ZsIOcYbHTdOLMyTnXMmda&#10;8uDU3yVCwBHgQ+ZI1q7XjyfvrmAIAVWHX39tABE68sbRKV858upQ+5Sn3zq7O3r82O6Fl7Mupjx2&#10;6uTuxcOv7A69klybfiAK/+CLh0bm5VcPT8nOy5F77bWsnZF55ZVXdi+88MLu5Zdf3h09enR3/Pjx&#10;3euvv7574403didOBPS9+eaQOnl8JTodIKmNzgYonjlzZnfq1KmpoxPx6dTp4IGAOKUdtbfePrc7&#10;fTYg8UxAJX7klcY+GvB38uTJ4Iyj44P2sWMndqcC5IA4YA7Ye+utt3dvBwCeP//O7mwA4YkTp3bH&#10;I3fs2PHdyeOnBvidOHYyMR7dvfbq66OjfSqg8MybZ3evvpp5PPL67uBLL+6eeubp3UO+deVbWg5M&#10;ezWmPH32xO7MWyeH75tZ+Opvnc/FXpOLhIJ8A0wiQepeNbXuaVubDW120Jtnj+8PaDusrd+3vtg/&#10;efrY9CHt+nH+4tlJVkgfv/k533pbvw2mb745lnp5/JUE7cr0SV7pyR5P3xU3aW7c2RHw1J9+OzUS&#10;qFjtBHS3R93uAN151bHZWVCKk9985PPZc6cmhpm7tJVibUzq5kMsZJVkOt+nzhwbMGpe2Dl2wi7Z&#10;ieGV8E8FBOh7PWAVmH3t9Vf2JZD4xjGA9JXd4VdfnN0+YOTZgwdyIwQA2t0LmHwp8uqHAibxnw2g&#10;1H7uUMBh2i8feXHkXoi+vudffDblM7snA7IAtj8eeGyA0XOHwmc/fcDSU88+Of3AG9BVkAhYDTB7&#10;9JEBdeoImHv00d8MmHsmukAc/u//AMD9eve7ADn0yG/+fff7yP36kV+OPfa11fF+F3lAbwDoY7/b&#10;138TG7965N92v42NxwMk//gkfoDlE7+f+pOJ4+nnntw9cWABoQD0iwFkAJ46EHwkgMyDwauvvTJ9&#10;QKNd05ePBPQfO5KnvQDz1F/KfB/ONcA7emJ5gEDH7UQGrLmP7DYCcd21dB/2PlN3rw5wu+EnEdbD&#10;tAFVSgd3r4V3PXXl1dzfdva0kd07OzJodvnCszM3oEXCSt3hVjt27Nv5A1x6KLa7eFMP2GPHoVl1&#10;vPeTeD5OMlmAQBIYkJAkqz4JHCiwWxIi90ESUnUQECHBS/6S+wd2Q5K4AYACGbyes9A3fLIp2f8y&#10;gOUBkBPe+AF8rH6wr40/Y2XM+lkf9CvJVP8LQGhAx8dTejXAvj51/K8CXIxtnH3M6a89Y+hX0mHH&#10;qwSvFNTpAFuAUAGW+M4mSVxPAhav2PWp37zpul7bz9ENifzO3Xkl8iDJ/8EnsfdZANCnAaABAfff&#10;z9wl6bffKw6vR94PGMDz9H4/tnpt1O/mOrC9B3iJhX9omf+7e5BG7l7qvaZ0b9+6MTz1m87W3A54&#10;EcPGNnklHfa8BkJeIQFp1xPn8mooT/E3ltdVXiWV310zAE+bjNdayw8dLq+WbgbQsHXFt58uJ68F&#10;zHht5VUXe159La+1loPv1nnrvXXeZ+/c+bcWOpd1OIDj7Nms27kuZ5RvJdmfPhn5s5PcJftJ2Enm&#10;Z5L87di8cexoPt9JznaG7Bwdt6FwNLLHIxcwkfrhV/MgfyRr8ro79NKrLw+Iefbgwd2B5/KQ/uwz&#10;Uz5z8Pnd088/t3vy6QO7xw/kYfZAHkRDj2VtOpD16JmXn9v9PmvVI4//duhnv/r57l9+/Yvdv/7m&#10;4d0v//Cr3cO/++Xu337/79P+xSMP73767/+y+/t/+Yfdz//957uf/9svdj/7+U93//jP/7D7//3d&#10;/3fKf/v3h3f/8ouf7X76s59Mn/ovf/Vvw9f/v//93+3+4Z/+fuo/+ek/7/7pJ/849cr//F//ZeQf&#10;/tXDu3/6WfpD//DTf9z94pf/uvtJ+n/6rz/b/ezhf9n95Bc/3f23n/y33d/99L/t/unn/zQ+/cPP&#10;/mHKnz78090/PfyTaf9z6nR+Eh3lP0bv7/7xv8XmP+1+/suHdw//+t93P/vXX+z+/if/tPu7v//7&#10;9P397qc//5fdv/7ql7t//tlPd//8859N+b//U+z+4ud7efr/63/933b/z//3/2v3P/4//qfdQ5Kt&#10;3R8JWWKexLryvIKSbCV4PMm2i7ancK+e7CY1QdOnQ1bybmJXliT8Jnby5bMx9tNXm/qNL5kfTTLH&#10;Hz9joyChOuyxo9QuCJFwjkpEITsIffXVHQSvx07a1kx/X5Udixx5SYsc8vpM3HiSIBuSVceZMeMv&#10;gMMPfgI0/OvuGj6/kX4lfXOG8CqrTp5dsc98Rbb8jmtMdoxVm+ap163zT468ev09bt7Cfyu67wZI&#10;XgkwPR8Q93aA5rnEodT2swLOrdjZcDboMgAYoEnH6xp9zrK0tBuCT96rlh72VW9bieds0BxovOOb&#10;L8uPNxY0z+8bhacfaO7OTV99oQGwIbs1fXVol4bcFkyQBSDmNV4WP2B3dANigXFlQXZL89jXoq69&#10;e8C94N7XtkMKFB0+8vIAoQFGhw8FML48QOiQV86h518M4Hzp+YUCAO2YdacS2ALegEQlsAY4ducP&#10;iNMG/LqLWBklgPib3/4q4O/fptSeXbroPhJAWBD5eOTtdCI845Gb9roL2BLo4xc/lQWASq/HAT8E&#10;BL700qHd4TxhvvLKS7sXX/RkGfCXdnmv5kn01KkTeTrLgp86InMsyeP06YD/0PE8uZKRJF5//Ujm&#10;NZ+ZN/KZSJucBHLyZD4bSSD4J8JHR4/m8xw+ffTmm576Tkxd8jp/Pg8kIcnszJnc/yu97XVISvKI&#10;LXbparNJXyJsEmx7q6vkP75xqttxLlzIQ1TGrp6ydbL8FKtEefLNE1M/fORwHiSeyf30cu6tVzPv&#10;B3KdgfInM9+OJuSBJH0HX3ANDmbO83ATOnTo0DyZe7L2dH/kyJHhoVdffXV3+BXz/vK+fOlQrtPL&#10;r+xezXV68VCA/vNJuk8nyT7+2O6Pj+WhJOVjKZ99Ng896TsUmafTfyDJ+JlnDuxeeOHg8Ok8Hd7z&#10;0/fk7tnUn3oySfqJx3ePx+9Hf/ub3WOP/mH3xKOPTnng8dzrTz2xe/rJJ3bPP/fM7rnQgdj74xOP&#10;5eHFw8zvdg//27/uHvltHnx+/5s8uDyy+/df/zIPL/+ez8Cvp6189LE/jPyvH/nV8MjS0SdpS8js&#10;PJxkSZcNpK3vXx/+xch5KEL//uuH5wFK+bOf/2T3i4d/Frkk4ST7hx+OPxnnV0mu9NibZB/7//7r&#10;gI1fssG3fOYSr5I/5JTIWPwTHx+Vjz3+aBJzHspSf/zAE7vf5DP7u8zTr2Pjkd//bver3+Sz/Yd8&#10;xnMdHst8AUDAUAHRk7k2T/ssvvbi7mDWnyfzcHsg68sfAox+l8/4Uy8c2D1vR/14rn/y1htnc79l&#10;/Tp45NDuZW93sradeuv07FDZjXrtWB7STidHBbzZobLTpfRtLrtdXuu98trhrGkvjiy+fq/87Gy1&#10;ZAv/eOy+EZ1XvVU6fjQ55fzoAH/6+PJi1s9X4t8bycVvJH/x6aXk+4X/2u5IcvIbybVHs96+euqN&#10;3SsZ98U8aD6de/+5fBaO5XN5PJ+1V7JuPJf159ncp89nTXopnyM8dDifbe1Hc9+RwXsm9++Bg88F&#10;UD65ezjX/X/+//wvu4cO52nf6zCAw+Jv96BncPC0y1NKthK8Nl0AQ1IoQOori4KPvlrTJldgIsnM&#10;eZ6M4RVdQU9fzUnYBWSTuFeAVKDQxA8oqAMHEv22T7sAxtj84CMgY2x1T+gD7CLjTBT5AUnhzVPC&#10;FV/Xy4IawHA2Tw9vnIzemYx3fjmwByycBkwCKgAEgACQIH8xSVbpd4zI6QMktAENepL+7C6FVzAl&#10;OUv++rrjNWDh/u15raOtH0gwBrqbPnYBF22/leR3hIAXNL+hFB0/uKg+eqttdh0WV+8BdAfe8ZQD&#10;StYDx0r9xp7D5wE+PRuj7nXP3fUgp3IOR67gCAACkHro3Gsebb77NpoD1g5bO5TNT6U+PxYpBmUP&#10;GKN5DRWAY5diDuh+sPxQGQJ6vIYCktTJ6O9rIK+NRif25ycYMi4qAAPSHLbW79A3eTbYY39rlz22&#10;8Nj3Wkpc5kCsyGs2vvY1WW2wW1/wADVArgTEAX8FdOWRU9rpBOo8zaKek8IDBpGnXiARACQD1A2w&#10;y+fDvXz63FJ3T9u9ejWfR+1jWXwA5mNZtPBfz+KkfiqfH3ratvkPA4QhT7bIYmfRPPhywFGefF88&#10;/NLUn88CdvClg3nSfXZ4FtUSebIHJebISJDPvvDclOQl/qcDxgCFA88/vXv0ycd2Tzz95O6pgIUD&#10;zy0yTz7z1JA6vroxtem0n93qIXZaSkyPBjjq/6Mn71WGjdqqHf7Qee6Q3dPnp49tZccsr7pIfHQf&#10;eyqgNXEgY/0hyVG99vngafrvf/IPu1/9NgAgfXTq25MpH2Uj9I95+rZL8Jw5fuXQ39DLmVvX5cWQ&#10;HYgjSSjmW3LT7jXotdIn2bmOru+xJMjXk+DoKSW4E2sS9IrHax87JSMbYDlnYgLwtIE3Y7929Mjw&#10;Adv5WnRAob+56HkavCZfck2uErNXTPp7zqavlLxyYqN2JOyxnYQ7PkWXzY6B75B02+z63Zsmab9/&#10;g9dx+OEVEzr+ZvwKee108ozzP2fmFZWvarf0Kq3EDpt8YAvgqD/4fPZ6beYkfeLRr07e/CPjeDXn&#10;lZyviSOv6xz4Vn8rY128ejW2rsbuhdg/n8R/JPfbK7uz7/haeca54tyibx86h3dn2pfey/p0/37W&#10;VF99v7N779at3bs3fO3dwfa7uxuRbd+t99/fXb15c/TOX748drXxK0cX79rt22PDWHc//HDaF69f&#10;31147+ru0g3f6Lo9Jd61e3enji5fy8PsrZuJIXM3rx7zwHrdA/O93cVrkYm/76Ar13aXb9xK7O9m&#10;Ds2Lc2HX0o5f53M/0E9defJMHjrOvp1rdnJ3+LU3MmeZr/BPZU6OHj+1e/lVOf/o7sWXDgfIP797&#10;CLjwesfOAkDhidiOAjBSnjpwIVk3aQMnw1tfJfXAsMVZaVG2EM+rtPNn96+n5mndU/m6MPu2GGLX&#10;OGwbEyiQ+PkGHPS1GX53DvThK7ULINhC2sbkn+TQ12OSCP8QP5oo+KpeOclJ8pXQlcg3E+Zn01Pa&#10;BQEwBoAEWKgX7AzQCLAAPCT26779FioYQXZWtt/GA0QQXmMZwMFO2kDIfLstyXr7rb8BP+lTtg1E&#10;9RenZ6z4pQR4Zqcn/QVUbF136JdM9Nl4LwCH7p11nBuJvSU9r2fGp8yRxA8EzBwlEUvYEn6TeOcU&#10;EOhZHP0SurgBHt8a8w00gIQ9ts3VjJk2nwDKARSARXSBEIDH2MMPD8AALPbgInzX2f3Xcz8zdvgD&#10;SAJ+Cvx846w/DaFeIMgnPjc2umwU4LADFBWoKOebK+th6gGBkecDG+NXfDUn6uzU19owb+5ZvvuM&#10;9XNDRx1gVwfUgXSA5s23Tk3b/ekbM74tc+bt01k0lt/SAHYq1/pZn/GV3sl9czwPEsc88ITezGfx&#10;lM9/1gP1EwFIp73CtQZE/higJHFl8faEeTKLuSc+iz0q3++BNHmSJ6d+JuvCmxJTSPJATYgSwcgk&#10;weH390YmWYQ/CVPCSvu0bwOlT5199owncSPy2kjfJL/4pM6/+kD/qCS82mC3/XxtXPjtJz/jS8pZ&#10;z5C+zgs+u3hssWP8zhcZxDdySjJsIgDmqYCx5wOggBqAxJiAithei66nZzsEJ7N+ncn1PxV9pG3c&#10;+t0Y/CheeU3CknN5rQMbAEKJ3nxd/tqV+UE9vPrrus08uwabcgDFCmzI+l0XtucbXHwMDwEodPhC&#10;hzxiF8Dhkz56s0ux2nZf6FMiMtV1D9UPuxXkjTn3zurTkWPukcxhyjfsKgbw9MCyszqHXzuyW87p&#10;HE3yPBIg+/KQ+sLLNYmcQ809n7OAo8VH12koDwsvBmjOw4Jdj1xLJcCID4jySRswBcABbGPzx4Fp&#10;vhjDmOrLIetjkfHK7WjqJ3ZHXju2e+LAs7s/Pn5g99Lh13YvHHol/gVUvpl7IiBAqf3a60DdW7Fr&#10;dwhocJg8c/+mz2vWmEuXM+9+hyfzm/LcOxdzfwKYPvf5TET+9NvLwXLy2vodMD+J9/b56T9zfinJ&#10;nI2dN8/l85D5GV7A2+lzF3KN3If5PAbInQp4ORYfj592b+Dpd+2B1LMB77mfTpzOnALieYijC/Sc&#10;BjyX+ACdk6f48E5AubdVdnfP707E5vHokn8jAOmVzM8rh1/fHXzhld2zzx3aPeSgMbLT4/Bxv0Fm&#10;18cB5IMvPjvfGFMiMvr77TO7KXZcvCrwmgDZSsd30NbrA2SXqDtFyr1c9Lxq0LZ7g/qNNTtIlSfX&#10;rfnuNNFxcJrvs1O11vnYHaa+1urrro5Fn93tDhH+2MxY/JBwPCH/+OnYk/MRZ3BC6l6JIHU7R4gs&#10;8gTNhqQkCfWpmr15yj7tPfPyKgZoVM646esOVl/T6UPkgU/JEHAFTN+Mj3bEjmdMoPK03asksHMZ&#10;l8zZjK18J0lS/5n4NK+HknAlRmPybexHZwCkr4VnDMlVaWdrErWdoCT2ggxJ2je7JnlnkUTal8K/&#10;ED99M4//+nvGRT9AAFzZffng/p0BJPfspASAAGMA2+WMDcC9HR+B5DkfA0QFNAAgzrM414JnXPyx&#10;nbJnwc4nlneSJAbAxV9Ehi1gCyADQI2PujsEgJkj4yNAXPwFVOJ3vmxidS1y/YCYAkBzSL5zVb5r&#10;Z17MTwEPOaQ+cx6/2ds+aMx9ss6je0Mf8HMZwI2fgAuQ4hfSzwfwAjHTThyXAi7VgRklQHMu4JJ+&#10;gb2dzgFIq10gqjuivX/VySIybBQgDUjSH3vAl88Be2TpsuFea7lQ7IfeuejblLkXz/kMJLmeyf16&#10;3j2ecS74BualKb1O2j71NzlKmKigqokdzd8MrL95U9JuAu0BV35IrOqe2iujvv27Ar+now/fU7wx&#10;OjaesglcW91XzOe3deYr87fnV3X9vsl8vTxAGM0v74Z87Xz5xlQAdviAx9t8XX0qMPGLv8Y2N87F&#10;OCtT8lVvZ1vMpXn1Z6TmE8/ZGfNtN8erwXNJThd9w+rtAKCUly/F/vlzc0bJ+SBnk27fzmcj9Z5h&#10;0ufsjnM85lM5v0Ic2+bIdcN3DsjfNvDRTxb4yrhvCfoaOT/pIW0y/ObvW67r2dMTV/88tSXbzuEg&#10;Z3+cF0LqF+2ixH+HdM+ey+fsooeHhXw9ntxyjmiRw5+dl/VbV0oHdH0zC/kG1oUAgctXMtdJtr6p&#10;9fb5zP27702/A8D8MM/uT/Par9irzw5YYjHv5p+MebdDpnT/AGruE/efewc4xN/uKLmH3PfuKWCu&#10;IHI+Dz4LXtGqn87nLPPmujqT5FXtfK7C099zT14NO8/kczafH/eGz6LPX+4pfhqL3z5n7p/5fESW&#10;T3QHxBo7/RNP6nYG2SPHX77iswU0i2nAf2wAyerKHygA8o3XA/xfHXr12NHdwVdemtdfXnG9cDg4&#10;I7xDh1+Z12EHX7ar+cocCvfqy3mrkU1dn8PkdABK5fOHlldp+p3DevTxJ3a//u3vdo/87ve7hxwU&#10;feb5pwb4AEIHnn1i2nO4NoBnyoAgPAdKDzzz+NSrN+cGAlwAG2cK+q0qZwycj9CvzzeKAA1AB1BC&#10;eGTpkQVCpi/lfG0//ajnFJ4JWmZfXf+MfTgyK1h7Lr7yF+/I0eUr9h2zIKhnNtgtUJtxQ/XHOM5N&#10;FKw5BOvsh4PBBzOmMyDaAJDDw08b94Vnds/QDY3cS8/PQeNSz5EgdXZGZgV423nio/E7V+3jS4Eb&#10;kCeml+iykzHVX439YwF6r8Q/h6YdoD6S8fCOBci1rQ8BWwWpBYPqJeMYE1iSgFHrkjOgxoYkje/c&#10;1fG0T6d+Nv3IOayezeq5rP6MAVA2O5Ep7TQCLgPSkmhnp1ACTpIH9qbNHtuje3JAhTrbDpHTR2/7&#10;YK/jIz+XUNJHb0o7KCFAxw6jHUW7jbMTFV53JPmgBEoAFgTksAdwjU/qASrA4QCexADYaAM3eAN4&#10;4y89AM0c7uWiSwbIsUvZOdVfPf2VwUdAzAAoO5YAFnATWwNqQvP1/iSiea1Lf/09lgIuvPF7JTp4&#10;bNcXJdsFdeoAj7HYA5CBZTy/nUSO3twTuTb7uMOrbbw5kJoF+Pw7vqSQsZKYZwEPXUqyuuJr0Ukq&#10;+GSctyEv0Viwm+DVJU6JiBz+gIDwJkGnlHSbTJHkapHXR78JjR77SJ/ERr5tenhkJQHj1X8lm+SV&#10;2kCBw74DCgIYtr9ndB0IAg5C/b8pXyfvt6iAqMr7YUMlG+rk+WKOLsevq1fjF3839XfeOT/ziHp+&#10;6t13AwjTdn7pQnjm9+LbiR/4OB9/AxDwHIC+AWj4xd7Qtfd8nfra7vq1+GEeYue98Mx/wQzqvJoD&#10;h5qBJnOHT67XYQtwjEeGPXrjO52MwaYYRz5t8y75z7XKfVK++dd2jcQ691VK1wB//IpNenOGK/cI&#10;nQEAIXUgyis+B6H1+5YT/rlzK4jxbaokfKUzXeYTyKg/xiPnDNqcB+uh6ZTLGbij88rXeSvnvp4/&#10;+Fzyw6EBFEo7R32l2tfA2vh2k15cXznPq9nIyLPo2eQsecK3dZ0tdC7QGcA5K5j+J1P35RLtOW/4&#10;6G/nTKIzgs4hOr9Ez9kt7ScPLN8uxl+++NJvYgdsJAc7y2Y87SXfL3nZa+wlPydnJpcp5ZSjx5Kv&#10;km+W3bDl9Wtz4Ww2nLKDe2xeuwJMSiBxea372uyadeesO38DGgO2gKieS7K72h3e7Y6scnZs1906&#10;enYq7Qo6TwQsPeQcjiTkddmRAIie4bG74jyOfjsP6nZe7Bgp+xX22X1ZZehWh43y2Xf253QSnnFm&#10;J+Ps8Ulu6ni10wPY5ffM0NTTTw7pH3sSbEhC7pkkiVpiwmfLWGRnRyTUtgQHJEiiZ6PzVp5iJWWk&#10;3teFk4Qjy4/GwC5qwuoOlPG7C4U3u08pCxq604OnzkcJkQ1+V4Ze5dgEgOwiSSCTKBPfyAfg+Mr5&#10;a4ASm+IhGzoDcMTu+cifi5+nYw/vzYx5PPYR++Kfb6O5oXKz+kaar6wrj+RGblvfqxkHT5t8v2H2&#10;Wq67nTGgurt0yD1iBxEVcCsBV6Ttm2pK31qb+yv34exMRgfQBTb1z7fdAhIP5MMIMPqw+lacb5z5&#10;eYHnI/dydHwNHxhEgOLBAFVgsX0AI0CorKx2gWL78Nn3DTxzAJCdzId2AZmH038o9SMD7JZ7KPeT&#10;axAacJQ5L3A1XwhQ1KY3h/ZzLQos1cm37O6lfm329md+cv3tuF2+lMU9H/JLWYj9DtPFLODn8uG/&#10;kAR1Oh/8t7IwA2tXkuD9HtU7kwCX8rzFP7qAmRjEJAYg0S6anSsEtAGYAKTSuErACQ+wKdgDmgak&#10;pa6fLPt8LlA1Brv4M29r34DWPEWOf3k65Z+Sj+ojl1I8dOkU2PIRX4mnH1jW5oN5N6adPLHRwacz&#10;FF+rW9/RxJl+PDaVdhzrP59rg35tNG4EGN64abdmef3pVamdzIJKBMwivL6GxR+Z1ZcC5uq4x8y5&#10;NQEf4C1YdT3w+Dtzm7kzH/MQEp/7INH+U5JH5kjZe3nus/WaWDP0nfTaMfekkpx7WlJ0r3ZtKwDu&#10;A5Z1Sz+eekFyZSVDa7f1g8ycy0xpZ53Nw7HjYXAeKFN6GPXZV0rQHj7Ll/jnYdT6kM/uJOpZa6wf&#10;L478gecWAHEgD/QHDj6xe+IZ34QNgEhpDXr86QCI6Dx9MP15+Cfz1NMBDeHbECDnG6d/TB2YmHNo&#10;AQHOgh16aQEqwAEg88xzxvVW4+CcIcMn7yycQ/H9SRMP930INp8DcOK/+TMXzRGznmROfJnAOSzz&#10;Nm8ZwpsvxETODr9yQEbWmtmJzbUEOMy5NxVszfXNOgEgXr58eYAz0AcovvPOAojxAcnz58+v4DeA&#10;PYD1ypWA2AHcl6f0G0LKCxdyb0bv6tXc3wGlly45GuB8o+MKduO7C7jsIgK6wHJ3M/sQ0fu9D2Tu&#10;8VlXQv1MAMt2zM7Gv7PxHb0N9Gfc1v12lNLffihP2BULqc/vT8WPea0ZegjYKAixkwLkADVIAgNq&#10;AJwtWNEmK2Ep8fTj0wOqxu7KJzMgaSNHpiCoIEx/ARU+6phbe3xSAiYuqg9YSXtuiNQlEvYKvAAa&#10;r460yzvqA+jDZ0v/jB0MN1r8ywdvftsmNDGufvB5C4bmprIo5sZy07r5lPgLWFna6nsQNMlwASLk&#10;LA761YefG7t9Sjf83PQrb27idUwJmr+v50OjBIgkdeAIwJNYlMCQV2bA0IA9cyTBppQ8lZLnmSDm&#10;LeFt+WeDtmehLGVOT5iHzKWD4+b1bECkXRSHyrujUmCp347LvLK7lKe3VUYffs+Habu+5Hq91AsG&#10;fUDMQcErkALAep124R07B15DScaLjIV7WeTzBOf1zFtZLLLYIoBSn7mc14uR0XYvuP5kzC0esKnu&#10;WkgEwKE6UkdAUnciZ5HLAufJzVNbf8uqdQvfPGGFNwt5+NqermbBzkJpkbRbaeFVTgKInIXU72E9&#10;l0X1hSy6L+dJ82AW2RfzxPj64XyW0z7km0l5ekOHsyDjqb+UJ9JDDvbGnqfFh//t57v/+nf/2+7h&#10;h/9lQJHfgrLTyEfxFAQrZ/f28IsjI25JD09b2TlgR4IF+l47suj6nSj8w3kKViLJFbE5c5fk4Xek&#10;yJKTiI/lCbEAvODcWPTV/fbUAEyHfuOn8cbHJKjxO7b4wjadV/J0bSwy+o/nyZW+8fDZG78y7lxf&#10;T6iRwx9Am/bMQ+RnbvjMr/TP3GWuOwfuG+AD2RmdB53ENJ/1kHLmKPrGMB459rW7Q6x8MfEo8Xuv&#10;DFDAy1jut9533U3G54t7bPmtr2fm/huZEBv9fTCl+8513/4umHuhcbnnXkzC771hbLaXHYAlQYsJ&#10;z308O8yZM+vgkoC94vKqaHmQBX4k6vliis91yCtYr1EldtSjBnh2H72+tRNqrTmVPu1+cQXN2mON&#10;ueK8mVfBF+bsoXOIzlTikbt0LQn/xoXdhatpXwowuBb5ywGXVwO4LwZwq78XUHkloPNi1o138kDy&#10;bny74JxT1rbY8Oqyr069SvVqdfuq1e6fnby+MvXKaF5BJU6g1VpWoNuEb44AXYkfyAWO8StT0GBO&#10;5nV11juk7tU0mjmMbfO15ePNmcL4OLuads8Cdi4GMAA5Sr8PZBfr4sVldxHIWXYYLw3oWcBOwExo&#10;AUZXA5beHRAFUNHzClKfnzvwivLSFccNlteZ03d12RkEiMZ2YmLbjhwgNUcwEu9Q5qlzNLvyIWBq&#10;dkpD/lB2zrbFjr/YcLh8zt4F5Cjnd6ISr/ZeLv7Q82viA4YKXIALT/LaBSI9f4NXgFJAABwAJXS2&#10;gAX4KAABFujVBjm6252no5HtDyr2F6bRqTNBsad9dX/h6Uf94UalnRqgB8goYvbhUvpAWgTGv/hl&#10;JwkZc4BXfFHvTorSors8Ab0xuyaSHmABMOnva6ZlMV52UCxcFkeLF+rC5zWROipwKK+yFkL+S+pA&#10;jvqAntgTz5ZfgGSR0SdOfWKaaxZfzQc/tfnpegEJs8uWBWd2trLgDLhIfUn+dsGWp2gLdHc5+NdX&#10;Ty376kuJN0+S4bMP1AAxxtHGB2iMjzdygEf844M2QLIFIEALoOJJtf4BM/p+oIC39albnQ65AYIZ&#10;ByAChthQN76xkDp5r+Dm7NSqq0QFU3Srr9THR+eXAKytHz6cPphKC1jPTHni7q6EnYIFuAKidiCX&#10;XR18i+EsfuHNvRA57bczrrZSn3u8136e7kJNLkr8uR9SkpNs6KnPPbr2k91+Xtxvkpmv8Pv6vn5J&#10;kl/9DM1TP0Cw0tYHPnqC7y5A71/joupLpPqBg5HZ2DImHQnf2BKvZD/gKeRz4n4j33jYLAib19wr&#10;GPCZ1DaONjtsAhFkB1BFn7xELZnXH6XxgIgZN7whn72My3989gdcBAwMYMk442v62Z/kHz3zLaF1&#10;l8ZijrxSnIP+vnV5b/lhTjtFvoBgoVc6D+cbmHaJ5huZKfsFBUndFwTmiwXX8+TtSxfrFxF8i1S7&#10;32ztt0u9Aj6bhxLrnh2D2W3P+jz3Ue7tiXG9pwaYpDTHYuhT+exUrU/rPhfuX3E5g+e+lrD09zPg&#10;Hnd/ut/tpDnH53es7JKpi0m8bHS3rF9M6Lk8CREfIJhzgZGfObnmnJIzR0u91C8nmHPtfiFh5i32&#10;UHcWgAKvec1vz8B55Tuxpt9Dl7qyr/0QEOFV2N+8El1f66F5Xeb1KH768djrLh7y2VTie03f1/Je&#10;0/viEllkzsXsvvGZrq4+vvFlXvW9lTUxpbbx++rYmSC8vpJs/7w6TH0pXdvuKDrnxLflTOoSw/nM&#10;W4Bk5tKuzuLPEtsAkpB2d3bYGNvO26Wcg/gBgto9r4cHIPobDGe2/A6UElDybb1p11Z0Zw7nui0A&#10;E4DSzy/Xjf9zljH9ruHMiXs0sQKM9PGVy2v85Wwb0OSQuF8Zf6hgwYdE8ixYUJdUgZYBQenvK7KC&#10;CzsmgA15wGeS8Qp4lPizg7SCLP0SMZtsLeNl4TgJfC2A5+y5JKiz+VC+6XWZ3+aRbAGvPOGsv2Kt&#10;JMve7PasCWG/aPtgt4yvYjI+6i7P6SS47goBQHZWJGo7Kyejp5zXTgFASCKVEJt0B2RMck+8WdCX&#10;ZBu/JYqUEl8JeCCHAAj9eAOiUp9EmbYdrS72fPch3G6PoolRXJv4zIPrgcTWa2Guu5OlLmb82dFK&#10;m6ykYXwLV/1vDBI+/9UbE7+VW4ChtDgCLuakAMN8FgCZY7tRb+eD9k5k8Zan7yPzKs/Old2sV5Ok&#10;Zt6TVADSXgv9QIiteq9NvD6xo1WAY8xep14rJT7/lMi16zXlGxmgjA0lPT7pByirBxi13mvtad58&#10;aCvNo6SwAKnlLJE5dN3J6geS8MgvgCkLahY8i5vFzvXugjf3RkpU4FEZPPeFp+Y+Kav3wH4PKPfr&#10;8Z4ILQZ9KiRfGX30PKEvT9W+OhzQtpFRpz8LzY/4Sjbp8bP+9b52nypL+iyw5PjuCX+e8mMHr5+J&#10;xl3gNvZyjWYHIbJ8JN8kMzqh7hwWELKBP2024kMTizmtLj57HXPLQ3Q6/0p9lWOncRp7QI0Ev0nW&#10;ErvE218kVwJE85tbAQALuPG0e3n52Yjw5v+30lYOKFrltIEqQEfbN1X331ANMFICQ8CRb7gCSL5d&#10;avfEjgayc+Ka9foDQ+4d8+q+8WURdfePuJBYkWskZnVrh/XIZ6KgqA8LAJP1gtz+ixNJqkCTHwcF&#10;Ttz/5qdP/uYJ39ypI33KAgQJ3Bz31WDnWUI373jk8bXV6fWzRm6SfxKqBG3HBhUgSKIOB0ue6PrN&#10;G9HlBz8jf95f8iznnSRWehIwXTTnjAIoJulK1BnXvdj7zj1qTnz+7XjbPQeKem5RfPzUL5aCsgEu&#10;A6CW10UdS2m8nn0ChrSRWBawY6flnYmn/rJljI5X+9u58nkAMBHwbp71AT7G9YqroEjbGP0SwXan&#10;TDmH6zPfW7JL469P7NT42QA/J2AnZ37hewVO1VUih7kdwnZ9O0fukc6Z0jwj/hS8LXX/GXczOu9m&#10;DnKd35KPTuweWrb8l4VfokCzy5APw/YVEnJ2AunfnrEgJ5lILpP8JJss/uTIOH+hTk5SYWsSWyZZ&#10;Qm4yl9jnwOzaR75jGZdd7e7MSEzdhWJD0pfM+EBOSQ5N8l1LxAZ9voi1/CXRLQmeLTLGbWJls33K&#10;xqtfXcm28dXrR/2u/H6+EnfBSl8n4QGKdlY69+awCZ4dvNqqjDYf6zdwQh5p139kfElbDObbdTH3&#10;/GQLzy5Jx9TutUFsdUz9ZNlQZ7PU8cjqU+914IMdGrp8NVbtkW9s+GTV668SX9m42k+29tSV7TOW&#10;8esrEnPjrt36YSw2jLH1p+Na4CQFJDE2kTZ5tG23QBLFmySyLoxA0xZcSipkJBtJlQ4AbNeiOw6S&#10;Ll129Fu82LO4WhDoFQzo12dRwOuCVwBggVUntywci63xTZLLWO2jt1002bPwdEGtHUSXXBd9PHF1&#10;vC7A/LWoW2DJG5vdjkeXL8rOZ9vGpUuOXXp4bNYfciO7WdzZmfkKVbekr3rKGWuVY79z0djwyCpd&#10;D7xJwmvyaLLeJhG7FxI0P/Vpzw7Rmvzp4NkdYYNeE3v78CfBJ97KsVcApg5Q0DUXyFhKvour9616&#10;51YsYnTd3YPq+Op47kHybLgv3dv6zAkbvffNmbqHO+1eK/F3TvhnF2iuTfqRmPiO1JEYOgedQ3GY&#10;B7bE3nrjH37KgipU28bmi5KccXtNO3bnCXAAeHqmpSVgYadFkgUseviePECgXkBExhcF7NLYUQKy&#10;9LlXjG08dT7xcTsfiw8Ofy++uw/rGzklwtev3ntXiWdu2KZHh2ztd0eLvwuA+uEzZK47R+LwDTJg&#10;AuhpnI1/gFVsta/gS1vZA/ba7TN/DtjvgUr4bPFFWb6ydshoI+O49u6hAuDOWUGXQ9bOBb17PffZ&#10;lVzrK/lsvHt9d+7C5azlZ4IrDi/nvJ57bveQQ6IWfclJwpUoLPaSiYW/tE1+TWjKAhWgp0lHvYCD&#10;TXWySnYmiSSxTjKSZAKI0OxARYYNSUjyYbvAq4RPdxIUALWeOwEoJqGs4/04idV/uuQGAGQcfDr8&#10;7+4APTL6m/yUjRHRp1efS8PLmIgeMm7BRH3H3+7sqJ+Oz0CQul039sQhWUvk9X/mc50HMi0RHwsC&#10;yBlLvWNWtzHhV5fv9Y8NdbJ0OrY4+ALIaLMjLqV25119O2790lZ3j5nD9m9jql19bBuzetrDD48M&#10;G0id/+yQ0+6cFxyh/yz2+jo+rNeUHrvbeSBbf/X74EkYEgRSL0kCEkWTSuWUFioLYJ+m7RLaLSr4&#10;8OpFQiE/r2fsXAYIsSUJNXE1MUk8+i14FrSOr58dYynptCyYok+O/Milj3397Cq1a2/8jw2l8ZAF&#10;tgvwXqZjrUQfsWecLurKgora1maPPN70h9/EzAZeQUrrFnsLeeeh/qhvYxvf1r6tr9ps1S829W39&#10;Jcde++hUF98CLYFsE7iE5PewtLdASJ2s/oKaSYYhetrKyk2yX5N/E3x1ydHDY7slnmRYkjDMa++j&#10;zqcYJqaU7iXXXr/5Eb95EZ85UAI6ZJWdU3PgHm6bXfrmTszG7+9qmY8CtiYzMnwwRv0WR+ezcc3c&#10;JH6ydAp4Oj/q/a0xNujxQdlru4CBBVjteWu7dckX+FkOAQNey88CbJNzgcQWDJWa4IGg0nydPeAI&#10;3xi9Xxubeu8vceqv3Nbfra9ktXttyHY+zbGyMZLtvJoDvIKIzmeBS2PlqxiVi98LoAFWtAuGZi5y&#10;T5grdpd5+gHAIICSrjqfjd3x2CiY6hzXn8XOMgeN3f3GRz/h0IPY81cufgzy9q31NdyVnT9jPf3W&#10;+d2xU2d2Lx8+unv6uUO7xw88szv4wsGdX9H3y/gPFdQgCVdbafGXCBwglQSaAJqQ1CWG6kiOkgaw&#10;Arw0cSiBooIs7SarIckxIAYYmDM86Uf6jCUp0Wdza9f4fLSrAgix4/VPx1ROf8rupPCPHmJf2/mS&#10;8iTO6jTRklNX6sP78VzUV/2duyZSpX4+1Y74jTF2+JwY+ipSHN4ZA0R45nMSdPSNaT7oqitruzGT&#10;1dcErs0HVB08Y7tmfKyN2m08SoRXW7WNAIzaElv5HZts49+2EZn6hDpmx+ELm0OrfMfWJrud3/bT&#10;ZQNtY7ULxhYZfFRb7Gznofr6OtbWT3rI/EkQFnuLf8GCxUAiaJLVJylIOpLKlror1Ndt24RSewUQ&#10;syu0AiI8ZW2S89ROrrab4OqLNl/qKz45u07OvrDRxEePXJ/sK1s72mQ6VnU6VmO3MONrS64FbWzS&#10;KZBpjGjGywPO9nUvW/iNmW9sNkGXam/Ln2uy+l87dIe/+txx8ehKDPrUK7Mn7TUm8vT4U+AogUk0&#10;TcJNcv1FdP36JHiJakv6mqAs/JJ5gRAbBURkJX11Mn7FHI8Mwq8PdOw8VVciEYd7rIBnG7s5azzm&#10;WqzmbhJwfJs5iT4d8fZadF638yK5klc2pvreJ3p+FfQ19o7VeOiQEw8d8vidW3Mgxu6wdd6ReOmJ&#10;Q518x8JH+Hwb+dWHRd+1NJcLSbwSbneFunMxOxshibzJXLuvqny1vK+uAKLuJImzsQ7Fj86vOauv&#10;42P68RA51DZ/9dceHXOEb97Ehl85ds2jc0ryzfxQ8Wp/fF9/h+nyu1eiA4QsQAXw4Z+x+dTdMnaH&#10;PzF4hRhQ4+B65PyALn86t8YGbsxh54l/qHbJavPReappvyvexBef+88Mxq+fDmrfun13d+fuvZQB&#10;QzfuDAB6/djx3dPPH9w98rvf7v741JPzrT7f+PMVf9fFTyn4+YOHgJ0CIrs4gIOkIVn4SrLkjiTh&#10;Jiu7NfM15ZQSot0lMttdIDZrl45+NmunCQUQ+BtAkGTEh9qhCxDMN7vWV2Ul9r0mAyAAInambwUM&#10;tcUv40s27OGzTaaJUh++ZFe5JlqyS6JawBI5ekh/k6Y6n8joo0dWu8kXX50/wB3/gUBgcBb9JAGv&#10;ysSET9fYbNPTbiI29+yxNTtm65w1LrKIrnbnQ8lfcdenzvXWx84DUp85EOsKKuoTeXr4QEX1Ozf6&#10;2CivY+B1Lulux8bXFqMSr9cBkWsfMh/Gql8z9nq9+CTWyuPpr0/0Op9bPePVf7zGp6ycBcYi22Sq&#10;LDiQVPRZJLR90GcBsvil7sPukHWBkFdmEksXQwllm6T1aau33+KF3+Ssjj9jR4Y80ld/yEhyTVYO&#10;UPtNkPYPaEjJThPbFoSgH8daomfcEpv47AyYSwIGsNjCMxfi7TglDwM+z3MmMKTfeB2bzIxhvNJm&#10;XG3jsk0eT6xzvVLfjxO7M9+RV+dX46oOObza7vzh/RhMiLeJmq5E1MQDCNmtsLDj6ZO8Z0coCRzP&#10;fYHI0AEYyEkmTXD46sv9s7xCAQbwyNKVUPARIDEHrlMick189Vss2x0dfPXtnCFzJGbU69F654iM&#10;ki5fJkFOklziagx8VUfq9b0lPxvr7PxEbuqrfG3NGLEtZvKV08Y3RwUBeNVXsqveBFy75pYNybY7&#10;FEpUXsHPsmux7myEt4AcOzDLqx4yePoKKOwMLTtJi18DBFIa27ypN1Yx4SFyfFX2nu997jq5/xC7&#10;vT/YMQ/4ZPAabw9sO6tUeT6LZwDReri5gE8s/KgPYgZqyPMDj8/1ddFZfMEzJkD5N7trq0xj7LVE&#10;bJmLfp7VgSD3sXv+1p3b4QWYXg7gu/xe1vlLmZMLWWNOBi+8tvv9Y3+cH1j08wb+FscfZh8L1jgi&#10;73ojNQ+Y8pDfGUrS8VssfR2lbGKU2CVYdaWEC1gAJnR8DdM3PwasFCCljx0JWuItCCGDmsiMoZxD&#10;vBlHUkJk6JMz5vgQH7d9A7rCY4P+gKCTr89B7QKmjsHG3k5KPD412TZWJMHtE18WiPY1weqjh5p4&#10;O298E6+6vn5jyVjsNO4mY76YK3HhN17yTbT4QNG8SlxfpwGM5UkYEjhZY0xiT13Cxld2PPZnjPiu&#10;3djxtOmq068cXuNF5Omx2/lQIjZqt+3aKwjRrn7bjV9bae7odA4G5KQ0dq8bojt2MgczDwGQwKR5&#10;6U4hajJVB7i3c9d57dxWZl5Z5r5ij12LBZqkvI5H3n1Hhl6BrL5+K6R/eYLYseD46QB8v3jt7z58&#10;E81BUztEXpf5cDZRSy6TWNZFT719kpV+C5zXHU1GknQTkb4f60heTd7ktqWFUikp8sPis/dhHb9j&#10;dGGyiCmbdNjQV5+VeBZreqi7XuQapznczmfr5r1Pr87UmV/9tU1fnS1jIHHXB6Vk/TeJffWNXP0Y&#10;+fC0+aNPuzHTr06Jrc5r5YwPgFjEC24kAEnXAg7cTJKT3EN9lSMJbxN4QQw7+mqzemyO7HoNtnqT&#10;hNZxtUv0jYXaptc5EceWxGjOxNg5BGS9wnV/9FqiuQ6xwZfOLz/Y7z2iLUbxoG1sS5JcdrPw6KmT&#10;b5+4+a5sW5xkyXRe+xqOjL7a6pxtx6ut+sqG/so10UvcTd4FBvMabAUISgkeUMK3A9R+OydeIwFB&#10;eHaF1Mm4X8xPQUB9aRy9X8h0PvrZNsfmuvdiP2elzrtY5hpH3n2ubqzlHlkOPYuhflij/DVTf+Zk&#10;do1WebHQsRvjK+kAndiWnTKgC/C/NuDk3au5f6/f3vm1bl+t16fczmE/S+bjhzkBpFwf5708KISu&#10;39y9d+362PJbRd0Bunjxau7JU8mlR3f+euTZ517YPX/Qz5n4eRI/W7L89EPfPNl8UJ81Jp/X/iHy&#10;gCEA5tCLz02ykcAKZibprCCiAESpLelL/k3o6j17JGGRBZaaQLWRxEemoEQp6czOiHbkm/AmyecD&#10;1qSpv+PWD7IFBxbP2V2RDJM86bLTJD9jhYzfWCXT1slsEzE79bdfwzYmeXqSNPt4oxs9Mh0H6aPf&#10;hE+ODBuIjLJg4Mc0Oomrr9D+s2RBji/GMF7jL2ApMCFXENJ+/iA+dJ7MQXn1jX5pQMoq0z42f2wH&#10;mR8yxqJDdt+OD2Rqszbaj+zmAJXbue5cIvISJWBSoFPgY36mHYCiz1y5PwqOtMkgYMg92HnWhyRf&#10;+j3Yzl5tdgePvgStvv8la4uHb4Ws3wxRzqKygiH/NQcQ6evX8u0KzbcNk3S8tpJ01AscmvQtfhYz&#10;C4gFb5ugqzPJKNRE3WSvbgGQuJFkpo2MwxY+PYkPX728ZdFaAEWTm9IiacGVYMrrwmoBl/S6oJOr&#10;vIVfDHwzP+YPqZtPpfksv3M68xwf6CqNsyW89rPdeWySblLgD574Ordi7PyJ35yaC2S+yHZMsuzQ&#10;7Zji6lyYBzLiFb8EXUBkN2hbVzYxl+g0aSMydJC2ks0fz796dbe86tKpP4CHfnMhll5r1Dnq/WEO&#10;AG+vY82FedXXGM1374cpQ66/9tYvvAFDiXfmafVfTPrU6W79p1cwqE6mdXx65NiiwxaZ3n/dkdva&#10;7pgdY+v31EMStKQtgUv4BUd4+gqElPgFRJJ5ARAdO0KSfBM9HaX5Nb77ybj86Lwj8Zmrma/EwWfz&#10;ba57v5Oj23uwuuySxSOP8Hstlnl1tmeJkxx7BUP9A3E0n8voLj7k4e68+2UBQgvoc60A26uxe3nd&#10;qVnIX5lcftc8+6sV68OyOzbzmHnRN8DnhvtxId/2AniAIHTt+o3oXcln7e3kgDeDBY7tXn7lyO7J&#10;p57d/fZ3j+3+8Ojju2eefT54JGv4cSBd/nl9gJBvkHdtt87PA3Du5/lCSuSc4QJQ5zUZ4AKsFNSg&#10;LQBq0q5MkxGSpJqoJLaCmb5Go1vgJJH1NY0EOPzU2VZO3zqW5ClBqje5sg24eX3HtvEF10Q3r5zi&#10;BxtNsvVH2UTKFttIu7LGNF7Hx1en1x0gturzFhSySW47Vv1mx1gFTJVrbPVpCwoQQCCR2zlzMdUl&#10;5ibgJm3J3YUmM4AwPMlEiV8w0KdqRMfTtnEao5KvfFOi+mY++D9lqHx6fOY7HhvVV+qvXsdR7zx0&#10;TDw21Nmd6xE9QAgoqr3yyY9eQEl3abp742YX7yTNJNOCF/3IPJgTZL5aR+bGh7/zR7a6BUVsIoCm&#10;5L32AJwVAKn3qUqfnaA+aWl3x2j+ay0LHTAkbh/SflAlnC0YsVhZ3CRfbYuTvi54FlELOL7SwqW0&#10;6FkIt0/85CV8yc2TvkRHlm118vQkEwuyhRVZdPVZTMf+ClDQdj7EisTYRdX1MA/a5sB2d+esOtNe&#10;ZZWooKg6yj651je+ivtvEsQau3lpclcO8FlJ25w0YeB13s1TE28TlbHYJosnmeKrk6svSnOnRPqA&#10;nu5YzKuxzB+A4zeFetZF0gNYmvgQeX1kBzSlD6/gyjjadI2l5Dc/EBt0xm7sdJyOIZ65HxK7uXBP&#10;IW1zUODjfjGHZBsnor+fk3XO+dQxeg+htpUFZfUZTxyNu/GM/6vf6sZQ7m3qi26JDXw+6VPvfLPJ&#10;fza0+dLxGktjcB/ZqSgYsiMCPPyQxBdQtICaBVCoF/z0W2N09BVAdSdm2VVZvi5vnjv2lJv7qXHq&#10;w8dT7z1LH18dT1tJn93eq70ubLU0V/hjO7Sd1+01oe/68207rvkBcGaeEjPZ8W/zmR6KXX3+iuXe&#10;B/cCTu/lvr+3u3EzgOfGndlBuvrejQCna0MXL76btf+drIkehJdXXs8892xAj78H8bdgT+9eePHQ&#10;7uBBb6MO715//cj8BYqzP15Bnjr95u7V18J/w1ndM1nnkq/zkNkdTQ85y0On1/by8boz1NdbEjuS&#10;+JFk38QuCQEaeE2CeE1qPTckISrJsFsw1R0n+kCVtuRGvslTYiwgkuwKbPDpsue1XPVGN4lPQgMY&#10;1CVOyZJex2tcTbz8lmSVbIlBXwEdfskYeAg4wVPvqx/j0EPixqsO2+Jo8u445gtp1xYZdfNW0t9k&#10;D+hIzqg7GgVFkjgguE3uAwyiqy3Bk2WHvDoZiZ1f/FX2uo7f8YdfnQP1xrydl85j7wdlrz8ZJRm6&#10;jXvmJKTOxvAynms3u0arT3TNF/3OPeJD5Qr+xIZ6PzROcyCRqkusAA0Z7c7Jltgib24KniTmfqh9&#10;wLXZKb9Jm6ySjKQ/YCelnSBJfA78hUfnjt+WuXV1+ZPZLDrODnlNJgl1RwYoAYwsaBbN9mk3MXVR&#10;sqAhi5jFqIt8F3yLGbkutEjdOMaQBGuDff1NRKXanGSSfnXxASfiLkg0LwAMMhdKc6PPHAx4ivwW&#10;GFW286utpEPXfNOpLXIDtOITqq/bRR1PMtQvVvFPkgc8N7s+fSWIr99iCQjQlxCalM1NS/aQ+TYe&#10;203C9UXd/LfdHSDzWwDk4HMTNf0fU5NSd3Xo4LPZsemKUz/77Blv5mO91mzQI1dQRR/PPcSnJjl1&#10;JX2xqjcRzvyu907nrMARjz1jsd3r0uuh3etRX/neecJvTOTZKs98kTcGnzpf7O9jC0+dzla386d/&#10;5iT22aifva7k9eOTnXgDYLavyJbXQQv4wfPtsoKfygA5wAEgpL4FTeTU2+5naRlrPcCcEn/rk7o+&#10;tL3/XBvy5ObarNeHPjnx0d9S7YrRZ9FnymcL6V/GNHfmFWC/OcB1a99n07UXpz+rFQ95RNb65k+v&#10;lf70+oMPA3xcg4Ahr9q6C+TPbp3x8Ye4rxx+dffscwd3B55+dvfEkwcCeh7b/e4Pv989+pj/V3tm&#10;9/LhV+aV1hx69v9w/hw2n185xI+dzm/4pY3PJ2SXyK9Lz6uw6AA+gL2fCdAGlhCb89V6tPzq6w/f&#10;2CoIQQZEeBKdwSUlfWTpAzeSWvlACMJnG2nTLYAg3zHwOm6TKn4TtT4gir5EKCFKkhKabbB51SYx&#10;Rp4u8FN/+KxOV9L16kU8YmXHOPqbgJE6eWX1JXRj4xV0qdM3Hnv1mQ31+juJe+0ryCDTcdkig9+6&#10;fgu/BA28KAEb9SZ6OyEFQbMFeCIXN8CIHN52a5AOG/TUZ9cj4/AP8c81MifmiJ8FMr2urkPnhX+9&#10;FkqxmAP9dPpNvf21DZknY3Yu9ddWY6dfYIrY14+MwY+xG3tiKRia2NZXYOIVHwJskITaOUF0yHde&#10;zBkaUJNFogBIwpZ8m8TV2fML7e1rEpfsgRwASLJWNukXELV/SguyxScLlx+qk4glauCkOxeSjhK/&#10;gEi/hakLnHoX92lnwbIYdgGzwOmTJFriNwGiLq7Gq108dpow8NiSmCxu/vXfYmrRUwdegJvuCIm3&#10;4MZcmz88Mua2sp1vOl2YkTab+s1xQdVci1CBW/1FXezrb2OepJ45NX99QizwQRZS1MTERuewyWeb&#10;kLbzpw6EGMuY9I1v3EmuKwjxugagUZKXOPQ1udd/deMjdb/c7EcKyc2vN4f8yjNb7FePLX7yq37U&#10;b7r8xqeD2N/eKwVF1VVKeqgJtrEh8+bvPNyPZBGb/OgYxsVvnHtaZcSndD/Rdf8Za3yLT2TN04DG&#10;VUd9wFTa5PD4RXbuyxC77CDXobrk+a6Oj4yD8NhQLjtXsRsA0x2fPfhJ8u9BYO3KodbtUABIdEsF&#10;Rj+8Jlo+w64PP1wr96d55v/2PlP2s6rd67Jt915kh65Y2R39zI8+/AJRnyGfTZ/D+eyt9wLfEOAi&#10;xoW37DRZg+jxr/F7BYZu3Lyd+/Te0P0PP55XXV5xOe/j9ZhXaydOnQyweWnnT179mezvH31kyP++&#10;zX/IvbL8rY9ferdjA6j4M1zzWQBz7ITX+8vbgVNvLg/ZzRFo/k3/jB11v5WW3HXyxO61o8lvbwBM&#10;zkUeH4DUXSHg6KHuAqHucEiIBQASVRMZvsQmOUlcHJGY6HT3Rb3yrTfxq2+dpq/N5lbfmPjbfsQn&#10;/Xh8YE8SGxCUEukjAzhNv4SXRMIWojcxxR4ZvpHT1l+/JvGvvPqyTdb1UVmbW31txA7iA12y3QFh&#10;n69bHXxAgax+saECIAlcu2BIu30AgEPkzx48sPtf/tf/efe73GAFinaW7J6pAwUFDcYp6CmgMc98&#10;6tw0ZnWySLuE33mnq1+MvU/YFb/rS7bzSMY4pc5Z2zN+5oBtbTq1pW+uS+RPZxygRzwD8BKbuRCr&#10;uuQpZgAGrzoWgSbkJmFyk7gzt8sH3iK6nPGR1MlUh90CHHTzzrV5CkIORwMHJf1AEbp97/rIAkPz&#10;i7xZlCQ7YMhuhQRjwbHwFAj1KVyytrBZrC1OFilkMbXwKck1IXZxs0iSpycRSBb4TThk6Xaxxevi&#10;24RBt2OwhVewV1AjJk+ErQNJqPGS7Vx1HsrT7zp0ccZTFhSx6Rqgjtf4xcQf/nVe8NQ7X50T8ztb&#10;5nmS3CYQcZn3xkyXjpLdmavM58hLLCHXRZtdsnjmdkmkP4BOutp2ggAhT8qADFnXXz9/lZJ2QQ4d&#10;tm6SS3tJ1MDDldhZvok2fmWMAgAySvps8V97a387Zv1DjaH8oTVmdlB9rv2xmba+XoPhpa+y7EnA&#10;TcK1T6a+dc6NhVwPfP0T18aesfXhKV1v9ui3r/zGpF5fldqds8rQRfqX62eHCLgwR+Z0PUAcsFMw&#10;BOTYIQEeyGiTsStkJ2QBC4stMsvuyY2R46+x3UedZ593vhm/808G6e8DgHtOHZkr/Z0H7alHTolq&#10;w5iVq46SjrjNG5t4xjCmOeKPPnPm/lzo9u7e+3dzP78fmeV/xxxyPnP2razRzjEe3x168eXd0888&#10;t/vjE4/vHv3jY/PP+P6kdv4OJw+U/lWi/zgxD6tZu5vT+uBXsqvjswu8eN1oN10OkmPlDjvs8gr/&#10;l4eeBegAQEDYG8eSJwOElEePJbefApTwAoYkFAlKImtSK+iZJL4mZQQwefKXmMg1cTXh402CinP4&#10;SsmRXf3akhhSb5vtPZBKnd3aKOihzxa5SbhJbAVBJs9uiFKilDDZZadJkw1Uffa2u2DKyncsPLp8&#10;aBIm0z4lP6cv84T00+d742zsys6btnFrg20lHcBk+jNGdy/Eq3ST9DCY+Okh44mN/f/yX/4vu//h&#10;f3ho9z/+T//3/XVonHNtV98bW/1hR7t+Iv40brYaK3mkzV+7QJ0bNrQRYNR7Rn/PnbHZMbbj8Y0s&#10;G0o+qxuTHBt2rdieuHLNCw4BIWCmYK87PAU9kmhBkTaAU7BErolWki0YAmok9+70SNASM5LE8ZTa&#10;3RqmMzs/oYIhcpUtCBiAlEXGE/+AoSRpOxYWQx98wEdyxi8Y8iG3IFmwLWJd9C1UEqO6Ra4LukVM&#10;3cKG3wW2+hZL7dpSoiURLDsVSjylhbB21SdRr4kfSU5+TE/Cl/jUveKoHL3K7Z/uk5wAofl2XebR&#10;tTE/qHNn3si03sWYvSaubZLsnCD9XejNobnsImt+yYqzCcTij9c5ZJfvxtvGQMf8TZk5bF28iMx2&#10;PtkTc1+RTdyrz9Ulh9c5A5aR//Nyj3Qn0X0DINWX6plP9tjquI0F4ZETV6n9BQa1R7ZJsXGQpUOO&#10;ncaDtLvzVXv8KImn11u/kr3eR8Z0r3sgcH0kYmPhG2/GzDw0DtTrQa42yTT+bTmfgcwze2TrI3/F&#10;QU8fGTr6ABa7OMAQEAPUSML4dom8QgJ29AM+SJ2OnQwAaAuE1PvDjUu5fLYKRgquzUvvqfrTeu/l&#10;4UVGbI1bqQ9fLAVZ2gXsY3u1xVfAjm8/2A/IyhrZ3VnrGBC/zG/A6PoNL4eclbMTdumdgIsj8+e8&#10;/lD6kd/+av7r8PeP/ibA5/EBPn6+w4Hm7sYo7eAgc4X6IOiz2V1y6yAQJO/J82hyn/UygOb06Xym&#10;3wr4OZU8EV15w7p+OnnDZsAArDz4ADyHX3Uu2jfIkj9PyivWAm+efLV+BQKSmGQj8UhWgI/DypOg&#10;yIQkMq/ECpb0SU4SpvYLh54dYk+SZGv6NskXqaNJZtEzXkEKWX7gK5sAmyjZHD+T+AADJNi+CtLf&#10;5NkdDyBrxoq+xDwJPv0mTV+BYPn1kU5tSb5KvIK2AgsyfCxooM82akzjf3TU24c6rjrdziffRycx&#10;zQ5OkrOYuzMk7gFKGdNcI9dHfP/X/9t/2f39P/zXORhvrthjV53PSuPWl4kxdsS29b2x09dXH9Xx&#10;IHAlauxssr+V1Ve56hqnfii1S9XFp8sPY/lW38VL+YBmMeicm4e+8jI/PgDd+QF2ABpgR4IFipAP&#10;u6SLb1617TR0twFYUadT4KNtUSiI0Ue2PPUmb/JkUEFR7VQObxJ7FkNJzh9Z+h+n5WnGfby8DrMg&#10;tO7Db6FDFjWLYNsWwSZCdQt5F/omcfIWyBLZ2rEoV4csHYmt9rf9M0YWXgskPjltC6+SH5ILG8BQ&#10;63Trq0W3iXDGNCcr2FH2tVvnqvOMBzQVUNS3xq3cEh45capL7pKNuSy47BwgCQY1hkkwIXPSpK+P&#10;z+aQzc5lY6FHhl/6lZUR89hcfdWHzMe+nnvBeOwAyt0JAoR8+xCp45Flk565MC7/xdjkhzoX7OKT&#10;55Oy+sZzLck0rt4z4mJDn7Z+YxmTjJjo97ro10dPH11Et9cMf/rXserjto9v22tTfYAAT5w+H64j&#10;XsfpmGTYaF3snWv+zlgZU786GfNFBg94AXxQd4GAIXVA6PZd31IzTwvQ0Q9cABkFRQVRdpUAJzz6&#10;dMUoHnH1uonDdVWi3p+9N9UrLx4l3/FKZKojPqWYyjcnC2BafgpgeXW3HLwenXzefNY+evD+7sFn&#10;H++++OrTdffnaj43dqTenp2V5w8enF2eXz/yq91vf//IvPZ69vkD+/8j3T+4B8xY1wBdwAMwsVPj&#10;TI9XWfMfYSm9Euv5nv4EAZBUcDTfAEtOVPca7fjx5LY339ydPBlbAVfnorO8lTj1N/+Jalw2lK8d&#10;9aWRZQxAzO4QYPZQEwiHvUaRaCEv4IKhF185uP82Ex6khThEZxJSEliTK9LGl9QkP/UmQkAC8Cmg&#10;kMDRFvyoAxHskFVqq/OVLwvay1hJhvN6bAVGxigAkTCBBH402asDGpI8oGS8+mQc/CZi8gVU9PWz&#10;qY88YFEe2Sboxq3ULx58PvWgOdnpyzz609q5wBJ7yqJaMRqHfGNA6mzhN76tz+ZTTNrGMPe9Btr1&#10;qWBubCdu9ujxDa9x6WOr8dJBbrqCFbYRvfrTUn/nkR45vLlO8aNtxB6dGXe1jYxVYqcxmCNz1V2d&#10;7gIBL8CHJ5yeM5mdoHXHpwBHnbzdhu76NCF7KsJjk67FYf+KawUz28StjtjTP7sZa8kuW6MTXsGS&#10;xHYtJYAH6PHPPcBv8djx6j3ODzr0h4yXRV/ysRhavEv4k9RSSlrqTZwWx6H0WYhLbJBjT6JQx7MY&#10;l9/k1QSjv2NbyDtekyA5/ex1UbZYs9mFWt8k0MjXr/38JUbzzebYWGU6BvvsTczhK7fxdC7IK7Ut&#10;+sAl8MYPfjcBKsmIt8DAOIiPCA8ZzxiSi3LPH/+X1z/a4qx/5aP6qY+N+scHsuIFhu6kBHwKgkr6&#10;mvCUfGyiU9Y+0haPeTB2kybZXhPjAa8zVxmf7+N3/NI//q/8znl9N/bsDq0x6He/qTdW4yjJTmwh&#10;9eqwXb3eX9rsN0ayjVNffSl4wG+fsdjsPcIPfWTZ0+bD/pqt8VV3kbdjAqQAJXZX7OAsYAb1tZgS&#10;AUIIjy5ZBDj5mwj1AR+R0TZe5wW59gCJWNyP+pAY9M8cRIdv+O5dVNnG3Hk3V65n74nOKTk8VICo&#10;/+69O7tPHny8++qbr3fffPvN7ptvvtl9+fVXsXF7QIOzPr/7wyO73/zu1wN+nn72wPB8cwu4ACoA&#10;mjNnPXD4ButykLl/ReJ1lddSfTXFJp6+5ZyPc0EeCJMD3lzP/MxX5T0Y+r0rr8t88/bM7O4sO0On&#10;xpazROz6Jhkiq3R2CADymQeIrKXyBpBkXD7MzlBfL0gos9OwScQWZWAIOOp5EwAJDdoCStYEXIBg&#10;Z0KiwpM8m5i1kWRIVql/EmLqEp7kuU9ykdFWb+Jmfwva1Pna4PgrkbIxYCt21fEkdAm5CVuibZ0P&#10;/FaSr3/8pSsBkzM+G+p2zsixAZCwpySP9Cn1I/3s779hF/tDiWG/q7Xudk0ciUmc/KE3wCXzwKex&#10;t4I589a50qddoMa+PnOhrY+PSrJ06gebM9ept7/2CoYchu/17HURY8Hl1l5jb9m5oSN+ttnU7rUh&#10;g9hB3QmqfaRfG80OUeYMcJhdINu6ATcAR4FPQRI+INEdngEva8IFVJT0Svfu397LAiHVL8Chg09W&#10;skZN3vrI6KOjZGvAzwqK9mUWo/euZQHLwqUUg1d54vJZ7H2uLqaxnTGAMqUFTwJrAmhisQA2me0T&#10;RhY8iyAdPPUuoNvFU4KY5BBihx75ggOAgDw9sl2gC2iqr19fEx779RMPbRfsGXNNRmI1b147Lq8p&#10;l7jYRHTa3tpscmms+Ai//RIOIFRdCQFPUqFLTp84fgwO1PX/eHxxIHKNgw9NNHQRnZmftd94eHxQ&#10;dt6UM05Kr8OUYzvUV2bODHVcuhPfRo6vSH9LY5NT53fnrvL69fGBv+xVp/4VVLVdX/Fm7LRrX1xj&#10;Pzx1dkcvctUnW7nqkeu1K588Xzp/dN1zxq1Orzuio69t8hNTdI1n7mtn5m7Dr68FOd3xAYyAnOUb&#10;Ucth6nl1FLLTAyAV7GyB0/YVmm+Z7e2twIz/7kHUsRuTdok8f82FfjtifRWmny1kznr9On/li7N1&#10;c0lPCQR99+dvd3/+/vvdN999m/aDrLlv7w4eemH32ON/nN2fRx/7w+z8+K9EuzN9xVSgM7s+wMu6&#10;4wO4KAEZoINc/7C2r8sKiuY12Tn/kh9wE31ARr07SANuAoKcQ/J7Qg5EA0J+sLbfCmOr4MnYQJkS&#10;QDOGHaoBRcmvdoaXs0SA1vHdQxJvAYZtJXUASVt9zuKsJdrvDK28JusCof8TqEiy2yfn1PGaaCVN&#10;chIfsKBNF6mTRdOOnwUKxpYkgDFJAwFnQAV7bBuPLtuSMeAA1NSexNyx+SXB4ysLpNhRL3CaehIy&#10;gEBW/4CF9A+lrzbFXP/1SeLk9U3sGZNswVzPuYijcSqNi2oDabPBdscDztjU1z9QbZx0Oy9KPDr6&#10;x4foDOCInLjZISM2/M6V+GecyOBps8EWqp/0UH3jj7lvW0mucWxjM4dsI2OTmZ258OmSvXzFE2ee&#10;GFPa8ZmzQQEREijQUYADwAAswFLBiMPNgBDwUtCiT72vxch5FbO1hVdwA4RsAY42Khgail19dMm2&#10;rI46un4jwOV2nqqzqN+4mcU4/WJxT7vH3dPuCfcHUNcYa8/i2YURWdiaOCx6TXDbRRFZ/C20FlGy&#10;TSpk1ffJbV148dDYDa9yLS28gEPrTT7saHcxRvxkB4+PXaDL07boo47b5IBqm1wTBF79L7++Nsmp&#10;k2WjY+LpK/EPv/Mj8atv5cdu6njt4zd5ZeNiz/UZ3ejhA1x2UOjxw3iNTT/++BxStys0O0GxBxT1&#10;dZldIcR2542NAlb6SjbMi5KMscyRkn9KctVBbLJlTLbpVgdv/Mo16ZjkG+P4udrCKzihv72+Hb/2&#10;lHTI6FOi2qenPXIrTTs69Mkp6W794UvlKtv7moz57zwoUcfS7/XWjwFRX4kBQHZ3HIbuThGw5DB1&#10;dbyGImNnSB2PfgFTwY8SsBFHrxt+PzP8c+/aMeKXdvnk6HSO8czPj0HrfKZyPcRHB3/Znbq2++yL&#10;T3d/+v67AKE/5XN8bwDLgaef2j38bw/vfv/o73bPH3xufs3ZDovXYwBHf18IAOm3twpu0PI7Smen&#10;7rUU4AHwdGcIINruEun3aqyvrpRkykPs6QN8ql9w1X62gB99ZPX1Zw7I4gFWQJo+ZOyHLLR2eg69&#10;/PyQxVdy9upGvQSAAB9k528vVpL0JUXgw65Bn/olQyU+HplJtCvIQE3Gkhx5MpXTv02ewEFf1Sn5&#10;A7QBE0q8lw+/MImcLbaBBQlWUpWM2dz6qs3+ftzolugqC+IkZX4UOBgDv37WVmOyA2RuyEnskriS&#10;XHUGzATwNPEN8Eyc6uUbj42CB2PUBtqCBTaVZNXJFmh0zMZqbLzOdUv+62+MSjaNgxoDWx2jPGON&#10;LynrBxvGJzNgZ+U1JrxtfWSii8c+PWOo67NTBAQBEcBDQUdfUw04CQ8wARbsDiEgQh+Qo28LSAaU&#10;RFe5BT6ILNsIWEL4fbXWcaurxGOj49TH2h2d1cebt97bfXDfIeMksdTZnZ2sACIgDwiaA95p6wOE&#10;EF27Q138LHoWRzsRFr7tomrx1L8s7svCr25RnIUz8hbSJiR6++ST9iSPNQHhoyYUSZGucZp49Hdh&#10;xq+8svbHduwBBq13kSfDT0+827HYQmTx6M0CH6JrzJ5Z0Y/U9TnfxIZkwMbopk7XmEoJSb1JRptO&#10;Y69eE0n916ZjztXZEqM/Zu34ZNkkM/GkXR2kzmZj1S8egKc7Q4DRAKnUfa3ermL97pkZtoyJOve9&#10;FupKvqHeA2S11TvHleWHkqxSfPrx1cXU+CTf1sXBZvv5gC+22hGzklzjLr/jl/DrAzt86PhiLuhC&#10;6mTZJcc20rcdjy269VnZtvEX+8oFEAExAA0CZJR2ewpyAJz+s7v27B6lX31kAzrY6KFl5fiba+gM&#10;m+u3nf/OBZ8ar3bngW7nc+6VELnGLabyyXWeyHtwcX8CcO/fv5f6h+MPIOHbXo/89pE5C7S8XlpA&#10;hz67Ob6JZbfFLg5wA1x0h8XOi1dR24PQDlb7qrwzQ7W1yC6AiC4QpQ20AD94C1BZdnCsBf1iiR0p&#10;Z3/YBXoAHH4sO1TH4zMMYSy7Q3w4NddkAUPLa7gCOjENRXcOUHv9IXlLhJKaRFmwoC45SuxNTnTK&#10;QxIpwOM8jHaByDa5SqSSnMRGvjboDCiIbfLst15+bSnpjX5oEmWAUEERQIR8XQ+gwJMIe1AWwAD+&#10;gAygY/ozwfxg31j8NUbjBIbah/gPICCJH6nrE+Poxze+lraAgZzdFXb1jQ/ncsECQAfkrWCoAFS/&#10;vsapj/+Nmf/1A+ADGNT5YlyE1/nT5iM/ek3FqW4eKs9WSbt2C5LQVk6782Jsfdu2+JX8KLhSkqNb&#10;Gf6Qmf7EpuQTWTtMly5noQsYAIaQHZ6+SgEQAAagBOAAFubaZ371ASJABSCCusNSELVvp4+++rwi&#10;i45dpto1Rneb+s2x9hlndoZC6vioYGnOv0SHv84aqfer55Vlt6/31JExt4BrxjXOJsE0GVhIy2/Z&#10;xdFC2sXUolnd7ig0aeDXTuXYGDupd8Elr6TfRdeiPeOG+N75Nh+ovvesldjMv9iA1s7/6K3XRtld&#10;vbb1AwKNqQnUuPyqD42vCZCPAEDniw0gcl5pJTE1HnFIHp0Huqh65qDztiROT/yLHe2Zj+h13vD4&#10;uQUf/aZYgQ7y+mu+ORZdQEgfUNRdIfK+UYbY4KNk0cPgxtjb3/hu/PopMRY80cE3P+JpnPpGP+MV&#10;bDQxs4/o2u1q0kXGJ0u3JZ25JrFVPlvGwes1RK5BARE9Mur66PBVGw2wuAQg8Jkdfi87N3Y9JHuv&#10;r+zMACN2d/B/eO21ACe+FZzVH2Ox11djJXZQd4NKxiRbebrdeWm/cZH+lpJ0d5PqY+/F+uMa8tV8&#10;mw+7UeLtPLgW5sq89p4rcMKji8TEnutUXffOgWcO7M8B+daXr69vwceAEl86CAEqQJFzQmSAFSAI&#10;9ZuAdNgFbuzYABuAVXeO7OywATxqdyeHLDAEwJAtaCo4UpLR39ds+Mr+4rRxyI2N2FbnB2Jr2d0K&#10;llh9KT3UXRvJULJs0tSWsCWiAR0pkb4m/CZ9JfntDhBZiU0yJINqo6BAKRF3THrGBM4KUCqvXx/+&#10;yEZvxlrBA+DQ101ARV87lQoiJEd9gBF5ibzxdDei/uJJxnhk+LFN6soCBfX6hDpX9VmfNj1AU3sA&#10;xeoLkIa6AwcMzWvI1U/+T5yJVxvpY9NYBSdAw49BZ2PqnCPApgCtcZMvQAFEfIOOHXXXUR/ZtvX3&#10;FVj1UGXY16fc625KPlTe/CHjITpIPxt2hK68G6BjccgH2K7Q7AwlKRZQTJJdk66kiadfQpZIl7Mn&#10;efqO3B5MrElVCTztky2eZBswVFBSOfa1ye0PVIffcpusJfja2pJx6I6PaRcktd8Y7BT8GA+p19dl&#10;jGWhbHJSx5v6uqhb8LYJRamvgMHCaXGUpPGQtnJvN/LklFt7HbN9JfxFZtmN46uYxSkGfNTr1nnv&#10;tZvYQp0HddevcbMzcut4jc3CL4G0zo9tLPWbz038Ta6NhZ62ki7CJ1fbxqw+vfLVAZrt3Co7J5IZ&#10;e+rjR/R7/qe7QAVCwM7oskN/7Wv/nDeLDUkTzaHbNYEal28zP5Elxz/UOjkJsmOQxeefBCdx6m9s&#10;aHxZbSM8SQ+v8yQJ68PrXFZP3Ert+qesHHv0jV07ZGY+U/KFrDo7AAbQ0W92FSQAGfqAi+7SbAEJ&#10;EGW3wPUwb8apbdR5BJjoAyzqdnpmxyd22dqCIXLGJVegg0+nwKx+8VlJdruTNLyAKXNqPviAOh/q&#10;y9wuNs2DPj6bj8Yx1y4xsKOkS7bXiG3XFvB5+Je/2D36x98PAOqOCz1fabfD0t2egqMtSNK3fG09&#10;OWat66MP0AEgdm0AEoADQAFmgBGgBDjpzhICbMiTwUdAT4ESfXL47JGvDeXhIwsgIkPPOOps0q3N&#10;0QeGVkCk/ZAkOYk8ibBJH6iRsIGSJi7JTZ1Mk/s2yZIHiCQwyaxJVtJsm9yWCiCatJGxe/6FDL0m&#10;SOMCF1t555cKHoAFOyZAxLxayNO8EgEPnvAtrJ4+vYKYbxkl0fJRYkbGEatSbMZSNh4lKo+PnRdl&#10;AYU6G2KsXOdGjAWafBbDvCJbgRDAM5S20g7QHvSlBJrEMzLrdTNOAYTx2EZbX9vPNyCm/tV3cddP&#10;MSj14zcm7ZFNu4Co/Nrv/aLOnrFr25jkB1yxG6JboqMfCCIDBM0B4xsWXzsaWeAsrrPALskWeJBQ&#10;Jcpt4tVWdlcFATfdfWhCxZd0JVu8PYCJHfbp60cAiVL/Vg4NPyX7+lBBU0FM7VRXn/tS29hji80Q&#10;3ypPji1yM076yVvcLGwli56EAtjom8STRbDJZ5LLmpgkGDr7xLTyq7vXXxfPJiD1va3wlMasDJDA&#10;9iSWNa7GD/yIY2LdxIm3PaTe69U2Itfri6adcYxt8UcSQX3ha/03L/xpX5MKfyVoMW/BIB4SyySQ&#10;yNHfjqH0FDxxhsrfzkd92IOA2GGvY7TP7g9AtD8XFJ+BIyDI7pFfKO+uENJHhp3Ou/GRWPH41GtX&#10;/5T1beJPPx/YUeeLOtmWdgM6RmNAkiyyM0SuSbmgjGzH6rgdq3E3adM3fu3Ub0S216DzWz8ADMAC&#10;ARpIHbhQAkfKBTgsO0J2YQbcBHSwb/xeM2MDSIjPBTZKtgtCgJaOheqHcdunpAvkzM5Uxv9xH6KL&#10;CqYWoLVcS+R68ouP/FXv5xy1v/PF78q0z/yRnR2ixOv/CP/w6G93jz72u/mKuldawA3wAwQBPNrA&#10;kdJ9jg/o2IFEeJVzj1QGKAKm2eyOjN2e7uwgAGTKgBFlgQ4ZdTtG+98AiiygQw5oqXxfp+kj110m&#10;Np1RQgVGtQ8U7X2KfIEUmYdmVySgApBpCdhI1pKoZNWk2iRHroBIAlOyo14ZyUy9yQ2v4KKJenQB&#10;mxVw1E4TsrZxm0SVW3n6BUJ2SdDsBL2dRHph+QuGOVybRVa9iVByw0N2G/q1ZmdRJPcm6r4W4ksB&#10;hbG10dYnJX/Ij35iJ0+m8uZBW4zs4TmDNQAowKdnhsSxBUUDglZg9DdEJ9fJ2PtxXZ91juqXcepT&#10;/Vav//ws8QvhK8n1+rmmc11TxwckzRebBS/45s1cdOzaI8NWiS5bta8kr+6aeB2GnKVBABAw5InY&#10;dQOSmjCbHNE2WSr3Mkm8rv8e0KSvAKRgihz5Jt0mcny6donUpz/2amfKtPHJAwGoAAY1+dN3D+L1&#10;XmSbDWCB32T4swUN7G7vXf0WOQtgF02LuMUOz+LZxNOF1ILYviZCSUWbDfaAgoKALriI3MivepKZ&#10;Ol0LsDoZuvonAcZn8fBbXTxi62tCceF1nnoN0XZOlZ3rzgc9PvJ7myAaDx/w9YsZmZsmZomBHBsF&#10;A6igCL/fJptYY5du9dnursJ+blJ2njsvreOz3TkkWwKCCoRm9zP9dpjwgB88AOj9+FNZ4IhfE3Pk&#10;lVv/lLVfXxA/8PYxk9mU4vrqm88nNjLdpdjOk9K8ut86vwUVxmBjbzfUayR2ukr25n7NdXDt2KiP&#10;BWV0yaLtfJJdyh9AyLyiCmgpqNAGXLpjpF4gQgZAMQ67Sjb5yRfj4JN3Fqgghk1146CCoRK7rRfg&#10;AEMdXxsAYgvZoeJHfar/5q5z0fnFE7M5K+DkIzAKnOjT7hogps5b5wxgeezxP8yPIfohxO4CAS/6&#10;ABjAxg7PcibH7g3AAowsIMl4dMofMBR9fQhfuYCj5XXVFhABK92xsXsDjOAjsoBLQUuB6xb4kAFk&#10;lPR7rmnObEWOjB2i8tnCZwsVGKnrZ3d2hiQpoEPCkgwlakAHKNInqekr8JGw2pZsC4rsdiglMnr4&#10;7EluTYhssq8tEetns/WxGdKPz37HUiK2t7p2SOwGed1U4AP0zGuygCK8vurAA4okHk/jSrsLgJCd&#10;EsnZmRRtyRg4knCb3CXzrb9K7frF3/qurP/qJXJo4k3/S4eXny4ouAF80JwZCm92gMLvmSFtO0PA&#10;kjY77AImiK/bMepb/S7oaLuynV9ED+HX7wEsKzDqmMCP8Vwf9thGeFPfyLOl3blB0/9WPgCJye5X&#10;yTWSPCU8ibOJUF1Cdd0KHpowt0my8gUlyrETGaUkiiTcgiBEx71i7CZgfHqStR1G9xG56tXOgJ3I&#10;SfB4xqRjPPIdExUEKRtLARr9goT6VXDAJr3qLLJLcpVomlhKFlJ9EkqTRxfMSVJZXC2YSgsunfKG&#10;HxnyeGhsqYe/lWHPWGMz1DGV4gV8eu3E2Hh6ncybEpGbuUwfeX30yfca6lPONco4fG9sxpRk+STm&#10;+rUFIUpkzhrH+LqJh80mf3b0s6F/5mQjx05l8OuPpIokpgIBfLIlNkZvvQYORrMB+Hgd1rNEQBLe&#10;/Q/vLT4krvkrl+ixgfCNN3ZCE3v6G5+x8cnibeMr4SubUOsbIg/oGgefbOMZuQ0fdWxkTHJsIH31&#10;qXPFt/LpFAx1fHJ8qm/kgQfgAoAo8PAXEQAG8FEgUuABzBSI2KnZxj1jhWYuV98LaDoG/X5dHoBR&#10;GqOkXZ4dHj6U8NgAlPSVCoYWf5ZXacYXvxjF3flTd12VnXefW+Ckn3l94ui1Ml/AylMHHt/98lcP&#10;755+9qnZDbILBAQggKOgQVvdLoudFWXBCgImELnlrzGW12gImOoOkTZgApQALdVnr7zu3OCzpwRU&#10;kDo/gBykblw+KoEqNvzOkTYZet3t2Y6JT6+7QQjYKoAiMztDA2iSmNXtCikLXCRHfWS01VETZoFT&#10;dyjw9FdvC55qb5uE0VZ+a7v2C4Zm/NTpI/2SaXd9uuDO668krr4qKxhqMrPY4kkodh4G/ISAHaCo&#10;IMguxB4chbpz1GRfQNEEz0f+lq9d8KHOX3LGUZpr3+DzW06ATw9G9/zQ7HStB7/FpA7QIXITYwBQ&#10;QUh3Z4yHgA3j7K9L5q58PD7xE18/v/HJsKNPW1kit22j3jO1wQ/+8K2gB6/92vroik3s4rWrJybX&#10;pSCiyRFYcG21W29CVUq6016Tpf4CjiZahD9gg1yowIPNAg0y7CkLivD5RmaScahghR33WZM1P4yL&#10;V9n61/HYNia77sUCAGRM8urs09EmQ6/xkrNIIsmhB3e7IEo6TVJdSJWz2Fv41wXXoi9Z60d/k4RS&#10;ajdxjr2NHlvG69M06gJOh5/857P5QfzufGvrEye++Hr9xS/mzrG+XsfOFb8nicZPvhlTEqhv5TXZ&#10;2enRnthCs/uyyo7MymeTHfNlDP2jFxvbBNXY2yarbVw8svgznyH29DeR4ekn5xoCOEAPEGT3R/1e&#10;/OirM6/S9rtH0eMzP3uNJMT602tN5sf+4KHqTdyx33tHHPxRb/9WR1n7JfqVIW9MtG2zVd36SM94&#10;xtZXn5rM6ZKrT5I7EgswUQACaCiBHwDDjpAfEQSOyAE0yu6+LADlh10TdT6yy5dlXNdtOXcExPwY&#10;1AzoWc8EofrT3SFyBUbqHZd/+Op4fCuwW+rL3G+v5cxVfALKB5inbh7sCtmJAUDsGLWfrj7f5LIT&#10;5JWY3SAAprtAQAQgACSgARkBK8AEANHdGGV3UAom5rxNAFV3hEps93Ub2w42e2VVsFOgQh8oMi5g&#10;UlAE9CjnldcKxPgyQCiy+utL/SmgqW8FRYuPodihg0+u4xQM6XtokqMgkqQAEeeEABtJXVkAog70&#10;FJxIbMiOEBmlfglWPzl19iU9Zeuo+kff8HoOkAKI2LWTYicBKAIufuhXHjtuZ0lStbvwxgAhuzyT&#10;pNZEZNHULvCxuKpLTqiJDcAAdoCb7gQBPQVEDuhadBBe5byuwetrHoQvXsm/8WoXYJgPffjsAAfD&#10;z9z5TSfgBtixM6Jud6i7P4j/wAIgVN8l0QFJ4fdwODky7ODpU8fvLkztAyJ2pQq88Gqr4KR8gEWd&#10;LX7WV9fQ9RezmMwJIIUvvlKvd8GZeVAaX5z84mMTpERX8OJ64TcZ6isgmKSY615wUB5Z134PMiJD&#10;ly19YkQSdfnG3dohR1efuXbvkDU2e5K0XQs8fVvAhqfdcRuT8ehp0xEX+1sfjY1aLxhiG/HPuHQs&#10;hk1gqMmniceCKaFYSMlZ6LfURVaiUU5CXmWVTRBNUk1s6kidLL0u3Gyxra9xI9di2onT3Gzb+2uX&#10;Or5+baU++lsdpG2cJuLG2nYTXedDvzoenyUMbXJ8RmKoDB0xqiNy9DpXM16ID9WvLD3y+thD+tkE&#10;WOjjKfHx9nbXWPT34DSaXaIABABpiW+5duKor2wYU30bMxp/o6fu3mjSxOcr0k/fPNDHM4ZSu+Oh&#10;xovfe0u9esapzfKRNr3qqLfUx5+Coc6HPj4Zs1Qb6krtjjflGvu+XP1wr+KNLynx6SNt/b1GBSrK&#10;7t4gSdQuEZCzJQAHCCI7oCYy1S8VHJEDnMZu2mzO7lVAER/4I+bG1vjE0s8eObtCszOUevvNiddX&#10;AJBviR145sk9CLJjo0QAA0ABaAAkgEvBBIAAfAAOZApACjK86voBVJ0cAoD66kwf0APw0P3xqzKk&#10;HygpwCng6fgdG5ipr3SWsRdQwy59ffWPbqn8UvUqxzZ7D3UnBoBBvuruALMEtwVFBT2zexM5ib7A&#10;R0mm4GkvFyr4ARiU+shLhOoAz5mz+hPECoa01QEff88PBL0RwgOCzr3tnaELdWIAgEVRgpJUtJs0&#10;LKwWzSYriQdwktjISYZ9vdSvbCvnHFFAUXl2iGZ3KIAHz64RMKRvf+Yo1BhR5wYYKkACFsyJeVLi&#10;d1ek4EeJ5nec/E3HieXXh/mtLPgT875MbIDEtj5AL/OBxNmYET08tnsAnQ8ASakgDPGRLBltJRpg&#10;tIlZrIBQd4FcY/OA3348cU/s5iLXFcjiL/+3YAJpi2ELhrZAqHJNqE2ctTGJOH1Nsp0nMQJ007/a&#10;YbO7EE22eObUnNEfW6t9JXn8ytTXAUzpr6+1zz86Yuk9WTllfe39izcxrT51HsgvustCL3k00eBZ&#10;LLcJ0SJpMZV0mkzU8SfhRAZZeMtvX6m2Rn5NLH16p4OMSa8LOJ9LvV/5rcTrnEz8idG3/vDMo3LL&#10;E/fMi3kKDWhafa3fwKGnYz6al/pORnsbF7+bZJA5sbumT2LB+5tEmTpd/O08aXcMc8JOeWNjnf+O&#10;i3qtqtc6u0o6c10lvfQDQ/0WmVLbqzLy5Dper637YexEfk+xaVzXSD+ii69/W2eDbfL1Z/xMCQiR&#10;ZYcMvvHNBz0y+ib2dWx2UOdA2Xr1yLPXOVN3HWqjckoy7PGj9iqnr/bIdHx+k2MXj2226gO+OaFX&#10;YA+4eG21PSsEsAA4wIv+7gQV7JAbnXUHqoCoMq3bwQKsat8ZloIjY9c/fim13d98E4fY8dyznXex&#10;kPFbO74hBgS9bIMjQKivrpQAjNdbBTsFDUABKiDaghJ1Mt2xQX0tVnLg2nkjdeMUuBRsKQtE6LOn&#10;TgY4+jEwIjtjrsBJCVzVZgGNUiyNY+u3PrzKbXUQP9heDlAnKUlUEphXHj3/09dfW5DTJE9OnYxE&#10;J7n16X/AVWySQxKmsjb6WgWdPH00QUmsJuRwklScOxm90BvHAxrUT2TcU5Lx0d1b5+2O+BElr41O&#10;TkKT6C2wFtDuLnRx7eJrEZWQKoMKpMqrHYv2gIYkK32oiY5MbQ4/MuVpF3AAG3Z9HJDu7oc28uOQ&#10;qDs4gAVAgAqOyD/19B/3flv4UduNpWPra4JEjaUJpL6WR17MwA1gUKADiGl3RwgA4wu/ygeM1Pnf&#10;NlmxiFvJVmOqHj7qLpO5MC6/JrEljvqLXD/+Nvlt+8QvXiQ2vCZVSbZzVN3eC+aFTBNtdWq3SVbJ&#10;Dt4k8vhYW73W9Vc/nV4PVHv8B35KdnQQPv3aU9bf6tY2PTLq7adP3oJokbcINhFYPJusmiDwmjAs&#10;nH3inP410XXRZQN1Ia6N2ibbxZoP/BP/+J855V+vC3mys3CvZxrYYoN/TcySFbnyyOPxQWxtbxNf&#10;fd0mSPbNB5sdZ8ZMjNrDX+v6aovtztfEFl+7O8C28RtLdRpLSza2fvNLH3n1uUbGDjVWetp0yPU6&#10;AplsqbO1PHxlnMgAQnaFfMOMPDvK+rf1ie6MsdpUdozGMRQfjNcxy6tflaWL8M2leuPU32tQ2dbJ&#10;AKlbf9ggs51n8urV3cqrs6NubHHvr+dKbNYuX9TFxH/2ap+N+laf8X0utrutgEqBjbJgB3XHZ7sb&#10;VLCDZrfITlJKfHUy2l7hsUdPOcBolSdrrozPJ58z5OBywVDjokPX60A+AmheST3+5B/nF6QdJG7y&#10;L1BQAhwFOH1NpF2AAmig8gtMgAZUIAH0AFUFQkCXV2QAEX/pD3AKiFnkfwBe2savf/oKhtSBQwCK&#10;LiKrrzr1dctnB1BqnLVZOXriFU/18JxdegiY8bQOwAAnBT/7V2IBNUptgKZP9AOY1r4CIHaAqr4i&#10;0jfgKXJs02cbGKptYAfIAXyAoVNnJNCArDdenvbrx15JonWA2PmZk1lgARW/8uk10dncAMtOT0nS&#10;aiKRMPAk/XmdFOAkWavrk1ws2hKMxRwPDXCI3drCU9Z+gVLL7RPv6IZnrO68IIm/oAhwGICR/r6W&#10;6o4P34AMbYBiEmASjESjjhpfx2rsfBDHtg9pb3VbbzwFgsYGTroLpORLfSwPkCkPsBGPPqAHbwum&#10;KgsE4SN8JV0xD/hIjEMrKNj6izq/Wz5Z9Um6azJu/Fs71dWnXlDSHYfKFhxVjt3qmyNy+snWp45R&#10;G/j1z3zis9vXYwjPGKO3Xlv3Ye9F/L4a02bLdaJDpj8+SE/il+S2yUppsVRaRLuwSxZdXLdJBp9+&#10;k1GTn3b1JnGn1C6N3fgmJmVj4hffzbnkVd/4RKdP3RJZEzAZfpETE+p4yia9xtLExccmiY7B1/rf&#10;RK1dPeOxZ4yZp9gdin7lChbJd16U2vtEFJ2ON/6uc7n1vfr66IiRjmvW2GZu6a4y2zkiqw34XHLd&#10;xMMfNuPrzO3Gd6XYUOfBmJXjizq/6l/HLq92alc585S6Pj72fkBbG6X63fjF41p0zM7nttyOrY7w&#10;8Wqv/qPOO3+2/m31jVX59rNRnztHHZ+P5qtjL7s078Z/gJt/Xk1ZD4BlOzTLzpASFSwp8XuWqLrK&#10;9hdMATR4BV0OM/MD8ZEfned+dsULMPV8FF32ACD/H+ZQsR0UgEHCb/IHDtAW6BQsAAUIAOm3rvqK&#10;y64LEDGvutYdmGW3ZvldIgBI2a/i2xXy6g44q6zx2Sw4wtc29hbU4PHLeHjAl37jmhu+NZbxLXL6&#10;2ARqgCF9jUk5Y4bwxdA42MEfMASc9HVGAcueAlYAl7bJkC1g6g4QHt0BTGkPP/LagJE6GQQEzTir&#10;nkTZXQKJFjWJNvlKpJIs8GHBVUo06k36Fl4JS5/EPkBlBRdtAxhtb8EOsog3iXVhbwJCTY7slNjb&#10;JuKtDb4ARGIQD/8RgIMvJmeF+MJ2bVSXf02MLTsG+frjbFNf7fWVntd4PQDehVNfqb/R43wPub7m&#10;cy7Kay47eerd8cPrQW3tHogGfAGaAqNeNzGKW707SuJFBUadf2BgYkw5QCGleNFcg8iJs8BDklVq&#10;0wNOqoNf0DO8UOcMv3V8JbvmW5927dfWVr4+kec3PqI7fZVZbVeGfy0LeLRrWxzGBM4aY0ERQMR+&#10;fe99WKCEZzEfoLAu9BbxLqAWTkmoiagyXfjRJIk16bXd5DK21oSnPQkndTIW5kk0fHAN1rkRkzno&#10;PJLho5K+0iIpiQEEDjAX6BhPHU9/46lfSnFIBuri0HZIVIzs0zPeNgZyvk0zsa5zQ8b4SmPzq/Oi&#10;bMLhj7Jj0kfktTtfiB5Sbzz0jINXeWPW1+pv5TtO/dGnPQCJ/egCQg5b13/2+ITYY7u+SprGqYwS&#10;344Mm8bBN7b57JgjZ+zWV3vsa2/96z048mvZ+TDO3H9rHx18vPqj3euj5Bd/AN1eW+3y3dsT+7qb&#10;0ldO0w4VlKDunPjPrXvv393LkjEue2h8XT8zE8PE4br5zGTN3O/aLP9ELymz31dofcVVEMQPukAQ&#10;sKKPvv4fl0BQ9SV8/vQ+6P1hDtTbZ+74RFdy9/cZzx18dnaDJH2JHhUsABnlqRekFAShggV1dvo6&#10;ag9QYgcVYBT42B2yG6TeV2aILICjZJedHwOT4cWPrS98NL/AmHNM3e2Z8dedndYLoMRDdw/gNnF3&#10;XHaNS0e9czBgCCgBTrZgpYBG/aWXl7/pAGy6GzQUgAMQFeiQ0b/f8Qkf78fnRfDZllSRxAkISaQS&#10;J7Jrgq8ucQIdCHCQGAAapN6F2KIsAeFZkNUlDm2lpDoAKXykXmBUu002yknEkWsiHuCxjs1W9QAX&#10;sk1WEoJSH31+AwDk6BdEsWPXhd3qicNYZPHFgY/wa7u+ooKg/Y8QrueZEDC07dcH5Dj/VBB067Zt&#10;8EUOFTgVLA1QWg+VA0DAbXf/tAE78QGt/9lBcHVgSB2vrwbNTRPpJNDEri6JFjRIquJGvY6dE7H3&#10;ulcfzZyscohNIGs/X2Iju9omU1sdo3IjG7leA3VyBarajaPXiN/ASmMjw15l6JHR7jVWR/zUx+aM&#10;Feo8dF7U2a9t346SbC2UTWhNKMtiviSlSUZre8oQXpNkExyS2JZEs8hZeLsw0zdOF2M+1a/OSevj&#10;c+xVD9nBkajx/V8Y3/H5gTpuY8FT8lUcpRk7NpTa/Cdb3xoHqg00iS7jsafdWLe66kq+kWG/ry3q&#10;G17ngHx1qj8xr7ITe+rbfv6xz44+/vOpuxLL1+kXm7VHxwFqB6n77TJy/NfH145XcEK/AKI2xl5k&#10;tq9dOo6yPrHb+UN06ZFhr/4as+BrEndKPDK1iz8+bfTrrz48emSNzza/kDGWXzM+M3KNFXXHpqCo&#10;39TaAhH8KVcZoEPfsguz/KfbvBZdxzEnxpl5iLxXWvQR+7ODEwAEyBhbHeHjGaeAqzp4+/7VB3V6&#10;gJU+suwt9vOgvs5T5773CP/adn7J7gsgdPDQwQEDAMAWDEn8pYIBBAgACUBGd1HKsxsDIJCvPYCk&#10;53UWIORV1AKGACGAaA+M1p0icuwBNsAJe/RqV1kf+Nex8LT5o4+d7eu57hbpb0x4fEO12zH0s8Em&#10;vdKAofABoj0Y6q7PgBlBhBykdqCaDODTnZ/qbP/BvLtEBToFPt15Kjga26vc7CysO0EICJI4u6ug&#10;lEwBByBC8kAFIqgJzQKsDWgAE+TxJTjJqwBEotGe1z+xTWdAUngjqz9kHLwp0zYOWXWlBEeeTaU2&#10;WSWiS0fJPp0mTO3GU1l9Elz9bfJssiarj75S3yRRsWdBUQI2QIxvwQE0AI96ARIewEMW2fGxs0QH&#10;v4fE8bQLnOw84bGh3q/sz05Rrhfq9drWXQel64rwXQex818SbVJv8tRugi2IIduSrDkxR1vQOAk5&#10;Nirbeaxd81Yyb5Wf6xu57RwrEVuu29xfkaVbv+3k0COv3xiIHa+x7t1PMus4a3xKMemns7U38xAZ&#10;QIecvtrEJ6dOX71jdqGUWAGjJqMmmiZKSWjKNeFo67fgTjv8JjFJAG0TFPmxvSYzPO3O48S4Uu9d&#10;dfbIDshZbYyvSeJsa9cPPhtXUipYobMltsjSqT9K9vCq1zlRr+1SdTov9UGdPr/4IXnbUWoi1off&#10;MTov9V8baSvZV3ZnRJ3+jJUxJHptfD4ojVlARL+269/MI/8y/vwOUUCIOOmzVQCDX9Cpjy69AhJy&#10;jaVgaORWv/C12eCX8WunOvQ7v/o652zjNY76Mj6sfuCjzmXjm9hiVznXKiUCWlyDzhHZ5RosIGUL&#10;eICPgo0CGSCjQAkQQmQ7v8bsfCiNI8YBMrGNapc9X9fvjzmyA5QBNrVbX4xHBukrGNJXIEV33w5A&#10;o1tf+KfeueAX6r1hZ+XJA0/snn72wIAAbVRwoCzwAAS0gQCAQukbYHZ3HKxW2s1xKLq/GeQHGMn0&#10;F6b9cjUCevC9FivpxwOGyiuYURq7xB8gsH4NIFkJ4OI7gPKfgaH6D+yIDQ2osbu02iiw0ke2trZz&#10;g7edj4f2OzkoQAVw6Xmf2flZwY7dnb42IQcYkdHu16TxyfTMEP0elq78j3UBEoCoidJuUHdf7CA0&#10;eZZXQCJZKC28TX6SIyJXAKJecNTkhd/di9pvUrWIs02uNAkzY23tV6btUhOnviY7pTH5KXko2WNX&#10;X4ke/cbYhMnW2F91lGyM7XU3B1jxK83Az12vUVIHjsoDePqTAAVJwBFwMyAqfWz123K1W9v4CEDq&#10;N/DU7QohoKfgFdAsKCoBu/rNN9973bZJdJLqOgeTTFMntyTVZS7odE5qB0AocMIni9TZab126ZtH&#10;8gBF7ZbMtX629bke7hF9fGrJHt/YAGaAnNpqPPoKiAAdIKq+so/I6GdDnY9sNf7pT71jVRdP4kGS&#10;EbJo9vWHxbP9Fk/UhNPk1XYXWQuvJNZkVz1UO+TpTXKMT42vPqHO+yS51Q+AhY5/y55x17HrT5Nj&#10;x1ZOHJGTTMnwkRydJkXEvlJ/x9SP2NSnROy0ZGtr09xpL4l2OW+jzo+W9Y/NzqExS/rosqdd+6g7&#10;eWSALDz2yLClr7sC2ltbeNr8KBgSQ0GPscTbev1SktvaEn9jHHvpI6f02pFvdNmqTu2RUQ4/PH3G&#10;5XuBD19rH5+cOGuzsZhf8dbPxqlOX1+v0/jIj5DrvYy/AIvuvhS4AB09kwNkIHygpEBF27j1dcaL&#10;P+YGf5kXDxTLTpN6d5XoeuWmz9jGskvzA8haQNN2POVWX7syaPHHtVl2OuuPuaiP4rajag60vRZ7&#10;4qnHB0B0h0XZeqk8gGDAQQADIADUAD7ADhBTYNSvy/fbYu4JgNQOEPKQgDeHpdffFAJWydDvTpGx&#10;jNPdGeMPODvnHns7uj8AmOGvAKYgqPW2W69dPMCmQEnfdueqNsgas2CITO3RQ38LhkJ2bLY7OXZv&#10;trs+fVUC6CD9QA1Zr8mAoAFMkd/vJMVWd56UtT12A4ScN5EwJdGCGEBFHdiQyJT4Az5WUCApFBw0&#10;CUlkW4DTxFc5+lsAI5ErJ7FtFnK2Whq/vvTVFsJvojQmwGY8NpT6S+SmL0lDv8Qx/q7AZvxJvWOx&#10;h9cY8JWoPNTXWMqCl74yA3Lu2HFIHR/I0Qcg4e9BUqjgiIz+2gKKUHeVAKKCI7+XVD/Njbl0Lc3D&#10;gNz1tadXZICQPrE16ZuDJs3OS2NFnRP9Em5Bg/kip97rtp1DPLJAhz5t9sggY2rPmKGOiV+bfARe&#10;1NkVA98LTmYnJ7JkEJleV7Zco4ID7fF37WezfrDROahdMeDZXaos2tpUmucmIQmmScNiLnGo4zf5&#10;WODJWFAHPKxJDK98pcVXovnPqMlIfeyvQIifaBsjIjc26cXu7AitJb8mCa5+KLvoKyXPvrKgMxSZ&#10;JuP6Xn+U+E2y7NBp/Ow1uZLv2MrGQwaPXvvHdtrsmltybBSEdM5a1l995nRbirt/8VFwoNwmeuPN&#10;fMQG6nyo65vrG54fYKzM+Ljqk21Sx+dXAYm+2pj5WeURX/D7qqg+jW3jpN656rhiUpoLY+gTW+XU&#10;0fiUuRerurEbf+MzXn3pXBcobeegc774CxyKiT8L2CkAKbAAPpQFR8CLnR1lx+Qr6rwYA5EHZAZs&#10;xb6x2ML7MYCxq6Nfewt66NYfBDSxi6evYGvspbSrIT6+IfM0oDGE//mXD8bP5w8+M6/G+j9cEjow&#10;gST5goAChwILbWABOAJegBrApwehgRjgqDtEc/Yn4AcBPaj9ZAGfAioy3THSB3CIZ16TrUAHzc5N&#10;wAneFtDwrz6j9vG3MdEBaoCpyiAyjVNsBUQ/Hreg0Pj6Ox/zR62ACaACnKgDK0CMXR2Apjs5+gAd&#10;BAjh0a+etp2hHrRlQ1vZVyvkgSk6Q3inlgPGFnclILTdCbLASiZNWpKF5CtBkANQmozIjO6aUAb4&#10;pN5kIqGRnaSSRVy/ukWdfBNZk6MFXZsfBWv02as/BUTG1ebHJILYJWt8Muyo41WXHX2ts6NPYgQ0&#10;8Jtk+KusX1OuuzjAyY9fafV1GBltQKgAqDtH+gEpJTtKfdVBtYmMMaAqNmZcMSWezoE5QuYCAUja&#10;rqlSTAUA4iyJF3XuzUXjJyvuyuhD6uaBvnlVdl7I93UUIt9+17p2keuk1Feg1tdRYyv+iq9j0K+c&#10;Nll99Ot/bfKj1xeRx6NPvvbYMo42WwPk0mbHPapeGXq1b3GUOCdRrIlLkrCQd4HHt8BbWMk3Mbev&#10;pK9P9pJOF2N95CcBbuTp93PD58YrBvPNxyZFxJaxJc0CmfqxrYtlP15Im/8zbtoSgQTB1lYPdbwC&#10;jMo0kUooZPTXPnt4TTjqdGbM9LdNDvFjm/wRXuPqteg8I/WRW8esX3j664N6gVDl2StVpn/VQab8&#10;jrHlGQMAY1O/uBsXmY7BJp/xzBtd/KF13iuz1UGV7RwZB2/kIj/JPKCmtL2WdCoDgJl/PpCrH/Wp&#10;878dryADiEBtdxenu0J9HYVXwLSAlSVGcfR6sN9YgZwCFq/FFgC1ACSAqsALFXTpR8ZU9hewC5S8&#10;HlIfnwOWCoaqL1F3Ds2VueDLR598MGQuAKGnDjw+h4vJS+Z2hyR2gECidxAbaCg4UOorcFgAiXNE&#10;y05Od3jUARogSFvZOoCDyPavOPqKTH93k/DZ7d987AFR/Crg0VbapemfqvIRn7/1ud8QG1C0vtpq&#10;fICOmHuWie0BOuEP2AqZA3r9FewtOCJbQDS/MwSgACoAEZCDV7BSIKTUByh1VwjQ6W5PQZE2GhAU&#10;WcCnwIhMQZUdpRl7A4QkP8lTUm2SlQgkE4usxdZCa5FtskT6S00UyEKNx7aygKVlQQnbkgz722Ss&#10;rY5HX0nWwl/ftvK10/Hx8ZZY7EgBC6diy5kZ9peksR2XPp+6Q9Dx+4oLMAFCABOApLs05SOvsJRA&#10;S8ESOXVgByAi7zXXFvA4ME0OGFp+5TYLw6qv//9P1/++XnZleZ6fDDa0seeBx0+N7XlqG8a/MMY2&#10;9jBDD90M0zRdNFUURRWJyCQpEpFkkogkSCSECISQECIQQQRBEEEQSAQSQkJISEikklSSmWRldVHd&#10;7hnwT/yPXK/XOvf91Ul5/GB9995rr7X22vucu9fnrn3O/Qa2AkNKPpqjdeerNQn8WGdt18h6oa6F&#10;OQvu1omuNiLb9dfHtuuIAgjkzuuM2FSSY49e9lvj+q2tOp62ej4oqzdGtoyP6Ec2zzZ9pY1KeQ4c&#10;NrXzxr4b8PStzIzBZn7xVR2QUxobNR755V31+JVe12JB05T0zzbIdI+1Hkr3mzln62be5MZfftqc&#10;199rEFLfucw89Am2eAUx/PqS028NyAIO2TmvYfbpKReYXW3RQ2S/6xdZMoGVM5BRJpc/+HQ6uqOH&#10;nx/GKQAHrNT1BxbJN1e28ZQb/Ceokz37uDIj23j5Fn/HnvbOZcrmGc9YSB3xg21z1U6eTHqtNTnj&#10;kSGLf+5Xz0e6ZCP21terj/mJ1Ono33kMz1jsNi/29iHlWRO+Wp/WgXy2dy2vdhcAXPvot6ZkbnwY&#10;HTLWUl+6a3f60q2/68e3nf/I8JU8Xw9wy//juSKZHiAFQIkAKqRP2XitZ2Mq2TZG/taXT9ZESc/4&#10;zRGvOQNNwNS/+ce/v/y//z//rx3z9muvXn74ox/sc0KAAmAjsAMPgIIArx0QEOgREACw+EFGgEf9&#10;6btHlucDWSAZoCnfH0CDr4yeDLjBUz6cuP7YMRgANUBoacBRMuzQ+XCAlqOzjtzKGjW2Pr53xFV2&#10;K/AUgDIfcvr2CGyATdkd8zRnZC3w1AEcGTjAc8Hf9TiOzUBQpI3/3HffAAsMoY654p37gR2A5gyG&#10;EB0PVq/Nkc92YIquMZXAEzBUsBQANwjNxt0mrRRcbfT6bej4SAAUbAMMZApe+vFs8vhAlkCMAlz4&#10;dNNH6gVPJXvGQfygq56/W7/61pja1fP1y69ls4ADRy2CsA/bhzsOHwuGzT+eAKUETgAZYCUApA3I&#10;1AZaHGcBLR15KTviiu+ITF+/vH0Ddnw4xxawZLwyR/oaD1Aqq0SGn83TWrUux5yPIz/Utepam+MG&#10;7WtwZ8d6B1atofZ5bch3vW50h7peeAEEMvW3xvzT1zqT6frwzdjk8od816BnfdhzLAas6L/ZwG3M&#10;QzZFm6PNbPtOm6HgVZDQv/JsznjNwzo1n3zbe2L6+ULWuAjPXBbAXG10bJc8+6t/ndPOb/rO96jx&#10;9JPfOU1befh2bPYFGKReEDEv82mOBbuCQWuRrI1+g+E1ALRe6nhklPgF+/rP1JpXJ6PdWMq1xWey&#10;Q2SBn+w2dnp4ZFw3fMTXAhd7ZLJlruaJtJVs4Qtqe41PY1dnh918NE7zRflvXLbOc1jSvvJu5jB1&#10;4xv3DDjqV6azvky9sbX1K2s3b9ka9lD3c76pWw8+01Fn80z6lN9dE7bU8z27rWHrqp9+901rkp1z&#10;nzq+ko1sGhcZ86bvOiZbjblr9Fv+zBfRa1YnMAT8OJbpzS8gRT/9bPIDZS/fEZ7x+Qno8SdZa4Rv&#10;Dck0R3LAD4D2f/9//t92zFsv3dofVHz++9/b3xIqyBfUBX7gYjMgMiPXzAkCjByJAScdcx3lAXie&#10;ve9NYcmL4w3w+NoLfAbwBH4CPcr6lNpssPvxjCU7BAAFhowpi6TkSw9Ly/LsXK5A58b/oY7YAjnN&#10;1ZzwyAMzAabm3fUKDCnJ0WnNEH06z/U7QkBNYAdYUWrHC9wAMTeZnwE5ZYMWTF2BE+BDLh32AkBr&#10;c+ToIADDhlxgasNvgxYcBFAbOp7NPPAhaNIvaJBFBWOy9Gzs+J5jkYVqTEFZEETq6SBjkUH54qFg&#10;MvlSkC9A80tALeDnzznwFKSBIT8gWRDGI8NHtmVWCmL66gdYZHSAkwAPQKQuewSk7DNDQ/rqVwI6&#10;6vUBR3hKWSF22ekoTV0/ih8IAqh2rPGvdbLOfAyUaDeH1rPrQ8a13us9cyPbtbVG6vitGbtK+mzR&#10;x9u1GfuNy546veSyrWxMMq4R/9hFxibD5hmYks+20txuAMhsegURG6zN7bwZozbEgi3ebuZTsrNj&#10;jq18ac7ne5JP+dCclevjlHwC2NgjH7+5s9M46vqbf2uDtOvXLnPCX8T/I2gc38jNAe/cfzO3mW+y&#10;SF/fhjewDs+64JPdNRw9fHqBg46frG2BIpn00mVPnZxgUmCq1JdeY2TDOHxpXvGM1fzYicic+eak&#10;bP7xuv7ZP4/BB3yUL62LfkHSfAuWZPD147d2dACXgi37ZPTnp7HwlLv+w6ebT2T0mzff1dlUIuM1&#10;v+pskOcXu/nWvPmlzi/XXknvRv86VzLJ8T2/lef+ZBA/qtNhT51tfdp0z/LGa0xt9sgp8WRhPBgN&#10;DHWUBfQAJYKrbENACAWyWmO2rAe/lfj18ZF8x4HbN76Q22t4nW/y5gEI8ceYr7/52r5C7/d/ym4I&#10;5AK7YB8wqOwYihwZdeCk4ywU2FECMAGiMkXiPICjlPm5yQhdwU/9ZxC0GaEhdeMBP0/IjGzHaR2z&#10;vX3nrZ0LfwEZ2R1Hf2Vr8DsOa84dmR3z+TYzFOgBbJJVbw2SQ4GhgKNx9gFqFPgxORmeAFCZowCS&#10;Y69+cG8zOyMbkFqwcwU6+HS0/fPXzTIBQkP0jEMeMLnJBszmLBCoAwm74Q+REdhszkrPGeEBHcCD&#10;AHkGNQVedUGFPSSrQz4Aov8MaDZYTAARHNg4kz426X/v+395eenVn2873YIrvxojIie4sBMw+tX1&#10;mKxAdPZz5zFyrQfdghTg0sPSAR0kawPAdLwVmAF8tpy2DBAiH9ApG6SNr14mSJ0824Ggc2ZIKTgH&#10;HPhnLgV4PPMTxJXarRUZfNc3WWSNyLoOZFr/XY8h9UCAtaLPDptrb/qO9T3Ga73J4XVfILZWZupk&#10;yPKFDfL15zP7Z5Bn7m24NjPUht1mq3834Nng8AoC6vg719NY2vzBq7wBQEPGJsufnct1TfjWdeBv&#10;a6iN9OGRbX74yvP6k2kM9vlrE0cFjjZxZI7aBdA2c/NDgQmBkiwbbLUm9PSVscludgII2uwLIoIq&#10;W3RWbuTZKagU9I1VYET6yW/guerkR3OLsqeveZEpqKrjIXLNawPegBHj87V1aB7K/EHnNUDskTem&#10;Pra6Z/LJWHSzvfMhO+OR1U8OH7GZvDF2/UfeXLKrbMzWhjzdeIjt85pq6zevdLTX1lWnsfL77Kd+&#10;OvXh88+4ri87jZWPu8Zjo/XOH+NoV2dDm+109RmvMfH4jY6+47V52Z+eAwr44Cl7FunIEF3nMeNl&#10;l83mhlr/fGuujasftX4+M/rp+qFIzykBQH5d+rU3bt8E70oBXYZFgNcGIsqoaKsrUeCkrBAQA/Sc&#10;M0K16+v4q+OwG8A0+vXRA6hugNDYXxvwxMjsM0lDgaLAEAAElJgLyndgZrM8A4JktPgeqAnA9DyU&#10;eeMptenTxUP08On0XJF+tMduV2D0HHAC5MgQKYGYsjpAjXo8/QEZvDMFqhbwXLNEtZWBK7JlhTxU&#10;DZTYvNucbe42YTzBwCYPXOBtoBIkRsaGriSDBMatX4MDkLK8adNHZYTYUS7oGJ1AC52AFT3+FCjI&#10;CUB+WPCHLzx/uf3Gy4ePX3lLbD7c1+AUoNHmB70CE1629bHrSIMd48o80b3xYXQLbPxQHmPOBnkF&#10;NmyiAh251qn6jj/t5qgtwPKXjUATAojOYEgfGcBLZqgMU33mACAo+bGBdoif+SAQq+M3h+T0p4tv&#10;Dup4zcM9kJ5SPyDselqLXY+rjpLMzm3q+tT1ZVvZWvFB3dpY//w1lkyLko38IMs+vb0nZr3a8G1k&#10;6jayNmu8gpI+G2Gb5uqNXeMZl+3mYE0bx7VqnZqHcn273pdsOLora9Wa03OPaetr3f/+H/+wJTvG&#10;IRelh28uEd8FNfOy4dvAzcFcvC5vExdsC8DNuQ1f3bpYK/oFrwJWxN7KTz/Cs8749JJnt+CZPWOo&#10;FyD5i7QFbAG2H3tEbNDTzyZdRPdsO7+ySYePZ1nApUCfH4gsGfr1I33G5xdfAkzsIu3mzIa6Ups/&#10;jcEG+7u+4wMbgat//1/929Xx4O15vDJ09PD05SNqbvxS4u31HFutafLGNZb2+jUyS8PXj2fejb1r&#10;Ne3WEaW79qatJItXH8rP+PmCugb4xjYHdrSROh5fWzPtZA97gOKRDQKGAJ6OxfaB6+nDLzt0niuf&#10;+NHcGvu8Dsp0rGefETrdj+aIp+6hbdkOIMgzNYI6YCCQy14J9OpkCuoBCmABGAhskJUNOmdrABeP&#10;SwAu4roSwAGCyu7gnTNIH33sjbX3tqQDDJUxopsdsoCPcYy3oEhGCYAavmOzjr+AOVkhczHHncM1&#10;G6Q050BMc9Rn3gBN+uatz1row2/uSjz9bJChU6ZpM0PnjE7gSFsGyMPPB+o7Fgtoeuvt2/tcEOrh&#10;6DJIa+NqS/aoB6V7/uhYqMf7WvYG4tmMbehKm3ZBGk8QsuHbxPG83mwDxysDg68tyKsrBQc8ZaBC&#10;8FQ3jqCGGgMAOQOmZAuiBQhjA2/+x5hfzabvWaBf/voYizy9xqGDfyZ+kVPfYDNyfDY2e3j61cmc&#10;x1aS334ZoiF1JEBWksm2kp3GMVcy5r92fzOb7TXDpCyrpO76VAd8ZIiiQJExm1MBlH1jltForNrk&#10;yZDVzlc8Nug2d7xk6JGzNtbLfHYOQ2TZJ6ce6cuf7CenHXAIKHidXT3gfPaRnnuULffBsb7HxtWm&#10;2qbXZl1gsrGRqQ+Rb2zAyxhs7jpd52Vs64d/jGdz/VOAyB99SvfzjY3Rba7kjWX+zTEbrdN5THro&#10;PJeConmYl2ClLgC1ebcOuy6z4WvT0bdzPgUPNvHVEdmITOPmA5soX8jUpsMn9urHA35af8SXdJAA&#10;ChQEehr7bF8fOX1n+wWz6mT0Nbd8ar4CJL65eL2+zBYZZb4p08kWyg8ybNAxt+bneuhjt3njsd91&#10;o4cfcGvd6bfOxlbmqz5ybOdnvijJ6SfbOKtztRPw2nmNHD2v7+vLpjJ/+MwmueZLN/2lsa3NBiJv&#10;TLbomyO55tX41qI1YUO/PjKHPfeY685363wQIBQY0gcgKZu7cfnqGucPe2zvtTytafNp3vj6+YTo&#10;8JFdgObV268sGBLEe50cOCjwBxQEewCBTlkTsmVGDgBxZGs6rvJcDxKXARz1AM1nc90CRIBPJOsD&#10;ACGgB0jao7Nr5gi/YzcPSXckp8/r+8ARP9wDAAmww08+m5O5KM0rMKeOyJfNCfAEbAAfMmypI/or&#10;P3LWR79xrAmdPwFDvT4PqAA2kQwQnhLJ4nhlHuh5481Xv31I+vpbMv1vMb8XpK30fA4Ao88/K9Wv&#10;z3GVQGQj34A2m6+N2sbcxo0nGNmQlQVyQcrzNNooQAOACAZs0lUPmKTHjkCh1K+kzw65sz19Be2C&#10;RL6R2WO2kfMQtOwQ6p/IfvTpAJvpo2s88uwXzNnOF3JsGZtPxjFnOuZhvAI4wiNDNlv5bI7sGBeR&#10;4XNj4eU3fuukbwPi1bZ610J/tthRthaNxZ650Wtu5LKNskMmXxozGTbNka3skdPXmEi7/sAEue4h&#10;45NPzthk00X5Fh8ZGy/gAKDoR2egzjYZ91X65BG7+YbOoKO1Ump3fZXsZ4sOO9nVp8435eqOD2x1&#10;3+dv90u2lM03HTLJne+p/GFr+cNr07ZJFxTb/LULNoJAwUdpky9QsLF1QWHabfRLwyMb37djgYx9&#10;evqV36VsGbtgkp/6+VFQLMjwoW/t+YeyWfsc5Avc5PPPOH3z54OSffwyPNXP60Euf/HJ4Ksnhxf/&#10;7If5KfnvmRM2ACqy+ErybGQnvxoLv7Z1URqHbfzWFL+xgSbz0W/O5zHY5w85/vCjsQIjzdk45NhA&#10;ZXD0k1Wu7fHBeOyQP8+fXXx2W0999JT0ukbkG4uN5smX8zjaZOibY9kgJQJ4zr8VhIAiGSTld21v&#10;/eofm0gdNfaN3OhYP23z4g95fDZkTvyo4suvvrTBOkBwZHiO4zAgZ8HABPuyHj1jEwDQHxgCRIAS&#10;YChghPAcnQEvMjf6gZkeeg5Apa+9R21DgA/wdD4uw0eBIWPRo+/BaXaPvuO47wxsHO/lN2DD7zJd&#10;5AEYFLjJRsAvYNTr+krrly2kHqgyDt5z/t0GYAMQATo952NSSsdawFAZH/2vv/HKZofIvHnn9j7D&#10;A6AAQICPoyT/fsGbYuqOHwAh9QVD862+DVpwaUMWJPACGwEEJbKRC/j9AF48egXhQI8+MoKFTI+2&#10;Onk21Y2B4mdDXUAraAkafBIk+J38YR+4OI7KfvUNPwCf4+iPLhvqdMg3Dnt84ks29ZNFeMa1Ltmq&#10;XdBW8skYbFln8yGrT2DLh0r9SsQHvqgXGOl0LVoPlJ9n4pe+fEZsrp8TSOmwpc3etq9Bl746v85j&#10;kD2vhX6yAEHrj/DJ8ldbHYhoLPYas7o+Nsg1djbI5Ate96Q6++njk9NmI+DAVz7vNZ410J8/radr&#10;r4/e2r/qt+ZLw8s/Mig7a2v49a29odaVrfxB6nT4i/joHiHLn53DdUwleYDKePTxC2o2bCQgFfAL&#10;dmRs8vpQQSASMMjZ5PXTU8peFDj0sYMEhkh/dugYN582aFyJrP6CuhJlh14BKl8EZDrmQ7bgW382&#10;K8kZ2zrkU/Pnj/n847/7+9Ulr0TG1eYDGTrG23mPHvvkCpLpsp8N66uPLh/x2CC7dq4yfOnaVL9Z&#10;ryuRp9ua4DUndnb+w9PGVzcO0OBH+s7jND6f8OnT2Tld7eLRBeLINY46XTbIITb0W2t96sr1c3Sy&#10;j0/vrHu+XvoDjermpET84j8KLCnZBnrKAAE8jsP6naHeNAOI9MkYWUf22Ef5lM/68c0r4pM+fPV4&#10;9PgUUPRbQn5duqANEHRkpC3wC/IRnqAue1SGBb8MCb0AEKADpNyAoSfHDyfiLRAasFIJ9AAxKzeA&#10;xr/jAJjIshMY6nhtgRAgNWX2NzN0fWaoH3k8+EeGi+98NFfA7fD1AHAeWleaD1l88gANOXqeqToD&#10;KHYQMNTcrZf1Q9+1AUDujy7KBDkaK0PUw9FKfY7Iei5onwkaAqIWJA0AunPvzSUAyBES0AMUqQeI&#10;3hjwJDskW2QTLnAK4oLBBoTZfPEDCUi9YCYoATsyS2VBBAM6BUjAx4ZPt+BUgKIDDNj4ldqAXAHF&#10;OGyex4/PhnG0lcYStA/g4xkmm4pMCjB1+FXw4pvx6bClvuXI6CvYBszo4ZHB409ztE6CljoeWSUZ&#10;9o1XQNygOnMlw291fLpkla1h/iIy/Gmu/CDbWPmyNmc8Pp3XpWulj452PHKukZJs/fmL9LU+bDcv&#10;Mur66ZgnkJRdttR3PrPGZPC1la2Nkq/6m2/6ZPM9+b03Z+2MTQ+fbP7qo9fxqj4y+alE+ppr86pO&#10;B8Un33zZSs5Y+WSObK5PwyfH99WZtmeIyNFtjXx2msuOdw1a5w3dRm1jtkl3TZXNx5oDTTvebNpk&#10;bfps0Rdc2twLuBuENtgcYImMdkEB6ePHlgIfv64ydPKrAF/wo7vzGFlyzaGgiL5rOx/1sZet7LQm&#10;2ubWeHj0ztmE5MkAO7tu5nfVV+eTcRpr7dMbyt/Woj52tp7s1Z5687yxNdQ8+aTOH6RvbY2ePjL5&#10;cu43L9Q6s9E88ejj52sgkh1zbC34RY5dcmyzwbY6yg7+6pnD1T+2ZOPYoaOdD/mX/M5r6vQQu/Qa&#10;T5l+PjWOuZ/l6JX5QepAEQoQdWwmY3T0X8HjlGt7yDj50XxlgIyRH8YEGMo68lHJLwDk5VdvXX78&#10;0x/9yX9sBwiAAaXALqADPtWVySG8MyA4MiDHq+0BnfOr9gElfbI28QGX+oAhv1PkhxYBG+BnEyfX&#10;I7IbQHQFSWWD2KAT4Goc7XzqF7DV8VBjI3ayFQ+gaX6AjSxQQMha4Ms4WQsZJ+sF+FgfuuQ2qzb1&#10;52SFHJV999khQAcPAUX4vRXWs0UAUv+EU8YH8EEyNyhwhN5+5/Ul/TZmG7FADJAUlGy6gqANHgho&#10;A8YjU5DTp0QbzKekW/AIQNRfEFJ2RIcPyJFtTMFsg/DoAT8FVn3a9PIjvzYz5KhsyOvyflDxvQ8e&#10;rS5ZcyBHHq96fP5uIBtqbHpk1PH4Sl7wEQitVT6widfctQWq87ELOTbrb5wtx876MLY32F4Dr5JP&#10;jVsgZoceYtcYyeGxj7KJT5ecdTQXcs1ReSNvHUYnG9r5r80Gqp9d8+QvO82RfeNo58N5PuyRQ61R&#10;frTWzW/X4uoX2bV59UvZ9aCDlj+y5PKBn91b9bOL39rEz0/9zes8fnrq7Pv8uIb6m4c+MsBQ90K2&#10;z2vOd5vvbuRDNmPBr1egleTN68bH8YUum4CgTd3mLrCcgxFSX/sTINgucOMLEHgCaT7gZ4vsGTSQ&#10;ZRNPEC5Ls8Fw+vnLF/0CTrbZa34Fq4JgAYhMAU3fn+icdackZxykvbLT13zTr80HY6TLvwJkNgvE&#10;5NOlYwwlwiPfmtRu7chYE/rqm3W7+qfdXPEQO3ylr67vZl5jtzWKt7rDz57xy+wZl0y+s2ne+rJr&#10;vvqyxwdtY3QN84se8LBzHB4b5PJHeeY1Zv+oWB3PnANzxqCrr2ukng10zIvPrgkg4x6ZfecKkIAg&#10;vNrqzSP/z2MhWR6AJz/Oc6xt/VpbcjIvfl36ldu/2EANxAjsAvZmR07ZjYBRzwltpmX6AkMdlZHR&#10;B2AAEYGRM/BB+Npk9AEfjwfgKOPJ8AAuCBByPAbELA3g0ZYV8jxRsuyy0Tj5ANhoNxaevki/Pnx+&#10;4AFa6sBVIGhBzRUYyYThlRHDsw6tQcCx9Yn2mSGAZ4HNgCEgCNDp7TGlCSuBIbyOzpQ9bK1e1qi6&#10;IzXgif0yT+z4TRsP53oAuGwNsskCHW3wgqdS4EZ98y7Tc0MjY8M+B4Uzf+1NWzCia6zAz7MPjl9K&#10;Tk4bP/BTYGVLmxzdAjvwAxDlUyVZ47DVw9H6CpCCDNve0PKbPQJLQa5glVy+m1sBEo+M4FSAK2NQ&#10;4FIvmNElr946sOG3hTwMff5tofOD0t4w8wo9PlnkdXxvm+kzFttstkb5v30C+ZC6/taVfxF9PDLZ&#10;a25Kc1BGZBvLHFG2WwtkTa1JPqTbGOni8aOx1K1TsukhfG3zPa7J8Xs7qABjU9W2Gdqg2yTbMPW3&#10;+fGRvdai69ybYXvt+H9dE9dfG9/1c48lQ/9mftPuflDqw6dPT3sBzfjbBs0fG7nNW2lj5k/rhdTZ&#10;K+tkLgU/JRs7r7FbcDoTmTb/DSLXdVDqb40KMMooP43FfvIFoBu9sSVQ6yeH8om/leksXf3gWyAq&#10;PXbykWyBTj25/NM2b/Nc+auO0nqSU+7Y1zG7f7KFb07GUPKVnv7WmAy/8sMbcsZd/WmbPznERsRW&#10;9thiY9fx6mfrlx/a9NRbGzzjKtmiz/9zm+3zeOT5ksy5D/BR5s/Ob3zBO9eRer7qI88m4vOux9Vv&#10;63zWxdO38x0+nxv723HcT3w8Sj+2WFndUVlAyXio9W1d1schnyVfKrofXHfHd8b0BuZ3QaOgf/u1&#10;ly9vvHV7YuXx7ykEcMG97E5gRz1AdJPtENgHFABAaMHR9XjtsPV0CcA4AMXdzeQALkCMeuBGlqff&#10;FCrj05FYD0z3nJA+hI9XVggQkkkCYgJBASBzDRABQnxCHdEFgAJJZ0DG5jv33r4BPs27uVuL+gAl&#10;axeglD2SccPTF4B6DkABXm6ADeeHV8YIXyYIoNEGZsg4PtOnjQI8gZ6AD9lkgCbtjz5+dryJNAFV&#10;EJNFCoQobdaBjYKeOp7Nv7qNWjvQ4QiOvICmJKcvEEJH4MguwjNeGz3Z/j2IgBGYUBpvAcTVLvAE&#10;DPU2WXrZUvLdOHT5SL/AuuP29taMJbjQyyc6EfuowIynpJN/6gXK+isLluT0s79rNGN5k2yBzfTv&#10;6/JD/eaQUhtw9Qag1zD7baJ9+2zmyK5x8pn9fDIfa5IPuwYzbvOwlvnTHDaTMbIoe2TP82cDnzwi&#10;ZxwlGeMCE3xLh7x2PgMGAntrotx+Y48M2jW9yqOua20bYMDHJmhTWxAxpM/G69vheRMn06a/NsY/&#10;fgSM2FdX8kmZT/zhd2vWPc2vbK380AKndIfI0GdTn6zR4cPhT0Hdhq2+QWP02TUGneb/7Tooj42/&#10;OWZL8NwgMHylNdLfOhWIzjpr47pG+FtOm58Fv4LmjnnVVWZvA8zVxgamqz77rhV+pB+xcbaPV3ke&#10;Z8e6+ph84CmbO4+Rb6zWoqDJJn4BNFCWHTxtOmcfmwPiW+OQId+6eI2erLayOZDjgxLpp7f9U+7c&#10;sjclf/C+q8ffaGVHV91Y2UN458/F2X59rYmy+avzjVxzymY21JuzenZa8+r69TX+2Uf9gErjHGvl&#10;PvaZtzauxZER6oHpjs163b55dB3V2dlrM+Pkh7J590yQ60sOXwk4vfbGq5ef/fzHG/g9nxXoEdRl&#10;MzomE9jxlPh42mVD8OndZEAGBBzZE7+7c4AOYwBBgZkyOkAMUBPoiQI+ZwJ6ED3l+bkhQMtvCbEX&#10;AKoMDG2m5wp+9Gmbt3pgSBk4ii97hprvAqKZo3rATx1ICvBok3/z7TeWAkTRcwEYIAW4AXjK6MgE&#10;ATGBnrJIZM+vzEf68NhTyh4FmtLDE2BlIpQ2ZoEKIOoB4AUr1+BYgBL82vyVARxZF7R8MkNskElH&#10;WVAVLOiST06g2AA79YKJMdPJ7tmWsdkQ3PmoLz/oChwFLvbJFPiP4CVAzzeX+SAERPZfYExQ5EPB&#10;jWzrkD873vhx2JkP2LTJqtM1l3TJ4SE8fdnb+ZyATdkgWbsFqte+/QkEOrJ5w9OXPLv5Y35du9YK&#10;WWdram5lb+jpy/fASuulXxu/+TSP+po/2/Gy1/rpw2dzAcaUxlBH6nStbX4h1w6dfas/f3ac2VTb&#10;sG2EgSC030xn47bR2QRtkja+ZGyW/ONDx078y0dz4Je1NK72znf6+XNznw/xqT7rzHc2lfhKfeqt&#10;y7bH//Vl/CzI8DEgs88GjVzy7LTGu1ajSwc1V0GtNVHXp9447Cu/O+4GqqkXtNjQVrLDdn1KhCcL&#10;op89vH/zj3+80WXXdVE3p/TU6dFfG9dsTmPdjL/X6Fv/6MbTFujY199a1I9Pnu18ch/oI1uGwP3A&#10;Dj3y+XEz/tDaHb3WN7/Ng01BvfH4dc4S5buxyCgR+/yg37W4md+Q/mRrG8/4ZPm9fVM3hvHW52mT&#10;z3bjNzc6+s5rt/O/6u3n5qrf+OTykXzt78rkfzzyy2N7yPj0jUF+r8fI808J6PhtH9RbZLJE6PxP&#10;WTsyA2yylS9rZ8ZSN7bxBHhzzK8db2Rkh/jED8Dh9uuvXN6+88bN0ZXMDmCDBHkZIDyBP4AECCH1&#10;ANIZQMVfcHAFQ46aPC/kVXkgB3ABbsoCBYhkf7QDP2QDRYAUfSAIj3yZJq/oL290UeOaV8dwQA0/&#10;gCHADG8B2tgjT88aBNzIB6hkzWSdAjJlhmR9zBUAKgNUGXnYOrlzJm1/dBEBL/tc0PXNsjNIKuvz&#10;XbCjBJwW6FyzPvjJs9PzRuT0AUf9fs0G39mcbeQCo6xQmYNAhk1fW5CtrwAgsOKdA6zgAZBok1EH&#10;tGRxCmRsGBclI6ujJLPBYjZ+JVn8Ag+7G6CGrx5p8x8Zg37jFZDJFNx+9Q3+bAgDNsrGWI+CI326&#10;jffdYNz4+M23AKVeADMWeTbw1emsjemTGQrclBHqKEw2yLXi4/p2OkbbY7X5UDcvFEBkFxmTP/zY&#10;YHxdh+alRK6Dvhu/h8gL6uoFb2V6Sva7jki/PqV2Y5PVtq5nyidjkCG/12fmgtd1yHZ+NAZ5G92x&#10;iV4D1mlj3c372m7jtum1aQsqNyBo7K69GSufzD9/+Iq2/+pT8s1TfyCPLiCjtOb6zad5NIdzoGge&#10;NuuC2q7B1beuVT7u9Z05md85CCqbn/pNsJ0+cy8gWC/87wYIutlUDwDgnde4fjr46Sn3eZaRwxew&#10;AA/1ArYy2crsBjbUG/s8ZnUkEN4833L1XV3fd+fCjoCo35rQRermz246+Xkzx+tc2Nr2yMWjj18G&#10;Uj8yXuu8/kxfbfrG0HYNCubpJRvp22t41WMvMLH2Rj7f8hk/fX34Hd+d+60Jai3YDWBYW6S941/9&#10;yt/Wji08YI2PeGQRf/O5MemdrxtSB3QAIMBH2dtjSjwgKEAkOwRQyOgY25zY4ZcxjKdtPctaIv1k&#10;WxM+C/KOxgChAAGeDAcwU5YHEFIK4EimqP/ddZYNDKHaR5bkeNYnoOF3hMru7DM+VzBUpggYAnxk&#10;eha4TJksmYAQEBQFhsgYB7BxrLXgZ8YDes6gTDt/8PQBhmWC9AWG9CvJLF3BTEdiQI7/2QbwKIEf&#10;wEi/PvVo13D0W6Ob/1oPyARuZIBufkdo+IEjx2Vktb1Npl+7DFDHaYEhr98DQupssmVhPTMkAAu8&#10;NliBs6AOdPSMT+AHL+BzE3AFYMH8mo1gR0kue9rkzrwzcNBG+mzs6bDVZl9w54N2/rJbkMXT72cG&#10;/JsOD4wb8xyk/OsNr907VuuB630df0BIBHggYINN/hjjPFYBjS94iI/NRTv/d26jS7ayfqTtOhjT&#10;+EBPGSG8zdxdfdIPAHl+CAjS1r+2Zz3YNcauufUZMj5fC6ZkWnfjb98E9qWR0d5AewUCgaHk0Xdt&#10;kimjgl/QRtnKvjbZjuGO63KAX76pNxd18vmQbXbqV7apFuTaVHcznrrNrs3Pht7G3qZ4tr3+ntbB&#10;2N1r5PCaFxn+m0troMRDzU+Zzs1aXddCX0GXr/krgPAX7VqNvHVXR4EstsybDjvqPXxdELLhtxY2&#10;fXXrUxBTtm6CRraMnX6+FAjJx1cveOMVbJsDuwJVxyHZSkZZnay6cWVW+KuO0sXjo3LHHR3XkV6Z&#10;Jm3EN3T2OT6f6Bo3GYTHNiJvrJ3HyGVHSd/aAXl8NT+6+tMp2H93zkibnP6zTTbw+amd/upe+xAb&#10;yZzn21grY35DgR381rRSv3nQJxMICvzEzxeEp41at/w3RvNJVp0/+rSzY32ya34IyCkT1DFZzw9p&#10;L/8KkPD4yf/Wxrqw2Thsmme+kqvUT54fQJAHpgV9AEEp2AM/ASBBuyxRgVwQL3ukH1+JByBVdtx2&#10;AIiJ90DPjFHGZ8cEOoYAGgCntn4ABwFD+8OLQMy0O0L77ttkgSxjLHiZvrI62vEBIYTf7w81d/Lq&#10;skBAEJn60AKtWQNHYIDOAfbu73/1B4T8L7c33np9sMzb2/Z/0IAidM4Ota57TAbcmDBQA8h0HNaR&#10;GRlAJjCEAje9WVZmqCM2+gAV0EQ/O8YRcBFQZFPfzX42XKWgsEH6GmQFeiDIERTAIfOijhcIEIDX&#10;zsifg/Gf8Ma2doEyXUGhYKu/oEOPD4CZkg2lAKhORxs4ERj8jlJvzPkZgTJRAhIZR2LHg9bvjy6A&#10;dzxvBPgAIUgm5iZTdNVVnn0zltJ8+GjdWg8+FUyVfD37Tp7MeR0CO6jngVwbYIcf+//HBgSpJ7e/&#10;fD0yMkWtA5utjXEa67xu5/UQVJsbua49OwV2chtwp5+cfrZcH33a5rlrMiU++0ry+M2TvHVLZ4HC&#10;da2SSS8AQD4d46LqzbfNtE2ujbCgo20zLPiTxdM+NshvwaExldr87V9m8Eufsc3Jw8v6b46whs7z&#10;Ib86V9/xten49enz3AqQbd4boKZd4KKP8mHXccoFVaNvDkABeZkJQXnnf93sBbIyFoEHfGuxQWH4&#10;2nT4IqAUKAuW+Oyrn9vK9X94bKuzxab1Nfa2pz+A1jzVjZWN5JT8Yg/lB16+GRsvPeOwCwwVEMnn&#10;G976P3xtlD3rlz/qgQEy5/kojUEPkWkujh2yid/cBVn8rk8+nH2j/12bStdM3TzNmbz2zuHqTzYb&#10;E588nrnt9R6eIyJBjg479bG76zV+LI2s+fObP805MNS49dXfZ0k7O6h53dgfah7mh4zHPrljPsdR&#10;2LcPSFsX8YCMz4X5uR+O+s2YQ/myvBlfvXa+3lzTqy/ArKzJ62/e3ueFXEsBH9gABgCZsj5leBYM&#10;yYhcg/+57cgID3jaX3Smf/1tHnJABfChNI7sTRkhsVkdiNEGiLQBnAMnSH54JgfAOsAQGWXAKfAE&#10;DB1HaMcPLyp7jV+JB9D0ur22eyQApE8JMMlk8ZdMvt9kh2bOnv8xZ+AGMPJDlQCRX+72H/5fvPWz&#10;Lf1vNwAJKAKQesusNXuu4ysARiYncBSgCQiRQwt+rtkeZbqoV++BKmRRyjIlA0ht0J2AqgRK2rwF&#10;GYBHILWpa5cRKuD3kDIqg0Su4KukgyewCFgCrbZNvSBGdjf464dGeWyeU5+b1YX0YfGT5MovfWiu&#10;H5w+sG504AVwMLf9ActZA+vmqAmA6GgJ8DPfzYYNBXy2bowhQKPjqKXxBRApU1RAM48zGNq6IGS8&#10;0QnInMsFWyOjns096hr9ArC1YbtA13gCLRnj3ATu6Sd3Bh90gZ/Imru+/NRH19rTCezg4y2wuM5x&#10;g/R1XCVe1w+ps6UkGx9PiYcCNc0Lrznho+4F/eTJdo+cddTx6rMW+b+2TnLmQU47kNKYSnMnZ9zW&#10;yRqpt0b6gR4+kWfPGMAMEMQ2nmuA8JT4KNCkBKri7ZqMHbqHT3+6idugd3Ofz4O6AHHevPERns9B&#10;x0+IHdRninwBFhU8k8neBrrrmLIcZXcaN/sCp2BLn79kCrjJInIFIn7QwUvPePmXfX2Nieh4Q0vJ&#10;pw3a/Bvfbp5Juo7LFrt8QezsnjK26SM62uTotR4FcfLtKzeBfeTw1e07rd/6PX18ADTWl9O89ZHL&#10;Pzz6ZPiX7+xU19e6IHuetvlmJ+I7CtA0X31KtgI6e32uthvTeujHY6f58hNZhz+xd9VTkmVXm+0+&#10;B/h0yevLJ/bpZQ8fzzofIMjcXQfj0DvqgBACgvDPD1AfvznkHv12vRH7iC9s+2zsul/9tg7GV+eP&#10;0jNAgrkALjhvJuf69tefZHQmaAMzEbAjgPe8jHZHZGWIyAWi8NjS9ls76mdb+vUBKkDIAcQOQAaM&#10;eFjZ21sASMCFXMCl7A2woq2kL5uz9ZF3nAjEPB7AhNIvQ2Ss5Gsv4BliW5sf8VC+OVbjHwBkPf1Y&#10;5T//L//Z5X/7v/vfXP6X/+v/+PJ/+j//Hy9/+dd/sYBIlijgFBhS37fJAJqo/0EW0BHYgSBAqWwQ&#10;Evhvv/bSgiIyeOp0HJkBQ2WS8Onq8wxRYAhgKKgpBU4BocBTAAZugCDgByAK8ABISsCILnl6BWAf&#10;ErbYL9Aqz3Uf+m5gH0LgBOj5Yj4sASF1pO7m7yZXXyAzczFX81T6tyWADWAS+Nnjp5FTB1D0B4aO&#10;MY8jKn1ACiKvXCAz8+GvOZkjMgcBbddwdNnMHjtowdX4ESBS5tf2TWBkl43KqDUyBgrE0Cmo4/HF&#10;ddqgDpiNr0rXMn7XQdscujbnax1f2/j1Z4NMYyF9ARH+6G/M1od/SrJK9pXoDGLIq6fHFh1lbT60&#10;TnTZSh8Pne2jBZYja63K5PBv79Ep08s2//mwcxvZdFv3BVdT5od5Azi96t48jYuP1/XD/4d/98eb&#10;ObJRgFTuxl57NnABQ+CJCuxt6Pt5mTIqIOhn50xsb4Ce+k2/IDKlwMBu49SXzRvCv8qfxyzQNY9A&#10;gz48VPDVz2/+IIGRbkE9O/T5BAzoo6dfXX+y+AX3Hf/qqz5kzBt/RhaPv62BvWT3mKtP+tLnG7nk&#10;rY0xlDv2yJFhu7VLr3kZX50N5c36DjXHfCJrnOaH6Cjzfec4dfdGNvRnv3HzR19+ocbGv2nPPHaM&#10;KbOTjHVpntlovrsu131o5zVyjUvffOzTUbrWWWBm+5z9AXTK+pT5wevHFgNOR0bIEfHxGeDHzmXG&#10;z1djuK4oQMQn94m+vReHB7Tcfv32HueoAyk3GZ0rASqCdQFcuywRICOg46kDUx2bITK1gSx18h2n&#10;AWP46QIwgMo5E6O94EO2aLABYIOPBwQBMPoAkwVHU0f4AEzgJgB1BkPVzxRIqt+YAa0FZGPbuDdl&#10;4GjaMj7W88//4l9f/uf/i//Z5b/33//vXf6D/+C/f/kf/Y//R5f/9J/+J5e/+pu/3H7r6LjMOkT7&#10;ADWQ0rM//gcZMKQNEAFLb751e4EPQAP4CPgAkn/Lob8sEdIXGIrY7xkjQKHjGNkS4AaYEQSQDb7N&#10;3qZdoCgbVBAhq45XJog8PUQGD6mTwRcsCpgCl8Adb/nXjI3MzDmjgs9fNtgiq85+wMyPOAbW9PHH&#10;OAW35qPevBYQXseoDqwY3zqtT2OPbONlp9IYyWw9us7NPJNjo7GV+s4ySjJ01/8p8VwTm06go7ED&#10;Q80J0Rdsq+e78cmywd55XPUARvMgy456PpDJL3347PFDvWt7s0kO4ecf3dYAD2Uvf42Br77jTjtd&#10;vunbDMvwjdtc8clr62vN6ltgdL23z/KtTf6v/sgpkTEAqWT54N7XZofMrunVT3bP8z8DIn7TS96G&#10;LCAqzxu7DVygLjAhQaa3lG42/+GToSfQVMcvwCUTj76guuOeeAWxbOEj/GzzUWl8AUVgobPBZcr0&#10;6BijccgjugVDR3p42mef6K6/47v6+jV1trd+HQdP9gh5nV3frsv06+PTBvNrm1/qZOibZ0Co4Lgy&#10;U66da7u1az70+EnX9cgv/OTZU7qOSvbUyZov2ebWGrSGN9fiOr52802HTTaarzpeRHbnPUSX7a6V&#10;vtrdc2TMrTVKrvUjszavPvDJOOTp4TUn8vromjPg5l5unZXGXtkBO3/4I8Dr98AANONaQ/cKYG+s&#10;393wgSG0WaMvJhbMfWQ8PpgDH4x5np/2AurxnV+7zlPn12tv3L7JCgEkgaFAzYKda7AWvG+OxaYt&#10;kwPMnGVuANKpzSbgowSEAgKNhw4gdGR8ABjgo2Mt9bIwwEnHZGT1AS36AzABlABMR1rnrJC2Mtl4&#10;AamorBFb6nzI3uqQm7qjxiN75cjxtc0I/ZN/8k8uz/23nrs899xzl3/y3/0nl//4f/UfX374ox/s&#10;GqJdoyuQtKbPydQAMAhw6UFoJeCiDuwAM0CNOqCkXjYIaZMFpFC2FiSNnMwSMOS3agIc6jZ/m7dg&#10;pF4gtKm32SN9N2DoJKusri+w1NGaX5yuXhCSYQqA4SkbU8ZElmWB2sfPbo63AiwFLuPwOz/55MFp&#10;v7qtri+/yBTYCoDK7ZvxZHCsiXHLIBnvw4+O/8xuPIG4QF5QNgdj1Z9d42nr2znVHjn6yfBHmS+y&#10;b/nbWGwo08PvGpBloz6UrEDLH/6zJ/jq3/mMbv7m87mtnl/ZZE8gBwoCPmwaPxuotSALCAAVbCF2&#10;9JH5Ls9cshMQ2fp1HurJI/3kmlf+k9++KflZZoiufnLkF0yNvn591oXd1jQA0zz2WZ/rXOibQ/On&#10;hxfwyQ+2ybQOskf5tjan7fhGYGkTV9qwbdS9Dmzz3gA3m36BsiBkkxcEtPHJFbiSq62PPBsAhDr7&#10;ZM5Ens1ss6NcvwYAnINq4xXo8G7oKiNgAz76Ax++9apnLzvGbz76BNHGoY92/OsYMkfsWwvlzvU6&#10;rjoeW83hPB9yCybYmjq51b0SmY7osm1sPH5Yx4AA4qOSPfJk8kGpn3zzZacjyfX7qhe5Nvmbb/Tp&#10;4JNhR19jxEPV8fPFGHj5gM+uMRYwTL15aa/OtT87xjZmvpFn13XNF3LIfZwv6QeG6Mjy9Cq9zM+C&#10;nivYOX5h+sgMbZZo+ACSLJH/l0WGbXYOW4dfbAeC1I1LDqm3LnR+8rMfX35+68UNyoEcAKbnWACU&#10;wE1ZoYCSt8gQUITfsRk7AR0lHnl22UleP572t6DoyOaU5dFWOoa6c9c/W//2maGO1AASwGRB09Tp&#10;BlYAlz8BL1OuzrUMYAE8jQUglfmhix/oQvyjj74LpnpY+v/wf/rfX/7b/53/9gKhwJBMETDUsZg1&#10;tz7IGjy3gGUcAlTK+gA7AE3/k0y/534Anp4d8mzMDSi6ZoQQEESXXSXd9LUFecFf1mWPhWYTt2Hb&#10;0AUEAf7ZjAvACAwFn/o2+EcTEDYwXOuVZIEgAIgOWwI4ex230cOX1Ym3+tcMTZmrfF6QgncFAuzS&#10;/Zx/gtmM+8XM61N9I6Ot76sZB1/5S0F1ghHS3uA3dh1vKc9HXGWmBC2+khUIkXnwwTw/Gh8+uQZS&#10;fYKtUpuMMrI2SvaQoGluxgTAXLuO9xyh7fVhb/rx+aNdvWeZ1p+r7YJ6AEO/cQRhpXaUXDYCFMkn&#10;ox1wCFwgMq2N8ck1r4AAObxk9TWOdn07xsie+dpk2dc+z8v1J4u65/hrzB13/EWuX4CGrPuHDc/x&#10;ACP//t//w/6+VGC46+7BdXy/Tq7+xwkO+hB+R6LGau3NmU3jmpM+Y/Jr/Zn5qLsv1PEKcjZyG3dB&#10;QpDZ+vTZvHfDv9ZRgegPE4j+bnz7zfQVFJBn7/D0H/f0BJcJDtq/Fcg2aB0AjA8CH4BkDIFCgMMz&#10;xmHv22Cmjr99I1+Gh0/14wfoIt/iARxAyAbrm20gyly/G7zILxi6+qRfWaBLrvHZOY/Pn9Zt6bo2&#10;BfKoa5COuaP6zONGf8qVnzrf+AA4kLUeAQr9fNGvzk9+savUBmro5ruSfGthXsbIP6XfxTmDFDxj&#10;azdv9XOb/9aMH2TxjG8clBz/6WWz60sPj2zXiz4eGbLa3UtsdK2M3dzQeVx1IMfzQJ4NAnJkgoAi&#10;YKdnhICh/lFrD1bLCpUt2uOzKTe7NDL9Dyw89vF7FomeumwU8OHhXv+VvqAckAFWAJeeH9qjrSE6&#10;MkcyQgEh8kANMLRBfvTYAYAEfs/Q0MMjH/ihcwZgB/944BmwUAcyAJbjBw6PX5LuuAsQ8WvZgBKw&#10;gugASmVyyJUdCtDEV7KvbNzGLONDLj38xjC2cVf2Kodf1gvo+Z/+R/+Ty3/4P/wPL/+D//B/cPmP&#10;/qP/6eVf/et/ebn10q3tN+cyQq31HpM56gJWUMddgFHAp/4yQ3g9bI2AJlkkwRRAkm3CWyA0tsiw&#10;IRMkgAaG1G3WgssG1NmkO3LyA4w2+QUcUwogyuSUAkCBVL32yo5MgYeeNgJ8gKCCmLEEMjY2AM+H&#10;ZDNAAxL464hQoHJ8CBwFqgRHdUDk1xNUgKDPhw/4aP92AhPAs6BHAOLflIDQrwSla5D6E2DhQzpt&#10;dUFvQZGgNcRf8+Mzf83F3NhcuzNOcydb8G9t6kcFyNW/giFjmd8+VH0dmy/K+vG3fzabnjv67jXo&#10;et3Q+KnfHATngIcMBuJDQIPcGZjoQ4AEop/sXquRVzeOks5ZX0kH0Q8ksIEaO9/4o97akDUvbX3J&#10;ItdePznjd080fj40dnMF9N3b3XPuNfeWLxI+Q4BP98Tvfg+NJ70AAP/0SURBVD9r5KcMriAowAwM&#10;db2Muff2+GDs1spc+VBGCU+7ObUugp3AIegUIAQY/31d4BRcBJECVEGuIORlgz9OcARyfjdtAAgB&#10;OtqAkmD2q7FLdklw3gB1BGokMMtUlLkRpMtCGI+PBTW+BJbU9amX5Vq/xmbBk00beN8+lTZOwZ6M&#10;/gJsmQSlueYfHlI3XroBEaW+7JBhl78Fa/Yi63deW+3IHJqHMh32rRHb//6/+rc3AMPY7LOjrsxn&#10;/jQOG+qtjxLfXPlqPo1lDPcG/bNv9NlF7hn+ne8d9pT5S4ef+rXzozVU4rWGzbn5Z4dNNhBf84FM&#10;PpFVV5oT2eYXEDYefrKACTD06efuARnJ45khoAXoCdAAPqjjs2RRGSMlewATm+fskhLgAoLI0AOY&#10;XnrlF3tMJhgHYoAbQCZQpOw4p+xOAChwQ36BzRU0dRSEHB0BCWS09Z/142n7fAAYXvUHSICPsj1I&#10;G9gBPm76B4xEgI3+czZHiXzutANHKDnkM0k3OX6gc32/xIyMeuOzo374dKyT7ND3f/j85V//xZ9d&#10;/rN/+p8uEJKB67mrAJE5LxgavZsfXVzAc+f1YR5gCIABgJRlf4Cd+oElzxAhm7gjnc0EXeUWDE0d&#10;OAKejLGb92ziBVmB1eZc4CzIb5CYts1bxkbgsekX+AI5+m+CChvXoEAOrb1ru5LOyl/BhN/78fs/&#10;/tP8ll/40PiPyfPhnTHf/+DR1j/5dL5Ffunbv6OMQ96r8sYQLGUK2BUAjcFffUptYxm/gHkTyGdD&#10;ALasR9kB67JBbnwG3uizezPHoTJR2blZgyFj0S+oK8sMLNCajUC5YHSCrrF3/PHlu6AMXxsFgiK+&#10;sh8AaF3Xv+t1QfxD5JLlSz6qK+uLp04m4NS64Qvk5qTNtjJ7xnSPBFgK/OTJNA7fz1mYMjFASMBP&#10;v7nqwyNLxtrob2w2m1NrEgDJN34F9IGizUbOmvtcAETW849/P9/sZzy2jfl3skpXf1wD10N775Hr&#10;OGyj1sVRomyUPhkovObb9dC36zrBpEAjWAhCgpIgdg5YApLgIfApC0LsyEaV6dp7bHhKPnTtugbG&#10;bk0avwDJBxtdQKOAXXATnAusSKDWxue7OlvaUvjKbKWnZAs4MpZyAyVAMETPHAuaxiiQ5oO2jds3&#10;WfasH18RXysDRrXPdATiA8jx2XoHAMjr02YDr7nhAX4yXfwBKN0nN59RuuM/sFkbUEWAKIBaZo5c&#10;a8iPxuBL/pc9CqiQQQEj/pgjHh369NSbN97NdbSOQ11Lsq0zH5T0Wguy7LOh1I+Xf3zgi37XLdls&#10;di1legAUIAadQY2yt8UCOICPPkAGyClzlB6+bBHg5IitzNEZMJVFUl+AdX09v4yS7IwHp4EhgEWA&#10;FpwBlR52DuiQVeo/QIujquOVeyAoICTQ768sv/P2lgt0Juh7jkaft60ABb+zI2ukjwx9Y3RvAzZA&#10;SV8igI4FPFfQoR1w8rMAMkdkfSbSIR+IQUCLkp4xtANCgSN6+pA6Sq5++vmg1NbHdvM1V6/Qe8Xe&#10;3JWAJzBExloDQdZAG+2PLgIvyp7rAVwWAE0J7AAzHYN1lOYYDB+ACvycnxFSR+kASjZ9Ab+jMht8&#10;YKLAeQ7mPevTEZbgJvOA6KRHR1/1shM2XrYKAnh0bjbsCY7+LYbf/vGbPx99+t7lo4/fvXz8iRvt&#10;yWwmnw4o8MH9YHlffvXx6MgG+D9j742PR2BmxxjGYzs/m1vB6Dy39WfmBHQIiDYu5R6VzAedDUd9&#10;HspuLkq6bAJDMkLZ0adOrrVR50N66+MpE3QGREq+GFs7wHoGRMkVqLc+c9ujq1kD41nXm7H4PL7x&#10;pXVS5492stYMX3v7R0ed7QKpkiy9zXxcr2FjIfNvrF2TK8UjTy57bLgHAxvmp25uSsAnQGSuEVn8&#10;BShjmw9s39xXU1qTf/Nv/24BQXzX4ul8Ju7ce/Ny+/WXLq+9+crN58szeR3JWnvj//2/+f0ej+XH&#10;2Seldkdw5mQMtCBjyJx3/Fl3xE/EZ22gSTARdAQOG5kgI3gAEQKuTUbgKsiQF2DIb7AZO8bmA3Jt&#10;kTH4omyN3NM+yz4b6u6PAq0xN8BPoFO3oQqWZzCjv1Q6v2yE/OUfHp2ADlm6CI8NdfMwhk3fJsoe&#10;WXV8AKk+m61+m2zrgUemzdpYBfF8AajopaN+BOT5kjBEtiBvXoECIMAas3MGBNlv3fUbn19+z4Us&#10;cOONV2/CysL19ivAoy8wtABoP8tHZsXY1oZN8urdD/rZBjaMrY7cAwAZPur64KPuFbKV7FkPsmS0&#10;zYssnrbx45Gha+1cv4Ch/nxurbKHZ72TU7J1lAdA6UgLcFEPBJUF6t9wrEw0bZmjMj3KtUMuGjkg&#10;KoB0Bl0BK2CIPpIVQsCQ172BFHXBGW02aIK6oA3YADrnrFEBHy8ZQf8XL9/a18oRkMUmUKD+45++&#10;sM8oOZqTJXE8V6YkQGW93d/uc+RzgKwrflmiQJH7sHqy6o6x6LtH1Xs2CEDymTGOfvxAjn66xukz&#10;pDQGCvAYrzHx2EfHWN+unbkh64P294UGBForZN74ygVDASFZIBuyDFGARt0bY3t8ZgGGgBv9MkY2&#10;b2CIvnrkmEy2KICEACHP4pTq77kcm6QgZnO0iRZAtXvWBwkkG9injzwq4Nps1dvsBQGy+gQi/Xgb&#10;FKbNRvL9jzAZog8/cRQ2m+MAHwQYoQ8/8qr8bBRDfjBRZuiDj5/OGPMtcj6MAqR5CZqClPk334CE&#10;ALdAZwIonqAHGKLdnMZG82z+gJB/JSI75Biu47aO4/boDY0t4xkDNW7AJpCFr59845NDC2wE+NHh&#10;YzLq3wUCwEJgQNAV9Fp366vetek6xevaFSzpmK9rr901KpCqn8dgo8BOt6CPyLOjT4Be29MGCNTp&#10;snMDhsbO7wZQIHOzDtbH/FoX82x94rnGaEHTkGBuw0UCic1ZiS9oCAY2ehuKD7Gzbh9kH94HU/fD&#10;Zn7Z1YP6ApaAJmgJWJFv+h1DefaGTUdQNv2+nQsGbf4CRcG3gEs2PwR8wWmDzfDU+aOt3Acm33lz&#10;/TRWQb5NyuZlY7s3X3Qevztfjj54fEOyXkp89zAASO6d+2/tCwbuaX3oKZ25v+/5UnatK5+Q8WVq&#10;yg9mH3h3bGo/uuo8eDIb2ejgvWuv+Xi+jX44G/PsP498OZv257Men8/11P909B84wv9ovl1PXUlG&#10;+eF8dj6Zz0LlB7M+Pl/JPJnPs/qv55qrP5w98O6M/c7MyWbsmhY8+vZs/dS9Coxv/dq4ralywdSM&#10;xb9jrmNj6uZhPKV+fiPt5mKOb8u4z1jrw4y112TaHnR17XxbN5ZAEigjoy3g6Ftgd127Xd+x1fpE&#10;fCCDb/wb/iezV859Y42rfzr7jLq1TOaj2Xfo49G3xrvOdMZ2gbag2/0KBLkvb8q5TwVS96f7sHva&#10;fa8Pzzpve4BHz9YEZAASGaIADSDUsze1lWV3HGcBN0o2gBfHZ2yTA4ACOXTL+gSu8OkZL2CEjCkL&#10;wxfBWzAGhgCWskSe85HN8IwLnqwG8IKAGQT43H7rtcutV25dfj71W6/+4vKzX7x4eeFnL1x+/POf&#10;XF586efLe/Odty6337y9fHL60E/HBtvGL6vkGrif3CfWU+n+dc+0LyjxyLpuZLY+14acPjYi96Z7&#10;DdFNVgmA7THVNUNVBsy1kwHTryxD9l1iDwXQ2EJ02KNvbq1zGTh1gCjwiZ4rcwMIeT4GuAGCyvoA&#10;PQEh9Zv2AKKbZ4OmDhABPdoAFgoQnd/GEpQLungFSyCgbEpBS3ALHOnzrbLjKDL61QEHMnTTK+gi&#10;vOQKtPS1ZXiAmj36GkAEDJUJeve9B3s89vm0fyXQfiHj43+mzVy+4u984zOHmZMg2fzKgAmY+AEQ&#10;fQVSwTXeygMEAM/M1zxQD38reyB7S/Mau+oLFMYWoMMeYGVsYyoBFvX4ZKLAUH6ok2NPGZjSn43z&#10;XMhZV/4h6x5w6ZoFUsgBJl2TBXFDrkPXTj0wpY8ddZRtQCYZZRkJdfrZjPARfTr86R5ZUDTXwhzN&#10;S9m8AaQyMPjma726xuYOTPlmCngAFwELZKMGStqsbeY2ev9/qG9JAuWdO/7tzQE8ji8Xb8wXDp8d&#10;IHwCyFD/D6i6X3zVRjYjG05B1kbEtro+fDwbVhtTm1Olvh1/5MzBXOi20ZGxCRZElWyZB3AT4Hn0&#10;VIp6vqFdgc4De8IAFzLetASCbuSGgKZHo4vOYGh5o39/9LTRs4/evdwBpkbvfUeNwwOUgILAimBc&#10;ED6A06zjBFwBWFlAFvgRvXMgL1Drww+gnAM6IHTHHuhazT5pfZC1tO7ImiMPnCLrZOPXR65rtOs5&#10;ttfm2LrnvpgxEfCjrU8bEImaG9ogcL2m/DiPKzhs35Rd24LQ3gv6x4YxjHffl9whdTx98czXuhof&#10;CNw1mH5rpo9ObTLZoMvftTdy2vrJ7byGZy3422/I8NU919zMi4ySPJDXfa3dXFZ+SrJlOgRFge4c&#10;WAXepQmSZVoKtkoyyRd0BU8k0ArYx2voxy87F0zZQmSUArp+8tqNr8QDlviBJ3D7/ZvX3pgYfPfO&#10;giO/mgwQ4WujMj/6XvjxjxbQADivvD5yA3heHX2kDQgpte/Oer0+e8sCoOEFioAhY5gbkLD3xFD3&#10;tLr7BWm7Tn2Zw2vfU8dzLdo7arOhzmbXLFvGtB7WLDCkfSZr13rrt6ZdL/aMbTx2XQdrmi67eGxH&#10;+PTrT3b/HQcwAxSVIQKCgKE9Mrv2kdNWeg6ot8w6CtPerNHwyJQt6sFjQQQo8myRdsFZgCqgCp4C&#10;o7ZgJZgJkgXSABEQo78AuEBi+vG1C4gFvYJvAVQbsU2n1+/J5ie/UcFPsAQ49shuxlrZKQMTCwyu&#10;AXOBxujhFVADgOcjGEAlIMBWZfNd8Ddj7sPZ4z8Q1PFYb6RZk/P8WtcN1mM//yqRuWgL8nSsVWO2&#10;3uvLjNs10NcY6SiBC9eOjrUls7ZGV5Bcn8bf8xhKvOwseBq+EuBpTcjp75qR0Rc/W2WA+JGMOhv5&#10;5zpbq7KNAvPKzDdJQckH1TehAEBZE8FD2+brA6y0Gfjg+SDqEzxt/rIFAkIBBhVI1QWQV15/eUvB&#10;7835rAkAHlbs2zy7bfw2kD7s+YbX2Oq7Sc1mox3hZUPbPND5W1v2+S7IC/oFMRkHVHDGRzIE5gI4&#10;mNdmDAR0IO26GbGv3Xh82c1qeOZQv/W19gd4AUwEW+BABgIAkbUBWgCUAZK7hvdnzV6/vDFf3F55&#10;/aXLS7dv7RoWrM1FkGWTb0rZIUEcyJG1UHedbr/56th5fedl/ogOebLxAlnm3RoBA2RbO3Vy2o27&#10;6zOEbw2zRwbFI8tn90egzhj61eN9Np9bPpinfnrr3+h2n3QdWnvXWP/5Gn33ejVG9+3SdYx81988&#10;F/xc7+/msPonv9Cuxcwfnwy95q2eTj7yxefLPPio7bOmz5eIvYfGZ/eQ+Sb71Dw/ZN882B1AAsB8&#10;JDvlPnVtgN1Pxg/+m5PPrOsh6/Zw+/E/mvvxg0+t8Xy2xs79xz7D5n/U700gVZKl/2j8EEQFdMcx&#10;gu45+1C2A+gq84JPDgAS2F8aMPLya6+sT3wxhlI2529/8qMFMXceTFweUn97bAM1r739+uUXt1+a&#10;e/jNpTsAosA/RPatu/NFa3jsvPNwfJk5AUv49I0JGMk8AVt8Qta2Lz7tEwe4PMCp0v3VddKPun5K&#10;16jPetcWqeO5rvtF0Kv6sy4AiXXpOaZdsxOgAYasFUAEAAUoldlXGp+9gM4C3qHWvSOzY54HEOp/&#10;lJHZf8cReEHqMkNIXX/ARyaIjLbMD7ADIAFEgANe+uSBI9khIAJQEKjVgaGyDr6dC4wF3A1614B3&#10;EwCHBDBUkBRIBc+AT0GQTAGZ3ewIqI1F5hxMI3p8A4aUfFUHLgJyASfyO+YV/JAFMrTVlebc7yqZ&#10;K3ACFKmTRfnDpmBtfoI0IGSswA/gAwwJDOcsUWuwQGDmX+aDbfpAWePnX+Ao3YCJOmJDyd6WMw4f&#10;z0DU/NWfzQbouS51PqzP46P17ZrSAz5kCRaAXOfo+E+mQFtf1x2I0i6zoJ+sbIPMQ8eHdx/MfTZt&#10;MjIN5PGRNjk6HeWUkbDW+rZ/Puj7bWg+SD5QfbD74CIbQGCIrHp6AkCbvACh3WaPJyAUSARuYAMg&#10;AjQ2yMyGYpOxOfimZOMHEhpfKXjJMAXcbEbnDYfP+ujqU6eDXwDRV3ZKn9K3OhkQ/glMr719+/Li&#10;Sz9boHDrVSn427PhTjlt/YDCr+b+lZUEGL5eMD+fG8dv16MMY8uEyYqdjzc60tBWegbFEaI3K88Z&#10;TwT47NuWQ74IAP7qMkIAERB099HsTUOvy2jPur50+xfr88uvvbTrfz6y6RqRA0L5rd/1MR9yX7nn&#10;5zPy+7//3dYFdKDp1is/v/zsFz+9vPDiCzsGnutm3ZZmrvQcoQEsePQBF+tkLHzjfDNfgvCMp58u&#10;WaROl6yx9f9y9ki26Xzj6HZsuY/oZ8t6W1PZSdT1QK6BI1tHuT1Xo7/jVDJnfxrXteXL2r/OSV1Z&#10;H3/J36yz+2n6zjpbjhxfzQWtneHR2/Hm3jxnUSN+mhs/e+YovztC26Oxkfn869H99Vcznrnw7Wij&#10;r2ZNvvjVl+MbMPnxEh45wAdIIg844QWayNdP//PxST859XQcmzn2kgWKHLt1/Cb7oy6QC+oCOBlH&#10;Z47UADEAqPG0jQ9sAV7q+Mbii7o+IM9cyANSQCGeEmgCqPRbk53j+EwvENjxGiDU//binz0o0IOs&#10;sz3HnmevsZ/snnQt7YPIntl+ad8575/6do+9ErClPOQcdek/snmACgCDHxCyZkogR7kg5wqi7MnG&#10;Z4u/8QNL2Q5kAT0okBqIJf+cTBDw8l0wFOhRlym6PRtBmSKgCBDquAzo0V7etANXwJE+wAIwOGcn&#10;ZC6ABsG2QFxAVQqmqMAbUBAwBVgBu0wEGbLqZPEX7IxstsgHFOiTbYw9evndbPKjyyfz65gPyOO3&#10;Oeyx4ARlwZ0/BXbjC7DqwIEAr00OTylgI32IHL4xyeoLMAAXiIxnJQQB35SVNhCACPmNob4929iR&#10;b9V4O+YVbLCzQGX0tc/juJF80yt4FziUeEokGMpoCAb6BVClb+WyCICAQC+A4tlU6QhM+nybpquO&#10;nx6gApQANdYWmOKjuqOV5fFzwAxK1hwW4IytfEfG8402QLJAZAKidYtvk7Z500VnmTb15mjTxtOn&#10;Hc/8Ckzk69e3weIaQASwAoDA1ppZC/5aM2vDV7Lod3/87erwU6AURPB+83ffbFAVeMmpCxJoH3D1&#10;nNHICh498FowQQLimbftCZTGYYtv/C5AF/jMU3sD+sj/w7//N5d//Pf/sD79wUPe//h3W/7Ww9xX&#10;npJ88wEykPrf/cMfLn/8t3+8/Lv/+t+O7h9G/neXv/93f1z647/9u5H77Yzx90v6/+1/9Q8z7q/3&#10;5yrc8z4LQBOAxC/rYb2Q62Fca10wRuT2us91JtfcBGpzooP/b/6vf7/zYMc1VWbHtfVZoGtexm1N&#10;AlGR+4N9ctrN2zWk55p2HRufXIAB4WWfHl+16fERkTdXdXJsrM2RpdOar/5pHDrkEJ6SLSX7+Zav&#10;ZNjIDn529FmffCavD48NOspI/16XWR/gHfhxv57vT8AHdQyNr3Svb3vk9Qv2v/TA8lAAqHa8SoAA&#10;6ABkAAUAQwksqOsDePAQ0BC40ofIGZMtMp4jAm7KWgjYshgBo4521D0j1IPTASTgBIDhAwLUjHfO&#10;VAE5gBGAk594dMktYLoCobJCMkR4ZbFkt2SHUEdmjtE8vN1bZ4ADkCMmIL8p9f/8f/8/9hpp+wIF&#10;HAHfQA6QpAw4qafbF0ogBR8A8oWv3yvSvxnK6/pEC4YGpNQGfgJCwI2+gIw2O9ExnmebDjAUaFJq&#10;I33018bwK41x88xQ2ZyeA8IHavTVH+BB+mWEgAYAaIHRlRY0TQlMyaZ09BQIAi5kiWRNAhEBnepA&#10;Agr8ADX1C+zADHAToFHXjw/wADdnkBR4Cihp60fqZAAcPpo/361FD3+rb0ZM0L0GZlmGu9fshKCO&#10;vCmkD9hQ9uBoD4/KXtBjR+AX1Cv1oQVDwyMvYHp+wgOjvhUDOwCS5yq0HS/ssxPTJoPIBw48i4FX&#10;e30gc7Ul0AnEAQpgIUARgAgQBS4EiEhwOesGCPQJCAIsGXV8NpH2BqS5Zq6n0jV2fbtueICy+wC4&#10;W7m5F/Y6zfXSJ1AZy8bahmyz3Q13eG3kShuxzdtmjtqQaxcUBBZ2CyzKNn9UMMhedugUHBA5wWjr&#10;E5zoCAxkrYn1siaooGxscslG7AQ49DUvQSIQVLAQXNSRwNJD3fUXZJQFRet2Xp+CKJ57hM/G3aB7&#10;CsqRNtn4/GPTtUmmOaLWFqCRHTJHYEf5jWe5pv67Gavf5AKGDvAz4O+q4/e8jIey51qYA9oxr3Pp&#10;uvAL39z04e2YUz+vPVvNJ133q/s5IOW6dZ8EmMjq12fd1BcYTR85a6Le5wfRaa3YQd0XxkHNj2zj&#10;dE8bI1vd//h0zKX1SQepR/Hoflcmn7W7h9nWrsyO8bWtrTY9YyM+R42DZHcC814EQOrdp5Xdz7JC&#10;C+ZHxn2+WZsBD2VrzvWvf+M+dN2s5wlsTH9gInkAZ8HH8AEOIIgsG4DUgpIrZYvcgpoJ6MCOTJAA&#10;LiADOmWI1Mmon0ESuYAXalzkCA6QAWLM0Xgd7/EhWZkhhKekhwAj8mwg88IHqByROZ7zsLUHs2WH&#10;AAL+AC9ADvDyf/t//NebvbXmAZ/Nhk/8B2RkZfACIwBRQCiQBFyxyR7quS7ABVkL4BCQDLQEdKwl&#10;8BIYUnfMBbyRocMv47Gpbl3J05cBChhp46vjnwGgPvafA2QEeeCmTM4NuJkyPgIMypqU/VmAMG2l&#10;Nh1yZYn8S4uewZF1AYZujmxsJhP8CoLnoy9Br0CpHzgAnNTRBsuRCTAJoNmhD/TscZEP3rXNPh2y&#10;HrolD+n6wEG/LpSHUz/97DgecyHfd9GgWxd4yIVFXYCOW85UVkg90NTxDjBSVoZcJXl1fcu/ZnZk&#10;eYAWYEcpO4SHfEt+MiDl3am/N3zl09FRfzb6748d/Y/mejwawKQfcNn+ATk26cAMkiEKvNhgbVo2&#10;ZAAHr80fBWrwBHV67EX6ACiZj54vyHa6yDf8/bY/vm4GbErHJEr9ZcSQ9Ui29TGGubAr+CA+3QQh&#10;95lN+BpU9Nm09TUv8ykQ0UPNN9KPX/28safLvg1eQCgQLf8qq18AQfhk2RMszgFZne4Cj+H1zb4+&#10;ttlTOgLxWzAdhQgSC5CGAB5UkAGKAk+1jZ39MjbAg7rgx1e+6CcbGNKWESKbn/nPXqQdT0ZJ9ked&#10;rQNUyYwc9pSAEBCE/u4fgD9rwceDpy6TdPj7+7XJBz62VvlEhv87l2sfnutDfnWuc9nxp85e80Bs&#10;0Surw57rplz/x99fe85t7oNv2Bmdr2bfwf989pmvx19t9EvAbkj9C6Bu5374hfjDt+4f94sxuz/O&#10;Mjf+z/oYI9t80MbnC/rdrBcf8wtPP9557ubU9ebX0vCN25rma0QmPf7SdV/Qa25KcyDT/G7sX+9V&#10;967A60cl974cmcj+DAiRU6+9vD+4H/lwAJ+yQNq///s/bHnODimBiE8+n8/u1/wB1oA898XX87k8&#10;skdkAKWO2WRfzgSUAB/eFgNylI7EHJvJACm9YdZbaICRQI20yegDat4foBI9Y3/KhwMk7j1+MPv3&#10;u5cvZLXGF331fzjg6ZPxEeDxHJFsD58Q8AMMlU1yJIZHVl3mCBD60U9f2IexHZM5LkJ+bBWQsZ8E&#10;hIAaVJbn8QAewKY4qOxYLCB0lqHrmE1fgGmzQnvU5qcsjuwaQBIwAlAAlcCQtqwRMATEADUHQJqY&#10;e/XtAF4HaAoEaSP6Ef2OxwJDxtx/x1EGBKCRAfLbJ4CMY6L61QEjgICcZ4kApgVAgNMVPJGVDaIH&#10;MNEDfGRczg8V4wEcwAvAEgEuAM4CogE5jkkWDAmIU0fAAqAT2AFwyHfcBvjI9pRVAKjoNFbyC8Dm&#10;W4ZvGC6gB1hfe/2VmZtjwgPBPnL+Ohe1uot6pPeebcpPxkc26M7dN26yQ7I7QJBjHiR7RKZ+WSDA&#10;SJ0coPdsgjqgRG6PsWaef5r18WDd8abHnbHnmRPBHNB5OP3K+wO67o4NpTYgBBxpvyNDNGPdkxWa&#10;PvXHQNYAoB6adAwGuJTdARiAiwUNUy44ubZvwNQVfESBEDJowRcQNHL4UfI9EwXsAEHAhXE6Cuw5&#10;KRR48hzJt6BoNqQTkAmUILa0lW3C6rtxD5ior2+pNmylcfjGT0GJXoCmsWzkAoRsjQDQZq8uuAgc&#10;gIUgGp8d9Q0CEywCTAIGO/j6tQMl+GwUEPGVzafX9wM81QEeAaZX/M9y+NpA1Nqc4MWusYxpvOob&#10;8GfsfOxIzHESYOOoS0mWDMrvbGZfuetytdG/pgF4AkJKIAfwAXrwXCOl4zPHaPocn5Fjx5jWzlqy&#10;j4fU878+vlk315BePPp8NPfzNWTHXJtX18h9ktwCkbH5Wz92OfKAxtqe9l7rkSELpCgBksYj39qx&#10;hfD4gYfW5nV++s3HvcM/xC5/+MFW4wA/a+MKHhesDek/34fr09hE+N2njcdm5NrxrbHzyzXymeNX&#10;dpQrAxhdqbF2faYPoAF4lO5VQbg9WalPXXZIG5UxIgvEAETKjsIAB8DmN3836z829WsDNQtyRgbg&#10;iact84IHDJFR4smoKAGfgJB6GRoASAAHcmQyBHUgB8kIAUoBnwVD54zRtNlCMkCPh9QfDWjZh6av&#10;Dz6/N7x3ZzzAiEzHXQATPeDGc0d0yyYhvJ4fkgnyFpmHqmWG3rjz5uUnt366v9Lsdf1AR2sMeFpn&#10;8Q7QKcODxEJHXvp6Zkf81KesDvwEkgAWNsiLm9/KezTiAIjWxvrhlRUCUlAZo4608A6Qc4CrMk36&#10;AkRlhNT3OGz0s6OtT5bo5pjsnMkBXlAgJ/CzvCs4CjBpI339cFyACI8MG8ALUFMW5wx2EHACtCh7&#10;DiewsnqnrA8ZwEG/t44AHlkmQMvRG+oB4QVfUz8f0QFgPejsYWZHdenICj3//b/e32+AlN98+7V9&#10;OBM4AWiAFxmegE9rBdAARJv9GQoMoY7QarOzmaLrMRXw8/Rd/4xvbor32R8gM7y3Z4yewwFYZHR8&#10;QGR39sx3ZO7OxXwwF7lvD74tkHlnblB99+cDoO2DpF8bke/D5cPkw6Xuw+2bRFkiYKNnjzqiAh4r&#10;Xauuq2uDj45s25HRA/Bcf/p4rik+HTbORGZ1r33sK7Pv2rtv1M/3SffId6l7bMHvtDsO3f7RCyjj&#10;A9XnY1N8hFcfW92n/ErPDysqy0Q2jufQ9P3DAAV9S4LUyOiTmeyXm/344f4A4pX/7zyTM9/QfEsG&#10;Wvbb8+j6vSTy/ao0X9hV93nQ799vsHW89j+b2pRk+nHG5Ogo+7XqfEhG2Y9pIr7y69/++wFBVx/M&#10;TUmfbJR9dti0DvT5diYyh5/WUlZ4AOnUf/d3fkV7Avfv+c3efEudNvqHf/eHsTdA5w98mvmOXWPy&#10;N8p/fuS/dcdT8lmZXr794/91ANvUW5uznnmQZ3ttzjXZQD33BZCmD0DTlu1a+aGVHXtsbhZMe2yw&#10;g7pXjMcHvvGBvhKfD6hrzQY9fqEFkcNbUDmlLwzuX+X6O/3s6afnmDF73SPNS3t5fB0i5z7zmVud&#10;kYlW53qkZT0A7YJp2Z0A+WYtR6YMT3x1Qff8kxQo8MO+tgz+GSDVx47x6eLnj3426NI7E74ymwGu&#10;fFiaPi8YdAzjy6/TA8/NeGYG1SanTRbhkRec1dn2MLiHxdmiRwcYIIcPKNh3NysyNoAaWRwAR7sj&#10;Lns0kBP1/GF8curIW2S9efby7duXn7/0i8uLv7h1+cWrr1xef/uty49f/NnlL/7yzy9/8Vd/cek3&#10;d1wTFHAxB3Piq2d98LQBEHMBbHYeI2+uvaxxAJ1jPsCJEuAxhh+HFGOBkp4LCrQAK7UDl4h+/dnT&#10;vwBpSBvI1GeMBT8DcujoV7IZQDJGx3LRPjPUcRcCaPaobEoPTr/x5qDJKcsOrcxcADJAlHrPFAFE&#10;KHCELyNT0Cq43QSpa6Ar+NR/DjpKH86VHxt9EMn4cAaC9thtQA2As6+Xz83poW0gqDfEHNk5rsOX&#10;oVICU0oX+XvP/9X+QqczVK/dviVDNiDIMzp+ZPH9D4/ngAAjINEaADlleM7ZoGhlB8QABgEgcoEj&#10;v2X0AcAzYOjps7EhwzMyMkB7/DQfBqAFkClFCvD45gAMAUcATQBHO9ADDNHR93RuFvJkky/tqs8H&#10;zkN3sjj7oRwgxBfgE/BwLWyIrhdyXQNE+rTRbsJzDdXporJ7XXO013p03Qv6WqNsrtzpnlHnR5nB&#10;bCwousprs6XOLtLX/bV2rraU/OleTP7sY4Gh4MA+/8gAPe5BwUiAEhi02daPV7AtsOhHZPV1H7OP&#10;h8hvcB4gJJNjs99Acg1MSrbpWQclv81P/wbLkVmfx37B808C+enzo79AH2jBWzCQnSnXr1OwXpr2&#10;eX6Nwx79Anq/xG189oydH4Eg5He+Pv7MP1H2P5z4y3+/5v3rscMesGUtXJPPt85u1wA1vrF2nPHL&#10;PK0R342/czP+9JHj4/o689nrMnwle81fPZ21OUH9CMzHPwVmR1k9INw1Q81diY/cK7XrD5Tj8TUb&#10;zdF88btW6eafenLuV3NvjVoTlC/4rRfZ+JV8YafPEX4+AQ7ABRByzu7guW8BDaRv7+MBP9ZtwcwV&#10;HKkHGATS81tk+gNDgaTAUDKBGeXxWZlrNfxAGh+BD/oLnMYWUjeWEi0g0ncCQ0pBnV9n8KMOABX8&#10;8QCCQIGSXsCH3AEODnChLVviMYzVc9owZeBBBsqx1jnbs9mg2aPPYAgQCgydQVCv1S8Qeu2Vy62X&#10;X7r89NbPLy/89CeXH/3kx1v/m+8/f/mzP/9Xl3/xr/7FgiHZK+vF34DPkW05jr+01QGd3i7DT4b/&#10;zTdgGFgBXMwtoKPEC4hoKwMo2mXSAkwATYAIlQFCycr0AEPGYqvnhthIni396nzJn321HtjpeR8A&#10;Rl3W4wYMvfPGgqEN/gL/FRB1tBaIAohQNtBNsBoSTJAPnA+YwKUsuPjg6fPB65v/t5vmV6tLJsL7&#10;bjYIsCnjg4AeQAkgcnznoW39+AElwMmF+9sXvn/zuwvAEAIKFgx95D/pu2kHJQ946cHwZ9MH3CgF&#10;6p4LQjJA+sj3Fte5TXYzQ9Puxx+tk7k7hjoeXj4IsAFi1AM4wI02ELQP0A1ffeWvaVT8zpi1pV7p&#10;ffDZR2vDh6yU75EGHkD1rjPdAwTtg94fH6/OV7oO/HStAh+uGbJRup5dQ3bKDAne1ogd/dnUrw+v&#10;eySb6me5MkjGZlvdeMZt7fDoqbtP8pWccfTtvUNnxtGHbPTdi9lMj51sFhSS1UcWj8/GYz8qYJEl&#10;p71Bd+5rvGQEuILwObCmi08nnwpM2uaRn0rU+H1WqqdDH8+4wIDgLcAKcoEcssr0+aMP8a9gnRw7&#10;gZ+zjDKb5qI8AjA/R/d3fLOenw1fFkwWx1rxxXrIMlkb+l6IsB6Hn60Le8Y3Hvvm51oEjmS28JB+&#10;PlVmQ9sa1TYv1Jp2vVHXk5xxlPRQ69p6k83GmVq3xiV3vufYyofWGW9B6YA38zKuPjb0n+8P9wU7&#10;5ti12+s8umd7bHQfNRYb2a3PPPOLjuAZmAEcgHhZTcAD0MAPwARSAJxtX3XV8cgCGHQDSeoIyAG0&#10;gBb2lGTw9rh3+gM18YEyY7KfP+wr+dp4ysAVvn7ygro+wAWv7NDqD2CiG0DCC/QsGBrZQI82OaBB&#10;Wx3t0dGChisgGirr4cvpmXoOKECEygLVDij5ovzGnTcXCPXWmKwQAAQIfe8H31/687/6y8u//LN/&#10;cfln/8V/vv+2Q2YFqHn89PgxT/7XDgQF2tb3q89IP/nWyFzJmw/gwjbQYW7nTA9ex1TkZHSAGTx9&#10;ZCJt9pRnMEQ+2z1TBBxlU5kf5NVR4yTznCwO8NLRGJCjDgzdPFA9bXWl/q1PuX3XMtkogCQwtVH7&#10;kFX6kOH7oNkA2ljwCng+dNp9MPtw+2D2wQdsOvrqGAzI8TtGjsJkfjZTNIBpgc81e1QmiTxQ48LJ&#10;DPllT7/KKSvkGRrP7ABDvrEevzp9ZCd6IFxw3QeiJzAL2OpAkKzPAqKnx0PWskf6gCagiA2lzNCz&#10;KWWe/DsQ9gRcoESWBpDZjM93wBDwgqcdIDrX9ZU1+viLT9cOMCSrdLbVh+0ARANoZk08h2Oekbnx&#10;l/9dG/zqXRcbpevkWmrro0sWT9v86FWSM99ACluuL3ntQBA7xucHHXLWls3zvZPPbNLFO99zBZyz&#10;z9qocd1b3XPpr+wQn9jHi7KjzgbbGyiuwVFQVCIBSVkmQokEKXL6+bj6Vz/UlWSU7JMxp/O8UHXz&#10;4A8b2ur1R9p8UWc73zbAjl7j4hmncfMt2cYjaw4CtTKb2SKPWjcE0AA9vxpwgwJAAJEMUP0AEMCE&#10;1PEAKfaMa4yAl7FaG2SdXaOus3HNBTV3pb50zEkZv+vfPZKddNxvfEiXrBKdx2ve3SfKxszmeazG&#10;SFZJdu+fAa6BTOvQ9co/NvjEh3NJl15j4tFjO7/x9OWfMr/IGmvndgU6AAjgETDCBywCN3hKYAUI&#10;CqSoK/EBCmCBXHwlW0qAJ4C02ZtrBqdskDEQW+T45OiOPqDCl7Pe+jh1OsZC2vzAU5b1EeAFev5p&#10;s68EBJR8Qt+VVbIBKOBnT7wBKB7Ltrw3+//IkRGcBereCOv5n/bpMkSyRuqV5PE9IwQMdTyG/FuO&#10;MxiSEfrL7/3NgqF//l/+s8t/8p/9X26eG3rrzuv74PPjAUD8Q2V/FgzNfM0r4KNf34KiaSsDUfQC&#10;JUrzAlhkcAAQYMSY+9zONYN0U5910F+mh3zPW5UpYotNdXbKPgFGZYr04QNgSnYCQOnm13NldgAh&#10;oAiQcXECOfoAHbw9KvMw7JB6gCdZMig+m+fgJ2D0gfLhEsh82PuwaSN1H0R9dNXJ9CHULyht8Pxy&#10;AuOVOhrb+gT13loDjrTxqwMy2gAScuH+5vm/vPzkZy/MjXH8su3xK7x+V8fRjBSm7M7DBS4duQEw&#10;ePoco703pWd/7j18axAqQOS47O2t4+snT5aOf/eBZIUALoHWOnmIFyDyyiWgEvDx/M+CmQEGHoLW&#10;9oyQYzEAZ/uvWaHN/Fzbmz367KM/AVBrZ9tzPT+am7QP/qx5AEVGjK/+RYn/2q99AMMjuPjP/f6V&#10;iQCl1AYakbVx9GG9Ombc7NoV+O2/QRmbO//RQ/4dimeo8P1jXP8sV9u/R8Hzr1HIa/v3KPx0H/BH&#10;6f7Z9qyhko9oN/rhFVS6D43JJlvImL8WlIeMbUz/igV/ZUZ2/2Hvb2y2goVxZaNkxdynB6+AHgne&#10;yj3mmYDeczGCd2AoYMG/DTRz/3fPK8n4HOxnaXzvsyNwFdCq09cnSGaTvHo29f3u97/ez0hfEHxm&#10;9tfRBaIraZdhVfqS0ZeN3/xWOaBlSuthrb7h0/B+/4cBS7/zheTg6Sf39a+M5zk//wdOtuBYS220&#10;8leb2v4noLXvHydX32s1czFP8zInpI30mbN5arv2xz177DPWkEyALZ1stv7dP61h94/7q7oy2bNc&#10;Jf1I+8yrzs6SffJ6ryrZjNdYfO54D7Dp+iP1QJI2H7of6CrPdO6rP955TP6wlV5zbc/KBjn61ZXV&#10;6ZyvE/7yTvdtZCxjkzMf17Hx1QOEwC5d12M/+6NzLvNb2ZclY7LZvb/39dzTxRF8pX1+f2x3Ar5H&#10;LfCcLujfN47jT0wRW8QV8ijdjRUjR4+s0qmKn3CRGdr/TTggIoAEXMjwyPSUEQoUnQEQqs/zRGgf&#10;vL6CIc8cOSLz5phnhTwj9Lc/fuFPwJBjsv/Lf/p/3lfsgYR+kVk8jPjFJ75pf5v18WbW8Y9WA0EL&#10;kgCjoSNbBOQdIAU4ATxQWR9gp3+aGiDSB6QkU+YGwAGGssPmOctERt14ZMsW4bNRW796gCvwdfM7&#10;Q4EXwMaFA3bw/c8yfS4e/nEBJ5jNRS5b1LFYwGoB0pC6m1Fw9Y3eTeiG7APiA9TNWhv14emDaONy&#10;8+8HZj5E2Vy9uQHdYN2o3dyBogU/w+84DJHVJovIuXDHM0MvXF69/dICIQ+n+S0fmaF9wPnJO5cn&#10;70nBHWtg/gI83uN352IO2KkEhoAgYIie4I+/+sDB2PC/zQrsgimgUDD3vNDxJtZc2EHiwIvjLc8D&#10;AT1ej/dWmDoe8BMYimSP4gV+yjQtSLoCIdSr720WAq7MFb/4CzQIWEDO/m+2uTaHr7OuwwMCgKFj&#10;DgDKjDNrpm3uB9ATxAEVwWj0phTc/CPcAI92ANHxIZ46UKLuH+cCJEr91grxhd/AkdJ908apjtwv&#10;3W/IHNl8H5C9AtPAET8K2gEkQVopsOtTmnNgEOCxNgjgCQRZmzIbeJvh+K1gcwA197XgVtDGKxjp&#10;027zFtzM0Xw2qFwDSDq10xUQtftMkdO3sqPfv4npWDlQJDgARki/NgKMzmAJmImsjbVq7YCZBUsz&#10;XqDnd7833gGWAkqtbSCITH2u+/k6AMuuvetknO8GZxQowFO6V823OWu7/pWtSfLWTd16FUSROp57&#10;qC8L5z56bLbW+I2h7ZrRjVc/6v6tjz3+nu/blb3ey/pcW+S+4Tdec3CvdL8Yu7lrnymd1u5M+M0/&#10;mbO8Uh+/yZ318BvjrNuYrSXSb+1Q8uvvtPXz2+cjHTLq1qz1wrcuSn2tVW0yK39dO0TG/Y56pKIv&#10;yz4DSgTMiBF7ijDt6kCNOFg8WfkrWEL0AkJb2l9HtoQCnkxUQAK4ACwePx1Qc//Ogptjbz6y/CgQ&#10;FBDavtn7gaeeFepfdvj3G/u8kH/k+tIvFgx1TPbXzz9/+Yu/+esFQ//ZP/1P99GQwAdgIIuVT2V5&#10;8g0FipTfBUvmI3t08A/AsgBlQAz7xgmMONIChLSBlvrPwCZAAwBpx1PiAVP99lBviQWG6JUhCvhk&#10;S39gC+3bZIALUATQIBcP4QNDnhkCbMr6lCX6bhaILW3EHgBlwwgMtYm7CX24C7rLH54bd29qN/Kp&#10;rb8Pgpuarhu7TctxCDtsnz+Ea2t49PlgvMZt43HTuoGl+F689ZMFQlKF/m+KdCG/y+KcMxsdFe7D&#10;z89mDZ/cudx7IMX4xqwFXT9x/uYs+v25GR7PTe8c1dnm3W1/9Il/oXAEX0CAnQ3I0+avV939hs4e&#10;lc2HBqgBhmSDgCBg6IORA2pkgICcMj7qZYW0kwGYkDaZBVEyeq73NZ1rLZ8BvHwaeu+Zh98OoOAb&#10;eRkbgEG9rAhgcwY5gE8ZMDykDgTSCUQJaJuZGWoM4wZMBL/6q7dmzwas1Ref3spdsweBF/1AV3Mg&#10;q8Rjx/qnq88c6QvEdARmgb1gXpAukG/Qn0B+M+Y1s6EMGAAE8dI7A4eDf9CCjd/M/X3dpAMkjQks&#10;rM4N/yp3PRoO6Mv8BGrOMkp9gI2yerrKlR379LQBp/63XuPyubnyi38Ldob4mJ9//Pvf3MiZd/Mn&#10;b82sJ6JnneiR0Zc9/a5P10mfz3iB015wDqwFYJ+n9pINgrMn6AuAKPUVzNEGVHvVdb9C9pbdM677&#10;SfsSm+07bDVG+4+yfQutneGT7RgY2cPwdryrXv7TW3tXX4y78ztdpwW212urjgT6grvriJJZ3qxX&#10;c279zu3WgR+NyQ+ULL71JqO0DnzUVs+etpK99mDzth5skQV8yJhvcwX2ADsyjWH8lZm9GzgxL/Pp&#10;CzCyNtYlgBPo6QsyooPw0sevjQAdekqkL1AD0ABGC4ZGL5CknYxY+V1whH/wZMIBBtmOIzMk2wLc&#10;9BD1AqHhnzNCEcB0PEh9b4FQD06XGXrltQFEt2//yQPUwNDzf/vDy189/73Lf/Ev/vkelXnDCzgA&#10;MlBHYICQEp3Bmnp+B5r2VfvH1x9lnL5DR9+RxQl8xNMGiJQda6kHTgI8ZYLyrzYZAAeQk81iG7A6&#10;j5Fd4yQTmKIPHAWIngNiyvD4r/UeqA7k6JP1ef2NV/YZooCOfmCn4zPlfxMBQ57z8GHeD/l8CPbD&#10;NTe4D0IffrQ39vS3UfRBQG7+bPTBAlK09dFpU9PXB9K3CR8afP3k9PtQ9WFyY7ppXdCf3/rp5ZXb&#10;v1gw5HcUejAaEJLRkdlRB4bc1AXsTz5zsb0h9uaCoMdPZYNmvaZ88u47C3wApg8+dJH8UubDyxdf&#10;zYfnSynTQb3vAY4PNzBbH/7KSsnWAESOr/Y5IMdf7w36vQIiR2VAjgyQB6TPD1ADPY7POiILKMkG&#10;3WSGpi/A5eYFhlyTBYAzTyChTIxAxFelOVeX8Sn7s//F/2ubOADqhjsAZGAID3W0JKPCVkDG/AW5&#10;1sL66gNMzkAl38ikQy47SiCjYKrOV6AmMESmTJNSO5kAijZ9QTtwVABXkhXg9cVPN1k+6Aei/vB3&#10;v76xixeQSFZpwxaobL4FNXWkj/3sAgg25gJi8oJdG7a+AgEK1CiBGuCG3h9kGK66eBtIpk6msfXr&#10;KzNEhs98AV7MRR3lY3xzJxuw2blPmWxrkI3qKKC11/Z6fdStYYFYhqTjLp/9DazXus+7PcW9TR4J&#10;qvYWewBqX2j/wWvPSE5ZALcfkbOPsKff5xaPLbL61Ounq79x2OmZOvJ4ZBsfAQH77Nv0m4tS/8pN&#10;XbA+3yuuiWvf9dbfdcd3L6iT32A/uoifrUEgBrUe6smYFyKXLj3rjdSRPnrxk2evPdkck0dluVpP&#10;vHSNqU4mHzZbMyDkuBdlEg8whI+047UWSPvMDxwFaPCsEdnAzRngLF2TBviNR7aYor3gZ2SziU8e&#10;X/m555Lmi6nMire17MPqgSBlFAAKHDlG22zQg3e2lBEChgChm2OyAULoZ7duXX7y8xcXDMkKAUNb&#10;fv97l7/867/YB6gBBgDiABxXP06ZoICR9pH1Ob5EqweGIrLkAI+yMQEf9rWV+hYMDWAJpOiLp65E&#10;h19HHXgBbsoK8TswxKY+dWAJebAaBXzi80nbeMd/rR8gBLjIAAFD3ggDemQ+ACJ8oAjPha6Pzhn4&#10;9NyQfjxtgMIH3s3sg+0DXJaoD7mbWtlm4YPQtyGEZyO7+eY0bf3k9wNxkvPB7IPbB09fcs8m+OPp&#10;wwuxv3P3rcsP//b5y0uv3JqFvDMXxrNAgA+UPDfigCHP+9xkcOamFkQF4nfu3b68feeVWRNnn29s&#10;hugMiACgTz+Hct0cD+diPrr88lezqX3hwko3+hAc2ZDd7IZ8MPam86EbH3vLC3ntHljC36yOD+AQ&#10;WUdrQBSSXVJ6Hogc4LP/j8v1GtlAkBvXNWlz2k36mhkC9GSw+KrkYyCwoG4dWgvBCi/wEgVU9NFD&#10;+HjoBpSMPoADEOVD/MZh23VIn+3sn0tB8wAYByBCxs8HNtlYwHcNsvTOQIhs+mc76nQi8vXRF7wD&#10;RZtNmqCujs+mMjCAsr0gYPnHMRVAAngYw9zpskUu386Ub9np+Ip/5PkUGAEyAivqAMvfOV65Zmbw&#10;yNJjr3ms/hBb+oypvbambB1WbuTJ5dfO+2qDzfM46q1FJf720xkiQ+9m7Sd4CVgBtwVq1iyatcMX&#10;iApK5LU3CM5eYB+wH9ijEF77jGDsM6HdHuPz6QuADChbBUMZADbxBFp1wbbgTC7ejj2+F5CBFPWA&#10;pz770t95IHzmEZ8dew/9ePQDRO6ZtX0FwIFWRAY/Of142cnGmfgUsRufbHYRnrHKLgJmZOio31yX&#10;kcEXR/hNFi8+GfL09AfwtPnYeOp8imd8a9WY3RdsnOdgnNY7m9nqGtAl01zwrHskZvRcUBmedF2z&#10;6mwk45qxm25gKZ59WMzpAesFPQM8IhmgwBEQVEYI4FF6qwwYOh+XeXj61isv7+8KyQwBQz984YXL&#10;93/0tzf0/L5e/68XDAU4HGttTBADpwwIAT9Az5PxB6mT4bt4hfBlh77Vf3oAlAEdwI72DRAa3v4e&#10;0AkQyeToC/h8C85m3cYv/ewANUAQQKOuTwnw4Hn2ST0Z4wBIO96Ma0zEtrHpPuf1eWAHKAKE+n0g&#10;AGmP0IZ6Jgh993hMWZZI/+oMPzDkjapnE4QBGSDF5hKIadPZTWY2mDad88YD1Jw3J99UzkCHXrxs&#10;VuJnDw+p0w0MuSHdrH59+nvP/+XlZz//8dYBEW+BAUB7NDaAyLM/gJCgZB0CBkCQozGgxzGYLJBs&#10;0MefQrWjf60DFkCFtjpyZPbBR4fNpSsIDJUDNwGc/q1F5FeS97eIxn8lXoAJkaebDFCUjDaABdlL&#10;dQJAAJGxXR8AwVw70uP/luNjAOYMRhZcXEvBSvArYJGzTuoFT2V1QU8fXYFT+eixH/2UTTtAIllj&#10;JbPjXnWMawxttsiex8JTksXTPssJvIjM+jn28jEd5ZlHv7GTN+9z4EcBiPTIBkLIBQ7OoADZ3Nv0&#10;j+Bz2FXmL73qrXl+smHsiCxdpI5nTH7xkzwQFBhi87yGjUuXn+rnvvV7+vIDqbOtzhY5OvHZyFY2&#10;0leuzSF+ZjvZ1hLACGQUSK3bBlZBdnjAkPYGn1MQXLmxf943tO1T2rLaePYRJbJvaH97zHsco7Ar&#10;wBcEjYVfcCwoF3jpKfmAtMno56s6vTJ3+Cg+mSi76RkbaQc0rINxAgnpZjeesY77zXU4fDqvF1u7&#10;blfbyTcP42zfdTwyQIXrcpa1LmyTTdc46ZKjmx/5oK3Ubt50y2bSwwsYk28cRKbrkS5SZw91n+Qv&#10;nmsZ3xp2fZXHF2Nf+A5gE0+bfMAJz7zVySVz3CM+I36l2jMx9nN79ZEN2kzQNRsUMEJAEdCj7PeF&#10;lDJFfpVadggIAog6JvPMEED0gxd+tOXfPP+9yz/7L/75/r4eQAAYyJSIPQANoMMnzwCJE+ISwKMf&#10;SELxAkSO+TouO2x9m31RIoAESAqc1A/8nDNEgSEygR6AaAHNkD4ywBJ99tgFhsoMKXvlPmBE1zj0&#10;jKO9/7UeIPKKPfACyCjLGCH1fkOoLJAS8EkHBZrIKRcwXX9oUJZFoLfZAC6BG2UAoLa6DUfb5qM/&#10;eXw8Nsi58dzIffi6yftgRX0IySM34CLyuZAIwHvhxz/cozLHZF6F5zswtM+6fDxg4917e6QFKABQ&#10;shPqQBACfBAAsdmUL31YZFFcXNmfWYMrQAKaZIk++ujx5eOPn8wHYeY3mzu/fEh8O3CT9b+9ZHQA&#10;G4AGkOn4DKAp87NAZ+QCS6hsUICJPf/KAyBiz02OrDEwZI2OTdwcZ4wBagG2ndv1WApo0G8O5tex&#10;H7BXSU9GrHXYvqFvfuN6SLNPgLjqBRS//OUE4CEA03j0yXz9a5vUsZZffW2TOWwdAfEAZQVnPKQu&#10;6BaElz/rjK9Nx/VgOx/5Ya4yd8bho5IP/Mpf/Ugbkfvmt7O5TkmODrvav/ndBI+r/9aE33TIC/QI&#10;AEGCfiCgoH8GBoGBwAMdgCIQ0ZzPOvqTuem7gpqyQcp80Wd9XF9ry6bxjE323/zD77Y8ZAfQzPx+&#10;+/vxe+bTdVWi1uK8ltHKXv3mV9R1PPuz4GeuHZ+NzRdtn+WCm6DV574gt0DgGrS19RUE7Rmbib3u&#10;M0pf2uwrgE97kj2rNwV7a7LjYOMZn718OQdVL5wo88/Y6umVMclfoCHgwFf96s2Lfv5rI3aV5PS1&#10;Huw0/8YQfNn6rj3t9k5ySnbzNfv6klXHY1s/fn4Zc+d2Wns2s8OP89hKfuOT5TtAU19jZQe/Pnzy&#10;tY0JHDW2MVF2jNE1wct3bT7Y/xaoTB2f7Bm8WJfGQvoCOHTIaXc/4NvXkbhxE3umXum1f3t+mRb7&#10;9e77V/ADFAFHC4gGGAFAvfyCZITKEAFDr7315uXV1187wNBQr9a/8LOfLiCK/vKv/+ryT//Zf375&#10;4Y9+MHvujDOgBGBYYHPK8ASGzpkhfTeAaQj4AZLoAURH/Tgiy27AaMGM7MyUASF9Z+CEFqiMXNkl&#10;wCfwgkd2M0cDkPQZo+OwBU2ju+DnOlYlG4DQ6k6JngNgygbJdgA3gEHABqAJ4CxAGgCkjQCgQFG8&#10;ZG/A0wRkv7njt3d807L5ADI2nY5lAJ3Azp/QNVvUBlUWqA1MAHcjufncyKgbtZvVze/D6kOB50Z0&#10;oyrd2N2kfvjqxZ//eB+g9uub/Wii514Aoo7JZEuOIDGLP3PT7vgLbZZnAqzAFxAQEAT2M2AKQD17&#10;dlDZj97W88GAyAEaHwzA54bmAwQABYQCRx2BoYCQPnV66sBQfQjgkpq1lgs0Z42sIzCEzKWskLnh&#10;8XXB0lzPP5nrBHklWTztLU9AQ79ACAyoW5v6gAugQalPoCVXQA0ABUIO+zaoK10BpexV63kOsPUf&#10;QfSQaxw+uH7mgyfAF7SNb0w8stqRfn34AYIAwu/+IHALZnM/jpwx9AWY1P/+3/x2A74gv4H/BF74&#10;zVdlfMAgQISfDlARSELAxHn+eIEhfG22jI+AIXYXKF3tlWWKZyxA5I9DZZt2vtHM57tgCLmm1kbd&#10;ugQetflijDPI0zZ280V4rh3/+ZNMn3HU515w+27Q9PlvH6guWJ4zPvaUPSL+2A+gztyH5zPh6AwI&#10;ioAhbwwCQ/YbAa/9xWen0r7ks6xfu0BakE3vHKjLohSg+djcmpeS3nmO6mdZ45x5dLKZnnZlOvzU&#10;zk71XbOxhc528POXPnvN5ZzVIt/anG03fzz6AIQ6IOQ5NnL52Ljk8jW/6EQ915YvyNoj/e37bLgG&#10;UTb1u3aASuWZijfNrXjiWuPvF+WhZANFYgZZpTFuANTUgSGAwl4sQ1QWv8yQh6n7JWqgyAPTAJFf&#10;qO5fKQFNPUgNDN1+840FRPsA9Ssv73ND3ijz3FC/RC0z9K/+9Z/t7+vdAIYhwMazP4GagA8QpA8o&#10;EjtujsomVukrO+TlIyWwAqQoF2TNGIBKQAeV/VEau8yNtkyQMpnkA0QBLDplfvBv7JnTkPHJVdcX&#10;AFNfMATsAD4AzQIbkx+eMsCzx13qV9Bzzvz0rFCZoUAUGVmnQIX/5yXT0i8v22xsPGV62pBsPG1M&#10;QBPARKZ0tv4A0WaVrjecG9kH5UxufDenUvu7N+B+GKZ0o5rHCz/+wb5R5v+SedZJpqTfEPL8z5P3&#10;7s5Yx/MybACPzzxXNKCgZ4mABP2+UfeAr3aZlHjkPBcTGNIn8PGDjwuG5sMhewP89M9PtYEY9XMb&#10;AUPHt4kj63MDokbfPxj1AdNPD28/bHMDb3p2AoA1Nm9rfAMyBsgsXYGNeQERC5S+UwpOghsZczmC&#10;lbS9DcEGchyRKNluXegjfDrJBl7Wl6s9QZBNfGMq8dH6e5VfH0597NEtiCbHbqUA/w//+PvZdN0/&#10;3x5hnds79sgGJvCSC0QEHArmdICNMj8FdOMBIslVpkuuNdPGp3POBuknlx/5io/irb/jFzq32Tjr&#10;otqR9cJfADQ6xouaN7nsZ3P7htQDT3zPX3JsK/Xj5QPfz3bpdA9Eh69HQFIWBPusb3kNdOfAqxTA&#10;7Qv2ACUb6kiwQgXfYx85AGRrjvhj79kvVtdx2k/o+1IpQLLJlr6yDHj2pmy5Zmy3ftrGi3/M9eg/&#10;l2zw0ZwQkGdu6vyuPNeBB/ONv8Dwu0BxSN/h40HGMQ+653EbT1ufUn828VrL6pEx4lkTa4THpmup&#10;nmzjttbq+pFxtJUBKfy1eb0u+Xxuux5db3z9ybi2xZeuc0CH/MqNHXxy+Nr2b9e9OMMWP4xFli08&#10;NvD4Iab5QrpfTIfs3Qd5+WXG/ORbMKQN/ABDMkV46ggYWnrof5U9vLx9169Rv71vlckO7UPUP/vp&#10;giG/OfTCFRDdmr77owMsBDgWPCygOeIEUKQMAJXFkjGSOQKO4pE7skbHcz9sBoiQOjDiqKrjKoQH&#10;zOjvuEyGhy+e+VlwcwJB7JJRP1O6Sm16lfSNY4xsAVLPlQ0ShIEd2R+ApoyQ4zMfajLAEh6q7aID&#10;QrJLSgQI0WOrrJB/ZqoOFL39zusLhBbMzA2w4OaaCSrjox/4IQMUCdCCtbcJ8IEkfd2obrZuODch&#10;6ub3IeqmX6Bx1XHz7kY2N6x1eOGF719+9MIPLr94+efr67MBGMDQkRV6MPX7I//u2Dv+jYcsTsBG&#10;CdCoC/DaC3aApe+AoOQAqE8+Gd5H/r3H0c8PHxS/fupmkskJ2AA82kBPWSF1/PrL+vSc0AKfmSsw&#10;xc4NGBoeXcjfzWstra2H3V0PAIGPvsGXrdnszPADP+ZZCXwIUAVi9bOsesGsddAXYFlAMqRE1hi4&#10;ZFubTHLJIraUBZUz8WX9mHG12UTxlPgCDUpug9I1kNenXkbkbFc7Csyod+xkvDOvIEafndUZnvJs&#10;g4z+xgYi9AeIlEcwPObFZ22ldteB7g35/JzqZCO6kXbzRq4te98Fc2vvOp+z7doBtuw2VzKNax3q&#10;MxafUetjLPzWu35ET5D0GRf4yqr43PtM2w/U2wc26AyPToDAPkG3PYJeQYpM+4fx+GJMJV+O+//I&#10;NNtP2PL5PfaFIyAqjVngRGR9xo8geXxhMEfroX6+N5St69KsX9eFLLvNBxAAQAKFAZrlTz8KWPAJ&#10;31ytCzmkz3zbS9XxjIPINFa04Gl46SNzoxtlo3565PXhK7tW6+vVZoDq7Fu+ZLt5BjC0OybTb831&#10;W5PuC20l+a73cT2O7Bb7XavI9XW9bwDN9OMVW+jjZ9dc2MJLLzCFtzpjY9v2tS+Ofwu1WZjr/g0M&#10;AUH7w7vXZ4d6nuj8HJEjsp4j0vf4vXcvDx57puje5c07d44js1de3h9fvHmzbEDRz6Z8/gffv/x8&#10;ePceOBYDaI4HnQEFwAf9N2WFEN76eyWxJDCEAjgBrMBHoCQQZEz9ZWlQmaDAjuOvwFpgBgW2yOn3&#10;vBB5WaWPP/X87fHMkWM1oIcuHr0AEb0FQ4Ea5fl4DJgBcgJDAacFPQOclEAUHVmgePSAIXYAIf+U&#10;VFaoOqAhAwH4CLwyQWWHtAVmtBmi61GZsueN1IElx2duQOTm7QPczX3+kHWzdiPrt1FpK80dGPLM&#10;kMwQ8Oa5of2xxad3ZyxvwB1AxmZlLDexwGxTDBjoRwL5+QHgMkhkkttA/9l7+8wQYHD8B/vjW4e0&#10;o7PX0o5le3p+SGan54SOD80BhgJCZM9AKh6iu/92Y9bBtxA3byUwtIBo5lgAsCFHgkDZoWjnPHM7&#10;zzFwh6xRuuaMlw6ejf0MhAp85AJMfElfWbC1zvzJ1/xVklHqaz7fJWMfQfXwwZiNwY4+JBAFBs62&#10;ykCdbfErYCPALQgaPW0ghl902Om4SL8+MvmDAg/soW2j3w6YGF118sZJVmne7N/IR/qvMvmqvXM8&#10;yRWY8VtLR2S7BlddpTVq3ohevmcjeWPtnGY8fXj008nn1tcaBcT0abs27gn3yTHGt0E8Kpj53J95&#10;2j637QvqSL3A5rMXkeeH8SO+ou5Fe0mBTQkIofYY5e5RY59MexTeUX4L1FsvczPX1nCv+3XNzmuE&#10;zA1YAALVza35ogUrV6CC9CPj47dG3wU1dJOt3dplU0n3vK7q+NrZzhYevaUTyMmeulJmx3wQXjLJ&#10;NzeEB+Tkh2t4tkcmnxYMzbz5gn9zfeba4KG9VkNdp64jmdrnGHLup2P81sMYymJMJSKH6Iqr4hlA&#10;ZA9eQHTdrwGfjsKAns0GDQgCfByHyRLhywYBRPqOZ4ue3gAhR2YyQ/tW2fVh6hd/4e2yW5ef+iHG&#10;F164vHjr5xOvDwABmAAMRwbnWwB0Bj2RbFHPCpGRIRK71PHZCbgALCjwgdfbYWQAGP2Bo3jkyW59&#10;9PCBGbxAFF7ght/afq16H7gee3QXTI0tOsbFDyAtGCqb04cYoNljsikBof6JK4ADMLlwgR4lIBRA&#10;Sq42/bsP3l7wo3Q85jimh6rdAN7cCAQpz+AHAURAD5IdSiaem6mbsU2sm9nN6EPXTal0A7qB++DS&#10;Na99gHrA0GaFHr5zPEA94A0Q8gD1h588mXGPYC3YF7jbsNVtjgV51OvhNjxAR5su+Zu+z2dzHzBk&#10;YyPDfx8WNxoQpOTP8a9B7l7eGb+8Vg/gAEJleQAcPNmiMkZ0fKi0fbACSwEiBAQ5r3YTb4pzrg8g&#10;2rwEnuaHZy58bb76Wo82dv03gOdEq3+VY5eetqBY0KmsL3mlMZCAIDiQO/ulXVAtcFXPBt/wyEXk&#10;lIJ24xSg0lfqJ3cEoQMAmId1IK/NL0E/kBG4QeoCG1vaa/M3dI5+9umo80mbTvUFUtO/cgOGVlf9&#10;qqf/u4Cqkg38+ujcAKzR1d842nxrrVf+ah8YYoNN1Lzx6LJRX7r6Gqex1ZXadJLNZuO7v7RdP/Wu&#10;8801uWYFBMMCbYHRZ7xgmow9oGBlzyjIKeMX4A47x/3IL2M33/zxeW1PoX9je/YgPFSA3b1pxjnz&#10;2Gu+1sRaGe+wLWt1PGSvdN+d7+ND9wAcgIOAX1Dfvc96XEFHPNT6nAHJmQITrS3b6tne/mnjm6sg&#10;70tc60CntTiPTzaQg8jxp/H4pa5PPX/04ZX5I4OfPLvGsr5K62q8YoMxjrU+MmDs7frPteAzPrvx&#10;02s+7LOhxBMvmu/5ep7BDl/wyex1v45XPVsBq33+db+ICtSyQBP45wuw47AekgZ0OhoDfrxWD/h0&#10;RFZmSN/9ATZ37t3dI7LA0Eu3X715zf6nt25dXvjpzy4/+dlPFwjJDD14JCYdmRzAAkA4jqMAHc/s&#10;ADMHAEKAEtpYdX3YujfOvpUFpI4jNwTEsM82PrByA5CGkkOADTn96UT6+RoFngAbAEc/HgognXn8&#10;AJb6X2dkFgw9naALALnAMj2yOsBAIGazJPffHie+/SetjyZAP7EA7zkDHOBA9t7xe0RuBpkfuuxE&#10;nhd69N7YmG/z9x5DtY8W4CCg55wVUkeAjzbUvEDoq+ONjwVLjtaGgKcFRkDUtLPp2EcmCbEfmCqr&#10;xL5/6uf5HODsb194/vLzX/xkfZXBQuejrgJfpc3aGyYepPSbI/vLysPTf86UAAZH1uc4HrPJkTns&#10;HmScN958eUEZUApVe4CNL9bS/0hDMkNAkBvehyUAA/A4CgNw9oN0TaH6gHj4zg3jwnfDAj/ImkV7&#10;9DgfyuOby5GRMR/ZF77vZjztm8A0desQKNJuE/82WNhQDhm22sy1rYt2QVBAyE6BUImsY32ChQCh&#10;vjQ2ClhsKM/1ggv/o/QKdog8SiabSoEqmQKT533oN37BvXHV6RkLT6Djd76hfKC7gOIKEpBx0Bk0&#10;ZONbuSNoLU2dDPurNzJK46jL7NBvznjZIoeXfOuVPTKA0Mpf/Wke9SnZxhOobPiC1fFbOQfAWvnR&#10;rzz7yR5io3Xtenc/tM4FRsGt4LjBd9fg28BeEEsW8a3gJOhtMJt6AZgdwbT1RPwxZ8QH/vNHMGOr&#10;oMdGwTf7bDUmmcg4qOBoHo53yBaEs7f618C79qee/re+Hmuhv/uCnrHw9JNtTO3181qnS/4MYNbO&#10;1db5PrOeMjjs8im/zv42JnnttX2113M9rmM+80s9PjltNs4/ClqGxxoo6Vorcupkmmfrg4+aL75r&#10;13VrrEBQgCZio3tFaWzx0n4t5iFtQImMMch1f7Q+bOU3H3wZtYe3H58zMEfG5ciWyBDZz4Ej5NV5&#10;vyPkn4mjuxsf7m65vPv4x48xkrv9xus3v0TdMZnyZ7c8R3Rrnx/yfNGCjmvmBgEJB1g5AMWjAUzI&#10;vN9bH48jMHLqgbn8VwaYACggBPhg+wAy762dJ9N3fgstfXazvSBosIqEi/LDGUcsa0xrx8d98+wx&#10;3Ym7Tz3GM/MZevfddy/vvw/MfnB59myu3bts3p8+z0LfHTB0BTV7VDYXU+ZnL67Ae30lHt0cjw3t&#10;M0Oj874JPvGAtQzR2zfBfI/bRiYbPUQtMwQAvffRjPH0ncvj94+jMgAFYHEMBuRAyfjbnnJR8wR8&#10;Zc8K4QMzgnggqaBOD+lX7nHb1Z5MFH6gCxByE/LvhwOGXrl9a59rAgD3d4YGpAQMCurq3gbaN8UG&#10;CJ1JALFJJrvAaICEwP9s1lEJEOGre4Npf3doZOlZe9egm4gPm6FSDijqTTEAx7eFwFBZoW+Pzubm&#10;GAKG/EJ1iNiHD7l59nXOmQt91/jZgDAf3mMD+BY85JsAIBCoC07msBmcCVrNs3njCRwLOq5ER8mm&#10;MjsBAiXd1ofM2rrK0isYCr50C6IFLT5qBx7yQZ08feN0TZoj4kP1Ap6yQFg7P2U78luZL+T4qB/P&#10;+PgBmeSQscwt+2Q6itK/GZWpx1fiIb7YpPtWq96c6fSGWGMDQ4AHf/lEn3z+8IUP2uaDx06Aia3q&#10;rY86wl9ftUenQCvACF5snXXyE/FNqY9MY+cHe/r4nY8bVK+BGQm0gkxBr2As4CgL3AVHwVNZcCvA&#10;6Q8YKPOlcSO+uZ86EisYm3OBrrpx9RnvHAjrDyjoz+/8UTe/fE/feNr4dNi3HgGG7CWrTT4+GTrZ&#10;ab6Np558ffF33YdcV+CNvQADIk8v3fS2ftXlJ8p/xFdyf/zjb2+uF37yxkPqXb9dw1mT5IyVv/iB&#10;EHOxt1nXBSSjpx4YYosM+Xj0z/Lne4WMa3+OiwAUMKQki/Z6Xa8ZO/To19exmBjUq+uR7AowhG6e&#10;D7oeg8kAAUVOCgJDHotA6psdmv437rx5efWN25fX335rAZEMkeeGvGZ/AKJfXG698uo+P+RYzRdm&#10;gGUBxWZrgBjHVdfjrgVK9ydG2T+PjArio/6NRwDO9B/HZDJDB/947OPIzpQNAmysXf+sVtwjFyBi&#10;mzz7xyvzslUwiPWWkTx0Gof8AeYOcvTnwfAHD+Y6DZgCgIzd+h5AyHPQwND8eSzLcD36EoxlgQCZ&#10;fc6nN8BOF1393XHqPZmHke/ha3puhJW9ToiTR9psFnSCuUAtqPsHqE/n2z5gEphRyt74uXVZHcAm&#10;wAMkFbhldgI9AR3Ahn50ziYh+kqgqzaZJzOHXcQBG8//8K83MySjtVms8RHYEzgFj4LIEcBlP2SX&#10;5lv2r2ZzFHSGbJ76DxkfHDe9bx5+vwcSnouwGaHDpoAsuxYQ9aFw43iAWnkAm7nBPn1/18v/JPMv&#10;OfwHeiDHsRcQ1HNBAJJvEfsvOkZms0Jjc2l4fqjRf8Tvdy0Cn372wNqWYRPs+XumgllHWHxPTlu/&#10;OeMJHgURaxIfqWdLH+CDrFUyrU/rh8jSEzgFVDxB6RxYjVmARcbAWx9Gnu3mwzf2zj6e59J455IM&#10;X9nhA93mw4+COGDgget8yD+UT+QCR0qE73d82DQenv/rBdiwFSAi554SBGReCh7s5wfd9CJ+WlN+&#10;k0PsBDjokcsf9QU4V5DDvpIeHwNmC4SGzz47gpLgJCgh47XOrYOxlDdjXO3jI3bY03eWP+jIJgiK&#10;AmSvYQs6BUql4KPki2CHzx/rxkZBUGAq6OlD6nzgtzXji7rr7z45yiOQkmUnyg+l8Qqi7DamfqRu&#10;LtbMXDaQX/2Ibx7x9JuPPu2CP5CwgGPk9bU+zVe9+wTgSG/tjc7NeEDFkH6+1afku3Ho6Odv4+VT&#10;8pF242i3Rqj109c68NEYZPU1bnM78wNGdK1PgIeMNtLv+uojlwyedY34grZv9JT4AZfK+OwoxTwx&#10;sMyQsr7ssle2SR/aLNLswb6c2u/tyUgdTyywvx9vCE88GiDkzTH7u33el91A0T0Zo/niq3xn4vk7&#10;j/AeXV67MyDorTcGMN27vO7I7M6dy61XX728+PLLl5/+wm8PyRLdugFDgEJHWUCIoyykvs/ffCCz&#10;cjwAjsgBKmVvAJOA0IKfIW1zOTI41uKzteXtMCDk3dH30zaInc1ADaAxrvkBf+aN9gWiJ8ezTHCF&#10;OA2reJTESQq9A5hNHHwGlB3Hi/i7jjCNpMKzie3vDw7xj9T3ZGvA0P17b18eQmcDZgAbz/nsa/H3&#10;3tzsCNoMz5B+QEfQdrT24P7RdiPICPXQNcMWwOShXRdWsHXsBgRtlmPIf4MXeMv4lLkBcBawXEFO&#10;4Ec7ENODvnQBHCBKmS2UTgAIdRwXyHLzAR0yIz/+2d9ebr38sxswBLwJyjZCm6IA0Abd78s4Hjv/&#10;7ohAWnC3Ydr8CwSCBwDBJgDU8ROeNfVNw1pZM6+7+1D4MDj++mR8fX/Ain/Oeu/J3LQeqNsH5Y4H&#10;qwGhg2SH/AbRAX42KzT12mWQfAiN04N7HRsGGgMFZzBSoFvezCVgwX/tMhrxyQlgrVtrocQvqJIv&#10;w1TQWTA0bXLGzp8bn6YP7bUYOo+jLIAbb22MbIHUuHxgM7/IsNM88029a56s8ZXAgrIx6ETAQQ9O&#10;6zsH8xu5a5BHbFk/thy/NfcAiZIOH9C39rzl9tsFRALDGTiQlw3iR6CoeZtDfu96jaxy9cbGApTh&#10;sWXuSrxkW1uEz3d91g+v4Mc/gStZ45P71v/PVzcfrVt95klHPVljrW8TeNkVZAQ+Y2kLpgVcm7VA&#10;iK+frH51MqiAX3BUJ6+kywdzco+6Jtauo2/3rMDHbsGyQKlko+Cpz9iIXT4UxI3Hl/zkUzbxUJn7&#10;w6djDuf5pNcYSDtqHPeKPoDDmAEVMtnBW5o1dk/J/mSbTzf9Q/muP2CEWl86C66Gd7bB966Nsrbx&#10;+ZaN1gg1TmtAhry2NVYCGOw3X3Jdl9arehkcpb0XUGGja2a99SE8/eQDOtrGQIGiANCCndHnD1tl&#10;kZRiZfY73hGD7P1fjX9f//rLjUvaHnvYBMI1I7QPR08dSAggAEpAkP9FCQjd8e84Hqo/uLx9/+7l&#10;zbt3tq68/dZbl1u3by8Y+tlLjsx+cfnRT366v0btYWsZIYAIOcY6siieFzqOtwAW/1zWOrgnz2CI&#10;LBBUpmbByYAhbfM7jrSOf7dBb7NP49cH78uoPdusEyCEjoeaj9/EE996NhYYwuuZJCCo3zQy5pNZ&#10;C0kYPh2A6vqc7PAXe0hwjL7EwpOJ+dueOO/aPAf4ADq9Sg/MIKBonx2SJRoQFA9oAn4o4/Xr1Uf2&#10;x7/Jn/5xYFHbOMfJvahDArf/++Vc0G/4CLrAS8/zAEN4wEsPVgds9CPBWuBG+gXwwE7B/JwtwmMr&#10;+4h8Mp9/6RvFJ+Pvk8tPf/7C5eXbt/Y5HUd7AJwNr03chgjkbBD2mvmXfJsbY6gAU2BHZOmS1yZj&#10;EwWCZIf2IeoZYzdYm+p8ANw0n3w2AevLzy6fffX5zXNAQNCHU3824EVmyD9dfeOd46Hq/qlrmaFF&#10;wvOh2f9YPx8WIMgNtR+qwNPcSJvOnPEDkLsms37WjE/8FgwWJEy9uQgOAT6gpTpZgdI6mC85PHQO&#10;uOwgdsnePA90HU/Q01dgJ0uOPXJsb3CadkHzHDyzjfCSo+s6Nq7xtFH6+PS1yZFRktGPkuebtv6d&#10;3/i7QAGpX/2vT3kE8qNOLztACyAA9MgoBQ7Qd9eAztpxL8/mKUAIIIJW9pVsBcrY1z77v36d/P2u&#10;7s08khlqzq2zejzr67qwz6cC4BHMjnVvzmwZX91YjY3XWjfvQ+8ACojNBX7XYNga4ClrA4i1kQBY&#10;YNWmy4Z2AVJdWcDuPune677joz520qVTcBe4BURtPgiUZQ/U6ZXNyqfGjFfwRzdjDLGvn1xzO68N&#10;fn1dA3Vlx1ra7CO2spGsMdJvrcnSbazsKLN1APID/JBRujcBpUpjkKXbfJJd3aHGImPu2zdEN9/0&#10;q1fqa/1uylnTXbvr2p51fQHVFyAiYy3OYAbgCdBsfXgADfnAz167sc0OG+Twu9b6lWe9G525h+zB&#10;YmZgCN1kUoZ3vPRyBT6ztx/HY3f3EYhH703MfffJZoHuPvKjiw8v9wcEoNqA0Z0HwNDdyy2/NzRg&#10;6Md+c+jWrcvPX3p5M0PP//AHe5QG1Ijd+8PDp0xLYAeQkxkyt02ODF9/oElcoS+OASAbZzYjNHHR&#10;nAZgATr9SvTTxxMrPxhg+uGHl6dPJ26Nv46u4AbrImHy3mCF4zGR4/9ynh8aP8a8Yo0BTxIuHivp&#10;WV9JB2+EA277uM6Cs8NXR3+OAb159977z47/Wr9HZGgCqwmi4xzt+Cet+1bYlQJOjFuYMkICK5AT&#10;MrSQgA/UdqAyv5A5ExnUZmFkZVABWB1QAVoAmzO4AXwCReqyGQI4MEMfkaWvRPTLMjlyYze5AJP+&#10;46jo07XriKwHqPd5obkYBftAzm6GAuSAIc8N9Z/YN5iPf22cNsoCK176wJBnrG6+WQIjY98HxGZZ&#10;atLrlMfR1kFAEED0/vj57kdzA3z47HJ/UK11RYCQrM+CoVnvB260AUPsfPT5x5sNgq7dUGS7Yc0b&#10;aLSeR6bMehzAz5wKns0HH7nRymqRa/5kC5Tmrb3rMiSonW1pF0QrBcN0ydzYuJbbN3yldgGVPl62&#10;yZ/JWNlQJ0vv3L8ypzHJ5KP2mWfcKGAheFdWX1ABUAzRi89O6xU4IENepiTwgt8RFAKUUDYLSgLF&#10;EWgOgEMHwCjrom1cc2sOrQU+H9LNfzz9+Znv2Wdbv/VB2zc+kRNwCpBHEDquV0QWpduaG1O7kszh&#10;K3B0ACxzVm/exigoxkuOXrqtVUGPj2gDk2A5lJ3ljd+t116vqZ/vPXWB0me3IIgERWMV8PORXfbV&#10;gYZ8E2jzp3HJAg/a6nTYPNbyOF7TbpzzujQH/PrK8ujHYzd9sqj1oG8+6/voua+AKATAKcsCta7k&#10;lPrwA1CBIG1lGUw+mEv6iE+tD/6OMXbxlfzhJ73WqrnWRtYT6XM9Vmfm0zonA/C4VsmzqxTogRn6&#10;ZF3frmtASYlPNjky9PV1L6iz25j84E/2xTDxTNZENsgXc6UYiWfP9uXVvg4MnZ8XAoweDIAAhiLg&#10;6NGzd7cOCAWS3r5///LWvXuXW36R+q03Lz99ZUDQ9YhMZuhvvv/8PnQN3IjhYvnxMPORYcEXmzzb&#10;44FnwG6TIivvGafjOK0sV8kQsV8dHy5gg01ZIQ84f/DBzPX9WfMPJra9PzFw/PdwND2PbfR4SCdK&#10;gKG42POwC2YWsE2dzAAhLyv591f7Hx4mTpWNk4V69ODh5fHjicGPnl0ePvDM0Hsz3sTU9z48/h1H&#10;YKjjroDQHpcNGJL5AYRkgsoSAU6QdQ6guw/e3uBqEpz/9g2okek5Id+Oph8YEXSBFvVKJHMD2AjO&#10;jsKAoM3iDAWIBG1Enqw+8mwGfrKpX51MgV/7m9/Nh7KU5PBeevXnlxdv/fjy1p3XFgztw+ODLDeD&#10;M4F/A74NEXl4esAQ3jlot0kCDECOjRNgOC7K8SOCABB7CyimTtcHx8bqRpEmhPyPI6/ZbKfPh8KN&#10;oDxAj5vieJ0ecgaY+uB4mwxAIuOXp49jttlEZy0CktZBdk7dmuK3rrvW13k2p+ZoPuZgTubnV6lR&#10;/zbDv7LwLJXfwNHeo8Rpx0fJk2HPGiqNIZAKfoLhsS5/epS1gXPkjgB58NRRNs5gqOuxz37NWgOg&#10;5JpXc1IvCBeoz6CgsfMNP+CQrDJ9fVtewQE+v+iz01jGTS/QA7wAGgggIkuOn+Zylt2gM4Eiyq8D&#10;KAkQB4hhB9HzDNL5eaYFXcDV2hM4r1miaZPnczaq8635kVNvbP4JaIKZIHcE8ANQ7Jpf14Fca4qn&#10;btzG1t+YAkdBWZAV/HxmjGMNkLEEHDx1QadASU8w1t5v8OMT/WS0C1SBBwGZT90jZ1/dl7sfjA7f&#10;Co4FwvhK/giG6nzRbnx8vvJ//bj6kPzaGFl6rWf+Ibb04Qcs6OMd/h996WgjMiids51skLdmrTcZ&#10;lK29FlPyPeCCxybSRtt31VHXx445qpsjMq7xuk7mT4994+81GtKXn643wmOTnQUdI6eOfwYi7Kh3&#10;jRasTNn10AZ21PmWH/Vp34xBb4j9xkAA0tq/2tz6dayyR+Lsyk582y/dExPtwTcZlJFFvsTa0wNC&#10;j6fcjP8Ajn1U4gp+ngzIePfDD7YsUxTJDL11752l22+/eXnjnTuXX9x+9fKzlw4g9P0fvbBgCMgK&#10;WARggJID1Mj4eAP6yYANpxpONw4gdByf9XzR8fB3QKiHqQGh46dijuM3skpvez15MrHw2czbb/+M&#10;nd4syw/JCQRriMllmoA1maSHMz/ZJEkZOObp03sDrI7Y6rnmJ7MGjx4OPZj1u/fe5dH9Gff+x5en&#10;jz69PH7w0fQd9JwMj4mdwdCCnWkDRPrLGGnre+vt23s8hu9ichCAQEARIHH/seObAUwu9gRdz7tA&#10;di68ICwrUwZHAHYjADPaZW+6QfQL1OpI8AZyFvxM4F75a7nBfHTVA0Tq2Qa0tKtD4v07ih/86HuX&#10;n7z4o53HPuw91FFW2SEBbTf26//GOjbE45vzbpSzcQZ+ACn1Unb0kw8IlS3yYfJBDWF3RgzglNXZ&#10;Y665PrI7x+vzY8OHZtYG2LmRmX5HZ/oBKQQQfT72d86zPq05srZRgHLBxPjZ3CoFPWtRMAjYKAM7&#10;/r8Xnv9DBQzVHwFGSF2AEUQrrWGEhwRGa25sfEByAc+QdmuPyK3vQ10rcgEDMvpcC33GFHTTr05G&#10;PxvmicfGTUC89p9BwJ+AgitIiEePrbOv+Mqd4wlUZAMBHcABufwFEL4FLcc3bqXNG3+B0vSxYz5n&#10;P5SBLL4YuyM6fYGRxlCuPv+uPsbPtja/tBvTvXwOZPw3nj5rZ1w65lQfHv1K4/FVWxAqUAqCBUdj&#10;aBekC4D646PWqECmj75MRSCDHlnrWMDmX/cZ34+5HQDJfeFbZ9+SBT0BQrAraBoDaSP1Ain7vUbO&#10;t+aVL2RuAu/otZb0zFVp32gMYKM10scG+WSSZxPxV5k9lL75n4EMW8ZXrwR8UL6j+tj8E94VGOnD&#10;Y9fctfnGj9bdWNr6+PvHv//dtvHpZqeysdhsTq2jEs8aol3XGU9ffPIImD1ngfKDDTrADD38+ndt&#10;5zotXecRKCbTta6fLTz3y2aYZix7sH0XAUK+nNuvezHmeMTB86Gzt0/5nh9hHHr28XzJe3/i6hUM&#10;vTdgQgkAeUZI1kgJBHleyAPUSPuVN167AUM/fvHne0wGcHmwOUATkJHpAXoAIlkhGAEBLUDP8Yr8&#10;AXCAl7JCERCUrY7d+qFDR2Ns7WvyQ9qPx//AEpDFhmwRbLHZuInVYoDkAR/0AWmeZXrfOjlmG4DE&#10;jizQ/XsDCu/MmHffu9y/8+zyztvvXx688+GAoc8vT4Ye3P/w8s6d9y7PefYHkpUF8qHebM8EUigL&#10;AFowdAVGCE9fAOrBozsDcGbSz44ns/v9IK/Oq/tdoScfPFzCJ/fhJ+9OUJ6b8qvj94EAGcBlA/XU&#10;C9IooHOmwJDyJnij6Vv5qeOrkzvzt33tX50BQs5otb1a/6Mff//4P2rSbTNHgEXgLHjaCG3c+2r9&#10;Bv8j6BaclWRdLGAI6OlBaXwyNlG/zQQkffnlfBimz4fHB8YDZtCzG3/BkJTg3PiOxp4OiAwQ7beE&#10;qR8PTR9HZAEnfDf28fD0kVE6MkhHli3g00Po1jkQCSQu0By5QA+fzdO8rcHO9QoGFhTOHFBAp/9y&#10;j3fTP2ulfiZryAa7bO5Y13GOAHhkIQpABc3WMR/I6OsaRNr09BfkBVk2sq3OfmXBWLv5F5gBAH3G&#10;ZF99wcIJeKzsCTwYg0xy+ujxvXpj52PzZGv1Rk4/HWXARV9BqyCDH9jJJl5zbx7GqD/f9J9l9J3X&#10;jp3afDAOIs8W0n/YOQKhQCXoAVzWjR59MuTNv7lomzcb+QysZAsJNkqBT9AWjAvY367BkckoWO0a&#10;Da9Ai7Tro5N8OsYRvLrXXW++8bdrps/eGdkTA0PmTR+xicduAVJ/fjW2Mv/15Qd5ffkasFAnYwxt&#10;oANwsN76yBuHDcSGdnNE2UH0ramysdD6P2OQx2/tk0f5j/jfvMh3nZKtL/tn+dY9n1HjK/nPhvbO&#10;e/TMly7/7KPpxVtAcpXPHsATGHJt6Gnr104nn7TJdETW9WyMfNxgbZ+d6xzpR3T0KwNcZenFHyUg&#10;9MVXny0Y6vEH+71TAnu+rNDGgw9nr/dizEcT1N+fPX7oXW96ffLx5eGTAUEP7i95Qwx5kBoQAoJk&#10;h9RffPl4ePoHL7xw+evnn794Hf/I8rif/SjhAYyeAGHXo7LjiMzx1iGz5RC+bI7MzvHG2YCz9yY2&#10;vSvrM1/uHVE98uzOYAMPPT84fivo8bvHP0O/++DNy6uv/eJy997bK9vvAfltIJmjhw9gksEOM5Ys&#10;//4/z8EUXuJ6DFg9vLsyjx4BQ4Nn7j653L1r3I+m/9PBKR9f7j/8aIDVVxPXfzm+f3N59PSzibND&#10;zz6/PH7v8yMzJMPTW2FKPMAH2PHhdgMAStpkITmobL8RzUT2X1Y88dsGb1/uPzkAkHpgaOn6Kpv/&#10;8/XBx08XDP36N4PO3XQDVgIvArOA7SYRnIGkgIt+wVq7DM+fAKKxUyZI+6xXH3vVd8y58by1BRS8&#10;8JMfbGbI/07bN8kg0AFDG/SHCqA2xzIbgiUqEJMroCjpy/wAQ4IrKluk/s3Yo3t8iI4n9rvxpUQ/&#10;/uLzBUQ+BI8AIWm/4fc7QgddnzGaD5fX6Z2pKj2A/fHnn9x8s5BF8pCezB2g11qjm/WatQGGbPbI&#10;3Mz7HATMvxKo8R/n+/FIwMf/MitLhMoI/Qk4utbZFASt3c06XoO+tTaO8QMI5Ftn8srVHx265I5g&#10;fACkrkUBv4CrFHDZO/c1rr6u+cpOf+Mb5+xXOkidjHG1lewHAhrrxrcZp1Lf9k+9Nh3EpjHJZuew&#10;dQRBpcDTXMmQDRgpAzBK9pLVNt7N3IffuKj2jnf1V91PADhyw7P+5+smyAkUgtURCI+x9fdQOB8a&#10;jz128+vbMY/Ay44gIjDtPKet7/wMSgG8wFrgX96sDz6eNtkNfBPACmYb0GYMQerbwHh8rgFw91vz&#10;dC3w6RQoBUF7ZUGULVSgXJq2Pj5ot04R2frr48eZbz3M3VzSa17muOXMl953Zc50HgNZE2u599PV&#10;Dn7BnM75fjuP13qi2uT4WQaJ33j6mw85NrKDbyx9tZtH64W0ybBPl5x+1yKQw06go5IMvcbR1qdk&#10;01jioBjY/bb91/vCdVbar/HZaU5kjJvc2XZ9HcHpR/bg/VI6sWZjnpOKLwfUjXxfbH2ZtZ/vq/Sz&#10;/3tbzDOhQBEQBPz4X2TvDXjQ9uvT/lErMFTdq/V7TPbWG5eXX799uXX7lcsPf/LC5Xs/+OHlhy/8&#10;eMGQH3IEehxpiROeWSq7AwgFhm6A0BUMmS++LA3wAwh15BUo8qaYrM8egQ3oujlqG/zw+N13Lm/d&#10;ub1HYZsl+pCuZ4gG9D15OmBmZIYeDKDzGv4HA9De9R8dxoZMEP6dt96+3Llzf+rAkB8X/nLW9ZtZ&#10;kwE97/3y8mTK++9+fnnw/peXJx9/fbn/7LPLvQ8+v7zz7OPLnfc/vLwz9JyL6sIDQRzZbM81+wMQ&#10;yRgBPi4iYNSNQm4fnB5gsxN6/94AobfnIt25PHjvzgw8QOj9AVkfjt2PZ9JDZN4XMCcI2viQQFxQ&#10;LksEIAnIAI9SvxvlDHrqA242kzF9bAR4AKBQd8BJ32afxgYZbVkhFx44eOGnP9w3yt54+/ZcoEGn&#10;Hx6/oxOAaUNcGjC02Y8ZU3DEC+wUoG3syTsOO0CPJ/IHcD57sOvGJvJBcfNJDz55NtdkbuoPPv14&#10;1u3jy5O5sR7NTXV/ro+3BKRG3/9kQM/0Px0UDigpj28Lfnvo/ZVRkvtwX9E/5AAtoMjRmQ+bNV8w&#10;NGtqDVtjvjYvcylQmRsSDPTj6Rfcm8s5YNzwRlab/Jnw6Cuz2xjIGPFRfjSePgG19VYWYOMvuLi2&#10;AzDsbKA/gQ4y2SeLtLNDL1+U2uqNmW5jAgB46o2dbPUC//p49RPxCXjgFzuNzf7ZdxtxwUlgYTtf&#10;sq/N3vmtMn21lWzld2uhzP/alegMYKwDH6OCWUHTGOll47zOxrhZu+kX4MxHEP12btbmsCcIqQcK&#10;CnLq+quTUydbwK3cIDVU8CUr+AlcS9t/gGyf2/YA7e5HeuTo+Qyna2x27ZvxlcZoHvrV+dL8qut3&#10;XZsPIl/wbT4F4tW5rpm2dSOLtM/zj9g+07nv7E9tYwVsGpfNpbFvDaL1Z3jZSe679htX385rSmua&#10;Hf1KMtaw65RubbrkXAtgI9Kfja5N110Q16cemLXGQBub+gMw9NiLJybSYZeOcm1cY2X28oOeEl9d&#10;iTZDP0BIrFH6Yo7sz/ZpD077ItszQo7CPBPU3v5sgAMw5I0o9X1GaICP54S2jLSHgKGfv/LSvlb/&#10;wosvXv72xz/bZ4a+94Pv7y9VO75yzAUQyQh1TNYzQR5ylvnpBw/Rx/PlG8hxVAUMAT5kPhn/Pp0Y&#10;pX7oPdvsDjDUcZsv5s8G7AGE4jVe2af9IUbHgLJKDwdDvDs23h/g9fTdy927dy8PPQf08OmAID/z&#10;I0P1xdj51azD1xP/fnm5//TLiZlfXe5N/e4HU//kl5d7n0778y+HPr/c/eKLy/1ffnG5h776/PKc&#10;i+gCnoGQ7E/ZIsBHvwu5N9HcFNrL32MWr9EPmvzQk+tvLRACgh59cO+gqb/3yaPLRwMe3v/k8QRe&#10;D09/u8mUkQBaAJbqZSsAloJ1sgEl1MPS+iwm+f4NR4E9MKSfLURnf9hxs0LP9ljMERkwJDO0r/Vd&#10;j7gAAhuhI6+e8XEU5I0yc9Bvk6xPO0CAAgSCGVCg/9Mp/fsOR4b75tpceNkdqc4ng4ofPRvE/2zK&#10;ufj3Bxy98/TJ5e7QA0Dp44+W1B++++5ccM8YzU0zuu9++OHl8Xwo8O75OfKRe/LRhwOijg+Qh+yk&#10;VztCC2Rat9YfBez4WoDLf6Ru7mSan+xXDygLbAKc/oKHwPndYB21VuToN9bNek6dncCAgEkWPxv6&#10;8rUgHSWj7whi1wzE+HgOyGSMnYy2Pnrps60/akxEZ21dA/4N0LoGe33ajbc0str6zzJ0EVBkzPza&#10;+Y+e8fab8TXoHIHmWNd8r22MfNFnrfH8plEPUzdu9XzMj/zVz6brwT5757mjApXyCIZ/OlfzyD+E&#10;l8/kzIWukp0Cpf0KX53dgqF9SSkwFZzsV8eaHNmUbJRpSjeZdPP92O+Oz+t+5ofc592HfCVjb9zx&#10;ToGWDbb1LRganrIxjH++bscaHXPaviH8nSsgcwUb7NzID6/ArW5+zTF9pM99oq/x2EXbP7KrN3K7&#10;llf/6ZzlyeG1fnjWKd/o4qkDTHS1zVcfUmcvX9WbSz7QsZbAQvrZYBuvcQAPX+jTiw9wBEZa+3xE&#10;xmXTGGT2el+vHxvk97pd/SCztq4ygRt67OJplzGia3y6gR9lREbZl9EyRN5uRvZmGf/eIgOGnBD4&#10;suvtMM8JAUba6o8mNnheCOBxJKb0zNBdmaGRf2fKOw8f7u8MvXj71cst/5rjlduX5//2hQFEP5ny&#10;R/uG2vE8z90FQxuTgJIhQMhzQ/sLzsCYEwqZoMEN5gEUHUBnwM348/H4dc4QBaIWAAWcpn48jyRD&#10;NGNMzJVsWQziFGoTLg92vPv37y/4eWeAzzt3Hk7bEdjEyvc+nTj9+Yz/9cTOL2eeH13uPPrw8mB4&#10;jz75+nJvANKjz399ufvJl5fHX39zefDLXw34+epy/+svL3cHAN355dBXn13e/vLTy3PAAnDBMZkf&#10;2R5vjh1ncfcun5noOG7C3cwupAvnAm4w/8DF8TPgb0/wvn95rD0g6O6TtzZDBCB98Olc6C+Blblx&#10;vjreSNqAB+RcgY6ADAgJ0GyXIRKkywCRO8vzQ7vsUMGdDp43yRBA5MbTrw/PL11LSzoblQmSGfI2&#10;mWeGACFPrwvwQJDSpmgT34DwO5uM3xKBSKUOv30YWlkAN09HYnjqXsMHgvxYox9q9IZX/2ZD5gaI&#10;eWeQ750n717ecPHffXa5+977l3sDjO4OMtZ3/9n7Qx+szDuPny7v3tPRHf7jDz4aUPTh5d7o3B3d&#10;xx99vHpvPXh0efrRJ0sLot4/zpw9eG29rGFrr+S/Td8cBM7qyp0b8DJ1c2rOysAPmagAfgTJIwuU&#10;vrrAUqlfYNV2f7CVfIFInWx+7X009WwYR9At0Ga38cnSUc8vZWM2fv5p1+/a00NkGzNbe28MWCjo&#10;93Dy+ZgKBU6UybPRWPXrC4wYR3+y5l7mxOZ+0DEXZHw61ReMDOHxXd0xFx/zgY/GotOcWh+UD7vm&#10;O/6RvWKL3Leyhz8CyxEUj/XPH9cAL93zHAqi6gU55U19AjEZQWiD8bTtTQEY/A1QE7jI69tAO3Js&#10;FnQbB9Et6KrX5mf3effe+d4xjv2w4GbMgi1fouTYVNcPWCiNz5ezP/lUn/IcrOmlQ662+yHgs6Dl&#10;um43dF07JZlzXT9bxmDPESSeeut7I3tdS75ot9atG542fWV95r52rv7wkb/s4aPGC8C0ZmTS5+OC&#10;iQENYpZ64+kPJFlzsmyxyVZ2W8sFPVMHWDrqVC5/5qXEU09vy2mzr04m0ETWIySSBvnAPyW5xlvZ&#10;iUm775rLxKF9s3nqxxfj46dR9lEIoOKzTxb8eChadgj42S/Ns5c/ePp0Y8cdoOdKvhw/+fDjLe88&#10;enJ58/6AoTvvXH7x5luXW6+9cfnpy69eXnjx1gKhF3724nyhfrzPqwInfhoHQNk32wbo7JtkQ0DN&#10;gqEBWj38DNiYX8AF6AGCgKJA0HFk5oHoI/ECTJFng5yjNM8R9XiOn59xXcn4pepXb7+2x2APHwOZ&#10;X18++OSbzf688/jTiX0HPfxgcMynv7q8+/mvLo8//+XlyedfXR5+Dgx9eXn6q68vT7/51dKHf/93&#10;l6e//eby3u9/c/lg6NnU3x3+c2VgXNjzkdkbr7+y/3/s60FOH390nHN2E7iBBE+6n/3yo7lAg/I+&#10;HMQ3IAgQCgw9fPbOAiGgCFgCiAChfql5NxdjDwErwI1SQGZbaZwzsFHHl1IsC7SZoZET1On3+0La&#10;lfoXeY9desZcUHR9tf7Z3LyA0C9eefHmAWpgSDC3+SM+bzkbojem9reGJhjaKJF+FFhIFpDa4Dp1&#10;P9D40adzg3w83zI9OzOb6uMBEYDJ06G35iZ+bW7atx8PgHn67PLWkw8ub7/7/tIbj9+93H74+PLm&#10;o6cDhOZbAHr03soqtd958v7YePfy+oPHA6aeXO48HV39j59d7r//wRUkvTfls80YeVCv9e44cq/J&#10;+Ips/K4TsLPX6zQ/fcCPvtr14yN1/IKofmsVeFLHF1gEY6RtvRB+QTS79PhyDlCIPF3ygrSgLmjh&#10;0S9Qk8snPDLqePrSyQd9yQQo2CGDfwRzQeXoE+ADFwGfePGNWxsAQfGzEQAylv581Wds8+9tqAIj&#10;WTr5fOPfULYrz8dmjRkY0qbb+qfTPLV3PaZNnh79xt/ANMFLKQDljzW+sTXUvJONCoqRfmSOghoq&#10;Q1EWoj766mwY276lXjDMXqU9zWYuSKWffPeE+6v7qHviqI/92T8KcvZJeufxs5X9+OrNj7wSnz9k&#10;tPmOGgfR4yPfgQ6/Kk2WTqDGg9TuC7zWQ1/gQx3h608mP7LbGrOD9Adktj59qDXLV3PgZ3LZPfvC&#10;j/zBo0M3OW1rhqfdOPjWoWwL4AGAkOPDrpu1Gl9cj4heNvXxjz5ZdvGBILzAFF781j7d+vKv+Qeq&#10;6CuNnax+JT+MY7/d/dfv3fW80PB7HtR/DtjX6gdUOBbzDClgJMP/+MP5UuxU4IMP9guuutMDQMiX&#10;3ztPnk78nS/Ss9dr3757//LqnbuXl966c7n1+puXn7z06uXFoR/95MUFRI7bAB5ZIYBIhsipiQxR&#10;vyUEuDgGQwAMoORfaiiBHCAIAOpYjDze8RzQAYZkhjaLNPgCORbTZscRGnClDgS9c+/u5c0BcA8m&#10;vj15/5PL/aefbPbnjbsfzjw/mxj56eXugKAHH3854Ofry3u/+s3lyVdfD311+fB3A3a++fXQgKdf&#10;/+ry3q+/ujwDhob//vDVP/rNN1PX/8vLcwACsODiuzguIDDkX3QAQ1/OBfIEtxtuj8bm4rroQAZQ&#10;8eVsfv5VhDNOr9A/fOZ4bCY6gOjJx48v9999Z1DbnX27DGAKjLiZjLlvbF2zTGwiv/8D1AA/ARxg&#10;BuhRZwMYShbpY5e8fkSHfGAKAifDbmO5+VxwmaB+gfrug7ePrBDwdA3cBXfB1wa5DwRf3yY79wn2&#10;lfroA0P7H+2HgCHHih48t14fzsb67qwdIHRnbkY37O25cV+fi//a0OuPP7j84p2Hl5+9+c7lxbfm&#10;Rr47N/WDp5dX7z2+3Hr7/uWVOw8vL78DQD1ZnTeHXhmZX9x5sCVZcrdH/rX5dgAovfno8ZRPNovk&#10;Bxl9O4la78CAuTaHQFBzi8y3AEFevzXrTbzW4wyS8BF5QbJgqWQTnw9KtjcgjQ226Df2+jS85PCU&#10;Ai57yeGdgxn57+okQ08Z4GGrEgngZ9ChnmxyG+CvpA8vucCEPgAi4AM4BSrisWeM2tnJRwHrnA1g&#10;+7ye9AIcZz12gCG0vlyBiTEivHxOJl7rxn48MvlZ4IpcI+O6fs2x8ejaUwSVAgvaQDvB1F6xAWY2&#10;Uv3eHtogPX3mbP4C4E2AnrIAu3vV6CN1VLBXIsFqv8nP3sa+cfHVu38Q/5G53PAF3aGCIj8FvPM8&#10;2MoPbfUCeT7h66crUMbjG9l4SnLNwdwBH219xlWa/9kPa2LNyHe/NM98Wrnh6TveAPRw/LcyZ+ID&#10;2/lvrfHVyedjfXtdrtfzfN26VsrGSY//iK3s0NM2R+tnffiBuhZkyaC1MbzWpWvV9UILUq78QJDS&#10;uuMZA+//x/a01+aMEZ9PiF526KPmsvXR1V8mqLfIkLqXYGSGemYIAEIA0f6WkAenhzoReDiAyJdc&#10;AOjNh48ub5zAz+17D6a8f3n5zr3LS2/fvfz89bcvP739xuWFX9y+/PDHL17+6vkf7BtlHrTe190H&#10;1Hgd/sm7YvPxdlmZIeBG9kcJ4AAuAM1NOfyyQOSOTNGs6RUMdbwGFDkS83/BHj58+7K/DTTzvHfv&#10;ncvbb/v5nrsDkEb+2SeXB48/vNx9/NHl1bcfX15++9HlnQFETz//5vLRN3+8fPT7P17e/+3vLk9/&#10;/c3l8a9+eXn8y68uDwcwPhp6+uXnC3I+HhD0/tQ//tWXl8+/+eby6a/mHvrdby+fTd8n06f/028G&#10;DC2gGbIRuIhuAOkp/3vM/y3bHy0acISkr1xcIELQXFBzrQMnjnvuPHxzwdATmaIhYMjbZP5TvSwS&#10;gILc2G4MupCxQAwQaUf4Stkf2YrGA2oCcfrKDqGyR8mXAVKnp02PHbJuxD239AD1T35w87/JFgzN&#10;nIAAwbdA3kYoM7RvRE1A1XcDFG42ySNwo82CfOIBMfOb8T70I1vHby/5VekPBnA+nBvl1htvXV64&#10;/dbl1gCcn995dLn1zuPLT95+cHnhjbvf0usH/fj2O5cXXr1z+fFrdy4/efPegJ/Hl1cePru8cu/d&#10;ad+/vPDaO1M+HN4Hlx+/cfSze/vh080woQfvz4fc22ezlh7g2wfGx19rZV7NxbwDNuc5mluAYgP/&#10;rKf6je5pDc5AqLUiF6BQF2jU6RnLutHV1h/dXIcT37iBgIBA467s1Z/q+owRyDsHOUE90KBER8A+&#10;3jwLABgTNSYKECD1Aij97FgrfeTZUcf7k0zNFSht38hod5zFDiABPAlY0QESvgVT6ukalx/8NU82&#10;2DPm+jRyZ5CCz4/AChv9w1i6/PI2mfaOM/35yoYAV8A9AuVne1ysn718RLv2e32OoLWBc4KjYKku&#10;0BTIzwEX4SN7SUFWaVy85AWtApZSP57AZN8DhnyzVd+gPSR4Bdr33r/eP+4/baWg177JrpJN+yT+&#10;TSCcuTUvfuvj27E234IMfSs346tbD7b4Er95IjrmQW4D/zUw68NTngFQQAep50N+tKbdT/FaE3Vr&#10;aBxz/xOfT9cM8Wuvy9Xn/M6OtrHO/uhjkx7/u4bWT0meHn7rir/zn3prsDRtPiq7B5LB10bJNC/X&#10;0PXZdR++tjo5MnzvXmqOfCmG0tHOjrqSLF+7R9xz+Bvn5ktpmaEvfzkx7svPFgwh4OeDT71I8+ES&#10;EOTxiIDP6wN8PBLx9vAWCA05DXj57oMBP/f3y/BPJ068+MY7l1tv3dv63770xuX5n710+d6Pfnb5&#10;879+/vKXz/sFaj+V48Uppf8MfxyVHa/bH/9pft8IKys0MUtWZ3/XZ0g2R18AqBJ5hshD1w8fDB54&#10;ePfyIWA1n7f36Q+uAJLevvPW5c233rk8fPxsxv3i8vDJR5c3780X/CHPAT0a3rsDgp589qsBOb/b&#10;DNB73/x6j7ie/ebry5NffTEg6NPNAH3yO2Bp7pO/G9DzDfDzzeWrkf1mQNDXA4i+BIh+PV8Yvv5i&#10;ANLsFSPznE1KMOni++GiTV9dJ7jPEC04uLtvQC1IGNDiAS8X7utx4PO5kDYSsn6x2oNQsh9AkNfp&#10;BX9ABxDZG3huOHpuKDdHH6S9oa9gBVDpuKsMEepDe3OzA0TXzFDyAS4gCAFB5AAuWQ9EdsHSyOmT&#10;Gvzpiy9cbr304uWtO6/fZKza+Lw+7lXw/Z9k+7p4gX4u9ACjjz7xQ4DH/2Uq4KBfTYAAgICfPRqj&#10;M+Ntdmvs++0l/2rj3nvvDhB68/L8K29evn/77uWHr92//PD2w8vfvv5g6Xuv3rs8f/vB5a9ffufy&#10;5z8nd+fyvZfvTPn25fkBPj8e1PzTu+9dXnjzycqQ//GdZ8P74PLi/Q8vt+6/PyDq/gCju5eX78kY&#10;Pbrcefd4Q8FbZb4B7LeTWS/r5IPtw28uC2QGmLzn17iHPjmBEUFMPzn3krb7SYDDt0b6BEH9EV0y&#10;AIHg2JoJqGxYc0AluQJ54CfCPwd8ttlAbJfVY48v6anr2+zegFo/DunaKpHnwX79jQA7gfO3wMDY&#10;/vVsZkP1dUxqzHxT5wvK5/znX74hsnhodWYeAYszWEgO+KFHxoPP//CPvx/ZI8AIJupkAZhACj02&#10;Wp/mx/8//PHrCXq/unn+TZscvdWxrkP5iy/YCQZIVsq4G9hGjn1jeyBbSf7QkbU65pJMvu6988sJ&#10;Mj5Xc01cM3I+5wWdSvtDQUjdPlCQLojp006v/SU9AUldaf+oj27HLQWtgqY96xz0+sZ/lMf95ei2&#10;9eoZOsQmO/njWinxslm9ffDst3pUWwkUyAi5BkBEY1iX1omsORqTvLLx2cfLVmPo5wOea+t67xoP&#10;T0km23j02cpmcsnyDbAK6JzllGwZo/Gyh29OXWfrU50MP9XjsbtrOfNdGl20QOe6vvrJ0QmgBFjo&#10;4CtveFd9esnqz5fqZPSzueMNX1m9sbTJ48lyAgFr8/pFgJz4BxT5knr8c+0BQV6o+eDDy+OPPtnH&#10;HAAdJwCy/bfby5/4Ivzw8uo7j/akwMnAraGf+2J8++3LT167foG+fWfpey/evvz53/788mfP//jy&#10;X/zF31z+7Ht/c/HK/v4Mi2dYBwM4utqjrfePjJAfMdx/rgoMeeZUFuhDb3vdu9y/NyDn0YMBQ08m&#10;RviBxWcX/25DNgmAApqAn3dhCz/qPCTR8vDR48EXTwZXOFn6fAHQG3fny/rQWw8HDH72y8uTT768&#10;vP/F15cPvv7m8vTzry7PvvrlAJ1vLh/86leXTxx7DaD5ZICPDM9HU5cB+uTr+Vz/fsD8b3+9Lwt9&#10;NgDTT838ckBPBAB9NXpfotF97lOBXqC4XuxPP/twFmCC5Djutfr9NxyP7gy9PWjxzkxu0OwEcwFU&#10;VuVXM/gvP/90H7a++87xbztcZPIAlN8gOjIhE0CBlLnB3FzA0K9+fWxEbtA+WB13ASxAEMJb8DA2&#10;uqHcjOwEhsiVNcLbsdxYUwaQIHD9ASfjLCAaOeeiL976yeWlV24tGPJP3YzXQ8FlggqYgpx1wwOE&#10;vF12HJ0dYACp+z0lb47tG3ezFgAQH/jiaM6a+v2ge++/v0Dlr269uWDnL27dufzZz964/OUvBvDc&#10;vj80wOitp1vq+96r9xfw/NUr71z++tW7l+dff3j50dvvXn44YOgvX7p3+bNbY+v2o8tf3358+YtX&#10;Hl7+7MU3V/4Hr965/Gg+DLcfvXsDhva5obmWxwN8nms6vuXY7AN9H8063L//5uXOnduD+O8vOAoU&#10;6RfsBbfjg21zcT8d6/ddUKCvtsBHj5zAKIhbVw+t6xdcVmfs6lcWeOkEmARRNnf8odY/X9TZKbDn&#10;h2uGArpAQqDHdcYvWAcigKP+3UhAxdgImJBxAQK09RkvEBBIad7pB4aU5PWT//9XsiMzI8gIDBts&#10;9jN0jFPWhz06+MY6A7zf/51nSyYIDQhaIDQ8cgGi5kWPb+wUxHxWBeI+twGffNw5Xa9Tc1x9c1w6&#10;wBF/kPW0vun5bPucs98Y9gqkr33DPqBPKcDYw5LDKzDzGRUkBR/91o2dgpeAdASoIxCT44cx1Y89&#10;0v10/WI39xDQ4zOwz4eN7+ruN/dmP8JoDH6uPzOffM8f9vUjfjY/fHIIr3mc7QES+tXT0ZffeMYM&#10;DOljSx+dBUBXvyoBlGSNpzzr5wdiC4/eOcPDvnr3Zvbz/Wy38fTj8711bh6NRx+1Lvp3Ha+A4vhS&#10;f33OdXj13VzHabuOARzk2uszl+SV8ejusdbYNCb5xkZsdf/l138TQNLf3rrjXr8w2it9Wd4voqMH&#10;CHlYen9a5cOPL7L4nv9869Gzy+377w7geXz5xYCel+4+vrz6wLOk782X3CeXW28/WvrpWw+WXnjt&#10;3pUeXv7m1luXv5748qPXHlyef+nO5V/+7a3LP/3z5y//5V88f/mL53+wD2b7XSNgCBCS2fnoo48W&#10;3ABC+ztDnhvym3b94vTETb/9g2R36PS80IKg628MbXJlwNa9u3cuD94ZPHHHW+vi33uX+08/utx9&#10;/MHl9XeeXl5+6+Hl7UcD/j788vL44y8uDz/+7PLgo48vjz75dECQI62JDwOEPv/tby9f/uF3l1//&#10;/R8uX/zm68tngyU+llEbwCPbA9z8aoDQNwOIlF//5sgCfeGobMrPpwSCgKHouc8dTc0F+erzuemG&#10;vvxiLvQgKRfW/yRDnuz2irk0t19/dOQDYLi5v/pyPqyffbxvnD16ePxjV/+qAxgCADoe2szQABI3&#10;STcYMOSGw9sP4VAgpYxQmSI3CeoGy07ghjw9gRxPOx47wJXx9bN55vMNwv3Fyz+//OznP768fed4&#10;gFqGS2Be+syGdwRNgVLQsBH6vSFgSAkYubGR4Ezmi18OaPp8bh6ZoY+eLMAyD2M+G2BpjP0hrSeO&#10;t+5d/ualty9//cq9pX/xk9cWDMn0/NXLdy/ff/3R5XuvD7gZ3l+99M72AUb/am7yBUgDfr73+tMF&#10;P3/+i4eXv3r1yYChp5d//sJblz8fcPTCgKWfvPV4j9Feuf9031JzBu2NMt9GpGqtHd82azLzKIti&#10;Y793BUOPH79z8avZ7psF0tMfALkBIVfSby3qX8BytYsESsAEsBFMgCDBWFC0fgJs+l0LAUdfv/Bt&#10;fHaSO9snH4gyNhmkj1w/DAnYCMaAwmZ8po3KHNXv2he48Qr27LHLd4BAiXcACBv/ASjMxzyV5hBQ&#10;0Ec2OTbIZC95sojswT+ODb4NNocuIBTwwjN/67BzHNAjGwQM/e4PE0yHZIjMx3h0HInxJTDUuH1O&#10;jXUEuQNsmVNggM4C2enLZ/Wl6c9/8oAQX4zPH33WUdAzRgHYPL8boO0hKJmCYQGWPr10kP2m4MSG&#10;OSjbh5Tn4FgARXT0KfGPAGc/OgJa62T+397nR+bgZo+7XifBPBtsnwFC80I77n4+D//0k1Xqsx9W&#10;DyQ0Dvl41mDvlelL3/jna1m/trU++6PMhhKPPjJ2NoChXfuxg5//+UJOH3vs01HSIauun932efr5&#10;oa4vfnNprfRZ08bc9tTxtMmmS14dnX01Lnk2s4sH2CrxVuY6hnoAx/VwvfEQUIa3Pg0FhpB6/q2s&#10;GOftreEDHPubcX5GZYDAvWcfXl57OKBnwNAv7j29/Ozth5cX7zxeujUg4qdvPRreo8sPZX9evz/0&#10;cOmHt+8t8Hl+4sVf3Xr78hfzpfhvxI35ov0vfvjS5T/5l89f/ux7LwwY+uHljXf8L9H7e0Qmy3Mc&#10;cw0wefL4yAi9+3CTIE4yPNy9oOgDzwgd84EZYAT0gZ+L8VD0g3cuzwYQAT5vvX1n8IQfdH46sWTA&#10;07OPLg8BvPse+h7A9eHnl2effX1595OvNhv09NMvLu9+9vnlg1/+8vLh119P+eXls29+ffnit7+5&#10;fP6bAURDX/zm1wcQGtwCCH0xIEjGBwCS/VH+7o+/3/rn1+wQCjABQfqAped+7Xma+dAGhr74fG7C&#10;uSDeIDtec/NvOO5sIFQCQ8BNAOSbMfiNlNRXn20aDBC6/dpL+/PawJA3x7xCviBkwMi3N+eR1u2m&#10;9CHYmzHAMuUCmAEusihonwWaGyrUv0g7fvJTIv55lqiMkTYA1DEQgLV6Y//ZgBLPDf381k8vL/zk&#10;bxcMPZi5Q8g2NJsdMIT6v1s2+Q22J5C0QXQ2wQKjDR8Y8vYYUOh1er7xeZ9HGtpX+J956+u9BSkL&#10;fgYIPf/aAJvNCN2//M0rdwcAXUHS7QcLhsgdsg8ufzZA6F/85I3Lv/rZW5d/+fOp/xTdvfzrW48u&#10;/+Jn9y7/yfOvTp8M06PLjwZQ/fzOk8trg76ffDI32qezvrOmjsjKCvHP5l5GBqAAVvw3YEDog7mu&#10;MopfAB5DAQs6Wx+eemsXGMmmtVMKHDvGVW8DyMiRLxCTtZbq9ANXdAE2ftEt6OZLfvnG1fhsdH2i&#10;sn0AjhLYwet6Ag/RgqPpOwOkxg3EaBvjCOiCxAEAzBNPf0AGn0zzwddWAiRk4gEO6uywz65SECn4&#10;HHSAqvSRMa2BtTgAz3xur4DIvM0Zz5yNI6vkqCufjZ+fBbEdawKbcRpLaSzr2jyaQ0Cp9UrvyEZ9&#10;dvnt7ycg8mf6yBgDGU/AE4R7WHznO2PjJ6ddoNMWZMnSK+DyWb89CDUXpX0ofnUl+d2vrjx7TpkH&#10;Qc796L7ce2zKrmXEfmN+FwzY7/TZBwvqO57AeR0vuf8vXf//2teR5Qu/+S/ufeCc85wvz5w5M6eH&#10;nu5puofuMN10k6abJiEkhJgQEoJJCCEYY2OMEcbGGGGMjRBCCAkhJISQEBLGxtg4JDghCUnTM+c8&#10;cO//U3e91v685d155v6wqKpVq1at+rJrvXft2nuLZ53MWCtDTnltjaw2R988RHHuqbv19ThOZ6/a&#10;viJ9lnrIkO/0Ij9rd+rPPJz3dUg9sSE87cGPfXR2KH8RJ5N66MSbgxT5xkM88vJTjs3hkRPv/mX3&#10;Qk6cLzGW6Y+0V1548oGX1BXd4kCAM7XmROsv3cCBR6TK0E9X6pOfOpWPX3pW4bPS6yO5/UHFp0/6&#10;0yg7pw/7reLe/dk+Gksb003thQJAF+7t9Zp+vnzDh7e36iZ5rf3FR8X7sHwIH/HG5bvjrSur493r&#10;m3XTvN6+4vcf3hy/e+/K+PUbH443z18ar7/34bi+vDxWN/h7b3Z55DU9DvNYbHPbv0Y3hz/IH1a7&#10;/CbEDpbD1o6UaGvv1Fd+H6ewmeCXVvu+CbQx1tc3+1D02sZeAa7jotOxVuBu86CA1eOn4+TZ52P3&#10;waMCRE/Ho+cOOX/XvJNnn40nX39VoKfAD0DzTd20fffNeF5pZ4DsCn3xfYWFQ54XoPnaTtD33/SO&#10;UHZ8ACLA54cgKGEA0Utf1aLVjsxgFwB6/Migc2QPC+Htjnv3b47NnZUCN3Z77lfH+P/YSg3WQQMN&#10;O0kelQFQ3kDzsUaP1zwisyPilxsICOhBrwmRifDZ59PF4AIw4fB7l6ZAAscMqJwBnIoDNewy6Uwy&#10;SJx8QA1ZMkI7TACQPDy2irOBvuw2qUcIDF26cqEfk21srdWgrfQjLQtdO91He2eAiDO06MkDjoAh&#10;O0OciQVfnj7lrABBu0KAocdlXX/Z2nU+qIuo7jYOTk96C9S2Zh6JCT++tzs+KmT/4Z0CRIX4gSO7&#10;Q1N+of66ED6+f1gAaXe8dX29gNBqgZ/V8YcLd8cfLhYwWtocf7y0WqAIgNrqC8TZIoezV48ejd2H&#10;j4dPujsDlkPUgBAAGyBhR0iojX63cXy63W3VB0J9oK1zZ8CJxkEEdODJTzwARZzz41TkcSD6TZ8L&#10;Uz6EF4fD4UZHHLb4XF6dTQswpGxslA7/zKaFvDS5AJaWLT6ZtJl+eYAJhy9Uhk58vM5fgIA5tXzx&#10;tSN14cmzo9PgofTJp48sih3k2eK64cQCEGJLQJC0cmkv0AN4CIEQQAhACvBTr7LKxS5tYIe4xZ4j&#10;SL0BQupMPG2MzeLRmTZ1+6ULDAFkZCb906OyOLd2FlWnMOuEkNNth11tZs/cQQpbTn8snGucLl1x&#10;lImTFUqH2hkuHCZHGmfKmVl3cmdvLMxdfcVu9qe9eMqoXx1pzzROL3a90i42qlu9SDx85ZB4aN4e&#10;OzJpA91dz6LtQnz1z+shL64f5yCTTMrLM86RlYcCBvDJpmzaM29b7FYmY5U+RfSRZUPqj3z3efUF&#10;PfjKzsedz2hbK5124YsrcwbwFjYJ6Yhc618AlfQRm+gVAjr4sZVs8tiVR2fRw6+1XyqKn+rxXOTh&#10;kU//53dQfYBaez5/WiDjwTh6Uv63wBCAcH//qHfye0do/XBcqJvZT1f2G+ycv7M33r+900cjzl2v&#10;m+YCO+j8nYPx7s2dAj4r47WL98frl1fHm1fXOvzjxXvjlQ9vjV++dWH84rXz4/fvfDr+9N5H48KN&#10;m+NOgSF/OXDe5/D4qB+RAUXb2z7IvN6gb/r8zvThREAIwQqeDnkjDABymNp3g9Y3Ha/Zan3bO/tj&#10;79Ch6IM+EH362bfjwRdfjtPPPxvHzwpUflYY4Gs7Pt+Nx199XelnBYy+GKfPqv+f1/VdYAfo8YjL&#10;Ts7XBXqAn2//7fspXpRHYt+KF8D5usDTs8/Nj69rjat5teChL7+u6+Tr0uW4zlefjZc+XziNHvi6&#10;wB2gNjCcNlCytnl3bBQI2tpfHTuHax2u7twpNLc/PreY1kT0qOyh7w0AQ4UedVgekQEDX9XiEECS&#10;ieVskt0h5RF+LzJVJ4BjhyJgBeUc0FSWM5omIhngJ/mpJyAqj8XEgaOOL8BIdkKOPa6qgQSGbt6e&#10;zgytrd+fzvdUXY14Fz8ezS6Bhc4i2GeJ7BQUcSzzO/h2ogUs+jGZR2RF2fVig3Y6KOcOABgCUi4U&#10;WPl0zdmg7QIv2+PC/e0CMNvj09Wd4u+NK5unTZc88ipyTuij1ZIv4PT+nZ1x7tbWeGOpJv21tfHW&#10;ja3x+wt3xrmb004TcHVt/WAs7570P1l2Hz1qMHRc7dRW9jjsbTfLIg+QAEP9yKzaDvwAhdqcHbGA&#10;pQCfOE2AQf+4UzgDJeXUEydDVj/pL2nxyWFbDDm2CTiljFCfIvIJyYSk57pQbAlISb30JS+2agt+&#10;nHMcHDkkHv30zYEKfmwOCOj4AgRIx2bpBgQlpw788OzMmEdzefUErLGVLXRb9HNOw2LPCSPAhF76&#10;6aRL2u6Lx2LZkQkYyo6RsrGn7SubxEMciOs1zmsOnrofKpRO29KP+PO31/C6bXUt9c5UyXa6+MrE&#10;+XFk6ovTDcmXx9kl3xqC9Imy4ceJyuOU8LXDGtJOc+EsyTW/ZKIrThLvjKpcHKPxRpkXiWvLNOdr&#10;Pi8csLj69N2L/psAAD6Kg0bKpJ1C+bE9ttGZ/hCmzV1uUdbcSFn1pp3yxQN4yMonS7c8aQeg048o&#10;ddGR+mJ/5mFkpj6a2qPP0Nx2OlJnwtRBb/qeXCh2ym9fUPniqQ/oMEbhxT46hXREr3Ba4yfw8mJc&#10;J5vxouts3CuM7HRTP+3aKZeykYl9SedcERk6+VqPxnyaxg79afmDw0rzCceffda7Qt4A5huuFgjy&#10;goxzoej9WtOdC3271vlzN3Zr3V8fb1xzXnSrj0i8fnVj/Oni6nj10toZOTKB94cL98fL714bv3j1&#10;/PiXt86PNz68ND66tjSu37vbX7AGXjwi8wuMk6PjcXQ4gRwHoA92y8fvFO1tFwjystT07SDgB2jy&#10;iA0A8uPXzd0q462z0wdja698zNPPx8GDz8bu6bNx8uyradengItX3h8W8Hn85fOKf93pzwuw2P2x&#10;U9ZHOYxB9bMPFX/znce4X02PuBYASPxsNwi/wI7waYGp7//ifGPN8UW5jhd9XbLoq5obL1lUfQgx&#10;AKFBxfOarFXhaaX7D/RHa8MHFDcP7heiq87auzdOPitn2KCgkG1NiMcFoiBDCNHEOpsMNWF6d6bk&#10;TEQTIxdFJtN8grGhH9OUHco2YCjCbyCzKE/eRCMDAAFRyomjBhxF9ITsFgnzmIpdkLk3qUxKu0I3&#10;b98oMHS/JsP0Npk62lmW8+cwspDHQZ6c+vbS7lm+PE5Kfsssvi9kVwg41BbtUDfbp7uAx/1M2Kvx&#10;tj4/Lfrk7mbFt8bV9d2xtL0/rm3uj8ube+Pm7mmTC+Py6u64WMDp4kbdLRTIAZYcpH7nZgGhayvj&#10;retr04Wzsjcubx2PS2s7Y6n0rR6djo2a6AePH/VWZ/puAmnA5+T4OWCAx5koYM/OVwARwpOfx0oh&#10;/OyikY/DzSMmfHJ2I4QcM6dIBi+ycZQNPmf8yMWm6E3emR2LdOwUn3YhJhBAh3YCQQ14F8DOuHHm&#10;GUsOTl8IG1BUnjD9Qw9KvexVR2zux1JF6o7tzat2AyfZpZEvnUdGbAyPXiA0u3LaNgGV6a0gCz0K&#10;EBFOoGICQ5m3PwRDc2BCDohKubxKL04OyaM7oF+ojHiAAbvSDvVoh3J0Kasufdz1LsYhNsjvOsvh&#10;xVHHsc4dmnScs7WFY4nzizxHh5cy7bBq3cBrZ1hxvDhfJC+OKnJ04fW6U+sPXurUXnabR+LmCxCk&#10;feaHsl1vlRPGkatLqO7I0Kue6O+2lHxTyUf2zP7S2X2ykBEnIz/9gsIPhR+d8tliHmUupZw4MBR5&#10;FNCSPprXEVAlnbaIszs2py/kt86FPB4ZstEvTs46nP7HV0598vBSV/xIAEfKRa86Ug9+A6eFPQgv&#10;5cVRAE12dvDkI+nMqdgqjWLTnGLvmc2LJwWc/OfVZudeTssXnT571mDInwd8b64/s1KAyI6QNf3D&#10;u8DQfoMgTwDeWNoZr11dH3+6vF43wbt1U7xf6c0GRK9dWW8g1PHLaw2G0Cvnb43fnbs0Xnn74/Hp&#10;0p1x5dbyuLG8PO6t3B87W9v9c9TTukk/LTD08KjW/aP9cVIg53BrfRxtboyDjQI+60XbO2Nzc3Pc&#10;K7+5urnWv/Xwe5DdAlL31jbGysZOgZ+H/Tac7yE9+bJuiL7/fjx97rs/Hn0972/+PPnKY6sCNgVY&#10;nn1VvM8/60dZQBA/zT/57MA33007md98W/NwAYQAHMAnIMhu0JNn1pbPq0zNbztHCxA07QhZX5Sb&#10;wBB66eyAcw34Qxd0Dej07PLJeFCL7nEtwP4ttnu6Pu7t3B5rBytj66Q649n+ePy8Fv5aIH2l2uAD&#10;RR0uJlS/qrrYgTH4JkwmGDmTzG6U0ETpsgVW7J7MH28FwOQxG7BlItKZx17+76WuPA5TpzgAFHDU&#10;4KdoDpJ8+dN5GZ3s8PTS9Ws1Ge6OvUK6tv/6Qih74vTnd+jiHFPAECdoQcxC33fxz8r5L0g/n+1U&#10;FTUoq3b4t4xXI5f3CuRsHIylraPeDfrkztq4VhPp1t7+uLV7OK5t7Y3r24fjxo7nxvsldzCubO2P&#10;K3XncHnzYFzY2OsdpPN318f7t9b60RqwhHehgNDtvZqc+0dj7fh4HBZadgcCDLFDfyF2AkTaoC3a&#10;p23azxGLc8rAEJDUjmwBZMjgBTzJ48w5PCS/+3GhU3+2c68w/ACI6EUBBOIBYXg9Hj0m5sIEEAKC&#10;wjurs3hzndEbMJTdLcBXuzn3vruvMebg4qwbKJSzDxhSH3sRfYjueZuFc0AkHfADLAQM0ZXySBqR&#10;p18b0reo82pucyYWcg4EmGgwUvazlZ1zMJPD0vqz63eNlBxSxu6NkJ78qkMcj15y0gBQgJY4UGS+&#10;68eus9rUoGvRZv2nrHmlPxE57dLW2EDn1O+uoaltceBpa1M5Q463HUtdv3GQ2ZmIw5v6ZHqsojzZ&#10;uXOyFsURInqUoYs8GXzlsuNgDUL40zViPZvAqTZom36Z5s60Zgnp1ZaznZiqI04UiSMyaWcDpwrx&#10;yMQ2YcrSHWAQ+4XS7E9fRgfqOhZ65KvjxbeqJtvIIHx6Uob9c110sBN//qiLXeqd28+mrPfzflGO&#10;bI9nkXx8+dJZ78mggDdxMnTJN570t4+pdPogts/l6QwYil5xvF73Z+WNO+LXUOzi48hLK08+/i3l&#10;pNMeFFs77BtQ13vlVZucaZl2h3xX57S/HXR377jX+wsr1vHDxVvFngRMYOi1a1sFdLYKCK2NVz65&#10;P87d3hvv3j7s4xHZKXqrgJE3jN+8AhytjtcLHL1y/vp47cMb47X3Lo7b5R/ubmz1Ier7qytjbW1t&#10;rKysFCDaH1sFerw67zD0zoY3wVbGRsms3Lk7Vu+Q3RhrBYrWNrfO/oG2tuWfaAWITh4UhvCbjAJ5&#10;n3/Rj70a7FQ7v6nx610dZ3oKmKCvvv2m/Pb0HSAg58uaO/olT3sCXL5BBYqAnD77swA9ATqPn/IV&#10;1k5ypXMGgJ4X6CI7lan5YOw9JvM4y85FdgYaXBRgeF6T58kXtdh//aQGZXMsry2Ntd3lsXmwOu5v&#10;Lfdu0YPPprM9JqaJbpJkEmVC4GeSmBDJz2QAhkymXFjsABgaZFUHBLQAMXgmXXT3xK4ybA5wQtLs&#10;ogtFVw59Bxh1mz/nVAv4PToZH378QYOh+6veJtvuw82AlzfpOGGOm8PkQCcg5E/ze8MjNNSPzGZ5&#10;AUP9+42H+70zFJu0sc/pnB72WwN+leHr0tNO0PH4eHl1XFvfHje2twsI7RZQOmhQdGN7b9zcAY4O&#10;On51c3dcq/hSgSQ7RxdWturOYaMfr33i1coKrxZIovdaTdi7u3tj8+Ro7D48GUfVFrt/U185e+Xi&#10;rrY8mD4VgLQJ2BPOCZjBz05FQBLnL44CEDh6jnwuE+cegEJu7uTn+dEjLh+AECeX+gMSOF/6YoeQ&#10;bMCHvNQJZPQYPpx+C8I5c24cN6ccEIAfEIDP2cWpq5Oe2DcHOuKInWyxU+IVdvmxib3ZCZqXiZ2o&#10;+6LqoUMojejlaCzyaHIQEzV4KVuFwEWAnDpQg7AGYtNBbLIpm7mr3YiOOSBqKnk68ZTB03eoy1Ud&#10;2sdGofLk9Zn+tfuD5rYFME3AcwIinIdQOg517tisJ9YEfI5cHnm88DnaHzoiRM46EsfVeRXXpzmD&#10;Q0fLLeTpwCMnZKv26g9x7UPWCfOKw2UjXfQ2uCnb6U8b2EivOPs5eXIhvJRH5DPuKcd2xCY8eShl&#10;o1v+NE8mwCMMOAuPTPTgRa+8eVk6xfWv9shjF3k89c3rR3Si9DfKmOKrR99a4+WdjVOF8sipg82h&#10;1BG5lKWP7nndkSUXWeVC4SWffGxEfFXKGFv+K/LykDx1tP3VFuMfXtLRTyY+ySdr7IJ4M8o50oCh&#10;rQePx8rhw7ox3uszQxfXT2ptPxrv3XJ+9Kgfib1dgAjYee3iWh+NkHZmiMwHy3vjvRvOD90bbxZg&#10;entpbbz66d3xh/NL40/vXR2vn7/UN+N+CL6yU8DnaLd/8urs0N3NjbG8vlYhWh031+403S1gtNqP&#10;wnbHVvmU3bpZ972gjfJDu4cPxt5p3WwXAHIA+lE/+qp1ZfFau9fbARjht//63V+9/v51AaFvChDZ&#10;4QFaAJUGPwV8hB5n2RGyw0MmOz1C4Gba7fmq/Ez15ec1Zos84bPPaj34suZw6X/+vMb1s+r3xUcu&#10;1fOS15M5Ak7/xaHAWtQt+jVIzvw8KEezf7o1dgsArRYQur58eSyvXu9D1AbZhDRRMuiIDoNvAmci&#10;iZssPRkq30TIJJEvPu1OACk1WWqCTDbUZO4F9sVE7glYOgLgAoSyKxQAJaQrgCmEbyfJ807f2PFq&#10;uZ2hq0tXxp17yw2Gjgv165OAAw43OwhIHM+CjxooFC8LPtCUR2TAhlDbAog8nupPnx/XJDo6mX67&#10;sbZ79jjruh/rAUK7Ow2IbtWku7G923SrkLfw9t5J7xhdrrKA0VIBInE6Lpcuj9fwAKvrGxtjZa8m&#10;uX/dPCiQV+23Gzg9hjxq4Kat2zurY3dvtYDRTjtgoYPT2qe9AAhnDAzpFw5a+wEP8VAcPucO2DSY&#10;XICXgBH5DQrKMbfTL7mAJQ5VSHYOFAAHcuoUdr8XARZez6bvDEQs5OZ6kLi8nIsyVnFonHN2Pzhn&#10;JI/Tkyc0xq4bOtgO0KStATJpYwBaHhsFKEjLl84HEGOfMm1/9VXaLZ22tP6ytZ3qwkEitgag2K1h&#10;b3YqtYHeprJDSD4ARr52kw0oxE9ILxJPWh3ePLODlD5qsLTok/R5A8niq2/ev9GnP+d2aFM7vlr8&#10;sqZYP4ScWpyxNSBOkgPOOoLkx2HGMVo7ctNGB561JOseXcqF4qBR+jhpdWQ3MWtCgGXmTZwyil3q&#10;0T5jR087zYVz1I44eHXF8QtR2pH20xd7UPfZou+kyYgLpZWlr4FL6RBKBwxJt47KwyevrFBdKX9m&#10;V8kFEIkrqx30sFU8ZdOXfMAP26yOXs8XvACMtEFeQAg9aWP6laww7RQXpi2xIfpSxrjHl8QmcwMv&#10;wCf+KjaQQQE/eJFHsaX1LcrRoa7Ip74zW8pH8Q1uyvO3+l2vpJ8+6BddVo8elB+oG+bdB+PSet0s&#10;39vrT6k4KA3svLO01SDnrSsT2Dl/u/Jv7TTZRTrvcyvXVsa7fcB6bbxegMmr9ec+uTlef/9C/77D&#10;mZ3NwwI3xzvj8wIfp8DDv/6lDzi7ed55cDy2y2ftVhu2/T7qcH/c3dosALU9dg6Ox37ZeFAg6PTx&#10;5+Ph51+Op199szgD5CzPl2c7OIDJ9Pir5kOlG9R8V/Onz/OEJlADqNi1yUHnBkOLHSHydoDyCMy5&#10;ILpPH1ojXYNfndUHEAFXANDnBZK++KLW+gJEf7Uz5J8gHhM4AO0x12eLV+vFvy4BFzrnlN2Pw+PN&#10;sbZ+ux0mB2IwM3kMbgY4F4bJZyKKG3Ry5CMr34RWRhq4AVQAGvFQAA9Z+pTrSVf8OeUxmDBpuoRz&#10;AkTszDi8ZnfG58avLV0dN25d7x/E+SK1nSEH3tzhhab+mCY9RxpgwDn1bgQHWfkWRZQzQ3lUBnjk&#10;sLJwbduh9J2xXZPejo/fbwAxt/pRWIGitY1xc2urd4aW9w8bIF3x5+H14u3s9WHofmzmbYNC5fmF&#10;B7Ib1LytAkSl60aV8SPY3Wrrwxpnz6n1Nbtypontx9Vu4wxgaBsAdHC00ekAJG3zPQngT39kV0B5&#10;aaEdBo6Po+v0Qk7ZOD3O8ExmsaMWp8KZnDnXhYPhRBE5Tjr9TC9dnLIy8vGjl052SctXFr/nfo0j&#10;fpyzenImRr3sIx8KwMgjIbLTOZfp8RkZ+sih6JSXdHZGok9e8pUNsTH9RFY7o3uq+/8JhtgRsJE+&#10;x6cDMAFQAkDpkU+XepSLrdJ0xK7oxE8emrc/9UcGta7idX9WSFfnVVxZZTJe4nhxzNoXJxqSztqC&#10;st4oEweJJ4zTFEpbY/KYXZmUtya5ppPOOhanKU6PENElz5iwXT+bY8LMSe0kGxuMjzqVSzvwpMMj&#10;qx3yOl3yWe+E9MW2lI1N0a88PfLC6z6oMD9wxde/CF99ZOTpczrEAbb//X//pcu17Kwt0uLR0XVV&#10;fkI2xwZhys3Xf3bjpz/xlBMao7Q7eWkrfoBGgAW56BIXpj/YqBw96SuhMWcPMs700Bdw49tCHoU1&#10;gKn8zB1yATUJU14dITzkptp5WmUjqw2ujcx9Z3f7aYFHcaWz3/R99mzsPyow5Efd+6d1Q3zabwR7&#10;Mxgg6jeLb++OD254rX59vLe0Md6/tTk+vXtQtDcu3Nvv8OPbBYwq//yNzQ7PXbo33rl8Z7zzyfXx&#10;9gcXxubuwXhSAOGL6j+7Jf5R5tzPyePH/QXszcO93gm6s7E27vmBqm8PHR6Pg8dPy74n49GXX03f&#10;/ilg4/yPx1zZ5fnuz9+Pb/78l/HVt9+N59/U3C5e/wpjca7n8y8KtH5dc7H433///fjzn/9c9F3F&#10;vz0DKiG7R9/85dvSVzq//676y9GBupl54ua3ru8vakwLINEN/ABEeOJAkXg/Tvuy0kV0qqN3hna3&#10;VsZpDdLDcvpOiZ9Wo5+V8mcFEp5/VpPPglwX+DO7BuUIHz7cq7DQ49b9Dk04d1qZIAbZJDDZpDN5&#10;yUmH8EyKTEJl+uJZABhkB8cOCuAANTevZFrORKvy5KHq3gEqEJRdpPCVmYeT8y8A9OCgd34cnG40&#10;fuI7Q1fH0g2v1k9gqE/51+QHcHL3x3GgCdTZAXGRTDsh7trlzRf2fjOrJvmLQ9QTCOqdoYp7tX7r&#10;aL+/sHmjAI3nwvdPn/VbX75IvbS21QDotj/RH56Oe0en0yOzrWl36Prm/rjt650HD0tmeiPNK/p2&#10;mJYqDxgCmO7tn4zpR627wx+Q/aD1kYu4+oR97GTjNNblGArwaA/wk0dmQNHewVoDpchxzEBGgIZ2&#10;i8cxTP2z6KtK6x8yAQxozrM4iHMkcaxxonHQ4spJBySIo4wTnpAe9QMuAbPqU74dWdk0H1t143Wd&#10;VRcb5raKT05u2vmLQ2+gUfXLS76y+EAEOXw68MPrsOrBV/+8rgCJyLKNDD2pK47O9SXs/pkRPS1X&#10;5REgFPAOGMUmeQE34uy24yPdfaH8Qif7e2wW8ZQVZhxQ2p94ys9J2+RpW3RN55Sm3YvsfP3QyWV9&#10;EVoL9EOcchwyOWuFtYZDjGycl3QAEB6HZS1SLuuLNKIj5TuveNY9c8D8mc/1zC9tye5J1kA20qPO&#10;2Jd4j1/ZTj71yIt8r5VlU+Tm62nbaT2sMnTFVnnKxn5AR1p7pdUljB669RW5jIG0ccCTVl5ddCJl&#10;8NSnTMrhyUvd7ELSsRPIigweu8TpkN9jVW1jm7R2y+82lw1pX+cZ+yJxRG/8kjKxMWXk9xgXpW/l&#10;kUF4eftrekJQa+KiLLuQPHNIWWXkkcl40EEGoAKsItvtqtA8MYcyZ/iF3ggoez0ue/gM2Hg81mvt&#10;Xymyxntxxos2F1cmwPNRASL0iVftb22N8zeBob26qT4uH1Dg6f7++Oj21viwQNInZCv+3tLq+LDo&#10;gws3xvlPr/SbXr7D07sv1Xd2TtDDx+UfnzweD5/aQHjYb4adPKz1/DOPvL4Zj59/1WeBfAjxm//9&#10;r+Orf/12fNm/xzIW5vLXDXC+/3PlFRj68ptvO/zCK/QOSAMmBUi+KdACDH333XdFdc0DTV/VdbzY&#10;Dcrr794U6zfHFoDKzg8g1LtNCzAE+ABZQjtC3iZDyeuD1nQXGAoQskP00vb2Sn9Iz39CkF0hu0Pe&#10;DvuiEOIXNTDf1mLmw4xPHx11eoqftKwJYKJlgHNhZZHJJMQ3QcLT4fMJQ08PQsmhPKabg5oGOSXX&#10;5YqUA24aCHHq7dhrIs5I+ZwVir4GRpU3He6uSVj26FCPyK5cuzzWCv06QO3xWSZvHDlnJey6i+fj&#10;g0+fTgeL+0xH8UxqRO4FCLIbVBcU5O+nqNWXtkM9Invwxedj7fhh7/B4/f2T+84FPWpA5EujNwvQ&#10;3Km7grtHD8f9k8fjzsHJuL2932eMPE7zIS5bqC4U8Rtbh/1mmrRD2fePHo2N0ye9++Sz7p5H+ysy&#10;YKbv2OcTAAhomL9ibuerH0NV2nmiLPzAQwAOkNGv31c8wCcAQx/hS6csvZyffDrJxGFznvqOY8RD&#10;ASDKIPHkqzvjEllp9vpIJF1sUjcb8dkQPeTVjy/Ejz3iynLmHDdZ+tgpfZa3AAHylAu1w6+8OHkh&#10;GXpTDhigV562i8uXJoMajCzqp1cemuLT4vWCpjLyU78wZfIoL4/cUjdAN+3ITDs9wn70tbDxh2Cn&#10;dRelrpSZ5wfEJR2byKVNsY9MeF3OYgoYFP0/2zjJs91aYk0IiJBnrYljShjnnLRyvVbVWuDmyHVp&#10;Pcg6Ez7KTdR8txqfvDnQc7xC8y4kzb6AFnWKZ31sm8vexNmtnWkvHgqPbOxP36TtWUeF0YfIKw9Y&#10;ADRZd1F04iGyyiL5ygA/6VPyDlI3T9kiuieHPtmF9HPAUNte5bVZHImnTjqkrbEoNsdOeXhZ76Uj&#10;D2CoW5ps6hIqrx0pEx75gJD0VacrLrSmi6ct6gkICuiZn4sV/rAMSt2Rme8mzfPl5eYczeNes8/H&#10;F73163tDOTt0Y/ukQM7JuLpWN/DrJ+NSgaLLq4dNF+6W/yjAAwDJQ9IfXF8rkOQn39NXqc9duTPO&#10;Xb493v10abz53kfjft1we7PZCzXmN6AwPVICQryhNQGPCSTVvPn8y2rH9AbYqfZ41PWXb8d3//qX&#10;aeemAM2333s0ZZ0w1wrAPC9dz405IFNg6IuKF4jpM0EFWlBASsv2PDBvAJgJEOWs0bPnX/TbZnkU&#10;ZicI2Gkbpb8sIFf9R7a/Or0ARPIAogZhVbc4nvRLHnVwKFCrjyX6J9kXnqMtJjhAZHfoi1qg/YIh&#10;/6PyGj0wZGKdTbbFpDDIJs2ZjsUEz0QQJm2yZkL1xWJhNLG/e97gJf8dy0cUM6EzoUycgCWDaEIh&#10;6YAquoAgZKELQeHOCn3352+6I4EhO0O+kQAM+fZQdr0seBa5ONe2uXh+SWHXzCOy6TzM9GjIQih/&#10;+mxByZNtYOSwcl0gRUeev5766Z7dnK1x7trd/ueYD2lB+ia0/8hc3/Km2cNxq8BNPxLb9An2aVdI&#10;eLXPGBWAKtAEAHnEJrx78GDcq4tnee+od4X88sMPYXcO93tHKjtUzjOxk41Ag/nQ9lvgOcyvpnMQ&#10;ARIBMWSPPUqseSEPPwAopM84d3zyP+QFDOlXdXJy8tSnH9mQMt2fcTKVrwwd6qe7x2Yhg/xGhi5l&#10;U2fASOL4dJBvAFPOmdOWn7aQUx+KQxdGF5tD+AkbQJTsme5FOfYLA37kpw5lo7fbXHl4ZIEEYeqY&#10;9P37YEh9qTNtQh6NAUQBQ+qi02OugBRvkYm3/BwAVRz/DMwsgAwd6jqrQ50Lii2xQVpdaUfrWOgR&#10;kp3mgfTk8ENxfJye8uwIn7OPfNYhcWuPtUI5fZX+Ukae9cEaMt0YvThr2DdhtZ64PvDku3mYrzVk&#10;tN0YhaS1URumsZ3OpbAHSFDnfA2br4ny2Kcd4iiAQai8fLIo7U3ZafyNx9Tmlum+mgAKPXjRR1f6&#10;L3mIDmXSp8lP3+EBRXipB9GVckJ1x+7oRInL1w/6p988rrWWvvRP2pL2JAQuEBn9i9/9VvqUYUsD&#10;niJ6G3SUrJCNbCKTOuUlv3Uu6geCwmtQdOrGa2ovPnCk7swztnT5xfxD+OTozFglv9u68FnTOjzN&#10;NfOQf3hQITDk44uHT56O3cfP6qb5cd/g8gc3dxyteDSWNk7PQBGfcWXtqAk4kocHEPla9bX1o/56&#10;9bvX7o1zl26Ncx9f68dkl2/eHpt7212v+oERAOarr+xsftMgBTg6O3PzWc3DAkqfV78/rmvW4WiH&#10;oIGhPwNEDYac5ZnADlDjcZjywMdnzhIVzpiAkBstj7hrfn9d6w7qsTTfJjCUw9P9qGsBhp59MQGf&#10;7/48gS8E3PDlvXtUAI0sAnby6AzlcHXS6KWcZXGxO0fjsVG2jVz0BswgtsNoxzBtET4rOeSCMAFz&#10;MckzwQIiMilCmSz0Ivoy4VpXda4FCgXMAC5CC1G2LekyweZgKItUFrNQ8xd3d8JMwOnOrhby6nCd&#10;Awhdv7nUnx7ft1NWYEh9qM8HLZxjO9y+YGoRLeDw4MF0nqrfvipQgDjn7rMCQjkzNIXTwtuPyOpi&#10;3H1w3G94+RXHuaWVfgPgneu7fSDu/M3t8eFNf6/fHh/dnv5kf3UDGDoqADSBII/FLq1ujCurQJNd&#10;osN+y+zGTgGjAkErJw/HvaMCRlXH2sHB2D497Hp9Ut2bZHEC2bkKmOCcxNNmIeCTR01AjDhKn3RY&#10;ZQNchJxDHP7Ub5NMnIgy4gEnZJWLI40NKIAnsvLwUAO1mV48O1xk8OaOfa5DXbE75Tna6AkgYVec&#10;dhy2kB4hovvMsRcBL3ZM6JAfoBB5FFtSR0CCMvhsC5/zp18ZvOyg5PqbHMILwKW8MPZMfeAaK8dV&#10;ANcOUeeXTrqzk2NHKHbEFvaJz3eA2MGxuBbSd/SlnPZJC9UfkEBHO8pe5KY+UZ8wDta6oD3SyBqE&#10;tHVysNP3iKTJcbj44taG9Ak90sJ2wAuZ1NPrwYJyo2Jt+Ku1o9aL5AnJZo1JW7UtY5a2i6u3+6eo&#10;4wvnbb1TPzuyllkHY/vcbjJsFyqfvvhh+6TDiz7tbVr0t3xlyczLhHoOpcys7LwO6QAl8nNd8tiK&#10;n/FKWpnsLAWcTb7EzcrUFyknjQKQkLbHd6QPAA22zeuNPZFhg3IAlLpid3Z65jYI8VHk0+d0pn7x&#10;2JSQHn0eXUg5edEjjEyPddntkdiTkkVPzbWaXz4y+LjiD549WewMPeydofsHp7377+zQrd2H/Rjs&#10;7AO8d6ffLYn7OCMK3686/LJD/KPyJ29dujPe+OTGePfj6+PVN94f99c2x/Gpt3KnN7uBFo+rvvrG&#10;OH/TYMJTFP4ScACOgJY+y1Nzv/GC8bc79G/fl7+uslVOut8UK+DRj6RKpjcjah1wfXz3l9L/5wJB&#10;AHNfnxPpF7pzfaPpUdkEXL4oMIUAoT5MbVepwE++Qm1nCNjyWC1vsKGUzy6SdnV7quxL3iJ62IBo&#10;gUwL4GgY8g2eINV2RF/VQvctRGZ70cScJjAyuCZDJgzAYtAzaXLxZyJk4ph0QumeuNVoi4wFR8dJ&#10;qxOx0c6VCUyvMnnUQxZlAZtTdHW8bG/9FXaZqtNHFw+PD3pnKAeogSHnhgAhdxB2H/KYZXL+vjnh&#10;i90vPi4oDBCKc8jOUA4p62M2e0wGlOzUBFw5OB4f3lobr1+8N3774Z3x249Wxm/P3x+/eufm+OPH&#10;d4uWx++LXr98v3eNPu1nxTXpfUzRH4oLFDkj5NXLm7tH/YbZTa/bFzi6tLJWdw+7487e3rhXtHN6&#10;NI4f+Sty3V2VHek/P6btN8rK9rRLW4AdIfDjzUOPnrrNJacfOAAUsKLd4mSEk0OYHD5qxzorR7+Q&#10;84izVF/K0KcecsYAX5oMkk/fNCYvwFHKsUGZBikLINGyla/O2KHe1lXEWceRk5cvlEbyUHhtZ+kk&#10;F+euLeKctnx1x2kqK45SL14AARmUPlOP9AQWzPvpcd4ETKZDw66dyZm8kFMudQnVZVcoj8qAotip&#10;7gmkABsTqAKK0mZyZCYANn9kON1l009GH7At8kJ5yojLC4jjEKP7xW6Tw/GTg2lnUYshijPSxok3&#10;tbMXyeKFr7ww4CFEnzpbpkJEf9aDrBXi1gULdtYi1weyjuTmK2tN90HZwXZxY8m2tHtef9rFZnFt&#10;alBRtmhbr43FJ/9iPKf2sVuedSc656T8nMjSpx/mbxzKo7PbXjJCdeGRaVr0T1Ol6YgcHj3kjZ+Q&#10;TnlsJIe0E1nf5WtnAFR0xB7reOrSPnrIsg8giVx8hfyAKXUJlWcnoif9ljwhffQoz7YzIFR8aW2g&#10;j+9SV3xUysljX0h+aN6XiDyiV93hp4+6TM0jIKC/7VeyQNHTygOKgCGPeU6fPh675SM264Z25/Tx&#10;WNl/MK4vfs7qUZkdoI+Xd9ofODPkicLHy37Y6kzRYZ8b4i8+vL3db5G9f329D1q/denueLsA0Zsf&#10;XBuvvv3huLl8v27mzS19+/X4y18K0NiFKdAAcHxvJ9CmATuBjAISdnI8Avv2uwIy1cd8KfDjdXkH&#10;qFEOSwMiDmdPvny6fl0vfZ19V3PCOtbzyaOzumktfR1f9N3Un3Ud2V0qm0INgMoOtvZbaX8uO7/9&#10;qh+NqRMQeuRlIW+ulT5l8kgNEBJqi/IvGcS+0GtwTQBhJjHKhOk/2tdAGUzGKUfWpCOXSZQJiAdI&#10;9GQqOWXooS+TSlwZxClbXOY7QkKLVS9SC/0e5wkzsZTzuAdgywIlrk06Hq/v5kpPQBXdoUapRYDd&#10;5asXendo+c7t/jmdP9n3G2Wlf/rj/EGDGpRX5Z9/DVhZLN1RunOcwjgxIeeVBbV3hUqfv/96W2Dn&#10;5HDc29nv57gvv7M0fvbO8vjHt5bHT8/dGT979/745Xv3xssf3Bv/cn5l/Pqj++N3n66N165sjXPX&#10;93sHyVsELoArNekv1qS/tLbf3xW6uLI5rq77ztBa5W31m2p3CiCtH9qRMjb6ngOf3qzbPdhq+4CH&#10;kJ2V/cP1cXSy1SDIzpBHTzlTFIAiL59oAArkibdz4DxQOYme/OX8pOPQxYXhc6bqFuek5SUd/dmN&#10;ys4PkpYvDE99cyATeyInLU6GfepRH2cd5xbbODZy4nHy0mf2VnlOEZENAIksmpz3FLbjX6TJdf4C&#10;hMzTbXPpVg+++tkUfUAEGUQXkpf2CpNWni5xFFm20BNbpEP4/+t/f9fx5CfUh9EjPbcdL4/e0o62&#10;WRuL0sdZ6DixuQPLOjTnIdd8O86irAH4dHTezBEmLq+dT+m0binXjtcaVmRtIaMMeXqmxXcCFcop&#10;P9eR+uiKXUmnLOq6ylbOWxujW53aFycuP0477UJ4wjhV9ikbm1um2iLNrnkblIkNeHP9+OSz5sdG&#10;euQHpNEt3fYt4nSnbmmUctGftLWabEBK8hPSQTaER4694spqh75PnSkjTP90+6qctHLyldNG+Wlv&#10;xk8+35T2k8WLTMabjyJDFmUOCFO+dVQ5bUL0hNijbjaxUbx1lDy/Awg9qmsb+AGC+rt3nz1tB/7Y&#10;/7qePh2Hj54MZz23Tx+NtaPH4/bW0bi+eTSurR2OS/f2x0e3tscnBX4+Xd5vf/D+9c1+tf58pc/f&#10;9oHGo/Ge33VcXh9vFglfv7gy3rhwd7zyzuXx29c+GDfvrNRaXmv3o2rXE7uk+rxs8Wip+3NqQ6cd&#10;bu4do2k3BpDox1SVBpxQHkt5s4ue7L70Tli1EeAJTbtNxtBjqxor9S02ZOTbeLFjJd1nkAp8kckZ&#10;oAZlVbd0Dk7PQY+PL8aeH4IgfZ3doZcMbN/tzCaBQfaqvYnw4HR6w8Jf6VumKOAkkxRJZ1J2p5Wu&#10;TBZ5mQA5jCaffmnoH0gAZJzvMUkChDho9ZlkyqdsLia2B+wEcARU5byR8mdApBy/MvQ3KjVBK+6N&#10;so8+OT8uXLrQu0PAkAPU+JMN1fbZ+Z/Q6ZMCSkXikRFa+BHnwBHYEQKCshsDDNmhgfpXdo/HhTt7&#10;4+V3b42fvL08/ufrd8eP3rw/fvTGvfH3r90ef/uHpfF3f1oa//Dm7QJJd8fP378//uWjjfGHCwFF&#10;0xdHfWn0nRvb/TPXD5c3CiStL37rsdNftfZm2b2qy5+QvY744CEgedwTTRv1IbCQXaHdvfWxtXOv&#10;aWd3rcknFQJ+9vY3GiAlDZwAKijAAi8gJk49wCMycbDSvdtTsnGqSP+Ra9BRefThBZyQoVNZPLJz&#10;p48iz4EHrLVNRZFvWvBSLrZx4OJ4cfr00RP99JCdE37agQCAAAEUQCRMOm1PWj304Mee9Id89ZNJ&#10;nSkrLk86ZbWRruiLPKITJU03QJPPFZCNHoQn1DexVah9aWN0qTdta9kqAyjlOp47NY7TmuF6D0iQ&#10;N3d6wqwrwlBk6BVvJ7hYa6xHcZDKWZviBJE4W+Kwsj712rXQEeeedS7logdP3WkXGwJ2lFE2cvLs&#10;2pDFk592sTH1kIs+Ib76xPUN+RDZAAKAhpx2IzrJzPVkLUXq0rfRoXzi890lckJ5oeigm97YLlRe&#10;WfH4gejRN5GPXfji6de0YW473rwMiq3k1EMm+simj1JW240nWfzYIZ+NIfnkMod+yE9dKRe7Uo8y&#10;8VvypbtM+SUfWnxc15wdIYem45ztbPQbXDMwtHXycKwePBy3No/H1dWDPiz9oQ8rLm2MD65XeGNn&#10;vH11s782zSecW9odb16b6LXLW+PVixvjTxc2xysfr4x/eX95vHzu+vjZH86Pl18FhtbqRvdonJzU&#10;GvykfPezp2VbrX9fWkeKvgKmgRU+dXp85tX5thVo8k2iAkUBQ3NgJN7ngYo80gI8Alg8EgOO7PgE&#10;APXjtCLAR9quFEDEV0krQ37aPZoOULMDiTcQKnvUARxpT8BPgA9gFNuT9xIg0K9YL3ZgAigMnLSB&#10;AzYM7BlIKb481ECmJonHV/MJobyyFhMTMpOQvLiJK7RVmDob1FQaaIk9CLgxuVp+MaEyqZKPgBzU&#10;8hbqWnztBGV7GwWMpC6y6rILFDDk3NDWzmafGco/UYAgICdvXQE/R6e74+jhXpP87BKJcyocVJyP&#10;ur1Fpm3i/U+wpw/HwcPHY+3w0bi6/mC88sna+Mdz98b/fON+0er4H6/eHf/9D7fGf/vttfF/vVKA&#10;6LXlBkj/8Na98dN318Yvz2+OX36wOn7+7r3x8vm18euPa6J/utUg6bUL6+Oduhjevb5bF8XmeP/m&#10;9Nz4wv3NsXp4NA4KiB32I0BvS0yPzIzByYO9JjtAG5v3xvrm8lhduzW2tlfG5tb9poAi+cAQwGOH&#10;qMMiYCogIwet9YP+wJMHkAR0ZZeGc++yJRtHSp4DlS8eRx7Hj+gNIEh9c37qpF9eQFWPT4Xqy47S&#10;3Ab1pv456EDk6WJLbM1Yk1MG0RlAwCaPoiIvjCz9AVz00yOd+skpE71kjAOd8oAP8uJIfuIp90M+&#10;njKxDUmzq+NsKsrjM7zYLR2d0ZU+S1ob0vcoYFU89VgHOCtgQdx1Lux1pK713O2TwUfSvdNQYa9L&#10;Fs9yOllX4vzkJeR86IueXt+KH5msT3Gq4hyYNcZaIz/rT/MqlJ7XjcRD0m2vNizAQOqNkyYTO1DW&#10;TiH5rJ3qiR10CpX/t3/7rvuOnHLynMshr80AX9pBv3L0yldGXD9K06ds7EpfZFcHL/Wi6EDiabN6&#10;pJWJzXPZ7pPFGLI9ZYXy6Jbu/lj0V8LYFVvSZmUSktP2+TyZ1594yrNRmdSTuthAJzn9yHfNQQ3q&#10;dIVpA9nE9TnfqJwnGvMnJT0fy//0geUKAQJncnJml9/xE29PD/YenIyN4+P+1tDtupmdftjq69Pb&#10;/aVpv+J4/cp2A54/fLpe63+Bnks745UCPr/+cK18w+r4l/IPv/loffy6wn8+d2f85LWl8aNXPhl/&#10;989vjJ//5q0GQw8LdH322bSD4rV3j5Uclu5x+VLfAjEFXhdvlgXQoIAKwCcfROwdmz53BLxUfxf4&#10;kCet7ARgPLkpQOhIjqdPlbYblJ0ib6Tl69P4NigaEBVvOqozgTD6gR7p7FbZlWInCvgh1+mSE2cH&#10;eba+BAxw0HYuOOkMbiZsJhciOwcoQiAoF5zJb5L1pFpMljmRMTlMFGVMDg5YvSYGG87AUE+QssOF&#10;sZi4yiH6TSYTC+hhS4O0Bi1TOXrZh08fkiYTUGSnBkCxW+RL1Bcvf9qPyfybbGd3u78O3QPV9hXA&#10;KRCU3R+PwvpV+Sd+p+GrzECY3Sn9ODnbON92CmVj96/JX7b7qNbJ49MzMHR9+1E//vrpOwWG3pwA&#10;0d/+8fb4m99fH3/zhxvjb/90a/z3V2+P/1GA6O/fuNug6O9euz3+7tVb42//cL13k358bm38pOin&#10;51bHLyt85ePd8cpHW+PX76/2GaQ/fXq//1nm7bL9J9XPZRdABAxlx2z3YGMcnuyM3XK0ANCt5ctj&#10;6fqnY2X19lhbW24AFGDUX6ouOW8k/hAMaXsAQwAIR4g4xTmAyk5SQAl5cX2Y/pNWlnPlbAM68JNW&#10;lk76yHLInHfy2CWv9VdaWfoQ+YzX3O7IxLnHLm1AAAIg4ps83sJSn/wAAmGABTk7LeL4AEHi6hcG&#10;uDSImNVNv7wGaqWffOwBKujOWSf2k1Vv7AjhB4gE9ODHxuiSRtL4ytkhiv3KdF7pUgdb8OSxjV3z&#10;dqVtqSc6eqG11izWjqTFhXGYQmnriOs/61NIGlmv4uTmzg4FEERPiBw+yhpjfbFWdfmFDnxls8ZF&#10;H34coHR0nrVtsY6mHnLztsY5Jh05aWHaQSZ6laeH3gAtcX3VfbLgtT1VVrnUmfqztkdOXvoSTzkh&#10;XXjIbhHAJG4NZ5Oy0soG1CqXsvLJSaszdgjli4eat7BBPLbPxyv66WVDbA8pg9QVIKfMnOiOjdHF&#10;Rj6KTuXxIictD7AJKAqwYZN6oyfj1T5usbNIvv3doh+UEbfm2h2aHLu5w44p7tHZwak3jo/LRxz2&#10;3+sBIZ9f8fXpc3WD++rVAj0Xd8avP9kYvyrQ48b4n965U1Q3zEDP28vjx28sj5++fW/87J3VDn/8&#10;evmQPyyN//7yh+Nvfvrq+MVv3x5317arPTXfCgwBBh6FeUwHRGjbN1+bU0DGV/0mWHZYgCBxOzDA&#10;RQAQAjrkBYzIDxgKaOrNhn40OLU9j8lyWNvuDxCEl0ds+C9kavxKf3an2AQIoeSpK+CLHWRjN5uE&#10;6KVMOAPb5NlcVfZNGeAHrL435GvUPejQW8UNpgll4FPOYBtccvg9cStO1qQQ6lTl5CmjbgAlAMHE&#10;AH4atBSgAVjEAZvo6onElkUayABwgJ6cAUp5PPHsAomjlAGQ+jxQAQGHpS9dudB/rfedof1DXx71&#10;ZerDxbmh/QY6oewAPXh2PA69TfaoHHrZ33l2iRYO4oz08wKIdVh9sHtUdTx+ODaOpjcD3rm1N371&#10;0cr4SU3of3zn/vjRWzVpX781/uHc8vjJe6vjx3jn7o9/eLfCt+8UQFoaf/varfF//enm+G9/vDn+&#10;6ysVvnJn/P1r6+Mnb24WrY9/fH2l6O74aen61QfL49z1jXFz92TsPKk737Jp73i3gaAxAAwBIf+r&#10;8wjs7r0b1Sfnx/mP3h5Xr306bty83Lx792+OO3evd3h/Zdo1yicaOOs5BViICwEOcnZwAp6ACvkc&#10;KOcpH6jJTgInGmCA9K00ol8aP064gVXx8fS9MABGPcmf6yAnlOakYzOdSH70C8kiIEX9AXPJp0O9&#10;cf4AhsdCARChgBP5ARZzHUK62UIfSpvlIbYpO28DvrpSJrLqw48t7FMPPp3i7I3deG3rgpd8obyU&#10;Q9n1Uo/+U29kum/YViRNF3tdw3EgWR84MfFQHBgZa0k7q7p+UoY8moMO+dYX+dIpjx9e1qi5rjg/&#10;NvVaU3mpj27hwWFdI3WnT1752N/r3iItr0HJwqboFXLO+B1fhOTZKK68tRTRSx4waztKv7UzIIJO&#10;OlJfnD/Q0nkVj23S5FIXu8TTZ0g8AJS+fFsodeF7ZCZMOX3Sba+QXnIh7dEO9gtTd4iOuS3KqDd9&#10;RD8d+Olfcl3vYuz0h7z0Hf68Pa2vKHpQ7P6r9KJv9bOQvZlv4fNzfwWEFmXI4v8VgC4KGCIjT5g4&#10;UJUdETLsUabH2U192cU/+CWHl2yWNg77q9MTCNpqEPSrj3fGT9/dmG6OX10e//33N8oHLI3/+rtr&#10;Hf7tH27WTfWt8aPX7o5/qBvsHxUQ+p91Q/13dYP9NwWG/vbnb4yf/PLVcX3ZmSGfz6m1A0D46sv+&#10;2KK4Q9XfNoCZwJDv+wREABvidmGkgSFAJLszeIAIGSQ/ZfE9+srP0hGQk90iwEcakZHOuSIEJNEF&#10;9NgVoo/+aWdrqs+fJRrQVV6AkDNE7JUfwIZe2t1Zr7v7jbG/tzV9O6iM+6IG55sywBeon5kIxXtU&#10;oMBXqp0hApCApo5XvgmYOwJxA4vETTSTcD7Bs13Yk7CACbAjBFTmh55zxqZ3jKpzTFg6MxnVB1gE&#10;DOUxXkCQ8IdgSRqRRepWl0didoY8IgOGDo72e6D6TbMCQx6JedsqYAeJP/7cIy+AajpcDSTZIbLg&#10;x4FwUNrQdwFFfY6p7Olv/Tx5MHZOjvubQP5G/KcrG+M3F9bGry+sj199sj5++fHq+PXFzfHKtf3x&#10;u2t749eXdsfLF7bHP3+yNv7pg5rcdRfwPwro/F+v3R7/5ZUb4//89Y0Kl8ffFCj6b78p3st1B/D7&#10;m30B/OTtW+O1q+vjxt6jsfXo0divMdw73u+2A4TAoXZmZwjw+fTCe+Od914b5z88Ny5cPD+Wrl8c&#10;t25fbWB0/calsXyn+mtteTpYvdiVOdZfBY6E2UFpgLPYBeLYhSEOUhiQEvnemak0p8mZxgF3uvjk&#10;EeeLr68DFsgEfLUjLsKfgwWhutgtHuetHnJk6MEXpsycJ22sxWNDZMmgAIgAB4ABcCALaAjJZM4E&#10;bCirDWyMbkSOfWmbvLO2FXW/FV/8r/psIZt66YnOpMNLGCAkZPMctAnTR4g8Pl7GTpoudkQm+qY+&#10;nByRMA5S3HWOkmcNCbWDmzlLZZIXR44nD1kroivOKGsUh3QGNMoZkRGSp0MoTVY5cfVkPYszj83R&#10;EacfJywvOgNYwhfHo6OdaOlA6osDDrihmyy+8uTUhejC8+gMxa44ZmVD5MmSiazydKPY3q/CL9qg&#10;rbE9Y9C2lm71oLQjfUtP2tn9t5DFSx9FV9u6aE/KdV7VL43SxshK0ymPnHr1F37aGbuVm5eJLeTw&#10;M8bCyP2QR1aZUHaKjAeAjOZ1TG8iT+di2UUOLy8C5b+Y9Keunovl+J0bOnn2tM8K3d49HRdWD8e7&#10;t47GH6/uj5+f3xj/eG59/N3ra+O//v7O+E//cn38x1rr/+PLV8d//OWV8Z9evjb+y28KFP32+vib&#10;Wv8BJccs+mlCn0Mt/ssfjX/49Xvjxz//w7i8tFw2lm8tv+A86dPPCzx8MT1O8haX80J5TDYHQ3kc&#10;1gCkZPEADOAD9S7Rt9Or9cgZIuELEFJjbXyLsvuDwgd+gMWcKQKC8PusUfdbrTcA0aL+Dhdxu1Wx&#10;CTgjxyZ1SwewIfyXNjdWBkDUv+I4qrt1r5N79FVA59FJOSp/N9/dGlvr98d+gaYHC8BkoO0emWgm&#10;xQ8n2nxCyReaSJmUmdhAAkACBDk8PQdDARCAjUmdSWuymDQ9IUs2uz3CxBtZo8VuDP5cd3aO5AUM&#10;2RkChtY3/XKinHaBBURHHpE1ACrQI/SpAeDHjlB/uLAAEl5kv6yFX1weUAdsaFPbWAPrcLbdGDtE&#10;KweH/XPVczfXxxs3Nou2x+vXt8ar16S3x1vLB+PN2/vj1aWd8ael7fHHa5vj9wWcfn1pffzso3vj&#10;x+8XMHp3ZfxNTfj//Mr18V9+d72A0dL4D7+8OP7Pf7k8/vZPN8aPCwz9/uLauLn/dOw+/aIPb+/X&#10;GLsg9YFduQZCBwWOC9wANCtrN8ft5SsNfNDS0oUzIGS3CBhaLTAEPDlErZzHZ/0Iba/m1eIttNB8&#10;RyhgiFOXFgYIAUx5jCbO0QcgBAg12HnmUVXNgy/rjvwLz5ONbfVxxX05u78K7ncpxcvnD3wgs/8j&#10;55MICz30BzSEp545mIlDD8BAcfjkUAAB4EEnYBDZAIcAgm5P2Ztv/vyQ8NmtbdpAVlvD910rOtkQ&#10;Ug/wIS6vgceC1D0HOeL9S46qy8cYv/3e4iZ/6k98dfo2kby8kv/dny0mU7m0hS761Z9+0h/46mIP&#10;EKhf0nb8ucOL03Ndx1mLzx3QXJ6seNYg6wmnCgyRyxoUJzN3OGdrVYVNnOOCF6Kj15zKy5oTmdgU&#10;cBC7ozMy+Fm38OLoEf3Kp2zanLUOKaN90Rs9ys3rRvN+kJaXduPFjrR1rks5fDrUHxl5ysW+2IXk&#10;RZ7ddEmnDnWzo/UVr51/UcoCWvQqazxTLz2xN/0RmcjjiWdMI2OcshujPD3koj+62SNNRpytyjYQ&#10;WdjQ5aoP6Y2ukLTy5LVJfW7yEX3S8oCggKHISvcOkj4pHkefdrDjSe+ClH/o/5I9GasHPqz4aLx3&#10;+3j84cL++Kd3dwrMrIz/+srq+M+/XRn/4VfL4//42bWm//Cr6wWE6oa4boT/6yu3x3/7veMVExD6&#10;+zeW+2nDj95yvOLq+LtXPh0//u174zevnq91vm5c/WOswFCDiS+el5+r/ioA4RC11+f7S9KLV+Wz&#10;AwTo5FwQ4EFe3hxoACMBImQDSMg3GFzsAOmHgB27PgBP+NLkApYAJGXpCQUIzevLThTqf5ZVnXMg&#10;BEwBTeiltbW7Y2t7bWxvrY29AkR2icQP7RQVMDrx8cH97c47LpD0yC5RkYE1GUz2TKhMEoOaiZ9B&#10;zmQysVww0n0h1WKJcjaoH4kVUAFSAmjwozekfhMHwAkIIofEA3h656hCAClvljWvKLtCQo/D+tX6&#10;69fKua+MvQOPxqYtvElvlVvsCM0pr9ijAKA+V1R54i1XgEm96gGK+pzS4pwOcGCHyDNhX5P+8M7W&#10;OH9/b6J7u+PdmxvjvO9HrB6N9+7ujrdubI1zt3bGu8sFnG5vFWDaGK9cWRsvX1gbv/hkbfzk/Or4&#10;x/NrRRvjf7x5d/zXugP4T7++MP7mT0sFhm6OX3+4PK6un4ztB8/G2m6BkgJ70zYlOz06LJseTMAE&#10;GNredWB6Zaxv3O0doOwEATsej3lMJg/wAYQc6s15ImlxcsCSNHAkTp7+8ITAQ3aNgBFgSFqcY+dY&#10;hUlzthx1wAHA4P9p0t//5Yvq252m/FvNX/Z9HBMomoMhjlo99NGrfryAIo6dI1d/ZNgasMPBkwnA&#10;CPhRXhpgUA4FLCnX+gpsABaAhhAIwQPmkLYE5AEq2kVGG8irm660g+7YyCb50sBH7CQTAAPk0KMf&#10;gZw56FFf6pQXG//8r+7wfJzRAkmeI+KEpzYFDLFH3WmvXSV8cXlk7XgEvGSNsJbEQVkj4uzjBDk2&#10;ZTjU5CmrDAdGhzUia5J8ujig8OlB87qQOF2IruSHz4bUZw3CJ4cf+dazcKjhi0cudSNt0JY4euXJ&#10;0h/bAzjwhHSEkq9d0UnOoyz86GxwU9TtX4Rt/4yvPuXpZI9QeXLNWwAvMuTVIx1b28GXLo4//clG&#10;eV0vO4oSj60o4xxd6Yf5uCQ/7Uzb6IvOLrtoE9nkpYz81Kk98ujXRtR6FuWROqIzctEXMNiyVbf2&#10;A0P83hz84Dcoqjw7QsAQvvw8Duo2Lurk5AGRk0d103r6bNyvm9erm8/GW0sn4+fvbI2/eeXu+A+/&#10;WC7gc3/8x38JGLo+/o9/cvN7s4GQpwPAkLOnP3r73viHt++MH5+7M/7p/bvjp+8tj398+/r46ZtX&#10;xo9/8+549Z0LY3PnqMHQkyfV/wUcgCFng3zY0McVfXtoOtDs/2LTbk/ADcARQCQeACIfBYy0fJUL&#10;eJkeWdnddvNnN2kCQvNHYQgYyuv0OVAdgERP6gF2gJqkA8rIAD4BROELA6DkvbS2vTp2DspB7Zcj&#10;2ysgtFtO7chjko2xt79VDsud/ME4qjt0TjzkBLyvZWYi5OIUDxrOZDibpBVmIqKWLz2AAjA039EB&#10;kKTPwM3igkgdJhgeveEln255uRCQSYtyQbiwTPTUCRB4TObfZMCQr1D3W1Y1WNPh4mk3CFjILlDO&#10;DTlPBEDItxOU3aKcIQKkADFgA8hDJryzOrZM7Qz5/o8fqvoBn7cEpr8ST2+A+YqoD2h5XvweMLS0&#10;2h/akv/e7Y3x5o318asPb42XP747fndte/z68tZ4+eLW+NmHKwWO7o+ffnBv/MxHHD+6N95YWh9X&#10;1g76df7dw2rbE4vIdH5qAo1snL42Daj5W71vDTlDBLBk18cuUEBNgI5dHcAHATi3l681cMqr99k5&#10;oksZuz4AkVCeOoXZDQJEOHl6EVlhnC7wwVEDDIANINT/USsSR76RhPxc9vh0+wwYoQZPVQ9StxDA&#10;UYe6xQMyAjrUKx9Qa6defPkAQHZJOPyAATbOKWBI/lRm2h0CPrQD0AHUAKDsZoXIzXeJABM2IKCD&#10;TmHbtLA36cglzg7gJCBH3UAOAogSzokcm9jWQKkAFD36JPVoWyg7QPpRiAKMyE78F47NdRvHk+tW&#10;Hsccx4OAh4CoAKmUoSNOMg4m6w0+2c5fyIuTa9nFGpJ1Sx5iU2zMesOR4lnrlKFLGaHyAV6pjyxi&#10;R5dfgA32Ay7ax6a5HeQCAOQ1FT/2yBPiZz2UTx6fXJdd6IuO9HFTXfNu0qxJ1kLrrjXXLv23fy5n&#10;UWuWtPW5d++/r3GoMHJz+9SfNmoz+xNXv35BsZEd8pQTT5/IC+nDtIts9CF1ySOjPMJTL3nxyLEv&#10;cvIbxJSM8u2jKl8fBrikTmX+PTrrv5LRJvLC7A7l8Rh9mQ/S+EidyA339AsMuoBGDr1sefpknDx9&#10;Ng6efDHuHz4b17a/6DfC/vYPy+M/v3x7/L9+cmP8v//p1vhPv1mpm9074z//9l6BoOXeFQKC/uHt&#10;9fFP57fHrz7ZqxvlnfGLD1crXK8b563x6wsr5S+Wx2/O3x4vv3lh/OHNj8b6Vvn0J9WfBYbsrHhM&#10;9uQz/Vh9WGACGPLbqn6d3uv1BS4m4DK9Lp/dFml5/WZXgYzsDAWg0JWdG9Sfdak2Azb0ATzIk5Pe&#10;iFjE5QFBkcGbqNaYRR2ATupVD3vkBbgh8dgpnp0kci9tlmNCG+Wc/KJhu0DR7mE5ugqdlRF2vJ32&#10;TgOnh3XhPKuL4VldPHYUTC7kgjZZAagg4578i0kjNBnJZCLmrErv1tSFCfhkF0eYnRvlMrGFJmRP&#10;vJpgdJncLiR8dZLHj3wuAPyezJXXdizqtDPkMZmvUN+9f6d3hvAMSO/kPDpoYIOAhYAjgAcY8mgJ&#10;IMqjsZwvQtLaY/FQX1NNfJMe2No9Phxrfr5aAOVyARUgxyfTz99aGxfvT1+a9lM+/5fx5+H+1Prd&#10;nUpvtMy7N3yI8f7445WV8cqltfG7i6s16TfGby+ujd9crvTVjfHHJYfuNsf7t3fGrZ3TsXX0oD++&#10;6FsS2mgxtMCxt9+SWzyiCogAROY7OfJ7V6vSATX4ATcAk12i7AA1f6FTHB8AUV7YwKvKIzxgBJjg&#10;MMWRstKcfhwuQAAYAAvAj50fu0Fsbrv/HTAUsNSg6OGLw9yAj3SATpz2HGhw/Gzp3aPKC7ElAGcC&#10;ORPoSZj4HBDRl0dRQgRoAEN4AApiLz4gpG3aGhBIj/rYJWSzPtJ37ElfpS/P7Kj5CAwF5GQHKDtE&#10;+jUgSFq++gLSYrN65/rVH5tQ4vN+BDql207rAsoa8QNyvbpurS2cZa5jaYAITzprkHjkUj4ONI5S&#10;2trDQVkLxOcOrp3UYl3pNWJhW3RZZ85AwIKvDCeXG0EhfuoEntimDGKjNiB8ctYteuQry6Y4515H&#10;Y0+FsYkdwjhdZRA5bZ7Lztsa2ax/vcZWGGrgs/inozgCjhI/282vOrIeC9nNJu3R5tSfOuc2dv2L&#10;fPbO1+r0L3vRWTuK1JF6057w0t/iGSd5fIWD78ZIGfn0Gwd93v1buhOSMY7SqSP1z21IPG2Zz4OE&#10;GUN5wt4d4rvK9/XNdvEDCvgFa3LA0F6BoY1HX4+b+1+N3xeocfbnP/1qqR+P/Zffb4y/eW19/O3r&#10;a+N/vrU1fvT25vjRm2vjx++sjV99vFugZ3/88drheHXpaPyugNBvCgQ5k+roxR8vrY4/fHJ7vPLu&#10;lfHaO5+OzR274UBjzZsCEn1e6Etnd6adnf6z/Lcey37Tr9xP4GICOUBFg4vFLhH504dumiZQgvBR&#10;0gFI2kvPtMtDfgI5AYXidoHwASFyL4AQfzqBqumRm00IOGLi23lSF/sCiAKQhAFlZKRf2tytO/sC&#10;P8CQN4vsDmUXCAhyxsXXidc27o2DyvcbB68Cfv9v31anTIDFhDIJM/EMvtBkSziPZ0EyOYCdvNHl&#10;gnShNWhYgCP5yMRTri+yqs8CYiJGr/xMzvClyboolUWRjS3apw0m5Y1bS+P28q2xtr7aZ4a8YWaw&#10;AJlvvjNBPOY67J2hgCLp+S6QR2TA0cHxdufbOZoen9kCLDBWC4322BlSp29J7BYo8bbAzQJDF9f3&#10;xicFgPyHzC86Lq/4ietuv0kAGH2yvDX9gmPF16U3+0eu/jnz/s3t/uCinZ+3lip+e3e8ubQx3i6+&#10;x2rvLO/3o7ULa/v9F3t/QT6qCevC6zuRAqTsAugcogYOgASAAcAIUAmoye4IUDDfXckjJnH5+A0w&#10;FmCDA1Q2+dGX8ggvjrUBScWR8nHmwoCVpsoPSKFPfYg+O1FsV8d8pykgK22RHx59cd4ADOAQxy+f&#10;fQBFbCQ7BwPKBBAox+Y5CKI3AAYPBTQEOMj31leDlu88RvE9rP2uJ/akjuhJfymf+oThi9PFPrrn&#10;h6KbX23CSzm8yKsfpa3qZEPSvYtWtuPP25q69Zt04kLX4dzRnVHx5CHrimvYtZzrWByQsB4EACUM&#10;cJKXdQCJh9rZLW6mrFfWol6Pii8tL05WiM+mlD+zecFTlpOL85OWl3qzPsZ+ts6JzWTVkz6ha//A&#10;jup0c4lHT9Yv6axpARlC9bONXNolb96O6LIeWf+stwFC0tmZR9ZkaxcwlDxyvaZVm6JPfRmD+Xil&#10;v9gZu0PSyqF/Lx0wgtIWbYuubs9iHJRR11yH+tko/sO+i+4GvqVDem39Xj8VSZ/pSzS3Q1wePep7&#10;+9xr46f/9OMeI/NGaEOAXMrR0flVF8Lj7/gBRxUcWp4O+xYoLtv4heMCRMdfPB8bjz8fNw+ejXO3&#10;D8bLF7bGT9/fHD89fzB+/P7u+PF7Ff9gY/ziw53xzx9vj3/+cKNlHLJ+7frheOP6/nj71sF4rW6E&#10;X60bZb7h7Rtb440ra+MPH98Yr75/bbz+3qdjY8fX/IGh6jdgxfeEvvFI63n5Bf1c7e1HUzUHvgaS&#10;au2rNDCRnZYQsAGIBHwI8edARIgP5NjxyaMxgAvo4XdzRoiMPHFhABLSb+xTH2IX+xsgLXZ9+rtH&#10;C0AUe9U/9fcEytj3kt2fzZ21BkCA0O6eO/W9PkfkQjSoOwBTTRBgyJkXF4MLwW5CJoSJlosRLxNy&#10;fiFkomZhkM7jmYAiFyXdQoDMRZedIeVQJngmN/3IhehVUBehyS1f3B2kMnjqJEdfX1h2aaouk3Lp&#10;+pW/fpssj8n6e0QA4l7v+PTjscWjMGF2iqR7V6XAEMAEBKHsDKVdABjd/RbXkwdj/+GDsX7yYNwq&#10;MHRpY78Ay+64uLrd/xu7urI1lgr8LFX8xtZh8fxqo3gbdosKFK3aJdodF+7tj0/uHTZdWj0poHTU&#10;j9s+vLM73iuw9EHFP7nvB65HY+3Yl68LsDyqBUaf1OQCRs0Br9XbBQMM2sE9cwHv/tXjsDzSAjY4&#10;NQ4aoOAMw+MU8fECiOgLRT71BIiQE+LFqXOm7VBLJ+fLYbdTBRxKRl6cLJ2pgx52shmwS37qCOhA&#10;0mwik7LiZNQHOAR84CuD3zYUsYFu/LZxAR7mgCWAR4jkAw14kVU+eSmXN8/SD6kDiJkDjjnhsy91&#10;xA7xkPLa5fMAZAN8An5SB1n5yuNJq0OoHnF9kH5PnfL0o7HVZx0u+gtfOddv1gnXZNaKkLQ8128o&#10;6wCSl3h0WRsCMvCVIRdnRq+1qu/QF2AoFMAg3vXX9RFenK41jmOLc6abTHYCej0qWXLsoYcMe/KI&#10;Lzdo/bZWxbNDhMTlxZnSidRx1i8Lu6I7/YbPduXw0ubIo7avqO2utbXXwMUOUQMc/VbjbK1yYwoM&#10;5bEZMIQXUKR/9YE66M44ZH1PW8TnYzG3u2nRt4ietrni2iGevk49Z+WK0if0C+WzIfn46Vf+QL0h&#10;c8C4pd82Nj3i3+l61J1653ZkPMJbXr4+Ll76uHXgyUsZFN186RzYstPTB75gerxT/VIO3s0pgOTD&#10;uEcFUFZPH4w7p8/GhY3T8dqN3fH7AjkvX9xv+tWn2+NfCvy8cml3vHJlZ/z+8s54dWl3vHVzv26C&#10;i0reJ1t8eNfPv3189526SX7z8sp4/ZPb47XzVxsMrW3t9m84nlbd/IFD0s+/nQ47Bwyxz9tkvkEE&#10;TEwgpdYLYOO76WvUARbiwMj8LNFUZtqFCQUABeQARQFGdoHE8wht2pmia3pERya7PwE46ld3dnwQ&#10;fvLIBwQFQAU0vQToOBtkkIQH+3UncrDTr9r7JcfW5urwxpkQz7eGgvgzoMJOV0eaBHiZBD3hK8zk&#10;zyTD68laF9wZ1QXpYswdydljJXklq7yLDKkvcfZkcaHXZAbe2KG+XBgmZC5U9vSE5fC67idj+c7N&#10;sXx3uc8LAUM+uggMkQF0AJyAHnHAx24QgCSevIAkX6RG0xtmtSjWYpOFxzagrVF3AF6f3Hn0eNw9&#10;Oh3XdwvwbO+NpULqtyp+Y2N3XF/fKTC004/Rbu+dTj9jrTx/rPcRrutbDwrkPB5LWw/7441LGw8K&#10;JB02AUoeufmR35X1/S63eng4dgqInVR/AIHanrNgZ+ehymFxZh7ReDSTx1dAkUdggFEeL6HsyAAf&#10;vaNU6c5f7LhI9w5MyQb4xCnGUcZxBtAkDChBAQmdLn7Ag7DlFjyOVlm7TOomLx17o5uuuQ42IPns&#10;bQc+0wkMsKEBQPGjRz4KcELkyKgDuAigUFeARUI8ACJpZYXJax1VPnY2QCmd0mf2LPok9ioTncpm&#10;Nyl9GP35mGLAkTLiDYqqHH3KpI3KJI4mUDPZoC+E9LOt7ZnZJV//xo44MuQazToRynXv2ubQcu3H&#10;sQrl/7BcHCCaO0nUddU6kbv43K1bH/CtGR23PlU660jWrDg8MnPHRh9e2mJ96XIVt+6wxVqVdswp&#10;dmoT0obw6I6DTRvYkDSZUK917AxV3WwIkY+9qB/V1A2um1HrU250hdZfJO2sEDAUfsLoZwub0159&#10;wBY2SbMlY6Ne8ih9KD7vX3qUj53khMrP2xadSD8qo+7Eu+4iZWMH3ZGXNvY9DxbzoWWLL86WEH7a&#10;ivDYFTBFp7qzqygkkzZJk1Vmnhb3j8j8iNSuiI/yulF++PyLsfHgwVg+qJv1ndPxjhdn7h5PZ38u&#10;bvbxBwDpjQI+by0fVv7xeO9O0fLBeHd5d3x4d7pJPl/x87d2xvmb2+ODGxtN719bHW8UGHrr/IWx&#10;trk1Hj/WNzUPygY7Q599/WWDND6iwVDZ9dkXny8OVn9efsK5nhrrBfAIMMnjsoAQFFBENqBp2q0B&#10;YqZHZF1v9QGgk4PS2SkSOrPU/AUPGAJsAngChBq8FYnjk0keWd8Zys7R3J6XgByItV+vLyAE8Bwd&#10;7vZ3hfqDi3ZGatC8Wu9tMh9iNMm+KuMz+GeTrSaEsCdAxfGTTzYXholkUvUFs7jggIWAodyFuCMB&#10;VFx4ZOmmY75wCPHpR+qlGyCyu2Xi4aW8MnOb1OtOCBq/vXyjH5N5tV6HQe12b4ChPBYTAgvAz/5R&#10;AcYCQnZ+AB4E/GSHCP+rcizC3hItu3o3zaKzQMIG7UFNor1HT8bKyWkDotv9yOyggEuBl0LsNwCh&#10;zYNxa+tg3Nk/HasnTwoo+WtxAaXiL+8/qosFb6KluoOwY+SckR/AfnpvZ1zdOCqwVDq3d8fawd7Y&#10;K0DAHhO8t2prUdTXaV+cq52hPoOzADl2hfoA9OLMD7CDDzjIAz7wgSd8cYACASXRoxz92SHiIAOc&#10;Om/mOIVxqnG80hyxeBx1ZOZpwIeObkvVEzCER1eccussmeiITbEvtqT+gJLYFuABTOTRExnxgBYE&#10;YAR4KEOXcg1uau6zJ0BCOo+s8OgWV19sZkPyYw8Sx1Nf6lAe76wPF30lLz9jJZOdoaTJsCu2yVNG&#10;vfLwpOWrN/pTf+wKYNanaYdrNWvHGdW12VTxOBPX7dzZuXbDswbgSyPxXqMqD8WB9XpTfGWzHuAH&#10;CJFTF34cVtKdV/Yoh6TbgVZZctKILMKb60id85Dd4m7kcoia/fQoh09OOmtm90tReOqatzlxelNv&#10;bEp5PG3BCxjqHaK6/q1NIWtxgE/AUIBSdo/UNdcdUr88fEQmedqm3wABxL+k/0Pp6/QteWF4aK4T&#10;P+OPAjjZIL91LuSE+iA0t4UcW2JP4vo6tnS95mmR8tGtLrrE5WV8kPgPiSzdsX2aDzU2tSb37pDf&#10;NT1+NPaePh1rxw/HvVr3P17ZK5CzN94u8AMA+dzKuTtH41wBIY/R3rtTwAf4ueNHrTv9x/rLGyf9&#10;Eo6Xbpw5/ej21nT+9MbaeP38lfH6ex+P1bX1smnR91W/v7w/Lf/Uf3wvm5wZAkC++ubr/hM9IANY&#10;BGAAPwAFaqCx2H2RJx1QhBf+tJsznQEChgKI+MaAHfnZIQo4ym6RcgBNKHrVDZgF6CSdHau8dZa8&#10;lH3JBb1Vd/nAg92h7Z21ce/+7d4NMjl2ClDYZQGQgCaD3G8U1GRD0jrQhEYGOZPEIM8nj8mSi1V+&#10;T4C6oNyVIGAowAjfhZcL0gQ7m4QVp9dEMoGQ7WdhJiw7xF0Q7Ey9iB55fWEsFgCHiG8tX+8/1m/v&#10;OiB80jtD3viaDniX/YvX6z1Kcq4GOJrOA5V9i8dm0gFOgNGLvKmNZ4tODTp6+hQYedxfGV0rILRy&#10;UpO+Qp9eB4SWN3bGna39cW/7eCxvHY37+w/H6uHjAjXT59mXdyvcO+3HX74sfX3nZFxe2yvwc9D0&#10;6b2tfuy2VHm3ivrP9Qf71YYJcPQFWHbkzrB3taqNHFiDg8+BQgcPX+wCBQChBi/F4+CSJ5QHHNlN&#10;wuMIIwswyQvYEKLIkQFAkDJCtnKybGpHOgvZyvkKQy3bznZ6LBYnrB7pOGQOO45ZXcpJN8jR/oV+&#10;pGzbUjzOP45eGWkgAXgQBjB4BNW/sKh0QAMZIEd5deGhBhrmfIWJ46edQu2MbdLqJhtQx56koyPA&#10;JLrTnpRFdofYA6TNd4XSDjLqQylDr7S6Iivefb/oN3z26ruc3cp46O8zp+a6LhJHub5do67hfsRR&#10;4EA8zk76h9d2HJw4WXFOx9pEL33JT33WiraBEyvqdaHy2BCKg5vH57sJ0YG0KesPudilXOxis9D1&#10;N+eRU0cAwtym6InNiP6UwSdDVhwvOtOmptKX/KxLrn3rUtZe6fk6bM3/7i9fv0jXDStSHzvYqh/U&#10;o92tuyh90PUv+i19RL77sMaHjsgL00Z6xSMjrgw58ehLH6Vf2aVv03Yy4unvhOrKGIrTQ3fqwxfi&#10;CWND6kt/ymdr6yhezo9JKxPQh0cu8g/rWrD2fHF2TbK19JU/yhGKvlGum+B7h49qnX9U6/lpAZ6T&#10;fgz27p2T8f49O0aH4+2be/1I7Pydg/HRvVr7CwhdLLrmx67+cF9Ayos3E22ND2+uFhi6NP507v1x&#10;597dtontgNiTAhLA0LOiBijVXwDIVwsw9EPwI51HX9JzANSPombgSBnxqSx+jYWxqnACOOY4wFJ9&#10;CxwWBSAFHCFl6KATscEOVAARGxI6W8S2Bj9FNjuSF7te2jssh+VV+oOtfnvMM9Nz77zR4Agw8hgN&#10;z8EyYIgzd5HYtTG5DKjBNiHyDN4CNZ+ImYw6OherSaLz5/pcjC5MoEjaRSevdzCqrEmO6JXuyVRE&#10;X54Fi2dy5vFZ7rA6r8qd2VNy7nAaoBQavn7zWu8MOTwNDPUXqBd3Ts7R2O3JY7AcogZ0hAFAdor6&#10;XFEBCuAJOJoARt3B10KCpnbWXW9NeNuPDwv97xyfjrX947F69GCsHBYY2t0fy9u74+723ljdKxCz&#10;eTju7zlb9Gzc3ZV/PO7tnzQgulEy1wo03dg5LCC0WwBoYywVWLq6fdDg6FqVBZTuHT+qO4yTsV3t&#10;c3F+Vg5LP5hkdqyOi+dcVNu7cGbAUH+fZwFwstMDTMyBS4OlcnAcIZ445+eRWnaLyCNAKK/WB+zg&#10;i+NFLnrUFRCCOOFeQGZhHHTb3O2yqE4gSvnYEOCFR4Yzb3CxkAsgClgQInXQFyASAIBPDmAABgAJ&#10;cWAigCfAosuUDDAUOfwAHnoCPgJm6O92Vp3yU5+QTMAIWXFl6aYnZfHTP+Lhp1xAELuiUzy2B8zJ&#10;a9CzIHlz/fKRvsy46i957O/xLDIW6f8swLluxZH1gePAnzsv1/GcAihyzfdaVOXxXP/K0zN3RmTD&#10;J2/NynpkPYk9sUGobvy54xZvvRUmjuhwXdEhjN3q5ax7TSrbrJNAXjua4ge4kEfKq4sO/ORLq589&#10;4mgOnmIbigx+ZMXTRmtRbtCQdffPBYyti82rdQswckMqLzvb0tbns/qqfrbqQ6Ru/B7fkkl/SrcN&#10;Vb+0eMYhvBAd5LVZfvqdvHL4KPqFAUNpn/z0b4AzfsuXTOxNncZPPfoyPHJozu8+RMXHix7lcw4J&#10;kU0bM0Zz3oNa3x7XtfB5XdPsNi84fk7aq+0+vHj09NnYf/p8ugnefTSurJ2Mj+8ejY/unozzd0/H&#10;R2sPxof3T8f7d/b7sdin948KMB319+SWtqb133GKa+sHfeb00sruuLS6XYBoY7z9ydXx2jvnx/L9&#10;e9Ue15rNiRqHz+tG/fm0ezOBiurLBYB5XjzAI2BHfkBRgE5Aj/LAUAOixQ5OAIg8uzweffFBgNDU&#10;dutFrSuLnaE5EEoemnwo4FjjUHobDC12rACduR0oMgFBsSX2vLR34KN0J70rtLZ+f2ysr4wHpzU5&#10;ff/g9LAPVANCm1urPTlNpp4ciwmYiYqfQUbiBnZ+UaNMLDKtwx1JXXBAj4vPxQYwuBPpC3ExaTPx&#10;epFbgBtpOsXVL4/epAOEXAR48uiTF/lMaud3gKFrS5erzQUMLZzVBn/091d6AAdQyLkhE9mCz2lP&#10;XzV2kdZkz2cCigA7gIi8ct5Is6A0AGRPhT5TYDt09+RBg557BXTuOBNUQGh5Z2/c2zsca4cFkOrO&#10;AEgClhownTwcq6ePxp2DAkQFogCiju+d9lmi6wWGbizOGNk1Wq7y9wtwbZ2e9l+QPQKcX5j6Q39q&#10;Q0AEp6tdAAkgwYGFL8TLDpE8fMBBv5w9TivQI51vAHlt3Cvuu3ur/f2igB36gBTpAJa57oCcAAFx&#10;IT5nHEcszf6us0jZxHt8KgwYkqYnYyfk9AMYuh8qX1rIRjIBAGTn9QcgIHnZYZEXMBIKEGo97VQm&#10;gBVQws7UE1tQyqXtytGXuuWnj5TtsSqZyOLFZiE7lVW3emOT8sAcik3y1JV66NMfqUO/6kd9G3vl&#10;q4eMtOsm17S5x4H0WlBpYXhzkic0X1t2cc3SY30xd7Me9DVdIR7noow1wtrVDmnhYPESkuGo5NGp&#10;Dnnk5QvZJR+5OXS+Eq91VtnsBJBXXt10ITahgBzrIhCEHKYOoBPmRrL7qNqYtUpd2mhsjIF+nfr3&#10;ha3sSB92mxZtlUbyWu+i74XWI+ttdoKk7QAJrWEAT2SsV32zWnxgCKWd9KWfgQChdOpGbNEGfP5G&#10;W8Nnb8ZXmk5p7Uq/4utn/PQz0o7MiZB6MgfUEyDU82Qmp/7uu0VfodQZu1t/UexUtzRd6tfeuf34&#10;yvfmQewrkq+e6G9d5Wedw5XvWz4eA31eNvsVx6PPqq/KST/44vNx+sXXY/34Sa3vzoU+HFc2Ho5L&#10;aw/HJyuAz8m4vP5gXCrwc2n9uB+J3dh90ODHW8iOR9zaOW7f4FiFN5Ev3d8aF26vjfOXbjYYurtW&#10;N6eLb871jkwBBt8UckbowaNKF3AAaDxeAoCeA0pfTWeHAj6cLwI2AoyAHXnKSMuTDkhRhl76cgDb&#10;LhBQBPQASnk8Fh49AVb094189V92lfIITTvsLtEZwBO7lD0DRAsbxF+y++HMyPHJfp+xOTyoAaxO&#10;cV7IozFgKG+WmQS5SJ0Z+kxlNfAmjIlmQDP4mRThZ4JbDKSRvN4pWYChfhxWF5o4cuHRo1zqSbn5&#10;xI7eedrk76316qxcsG1b5WcBJdNlSqfHYb5AfeHSJ2N17d7YqnYfOVRsZ8jXigvQ2DFpIOSwdLXH&#10;ot/Othx9HCwwNJ0xKodUdXxVTsOukZ0lj816a3lhe5/TqUXoYQ3y/oPHExjqx2H745ZHZLsTILp/&#10;UECmCAhaK9DkbbDePdoDco7H3Yrf3t7vR2Z3a8Lf2T0Zdw8eNgjyaCwHrulbOzgYh4/rrqQAWP9q&#10;pNqesdI3FlmkPUKLr/jkyCZHx7lx1oAKQITc8QML5Mjj2QEgI53v+uRAtm//2HEKSFEXhxmn2WUW&#10;efTG+Qs5gzjgOIaAHGF2gWKrMnRIA1upT3lEF76y+IgN0Tk5nalP6FMmDh5ACIDAAyqAhQAIuyoB&#10;D2wlh8gFJGXXhUycHVvpV1Y6fRAQkvzoS93R0W1etG0ezvsxMm1DtUFdATx0JK0tbNQWbVIHfvoJ&#10;/bt9W6F6UWRdN+ZanE6cUOaheNLk8OIII3O2jtR8BRxcy65xaaSca3uazxM4UA+wwHHRF4rTi5MT&#10;R8mL85JuJ186HBuwHspTjoPm+KSVZRt71c0u9mV9EuL9e/wAJu3TVjSPT+21Xr24PmP3D9vS4K4o&#10;/aG8vOhK3Prb61Gtt7kJDRgCkITz85vWtewMCWPfX/XZou7u86LskITIk814x27U41w2y9cOeZGR&#10;Dulz5RF9czuQNuvjACF05jNKLuXoJi8t7L5b2C2OR079PcbVrtjCTvmZF7GVfOzvekoOySeXOoWn&#10;J3Xz2euwG5PpDM2zmgceT3lU5Vs/p8+ejeNnn42Nk8f9qOxW3TADRNd3n4yLa8dNdoGubdSN8GaB&#10;oX6p5rjBkM+1NG2XLyhABAx5CxkY+ujG3fH+hesNhu6t141p+YQ8lvrss1pHnj8vmwuUPgYqpi88&#10;2zjpx1MFhryGD2AAHNmhAVCAmwYcRQEgwgClAKizHaMCJGflFjtCQA7wkx2jgKQGL0UBUwBPXgJi&#10;V/dfxScgBCBNO1CxYwJcBTQLuPU/2BY2oH61fn1rpQDAnWn3p0BRnw8qOjne6zsggMjk6EGtgRb6&#10;L1kmlUE9u4grLxd3wgx+ZEwUvJ6YdYHNt17nQAjlolEXHdLqyOSWlwWObnWkLkCo6yh59SF62s4C&#10;YH1hL2x2UPrKtYtNK2t3x6ZzUgsw9LAAEECTM0PAkPriMPuLwOVgLFB5MyPbywCUA9QNhL63bTg9&#10;lutnwgVEn1f6UQ3a3umjsbZ/Otb2pl2gu3uH487e3rjrjE8BoHWPuOwQHRz3uZ+7ewWCiuwG3T9+&#10;0EDII7N7NfEBpbXjxzX5j/rA9QSE9se90rd1fNSv1PvQV9tafaX9+nIi42YxcsFPOysNAp7XWBSQ&#10;EefcOL6AISEAIk8Z/RLHKGxnWWUDiIAgoR01+hHnqd529ovFPjaoLw6cw+eIyeGxmRPRBnPUgmU+&#10;zBeyzAm8XpBKLvMhevMIh83qTv2JN5gou9gpHWcf4DBPAw8NIMrOPCrrHZgidqeMuqc2TDtFQnrY&#10;o760N6CFbJwh2zhD9aQv5ImnjHx6Qnhpb+pOmm0BXtLiwE/sJ0cvoktdxlV/GaOE6pRHR/rrLCxy&#10;vSLjgPp6zjVZoTExTvjikUHKGUtjTdbYOyuorDjnJ981L25eGPfozJgrS18cduzJ/Ii8vKRbfpE2&#10;v8yz7Abho+xapI39yKNsyBoUO/GtX5m3+GTmlHWJXnVrF3snQDkBdGHapT6h9s7tm/cZPbkm8MWt&#10;RSjrFUCUw9HW5gZIdQPXj81KxtrWIKjXtkkHojv91/2hb4vYglInmcR7LMqu2C8ee9PnsTn9njGz&#10;s0SXfOXSZ92m0qFvPRUI8Awg6j5f1C+kT1xZutSh3xKqR936MxsCbMNTXjztzViE5v2S+lJ32hVy&#10;eNnhaUDgec0PB5gflEM/ffKovzf04Ivn4/Dp52Pr4We9y7+0XbRZ4KcAkMdm/Uis0h6LXV7zcs1R&#10;7wr5PEvfFC+AUO8I3VnvR2Sf3Lo/Prh4Y7zx/kdjdatuTgsM5TGUN8sePuRzq78+t5MzAZwGHpXv&#10;f2UAEXARgAGg/BAMBfjMKYAIOCHv560eb+EHCAUExR7gZgI5Nc5VLm+ssYcvFZI/e5RWsuLZdaKb&#10;PbHvhyBM/ku+LeQ7Q3Z/AJ+ewH7W6tXrCvONIQN+dpHWgHqr7PMyMpPPBDbpcjFnMcqFmPxM/pQD&#10;hFxUuUPJxRhwlPLqzGRXPouMuInak3NRT0KkDpT6lLMgWQB8P8ikxPetB4/Jbtxa6seFdob27XgU&#10;YDjwqOZpOcTnBsRiMLWB4+CUAAVOgiMAMLQJ2SUKEHK2aKIJ/Bk8r7Y/LcdxUm3bOS3AU2Bn8+hJ&#10;3wHY/Vk9Pu5D1VsPHk+8yvfYrM8SFRACeuwKIY/W0N2i5e2D3h1arotg5fBhA6aVw5PSeTx2H0zf&#10;Fzq2aAF6ZYN+ykIRR9YAptrmcRdn5svD3iwLH8hxGBYYEgckpsV5cohkyAYMddmi/h9YhQAkgMSJ&#10;yudghe3s22lOOlAcKrs4+/luReZc5oj2WMgyH/Dkm7/mSSgLqfoQO2O7+tgTO5pXBBCkXfKNP17L&#10;LsqZB9lREW8QVPGAjfDTTmHAEF3Rqa1IOvJJy2cDewOi2JD8tAkPxUZ5ZFI3kqY/etmHL/3/+f/+&#10;awMidZDrMou+UL9+0W/6JA5aPfQh+iKrrDzj4doxHnPn4Rrs8SpKfpypaxf1uuPaLVkyQAWyLsyd&#10;3DSPFyBkMSeMeRypcW/9MxvkmTPSdKhPmox8ceXE5cW21llEP8epPvln61YRO1DszI2cPHLJU1YY&#10;njTdbCI/ga3pZiP9yqasYWwTJ5d5zkZ5KG2IbLdvcSYyb7r2DWKtvW5Ihdm1R7mBtIahvulb9Dkb&#10;532adPpQet6HQm1Nu+XRI95UfUMGyUPak+/gpd/p1t/0pJ/1n/6yNuDrc3G89Ksy7DBm6RO68iJR&#10;+lB96Uu8jL8ywlDS6ds5P/Mk7RDHS5mpD0PV3+VbgSHndh48KSDwvMDFN9+O/cdP+wnBja2D3vm5&#10;vvMCECFAqEFShZ2Ptp0XnXaGfKduaX2vd4aurO6Mi3fWxrufLo3Xzp0f9zc2+mkBENFjWyDs0SPz&#10;pvrs+bT7A4T0eaIiYAg1qFiAHt8bAlAAGwAjOzIo5QOekHz053/9vkM6AJjpYDQARu8EcAAiFD1k&#10;1cNesnMwpAxAJIwN7Jz0u3mc3ioTR/ja8NLaxp2xszd9TM/Jdq/U+zN9PyLbmQ5PA0Qmg0HryeQC&#10;/6wmnq8XLwbTBLQwCU1AF3wOBypjIuKJZ6I0uQDqIgsYyu5QeAFQmbAmGlKPenPhIfrIqEu94sqR&#10;o6PtrLwcDrQI5CLUmTdvLzVtbK2N3boogCHnhk4eV78UGEJ5lZ6uOBC/SeAwOBmLRYCQsHeTCgTl&#10;YHXfTRV5RHVUF99hATJneHZPH4+t46dj/eDRWO1HYhMYWgViCgTd35tCIOn+foGeAkMOUPuatN0f&#10;B6r7EVndAdxwZgit7zZA8lrmxunDKn84tk+OGwwBYmzU9u7L6p/pIp4W2jgvjm5yhLUoLX5fgY6r&#10;b+av11uk4xDjMOeOMHGkz1BAVMqoS53qk8/Z0ilPXH9z1gkDhtieeYiMufmgPdpnLsi3AFnQUOZL&#10;bInt6lYXO+Y2IDwysZEdASp4SDz8BkJFAXDCAIWUi3xACHl1noGHRZj6yKev4hhjY8qxm37y6Uv8&#10;pFtHpSOrXPhImmyAENuya0SePWQQO6IrttClHMIPWJJnrIyJ/s+1aZziGJC8OLv5NWwcc93HyWX3&#10;JXz6A5DxxOk35mfOqK47c0E90Y+fNIrT5BjZYf2LDH1xcJlTnCgZPDLsCBgQZwubUdYn+mMnvrar&#10;e95HdNArLc5WFOA+tz1h+o5d89346SeSAAD/9ElEQVQMPDJ/1ce1/gQM9Vpc66L119rbB6QXwCd8&#10;1CBpwet+L3vVkfamPnWkXv2Eks8GZWP/PI8e7Y2O7utFP7hh1yZtSzvJ0KcP6dS3PX5lV/o440kn&#10;Sj10x57UgbrOhf6myot8+pAeddAtHT0ZwzmxLfVGlh46W0+BIGHO17SDtjPyZTlsb0h9/904fPK0&#10;nww4EnH3oHzCyZMGRM4H3SgQhG7uPBi3K31797R/uwQENW0cjFubh00+4nvl3ta4uLw2ztsZevfD&#10;BkM+9AiMNeB9VmNdAMEjMh9a9AuOz76yE1Rzt8AHQAFgsBfZZcEDPuzEhMLTHpQdmt7dKTAjPxRw&#10;wxcDPnxkwA0ABuBkB4mOCYTVzef3X7fd8rObFIo8W9WRevFQHk0q99Lmzkr/VwsYcqodGPK3eh9e&#10;BIZyXsjFbgAzsAbP2SIDG56LfMqbFisLVSYKGfkmq/Q0Aaa7kFAAUQ9GgSGgJQubuk0cE1+aLpMu&#10;k4s+uvGBsNRFPhOSnAt+flErj2y1Ld242rRV7fYn+WNfnnau50vbw7UALn5V4ZFZL2a10LeTWvyj&#10;qR1L7pzKfgRAKavMdOZoIgMNkOzWhebR1fbx47F5VMh/78G0q9OPvfYa8Nzz2Kx4fW6oaNoFInMy&#10;7hYYWq4LY7kmf79ltnPSEx4Yura6PW5u1oVTwMkO0+rhUdelzoO6qIGhLMouzB6ThWOLAxZycvne&#10;ECAkHwjKl53x4pw5Pc46jjzgQZxMHkXFkc6duTg59cbpzm0JuAgf72zhmy104ijzwlwUz8Ijbl5M&#10;c2eqsx31wm42tpOvtPwAIdTAovixLwAj+bEdPztBAW5CfDQHQwFH6pLWp9lx6f6u+vDpFmdr7BKi&#10;9CUbyAZ4xZ7wQ3iJaz9ZZcgjtiNnhHweILrI06W88UbKS2cc5WsjWTZlXrBR//f1VqHrd7qOXuwG&#10;cXIBFeZk8oyZcXRNx+G5xj0KEZLDs+YEIOO7ATMXsg6oU5x+OtkirQ6UedRzquTb6S7sEoash3ic&#10;49x5unHMmpL1ib1Zx+gXRr902pS6Y1McsXrCC2BI36cOxC755FD6Mm1rfSUTPd2WBRiyJlmvrInW&#10;xtyYojPgU3FrNJnIsjvXV+qZU/pY28TZpP6Uk+Zf8GI/O4Vpm3j4ZHKOVXrqi2n89OdZXy7GWty8&#10;UBeZyCbOrhBe+kWYfhVPGXl49NGvHnE8cyA6ja/5pwy5jDlZZdJeobKc//TBQ2Bj2knhwP29/unn&#10;n40nX3wxjp4+GTt1U+voRB+R6CMQPshYPmDPm2YTELp7+KTBEJ8ACAnvFN1r33JavmFvXFvZGdfu&#10;b41Pl5bHufOfjtWNzfJ31dZH1Z/lF/yj7Hk/BvNId/ofGfL4Cniwo5JdoT7H08Bk2mFhuzYAH0L8&#10;7MQARtpIrgEQ0LQARZPOR9WPrrEaB8dICnjhAUPi2c15AYrs+Lz44av4JDcBHI/g1Bn7vFKvfOpz&#10;4Jp8g6HtXb/imL4J018Z3t8YRxU/Ld729kpPVhe+CWtg+0uUVWnAUAY9g51J2JNiMVEy2UxKi1Mm&#10;K3kH84AeF6B4343Uheaik87bYMq4mOiRzgKYSas++eTajpLruhcXrYs5IKsv4iqfV0N7EldnXl26&#10;1LTpkaE7hAcHvTv0uP8efjoOT2oBrH6x08MuzgH/s+c1iZ/XBO/dn5pIi8VjutNSZznbAkPyPXZ7&#10;WvZ5W+Ck6tyugV/dL8BSwOZOTeSb2yfTdubG3rhSYMaz3jv7NeEL5PQhOECnAM6E+H1X6LS3Rqc7&#10;AheHbdTjseRVyqKrJn4Bo1tb05tpW8cnY+to+lO+CZZ+1Y/6ixPjzBAnx4k1OPBIyzmfhbPjrPOK&#10;NIfHaZNDARZxhHHe4kCUuSYeJy+kj26EFyce4owDKNRPbgJEfw2uzb3MCXnahGfhcVeZdpov0wI3&#10;6WFfgMYcjCQ//cIWsuTQvK+EAQzk2RqQ8f8PDHW7iq8cHXTG0QU0Ro7+2EmWbXSlDxH7pNUZm1F0&#10;zAFPbLEDJFSWneTEgSAfY/zf//f3L+qoehPqI33FDnamX5RF87aIT/Njcmjz8RIaD7sw1hpjZExR&#10;8oUdX6wbWUuMpbS8xOeAiJy8ODH1W9OE9OKrL04rc0kcP/OE3BlV2TxKsXa0voX+rHvidAWgZQdr&#10;3mZyyDxFeNGB5rbJa17VnTRZ5aNvbq+6G6CVDvnzNpCLbO+OL3aGzm7kUK2TWYetl1kzz8DQQq7X&#10;Wu2o+lMPu4TSbduijeLsl68cG9kDsKW/0n786Io+fDL6vs+xLnSlbMY/9kibB/r9jL8geWiex77U&#10;H53pJ3E6o1eZtFeeMGMjnz51i+MpdzbOi7rUrR55nLKdjOlQMHsmgAFEeGT2uOIOUnvNvs+Qnj7u&#10;pwLeFu6b4b2H/bYYcsj69pYb5vIHFToucWvDp1qO6mb6YT89WFrZHhdvroyPrtxsMOQL1EcPqt8L&#10;gGjv06fVP5+5xny353n/w9JOlTfd+oB32eOP9uzLjk9AD9sDfgJ8UEBIwF7ylRPaYQJobEwAZfoj&#10;YAXIQdENDAE5fFjkAUryAJs30AAiYCv10O+TOXSwAZ/Oqd8fT2Bod3+97/L7kUctbsDQU86r7/hP&#10;+swQMmjAkGebX3xeCqsCg5oL2SCLmwRzvomTCWQBy8IgDQg5oJeLTeiidNH1BUnvQjedyigPDKlH&#10;mH+PmYxk6U5edObiBrrOLvYK6TLhdcaNW0t9bmhnd7PAQi3MtXjbGTp9WvkFaoAh/x3zmEzbetIX&#10;0PEtHvkAz3xBmdoy5XlcBhw5uPxMv9TE8qNUQOjm5k6h9YMCLcfjkg9lre4V7Y4L97f7Y1m2P5c2&#10;jscVMutH0+G4TQfljsbH9/bGx/cL9KxPbxjkVxwXi+dL1D6w5bsSnhEvrW2Pld394VHZUd0FfFZ9&#10;w14Xs3HWHo6T44rjjVN2+NnukHQ7tQUYirPFk+4dxnKO2dUQdpkF2KETPyCD41UfgBQwxWHHmcex&#10;NqAo0BBnTs9Ud/V1jbm5kXnSNJs3QgsSR+tCx4sDi544bOnYHKCXvggFiIgDCYgMfkBGQE7aIh05&#10;MmlPgAl9Qjqch3JwWRnAgx2xhY0o4IcMSv1If+GxI/aqC9Cx25M+ZQ9ebJAXPelztuQg9Vk7q15j&#10;iLIziDLG0S/ObnlC8yMO2ngg154QL48/jI/rPHMyjgMvDtD17RrES3kyeNYYB6vJGPvMb3Lq53z7&#10;8VeVUb88pN52ehWSzXyJnbH9LF62xAGmDmXpl2YbYlNsna6xaRfdDVVk2Kl8HLFQXcLw1MVuRP+c&#10;1BvZpNmJpNMGRC9qu6tvs1vdN2+LddK6gNwwWkMDhKSF2VlXzxkt2qCO9EVflwtb2B/b1M0GabL6&#10;M2OVtuvHtrXK0UMuFLmMiXSvBQvd5PW5fk6fmx/tExbjYX7gySOvHN3pbzqjSxxlvMTJnLW1bJ/X&#10;KZ6QDvlnY73ol9glnR2QAIczUFRxj6f8Rd5vmw4eP+kjD8AQ4ONtYXTbkwJgqACQm+cb6wV+6gba&#10;8QnnRu9X3krx1wooufEGhi7cuN9g6N2PLo6t3VoP6+b8oZ0h/X9qvtVa+XldQ0XAEAKGHPC2YwQM&#10;BQABF8i5ISBlTpERn+8CkQdStJPMBIoAlRfgB7DxGw7x9A9dAVnAUD9W+xyWmEAQWaDII7CAJqSc&#10;OtSn/F+BoSr/0vLdpXF35eZYWb09trZXGgjt7KxWRxQQKHCUA2TeOjP5P1+gKEDIK4EmY38UcQEA&#10;AgYCOnLRdNmK54LqR2BF4rnA/gq4LMpm8mbimEwBO4CMR2JZ9HpS1sTqPF9I/V4nVCeXDvroFmdj&#10;7oToR3lMBhB5tR4YsovjD/2ffV02FaDJIy9x9fRErngfrK7w62/tBEzfNmFzX0zPyqb+AKPBe9Rg&#10;yCfOTx8/Gmu7u+Pmxvb45M7a+HR5d3x0e78/puU/Mn6s+sHyVr826SNaH9896A9phaR9YMvf6d/v&#10;Mmh/fOCrpNe3+4d85ysPWPKD1o/vbIwLVY/D1zsPCpS50Kof9Qs7c8HH0XJk4kLkAHUOPMfp4s8d&#10;IUDToKbioYAKMnHmeOIcazv80tU6as4ljzONAxfOAQbiqMkYh4xFj0fNg8S1CbXMYn7EgfUiW9Rj&#10;XxeTMRNa3MTZwJbYrU+EASUBI+knYCJAh13sBSTytlfAScATOXxtV068+3mhgzw9ZNWjjgYii35n&#10;A7noI0sGX5gy7FVGn9EpP/0sDQBFh0didCrXti30kJOWxwb5sTXx9A3dXWfx03/mgZANc2dsvulr&#10;4zMtwNPYxAEZG+MYh+Xaz9i6zuKUskNDT99s5dFZjXnGn1zGdr6roz5y8smlLpSdJ/Mmsmf2z+bQ&#10;i2tnmm946lGWPnZaq+gTJyNujZBG6k75zMPUlXTqo5f8fL6Kz20gQ7+2zeViW/qDDPk4drLRj+Rn&#10;jUT6HaWfhGToRH2NLexs37DQqz7tjHzsRLGRLDl6Mj7i8tUl39hlJ0lZ40BGHWlzbJMvLR5b2R6e&#10;UJr+jEHawA58cba1HZUfXfh4KH0fOxHZtE+ecN7+yH1TTttTFo9p+NWzt8pKTprz7tfsC3jYGXJu&#10;yAs1PrPiMRkg1H8f6CcFE3my4AmCc0KOU6AAIaDIDtHSyua4cPPueG9xgBoY2t537s0Naa15T2oN&#10;+/IF6OGzeneo7AKG/L0+b5ghdgIeKEAnoEeeEAWcZIcIMPGKOxm7Nj5xA9QAKfpEPGmghVxAVO+e&#10;VR+Rk2cnKDtDwglAAUlTfUi5AKkuX32tvLJ9gPre6q3+UnB/MbgA0eHh1lgtcOSDefkKtT/WAy1f&#10;V0UA0VdfTnEgBrBA4nMAAnx4bOSOI0BkTgFAAUMcc4BQwEsmdi5OE87EwnNxZnIlXxo/ICz1pC56&#10;3QUBQm2vjq7yEKZdIX+uv3Pv9tjQZk6D7HMAr2jxJlmDn5JHwJHHXwE9bHOh0GnBy86QutjjxD4E&#10;vnd0OJbXNsbHt1fGuWt3x9tX18e5pd1x7sbeePv67njz+uZ4++Z2/3UY+fHe29d3xvm7x+ODOwV8&#10;Knyr+G/fOug/FL/ph31Xt8crH6+MP15YG28v7Y3XLm8Uf2u8d2u7gNJ27zY5g7T3uMBYTZIn1Ycm&#10;AlvTh3G4Z46s+oCjBYa8CYbPAQrxA3Q4vGlncXKGc0fYTrV0xkHPwQQdwtQV/ezgoAN+xIEJTjlg&#10;aHLGf734z52LRarHyPysMelFeuHQsugpGwcRWeU4eDaxT72IXXHs3QZtKhJHyqStAAQ77ag0oCti&#10;s3Z0Hy/aTq+0PqMfL/VGTl4ARvpefcCJulpu0b9zO7pvi5/+DJiRF5n0JTvmwM0jstimXPhdT9G8&#10;bvpTD9tjn9CYBiBrO+cT5xHnYByMScbFmBhLY/pX13+Nj7xpnr64McocyDUXZ93zoMrgd7mKx4lx&#10;tL3zYOEvW9Qtj97MgZQVJx9AFIrNcf7zeZb2pQ0AWv+hvtYbcTdx2pE52+0rSjw2ZJ6KyxN2HVV/&#10;4mSQNJu7vyqkQ7vlsVMcT1o8fZi6Uk/k6Pj3wEOAnTi+HTRPDgJ+rL/ym794nBV72sbZ+JGPvd2X&#10;+nbRn9LGSKis0O4hncBS2qUsXfOxj834IXyU/kXSkdPutB+RYx/9+MlrHcWTl7GOvHqF8vWDMPoi&#10;M7cFGMoGgx2OgCFfgpZvNwMY6sdkBUq8UWZnqD+guH3Y3xLydel8YdqxiMsrfuC916/Se0zmLKnz&#10;Qn7ltFK0tLY7Ltxa6QPUwNCb730y1t0kHzj75pqt9fBh3RB9zZf7ovPzfrNtelRW81UfO1QNDDWg&#10;qHYuKCAoQGgOfgKIABqkLCDUbay4x1j8kZ2hnONJqH8ChsgjeoGY7OwAQdJ8+QuQNNmUetmYHaIp&#10;bZeI3mfjpfWte8Mh6o3NezXJpp+1+i+Zye0nrsCQCQnQBLQAO4DQV/1M7nkDHgfxABBpIXkAyfNo&#10;wGMOeoCCbMcCJ84G4feuUvHkhzKxmhZxk09oUrkAGvxkwpce9TRwK70BRWf6FnXis8mF4IKyM+RN&#10;Mh9evHt/+a/eJvOdoewI5RcbmdwOVfvukI8qAkNsc5FMC7++Ys8LINZ/qX90OnaPD8dKofGL93cK&#10;uKyNVy9ujNeu7I4/Xd4df7y0M35zYWX89sLqePXq1nitgM4fLmyMP17cHK8U0HmzAFPzSv53l7bG&#10;7y7ujN9XuZc/XBu/LvrT5b3xSvFeubRb8uvj9aUCVTc3x0d3t4dD19sPH43jmniP9HVNBH2oH1zs&#10;caYBJx579VekF98I4uDimDm4dngLgIDkxRG2joChInwOcx6qS6hcystrB1sUIMKxp0/jmNvZ1zzI&#10;InPmWIqnLVmo5nMni1rmT+SEvSiXnDLSk4N5AXDSL9rGPvW3nQtwwK4At4R2XsIX4gWkKKMdeHRH&#10;l/6Y2mYuuVuf8pA4XvjkY1/0Rp7e6ItMgFPGgEzsYiN79LdHY9Lp/+QpT1Z83i+pQ5g4/eL6K33G&#10;Wbk+9LH+N2bGDw9l/IxFO4PFGPUYhhZj9FdjbnyLegxLhk7x1GUs8emSxue8jaf2IG1jr3kvTL+w&#10;O3M546//p7bW/FmAI7qtJeLzORkbAx4CKPDUoS8j1462ytEVWzMvUeYq+9WRetJu7SSDxKc2TqCt&#10;+2zRBwES0SUPtb5FH7OFrRmT8AKGcjOKTw6PDvH/9b//3PlzW4T0y9fW1JXxI4PSbpS+7X6t8nwR&#10;kAUMRTc9dLAF6Qv66cRPv4bw1YHUr7z4WR8t8tkS3eRiE/3y1Y2v/4TpD/Kh2BAdSJwcuxoIPdN2&#10;824CgOo8q7ectfOlwNDJs8/GzqOn/djrxvZJ/3vSkYoLBX6EPrZ44d5u/5xb6CjF0tr0vSHnR9HN&#10;jaNx8d7mOL90Z5y/tjze//R6g6Hl+2tjZ9/Z0JpDBcg8JvNG2TfffVtg4ssFGJr8BeAACNk18qHF&#10;fpy3AEWAR+8QLc7qSAMdcxAUMKIcAERGeaE3w7LDI0QBRGgCMDWGi7rk6yPgR5xt7AeIlAPCUj9g&#10;lDiSB0CRazC0d7g5NrbvNxDaKafnx6y+MeRNMpPQpDNAATrARjv2GkDoNTst/by54sAGUCM9f0Mh&#10;IEWYMoCS/DwuwyfbIKXCBlU1+UwMkyiT/MVEmg5vZxL2IvO9V/uqoQ5fV5wOdQFmf2VnUYO4aqM6&#10;oPLsDN1bWS6UvN07Q6clky9Q2+U52xmqidGTuwCQvOnP9NPCwpY4KkAIdbuLn29HHJyejo2j057E&#10;b1wrkPPJegGXnQI0m+Plj9bHLz64P17+ZK3ia+NX51eLvz5+82nJFcjB/+fi/ezdu+PnH1T8w42m&#10;n72/Ov7l490CUfuV3hq/+nhr/MsnymyMV6+sjXdvbvSn2Teqbn9DfljjZOK4U9V33aay2ULvLAgg&#10;lEdfu/s1Lx5OX4wmw2E0lYMIKAopH2CjH1Bk4iBD8rL7EEcdkkZx8kLOiXOeHMi0FX42R8p+oTFA&#10;WfDlZ0FKfhZdYyhNJmPacWPr4l/YEOf+Q1AhzS722P1hG35+X4GPx+nF8YUnf97O9EmAUPdb9bF4&#10;+keestKZYyh8/TO3S9h2L3hnbSiij3xsB9zowBdKy7NjJKRDvV1Hlc/YCdsWehf2qCfjzQ75E2/a&#10;6Uj/o4whcu103xeZk655+cKQax+57rMetOPo8VoAhyofvvoy1ihzYuJPfWiuZi6b+9Lp77QVz/ho&#10;R4gebUGJc5Li6lI/m4QBQKjXqkqbA9M8mc44yottwsxX9kcXftqDN5+36geAGiws1u+5ffqLDuXZ&#10;KcSnQ12Irg6LR3/WWnxl9WuP0yJfGH3qjE52dH8Ur/OKpLUHzesin1Be7BWPXvqAofik6In9dLGL&#10;vZk7c3tR5kzLF83rDs37Mm3BT1/IV2/aLJ45pV4y4upWR0I8stHFFmdw7QY96IPLk56zMVncrE6/&#10;5visD09vnT4dDkv70vTFAjqf3N/vM6Of3DvsIxGOWLzvz/QVXrjvR62H45M7u+PTov5TfeV9srxV&#10;4fo4d+HWeP39S+O1cx+P2/fWxmEBIDs1fKGPLnq1ftoZKpC7AEN9bqeAxwR+pjfesvtip0aYx1BC&#10;wCf54sIJxEyP2OQBYPRNskBRXQsLEASkBOQ06AGEFrtIiHzbU3nk0QSapnND6sq/y4SxQZvY64xR&#10;HsO95K0p5M/1ftaabchcUCiPwFCAjQlhgHWcDupBq1C6t6kWaA0/xgnxcuipyy52jegEXFDv4CyA&#10;USZ0Jq8JbRExkdhgUqGAqPk5pOw4RS+d2X1C2kXHv/7bt207MGRXyGOy9Z1y/t60KJl8gTqPyewO&#10;5YKyY5TdImHb1wcjof26UJ7WYmtHqezpg2dff1ET+1mDobWD0/6zsMdbv/14c/zmk93xi/c3x0/f&#10;XR0/OXd3/HMBoV9+tFmg5/74p3Mr4+fvrYxfnl8f//T+vZb56ftr458KDAl/LP/8dtHu+Mk7BYw+&#10;2Cne2vhZ5QFUdpTsDnm+vPXgYYMhbbMj5rDpdGFOi34cBGfAOTj46vcZ/iWmTccnEygiJwwwws+b&#10;WMBQdLWjqcXM4jJfdCaanHKcLNJ3Z45oYYdQOnnkJkDwYtGiT5i48TlbWBbzVYhnETPHpeVHRrmO&#10;l+y0qFo8zcEJsIjHLrYLzwBFjbF8ztPjsTx2CvD5IRiSTnuTFkYHvv4Vx0PRJR7nzK7U/0N72XcG&#10;UirES9/RL5QG3gJ+pMkFIMnDT1vZQFfqD0BIPV3vIh/JE+KbB9M8c/c5zYk4CNd5+n7ueBC5OEXy&#10;5qudiLmDi4PBkw6fg1E+4+vcyQunM9lv/uYweNqlDWxH83YmTY49dGbe0Kkuce2Z28VezlI6j8rm&#10;j0+nuT2BP3oSBkSIJ7/7ZTG/530obV4rExvIyVdG3WT+PTAhTDx9lTakTztvQa275JpfYexAAQeJ&#10;C1Nvxl2f4KF5e+RnfIQh7bIrBBClP2IzYi87UcAQnZlL83YkLi/9gsdOfUe3OqKbHvbSqx5y6aO2&#10;f1FP+oUu8bSVXOSjT/02FaZ26Ovp47B08zd8Ff/ptxwPCnj4ArUfdXuh5sJqgZ/7x318Ar17+7DW&#10;990+YvGWJwGOXCztjPdu7PYZ0g9uCTfHW1dWO/zgxsZ448Lt8eq5i+OPb5wfN++sjOPyC8CQOj0i&#10;c2ZoOkA9gRa+m79ov71426x3hSofuAAyyOHNQVIAiDC7MoBI0gEp9PDDsAIbhIBQwApMQae6XtRX&#10;/Vx82AIQysHpFwDqWd3EV/96ElKgK3Uqawcrj/TEX9re3xxbext157/ZZDDy/Bco8kf77N4EpPhX&#10;jYkxTTYX54QYgRydlWd2eMI0isEBQml0g5PSGUCkjgAWcZMvdWVCZaKZNCZgT8LSgQJ8UEAR21H0&#10;I/lCCxRwxabbyzfGreXrHXpM5ietzgx5tb7fIAOCinq3Z2FTHoP51QZAxBb6LKoW15wnesq+au9j&#10;O0M1UY4fPhnbp0/G0vaT8frS3nj5w+2ivfHzAjH/WCDm71+/NX701nLF7xUwWh3/8ObdAkBrFS9g&#10;VADoH966N/7nm3dK5u74H68tV3i/aLUA0GbR1vjbP94dP3qzQNI7a7179JtP1/qwtW9S7NUdhjND&#10;kL7Hm1kgpgt1WvA5tXb6FW/A83C3Jp7FaTovw7GhtBMFDOHNAVKna15lgUNZFOgKYIrernfhvMUn&#10;JzHxk5f6zYMspIjOLLxnC5n8otSZeSSMnHjy5zZqO9sCBAI22MZeoTQgAvxkdyW7KUg6YUg7Aki6&#10;TaUneersMSjqNi7i5OWn/oBR5QO24lRDf6Wn2qBsQJd8aWWyk4XEyaAAoYCguQ0TGJg+t5Axybih&#10;zCNy5gBeHKZ+DrDJNex6kjY2fW0tgIO5aTzMn5TpXZUCFJm7GX/xMydXaWNo7rmpE6cjb2RN8e22&#10;bZqj064QSpuM8XyOChOf5vlB26quzJs4arw4UOsM26TZx342pt+NxdSH080fW+nIXBZak9ksjy5y&#10;0t1ni7brV21lF176Vly/yqenAdOiL/Hk00uGHqRc+lcY8JnxkVaOfSnb9Sx4GWv1/BUt1oLYk7Li&#10;+GlTygsRvrLiZOf9Ext6LBb2JZ32sF3/z9tmDknH7tjbYdXVfbPQF5q3TR5d5PCiR934Z+NTcqk3&#10;MtIcNztiy5neuvHuYxfq4zM++2LsPfli3Dt8Mi6tHo33Ctz02dICPW9c3+9jE3+6st302pWd8erl&#10;7T5a8dqlzfHG1Z3xxjX8zaL18cbl9fHaxfvj1Y8LDL13dfzutffG0q17Y++kgOuj0wYV33zzde8M&#10;+VGrnZgJ9NRcKh/emxtf1A1ZEXARIANwBAQFrEj3zkzvJFU7i4cAEGHvzhQQEVcmOAHIEf/+Lz7c&#10;6JHcCzAUkDW9uQZkqa/GtuTJ4pGFMdjGLnWzQR3TWaPpPFOAGXteclDYf7j8qd1J7uk0+QSIEGfZ&#10;4KTAg/9oBWAAHsBFo68An4UBAUHSKEaSBZY8mpGP3yCmgA9dSF0eZQWwmLyZwCaQSTenTHiyABXb&#10;Anrmeju9AEwhPLr7Anx00meGLl250GDIbplHZAFDQJC3xaZHXpNdJnbAkd2fPkRdk56dHAZnAiD1&#10;l6tLj4nt/y8njx+Oo8dPx87Dz8eVrSfjDxe3x8/fWR8/f3d7/PP5vQI9m+NHb9wZf//G7QZAwFED&#10;pAI9doDQPxb/f755b/ztn26Nv/njzfF3b94f//WVmwWMCjid2x3/5Te3xv98a2P8yO7Q+fXxysWt&#10;cf7e4VipO4vjL57335B970i/uRC1xUVogbfQI04gITDkzJBFmwyQE+IQJ8cw3V3HqcjLJxt6gV4s&#10;ZPo7F33usjl1xGHGkcdZx1HM00LOVz9z1NJkOKroil0BBPKkhZPjmba7zSGUxXVOkVdng4W6k1df&#10;nH1smQOGfw84CBG5gBb8UNotX3/gBUxIo+SnLjLhpx5tQnhC+XR0HYs2B+jEHu0C3hDn/K//9s10&#10;ZmixazFva/Ti6RvzQ5z+1J9+NgZdb+XjsUWfGnt9HUeRGx7XTsYBmZfS4SPyrnvzVX7WBmuA604o&#10;3euFa3FBqUvI2QFD0y7Dzot5W+EPdzWRNuKbx+S0K3lsUW9si6Nvu4vPzgZuRbnxQuwmr7/1u7Ew&#10;PiHl0w9tc+nFy7qHTzdST9oujB2IXPcBmQqVlY+vH6JTXttcIT1I/xqb9Kf4PK096ldeiPdXNixA&#10;Ra719D3CI6fOyKSdQmmAjW5p1G2pMupST9s9a1fsbt6CTzbzpPu+AMfZ2l32SuOftb/K0aWu2CUe&#10;OyOHyAnZHABKPnpSv3jkU0YeW78s4OHsLZv+8q/fLOQrHxgqn/Ko5E7LVzovtPvos7G8+3h8dMcL&#10;M1sFeDb7rOgrF3bHbz/dHr/+eLPpd59sFW2O337snCkQ5OWa3enM6aer4/efrI5XPr43fvv+9fHb&#10;1z8dv/nTO+PW3bWxf+I/n9VuOyiAy3OAxkH/uhnpR02TL0fygKG8Sg+gZEcI8AhoAa6yM0MPcIIf&#10;ECI+D4FD2ADASV0NhIo3YYvpnBFdAJF8wCmAKI/KGn+ghS3qDeASzkFc6CWvkNsFOSwQBAydFAFE&#10;Dk77cetRLRBABTDkuzScJwJYABcGZidIZ2V3iIHZ3hLOwRDgYSdGmZwPyuOt6AVg5GUyu/BciCZW&#10;LvCzxdLEKxuVo6vLLezM+SG8bkeROgK4crfDNq/W++hi/lrvC9HT7lA5nC8d9K6FoMBPPxKrC6kv&#10;qErbHbIzlLNBJjwHYIHjtJyN0i9O4TuRf/jgdOycHPcvNi6sndZk3hy/dPbng63xq4/2x0/f2yxa&#10;HT//cH384qOt8cuPtscvzpfMR5vjn2uyv3xhp/JK5v218ZN3Cux8UODp7ZUCRstFd8bfvb5WgGi7&#10;gFCBoeL//PzaeLXuDi6un46tx8/Hg+df9d2GsdP29LGLk7PjwCbH9cIJHB5vFohdHJiuOcGJOGMm&#10;D488vg93Tt+TmfjieP3fu8XiPF+oOZQ4S3UpYzFgg76L840zTp/G+ccBKxOb46jOnPXCwcx5SNwi&#10;m8UvC3Hml3kVxy8MeFC/NEp/4atDWpi8yAd05LETkIFHZ/cBG6se/LQZL45X21DsUKc+EaZO5WOr&#10;dMBUbJEWB3ICdFDi80d7sVFdyqibjuxisEsfxi714rNH2lhmPPFiX5yBPuZc4iT0tRDFARkP+eTm&#10;ji6hORvnHKcTByRPPHUYV+BHiCc0JzNX7RAlzm5tY3u3YzGvvUjgjVvptJktbI0zz+5Nrw0Luzg6&#10;ckmzGW9yxp93n+tX/dxj1mTeTY5Xn3g0xG4Oly48IaITpb3qR2zSD+lD+colPzcosVk75Hfd1ZfW&#10;RnYietLfAETWYvWyQV7skFY33cIABWlhdqXYpa6Mt/S8XLe34toeYDQff8Q2dZJNf8zz5elnbfE9&#10;Om/0BcQh9TYYKllxZTOe8/4X4ivT/bPIS19EX/qBHvy0Q1lEF9J+R1L29u1MTjIBasr2GdfyZ3bv&#10;Hz57Oh2efvhs3N59NM7fORhvLBW4ubo/fv3pTvuHX5Z/+OcPNsYv3q+b6vecKV0bv/pwo8HRKxcL&#10;DC0djd9e2Bg/ffP6+MW7t8a/fHhv/PNb18Y//+H8ePn358bNe5vj4NSbzlWfv7k/LX/3tUdZHkXl&#10;0PK02dFPf5641vi+6evOQEoARgOiBVgJeAkgESYtX9mks9OjnmAGX6JufFE8FD0IsGl+4YgApuwo&#10;BRjRHVmHutmLpPEDrOh9ae+wBqTId4QAn+OadOJ+4Irfh6C/mHaBAlikAygMlh2P/mZNTbqAo4R2&#10;gXQeoxnosBjAZffJAewgQA1nPJCEggrziAtwYUPeTgN02MI+Pxs0eciggCL53/3l6wZDbCbj0LQw&#10;ceCIfvb2F6hvXBubu+W8j/drctRFW/UBROkHeoUuMJOWQ+1HSAWQGhQV+JLfNtZFYXJPdx/OERWI&#10;LBDSZ4YePez/jF3beTT+dGWjJvO9Pjj9u8sH418K6b98oUDQx2vj5U/Xxm8L0f/2wlrdBWz1YejX&#10;bxz0Ts+vP9kYL9ek70PXH2/1IzQ7Ss4KoZ/WhfEz+R+t9uv5njVvnj4ZR0+m56dZhLTDRaxNwr4Y&#10;yxm0k652x/FZqIXtIKrNgNDkLA66bBYvaXrFLWIoiwKyGLRsydEdxy2uPznPdqD6fOHMOZ8Aijhp&#10;Mlmo6bSg06tu9aEsPsnvhXix2E5OQRsnRxzbsvBNi6mLfnL0bPFTXr9f6Q9tfjYBhNgzObEXb2gF&#10;VLBZvjQwFMAx2c9BcuwW0GlXZQ5+Mg7z8YgteOKIrjhSutKn0unPlFOP+hsU1aIT0pfGMYu8s2TC&#10;LPTJ5wj0kz6M09Ff+k98mj8n7cQAh8yfvlYqnbYEmHa/lV1487mGrw662cSGXHfibOZw2kFX3DwQ&#10;ysMjx07OmJ7MR3E8BAB5OQDQMZ+BIruZbesCCLFHnpdMfIJkDoYyr+ZzHnW/LBymfmMTHkccW8XZ&#10;eZa/kGcfvfLT17leEJ7ywvR3ymUcMsfpld92Vdlpzk/U18KMpxxSX9YC5YV0sBOxGV+d6fP0NZu6&#10;r2d61Z2Dz+J25QCByCiHWrZ44bMlOtIniB62p48jx6a0F18b2Mbm9HfAy7zP6Ew6/Zm+lMZPfuLp&#10;+8w9utWX/hLGXtS2hqpst7X6ol9lX3z1WX0tW+sRX5kXbrxJ5jHZwZMvxvL+k/HB3YN+i9jN8s/r&#10;Rvin72708YqffbDdN8c/fW+9aYqvNljyMo2Xbn7x3v3xs3eWx0/eujl++trl8eN/eWf8/DdvjeW1&#10;6tOnVY9Pv/T1VnZWvd98662wr/o7R2xxmPv0SfXb4p9lwI5dHo+ZJsAElExASAh4BAQBIA1gig+E&#10;BIgoE5AjX1k60Xb5YjtL8ulKHmCDh5QPsBFGLvXg9RtuC2IrnnKAn5B8gyHngoCfje3VDqV7R2jh&#10;1AMuUHZugAiAAhCyY/RFTQY7H9mugtCAIQMNDE0ozcX+sB/J2R7sbxaVfHaNst0VhIefHR4EDGV3&#10;B9DBix1zHgJwgCAUQBVQlbfLtEUbhQCYt8jurd0fG7vOUXmbrO6Y6F4AoPSFuqYFwgWnsx+UboNV&#10;k+fP1dHsLHl1fVOAzt/9810mg+M3HB6VecV9+ejZeHd5b/z+wur43acrhfZ3C+wcNf3x6s547dr2&#10;OFf5ZFwEQM37y4fjzaWd8fq1oiteuy+QdGFz/Onawfj9lf0CUes9+X972ZtlG/09ossbp+P+0eOx&#10;W+hf3S44drmwURYIF6uQM+CYAlDicMPvv86Xkwi4sCDNL2gLWhYtF34WmiwoZJQJ0KE3ICAOm1OP&#10;kxcCDoAFUJT8LHRZFOeUOtiE2MeW8Ka4hWpqNx1Z6NreCtnC6bGhwYTzYzXevsb99Nlx2xKwwyYy&#10;zSugAQjNd1siK53DymfyxVdPwEP6QvyF42X39FaWNFInG/VFwE5s1meITPovZVI/5xCn3M5i4TwC&#10;hPCyuKdvhEgfpq/St9NiPjlEY2+nJcAC8AA2tDE8bUo7pc2pblPZ2TKLeWSO0cs2TieOrp1R2emu&#10;XxrFrsw3trSTbeczHcJFHDJ77HoCQHZ92Mg+dmeXiB0BaOl744CnLvapw7xKXYnLZyu79SGbktav&#10;7E+b0s+tQ3sX12LaItTH2hDdKHNa3+fakj+f62l3dlnSr/qAbOoke1bfon52hdiJn/kgZL8yyiN6&#10;AR460w/qzHqQl3TYwt70y9zmxIVpu/LaYEePnlzfKRN7us+qTGwVzuf2vE8zX1MuZfUDnalDiNib&#10;scq4oZRrvUXk5mOTcUm9eN3GR/Km+ibd1Ze1HgEZvjwNfDhjevrkSYGhz8bdw2ftB379qScD6+NH&#10;b6702dB/PLc5fvTW2vi71+6Ov3+reG+tNv3kvQJKH26Pf3p/Y/zDm8t1s3xr/ONby+MfXlsaf//K&#10;p+NHvzo3fvmH98fyes2Ph7W+ly390pB18XNAB3D4Yjx6Nr0F7eOLD0vmSaW9Xg+YNMBZAJoAkDl4&#10;acBT1PGS83FFAKcByQwMITwUUPTDQ89k5AVk4SH50SVfnj6Mnvk/0JSNjDyhsi9lN8jh6dX1u2N9&#10;y49bobHDKjTtBHlF3WOmgKI8wuqwZPK/EmdQsk1lm0voGaCOBTYAHoN989ZSVc4BM2gCQy92gqYT&#10;4mS99qY+4IYdKI+7gJzs7AAz+Hkc1jYvPgMA+PSuTsl12QIpgBBegNMEsp70maGl29fH7mEtGDVR&#10;D2vBMDGAG+eEnPBPnS6GLIz+Wt/nhjznLX22NwPQPueIGki4aKbJknNDPn4IoFxdPxnnb+2Md3wg&#10;8ebB+Hj10fjw/oN+K+D927v92qSvTpP79O7euFDpD26U7I0qc313nL93Ot5bPhrnqqzDdA5kv33z&#10;pL9RdO7m/ri0dtoXkdcyfcHUhNavkwOf7ngsyi7UXgzrYnUnzDHk9XoOlrPF5xzEA4Zc2FlcXeAo&#10;i6HFwAIprp4sFurB5/g4FjrjZAIGOOt24FU3MCEujNMPADAOWVwQ3VnExOchYgciO+1eTM4rtiVf&#10;HIhIW9vWpxMQBIYcKGcHOwEc4Ccgg52AEOrdoQJH4ZMNQKKTfvXQpZ44X7z0QdqsjxJqd8rRgwAL&#10;ZeUBWA2yKl9/pv8aXBWPbfmCexb0LPTTm07TXbS0vPRp99NiQc9in3jmARLPzoo25TFU7Os2VWhO&#10;mWeAR7etiIy0MaLLOKk/DjlOWDqOLsAoY20MxdmVcUacaZ+JLIdsrrEp/cbGUNuwAG7yc73rSzTZ&#10;OO100Ms+trom6Oa4u7+qr9jI7lwHccrCtCNjEJ30kKVDOxKfO1hEDi/OmCxb1IWf/mBP7AowEpIl&#10;x/bUQ08AAtv0rTSSjxeb1ascO9SJ6KWP3gCkrBXhKUO27V7Mp7Qr9utXPPLGjR58+cpnTMnQoS9j&#10;JyLHTvPCHMHL/BWftyGUNstP38UulHGTj582i5NXZ/ow/NgrlH7Rrro2ChCRU7d6Gxw9Lb/mKULf&#10;PBcQfPSowNCz8hdPJzB0Yb2PSfzda/fG3766Ov7u1bXxN3+8P/7mD/fG/3hjffz9m+t9ZvQf3gGa&#10;tpv+oUDS3792e/zodWCowt/bGXpvvPzqB+Pu5v44fFTt7d0fTw4mQDR9Zfqz8fBpATKP0Mo2AA1A&#10;QsAEAAK0ABji2fEJ6BDmwDR+DlQDIQFByuEBMD+k8J0/CjiiFwFBAWTqjR3qzGMx+cIAnwY/CwCm&#10;DGB2dHI4XjquCYpO/JT0qJxfkcdOHDlQEeCTXRUgCSAI4AgIctDLI7M8w7MLhHKgCbhxLsnO0EGB&#10;DWTgp7vyWoQr3jtBAEPpUEY8YEX97JAGaNTN7oATeXNiK/DWuz4mooWsyqHsbpEJzwT0av3lpStj&#10;fWejgZA/1ztEDeAAO2dgqOTZ3k6l9H79TTmZbwuJev2+dD4pe7LrJP95O9Sqq/jaZpKfPnk09h4+&#10;GmtHD8fy7oNxdfVgXF45Ghfu+0jWk3Fp5bQB0pW1k3F17bj/TdY/Zt04GTc2T8ele/vjwt3d/l3H&#10;ta3HBZYe9O84vE7ZAGm5ANby4bi4cjyub01/tN88fnD2G45+880OR/VNX4g1LtPFOb1BwRFxCJyB&#10;OMcFfMSRcqwBIS5yZKGyCFj0XOy9INScyAKQRQjJU5f+iQNUB50hjn7a/eGgp3M3nDnZORDimNRB&#10;J7JYITZJy4uN4m3Dor0cAnvlKYPfdsfW0q8uQAOgef7V1G8BROmLPP4CPmJzp6uMPCHbG6BUXEgG&#10;aUdAEdLHnLQ4IKXd7NBW9ZGV1m51pW/oks95AxicPBk8OvWnesUDPLSZM4hTFk9a2PN20V8Zx/ni&#10;L0x/yefo9GnAR0Au4JCdlrZp1q/mmLmGnzHVfmXUHUctlGYTu4WuQ0CDveJ2tOS1TSXLhoCVOGt6&#10;sjORPhJ6DKbetqnsbHvLttiS83B4yuCbw/RnjgnTfoSnb2KfPmObOPvTBn2dNrE78zVzEy/zVV+o&#10;h05h2kaOjPbh/5CUBSgaFBUYnHbGpr6JXu2RzpqQ+THvc6G629aSyTygQ9kAl7RfHvta/8JW9cYe&#10;8nQI2S4+b4ty/oJANnZlHLUrulHqy5xka4PkAkL6WT9mDs3nNz3iIXnqT9+pi96uv+RzExE7UPfd&#10;gqSVR2Tmce02BmwFhDwqU8eLXdgJKOQDvYi/OGww9Hh8fP+wj0w4P/p3rxUAKhD03165M7w0I/y7&#10;N9caCP39W2vjR+fWF0cmNvtsqTeTf/r2vfHTc/fHz968NX7++4/HL185N67fq5uD01qTn1S/lb/j&#10;e9nWB6j9m+xZzd1nbvT5D/58AkkNVhYAqEFNAZem4mlD3thC4kBJABBwggJs/j1QFF1CO0oAUfLm&#10;oCfAJ/WyB+EhYCx2oNh8eFxzv4DQ8enReInTzscPUXZMgA8hYMGpA0jHNekACxQQ4pxQ//CzJlB+&#10;7xAgk0ddgA6wIe17Cs5pQMS+qzBtCZqgU1kyQrtEXcYORi3gbAm4AY6cBWIH2+UF/CQeO9MubcDX&#10;ngA8svjkALflu7fGtZtL4/76Sr9NdlwT2o9avQkGPNj5yQcWXQiciQX9m+9qQS4wJD9vm/n+EFn5&#10;5NqxV73aBDg+cpC6kPbuw6f9J2H/kQF0rqwcjqUCO9e3HvSPVpf3Ho9bO6f9zxl/IUaAzY316aui&#10;vjJ6deOoQNPx+Ng/zW5sjI9ubY9PlvfG5bporq/5Y/HBuLO133+sPzXRyqYnX9Sk/2JaALIYuFhd&#10;xBaS3nGoNnACFv44YiHiUOVlsbDo0GORzIXvYsdDc4fZ/EU8etXVYVEAgjx2ABEJOX0UMMEGcuQ5&#10;sdjKHnWiqZ6pfrZos3x2oKm9044Imcn2SY861KV+BAjZEQooii0ADvDzw8dioQAh4TwvehH71Zf2&#10;mzviydNH3V+o+okMHWSkjQnq/CJ9M6+HfPJSp/7QFz1+1faMmb7oOb7os4yvvsr4pl9R+hLPgt9O&#10;sYg9qRcwQkAEwku7Ai6mOTX1fwOpqpPOOBnxM3srD5lzsV9cSE4Ye6XjoMQ5Y85TfYAjoAMASbND&#10;/dIo9rbMAgghwChOH6nvzClW29OXKA42pH8DKKQTxmGnLwNyEldf6ozT1d/yhGTxyNOp/T0eJatM&#10;QAMwSE9AScoHrMzHWN/SI6STjbFTPtJ25QAsFOCSPhfKBwIi06Cs7EgcsS1zJ+1j4/rG/b9qtzB5&#10;/buoBbgAeoAKZP6yM3G2s1M70ueI/XSmHUK66KQ//RA59Wa+iWtn+o792hn7E2YM5LEdqcMODNBB&#10;19c2DTI/Km5nxr8s+xxPkZ+0rh49GpfLT7x1c6//PPCPBW5+9Nbq+PvX742//ePtAkd3+g3inBv9&#10;x3eBoZXR35v7eGu8/NHmcM70lx+sjl+9c7vA0Ifjn195a9y4v9k7Qx6TOTO0d7Az7q/eKT/sf17l&#10;iwGfxTeHJnACTEyPxMITD4AJuAF25uAHEMnOjDBACEmfAaIZKQfM0G3nx84SSpkAKqF0dqGAoLan&#10;dEQ2ddgN2j+s62Dfy0Hm/PF4iYPOrgmwEDAEgAARDYYqDMgAPrJzJO9hXST9mKwGUCfOd4OAmgAb&#10;ZFck/17xtU27REAQWXmAAnng6Syc2RIQBqh5dNc7L0UBboBSAM7ZTlCVYzcSx8tOE6JTe5xtcoD6&#10;owu+xrk8tuvC652hai9A1I/Aiuz+ADvT82d3c7UAf113SuXg5Hm7DFgChLxSz+GQ4wA5N/0DDPXu&#10;UA3UwaNn/fHF5cXP9ZYK4ABFy7uPxt3DJ/0HYv+hubdfIKj/Snzc5K/E6NL9nXF5dbeA0eH4+NbG&#10;+HR5q4DVyVharfbc3R231vbGnQJDa3vH/UzYmwm+PN3fTvpmagfqi7sWN4uei35ylBM4aYe1iHNc&#10;HAZHNTmtaZFQnh6LC15Ings96Swc5Dl2TkXYTn6hP44bBQwI49gBDsDCjssPbYyjUi+ykKmXDWzL&#10;YqP+yGh3+C9sneyKDbEDCPJYVGh3CH8Ohs5eSy9ewAybA4IChITKNFAou+ftjZxdoa6z9ARUsymA&#10;R5t7l6mInHT6iiwnrx3Rn/4TPxvTRb9wFnEkOX8TZ40nzbHM50nmCsq46jt9nrS5MtUz9emL8Zna&#10;EFukA0JavmiSmZxXxkVdsQGvbfu2FtiyE5+dcYLGc7Jh2nVAmQvRoQ712wXSX5mL7M5OFrvIsS39&#10;j0e+nXfpjcOkU5r+2JS60pfpVyHK3IvTposT5jj1MZvjdNmuHuk41sQjgydNT8ZCKD8Omf4z0FFE&#10;BskTskc96o79+jR297VSvIRIObroAHBiW/pbPkCTXSn5+k98a3v6D2bsoiNETl7AiXwh3eyjI2n1&#10;sImt7BSaE+ZI+l0+yniwTz3zcaQXj06UOFkkDsiRJzvvX+1Mmm3C6Dvr95KbwgKLlafM0wrZhOIP&#10;bTL09+CAoUcPx+bpo3F790E/KvvDle0COBvj5U92m35+3kFqL80Uvb86flGhF3F+e2F7/P7yznjV&#10;756qzPQNorXxyofL4zdvfDpeeeP8uHV/Y+yd1s1DAQWbGtPRFo+c/Mai+giVTwYsgJ5H/RLOtPsC&#10;/ARoACFJkwVGgI+kA0wCTubxMyBU5UPRGRA11zVP9w7R4oA0wg8Qal0VAlABU8DPwVHdXBzUjVCF&#10;6CUgASAAHgI27LAADfKAi+ykBFR0fgELfJ2W1+Cyq4MMpIPTvbtTfIML3OTAGHmTgAz5sx2ikgMY&#10;xBsQufAWdafeBkdln7Q4ikxAm3w8gMdZIrY2OFqAoZQBoLQZGPIrjgtXL447q3eHV+v7z/WV12Do&#10;C7tO6pwAz3RhTY6Mc+S8pPPqfcfLMXGYHqNxQu2ATPKa4P3n+qePx/7p07FWQOfOznH/VO/WZgGd&#10;rQI8ew8LCD3qnSA/2Vs7etx/HvYH4mV/KS6AAzxdL7BzdW23QZT/zizvlPxuld0u2jwZd0vXaoGn&#10;vVMX1fPx5Ivp9X7g1XejLL4WhCx0FrVc3C5QNscBxEmcOa1K4+kDcu2wKx3nkXx9MXcidHTfLXh2&#10;WAIwHErWZ9J23L76xsVUfe5cVoFOfYkvLgQ6Mg7pc3XFqcbxZpHUxizu88U+eQmjz7hpV49dt6cc&#10;RdnC5uwSzdPsYnPb+S3A45VR3+MosMHeBU+8eRVP+5XNjhNKHprOJxmDqX+Q80t0qO+s3+bgqezl&#10;zIGjtEF7GkDVNautcWTanL6ZOw5yOUw9nyMBQ6h11DWbeTMnOynG2xgYi4xHz5sitgXI6e+AR6E0&#10;/ew8s5UzWtjMVo8r2qFVmm3mc8BQj3OvJS8OeHNCwjg19sTG9JczcuYpm4B+MmmnORNd3b7Sp914&#10;ASni8mJj+pZNsS1p/Ywn1A6kLo6SnnaYC2qdi35OfW1X8VIfXjvcsiv2CEPRGX6cMqcdov9srEu3&#10;uP7/ob3pczLRn74GXAAcQCe2q4ttQIF07JEGLICk5CE2pj9jY8dLD4Ckjsgi9rBRH7JPHJnDOQMn&#10;L/anXekHutMmvOhNH+PpGzYJ6cu8lIfICmNn2oAnDDgCghwV8Yisd4eKBwzZHWIbX2kDIU9dbDoc&#10;lxP3o9aV4yd9hvStG16w2R1vLB2ON6974Wa3v1nnpZnffrLawOeN67vj3O2D8e7yQb9488Hy3njv&#10;xtZ4++raOHfl/vjje5fGH899NG6vVP/7HUf5XTfr/Xp9gwkgpwAOnw6sFLAAKLxNZmcooAX4sCMT&#10;INIgZAZYAB6AJY+oIh9ednVSLjJ5tCZ/TgFH0ceGnEVCQBrCswvkEVvAjx0hlMdjoQZDARZAQQCR&#10;s0F97mWxmxKQEUAS4AFEcPCAC9CDAoQa5FReeCg7R+INkgoEBTSZAA0WFnlkG8BUfYALEAPYADJ2&#10;qNgK7MQ++WmPdHhIeaTsGTiatYMNV65dHBeuXBhrW2sNhOwOeUQGEAE5OUQNGLkALJLeLuKILJy9&#10;wMuzi7QACBxZH7atOMCUXTCDdHT6YBwWGFovMLRWoGe5AM5yAaJlIKYAzfL26bhdgOfOzslYP3hU&#10;oMYjsgJD29Ojr5vr+xUv4ARErR+Nlb3HY+3gaYOhNfECVGsFpOg/elDtff71+Pyrmqx+sve1CTU5&#10;xVAWiCwGfaFXm/Jog8PgLITao42cbJwZWY6s+6XicYBxeO1syvG441a2AVL1jT4CBhAHn0PKARYB&#10;AoACgJB45xvHha440tgZkIS0KQu3BSuLllA7EcfVC1HF46zPgFDp6DbUeAd8tF1esUeASNkfoDMH&#10;PH/5Nx8y/Gp8/5fq5wUv4AhoChAS6osAIjqnc0m10C/qwVc/SrnMMWnt1242a0NCPMBRHyFOocFC&#10;zWPtjSMWt8jrK33TQKjmBn76UL9xBikvJBvnEefF8QUI6Ut2SCPzQqhfM276erLNGNSdZ8vp24XT&#10;rTAkbawChtiXsTPGTSXHLrbEQcXZ0ktW/5jfsUscmT/snYDQ1F666Egb8ULyOLTwycRO1xQHzM44&#10;6DjieRvIdp+W7enL9DXd7TCrHpQ6yaddeA0sfCy3HLGyygjj7MVR6sBXBmhJ39DLtgC3+bpgLuCj&#10;6MEnL+y6FsAluyDpF3XFLuXYKy7ED1BQPz5blEs/sC8hCrBqfdXXsSH9LM52aXNaP5vP6W95ZLof&#10;FjazRZ8Kew4VsWc+78izkx71yE+/ySenPNvx6E4blEP9YWPfGHrE105z5svyl94+nubKtD4DQ25c&#10;7dY4WnH87NlYP33c/yY7f2dvfHDnaJy/e1rx0+mXHDcOxltLvky9cwZ+3r9d8Zvb/e+yS37jsbw9&#10;3r22Mt6/dn+8c+HmeBUYWl0vn3dU/qhsK1um3R9tr7H/6st+s61frS/fDLzZFbJjlF0dACTgBg9A&#10;CX8OhMTPyixkGjyVHPCl3uzoyEORb70LudQlPgc7/aYawiuyA5RzQagfje15PLvTaWXkNxgKyAAM&#10;gKDsDAEaeAFEDYIKZEjnERRAAkRw7nm0BdxkxydviSVPOAdGKdfxKjcHQ9K9W1T1InYCPkJ1syHA&#10;TBqoCRCKnWlD8oGggCkUwIRMyBu3lsaFSxfGytr9/lGrN8q8TeZAdMDQ3Pm3k1w4wl7wF055Co/b&#10;YXFs7TSLP8l4PFO2PSqkf3xa9GTs7D8cqxtHY3X7ZKwUALpb8Xs12e+sH457BXLWire++2Cs7RRo&#10;Kjp48MXYOnxaAKrKFd+jsJuru2PNTtLmUce3T56NndPPCu3XxVNg6OSRHaHn4+nnkPX0WqJvH+Vu&#10;KQve5CBeODl2BwwBMvO7eu1E+oGzRS1XjqTzFm1G6TO6OJgGKpUfQBHHHgAgDSjoP3FynD4Sx29Q&#10;UHMXcaIBXLE3NoTi3MRjr4WnF7CFDB34bGavdJx05y1siB1sZwfwE/AWsMP+7/78+V+BH3L4AT94&#10;aTuwpP3RoR+iG1990nQCV9GTvqEn7WS/ccjYpP/j5IxtFnnjnjkgT5iFn1ycTJwDsrC3E5JeyIrH&#10;ucYBpl+RvkcB1gGa7BPPWCJ89qsjdqiHLexNOo6PzQH0yRNyMnGweAEEcXr6Sl3CzE19x3mRJYeS&#10;5tji4NN+utklrf3yyM/z2IXYm75G82sulD496/dFXL1sQPTKUw9QYBfm5q1rXX/Twka2K0+efSh9&#10;IU4XOWMGDCg71y9kI3lptouzPXrZnDZEp/rt3pylZ3qV00a24ad/075uf9Hc3tiYHSHxjA1St7mb&#10;+cse9QAs5oXQ418UHrm0Mf2mvrSr4ws7hOo445eMNHvn+Sj2s4G8trGx/Vnx84f6oxMvLxX4KN/D&#10;juflG79s/wJYOAdTc6TWZy+8TB9ffDxOP/9s7D/7fNw9eNjnRD+5h07HhZXH4+Lao/HpvYcVf9D0&#10;0Z3DceHeSb+Uc6GAkxduLtwpKjD00c31cf7a3fFegaHzl26WLykQfVw2PTBWde32D1v5UWvwl70z&#10;BAxlk+LxUzdk0+HogBUARRq4yc6NvOzkBMDgkxFmBwfIaVBUICiPs5IH8AQwpT47RkDPcdm8u7sz&#10;9vYA75NxdHRQ6QKZD07H4eF+8+WfnNT8Kdrfr/lzsNfl0E7JAkQNhoACgMG5mQY3tSg04JiBCGAh&#10;gAjAIBdQBLgAOh6VBcxMnWVx1ik6w3M/W1oTMCJjYgQYJS4EpAKUhAE46kLZ2RECcQFLsfevqHjA&#10;nXLiAUHah87AU+UFDF28fGHcvX+nH5N5o8yukFcNGwjNwBDqhbucU5xQgAGZ3MXnzt9iOy0GJfu0&#10;BvnR43G4X0i8JvXe3sOxsXU60U6Bns2Tpvtrh+P+6sFY2zgZmwWItipvuwDQ4fFnY2v30Vgr+c1K&#10;r9sJqvhKldnaf9IgCZDaOCiZ3dK5dzL2T8q5PAY8Od9C6l+ZnNOzdAuICzALiIvbRewC5ajmTiwA&#10;aA520idxKuTIc3hxzOkf6fQTmQCbOHW7QoCkPgsQkA8M6E88fZp+jxMFVtgapxswo67c9WdsyCLl&#10;LPTamjaSb9BTuqb8Sb/digZEVSc7AoIR2wEUFLAjDCBKOmCIvDYhaW3BCzDCoyty8ru+xZzqcgvZ&#10;M3vKDuBpcuSACOcz/eMs81WcU7FQG1vj3o6u0hyDtMUcL3PCfCAr7EV+EZojyCI/d3LSZ06NrHmy&#10;GG/16+PYhp+5k/HIGGas2HNWfxGbYjd+wAXnJpSH5LGFjZzRNMZTfB6qR51sY9OLvpucHLk54aMf&#10;8vVJ6mOj+tMn6c+QvkaxN045bVSOnpSnj4x6YnvyjWfA0Nra3alM2RI7lT/TbfxmRFdspjOARVp+&#10;O/Yq1+mFHZkfKI4/9qmHbPQi+WyKXSFpsupMH2qL+lN2LgP8CHPOCB/FXvbMAU92NNO/+hovj3zx&#10;2D+3K/HUK6RX+9IP7NLOzLn0iXyhPJR46uh1v/yZMH+q53Paodf1Ig0M9WdYirqPy2fOd4b6PE8B&#10;k9PPn4+1kyd9tvTyysm4eP+06EGHF+4WFQCa4odT/r2Dfvv48v29ceXe7ri4vDk+vbU2Pr25Mj6+&#10;dme88+Glsbq5Uzfle71L0h8i/Kz65wu+u4CQ+Fef99EONk1Pd7yl9XWtPdMODwroSRggJJQGYIQt&#10;X8Cmy1YYIEQ2AIkNeVSX8tld+u7P33a8Dz8X4AGCABxxAAfgEQ/wEeIDQ/gA01n+AggZh36b7Lgm&#10;mq9OAzkBDQ0UKg5wiANBDX4KeGS3aAISjF0MXA1mdoCEwE92ixrYGOxFnngDoCqf7xA1SJoBJbLq&#10;yyO7ABl2ivthLDv+PUDEZrLAkLIAndfx84isd8NKLu2xXek7Q1euXR537i0P/2zrM0OLuvN4zKLN&#10;McZBflWO7jlHzvFW/2SBt7giDr4dVi/yFX5WF0gh7mcPH49jZ3k2j8YuoLNxNDbWCvgUAFpd3a/w&#10;YNy/vztW71d85aDyjsfO1oOSfTj2d5+Mrc0qU7RdvLW1oyp/2uF6ya2tH1cbdgtEiZf+/dOxd+Sg&#10;YY1hoW6vbno27eJzQeeCd/G6cLMg4VlMpgXCgjmdqxDndBs8VFx74/S0Mw5ZiMinXOJInjDgJPn0&#10;ORyd7/boWw5KffKcecmjFH07AY4pnXFIPXhd32JcjJu6xLt88hcy0mQil/H2iEkIoKjTuAIn6lNG&#10;ngPUeZ0eiWtDlys9dCQ/NuBp49l8WoSh2N39GzuL8HpOLQASAJnHi+IZq7QxizKnE8c2B8KcQ+YB&#10;XhZ7/MiYH71Iu4ZnCz195oh5g8Txpvg0FhkXdqHMHe2Sp09y8Fxa26Y4+yebUBwb29kn5AT7br/i&#10;ySPLDuVjD2cbJxrnO5/z0nHE8uMQu/yC6FOGPvl4kUm57o8ifH2VvhSitIXNaVP6c6479Wu/PPrZ&#10;CRSIz9sBEMlTH1kyQGnaQf6HbQk/bTiTWdjffbewhZ1ABln2IHnKkJunU2frUVeF2pW2pX5ENtRl&#10;iseGlBfvHatqC55Qe+Vpb+zXhz0nZpR+l9f5i/mSvPSr8My2mX3y5vM9ds355GI3GXnC6AaA/j0C&#10;iqZHZMAeEHgyvuBLqw5gyBrNfwJCzgz15oDdkedfjNNnn4/N40d9ZtQbwwDP5ZUCRPeOCgAdd4i3&#10;tH46rqwcNS2hurG+trJfgGin6eq9rfHJteVx7vyFsbKx3R9V9Oo6sOLgdF6fR88LfHzzF1+jNof1&#10;3ze17kzgJbs8wIzdH/RDAAS8iJMBdvp8zwJEpSy5gCH5woAm+crT+2//6187f2NrvcFOQA6yE7S9&#10;7fzZTocAT8BRdoMQQPRDeinng4Ad4AFIABiyGxRQFFCRNBAxyUw7QdkNkgaMAoryEUUABy+HrQOe&#10;5gCIjjxiE0LO6mJTdnMAoH78VUBG/XN7hCH8AJ5QdKTcBHKm3S6AbPnOzXHj1vVxb+Xu9PNaz6Qf&#10;HDQI9Kp8v0lWTogjO3My5Yi+cJdf/Cz4Fvg4+t7RqMntwvFM+MtC2YDQs9PH46gm826BnZ3Vo7G9&#10;cjg2AJ/lAkBFa3f2xkYh+u37J2PjTuUViW/dOx6b94/HVk32/c3HY2/t4bh/Y2esLx+M3dUCRLf3&#10;xsrtulOs/LX7B2O9gBSwtV/A6/Cw7qIe12L2eU2w6m/2tV3VJ1mULQZZFF3Q8l3swEgeIyjXYGMB&#10;HqQDVtJ2pD/SD8I5QGp+yQb86KPongODdvglh8gBDt4mky8vu0UcZwBM26TMwkZyc37SASTszLii&#10;6CKPP7cnuzXZlYntZJUDdtiIxPPmW/Qkj77wAIHUgWJr9JLruZU2FeEjwMeOUP83rqh3hxY7RMrQ&#10;NfXD5NyMp3FF7SwWjgHJQ+aCtLtooXTKxLGIx4GYLwETnFocqnljfGMLOwKEfjgHMgaR03Z90boW&#10;jkad9MZ21A6uKIAo9iY/tirHNiGiN84tAKPzq652Ygu5OLpOL/L0EXvkRTc+wotjl5bPhpQRJp14&#10;bCRPRhjb0pdsTB+zFZ8snvrw6aMn4yHMtdztWLQheuXF1m7jon1zIkcvIPS//vefz+aCvo0OId1z&#10;nUJ65/EfUperOlOGjvRN6lcXWXLyUoe0Nqfu9DNiY+ZF5gAS/yFfOZR+F87j6dPYM7d33sa0JePR&#10;smXXJMNG5Sc/Bwzh8W92P9rpF+8zVPoaFJWv6I2Eqru/C9c+1COqp+Pk0dOxWTe4zphevb/XoGdp&#10;7XRcXT1ucHSp/MbSyvFY3n7cbxXfqLwbdYO8tFqydYO9tFq0sjOWCgxdWFoeH164Oi5cvjZ2D/Yn&#10;MFT1eILQr9RXCKT4ttBXdX3ZxQKIvHI/0bQDFMADCAEudnTwxIGZABqyAFB2gibgNZVPOo/F5ry5&#10;/v/7//O/++yPX3Vkx8fu0Onpcae3tjbOdoWk8ckEBGUXSTxlGgwFKAQEAQt2XfCAgAYeBS4AiIAI&#10;vLxeb3CBl+z8ZNcnj798gVrnAT+AUNJkgJ/+xkLJ9cAvdAFC8qQDVoRsYyMbvv/Xb9rmgKEmbVnE&#10;8bUjbQJ8IiMP9eOzxeQGhu7eXy5AdHusra/24TYfiQQUp/6pi6acYB6RNBgoApC8PRYn5gOLny2c&#10;lsUdb1rgJxDyVU2uZ15hPHw09msi7xaI2VkuUHTneOwWqt+8XYDoxm6HB6sPin86tm7VAF8/HDs3&#10;K//G0Vi9ujs2bhQKvns6dm+fjs1r+2P9SiHipdJzowDT0lHLb948GFulf3t5bxys16TZrb5+XBd4&#10;TbQn1d5nfZFOC1DfMdX4zC98i4GLfFqAnQN58d0YjljbEB4nlz7RXjJxbEg+wBTneLYzUEQ2jp6+&#10;gIMAgXldARz4yuQxWwOi7148mgpYIJPy4gFteOqIAxamLnzy0YHO8gOCFnXO8xvYlH0hc2IOckLJ&#10;Tz2h5IvLY5e+IEt/96d+WrSp6y07AoYePSmwutgdSv9nbIxlz0GL68x5ZMwDiuRxAL3TMnMcZH7o&#10;HF4s9pNj4wQ4ag4hDi/zJnYHAKGAIOMublzYmjkxtXeqY+582MHhxf6mxR0//hwMibM5NuqD2B6n&#10;S9+8TegsXvLyUWTVq6z8gI65vrO6ipd+FibNrpSPvdKpJ2sSajsqrR5h8vCVm9udtPzUo98yFsqy&#10;S354icujJ3aIty2lV//m0VMeP+lreak7tnU8tODRz47YwoaQfCF+2jRvl3jGUr36Mvq7fIXkyCM2&#10;a4NyZKXxpbPGzfPoSFsjKwwvsuph47wtysonKx/PYzy7V9qFbweoH5GVL2swVH4xvN48WDwishPk&#10;bbLeGSq5/o9lgSTndAAR/hFIcI7n+MHDsXNwMu5vHxYgKtCzeTpub5yOm2uAz0kBnv2mW+sn/Vbx&#10;8pb8437hxnnS6/e3x9LdzXFteX1csDP0wUfj9t175ec+r+t12q16sfMzvb3lMZk32gA4dts18t+y&#10;AJzsCAEs2mPnRhyICaghBxQBN9rmXFB2lZKXtDIBVvqILuU8IrMztLaxNh2CbkADCJ00AHpcN/sv&#10;zhAdnwEeYQgYEgJBSFqZ/s7Q2Q5LOX2gQVoIhAQMARbZaQEicr4oOznAjt9nZCcoYChABwCSRw5P&#10;OQBEnh2kkLIBROLqi31AjUPUAEoe6ck/CxMvUiZgKKApgC+8ORgCyu7cuz1uLd+cOrrAUD/LrfZ7&#10;pZ6j/Xpx3oMzzMJux8jbY3FsX1dom9NCHgfai3/1xzc1sb75/Pn47KTsPHg8Du7uj/0CLbtXD8b+&#10;0vHYLyCzc6XA0IXtsXFhp3gFbC7tjY1PCxxdqAG7fNS09slO5Rcyvlwg6cL+2CnavVD88ztj65PS&#10;efl07FyqCXD9tPVuLe2Ok7pDeLxXzvBJLTaffzYePayLudrt4rYAZJGwkGRByEKlfzgqDmvuwISc&#10;1hlv4eDwUAOe4kVenvDM6S3yQvoqOyoBC9kFkpd6pAGBLlNgwJg0GKrx6YPKxmkBMOYgQnn1Ijz6&#10;5bNVPOnwkHoSVwb4AojNAfXO6+nxXwAa6bSP3gAgpI0BfGlnysUOMsqmDN1df1HAFwL8+nFd2ZVd&#10;qyb1V3uzm2c8OdQ4kDi9xDkb424BjzOJEwSM4tCnBX4CyIgDwJOHf1ZHzZ0G0YvX1ud9qC3akP4R&#10;Tx+mbWSn+VPXc+kSslc9bImDZNv8LEgctZB82snOzGe62ExPnF3mPj757puSnwO7OMF52lkWcsoi&#10;+nNNITx2pv9is1AdwtgQHexLHenv6CTb/VGU8vN60m5y0tnxmtvtep73Rfo446h8+oFeOv9SN5/S&#10;7JQml37Dz5iHn/bO26PeyAmndaVsWYxH6kPiiA71hSckG/nYTy4Uu6ILdd/UvBDO7WMLYh+bonde&#10;B1ky+vKH9tJJj7L6mAxd8tBkLzvN9xfgCK/9W/kETp5/eFw+6KvyYY4v9Lf4Hhf4cISkHxcB2Y5z&#10;lB11M7136Lzoab9cs7x2NG7WjfWtlf1xZ63StdZL33BUYvfxuF9gKC/lCG+u7IzrdzbHjbtb4/LS&#10;BIaW76+MvaO6kVrszHg0dvaNoeJN/0kz356Xz6s+8+jsq+nNMYDFIyxfgQZgAmyk+3FYgZnWUUCH&#10;LGBDRj3k5pR8YIiMMsrST1fOC3l6Y2coj8AAmo3y28ANIIQfUJTHZwFAQuBpDobk9wFqIAOAsPuC&#10;AIc8QkrYMguwAWhE3vNO5FEXwBNAk8HPDg8e4JMdIHygJztK812iPGbrPCCt6lJ/bFUvIJNdGzIt&#10;V3F55AN+hOxF+eZQ9PSOk/YVQbwek11butpvk/mZrHY1YAJ2HIL9ri6yhdPlsDhXH1e0O5QF/iuh&#10;Rd9CX2TBb+BQE/rbmjzfflZ3VMeVv/947N/aHXsFdHbOV/jxwdj9eH9sfbA11t77/9H19696Jse9&#10;6D0/PAfOc84+J+zkZHvbcZxtJ47z4uBsxzjBNnGwsXEIHoyNmcGYGQYxwzAMQkgIIRZCQoiFEBJi&#10;sVgICSGWWAgJISEkhMQMM8wYj7FNdvb5k/qpT/X1vddlbT8/FN1dXV1dXd1X1/fu6+XeG7uv7o2b&#10;xb/5egGhn03af6Mm7q26CCp/4+e3x16lt47cbbpd/GvF2/3pzZZ7cLR+tZ56Pu4eKwB1rMDQxfvj&#10;/dvlwye1kT3/oC68uRm5MP0KyaaRDcWFbANw0c8NZwauABoBDhhUlqYOP2AHfx24BbiAoXWdtur4&#10;MH4MAQ14/B2ZNUAyFz0fNS/AQB5YVkaxK3YjeugLIOl8rYmAEfXktY09eE0FhEIAkTZk2BI704bP&#10;8KO/qfpc3ybrk5+FtAsp658e7cnrHy99SXNSKTXurFFymZ857vl8hjnvua05TQAIeCBjDQgk5h0P&#10;CSBzU68xuU4L5PgFvH5biN4EiMM1M+c7Psi1EP9aB8bHVjxyKL5TH3CVIBdiEwAErIUCMticIB1b&#10;OoiV7aH4QH5eB/O2U8af9gER6snFh8hzHsppw8boUmZLdIbW9qHkMyZlcmyLv+lMmWxskaL4SD09&#10;uX7Tvse6jJtc50tf5xe98t1P1WUPSH/WBzAUXttXcrF/ba98xkM+/dDNj7FB2TpqXsmwkfza/rRP&#10;f7EvfUkzN/Lk9W1d/PbfP+mUT/F+n98zP3TyIXvoojsUvfhklNdjk5JTn/FN210vc+7XJ0J9y6zy&#10;iYGe05mvrJcNFW/cJgOG1Ds58fcYwFDX13p7+LDiXoGhOw+8TPOgX7rZvlTA5/yNil/74/KV++PK&#10;1Qdj+/Ld+mF/e+zsPTyka/ebvJhzaaeA09X9cfTUufHzI2+Pa7f2+7/HgBAAZH5DCFCbf7mx+TZd&#10;Hm/xIs6HDj7qeqw2AAoglPz67zHIIGAn4Gn2UT6uNLykdAQMKSO6tf/3//htg8S967vzW0EFbHJL&#10;7NatG02AzTztudkpwAMQuVU2+bc2IAiRJ9uv1gfchBrkPJlAQB6RA4w8OwRgKEv72Z6axPWtLQ4L&#10;KAqoAXyQ+oClnCgp56RoXT+fJ3rSp0BsAW4AGfbgBeiwBZENeAOMAoIQWdRjXOo6z+YiYzi/fWbz&#10;Ntmt/esNkOazUl5proBWgSa3RwQnG7avTHuwGtByEVj8jjkTeN02k9o036tF9fHTane7+rzxeOwf&#10;vT72f17g5ae3xv4rNSGV3vrJLN/4UdX9dH/c/9m9cfsnB+PWywWYKr336v1x8+VbTbvf2x37P7kz&#10;br9yb9yo+v2f3u302g9vjYevPR73X3s4Dn5Wbd+4Oe5tFXC8VXP9sPz3qBb3U8HRr01B9nDzWVM2&#10;ikkTHAQkKAtaCVzNW4KdW1EoQV4gJJdgToZsAh+evAAvj+T5OPLdT6XkPGjr9KhPkIChmhdAKLfM&#10;wgMOtNdv7EQNNmodpQ/2rW3Uj3GmXppATT8QFEAUu6Mn45Gu+wgYUtZHgr9y/IRHR9r02MtePPXk&#10;lTMeqTEjgIhdazC0GU+1sVHbtDug1CbuF6zN3zzndCXzLkjY8AWNF9eFMl0CAwo4SDBYByzlzB07&#10;nFIByT0Pxc9Y8KwX+fiH/4E5+ulG9CbYCtD/4z9+1XYLbE3F68BZfbPTGOSzhlvHUibH1oxFHfkZ&#10;vKyVwyCe/jM+5NqZwenwdffUS/kqAVWe7tjIv4jtAXBdX3V4xqf/tqNs5YP4Pal+elwlt7YRZZ7J&#10;kVGO/aln09on5J1y6Utd/BC72CiNj9ghxWOvvDp5lPHHptiBr61y7M441GlLD5nokJLLWsBTnzEm&#10;VYfPz70uVvbSq9y0rBdjSt/arvXg05X2eIge7digXerl42/5gJ81AUIBQ/ryar2PAPbJSfGspYfF&#10;6+c5i549c32XLwoEqA8YevToyXhQP6gP9iuG3Hw8rlw8GNvnbo5L2/uVvzsuX5p0cftgXPLsaQGh&#10;G3uPxu6Ve+PqlYN+yWZn916Bp1sV8/bG8VNnGwz1LbmyZYIW8/pJxd0aewGi/vq0+Sh7gBNvI7dd&#10;JR8go6wekAGGUhc+YLShqgOyUMCOdhmvPB5A1f1UG+Xf/o/f9FtkXon3Ftg85fE87Hw7DKhBnhsK&#10;4JnPFN1vApauX99rHsqpkrYvBSw0gAAOioCOgKQNElxOfnqSTGwRoJPTnRBQI9WODFCkbeob5ISK&#10;T87tNbqAD30FSCXffZUtm+8MlY1OdQLKcjoUIIQa7BSfLBljkl+DpRDAA4idPb813vF3HNvnx41b&#10;1/ukygWQUwzBN4EzG/ZHH81bGdNHJlJALBllwLE2fIGpbzfW+H/5vGT36yLaeTbuHinw88Nr49b3&#10;ro3df94Z1/650O4PCvR8/9a4/u3dLkvxbvzL3tj/3o1x8L2a8O/cHLv/tDMOvlO/zr+7Pw6+XZP/&#10;z6XjW7tjr9L97xba/e5B8a6X7hsFkqrd0VvjcV0UT+8U8HtQc/TcRjUvWhe0TSKbsovbBoRc3C5y&#10;Fz9+AnRSAZpvlBG/NGhY+FI8dWt+gp58KMFxDQjSXjlALHOgPjLKdIRHl3mRx9du3nb5X/uQJjhn&#10;HNFPt/r0GcKjl030JninfTbbBMAJ3CYw1DZ66WBPxqmtlL4ACXYYi7a91kpGXZ7BYjciS4YuMtLe&#10;2GtztrGjbNo2Y2SO8QUP9ppj9iYoZaNfrwdBKbdfclugA0CR/hJUsnbwyQJfCWTq5PWR5yw2dXRV&#10;vVT79RjYwE4ggm87LXvpSYCKbrYbBx36T7BPUKOrdS/y0vglfH2GWvdih7oOXgsBQ3iRSf/6lo+d&#10;GYtyTrNysmU8ZMlI2agvZb5jO9v4PABMn+s6/amXV5f57XZlZ+YjsmRSR1/a8ae2Cf7KKOsic+AE&#10;Bi/24munTBfbs0bm/jHHFx/qM2X1KO3Vq2MvnjGS77rFz9rRnXltfrVD677ozTUZAM1e7cjR0e2X&#10;dmz2hl78pQ4fZa2hfuurYtgvltg4x6x/a8CamftsDgMSB/34vn3gP9puVR9VV9exOx33vcxUOj6o&#10;WPLhh+Xrj2tNvF9+AUIAiucVcx8+G48Ono57N5+M67sPx9Xtu2Pnwp2xd/H+2L2kfL95TQWUvGhz&#10;/dKdsXP+1tgrkNTg6eJ+xbn9cWrr6ji5tT2u79/qL0+LY32n4Bcfj48++aT/seD9XxYgqTJQ8tFH&#10;tTc0EJqHHAE7uR0W0NMApspAEmCDRwYFULW8F4reez5+XeDpkwI75KJT/UYXf5QuMjs7VxrsOOHx&#10;3JAPKzolAqwAnnnS48+Ib25OfaTq3FpzqgRIIZ8SCM0HqBdwASjIO30BPPq0Yxk0QCINiEF4AENO&#10;eIAlPBSZ30sLGGrHAw+1UPHpkfdsUQOv4klbphZgToYa6JSdbnltgE2VmypPLuBHu3Vb+T4hKjkp&#10;XcZuHG6TebXeyRDEzh6/AOfFaEObbwIleAo8v/oVmqh480d2NbZfls2fAJOAmWBXsv2r4GFtUAWG&#10;np17MG6/AuDsjt1/vDR2v3Z5XPv61bH31ctNN76+U1Tlf7g0rv/jTtP+t66Ng2/dGPe+XQDoGzfH&#10;naLbX90d+0U3v1bg6eu7Y+9re+PG126M218vmX+8Ne5/72Ds//D62D9yfTysXwbP79XFWb84XGwu&#10;Yhd0Ngok78K36dgQbA42hGyeufWSoN++qECMZ5z8lDrBOLfEIps6votMAEGACh5Z4MGr6cr40aGM&#10;6AhAiDwZJw3qo086Txnm80Lh61c7lH7TV/jKdNKtrA2eU46AkfiEXraQFSgSHOYJAFDkYp4Ajd0B&#10;YtEpTd76ik6ysVWdFD8gLKQu/URXAkNTreO5gU9QkcBjc08wZnPnK3CrS2CSJvBYGwJwUgFlro1D&#10;SlB5MUAlMEk7CNcaE4ijI3a+mKYdil/ZrSyPF3sjh5QTyMgZI13KKH2wJQFVPb7yi7oiTy7288N6&#10;zGtiY2yX1z7+ti4QHlljiP74u/uscvyjX3mkXzbk2sRLXptO6SvK9SyNLn2u63qulnaxXf/sQvFB&#10;xsOXwJC1/qJPpfGRtPnLOJTjl4y3+648/T3mypPNOqNnrTP+lK7XQ/rRnv74UJ01netxXpPzC9Lq&#10;u/9qRz77YMYkL+UXctE5SZ1xTCCEAKGm4nUsXOJdU8n2D2d1QNCTmq+KMYCQv33yx6y+AP28fqwC&#10;Ce+7XfW87Hq/xlL06H6B+v2H8y3k7YOxu1Xk5ZoLxdt+NK6fe9jlna074+rW7XFze76Ac73ye6f3&#10;W37nzME4f/LGOHF0Z5w8emm8deTk2Lt2ow8E2t6yvd8U++RX44MCH8i/Fjgt+uCDD9q2BnblB0An&#10;JzpiH0Cyvv0VEJO63wFIlQduxKJfFuAC/rSNPODklpg33OTxARpACLhxygPceOg7/zHmWSAnPjkl&#10;ym2zCYZ80+let1n/QWuovzO0fr1eOeABGOIcSDWTGeAS8KJe6sEqIGYNnAAkQGaemszTIbJImS71&#10;vTCWNlL8gCBt+/bZAmyAGADGH6P6p3gAp4HPCgTlAemMI6dEAT/42pHDm6jct3kuFFI+ObYvbbdz&#10;5ylXNuUJfgSzBC5/yvlJ2SFvwh4+qV86NXmOM9+rtoDQs/KrYNrPHtX43n9YE7x7Zzw/X4v3J7vj&#10;+jeBn4vj4l9vjStfPtfA5vpXLo8rf31u7H5le0M3vnpl3Prazrj536+Og6/XYvjqtbH35QJKf31x&#10;XPubi2P3yxfHzt8UqPpygai/K5D1d4Wcv1Ig6R+ujlvf2Rn33twfj+qXw5O6kN57VJtRIXJfoM5F&#10;bUOxWSRYuPDnhT03qmy+Aj9fBFAYG16fuhQ/vACKBh/Fj88iBwisAUgCPZnwASG3xPgdT538Gswo&#10;py0egAKoqEOpC2DQP/tQZNIvWRT7k7J3Pe9kjGsN9KLLCdD8PtI8CbD5et4iQKhPiKy9BQglRbEl&#10;9upDygZp+iAbu+L7ALO0zxg3wWFZx+ZWYAgwyNyzF09eoGB72iByygm4yBoRrEIJtFk32pBZ62CP&#10;lA3aAELWV4LNpq9K2Zoghce+ENsTtBLQfh8loK1tztru/oyxaA0I0u9c71OGjvAzRnljSL51LXZL&#10;o2ttfwflshsY4nOUsacPbWOnvpKnJ/2nL3y8NekrOsMLoIhObcnQs7Y/faVMjn+ti/gTyeP1vlHj&#10;IbdeBxsd6WexlU4+QCmHfl/fKD4JKInP8awfKTtST55+vPVaQerjfyk5vPQbvQg/Y0CR2di98JHT&#10;FLHCj+fWUXt9/9gsfuJc4uCGKu75Yfr40f0K0gfDox8zBtd6cSr0Ua31XxQwKF0dI59Wn4+fj4c3&#10;H4w7l+6O3aPXhpdrbr57b+wffdDp3ttF794fu8cKFHmp5ujdcemN6/1izc13b/dLNrtv7Y9LR26M&#10;rSM749jPzo83f3587O3eHP6egl19q6pAzyef/Lri5CcTDJUdwMj777/fj1i0jdbzAoZyOyu3voCZ&#10;8Jz0NFhyErScCuVkCBDqx0dKR3jdT8kBRkCQZ6fwkZMggOaxv9pw+6tSp0L5eCJQI79+FqhPiQr8&#10;5C865MV3YKjfnltofmeoEKnv6fTtoiKBGyhqEFGT0M/O9AlJbWQ1sZuJXCZJmgkPr6nkOE3eQlDf&#10;4CeLoWgDiJZ8y1c+i0jblilbJgiqBda3xCo4/KLa1GIGdCwi1KBjOSUil5Mj+aTaBCCpN1YnQ16t&#10;bzB08UI7GBjyleZ5sU4wlAApKHWQ/mDeruDY+49rk6nJzW0ybwYkYLmwLOoPHtUEXy+fF3Lff3Vv&#10;7H7twrhcQOjyl86MawVobny5wNFfFwD6qwvj6pfOjZ0vnR1X/urs2P3b7a4HfMjc+Jsr48qfF/8v&#10;tsf1v7w0rn5xe2x/4UzxLoxbf7Uz9r+0O6598eK49fdXx+3v7I6ndWE8v1yB9U7Z/V4tYq/41y8O&#10;zze5wJHNxOaQzUc6L+y5Uc2NwuZAHt/mMNPk+WaejDhl8FzG/FAiItNgqNqrw5MCB+QBA7z4d32a&#10;Qk69vPbkAg6QeVmf1uiLbIBGwAF+8mmbPsnJt5xxliydGRdZMgEw6jMWPPVtY9lsEw7A+I//+HXz&#10;yeVWq/Z0Jh8bQhtfVar/HtPSl5RMxqPOGsu42/YNuR4nrQNFgkTyAoe8NdCBYwWGtBP8rAGByFoJ&#10;T+ALCbLJk1EvTf/rYKrPTUCplFyCzLxWZhpiW8ClfEg563Utr6+sZ3a55ZFbQW7LKVvP6dO43EZT&#10;ZkvGgVqm9Mf22CuNvHzTYsd6XPrRrv26+HYNluXZSj72a6Pv3NqLndFHf/yrDi/9tq5K8UI5fUPG&#10;Shf96pSjI+ONLD18GLCRfPzf66XGoW/ydMRWY854MkfxlTR5/NjLFjbg061d+olOsuToJdu+Xa2N&#10;gCAp4l8AXx0bY3PWI33pp22pftRpK88uqf60zRgzNuXJMx7tAaeZF8c2IChxcSGx0t8yaSu+AkPi&#10;MBudAgEJ/TmWj4GMApEFjp7Vj+kntx6Ph5cK/By9NXZeKUD0ys1x/ZX9cePVg3EN/ezO2H3tzrj6&#10;swI9r9wYZ35wcVz4Qf3Afnl3XC7aKd72T/fGiR9uj3d+eGq8+r3Xx/Xd/QITNX/LCczHH3v4ucbv&#10;9fpfVJ4NBVDyf2QNaOwfywlPSF0/OF15oGgDcoCe4uXEKDxAxSlOAI82ZAKeACKASlmM7YemC7Tl&#10;mR8ACLABcuTVAzbAkueJAKK+pba6nRZARd+aGgwhQAIwkKYMLJhED3rl7SqT6NQmBLz8Duo10QuY&#10;McEBOuQCjIAbJ0m+ORTQQ87JUgOgks+zR9HtlOqT3xTSBGIa6NSF1V+FrgUJ6BSP3X2rr3hOhNJG&#10;SiZjI6McgIT0d2Xn4jhzbqu/MzQ/PmXBLhdDBRYBTdASZBOgf/MbfpgL2wNoJt+G118RrcD0QQWs&#10;eaHVwnpeE1tg6IPb9evm3N1x8yc7Y/e/b48rXwRiCtj8ZYGgAje7BWh2vnB+bH9+a1wsugzkfPFc&#10;AZ7zY+9Ll8ZOAZ8rnz83Lv+3M2P38xfGjT8vAPWFC+PK586Onc+dG9c+vz1ufH7ydv/q3Lj97d3x&#10;wem6mK6V/ffKxvdqsyiE71eHD0FuNtien7lh9Ya25LNBzA2BjPoZfKXK8jkF4hu+wvdqNZCQNoI4&#10;H4biSxReAAIdDS7UF8AAJFDaqWOPsjQ2hQJ0fl9KP5IPsNAvneHHfmOKnLqc7qh/0RZy9NhMsyE7&#10;GUp/AN5av1SZntiBNmCnZMJLf+zpcqXIWCO3bjfrJnCxBrN5x7ZNUK71yk7BAK0DdAjfmhCE6KQP&#10;H6/XSK0NqeBExnrSV/pXr98EIPr0ieiInvU6XKexWbvYE2r95BZST69UWXBhU/4I1H9bySfY6xtY&#10;yClVxqlevu1YbKEzejdjq7x6+bUtxonIpS27+DtgaEPFI6s/OuTTf2xqPStb8ELxtzq+Ipsx4Mmj&#10;vi25nIAFHPqT1viGPJInw45eK8saCcX3PZ4FWMQHbJMab/ixl+6sEfpj83osPc6SD3W5ZDKW9v+i&#10;E7Evt72yRlDmKuuZrfrWp7yxpW+8tnXpTz5jTT9kMy/xN32xC7kr8MBaWmJlx8QlHkrFidwdQcAQ&#10;0NTAqOwwN/QBQ8+fmfdcE1VfAf69B8/Ho72H48H2g3HjyPWx++PdsfdyAaKXCxAVeXlmr+j6Tw7G&#10;zVcOxuUf7I7dqt+t9Or3ro6L3700zn/34jj3r1fG6X+9ON741jvjlW+9Nna2r43bB3c33zXy32NO&#10;gfwVR/6XzBtlvjt0+LDz4UmPV97zBlkA0K9+M1+1zwlRTonUR4dbgUBf6gGkBkKVAkJAkjZAEtAD&#10;0EgDojZ/pwH8LH/G2vnlNfo8TO00iKwHr+U3wKjyoZfWDxP3KUuBiuZV6hQGYDGpJhe4MYEBLLnd&#10;BdjgZcKRW2QmOEAnfGUgKs8FKadt+Mrakg/YYh8gBOSwzckQQATYOA1iMzKGnA65DYZyErQ+EQKE&#10;6ELy+tnZvdynQpCjSWDDIw91u2A3wcXCtPn49Xt//PKX0G9d+MDOMjabg1fsf1n2ARsuqPl6ZdHj&#10;uoCu3x8Pz92pRXxp3h4rIHTxv22N7T87PS792da48NmT4+yfHBvnPntinP3s8XHhcyfH+T871eAI&#10;WLr0+TMlc3ps/+nWuPq58+PKn54blz57Zlz+bNV/bnvs/GnxPlvA6PNn+zTp+j9fHQ/erqC+W4H3&#10;Yc3ph7VQC+27TbbZFOpiN075Od7DX0vI5jBpggIk6Ev5BhBpYFS+SaAGjnLLSp1ygr9UYJeng1/J&#10;4AEbm1OhIjJIPn9vIZ/TJ/0p0xlAhuhC+OTkY3P4Pa8LqcsJlf7oDcBSnnP+sO1T1h7FHjrpVmdj&#10;zGZsPajLGNKWfn3iScNDG/uqv9gcX0cuIChrUr06bdHUNYOSOczmj6cswOV2gYBhLSR4sLnTJQiS&#10;n5v94a2jBIisG2Ub90amygJLAtxaTn5eF/NEofWt9S9t6ZvBYAZ59mnHNqR9+PLaqUf0CLr47Hci&#10;JOij2EWvNAEOX75tKl2h2KEvurqvZeyR2Vw7y1hiV/wfP0r5V4DO7bL2Lz3Vjg0o+umNL5pfcvjs&#10;zhjWpF9yTpUEV7IIz7gCegKGnJIh8uoyVvJ0sbVvndqzy068+CFrR7+xLTaxG3V5NTZ5/es7NrW/&#10;F9szl+k/NmsXu/hQPu20IasdudgXn2dNk009Up95a9sWG2O7dpExDnXpl/2xCc35SD0fWBc1fxUD&#10;xIXERHEUybtNJDbId9xlHz8U+PA5Fj/Gxd5+e/Fh/djYrzV4+8Nx+8T+2Ht1t4HQle/sjsvfvDwu&#10;/yO6Mna+WQDoX66P69+7OXa/vVfp9XHpH7fH+a9XnPnm9tj+9qVx7juXxvFvnRlHv3Vq/Oirr4yd&#10;s3u1HgpAP6vrsft1vZdtwND7z8fjsg8Y8txQTnXETPk+SSpggwCfAB2krkFO6QjQyW00vL7l9oyf&#10;Zr2UjHYofAAHgMmJDiAE7OADOXjqgCF5zwoBTPlLjpz+oMhoJ9aH+qOLQAJA0GBoAQrygITJNOgA&#10;n/XEAjBS5QAek9onQJVXB9w0UKgyfuoAnrSlZ12Wl/7O33aUXcBZ21hAx+vs84OHcxHltIdMyk6E&#10;jCGnSRkbMu6cNDWQKrt3967080Ic46jNaZHF7WJK8EEJTP1NmwJD8/su09a2veS9Uv/JL56NX9UY&#10;XDDeNjDxj+89GPf3fFjx6rj6ciH0vzwxTn367aJ3xtZnjo53//iNphNVPvapI+Pd//L6eLfSY59+&#10;a5z6k6MFiM6NM589VbIniwosfWZrbH362Dj1qXfH+c+c6tOh7QJK5wpQNXj66qVx5yf749n5Gv9+&#10;Lb4H5Zuy4xcf28TmMxfZGFzwyWcTtxFIs7GsA/6LQXwdhBuQVKAmixeAsg7YUmV8QAMp56QlKVn9&#10;dJ+rOgS8aC/V1m0y/QMx5CcgmCcmSN4cBuRom3llj35im7rIa+tryvQHnLTMAk74YgKdGSBsrvFZ&#10;CD9gSx8oY5CPjbEjNqhjR+yKjZHP+NRJ1enD+M0pO2zq5pFdKHOcACdNPdkEAXV49FjHc8OflI0b&#10;P3UCQYJK6jpoRK5SumLDOqiglOlZ69Ym67AD22I3HmIrffTG3+yhSxpZOnMygiddUwKv/nM9SFOv&#10;jNikLzx5PPrbT9VH+AhfIA7AZFvGAAgBGtFJVt+ASsaf/tlmLMpsT1+ILWt5+Zx2rXl080lOiOKj&#10;Bk4LONJXxqYfdobYHV9Kc+JCd495SbWPDkSuwUjZEjvSd8CZuvi3x7PYTS712iJ9r/tc57VlH8pa&#10;yDjojv0h8vowfnat7VevnTbK6aN9WPLaadO2FaUs1bbjZsVQcQHJd1wpHWIm4IBPrn/E06ONv+lo&#10;wDR9BVA8eVRjvFM2XHs67p24M3Z/tDv2vIkM/Hxtp/b63XG96MY/XB/XvnptXP3K1XHlK5eKf6XS&#10;7XHhy/Uj+u/Pj4tfvzTOfv3iOFXg6N2vHRuvff31sXNmd9y/N8GQf8d/9qyutw/KXw1QFgxQYCgf&#10;YWxA0+Oat7wCiF4ERzkZwk+6AT5F7sA4AZLvE6Gqy62ynBQBPMBLToVQ/0tExWn8nPpI1QX0XL95&#10;bX6Y8W79ACqghOgQ238vGBLEAYiABcAgpyjAhAnLiRBQAtzgBfzgqQMmOEdKvo8JF3AUudRHNk72&#10;vA59FoU6iyXAAl9b4CY2ATPAkNtk+G1/2b4+EcqpD3mpMQUIzfZzrNr016zLlr3rOw2GvFYPPTZw&#10;Y6e0FyrUPz8U14HGh/c+LPq4wEX1wz6k7uOPn/SbZp7JcVEYC3T/8N7dce/a/rh17sa4+tOL4+zf&#10;nh4//9Qr41/+72+NH/zB98bP/viVceRTr43X/svPxk/+6EfjtU/9bLxa9a9/+vVx5DNHxtHPHR1v&#10;/cnb48inj4yf//HPx5ufenO89am3iqquANTpzx4bJz57dJz406PjzJe2xvmvnh+33zgYT6/WPN1+&#10;Ou7f9StMcPBrZ/4yssEhdtp8XtzYXdjyZAVbvpDOYHsYjHvcCw8JyimvA3zq+FM9HqIH0Q+syOML&#10;7D60qA0KEErAp5cupI05AlroCKBB6TP6M6eb8tK++QtP/9rFPqn+9Bu9ZJWBGpu+799kwxUA+E2q&#10;jgzb6Yzta/ujH7Bqexc7ADLlnEoFEGYc0SffIG8Zl/lLAIhNSc1p8gKy1IZv82ezsrkXrKTrYNRB&#10;Ydn80RpE0NFrp+rpETjYgEcWT7/roJc1J6WbnDUZXRkD25ym9IlW+TR2q0ugjr+lsSu2sD0Bv8vL&#10;GNhNVp0049IvyrgzBjrpIIu3voZ6TIuP4qfYTyaggqyUHUieLjoBFTZpF176JGt86vTFHn3Ix1Zy&#10;xhKb1SdII/rwoju3DWMzPWi9FqTr21E9lrLDuF4cb/wg1V9k4xt9xR75tqf46iOztoWd8Yf+8KX0&#10;q6NHvbbdV9kdGyKnrTSnccajHp/NATcZAxtQ+09+5UPzYz6QduxPWyRPfhPvlhgoL97lZGiCh4oN&#10;pdcjHP3/ZEUfFkBwMoQ8gwo0PH9aOu7X2AsMPTh1b1z67vbY+cbVce0fCgx9ZWdc/atL48oXt8fu&#10;ly4XXR0Xv3hxXPnSpXHhz8+Oc39eP5q/cGqcq5hw8e8KCP3NmfHWl46OI399ZLz696+Oq6d3x707&#10;D8fB/XsNhtwi8yZbU9kuDnr1fn6MUUwun4ohy+2tABhAKCkgAwAFBOWkKCdDaRvQEwAUUgaOxOKc&#10;+gA2/qD1+Mlj/QkcfKAGCAJ8gB1p3hhD4jkZstrTE2AVmQZDwEODgQIH8iYEmAAYgAVOMGlAidMa&#10;k4qnzBkm9sFDx1U2mNpYymFBwyZcvYneAKalfeTUrZGyNspk6Efq2AL05CTLX2QAREBOeMZBrgFJ&#10;yQIoAXsBfOTxG/wV3Xc0XO30vX3pfP9RK0TJef3do7LXwt4EzyXQCFpAUD7CmOeXXGCC8SdOi4p8&#10;QKs3i9LjfvKzR+WLu3Ux7d0fl35+cbz9lXfG9z79g/GVP/jv4+v/+Z/Gt/6ffxnf+S/fG9//1Mvj&#10;n/7on8c/FO9f/+Tl8YPP/Gj822d/Mn76314bP/7ca+OVP3tjvPyZV8fL//XV8WqBpFc/88Z47bMF&#10;jD7/7nj1s6+PV/70tXHqq+fGlR/WL4e3b42Dy4WI7z4eDx7MTai/i8GvdeFm87Ap9EZUF7Exk3OR&#10;2wzUkRFwBVu3v9ySclrCH4IxYJBAnzz5AKWcnqyBheAusAdU0EV/AnpOi9KGHrfK6CYfEIMf8KCM&#10;2KdeO3UBGQBJAAi+vsjpB6Wc+Q6/57wobcLP2IwlwSKUoIzkycUn9EjZEb0p6x/FD8aw9hH5dVs6&#10;jYkvEd7UQZ6NM5hJs/nLT5vmMyvK5l8bQYNMgpa1oh1SL9BKs/kLCAkm2jVVmwQReiNLhzW1BiWx&#10;iZz+9J/AQwfbsk7Zm7yUnxPg+LD9VH7hO6AYxYd0xnbt+02/Sl8cK8pY2NTXxWosGQ+ePPvZnHEJ&#10;kmkfv5FTn7XAdvnoiw86wC6nNnhSZf2lvZRPpOvbf8aQNvE1ncrsUs9mdZHBR2xQRyY2sTH9GB+g&#10;/x//8zfNx6Nfffez6I1tGRt+eMpk0j8+n6PYlrUXfVLl9Cclg8xd+qBDPutZSpYdKG2sE+OQxnbj&#10;ybi776V/vLUN+sjD91nzfKdeXxmfeuMTR72gJA6GxD2pAwOnLV6n91zu/YpFHS8qFv2iwIEXXLx6&#10;Px9RKZ2P64f+k4/Hezeej4en74+dHxTo+eqlcf1vdsaVv9gel79Q4OgLl8bVz18cF4su/NmFceHz&#10;58e5P9sa258/M7Y+d3Js/beT4/Tnj49TXzg53v7CO+PVv6gf23/36ri2dWPcvT3B0KPq98mT8rdb&#10;ZM8nGAPkPrDuPvqw7J9gJsAnwAbgCYhJGQDKSdCL8pFxeiR1QpRTIg9yA01OcPptr8cPG7zkAWgA&#10;Jic+OeEBevqkaDnpyW01ec8KBfzk9KjbLWAIbwOGcpLiFfsAjz6FcaJTgRx6nUjQQCYBLCY1KBdP&#10;ishqY+JfBD1IW/VBxc2rfnJbLSAoaJqdFtbhM0B1sX5U/ZTN+EDOiydbiHzGop6sNnnWyNP7GeeF&#10;7bP9APWVncvtKGN7r/q2qG2mNtoEsrnZAlF1ofj67y/qQmDHUvd+gSNvmmXjMl7kbzAe3rk37u4e&#10;jJOvnhpHvnl0fO/PXx5f+a//NL7yqa+PL//x1yv9p/EPn/72+OqnvzU+93/9xfjnL7w8/vFz3xvf&#10;/Py/Vv5H49tf+HG1eXV8/ws/G6/9zcnx8heOjJ/++VvjyN+cKKR/vMo/Hz/+0pvj9Hcvj4uv3xp7&#10;pw7Gnes1B49rfjzEXWO1WfRn382H8VWai1nZBW4DlhpDNj0BRqCVAhsCTU7LBGoBeR2cA374RRnJ&#10;I0F7fdtoXS9wyWsL+PzOc0RVJqPfgAPtYxcQoA5Qi23skZLTX3SnbzroyhxvwFDx0z462ECOjRmn&#10;lE18JDALsgFGvTkvFKCiLdJGHxkzUmY3Ck+bdbvIyLOFDdK1HF/YmM2pOWSbYJCAEp5UMMA39+bd&#10;xq9tNvoOEpXikclmr6xdgoc0/Rm/NEEkbSKH2DGvj5nXdh2AtFGXQEaftRu714EPmYf2z7IO+IKv&#10;+KLncxlD91/5tqfy+s14gRFpB2dyReu6BO20kYb2b19v/2WsbM6YMwa+ti6k6ZsPUfrRHl9fgq9+&#10;0wcdmUt8t7gAIikf5LSMLnqkbKAr48ILH6U/pGwu4uf0x99SfGtcP9Pnc02hzCXdxozojh3Nr/rI&#10;aRMb1vzIJY/Uoa4rvdrSazzrMcQu9mZda6eMlPHjq8xFxhrfIXob9CzXBAI6M6b1XGknVdZWP4mv&#10;ORgAbPzIlvrvywcFdu7UvN0BaIGhshMY+rgARL4t1K/rAwf+ZPvxB+P5zafj8fmH49qPdselL5/r&#10;t4g9c3rxc2fG9me3xt7nr1R+e2x/7sI497lz4+yfbo3Tf3K8H7U4/pm3x7HPvjve/dN368fzz8cr&#10;X6gf1H/zo7FzcnfsX7s9rt+8MW7fr33zaa1JAKbIgUDH/PKd22QAUcALQAPssA+I8R9iToLwAaHU&#10;/w4YUl54AUNkgR/y2ssDQYAMQJM8AnqkAIwToAY5VfYxRXU5FXIClNMk5ZwYie342sirR/3RRQAC&#10;MECAxBpYACiNChegE4CCgBgTHCC0OTkq8rwPwgeGLIA+8VnqtScf0ENGmmeFfJUaUGogVCACeLGw&#10;ABtgxv+FzdOheXsMEFHniXyy03anNvXry8L/Tf0KWECR06IAJjL95lz14dX6rTOnx87u1UaObVOR&#10;DcdJyDpYSp0KeXgaGJqBaG7EAhOg5N/EXRwAVcDQg1po924X3bo3jr9xarz8zz8fX//r746//rOv&#10;jb/87N+PL/7Jfx9f+uxXx19/roDRF75VdT8Yf/+XBYy+9J3xza+8PL791VfGN/7u5fGNLxco+ruf&#10;jR9//fh45eunxqtfPzF+8tWjTT/7xxPjre9tj3Nv3BwXj+2PaxcLId8pG96bR/NA0Me1kJ/X3LmN&#10;ZzOwSbiA2euCzAaFbBR4c/Nx6mVTtKBtWDaNjP8QbAAMUgCmA745Kt+geWIxT2zUIe3odeozT1j8&#10;H5KHe21gNuAJiPIAdQJez0MRe2JTwFBei49t6S9t1gCCLuBJvb60B/a01y5zrr5Ppmp8sUHa81wb&#10;Jf/yZzZYqQ03G/Thpjv7DdFxGLAn0GxAVuNRRz42tL3FDxjCD6ibtpRdy7yYU3OnX5QAwYaU2UxG&#10;gDHf1rt2CZrqUo/wbPjqUycvYCQw0S9gJrAkaHRAWfREp3ZIuwScyK8DDXn28qOy9aif5lWAlvJN&#10;1hQfxL/xY/e9zJP+0g8bldm/5tGvX3l1GQNe5jx5KXm24AMnLb/0SWZtrw8W4mccGROSR+aIXnl6&#10;2keL7xD9+rl9cKPfClOnPd+ri1/lMz7zm7z6jM244we2snP6dNrDFnzl+e2suZ6NQZv/xc7iIzrx&#10;tI0eepXVsU3/8VHLV54+snwTav30LuNE5NbtIoe/HoNySL02+Q8z+rTN2KX08UnmnY4ARDpjO/nY&#10;Rwd5deTFJTFKnOlYY04qFgJHiYliqA8uikM9XsCjwEU+uOi5oQZTj+q6eq/20zvvjSdXnoyH7z4Y&#10;O1+7NM5+4dQ49dmjY6sAz/afAkQFjgoMnfz0iXH808fHqc+cGO9+6s3xzqeOjLf/6xvjyKdfG0c+&#10;e2S89mc/Hz/4s38d3/nid8elE1fHwc07BSwKmBVAeP68QOrTmrP3gZjyZ43bd4U8QO1kCDgRr3Mb&#10;DLABdAAbebf1lPuWWAEfeWAIKePjAUHRkZMiZKxei/e9oP6j1QI8DYKWUxxp3/5a6tdgB7ABdoAo&#10;p0N9ArSAqIAhr+Vrq51TI/w+GcpJCQTbJyjFc7sMAQTtjAItgInyGgwFHJEBZKQoDz8DQ1kA2uOR&#10;b5BTgVi9Mr149JGhyylR5ACeeSJUFyaw4eSlT4dmnQUH7PTCW4BcTonwc7vM+HJaJAWS+l5t2bB7&#10;7WqfDLknCQxZpFB5X9jVh83UxroJZP4LavmTUPXz4nTaUAvpvTs17vnwYiPr0o+AoYOa5IObt8ep&#10;o2fGv33vZ+OrX/mX8Vdf/Nr40p9/dXz5L7/R9KW/KDD0V98a3/32q+Ob//jy+PrX/2188xs/Gj/4&#10;3pHxve+8Pr79jUL03z86Xv3XM+On39sa3//G2+O7X39jvFr5Iy+fH2/+dHucOXprXDp/Z9y4Vr8+&#10;DlxMNZcfPB+/Kt/++hcVqD8uv/BzXdiCdja4bB7ZGGweNou50c3TnwTfBB4UMJI65fACfhLQ0yZy&#10;UhTQEzAFeAS0qMszN7FB2wQ8+gCAABlpg4sFGMw5mnJ4dAY4SJ1yqdP/pk2lsZWMlG36TZsJSg6D&#10;Bz8hmyM/yq/rsk4y9uhqe6s/FCDGZn0aL4r9KHbTEx/FTu3oy2ZtE0c22wQx9uCxKXNMdp2S6029&#10;ytLe8IsfwICnrQDQAa3qOigtOpLfBLyFP6+L+QE9wXwNQNg1f4DMoB0f6oe9An18SQee9Usuc8wf&#10;/PA766CIDX09V//6lEf6DrGB3nXQxEu79lWlyj2W1fhShxd+QEbGzH7fnkrw1IfxJKAGABiP9vLq&#10;6dE+fUrJ0J1xxSYBnvyLwBbF1/yO6ApfezpjD1vi+6wFxN9sP/T7IeBLXpvYG1szRnX6Sh+R1RZf&#10;ezZpoz59vyhjXPGv+qwL+pC1rg/t1Fkr5NRJ6Yot8qlDmVM+1Ae9aU+fejbQr46sU6MNsOeHikX9&#10;o7tSsUo8y6MgOSlqoFPySFzqDzg+q/EXAUTeaCbrBZz3npSuu6XnxnvjwcmH48o/Xx0nv3iyT3qO&#10;feadceazW+PEfz02zvzJ1jj5mZPjyB8fGUf+y5Hx4//8w34e9dX/WnHjUy+Pfyv618++PL71p98Z&#10;3/iLb43Tb26N/ev+1HR+jdmfsH700Xy+x5emJ/mR+0nFvQ8aDBmLfE52gJic8HgbG7jJiVHAEBll&#10;RDZtgSGpNtrmP8MAos4DNAVcgJq8Hg8UeaOMDB4Q1HXLqVFOlAKkUG6X5T/NjBVwov+lvrVTgCHg&#10;Qdk9TuAImTSABcAxeBQwYyJzIhQKGJJXN091avEWaYcH+FgA05m1kBaAhMjjpR0g1H2WXcBLbot5&#10;XshtMvnfdxLUKLwWl4UYAKStseZUCG8Doqq/y1cPT4Y4585yb9hiF4DXwVPQ6ZMhf9pagAjPRWIj&#10;BpLu3t8rALjfQKt9AvQZS+lzH/hg//bYOnV+HDt6dvzbD342vv3Nl8f3v/PK+PEPjozv//Mr45+/&#10;8fL40b8dGa//7OQ49u72+PHLheprwf781eNNr/742Hj1JyfGT18+OX7641Odvvrjk+PN17fH20cu&#10;jRNH98a13Wdj+1wthGsPxt07BUgLDb9fC+3jskP6/PHDPiVyIbuo2W+jtvHYXLJRSJVtABn/2hc9&#10;5oXaL1UXmQT6BHblAJ0E7uiJLjLqyeU2WsCAOjJ0m5OUu33pz6mQ/vDTL34AWfqVakc+duIBQ5vx&#10;aV8ygirg0/qqnJPC1PPdeiNWtnFmo+yNuDZmPOXYn7HFVn2i2Iofir3hJ6ULqQ+xa54usXECWXaZ&#10;QzbFVmnKbI7cxuZl88+mj6wFGz8eWbwOUlVG6vSLF134CcLyqSNLn76UtdNf+JFt/TUOcvkLCLYp&#10;y78IhswnX2Xu4ld62MOOBLm2aVnj+l3bnzE1lcyayJMjr961gx9bpfSzC5HXd04JM2b+c80pqycr&#10;xZcPEBBo6Qvpg+2xO/bgqydvjJHLOOTJAULRia+9OjbpU//siK3xd3wopV8b/QMBAV90sHntQzyU&#10;vpA8uciE9E2WnVJl/IwxNq/9SA+SZ58xsDnXnNQcaRN/Z4zxCV91yo7Kr/uLjLxxIuPLOPHdUsPP&#10;Ouof6hWLxCipeIMnBjoguP9gPo7xsOKE0yGgo2NqAZGPPiww8YSfHrcsUPTh+xXbHr03Ht54NB5c&#10;eNwfWTz91drz//z4OPKnb4+jnz06zn3+wnj9v7w53v3M8fHyH/54vPxHPxnf/oPvjO/90b+N7/zx&#10;98c3/ujb42v/zz+Pr37qm+NvPvX34yuf/4dx9PVj/QPdiQyQ4A9hgS8AqP+gtX48+9aQ22SffPLL&#10;BdSUzwvgADAhZeT0J88AAUJrmdwiA4CAoYAkcoAQEAMAOb1Zf08ozwMF0JBT16/RFx+oAXgcZpBR&#10;j3KKFKDU7QtA9elQ6aWLTP8dR3/sqSbCZAEJfY+zJsfErYFQAAye1CTK5zmfBjELeEk7JB+wg9Rb&#10;DAAIeby0DYiKHJnuZwExOcVyKuTVevleaGUrQAT4zJOj2gCqXh7owc/JUvTgN7CqcbPH33GcOHW8&#10;wdBEnvNP9FwsCY4CTYJPB+ICRB/9cj57kqDmOaJb+5cbDGXhu5BcMB6Q8/n1m9dvjN2d6+PE8bPj&#10;xLHt8c5bW+NnP3236e0jW+PoW+fHu2/PunffOTfeeO3EOHtmdxx9t/hVByC9+9b2eOvti+ONI+fH&#10;kSPnxpE3z4933r04Tp7aHadOXx9bp/fG7m4trIO6AD0vVL80HMH+9je/HP/+20/G/6hfp9lIsmG6&#10;gHOB48mHlAWXAI0EZpRf4glC4Qn4ZAGOgAnltA+g4Vdt1JMDBuJPREY5flYOT712AUECYvpPIOz+&#10;ik+vvrQND7AxnykHWNBFHs/HFx889MeNE1TJR+9cD+yYG7HUJsu3aK6fw4A3/TlPdIxnY8viN2ns&#10;JNO8soE9KH1mHEiezFpHn4gsAURqfm3U8rE3AYFteAKGMpInk3ElQNBDJ3ljkUZ/gqJ8gpL2WT9t&#10;y7Ku9KGOjP7lU4+iXwAK0SmYARQCm1Tb2Bx/rP0W4NpzWXbSAQQg9tKr3/iH/fhseNH2jX18sfgD&#10;L7bRkfq0oyO2pl2CdNZIfBEydjw62paVPmWBF+m7g/Dic3lyCdaCc2xOe3J49AQQsV9dxt/l6pMd&#10;+YHEzswTPvvpiq3aaN/9VVtp+lLO2PSDx18odqUsHxl1SB+Rjd2RpTNysY2tXb/4Ov5lv3kAnvHI&#10;4bM9/tavceChtrn0xL948iH+Yk8eqM7a6nLFVbE0qVglJqxPhgCde4/ujJsH18dtzw7p+1kBwSf8&#10;Ip7yRfmk4mN/l+i9+rH64P1xb+fxuHn84dh++cZ45++3xitfODKOfOHoOPGls+NHn/75ePnTPxs/&#10;+NRPxr/88b+Or/zB18ff/sFXx9/+4VfHl/7wK+Pz//lvx2f/4Ivjc3/45+OvPvfl8ebP3hrX966N&#10;ewVCPKPmVMabY099hLH88rzihm8NscutM8BFzM/trdz6ym0xD3wDGkBPQFLLVTkyOUnCA5pyS6sf&#10;bl5OhfqvNBYQgw+4IHKADrn1xxdzYkSWPqdFATwhMgFZgFHopfs1iSYp4Ac4yOTJAzqASk5zekJW&#10;4EY5gAcpAzHqOCuUNpEFcgKKGvQs7SJLTh5v3o6bt/EOT7DqYnu/LrSlDNzkNph8wFEDugI/0uQD&#10;hsj+6re/mM8MVf8+uuiPWiHL6Xyb5dwUErxym0ZZYPrFJzWmAkSCGhKoPEf08Mmt0jv/7804XFD5&#10;GwAXmwnevnh1XLiwW6Dl6jh2dHucOHqpQc47b54bx49eLv7uOH7s0jh6/FLnj52YvBPHrzadP3dr&#10;nD61UwCp2h6/OM5s7Y5zZ68X/0bXXdreL8B1Zxzsl5+elt9rEffGxf5a4O4D8wXbspEgm43NYM2X&#10;xg8CrYCT8SZAJ6AHQERGoBaY50nF4YmH+rTDi25ttcnzRgn6ToryTJE5AHYS9ACoPDDNHjrCl49s&#10;11UfKcfe9KOcNLam3QQX8/Sq57508A2frmnNs+nagNGLAXBu0hPI0Jl+6X7RJmPAR3jasQvFj5Hb&#10;+LLy5szm3fNXG6rNW55tgkUCBfvw8qtZXYJD5p8eawNZw/hJ9ZMgliCxDiTRkwCVsr7082J7dfhS&#10;/dHVMkVpx1bEbrKzLGiX7+uadELr2b333l8epF78oQ/BK8CB7gAK6z7jU0e3NusxxU5EVr1xpT6B&#10;lE2xLfPN7vhBHp+MvuiLX1KmW1BlX4J0KLwOuguAkcauNb/HXSSfsaAed8mRT5lu7ZR7jSxrwjhi&#10;s7y1TYa9xpCxx3f6U+7+l7H0/Fd+Y9MqHz2IXPy0aVcpvWy0l+KRZY86erIe+Vod/WsdzVv6Wq91&#10;bdNeH0gdWTzjzJzwlXHFVnUNhspnTYs/6fWCjljqxaR7flAtZW9gA0P0A0cPK7bdundz3Lx7cxwA&#10;6U/Kd/1YAz/7DtU8gGhA8d5749GDZ+Pe/tNx4UTt9e/cHO9+//z46d+/OV798tvjh198vek7n//p&#10;+Mqnvz3+6o+/Pr7wh387Pv1/fX78P//nZ8Z//j/+y/jD//Tp8cd/8Nnxn//PPx6f+ePPjVd/9LNx&#10;cfvCuHljd9w5mEDh4eMad4GhhxWr79YP+IfPyp4PP5wfYiy75iFI7dFlk9thAFADnapT9txQToqA&#10;npz+AEI5LZL3phgg00ClQEqAkA8mOvVhi9taTnL6dKfKAA6w4zaZU6TcVgOC8rwQGWBIPrfCyKOA&#10;KM8KifX6fqlRqoVQEw4srEGROreqABYTB5QADWvAIx+gI+gHPAXMaKs+ICey2q+BUOsupwcw6bfr&#10;iqeNxXS/FpzFNE94KphWoGUn+wEfJz15FshpjzZ9NOnkp8ZCRtsAJ2S8PdayxW2y01unxu61WhDl&#10;uB7zAoYSgHLbRhASkH/1WydOLurDE4X+GKNbZx/Uhlgy7HNxuIilLihPvl+5uje2ti6PU1tXC/Rs&#10;N/A5cbwA2YkrDXLefccfx+42GDp5emecOXe9y05+gB0E/ABBAJWTo0sX98f2hao7c72A0N1xY+/u&#10;uH2rNqgCQy6svoDNRW0gv/ofn/TYswlJXfAu/t6gys5sInjSBGg++A9/VFvBR1nwBVIafAjKRYJS&#10;ToZmIDoM6vLxVwCBuuhG2iuTU6YrvqdTGpkGQ7XZBIgFODgVWD8Yzc4ACvT77AqQoEsf2rExMniR&#10;S8DrYFebq5QPs9kmAIaUBZGcbMQ3bEke6EL0I/z4qG0sWvOkGx8udslLM5cJZLFVmZ3yKCcs7GO7&#10;ec/YUk7AsPkjuiOXdZPghpS1V2ftRA/Ck+pbv+t2Agqd5FFfM0s/aY8f++jg03kLRNCe4LDf9Cxf&#10;KZuzOb9zHGswZCwJZPpiN74+5pqf1Db3vjTHjUcHokOZXoFSOXZqx1a+lZJj99p++fSXNvppQLMQ&#10;vQEX0viFrHz6Zk/GgsiToy9zF7uRNtoCGBmHduq0ZWPWcmwNL/Mg1ZaujJ2e+FJKZ/tu8WH4KLLJ&#10;b/xcaVPpyziU9RNfIn2qj47oxotc9EnZm+tVnbLTHHpabvEXPfLxY3yqfz4gEz9qGx/ED+JO6H75&#10;GAUM9eMjpbNjW5FToXkyZF4rRj6vePie01t77Hyutv8Z4fnz8fjR83H3TsWRnQfj/Nat8far58Zr&#10;Pzg1Xv3W8fHyP7w1vvfl18c/fenl8cXPfG380f/1ufGf/vc/KvrD8QcFfv7gPxX9358af/gHnx6f&#10;+qPPjs/9yZ+PN157c5w7d25c27tafjjor0IDLM+KHlff0g+9EPWBa7Vs+sS3g2otLCCHXcCQcm59&#10;5Tkg9XjhA0F4CGACWHKCA6QAPgFEQI7y5u81ltthCCgKGFKfEyLAJkAoJ0QBQ/MWYF0rBaxQwBDZ&#10;l5z2cDLQ4RZVgE7zKi9t0LMAFXV9r7MuzuaVjLelgAZHeT7mly8bo/D7mC/yq3b9XFCVA5jyFhpA&#10;FKCkLidDedYHoBHI+xSowI58QFxui6lz8oEHCE1wV+MquYAiuo3RBF3dvdJ/1Hr56qVGoMCQbwMZ&#10;R4LO5pfnEhCdAvXHF22+JYMSpH0oUNrBtigXmYvEf9Ls3743rl7dH6dOXWra2tppOnd2rwHOqZNO&#10;gibIOX/u2gQ9VX9mS/3euHD+5rh65e7Y3i4AVHT50kGfHJ09c61A0e2xu3tn3Lp5r58Xev68/PZL&#10;DyMLFhW469eGh8dzcpHNrjebIptD58tna5CQsUmRcUuBRNRjLfn2VYGI9fgToNNGGbhJII/v1mBI&#10;nTRgSL51LjbRhdiYt8dygqMvAAnhpV9tGzQtdmmDYhs7wsdLMHWytamvuplfBflay8rWC558bCeL&#10;+Mi6CKhOILM2yOsvPkcZI1k2OOnYfNJhsUG/9Kz7TTBIiq9e2Xx77ibATIqXICdvk9YGJehF96Gt&#10;s0/2C77asEXaa73yscGa154sX6VeHZ5gIl23Ja9d6rTTX4JvbMgaloZPrtdB6WE/sEcX3XTJJ6DK&#10;s18/9AW0KLMnNqmL7W1j5yfZYwQ6azAnoPcfOAU+BPhz/c6ToOyTfd0VsR+f/Uhf+ghIW9sobwzs&#10;l5LXVhmoYVcDqJKPDD/wi9R46Em9fpTltdU3GXl+QOxGbM0YsnbUs58d3W6ZO3J0h5d8+jcOfWlP&#10;now+I9vlhafNhldl8pn/6I1flDNXSbvtUma79cB2NkaP8cfXiLxUW2l8hvSjLI74wSu+5Ee5OONH&#10;dqcV//zQlwJAYo28GNrf50NulRW5EyFo98PH9cNVjOznTGvM+u+/+nhaQPDRowrkBa7uPR77tx6P&#10;KxcPxuULB+PUOzvjtR9tjdde3ho/+s6x8e2vvzb++euvj7//2x+ML/35P40v/NlXxl984e/HX/7F&#10;V8ff/vU3xpf/9h/HV//+W+PvvvwP4603j47da3sNKMRkIIUd/pcMAUI52RErA3SANtTfB1ry+BMs&#10;TRCU06E1EKKnH26+fzBuLbev+lSnQE1OetD9Kj8q8NIPOxd44Z8AHCc+ATrADHCUk6OcDKkjIy9N&#10;ng7PESVP7qUAH4E/FzYAsj6ZyYPROdXJKQ/+vIAPJ65BzgJ21KF87RiteWT0EyCU06Q8N2QRNRBr&#10;uVrMBXry7I9FFzCUBQnkoDUYSj2+NgFOeIj+efvvvf7Et5Ohi5e3+1aZxcpmF6Cg82Jw7g3uV/ww&#10;gxVycc0NZAInwc2mbHOcwc1GUxvykyeFfu+Ny5dvFsC5UnS1kPlu0/nzew2IEPDzv4Kh3SY8ICi3&#10;xba3bxeAwr9RwGi/wdD+rVoA98tX77tF88sGRA2Glo0ggcLGls2rN4Ie8/yFLegGKAjIAS/4ymiO&#10;fQEpRWTJIPk10YVPT9pFT/RLE0TcGsvr7Mo5jQIU+DU+dgIkGMmrp1c9HloDoIwpssrq9ctG+RB5&#10;Npk/8oJdeB1gatPMJp8g0Jt78ckgOtkDCBkLnv75Oz53XeDldE1/8UPG65bP+x9ar9PPCRjaJjCt&#10;A0BImU3qyc65nbYi828sglr0KOd6ReHRpQ/tE6TSZ/yw7lvQwDPGBJUEtcgok8Fjj77ah8VPvXJA&#10;T2xkF/m2u9ZytykdTdVG0FJPXp2+o09q7bO9+y6e8ZHDi70owS/gIjry481+4zZI/tjXfFmP6zU9&#10;9415Qrj5UVJ2sQGxM3ZL2ZDAq5z+4082sC2+x0fKHdgLEMVuctrQ5wQodfF5/CFPNsDIxwnZlbWw&#10;Bm5O4rJvGEfbX3riy/hNPnNFp/qcRGVOe95KLn6PffLa4Pc4V3ZmDkL0tnzl6Ut/8oh98X/sbptL&#10;pnUstsVf+g/xW/zLN8gYxBQxJvFFbBFjACMnQImr4lxAUIDP/sHNceeu70M5+bvbJzICfv9bfcU/&#10;scKBwRoMPX9ePx7qhzQwdOfgQe3vD8f1vQcNiE4d3xnvHLk43nrj4nj1x6fHT14+Mb7/vbfGd//l&#10;9fG1r/7b+JsCQF/96nfHN/7ph+Nb33x5fPMb/za+9a3vFX1nHDt+ugCJuyHV1/OJCcTjgJ+c8AA7&#10;ePL4ykATAnYCgIAhqTJ+9MjTD4D0bbEaPzCkDBw5tclpD2B2945rap7mdF2BnN8HhugChNYPT+Mj&#10;eWBJXtsAI3kUmZfmgG30teAqVXarCxgxGfPUZAKhACIXfwCSBeeidnGbwF7INdl9e6l04vWiXCaV&#10;Tjxkci2S1lM69I+Sn88KLfUCWy3+gCGLz4LDD085MsBRwBLaPDe0gKE8O6SdPkyqEyGf+fZnrb5C&#10;HTDkohUUZ/CbpxcJTn6hI3UCdS62lMnkl6J8FrmPWt29e7+fGTp9+nKfDEkDis6ccUp0tflnz+42&#10;QGq55bTo9Cm30oCoeZqUEyG32OaJ0cHY27szbt6oXx4PKph+4OTnFw2G8ovURmCTsJFtNqRlQ7A5&#10;4Blrft3KC+rxgzFls7fRr/2TdnPMExgJ9PjtuyXQr0l7evyCDkgKiIh+FJDZPi09AIoHmvlZAJIH&#10;KMhqHxn2aIeH9JnApUxfTpfIpQ1eA5HK6wOv9RYvG7BNUt5a58/4VB9OgXKiKHU7kW300YXojY/Y&#10;Ef0pk8l48dk2bZqbuL5s8IJOb+7LBr8OHAIau6QdNIqfQDHX7Py1L8ihAJK07fWx6IxeY1aXtbSp&#10;W+QEEmn8ZN1pJ89X2qojk2CX4IOfutZZ7eLf6du5t2Rc7JUnRw996unAiz0CGbl1O3IZX/qUtp+K&#10;F53Ru2nvhLXpo77dESBrLnMiac7Mp/ln9/Q1wHcIItJ/xhQfWVdsVk4ePz6Jn/AiL8X/fXVuBdnP&#10;+KB9WuORqpcaGzmBXtusF/3zU5+o1ByyUdonjJVmTrTRXhs6Y7u2dKcvYIct9uQGEPbmhRpILOAj&#10;vs846JPHQ8oZc8aDz5f6RNZ0KPte5pydmfeMM32vib/0oW95Mv2QdM15ToLYLb6IQXgzHgEX87Ah&#10;p0MAUYOh2zcaDAFBOR0S+IGdAKDYJW44PHi+gCF/qgoM3Tl4NG5ef9i3y7bP748TR3fGsXeujqPv&#10;7o6337w8fv7q1njzyIXxo5ePFuj5yXj55TfHKz99p8pHKv/6+P73fzx++PJPxvETWwUSnFw9KzvL&#10;/rJZDHZIEDAEyKzBkBRvDXbIkw14yimR+rTzjJDbUwCMkyG0ATa53eX5nwUQ8Ym33BA5YEYaChii&#10;ExjKiU/AT9rIBzQ1EFtOkJC++2TIyUsTJFoUULLOA0EBSSGgJRevf0AXZIGeAKE++eFUk1iTKk9n&#10;NoJGuuQW/d1/yeaUSFm9uqBuIAfYsehcOPIpW5jk8uxQQA8wFAC1Ph2KPnUm8tKVi+Po8aMNijgq&#10;YOjO3Vu9sQlMCVCCE96Dh7dq8cy/pJh1cwO2+SXor08sjIlOry5ev36zAM72OHbswnj77a0meQDo&#10;xIntcfTouS47OQKO8DwoDQxJvVk2nzXCn88aISdJVy7fHteu3R37+3WRPi57PqxfQr+wEdiMJxiy&#10;IfQGUhtANoVp+0xtbsaaDT4BOuAhvlBukFK+FOxzC0g9P8VvaRt+yqEEjNazUIBQgESAkrb0AgjI&#10;XPBz0pwGdb9LX+RD6z6VezzLXNGnTnvAKm+OBTzRFQDHd+Y8Kb/ZbPluBolpL5LXht77DzyfMU+l&#10;pAHM6Wdtm/7k8aIHn8/1Z+70uQlcda2xJXZlk5eyS2pTl5rryCbQJU0wUSdNW5RgElLuoFL9vNi/&#10;gOWDgNoLJAn+UjLayceuBD1rUxpSR37dX9aqsadMZj3GkJcXBGF87QW5tT625npACX5I/2zXZm2H&#10;PbH3r9pnBMBeH0XWd9Zg1pP5it/yg1A/G13lA/YHMKT/+ELfUhS+8bArwRqljMilTQJ75gdPnkx0&#10;49MLDK1l49fYaRwBFwFCUm0ABWWymbf4tvNLnyigwd7ce/QCJshqSza2G1vmBk8/AVVSPHa2zGI3&#10;WwE2ZF2zmW34UjLs1iZ2Svmu/Vt9ZB5id3yrzpej79a1fHDPl5Lny0hOhIxJrBG/gByPlQQYBRT1&#10;X3As5LV5/Tj9AAi0mbFzXnviZcDQvFX2pB9/OLhdwOL6/XFt9/64eunO2Dq524Do9Mnr4/jR3aLK&#10;nypg9NaF8eqrx8Y7b5+t/Jnx+msnxmuvHRuvvHJkvPLqa+PU6bMFEA7Gk2eu2Rnz2Zs3vwCeACCx&#10;cg2G5PGUyeZkKEBJPvVkczLUYKWAyP69331myLNCQFBoDYa0ybNA8oBVTocQHWJ3QJD099Wnv4Ah&#10;9FIATwOOmriAI2Ckb4PVJAT8KHOQExtyDY6qrUmaF4nNcpZzsZvQ8CIHOH3yK/f3OY/zD4kt+tQX&#10;2oC0uliAHb/AgBuAxwYEzCAXkQvLBUUmp0UAT06H5NdgSD3S3iR5pT6v1nOWBWtMLgBBMoEdCU4N&#10;iB7vl33zhGTWzQswAU0gsyFq36Ci/GZh+4+wK1cKxR87M95669R4441j48iREwWITi80wdHRo+cb&#10;EAFCx49vj5MnLzZYwkdeu0fHjl5sOnXyagGiS30LzfNIt/frInta/n+/5nG5D20+sunmAo/d+MgF&#10;2BtLjXH9aze/dOUzvgRrQdqpBxK04wOpMkCzDu6pR/jS8KV4AsgaTODHp4KMOWBfABD74mtp7ENz&#10;fialL3lp7EjfdEefPvDYn3r6Zpu5phGfZaNNGTB0W8zXtP/Hf3zSeW2BH33TR38AUXwbG9WjGUjn&#10;/7LRFVv0Z57SH3vMZVLzK6+OXbHtRTnUIKiuaRRdaSdNgJMXXJTl8XqtLEFKqq00AVswiw7rTRBN&#10;fQeaJQiRS6BRp7wOhOk/pN+MS1lqLOS0jz1Z61KkLgETyXcfldLJfnLrcSUoyqvvfms89pPNDy1r&#10;reawqfITsM45nDT9Fb/zdfxHn3zs0x8ZZXZlPIgd6hH/Ai9t/8pWPozvwtNO3/rLWLTZ0OIHc5B2&#10;bMqaCNEhjc74XJ9skacv4ySbtaVOG7YBPnwX/yk3GFr2afu8vTp6tWmby055/AAXPP3pN2PD13/m&#10;VJp81o0ymYxFe+3opzv9RV/6Q0A+kI3Yxx6kjj7PnLoNJm/vFcscFiAAKLfI5sGAZxzv94lInlXN&#10;NaZt31kBTt57Ph4/ftpgaH+/wMTNh/3W8M6Vg3Hl4t1xbutWgaFrY+uUz6vcGGe2Kt3aHeKCuwji&#10;h1jy7rtb4803jzcY2jpzocGQN8gAF/FfrPcsUD87VCBnDXoCfJSdBskDPU6C8pwQGWCKjLYhdfQC&#10;JwcPfFJg/s0GcNLPBRUYBIhu3LjWYMhts3mr7PDkSFsgJ4BHvJbHC9CJDFLGR06Fuq+lfYDSS0Gr&#10;QayAjmM8eRRwBKRw0FqueStAM4OsC2WCH4Ef36QGHMnP42G/PDm2NptlkaQfwAsgykmUfoGW23dv&#10;NgBy4QAwOZZUl1teAUcofHmbVrddNq7Iu9CQyQSCjp042s8MmRx+YO+8eF1sFvQMUoKzjc4tMm+P&#10;AQAClIU7fzE5gTFmF5kNyS9KF6aj+Y9qYh+OnZ1C7sfPNhgChCxOQOj1149W+dR4550zDXjeemur&#10;8xawhQwcKQNIgJAToqNHnSRt91toTorIuQXnYnn2rOxYvijK5/N0aAY2m4KL3IZgY8iGOOfMfE7Q&#10;J0UBIAERiD+kxiv4922h8nmoT3WWNKAkQSJl7ddBI3obBDkRWk6cAi7Ua0smp0HK+MoBFumD3es5&#10;1D+btEfklPWnHLvwu1ztpMZA5nAtHG6w/CfI8202Ze09J4R6LNWHMehfH7GZvVkjAZ/6SD2iS/8o&#10;49enjTybu/WXuUtQkApC1iWZkHbqpGxG61/7dNBLZ+SsDaS+x1j5jF9fggBZdd131bvlFjm6wtef&#10;tZfAi6csCCXwJbio1/7FMeqn7ViNEZ9uPG31F9vIGod+EBn90o82/OLpQ1+bcZNd5BF+9qPsJebE&#10;ugiZM3N9SNP2w+trjiF9ADZOoo2fHRmHPH9s7KjUmNisTXwUWXXxY+rwpQnkoYx3nWrf5dLHVmuC&#10;bwHmtqnk2ubFlsyNNoiMcdHfdpfcet2xiW1OVfgwfvRSB1/2LcflTV+0tilEL/3xJzuaFpvIsIFt&#10;XV98fcubB2OSt/7w267Fl3Sj+E3fKOPBV3YqpUyH8WTdHto35yh3TICe2dbJljaejTJv9la3vwR9&#10;15AfX/N0mS/FTrHDa+3Pnz/tk6F7dx+OmzcOxu7ufgGh+RkVt8subR8UAPIsagGiIo9PbG/fnM+h&#10;Ls+lnj17tWPPO++cGj/+yavjzNntBkP3HgCorg9rvWxawFBATYAPymv0OR3K7bCcCKHcZlNHRn3y&#10;eYDayVBOcAAfYMcr9l6rB4oAIPz1s0TAi/bitNteHmsJoHLyE8BDL8ptMbx1fi3Tt8kCbgAd5Rzr&#10;OcbDC1gBVAJegChpTo4aGNXCAmCk9GgbPspJU3g5cUp9665+6FVenxB5kwyQyfGjV+zz68HF4+QH&#10;4MktMQDIRSSPvwFDdcHlApPvXyb01oT7g9Z3jr7dzwxxLL/0uPuitzFMSmDqIOor1KuPLlq4NuUE&#10;TbLrIEyfC/DevXvj2rUb49hxpz9bBYRO9+IEiN55x+2yc50/ehQgAnwujNOnL9bidgsNGFJ3tk+K&#10;PEuUW2b9TFGhf7zt7d2xt+sWX83r8xp7LV4XlA3CZmBjymbMJuQi7ot3GWcH3cV2+fVGHz+g5Dvg&#10;L+ClqeZBECCfExBp+3JJtUuQT9AIcIgf5YEgpyv/8//9dZdjG33RaU6QOgBDPgAD4Smrj33y+lRm&#10;S8aORzZkDD3nJSNP3nzzYzZYZXl2acN+ctL4R37jj+d3a637BeYX6Dx1ayBXNqinI+OZ68kmNDf5&#10;3vSLUm4Qs2ye04bDU7/1fK/z6rQNUAoYIoMSSOY1MIOMNHX0J8gkaNCnLHDIpz92RQ6pF3wChmbw&#10;cK0cBuT8Cs8Y6WJP+ohN6vvaW8aPyJJJcKNL2/ShrT5epNgTu/WFrx2+vujt8VfePmJ/6T1nscm8&#10;rU/7yNKF6A2lrA966U8fGVPmkV3y3cfCiw/XbTMOFP+qZ1fk10GfXPqLX/SB1jbznb0tQBmv99Ha&#10;P7On2p+d0Ntrlfsh4uX7cMpr4GNvxlfWjix+9vnIk8Mny9/o0M++93V4orb2D8raZe+ap41xaMMH&#10;XVf6AtKy7uLT+EkawKONlI7IxK/xsxOePhQQZytPTl6aU6HwnRQBQ54JSht9TPutl1pfBYYePzav&#10;gNPTAkI3x8Xe5w/62aF+u/jCrQUE3Rg+vOvzKxe3fYqleOf3xpkCQ1vnro6jx8903Hn11dfH2XMO&#10;AICMAnrPy6/6rXgM8KA+CSpgoy7AKCc/gI0TIeU8SA3w5KQoQElKR+QBLcDkxVOdfqZnea0+r9oH&#10;EOF1XYEXgCi3vLRBATfq6FS3Bj0AVPhScT7A6SVgJCAICFEOOIpDBHCnJAFG00m1QdeialC0ABjg&#10;xe0vKT4dkUcBQ9oiMvoDoHLvve0AQCqvLsDIxdD35OtCcTEkHxCEHKnmlph8LrhsVLkIXWTa0tEg&#10;ywVYSNfbZHlmiLP4wQK02AWvDuBFgqTgJFg5FRLMDgP44YOzyvjaJqg3ui+6e9fzPAcFaE41CDpx&#10;4txCF8b587vj4sXrDYgAHiheGV/+zJkrXedEybNEHq4OGHIUur19o9D/zrh69ebmZKi/D2GezFeR&#10;zYGd2eyUbcjZMNenEwEQysYVMCBIq5fGP+oAjAR9QMCpGT4dqIFLEV5knJZoQxdagxMydPiukRMW&#10;fH2Riz6BJwAmp3R9WlR1637JRRa4QuxlP562dJCnH08+ACXjxZNPULPBhvgxY9CODvYYy1wj80Sq&#10;9T4TyGoNvs+++QwRObr11/3ot8i49WXjtEHanOWR+cszEdYgOXOZzTSBowNG5cln3pNPO2MQDOY4&#10;DilBhQx5/eHRSbe+yGmPzy7lF23QNrbrJ8FDWYrozBjoiJ10x8bYhOTDD5gjn/4RnQlesVufbEn/&#10;8Zl86tXFzgTBjZx5qr0ke1DGGOBtHud6n74x9gA1ZX0oOz1ju/7aDn0UxU56YxP9qPklw651fWyT&#10;z3j5gq6M1XicasiT1zeZ6Ceb9WFdIHm8AOduw89F2XvtzQE+ymsApM5+m9fO1WmrjLKvRwee+pzy&#10;o+zdvzPeGmv8ljUR//ANUBJf9ngWwNzrq/jS+CTrRXk971I65fdvX29AlH7SlzIb3DLzx7n7+9fG&#10;wfIvBh3Tat8PyJkPSwNeFbi9Ul/UD1IvYIge4MgpoQfenR71HZcVGHI6tLtzY1y/ViDmzrNx5/az&#10;yj+cYMi/D+w83LxYs33hxrhwvmLI9vWxdXZ3nD5zeRw/tV0x5MR47fU3+zbZtRvXCzDUOAukbOJ6&#10;xcXc5pLvW2YFaF58Y6xPi4ofefkAJeAoD1LLB1jpB4Dpb/0UqMkJTYOZ1WmQW2dJgSGnRgBMQAyA&#10;I83JEFCFl9OjAKCAoYAoqYettRPvNw9QB7AkL1XXgKScAgx5Ip6T2lFVH7CiPnqAGil54AeQ8fZZ&#10;6yw5YEh9brOZYIujH76u+ky6/OZoUB89OYe/gi28vkh/XQu7LkQXDHIBSgOOkLwLCejJRdnAqC6q&#10;zcVVk8NBXq33ILVjtz4ZsnBdTBWMEkwFs5woAEP9RtkS/FxYNgr5gKAEQgRcWehOhu7ffzh2dq+P&#10;c+cv9TGl9OLFvXHpUiH4s054LjZAwtve3mswdOnSjc4DO9KrV283AUChK1f2+5X96zcKFR/4hWIc&#10;8+2ObB42stgaUJTNeV7gE0CEAnYCZLzaDQTib3hVb9wJ6AI/kt/IlUyAUmS0iSyf4qvHT1776d/J&#10;UyYboGZe9IvMjTb47PLsDzl1ATfk2YLIBwRFr7w08tGReukc8zz+txb5Ec3AMk9yEKCX8QA0ky/v&#10;+nEdCAD1S7T/2HcB3qVbymdr/5ofm3nmKdfDXHP65f9D8JBrJRs1wiMbiu1ZA/T29VYkCKiLDnky&#10;yDiNnzy96tmTACsQ48knwGhHR67ljEG9lB487diWvtbjWVPrLiLLfoE6p1vr+s5XHwEHyvpqcENm&#10;Ga8+lNmqLvIoPoi+ztfeYS9JwCanbcaVMce+AAvl9JU3stZ9vGgXih1rMob2d9XLS7WnO32bJ33S&#10;J5jjowT6yJNrP5VcbNOHtv7Emf1sBdzkkXHbY3s/XX6wNkCsfE7xA3qk6vBzgqQ+AIgOAEgdv9rL&#10;0x5lz+66spVtxtHj5qsifos/zAE/42dNsTnrmVzmRT4+iJ7o4iPgR4onHgA8/eB28RAbYg/ZPEPk&#10;OZ/EsLwhNudsgh1gaJ4IAW0z4AM7M+7cbVDluaTcTvMxRGDpyZPy5VMv4jzr7w0d7D8et/efjP1b&#10;T8bO1Xvj3Nl5mwwQ8k26fJ7FyRAwdGrryjhZ8cUzq0eOvDNOnjpTwMAr6bXunxaIrr7m3SJ+dZAx&#10;wUxADkCD1wBoTSWrHimnfU6LtAGW1KtbAxJABgUMbV6nLyDk4Wl5/nEyFKAE5NChnTSgR4oCfhCQ&#10;JNUXAAaIpV/8lwCTBiUvAptKA17UORXKCdKaAKM1eAJ+yMtLEYBED7mkqZ8XoCBXIKl484K2ePVl&#10;A5hkMWchWbQu2qa6QHKxZUPqk54ifDzkwiIrdTFFLhehyeGgcxfONhhCB3f3y5nzyFxgOrhzvVPB&#10;OIG5P35XAQ1vBroZVBowVZl8gBJexgmgeLUeGLp02deor1X+Rt//RQARunz5+rh+/U6/Jr+zo+72&#10;BhA5LQJ8fE8ITRDkA4xLuwJD+/sWUm2y9YuiQWVd6Nno4ksbAuqNsP3N9+ZhgiLAIeNOcHZ7J7d1&#10;EqjJBOQEmCD8GcinH/kBICAXYCFNWUqPPL+pZ8e6rXq6ozf2xhY6yOMDMX6pR0ZKnzRzQx4vv+b1&#10;jeTXsuS63yrrh8+ywWbu+VTfZD3sDAylLftbx/JJhv5m0HIqJOXrPpVbbNB3fIJns7WRm6Ns2PJ4&#10;CQBSNsx1eBh4cw2t5zzBGYBIkKPP+pDXpsuLbv0Ys34FA3VsElg7uNamLTiQTX9pi3Ld0o/f6Zrw&#10;QlXuca35ldc+Y5C3h7BfOXOQh8Hl4xu2rsfAbrTRXRRZfGNc25V20pbDF5xrH0mwp19bafyW8WrT&#10;QM1+WDZLM0+xM3r5LTpi95rC52vydEn13T6vPPvJsoH+AAhl/N8Z4zI+9qxtwOdTdsdmwC35nAj1&#10;qVj5ApCxp+a0B5jJXqw+YEiaPHmk7Fmh+FRZu4AjZfr4mm0BcxknwlfueTWuImNnf/t+ORUyzvhV&#10;m74Wqs54ew03SJn684C0MlnrHkjp7zVVPcKnT79AUICS2NWxtPb8ACDk1ph0tpsgCS+3hMQdp0X4&#10;3UcBI+2fP6894RlAVNfg46cTCN1+0G+U+UPuvd37/fFd351zm2z+Q8Hh9+o2t8nO7PTp0Ntvnxw/&#10;feXn/TbZwV2nMjVmYGzBAU52clurnwEqYONEB9Dp8gKAQhsgVHmgZ76mbx5qXRWAwkN9OlQ8dU5l&#10;nPIEzDQoWr4vBPz0M0LLSVFOh+Sl2gA/dEi1zSlTg6HlbTN5KX5uqelTOUBpA4YCUAJ6gBzl1K1P&#10;hAKalE3W7zwwHVoWQAOqunAQuZz6oORf5FscJj4LBjCygNcbmLyLEdAJyJEPwHER4UldPPKRIR8w&#10;JE/epHLk2fNn+q8yONS/1luE+hLMgCGBU1BKsBPEAAPl+Yt/ngyoa9kKmIKZkwe3eDwU58TL/8s4&#10;6ry1D8jcGFd3rnV64+bBuHmreHu3Ghy51bW3d7sJKLpx426nN2/eK6DzoPL3mnZ3DxosAU1Oha5d&#10;OyhdwJB7rvPXxjxpmxuuTcDFK28jsGHMDcLmMG8lCcTGjRKYHz7ar/VQuj52kR8+R2Oc8cka6OA3&#10;ld4ADfUTGE7/NEhZ/KQdoPMiGNqAiQKY6nLCon4NbsjKv5jqO/3EHql6/dBPDuFnTN2mqPsum/Wd&#10;9tolmJn3SYdjZ5tnnLSjT9kzZtaLUyCnQes+MxanUPQ3v9JuVzrNSd6aY3fbUZv9XJ/W4iFAsqlb&#10;h+xLUFhfO2x2/Ug7X4FgHSxyzXaAqLYJnq731ln6bfj4CRooAQOt1xcd8rFHSn/bVrrISru89Jdx&#10;pG9pbEf0Irp6L6g8e9UZi3Hg65ceqfYZmz7ZSW8o5YxBm25fNsXPv5MXuJfg3QG72sRP9MuTjy/Y&#10;1+Mue+SjOz6K/+KT6OMLdUg5pMze+EEer/1Z+tIuNkdvxhg5ZWnmhG6AAF87upF++JdM5mDt//hY&#10;P2RQxpi+Q3SvT374EIACegKQQvEBmuBgvkEnNQ6kru1e1qI+N2Nc7GELe6X4ybMdgCbPLms7fTY4&#10;Kn3kyfLn+mQoc6Jd/IamveYJ38lGBfsHbuOwvYL1ku9bZgsJ8gFD6thDZ3TMU6HyyTNr6IPS6ZMR&#10;FUduPaw9/37FgXv9wV23yvqfCSoFiLYKCJ05t1c/9q9XjLvWp0MAkedVf/7akb4z8fCRNZCTH2Cm&#10;5rYAzwa8rIFP5XPCswY6ATkht9UAHtQgqnh05vaZ22z4wIyYC6AAKsoASl61DxiSAkeAUNMCgLQL&#10;qNIeLydBAVkpk0l9SP1LATs52QnoQcrAifrkp4MM3KAn0BHgpW51zUBvs5vgJ/XqpE5GQupSn6NE&#10;Ze3U9/dwPvmoF4GF6CKzwWUzVHahuKCAHLfMXFDrXx42KMAn9/QDhvriq7r+5VKpSXNr7My5rX52&#10;yNHdwXIyNC9qF9Q8HRCkDgNrbXarkyGbgjFEXiowTqC0nM7w87NnfWJz/8HjPr25dn1/XL9hIj1L&#10;VADnxu0GRDkpQgFEt25ZJPWL4MAfvj5sIJTnjHxbiNwEVDdrAdXmWIvcrwk+dfEbTzaIbAT8qs7Y&#10;nExsnnko+40NzfKDGmcFoV/aTOaJkfGR45uMdQIFgUQf5ePyBZ30C+6IPD/Gl+TxAY74C+m7AVDN&#10;XcoBQ/J0BmjRGZvoDcBYn26RC9BY2y1d59f16b/bF48uPHOdADGD7wRMGUOeScq4nAblYWkpXfF5&#10;7JYiwCcfk4x/pAGr7DNn+keuB/Paga3mtoNS5rpSfJurfNpJUQJbj6GCNB4dAoS6rJcEi6wXfMEA&#10;JWD0dVky8tYX2diI8PqaKn0odsXO2NpBfFWvHducYAE78bn+zANe33LqveZwf1HP1pTZINVPgk3S&#10;BLaMV7v2Y+Wlna92bGmqfcQe0vsIQFRy2oYERKkxaLcZf8kFGCH2smF+4NV+Mu2OPjbN4DpPE9b2&#10;CsyCr3bqgYT0q6/YEp+udaCNfct44xc8KT5ie+YyupEy+60V9Xjszzgzhuhb28NnL4Kh9Xd6+lQI&#10;v2y2vozNMzv8JI9iK5kQ36Rf+c04lrljr1t///E/f9PrBS8Aiq74KSkdbW/pkAeE4vc1ICKLl/J8&#10;Dgg4OwQ8AUXaBxQ5BWo5wfnBBEKz7QRV7J+ACtiqcn8u5cPqx3+qPek44Efx3t69/sacv2NyQoQ8&#10;PH1h++aGzm/faGB0eutqP4bxxpG3x7nzF/vr0x//8hcVz2ZshwkAHKAlFLADwEzQVPNcpG5zelTt&#10;NydEC4AinxOiyAJEwNAnv/pl16/BSoANwLN+iDpvmuW0KMCGfNJ5kDFvubkNhsgFGOEDUQFByur7&#10;AeqAoTig0yIACPDx7E9klNdgaA1sAoac5OS0R13y6lA2AMDAKZC6PGQWMJW2dKpzkeZi1FZeGjAT&#10;cOMBPRSQhOdECFDKN4pyKqSOnLyJAoC2zm41GJroshy4HFUKPgmw8psgXkDoF58865OfeWoxAYcA&#10;muCbADoDsIvNmwAWtoftbIATFElvH9zv06KAIqnTogZGCzhyOnT79sNO9/cfNRiaD0zPOqdG2jlp&#10;unevNvbn5dcP5zywzYVvozUu+WxmeAEWGWPGIfAK2L/+rWBpzcyxtw9qbOoz1h4vflECO6KT/gR8&#10;bQNKlPWlLeAAQMSneOrxQoBGAEtslqeTfjIBJbGP3rRru4tiW8ssFB6iK0CGHdrGTjy+i/+szfSp&#10;n7W9GQO/5Q1EgAjgYTvf0tv2ll3hOQWKDD4f0pM014L+0byuZhASCObanfPc/NrszTO5tLEmUl63&#10;jzy+NvpRtkFLlcnMjfrwlCI8eTKCTQJO+u7AtFACo5Te9I8X+zsQVd3abrqnz2c5IClAKfZlfOu1&#10;j9Iv/ckbB2pbyoYX9SB2IPL2new1feK89JFxRS59RA+7gSF+yZ4WH8YHGTNd2q+Dcsrk18G3gzOq&#10;AJ15Wo+NnLIxsYMfoj82Inl8dqC0CdBsu4oyH6mjM22jU9+xOfbHJnsw4r88L9R78sp/aQeABAC5&#10;TZW8cb7Yp3zGHr/F3thqveR2KpkGNwuw2fh2Kb8IePTbt8kWXyunHZ48ChjKrbE5Fre+Zh1eAFKf&#10;ElWARurmqVHssS5rzh9P8vD0w4ce3fB6+f3e990V2N29Ozwu4Q+7nRD5J4IGR1fQ/rjoMYqLN/tW&#10;2akt36vb6u8MAUOPn5oLLz/VGi0/ifeADuCSt8GAowAc+YCanPQ0WFJfFCDVbRZAlHbha/er33zS&#10;eQcSAApggsRg4AVwAX6QU6LkAaWcIgUMkc1pkbpuu9T3bbNHbmNOEIRSD0D1yRAQkpOgUN8CA2qA&#10;lwIlAUkb4LSUA1hy8hOw8+JpEeATQISPlIEDegKKkAWTe63kkrrQps5D0AHI5DaYNBRwpF5dHqTO&#10;LbVchE6P/BLhJLfH3n73rULP59s5/jvGBdIXVskJuoKoQKSM/NIHDiYQmhtDgqIAmIdnE7Az9seP&#10;H4/79+8XmPELwbHsBEOAkFMiC9zx54EPa1nsBYicFln0Tob8EpjA50GTC+Hg4EnX4U956Lk2n2e1&#10;ub5fYy5fZ2Nrv9a44k/U/qwxrYECIBAQKDj/5t8rsP26/FtBvZ95EeCLgIgABZT28qk3/gTxBh7p&#10;awEh0aE/YKLB0AIk1PExf8anZPkVsS36AlRSHxCmX+NBG7v0H4odSz72swcpowCkCZImgLDBosjP&#10;OrznG3tbZ/nNw9O/+o2N4EnNO8B9q1M2am8syllr+NrGZn7JuBKIpDZ1pGzjF2wSMDrwFA8JgOZ6&#10;3SbrEl99xpNrLoRn/djwO1j1tbEAp0rxkKCBoktfLV/9y0u7DZuWdgmSa7IXtO0lI6UTT1t62/4C&#10;FfEDGxPgOtCnn6U9nd1nkXJ0k4l8+GSNP9eHPsh1m0VvgrgAHjC01pHgmTaIjeyjM+ANpQ860r+x&#10;zgA6gQxdKQuU8rFTW+UE4shoE78hdvNZ+jP+F/W3vcUnw159rOcyvjaO9K2enLbRg/DokiYfX6zB&#10;UE7yG1ySW2TixwADBBjlVlbS+H7d53rue9xlLxBkXK2/6rSzntmf/Z6O9Of60Yc8vrGpa5sWwJL6&#10;yOPNdgE16iYgQvL40gY5xfPDW4DvB4OBqAZJU3/A0PP6Ydsvw/TD048rNvjhe6djw3ycwrOlBw2E&#10;ECAEHAFBoYAhD1D7ztCrP3ujb5P5Ow63yeYJjj1fWtf/AnYCghDQkzfJQjkZAmwCePDltcktNXpy&#10;ohSgJa9fQGXG3gmIAJWAIUBovwBOv022PESd0x6yOREK6JH3zFAAVfh4nRbhRUefDBl4nhVCniIP&#10;qVvfJgt4CiACXgCi9a2unBSpk+YEqIFPUfKRVTbZFlpQs3yA0gRSh5SLGOUBPheQXxU2JKBnfQIU&#10;ABSQpF6KXIRSk+CVemDIc0P+48R3liD2vnjrQs2v8w5OlQp6ToWAA8FbwLOpudgEcYEwwTyBLf7y&#10;3R/P8tza9zCeEx6vDM7nfIAYJ0RAEkB05+4ERFLk1Cegp0+BKg8I3b37rHlOjxpQlZx/q59AyIZ1&#10;eMTNjzYB5elPgU9wsgkdgpIAgvD7A5O/teBnYNcupx4BHOQDBpQbXCzjR3ghfWz6LZm0pzM+laK8&#10;Ch9bA5L0GzCkPT7Cd5sJsJA6ZdF/27OMRz6ATL/rscbGyIVitz6sQWvceGOPeuXY37fKCshNXq2J&#10;Wi9zzbiu5qu4+dBer63SYa1FD70buz542EDKyRIbzON6U+9rwvovm5R7464NdR0QE2i1Iw88kEXa&#10;4VnD1kaAhjp94Qkqa31ZT/Nan8EHkTE2/alXFz3aCRyRpYMc/os2kk+7HuvC019ABcLLesYn1/ZU&#10;Slf0htInGW2RPB7bpdrSldMmbYybnP6fvldr79m93kfsMXSoNzY6BElp5DOOrLX0rY/cNtPvDICH&#10;wERKb3yuzrzqBy928mXk4tdQ6rQl3+MrHh3rPtSxky8Rm8jhK/MDf7TNReyPTPpOEKez+6626EVf&#10;Bwh1fbXHjw7lzAGbM2YnMvTSv+6TrL7UJa+NVF/pm61S/IybHmOWInU9hqU/69j1GTtQbIhd4Ztz&#10;fGlemZ+nPvP0Rzk8cU/8c7cgYMhtssN288Rpjskclu+cunzgYe/3S+4wJuTH8Y0bnh0SByYwunLl&#10;1ti+dH1cuHhtbF++0fkz53caDPnO0JtvHW0w5NX6ZxUn/GO9GOyNsgAWwMbJTm53IXUBPQBNXrdX&#10;DthJPiBqQzWGbveLj8bHH8/bZdrie+gaeGmAc/vWBCv37vTtMh9iDAFDATtOgXJKpBygk5MfuoAj&#10;dfhIzF8Dope86RVAlNOg+UqdC8iA6+J1slOpo7OcEqWcUyHP9uTUJ6dB8jktClDqfnpSXVjz1o2J&#10;tiDIk1VHJqRuvaBdkBauCzEPTd+vReNDjDYkYAcvFOCDlN0uywnS/CVSG3dNgGeGjh57txbLdjtx&#10;jcwFp9/5pV55gU5Q6pOhskPwyy+8bHYJZGheZHOcvvvjNtkaDEmBIGjfAncE6mTo9sGDpgcPfSH1&#10;2Vz4N4GnB3XxzPvF9+49b0DkmaKdnVv9zJAvlDpODRj61a/nPX39I5sMP87ytDOBPsFcatz9UG8F&#10;Yw//OtHwALWAThZpx0cZc9rmNCggQT35gBAggaw65dTHDj4m4zQkYIguslLy5iOUfgJGyeXZG4CJ&#10;PVI2abvRVRT78FDbudRn3iNLrud/CRYBLenfmNgdX2Rcc7xupUzwePfezV5fWTfRrZ5++diER18+&#10;8qnPbOoJBgk4Ibys4U3grDW4nnt9S3NaoN61JejRL082wcKGL6U7waQDioC29M8veIII+1D6ndf7&#10;wlvaNFX9i7IZBzvoZMu8vua42cj2PCsE2JHHz9wgtuNrww+HAWaCofQt5SP+Utd9LoAwfaK0eWZt&#10;FCDKjzB8utfBsfXWWNjBdrYcrrk5Pn2wPTbjsU97afIh9uW5mYxFH2xmpzyevrq8+JOsIB0AEb36&#10;RdqT1abnu9rIx07287N/s8+a5RtyxskuwB7duLm7sT++JUdP5O2/9mFjVh99+o4tWdvG6jXz+BYv&#10;c6Fsrem/+1n6Ml515Ohc+xePjvZdySsbK15ugelTOoHN1E8eZZ3IZw70FbmAoZwMAUMNeMpOlNOf&#10;xLgJmFyf/r9wnhzR2X6qmEimP5xb+7m/VwKGHjwEovxYno9GiAUenbh5052D+/0ckRdrJhjabTB0&#10;8cr1cW7bbbLtcer0uYp5p8blKztj/8C39cxhrQ1jbLs8GjNPe4CYAJt5elT7x3IiFDAk3zJOkYrU&#10;b8AQXqV51oisPw8HiD759SebtvoCyIAYBLT0w9JFToWcDvmrDqdDAA7A1F+gPii/VtzGQwFAKCdD&#10;azJOuvXhTfK+TXZ4f9AgOYDj6yIAaBbwQwbhAVAABL56zxT5lhA+miBpflvIwkPr0yKA5xcfvz+p&#10;2mYxRG6eYJhsFyLnWQQuoonq1eOjvKrvu0Zsip0Isu0TrWrnY5Ds9A/T2sTOjI/zPTN08vSJvl3m&#10;X4V9V8lFbaEniApKAlJf0LWZffyxX2RPx//8n5+MX3Xwm+N1USNy2Vjm5gI8lMxHH/UD1H2brADP&#10;/NO9mpgVzX8lLuR6rxY8YNPflHg0bnnj7EZdVNXm4aMCQQDT7fqFcOdxyT0ZNwoQ+U+yh/drs35S&#10;fqqL51efOK0qFN6+r/7NQ407IAAJ1nNsExQI3AKyjTugJkE9YIFsArVyqIN2BWvttbNx2Ihs+PyS&#10;DVaZv+T5Rz4bprw2HnS0AQt4OcXIxpO+9SGNPcCTvuU3gGwZ62YMVQZIlPHJIXybo00RyUfvGjhN&#10;XTPwzA1rruEEbLZnA7bBI/UT3GhjfU7qPkt/iF2xRT/Gqu30yVxLTm/Sf3yGHyLLTz2Gqs9GL0Xs&#10;SUDj13zvJrYjYyGjL3ztXQ/xi9TYUeZEqr+MXTp9OIOglEyCcXTFLvnIo/QhHx+k7/V4c7JiXPRk&#10;HshqT6bblg36zpzFVuUEOAGNbeTpiO60oZ89yvEloot/BNBOSxedsZVNkUWxXT72Ijr5UvuMX1mA&#10;RZs5qP5it3L813NQKRvpjx/xyaP4Hunb+ARpuuPrjDFjbjvLF9YEQETGHKujb22XNvLxmzo89nR9&#10;kbr4gh71eNEXm5E5uX5jp9OAED4hSw5Pe3rjO/OgbzpTry9t0o589PMtABR7Aza1lU85NnQ/1Uf3&#10;W6TOXGxklnWAR3eDuWqnv/SF5PUpxuU2Gpm+Nda6+cueVXO5/Lj1Y/rBA/v+vdrvkccnHlR8mG8Y&#10;I2+ZuVPgB7Jbad5O3r64U+Bor4BRgaPtq+Ott4+OK1d3h69PByQAO0BLP+fTwOb94tWcAEFVbnBU&#10;KaAUMATQAD/a5MRIHcrtMnVk8QAveXUImAKG0q+854gCbNgG1PRHGpcTI7fPnBjlOSInSEAToIRy&#10;8oMAn1B00UG3U6WXIFNBvz8wKDgWARe5LRZg0XVVDlAigxdwhAKeGgRVqgywzNtccyMCZPr5ogJC&#10;JhjoMemI/gAeMuoshoCi8AKgtNFPA5pqK21bK6/v2KgMCAW0KYfwjIfToEt/1Op22bUbu+Wg62Nn&#10;92Iv4BdvsVi4gtgHH1Swev/++M1v5q/6XIg2NMHFhWc8NgCpsVjcz58/rYXseZ+azAXwSAOCHhSQ&#10;efrkveYjt7wePijdBX58hj0AygmSXwSb22UFilwQD+4+bvmnjwuUfFSg5uNC6Ba2zaDs+E2BQsAI&#10;KDCODQiosU3wMssCt8AsIJPLCZGA/PsAAvmAjeQDHvkFTd/NDTybF/8kAMtns+I/gRogSuCWZvMJ&#10;cNC3NLboExhCAXjqjI0cGWUUANfjL5rjmhtkb5bVD150HMoswbTrZ9BhfwIaMufrcZGjWxs+iB3d&#10;9+JLvge82Yn293fr4r++rJ9DkLDW1VT5DW/Jo+6nysbD/8aEz6YEogS4+FZwZO+LY6GLnmn7DLry&#10;iN70lb7ppgcv9dokYGx0LTavx2L+N/YvfDx24K/z6qTKbA2v+17q5NWnjTJKP+mDnbHtcP5nfZeX&#10;8aUuxE7jEuwSAFHkYhuf8D0d+XGA+D5gSV10RYe5EzSRPJ1rX0pjS/xKD4rf1/ZL8VH8Ini37sX/&#10;5NWnDbutFUCInfjxY/qQZm7anpKRpr06FIDZOmvc8tGhX2PSTh7xRcCasa7HrX/62b8GJ9qp0wfQ&#10;QVY+NuvTONijTt9IW/0FqOg3eQTokNGWDQE+8Qcd2scebaT64F+6tMntcbLGLjY4EUIAUcipUt9S&#10;q7jRf7hdgGh+hPBBBf0CCAV0Jt0d1/ZuFwA66OeHPEcEDAFC7ha4o3D5yt64vOOkaKe/L/Tu0WPj&#10;6o4DgAJCHs5+UmutgErADBDz/odOh+ZzQw2Q3i+fVh3AQi5gJydAyvjqA34CoAKO1ElTJh/dAVyA&#10;EcDi1CcnRTnxaYDjzTu3FRcQhICiPFcE8AA/xvUiAJqHHoe30V66fQfCKrRbjl6DBydETlrwAIsJ&#10;GGqDKL564Ics8EEGqAgQwpef9xwPdf7Oyc77tfgeW8R020hcNDYcm6KNrtpVCvyosxDk8S00R4zy&#10;ATn6YUvslCqzU11uAeKH+nSr+sAPAvU22dXdKw2Gbu5fK6deWxbxDFDSSTPwum3kOY6ABxekxe3i&#10;ysXWm0HRzM9fxU+f+riXccyHp4Eat8iknhWSzrx718867zYZ8iql0yA86TwevdeL/fY+kET3PEXy&#10;LSNvkvWvCf4tO1zAwAV7AIU1+DGmjFO+gUMFacGfHAIcclvILbN+s6xkAn4CFLRPOUF++m1ueNns&#10;siFlg0pgQMo2L23Yzq9kycgDZ4gt9LOX/etTPICIDerXIKPHVnYZDznycw5tpNMPxsv2rivS5nfL&#10;c+NkCztRxpMNPjxyPfcLZQ2lz/gpdsV39x/YaG+3z8OLDJ3IumODdM1DbJTqLxRfpl3sReT5N/Ox&#10;llPu9bzol898Inxyxks2/QoACbL0kxUA0oYcPfGnctpGZt0HPdGP4mOkfzK9ZsgWZQwo+fXYojd2&#10;y6fvrL2QehT9GY80+fg5MvrIugUCUHjWuZO39XpB6jdjqH7lXTP2F6m+0g/fSlu2aN2OHHn+jk10&#10;ox7T0saY2B5foIxfHXn+Qv/xH7/elGNb9GYOlGOjtPsrnWyhN3LSXM9IX/xCPjrWlDFk3PbnjD9A&#10;JX2sber1V/3L46Gej8Xv6tK/cvri74ChBi7VH1+SkUY+c4O87YZeBEEBU2j+yJ638bSZtk/gldtn&#10;DYQqv7ml9qyu2wIK9nQxBBhyd+Ha3q2m69fk54PUTob6e3MFkIAh8UKM6M+u+E+zS7tja+v8OHb8&#10;5Lh2/WbFQJ8XqLkCSCpWi/sAyiTPDS23wAqsSIGYgJYAHrLyKa/lkHonQJELGFImKw7nNpo6p036&#10;Y1eAywYIATlNQOEEROtTogZHC/hp2UVHToJyay2v3zcY2r/tv0Ec35Wza0EACgBCwAOe20w5IcJz&#10;TzEAJKdCgq18y1U+J06tq+TzsFhuk33UjrXgXXg2+QmagBwyocjIz4U876ni5/acPoGiADepcoBZ&#10;gJo6KVKX1ARwzPGTx5Z/rb/RtruYXCQCaV5xngGx+LUJ9AkJMLAJanODMV4XSS4CaddV//ww/1/m&#10;YSF1k3GvLgzPB7kt57jWq/ZenSxAU+mjx+8Vzy+GCYTkgaC8bdZg6LZX8u/2EemdgwJKBx6k8z2G&#10;2gD7j/9sNHMDRzYbG64vJLM74AFw8DwKgGCcwIDgmxMWFDDkg4Kef+lniBZAIV0DInJ0ACwCvflD&#10;2UBQgkPKggOwlttj7Iw/bV6o66qNOWG7ecnpHR5SNoaAjAChdVnKXra3zUsZqQs1+KlUexQwlA2c&#10;3fGpPBtza4mdUnLxP7LZxi90sd04pl6Bd96KjD/X6aFN/DyBDZprbAayBDq+k08wwYvNUnVsZ2cC&#10;sTopO6Mv/peudWhvfdvY6cenjyx71KHYISW31o3il7YbFW8dwKSto1J6Y6v+pA3mFl+n/VqnNP3G&#10;D0g+v8wzdmOMnemPjrXd8huZqovvldNOauzS9dzEL/Lszi3K+N0Y+DC2IOPUN1sF2Pg7FLtCKesn&#10;baR8urYbkVnbr21IPZvYoKw9W2Ofuqz9XhslT25tW/oJYNDfRn/1yZ7w2YHYGrCgPrL4dOIDEIdA&#10;Yj6LA2TI06WdVDvE3l7zlddH58sucvqStuzCi8/U0YP03f5c+OTYkrI2Tnxiy9o+qVt9165f3cji&#10;5TkrYCi0PiFav3oPBLlNFjB0+/btccN36q6hCYYAIc8PuWPQ36irOp9mcTK00/90cHOcv3C5/5Ps&#10;6NHjVb7WYAjImGCk9FfcDtiZQGgClgCZ3NbKKVEegpYCMgE75CfAOmwboBNZfUjJ5RYdWfXq8J3u&#10;5JZZQI6HqAGhfJAxp0Oo68pfG9kaGzAF+OR0KadCfTIEBDkB6VOQyh/cJVTIdAEbAEXfQqt8QA8n&#10;AU7KeTYooIKcFB+IAlIAEWDGhAbxBvy8SNo3WKp+3RbLCVHSuZgnWALQ9MsmqX5yUoTWZfWAEApw&#10;QgFLJpPjTm2dbDB049Z8m8xCnxeKXx+Hpw0u+rlRTRCQX+02MfIu3LTti7guLm2MEQ8YspCdAgXk&#10;ADd5ewzICQE6FjJEP8GSVyo9aD1PktxC6/K+C2A+fH3bN4puuW9aF1stirnAajN6WhfW8u/Q/d2l&#10;sr2DagdW9s7THwG/A3PxvPoNXJAxRmNNu5wMebvMQ9XqUXzCb/QI4h5qdlsgQTcbfAfiXksT6ITI&#10;IJtWeJvNrPw5Uxuq07V5esJ2vICjzFmADDvMmTYBR+rxkHrAL89Lpe1aR9oEmMg3OFlRxpWxIbZ3&#10;wCnbm+qasBakNti54U5ftd7SI59y+oits68l+JW+1r3o6gC01KWMbOZsYwub2Gce5HObJoBCXdYu&#10;3drgyePT08Gv+qBXQNDHWjZjJq/Oxt/PTdTGniBKPz+oT19IPvrI6g9l7eCnjLKupJElQ0ePY/FH&#10;bOly9SFl+3pM9HTdirQhZ6x9DS95dcaprbKgSBcfpn99RAYv6zv9KefaiIz6+Lftr36k68BLd8YX&#10;6nGFljZkMkdI27RXH5tf1CHPHvMkJW/s7Iq9QL8fJ8rxW/TEV8aDYoM6uvDIBxiow1MXEDGvi0NA&#10;DWTEfnaTQZGnJ/L00Jlxvrhuuv8aJ1m6UNrSrz8kr193CvQB2KB1W/1EXjlgKDYpr//GA7/HUHVs&#10;T3/9RvUSKxMvkR/RwND8cTvBUN9duD+fMRUHPC86wdCdKhd4uOOjvg838ePqzvUGQlJ/A+U22dFj&#10;J8b29qWKd6X7Wa3TAiUdzzuWT7DjlXvPDTX4WQASufXpDwpPugZDOT2Sj8waDAX40AUI5XaZdumL&#10;jLr5thufP+gTIKdBKAAooEiaEyEE/DgRyiv4gFDAkvxLQJDA7/mYkPKDmgwOARwE0QZHFcgBnDxp&#10;nlOYOE5d8toBS4CGvMk0wXkGqB29EHATsJNyToGyOICjACTtGwx5IHgBNfoJKQNjwFJskHp4+le/&#10;+WXXs4n9UmQSOMUD1MDQ9ZvzIWoL1iIXpBKoZqCfv94SWPPGEJtdcNqhbJShF8HQ4yeOWp9vQFC/&#10;MVZl4CjABzn1yWkQ/jrfYAgQqgsCnw4PXPsOhe8ZOUY0Z+YHCPIGHvL2S4BNgECCuTEZb05ZBPwE&#10;5A7KS3neIquA4NmpnJBVHX25PaUcnTYlGwgfJVjK25xCNqhsWGRsuAJ1AkhvYOVXfozNDVCWPvTL&#10;dvmAo7a1ZENtU1HaqY8P+CSfRCCTMUcfktcuIDhjlNJhXOxlp3FkE1ZOoEF4NmlrbG6Gh/Zmbekj&#10;eTbF5u5zrW/JZ+OPj+b6PQwMa9+yMWkAkfqkmZNQ7KVrnddP+nyR8NWTS4AQAPhIAOUbddG57q91&#10;ZGxF5p+d6uhUF9uNQ1/KdCujtKUbxUd4WX+buuLRrZ06/cUOunuM7CnKmOTTFo+v5enATxv66MJj&#10;r7Gnv9grJd869LPotDYyj1krh8Hz8KQ6fdH54rjw2Zs20aecYL7uN/L0rK87+Z6H5bo0jgDpjb+W&#10;trGVXdrjpU/UOkuWTPhkM941sMFjJzABPKxtDqDQPv0iutK3fuIXdkpR27v4Lv3H7vTTfVQKzFi/&#10;QBGynslnzOsxaOu0Zw128KXGkPGIE8p0uR0WEvf64GCJi+Ke22TPl+eGpPZ3L+J4PtSen4eoASD/&#10;UODFmtw5cCrkhMgD1E6HPDvklXonQ8DQ/DsOwNxzbJ7xmcBnAhUnlxO8ADXiJcASoIIfEBSZABmy&#10;0sisQVLAEYpexA76EQCkvbbq/LDv54huF8C7eb3GerOfDwKIclIECDUwKrncJpM6AQKGchoUMNQn&#10;Q8DQ7t58RsatIachB3cL9VYKAElNREANEOSkSHDNLTC3w9agCC9gI+AEv2+tFRhAToqQhbMBR0sa&#10;IITwyAM+5AOmlAGjfGco3xTyzYp8Oyiv2Cfv9VffIrpTC0+Kl/FwMKdsnTndr9bv7F5uYGghW8AC&#10;UQKsQMU2m+7hRxXnLSC2tt11cc0L08Y4Nyh6nlVfjfr7wS8XmF9F86Fot8dC+TI1cOM2WW6PWdR5&#10;Rki5X8Wvsg9v3bzl1cPi310euC4w5BV+t8hyIvbJbz4ev6lfcb/67S+Wj8RN0JJXtQVyNifg57RF&#10;fjOWInltnQhtgFCl67+ZSEAXuOnQ5lD33ECyybZvyodSvrJJCQ58bLMli5TV8zF5+g7nxDhd0NO+&#10;BgxF4TUIWnjybVvZ3PYucmxLXew17/gbXaja5b/ZWu/il/Sj/QSZc7Ndb7zGa50A/QkQ2RhtwsrG&#10;qE7f5sf49G2ecvtvjoN/59p6kaxB+rKZW49Im/g+Pg6YwCODR46f4/v01VS6leccLPNWPHJSvPSn&#10;bxTZtbyAmjUQnb/rp6XPqkPsYSsZ/NgcG/GtF3x5+qX0rMfALmn6oCPXbXSF0nfbsbKFDuPImNZ1&#10;6S965ZNqwyY2kpV239WenvhMqpw5tEbkE6gROWn6l9KfvmOLNLaSk6c/RI8+7Hc9hpLBl8ZWKTtz&#10;Tcbv6vDU04vSb/oJb90vW7ShQznjk5dmbKkDGgIqkgcgoi++wQcu4sOMgT0ZQ3yT/kPxDz8ExKRP&#10;BAjpM7fBvNiAr6+01Sdfpn5tY+vl56KcGmUsbAaC3A7TRpzoRyqKOu5VbJwAqHz3bIKiJ0+eNOVN&#10;Y3u/P2/1VrFnR32S5c7y41k8yTNDniFyQnRh+/LwALW3ybwtlhMZMduPZ7emlD/6BQAzT3YAE3KA&#10;RIAKMAOsoIAhddoCMPLSgKGcOLXM6qQpeUR+DZbkGyiVjBMs8TpAaA2GUE6GACCnPmQDiAKG1rw+&#10;GXICkltCToOku9eujr3rO33rTNltM6ABmAnAafDSoKY23JoogEh9QE/XF61Pi8jnhGdeVDXISpUF&#10;BmAH0JGfC3Y+MI0vj+hRtwZD/Z2KChhOO+TzPSHl/hBaBX15H2b0lVPfIwKYul3pNIaAIbfJ/HP9&#10;1d1LDQot2t4cKsgFFAhMLiYbgOA0g+G8sGJzfiUlELtQ0FNHfA/mvd9G9A/nX3HkmSELNg9Ue5bI&#10;Ys4D1Bb0XNS1EGrh52QIcMrfeOzfqom9/aAfpvP1ad+j+OijeZtwPl9V+QUcGj8wl1MQlBMuQTjP&#10;syTFNxaBHnASpN0mA4jyEUYAASAKKAhYaQARqrrp08MNer2B2pSmL6ePzTdSx6/ZZMlFdwACu51k&#10;6Vs+acBMAE7sYHf/cWrJuG1Gjzpj1Ybset7jp3xrKXrVIf1JA4bYbxxzPR+OAxgC+jNeY7eh2szj&#10;D5tn/Ifo5nP99feWKrX5ktc2m/9sN3WgBBibNn78mNM2JLjh0Ze1HN9PexdgUnXsxY/d6SfzF54+&#10;E6DYJhDENuTaWvtlHZjoid7oTkoOacNm8sqCsnICN73K0bseQ3QlkMUGPLLq2dpy5ZPYJR9e/J4x&#10;te8W0k98lDR2p45/+8HpAmzpc603PkoAjR9RgjMSSLNu4m96Yq8xrW1VDk+f0u6r+hGQU6fP2Myn&#10;IWVvk63HpE38EH73U/2nj9gun7FK+YPNTloCYvDxMkaAAXhQr30AibLTGra2zXxVlDaxKXPPrvhf&#10;mnlH6mJXQBD9KHNAJ/vk2fCTn/5w7O5d3tipP3ar1z7gCY/ubrvYGB30kw3AAobueFxl+W/MgKKO&#10;hQWAnHwARF6KefoUIHrWJ0PeLg4YAoQ8P+rHsRiS51ETM/CuXL02zl+4NE6d3hp7125UfJzAxW0o&#10;cVtcBFbm6Uyt4Y/msz1ATE6M1iAFyHHry3+N5TV7oEU9HWJsAE7y4UvxGyQtuumhA4BSji3hkXvx&#10;1hgCigKQAB1xPSkQFHCUB7FT91JuizkVchLk1lCfFhUgynNEHrLuW0YmcDktAng464mLzUKqC/tp&#10;Lf77tSAeqqsL4v1aaMATxwJTAUjAjWAABEGgqI/kFsCU0yQnGVJlwVyK55ZXTp58Ct+Hu/KxxQAi&#10;AEjQDyAKD+UEaX7+nYMnAuYoD1Cf3jo1ruxcbBBogc+NZQIEQUmgy4Xlgp8XmMCAd3hhudAEMETO&#10;xWBB98lQ/+GeW2W1QO/e7wed0W2Lt8g94H51vhat40+0fvVe2S8BZa/bzwugdBXdujlftfS8kIsF&#10;GALSGjyWj2xWbGSf4Do/BKgswBiHjegQGBhvgv063+NaToWAAx8D1DYgQp48vylrww82hvjO5sHH&#10;yjbabKTsS5mvY7P8mgKG6Gevvpxm+ciiFD+AokHYIos6/14BpuX2Hrujw9jYrk3mPUCo9Sy3BnMy&#10;pr02az/xLcCB+DpjWK+PbMbWBl+gbMhzI59+pDNj1Q87pr0zmHeb8qd2ynycdOqZeuPn9IusCbzk&#10;ASMpXfixh356ok/ZHCjb3BN0pNn02dfBofLktFEXvnL8oK3+MrexOX2xHX/tR/mQsvaI/YBQZJLG&#10;5ugU3NiiLj7Qj7q1b7VJ/3yBhwS0rOfIoozJmLWJXn3wb3wMDAWIxj5ER+aQjg7I1RdSRuyLjzOO&#10;9vGyBuI/ejIn7fPFfik+njIdgnHmMroiy/741TiUkXHG7vgev9sVT7+CfdZA+3Dh6xupAxwAAuXU&#10;STO+6AhPnj8CVvAR2xEZNvQ4qj/+zTzHto2dNT52kUX06JPupAE16jwE/dk//cz43/63/894590j&#10;bZv+1JGR1ybt8ZCyMWY8dMr3WIqcDE2ANOdC6gFqMbOpwJCTfpRnhvw1hxhg73ebzAs0fSq0P583&#10;BXz8WPbvBpvHKQ78p+XNfpvMydD2xcu1j4mvHzSAyXPCAIjnbYAht9ECbgJqAloQgAKo5GRIXU55&#10;AChApoFUqMBM6kP0hk9fKMBKO3qVpW1fxW6nPesPL0qBHrfR+oRoAUvrtGkBQg2GAB2AqP+HqxwP&#10;6Gx4BZAAooPlthkwhMjl4S4A6AObSF0gz2oxPazF8MhirHwDogr+ATnywAJAIO0TogXgqAOuyHab&#10;BaSg8MKfiBWarLrlNhiwA/isARG+k6M1QApIckrkYeIALWiYM/0dh9OhS1fmQ9QW7LxQPGQ5TxAm&#10;EJiboour75f/6uMeV37xH24UNpC5MbpAjSVAyN9xAENOcAAiH88CdEIT6f8uCJLeXgBTyC22eTT6&#10;aDy4/6Tk5kXRIGr5o1aAKEDNZmVDYFODofIPGwXYAIAAiAT2BGDjST1fPHnm1KiCwcePGwyRD7Bw&#10;QhOAIaUjG2GCUzYstkhtGOryi548OXXK6td8ttCrT+AnIC5zldRYZv9TNgAjJ1vqjUlbQCr2bkDT&#10;Akrwej5rrMi4GwiWX1B8JSUn0K3BENulsd9Y+cO4spHbjI13kvy0N3asQV42bzr0geTDX+uK3zP3&#10;8ii2JNBFjzzbrfPoj730Juiw2zxGv1Sb9K8eaZ9vb6Ve31mP8zqzAc/gNK+X2Zcy3fGdPH38KS9N&#10;PuNb+3qtVz76BWDXuDr8zIm2sbvtWNp1W+MrklfPPu1iL114AjW/oIyVbfwa0hfSPjr1LU83HfRG&#10;Nx79SJ5dyPrRhxQleGsXG5E8IqNOf9GNF4DRvEW3fPyz9qnUeHruFtuzRjImPHoDFuiKHfhS/QEE&#10;AQnq13LqOy3b8LVTRx+9SF38HHsRuzZUY2Erm9hHLv1IM171UvqsD/V8yY5Oqy9vg/0f/8f/Pv6/&#10;RceOv92y6tqWkotNGVvmI4BPmYw0NNvOuOoHc94o6zhbNogdnhXy8LSHqN1dePzYbbOKKQ+edGzw&#10;Q3hSgR7fnQOQKm64ywAMuUXm2SGv23t26MTJM+P4ifrxf3W39sEPCwTV3l6gxWGHfoENAMXXqf1d&#10;h9tKAAmAgg+UrAFM8oAKULQGOdKAGDL0AE2Ivt8BT1Wvb6dG8toFQKUPFFmALR9jdOIj7Yel990h&#10;mcAnJ0i5pSYPNIVeAnRy+pNnhkL4bpdJlZ0KAUPaBDBd298bd4sHFCFg6IGLqpzp1AggQkBMTnr6&#10;1KcCs8kFRgJIAnLwAR0TguT75Kh0oDyrtD5tSt0aNOHnBAnJp6w+evXJmb5AffT40XF++1w/RwUI&#10;WqDzQp+BMUG1N69q76KyqQF2sSVgqDeHBaA5ncpJVD8N/9htLr8+5h+0/u63hfwSnLfLHj1+3vkc&#10;c0rzjNAkn78Hep42PXw4ny9yAWjnuaFewLWwAobY5eKfG5fN36YmuJgDm8I8DUJOjYClAKCAhgAK&#10;5QZFK8ChHRlvoR3Wzdta+s8vx/bhapMKP6Q+G+q6DVLWNn1K7y9vlAFh6Reoib3kQg2EatxkAKa0&#10;6XzpoC/+MB6pNohP4p8QXcCPOrcefQH7t//ubZt56pax9kbbds/NOn6x2VlrNlX1eNn0BQLzJQXU&#10;fIRRyt4EBJsuXfRLs8GvN/nojR+l5gNAQcrxtTVNRn1vxNXeesFLYJKqyzi0jU60Hic7tKVbXfuh&#10;dErNvXaxl15167bRHx+ST18JwBkTfXjkwqMvvsBHsR2PHEodWWM0Bwna8Sl5diDlkProaR/VnLT8&#10;YjNiCx+g2Bnb1Wc82phbOqJXfXyT8SjHRnLJWxOC75pP3nijN20Fa2kCdwI+ufgnY+hxVzlj+f/n&#10;67RJn2ygXz/qlNmYVL9S9ewCDgJU8dKOjqz5tnlZhz0mcaj0Zbz61T+75GO/lM1rWyMbOzN+xLYA&#10;Gv3yD75+1z7rcrVr/y382AgAeX5ISgeeFK115xkhIMgpkVtl8uzyQ9utMT9u3SZ79KjsfVo/5B89&#10;6Y/0+rHs5OfmjYMGRH4Qo75TcOtgofnMkFfufX1668x2f2fo7LkLFVed7n+0xKfyd/UnJh47cXTs&#10;7O42GPKfnYAJAAOIbIBNEX6DlgWkAEPqQ2kXmRfBUIAQyolPg6EXToNSDxQhfADOnR2gJs8A9elQ&#10;UYAP8NgAqABSbq8BTaGX3AoK5XQoJ0AAT77ErC63yICmPGt0vQDDTU/Ym3gLrhaZkyIACDhSbkBU&#10;gAPwcIsLGHLkB/0CQsoNUApIACgBRQFGJiWnRwFNDXaKAogCgLTHk0afdA2G1kQWAnbvkPPcIvMA&#10;dYNAtw5rUbtQEgwFPiDAhZQNal70ZGwSNoS5waGcUPVtuZIxkY+euKgd0U/gc3B/ATl3IPkHXQaE&#10;7j/yyn0t8geAUclX2Zti5PwR69Xdm43y9w+8Xvls3H1QC6jAkLTfKLjrovKAO58Cb4eBhO02MiBh&#10;feJjnNIAJGmCf05dgAuAIoAIBSg0ryigIwClN7PyE584bdB/+ycbUtWh6etlA17xydnA1MXvc+Ob&#10;YEeavnISFTCEMi62yYdPZj0OusIzHjLy+PEJ/vq0q9sX8VEAUSj/vJ+gZxy9Ztbjq5R/kDHZlH/H&#10;F5XPeI0PyNT3tHUe5yP56Evbbr/09b/kF79mTQjQCWzKefiYbNaLlB1sJadPZRv5rfphZMNPXfrR&#10;JkSfVH2Pkz3LWBOMMg4y67aID3OqkoCGF/8mnyCtHqUvOtJm3TfSX9qTUZfgG8ocpQ0ZhKeP2Lhu&#10;Qy97Qta/22PzRHl+xkAbfUaGbQJmB+ai9MM3+o2f6FfPLv1nPpStCXX4yhmj/EZ3pQKxdmmvXhqe&#10;NmyTskGejxDb54/Babdx6Ec7JE8fO5WNS4qXfqSx2TpiT9Zzxq8+Y1ZHju0ZY8BFdHVfZWvbvPSZ&#10;PJvN02ael3opmejFY781TTdegFBsDCl7dkkd2QCi2C4Nj96MjWxIv/nIIlknQwcVg/NmWW6TuT3m&#10;ZMgjEH0q5AdvgSGPTbgr4JlRdxXcJQCEfH9o3iKbL970bbPbD/uNMmDIyRAw1K/PF/D49W9/1Ta8&#10;e/StfrsaIDq46xmbeUsJQAFgAnYAmTWoAU5epAAi1Cc71Y80bdft5MmRST6yqVcnn1RcdaABCAUM&#10;sTUfYAwYAoKcDHnuyh0aMuTF/5cCfnIaBBTh5aSoqYAQQLTmByABQrcKwd+GbGshOhHq54Zqsj1L&#10;9HFd7O/VgguAAUCkOYYDYgCVBkMLmFmDoAAg+cgBUNIAI/k8W7TWkfq0DQCKHqSeLdCw4zW3yICh&#10;gECLdG4K85mXDvgVNF1ELigXkAsGybsAe0OsoOlEyG05QIg/7rkw3n9WoObhuFcgBejZ94xPAaBb&#10;jjgbED0sX9aihvQfuhX48Xj0/IPx4NF7Xb5z/2kBz6rr9Om4CfTcKaD08P0CTYDQe82/VYudnqfv&#10;1YLxGfWMuezxjFVvrmWvcQnggjqwI6AL+MYo+CsL6uqdRty564K/0/zcGgIEAIzwtLOp8AnfZXPi&#10;MxunW0fqbZ42JHaQif+yiW18vOLNuTjcVIEC9iBAISBhDXyk7GcX+9hJRhsACvgJWJoAY4Kh+IRc&#10;86qer/TBF/ib/hZ56yOgCQjyoHMeUtd2+gYgWWyrcRmHTTR+MsZeT8uY+UA6xztlOphXPTltEZ/g&#10;R3btK3La4iUI4ZFNUNMWJajRn5ScNH7XXtmGTh+am/k8TUB42qWtcWRO8VpH6WMXWfn0oX4z94v9&#10;8mzNumEbfWjNT9laI7Ppq9qri246Y4u8ccmTIatNxicfyhys26xtRmtf0MWOBnG1H8bOUMahXXja&#10;6BvRoz5jiW3sypzGHuXw2IDwldlID9kEYkE8AT46My7ltn81ttjBRuPI809rUBdZdnZfKzvwo1tK&#10;t3zsZkfskg8vc0CHPJ4x4EW/doCJOnIZBx0bm6q/6GMfGWVtpWTozS07RDcfyePny9J0qAOWpOoi&#10;R598fJs+YqvxBVAlRf086QKGciqknDfKACFvkjkZyjOngBDg4zEJzwohb5Pdv1c/nG/d7ZMiP5r7&#10;dtny2j3ymv3ZcxfH6a0z/Uet8yHp9/tfGI4ee7vvjrjVJC56Xuimv7i4s99gBJGVAkVoDWbQi3ny&#10;QE3/MF9ATEDUi2BKSifei2AIpb269OG0KW+ZxW6nQnlGyElQTormoyrztfoAogZDQJDU22QBO8CA&#10;0x+AAEA6qImRqt+cJAFK0loEAJHTIUDojoVQk+g2mZMhzw+tQU7SgJE10JFfA6ENv3iADMDjraiA&#10;msikrB2d6QM/YEqqvJYNmSAnQ/nX+n54vMZngbrgBK8EsBlYq32NaUPLhY/6wltAUB7U5o8bddFM&#10;IFSA8VEBljv3C0zeH3u371bdvXHTW2G1qPcf1K+Re4/HTa/Io+IBOPtFSfH3fFOigNCtWvQH9593&#10;qnzTP9lXPfB0/3Fd3PVr4tHzCtS1eQFobGIvOwEDQd64kGD+4unHBgRWvfIaPPBFwABdKduA4g/5&#10;bGQ2G/3aSPCVs8HxY29Yi23Ipps09dncyLEHCHKbC8UuoIPNATeo7aw61O2WZ5p6bpc2sX/OMVsm&#10;QMrc840UTxqKDn0CXOSAn4Cv8NSv28RPxo8SGIwVXxr/xYcZv3x8Z7Nt+fJJ2uDjkZFqH1kpPj0C&#10;HP8mWCdgW+NJyaz1Im3pzCZPr/r0lzGQkdIRPYgce9ULQPRlfaxJW3rZEdvoSYoSnFt/6aRHGaWP&#10;9EdXgpN8+mCDNGtO2bjSNuNCKSOy+kvfxkZ/5ONzfZExhoCItEuacdCpXQfIsiO+pCN2SdmG8DMv&#10;+kIJsHhktKeXLuXI0ZO23ZcxFGWc0c9G9knpyViAoIw9bTKmtV3qyMQGcrGFXNqSDejIGPHiV2X8&#10;2BS7zadba9mz005/9PI3u/gOv/tf5ossUEJndNEDlNB589b8f0A8dWsAw048RE/71PwscxSbjU8a&#10;neTltQ84yi0xaU6FACF3HvCdCCG3yHxs8X79oPa80OGzok6GJs0/bZ3PEHmVvj/Lcqtizk1/4jr/&#10;t6xPh7bOFvC5XrF9HgYAQ7lLJCYCFf63bO/6tRrPgwYhQMq//8dvG4QAJHgBRQEnoQAdMhswVMBF&#10;XQAPUg7wkeLJB3StZdZgShoiz0a3vZwOAUH5QnXeMpPi9SlRgTtEtm+TATprsAMAAUIhfIBJHSLL&#10;Uf3WWdUDRAAQMOSEKCdFbpsBRMgtoty+AlQAk5zkrAFNgMqLFBn0okyDnQI+dP/OyVKRPsiTCf1O&#10;uzUYKgd6gPrC9vnfAUMW8wxcLmob07yoLexeoKvURWbRe0Dbl54fPq0F+/huA8a9uqDuFCKd9LgA&#10;0N0GQldv3Rk7tWCvOSUqQHPj3qNx/eBRlQGeh2O3FrbyjXsT+EiV8a/dfjyu331a5Sdj7+Bxl/fq&#10;omggBVT55eCBOP8F90EF4g/LL8ttO/YJzsYkuAc8IGN1ChQgsD4hWQOInLLgARDZBG0wufgRH/JR&#10;3rpzy84FTlYQtmFFxobrFgJdKEEuerPpSvUbuxC7ph02wAnu8NQZA3l8qXLfWitQlHnVVht9sivB&#10;1FjVBzC13gX8KMcfygGF4SHtgCH8BkKLrJRtAF18PX18CCqsKT6UT7DI5pj69aaLH1q3k2YupMZl&#10;fCi3O3ILgbz268CljX5s2jZx9dnQ8emPPJtS39dP9UV3gMacu2mXeteZ9mj6e84xPRm/duvTh4A0&#10;Kb0J1Fkj4cd2FD/oT0CiezO2CkDy2tGhzH4y2qgLKWuTvrJWY3P8gae+eUug67UFdJa/Y2PmIXOg&#10;DR0Zd8ra0yVNnox8gi+bja/nBa9oLbduJ+V/pK25ZXfmHJGLHfE5exCbpdEbWe2jp3UvY6cvfWun&#10;Dl+ePBsQvrbGoqwdnrZZbyhtjDdjNgay6768tt/zWv1EF93pG28NStSzGY/OvgVcOqKfTu3l9cuG&#10;7GXq8KT4GYO+6AX0rD261qBv6tOO3BxnXq93i8ye6WQozwv5NMvj+sH7xJ931w9kYGie/BQBPTf8&#10;PZNnZO71YxX9JlnVAUP+u8z/lnmj7MzZ8/0A9fntC/3npQCQT+WI+05Y3EIClK7uOj3y3N8EPAEp&#10;UoTvlfoAlIAXafLkXgRDoTWwAXjWwChvq0UmfHk616BJ3nOy/dr8C7fHUE6HPDsEBCGAbz5A7YSn&#10;kCDqE58lDxQBBQFA8nieFep2JaPOaZBbbQI+PlAEPLk1FBCUh6Hlc3KjvAZAyQMwL4IY9QE6dAAw&#10;kZVOQFMXlEVTwRYvX5/OQ9t0qGuwtLSPDMdyoFfrPUCdUzHI3MK2kF1YFqzU4nWxQPB4FvDmYi6e&#10;V/7Z6dYhoHjz4Na4tl8XWy3k2/5c7+6DsbtfC6yA0Lavgu7tj6uOLgvQ7N4uoNMg6FHVPxiXb94f&#10;O1W+VqDn5v3nY+/Ok64nj3YLACXdLVBE9nr9UgCu9h89GQdFD99/rwGRW5d9WseXBYjmpmEjs+HP&#10;YHz3nmeRrta4J1AANvAO7jgOng8XJ4gDEQ1CakPJRpnN22ZmQ4jv5BsMlf89V5WATj4yfKhsk6Uv&#10;AUKqnk6y0mxi7O4+2655iqXM9mmPjcTmPIGBsZonz9643aW8Hj8woz86tGc3H6QuQCfyygFBSYGf&#10;PlliU1HAEL/pKz4M4fHjIf/wDTPjNc451rnGrDe/GM3fmrRBWYd46/by0WnzNr74GG0AxeJb9fqM&#10;LenfRo23Dh7K6vlaPjx9hdSnX3rUs1NQaJuL9Bsdrq3oZBP7AojooEseX7nXQclJM474BtFDTt4Y&#10;9I0S0Mhrp0/jxScb2+NHdfEDGTztpBm7NuzQLu1jGxv4PeOJ/3PSQk8CKlnt9SUNqY998RX5lJE+&#10;2YmvbKzk1u2kofShf75KGmJL/E+3MeDLx/faK0dn91s2WCf06185FDsjF5teTFHPV8nQA1BER3xB&#10;tzp90cl+9pBhX9u42KsO4Zm7+CT20eE0aO/alV6f9CIyrXNZO8pku91iH/1ScnwfP+KjtKcXqTNO&#10;p0HADzAEGIk/+c7Q+pmhCYhK57OahyfvjUcP56v1AULeJnN7LN+d65Ohigv9RepbFSt2DxoMzZOh&#10;832r7OTpU327yIPLbh05YRETgSN8b2sBHAAI0AGgADFiZx6aDphBAUEBQgEuDYbef74BLtqHort1&#10;lkza6oesenXy+kxKZ4Dar36z/LlrjQPocSoEBPlAIyA087e6nJMh1P9NBtDkVAiYmYhw/jWHEyCk&#10;zocI86Vq5dTTMRc5dDsfvCajbn0KgARDr6A3v8jHE11YeKEZBL1t4VdqyVZ7eQskD5PNC6501gIB&#10;agJ0GijRvYCdPEuUB7fzn2lpx9FxvvuNHqD20cWd3av95LzU+PJQuYXKR1I6JnKe9x3xco+XL6BN&#10;6PTgwZ2xd/NGgaH9sXujQOW9WowLELqwe3uc2d3v9GIBH4Dmci3ai9fvjXN7B+N88aXb1+6PS7ce&#10;FdB5Mi7efNjlC0Vndu+Mc9dKtuj89ZLZfzwu7j8a2wWgrtTC3/Vr4eHTcfdJLY7nFdiAIt9r8N82&#10;5UOfF8itPF/ldqJ1vy7q23dro3mybGTGvmwU64vaRU4HGXMxg5JfigKAjQYYsinca+AbwBtAizyU&#10;z4/5cGfWBZ55S15bABswpo986ym97Jjr6zDo2DxsRv2LqjboqRdAm23Mkw0M2Qijh4z2Pc7KJzAa&#10;OzJ247SBpg0ZQW2u43l7RmDL6Rb+9I01OkEOnb055+H68j8AnflAPg6qjMwLnue9pHjmi03ZkBM0&#10;jNv1mF+yPa6yO5vzpu8lMLAz4C9jwEcJGGufxB/6SwBQnvNwGIBiG37y4ZPB194cqAsgkqrDS5vY&#10;zT6+ZW98GlDBbpSxyWujj9hLj3Gpp9tavwv011rPNYDMhbp7Bf4zD3ipe/jYQ5cH/TX7g3sVKEtH&#10;5hAvAVV/mW82Wg9ZI+z3Fl/AUG7jxD5t40sUH0vpo59u45CufRa+9hm7NlK2Idc0Heo3abWRIn3S&#10;ac7Zwy5jYK8xsDVjImNMKGPe2LToRvq0Js150vRLLpSxsF/aa2ORCeiRZu2kDnhB8Ru72LemjMUY&#10;pPHp2hb6ndgAXFmXmVMy8tqh2LMekzZ4ZPmBPfqKL9lGF3n9ZH7znNCTx6X3XgXyheYD07XvPrOH&#10;zU/BACg+qvusAJHPqzgZmiDIg9JOiHwaoABQPysEKD1qIHTt2t0CQ7fHzs6t+UZZgaGtAkO7u7t9&#10;gtLP0VTcuvOgQNWB+M//xnW7fOZwoubcoyq//EWNq36MLAAFAEEBRQFKyh7KFmcDiAAYQEc+8pFd&#10;A57E57Rd58mSEc98EkAbdUm9YSYGO/lpUHd7vm4P1PmMjvje4y0Cmjb/Wg/YSPtEpwKUgK/cJz4F&#10;BgCkvG5OlpyA38Co6gMCOAxvv2QAl/cq+MwNdgZfZcBm/TVpeWluoeRtLHnBVEDrANi/hF3UfrHO&#10;egFRoMwJUp/6dOCrzXDhS9cfahRcgaWcCGVyIGH3S8+c2+rnhi5fvbT8aaun6eeiICNVhiY5Nk+j&#10;mxTI3gI3CRC1e63+AO/G/u2xe+vW2Ll+a5y5dHVc3LsxzvkCaAGhras3x9al6+P0leLt7Df4uVDI&#10;/Wwt2K3LNzu9sHt3nCuSntk5GGeu7I/Tl/fHqUqPX7nV6dbenXF2r+QWYHT+2p1x6ca9AlD3x53H&#10;z2qBPxkPnzqRq2DqmLV8CYDY2FE2e4FBAOggYHNYNgDz56K2qcrPC3gGmJxUTBlgaYJfa8CasKZy&#10;Ipd5Mw/6R9aZNHOmPsAJn2xOEn8HOFW9fnsDKT7SnznQNxvIoNiVdTppfnHXRmVcxmeDU7Zx4q2J&#10;bAJu2rwYHNTh55s6c42/t3mDSLvN5vhhbYwVRBOIA3ISjAVZ+Xw9XZo8yiacjRfZnLOJrzdtZXVk&#10;2BhbnUawnT1sndfifM6i+TXm9WY+531u8kkT+JB6ZetGfzZ7FFvYq46uBDJy7KOPXNqro48/2RA/&#10;szEgIicVPSfL/Ei1waMzfUjZYCxtf/m7b2cv10DWPhCE+N884KkLKOp2JU9m/07td0W5hlrPYnt8&#10;bQxsMv/sNQZrAwAyDwifTHy4tlVKp3VNZ/wefnjGmLUg5YP4s8e7tOs5KP1IOfbS3/wq48fvKLbw&#10;NR9L2RsQxH7jiGzsR71+SlZKL5vmNTrtTT5j2djIrsU2KZ61nTGmDZLPsz2xO35fX5+xNzarp6/7&#10;KNI3XdZjrpmNDSsyrtgQ+Ywj/o0MnVJltknxIt99lLw9q2Op06BH5af7dX1XLLZfOw0KKBLcE3fu&#10;exj4wdPRbxQfPB03bz7oZ4LynNCNfouswNDtp5U+KSDwsG+T+Tf7S5eWr1Cf2hpXr16ufj1UfLva&#10;VGxzK+muHwzzxPBx7Zt9ndX+3C/lfDwfZBZDUYOh5bRGTAV2ml884KVB1O+RzUmRfGQCiAKanEIF&#10;PKkLMFIvniF1AUuILvwGc8vBhNOiHk9i+RoM9clOgRe3hfIGFXIKtH3pfAOhgB+AiBx5svlyNTBk&#10;EhP4AIKbVYdMLJCT7/AIVr1AKzjhC1CAUgBRTobmhTZBDb0CmL7UA0JIW6cLAuY6FTilHXi7Dxfh&#10;JMEWCELKcTrHQdsAkGeGgKFLVy4WAPS3JMa716AoR2rKZHev8YPbiU7C7rTf+Aho7E8PFAJVd3Vv&#10;d1y5dm1cuLwzjp05N7a2LxXQuVrg5sbYunJtnLxwdRw7f3mc2t4t/o1xHigqOnlht4DPzS43YNou&#10;2e29cfL87jhRdScu7o1jF3fH8eKdvnprnCyZ46UDsDp67tI4fWmn9OyO63fujVt3azN14dQisOj5&#10;FEgxr+Y3wPd2zR+gq948vXhki8xr5tx8BpCQNcdSPDqRfnKbFMmnfykZIMf8mDP15j7y5ipAyvxq&#10;BxDpA8/FimIXG6QBaAFnsTOyGWPrXeozhqxRKR34GZeUH2xqyEZrw7XB2nABDEHQOlZWb+MVvOc6&#10;n6cWAUMBOR1MBeei+4LECgzlBKkDcwVcZZv0OpjYYBMYbK7K6m3OgoRAwl42sYEO/1f3ya8LEBUv&#10;J1VIPmUnUv0mYvkp4NW6yUYe0o+goJ/1r+ps/AlwAsPc/GegSbvoie0JJGw2Bx1Ue8+Y3ywCLhoE&#10;LbweU8lkXugOIADIEojopy8Ah69RACmQEx5fBwQFhCqbBz7oPfDuzQ1w6vmrNurZEpsEXfZaG1kD&#10;eL0OKsUjx2b28V98IeUfxCeHfjy8he0ZP3m3svHd5nYbOKQeL3WIbvqyRsyRcoiv2r7yb3zKVj63&#10;plH7v3hZ+2S01Y6P5/X3u6CKb3odV/9I34gd6duYrdkea8lkDvFi97pdxmC9sIfNZPQfm/k8IIi/&#10;pXgZZ8bID/qJLXSnT5S1uVnTyzjMiTppt0m61GtDf89xkfWCjGu2r7VT5GTI/1hmL50nQj4lUz/+&#10;nj7qWCXve3UPHheYe/B83LlfdOd5xaaHY/e621oPCtTcH7v1g3jvegGk/cfFe1LlBxWnbo8ru7fG&#10;hYod/qz1+PGTGzDkIOT6/q2KFwfjoH7MA17G+V7tj+I4MPT0vffG0wIiATpiKDAiTR54WdclLxVv&#10;8dZgpkHRolMdipw04ArQWdc7AeqvWy+2pD6giK/EbOPIYQZS9iB1qE+GEAdIgSOBUdmFjuRtfup8&#10;f0cerxFkBf6cDDlKCwi6VWAAKBJETej69liCDlJnsarj6JwaocPTH//VZcF59XsCIdQXWdUJlAJp&#10;KLxGsN1+gqBQbpflNhkHcp5FBrjkRAgY8vzQ1d0rm3JAErqyc3mTx1c+e36rwNTZpvPbZ5pPx9nt&#10;C+P02TPj6KlT490Tp8fbx06Oo1tnC9Rsj2PnLox3CpkfOXFqvH2iZLYujONntsdRH8Ta2i4AdHWc&#10;vVQAp9ITZy8X/2Lxi85eGkdrIR87f7GBz8ntAloFqI6evTiOF9p/5/S5AlcFanf3xs6NArzLA2MA&#10;T+bLHGbezam/YXECmNNAvidrjnOE2xfsAorCC1gKSFBu0GCea04a/KjTtlJgS7/KkWkAW/MlHwAV&#10;IGQuUQCVNg3Y0GJP+rem9B8bu4/iB8SwF6WcNlKyc/PWr3U0T5PwslbXfBtogoXN1UZrcxUk8vwH&#10;vs0YH2XT7U11AT8JtgFCyn3CsJSbqpy/nhGQydORTT/BMsGh9S8bs81McJUnvwEQBXDyCQjADAV4&#10;BQzpK2X+tz+YOz+S9JeAgJRzEiSvP2PVV2/+FeDIsUU7MmxNsE9bsgk4goR6hBeAkWBmLIKw/8v6&#10;9//xSfP5mOw6WOknOpMCPwE3a78LUAGd6zng88wTwOQa4YvOG7++FiCE0g+yBthrXQQQBSBkDPET&#10;e2N7QFH8Iu+BXvzbB9eaAoSAIimg45k4Zc+2qd+/vdd1eVh/PjM3fU+XvpTX61N/1jxb+bzXzOL7&#10;tncBHWTmdTPbZs6Mfx38lXsM1Q9fq9v0VW2aFln5GV/mWkLxBXm2xj+xHZ8NIf2xi538nLwxKLf9&#10;Ra7XyMQffBx79L1eR3jS9K1f44gfMu/k6SObdrG9y7VW+jZrzfWUN+76ofOsYuSjabt96vnzp/3B&#10;RaBBQBer3v/wgwZC972Z7JGIa/fHzu69cWnnoIDOnXHLCzW3Cvjs3a3y3QJID8bezYdVvjcuXt0f&#10;21dujnN+WG+dHycr/tyoGBEw1G88P3m0+fFsn3+/9uGAocfPa18o8BFwEhDi1ljiKfASAlrUr+XT&#10;Rl1ur6kPYEoZ0AFo1u0CftR3eyBq0YEAq/StnFM0d2vcKpP2s1D3KnYt9FJOdzhgTS5wASmnQC56&#10;sjbAdtayIQqSbokBP9f7ZMmf7dnwJnGioAHccKSLSMAzyYJLCE+9/8+KHAClTipQSUM5IXJakCCZ&#10;YLsGQ4hucsCP8gRBHM7ZHDopsgnedAi4rbv0SqNbXlB+UpPyvCcDqp22qM/JBX1SMu7BPigkf9AL&#10;rWSePx8Pnj4dd548Hvv374+9gwKbt26PXbfUbuyPS9dujIs7e+Pqzf3mS6/s3RgXdnZrIRftXhvn&#10;r0r3xtaly+PEhQJQZ88VqDrZ9Gah/XdOnyrQtDVOFp06e7rB2ukzx8e586fH1tbxcXrrRD8n5dag&#10;Z6XQ2fNnOnVCdqnA3HalFy6cGxcvbo/Llwv8AYRF8ld3Lo7d3cvjylX/9H+p1wAwhWftWDM5JQOk&#10;gS3rSd7/v+FbRwHd8ngNypY/DM4HMNdBGHhrQFXrz+aRNWi9BaABRykjG074AUPWYQBRNqKAnvXa&#10;DAC39t6riTe/bwAA//RJREFU+V0DJGsj4MjaJW/9ygfkZz33Wqz2SJ/WWsDgBuAtfHqbqmxN4Vlz&#10;1iBf0KVffbA7J7Stt3Rpq8wu9cbPZmUybFgDHsDAutaPtTz/2NdR+DyhwzdP5gJYRuY7P4b04QeQ&#10;eci8xN/xb/YE86VOIJnzMk+3/BpHCaCpF3QQOQErJxJ8al7sL+u9I/7VNz/oi22zT2vHx0PnCWX8&#10;T84aNEY+7+ue3fxY8tZcg3RzsvDyw1GqHRlt7pedABL7BUNBkb1OBnNrDwHP7M0pi/lZB09jR9oL&#10;zoCBdLevtbou9nebAogAHEBI/uatWe8kCCgKGFLvxYcJoKZv8yep+glgEZybV3mAJ8ABCMop0JyD&#10;WtPFDwAxd9rRm7FnPABifNMAs+pC6slra5xsQgFBUvUNGsomdcrxEYpsA8dlLHwaoPNiWRpwpxzb&#10;6QoIo0c/sW09Lmup11itbddcrjtpry/rarkOEhOT186asaexiVzzaj2lTV83pc+tMWAowODJMz5/&#10;r8BKrZfHz8f+3afzxKeAzoUr++P85Yofe3fGxd2DcaGAD97lvaq//nBcKmC0vVMyV26Mre3dcdyP&#10;7xNbtc9e61tGHePv32sg5FMwwJBr573n/inAKU/ZUX27TRZAkxQYkgIgeMAIwJK/1cDHUydPPgAq&#10;4AXhBeQYMxCIH+AEDGpPtxR/c7JU9eTXfeCrdyLklMhtM/k87oJe2qmgJXi5tSMI2ehMjjSbQm9+&#10;RQls8tkYbHomz+T2Jqd98dC80Pzxnq/3evDRswmOUWew6U2rNtoAG2XO9j9fNrcEGGkCESIn7Y0P&#10;yLJhV3m9kYeAHqkAEnAU4GNS9WXTpycnR2xSr23ATwOaSgOiEiB8RPG9jyeowpPiJ4DJS599UBNI&#10;Ty0ogMhiev7RBwvNxQVpP/+gxl289wr1P/vw/QJbz7v8/scfzXu0xX/y/vsVvMh9VPIfdv2jmmhv&#10;qqH9Qve3fVvBkWq1f1i/Mtjpg5ib2y39BtXc7F1cjgzX91SzQFwcnrq/davmdflGQ57Il79WQMVJ&#10;oKAoLxD6NbfhVz5rSwoIWUNIHuBZ1yPgx+1G/w937gKQ5hmuAmTbZ8fWmZPj+MmjBd4msDtR+fNV&#10;7yNhb739xnj36Jt1Yb87zpw91XXHjr+zIWX87dJzsfQBcLF7bzkRA+LkjUPAzjq2OSUIomxo1qcg&#10;bD0qC8LWa9aseusCP5uj64HvO79Q1q75kM/asf6kdFiDWY+uP/xcE9k8c21JAwSQTTV9syU2AUEB&#10;RE6dAgBcM66LT379i74mek2XHoG/94PyS4OAsiP7g/7Tt3wClHw2eeVs8EhQEVzmXnF4a03QkgJG&#10;glLqyAcMCWT2AnuFPcR4+MLYsnfg6V9fbO15LVtjA/AZALQGNnytPnz+jpy8NH6QqkMB9m6ZoQR5&#10;NveJUAO2+Wr9GlQYj6CcYJyAbMzy/ODf0YEgeUAopyYAj7c/EVCUEyFgKIAI8FnfSgOM5qmSuSug&#10;VH7RH58HUPA1240BADEnQNHaXikwJC81TvJ0Sdf6mu5Vfnng3KmIsaknLx/A4dkf42Xf2q7I0pV6&#10;+awT9drGN3Sxg18D1KzRnHCxP2sJzzgDAvWDNkBuAWt4Unqta+sLubbWADxleYSvrXUoLtpbrB1x&#10;1LpNHM2+45pOe88MeXA64MA/zD969nxc3/cW98Nx8/ajsXPjYYGfe+Psxf1x6ty1fpTi9Pm9cerC&#10;3jizfat+RN8pIHS/fjzfa7DksYtjW5fHu6fOjdfffKf21+3e2+3LHu/w8LQTIrHBfu/WneutY2TF&#10;ITEJ4AjoAEwCdAJ8Nic3yzNBeGvwJA0YUl7zAmAa4BS13tKD+CBgKfpzWqQN8KVv5Hkjr/zTie+U&#10;CBCSAkV5yPqlBB8OaDBkgoo2wKfyLnLl/iW+XOz4UhOZDSIUebrVK9tQNuCkNiubOuAQAIIAEECj&#10;wVDJ2fS1wbNJp22AS/IBMwE5a7CDUqc9/tws5wO66vDTv/7SFl+AUk5d97vY1L+cf1222tiK+rX1&#10;khM4bKaRJytPXwe96jsA5f1f1JiqXaPbyps84KonuPsqnQvf6RL+XISFuIHL4tOjzilV6y7Adb8W&#10;7mMLptoCYlJ/i+K/0vx5rVst/WFIPl4WUqN3i21ZfL2YCpD5VeJizK+TkLqAWGnnF19njuNrafyq&#10;HsXn0tCaz2cBodHHf/xLBk+fNhCbiSCMBEKboc0nQdHGkmBMXqoc4A4QOeXavniuwRWwhC5snxnn&#10;CnQBYVtbJxpMoVOnjzUAO3bsaJ+cOSW7fn2v8hfGlSuXOt3dvdr/mryzc6Xvx8tfu7bbp2yzfmcD&#10;AP0aszHmunOdIXngxLWXjbMBS22QeDbhAC2bvM0Tjx+ymRovef5qMFQp8EAmvmx/F5+v4++Nn/lW&#10;n4sdrvE+Zr5d9tWYvKbq9VVrxL13GyfC86VXPDLzmx8P+iHQ/gJs2SQoOiXwzI0gKZ/TAw8lu+2U&#10;B5TV4wP0fVvPm3XW2DJ+NgNG8sZs/uOT9fwLRO2T9p9n5pw42qMA3rJr+UFgg/Q8oHGqN2Zp32ou&#10;noBhvpD56x+RtZYCjrI/9t5XttnXcp38qkAmW0P5IWheMmfszBptsL4AdWOY4/AJjPnAMDDjz0MB&#10;hD4xKh6ZnK44SUkgF+gDHvTB3oDE/AhImQ/Zk2uLfbET8a9rT97ayprTzhiyhrPO+YqPrKGs32nT&#10;4QmLddF2uSYWYBBiU/h8Qac+Wm/V8TX9+uz4VTxzQWd+SFjLiT/8bm6yb7CdTfqK/6Wh2JqyemWk&#10;j4wdkVXf46q6+ESqbY+j+mGzcfO5en23vsUXdObWmGeEfA364ZPHda08mncSbt0dV2/cHxe9PHP5&#10;ztja3h+nt2+MU0XHz3q29Frxbo4zlw/G+St3x9mrt6t8vZ85fff0pfHWyXPjZ0ferr3uYl+jvRe5&#10;vu/VOPsFIKdwTuUOep7tFf3j/KNDACN+oYChjlNF4gpwQqbjyUJkgRP8gKGU1ctLN/FIGnqxXJRn&#10;jrrNKn7Rx6Z8/4hN/LgGQhswZLFkA+7jMRdfTVQucpPlgiaHTyYXPtm5MU4A1VRykbEZmOikNleA&#10;IN/2CUjAt0AtSptv6jidvAVs4fYmXfJ40ixs7RCZBFE6s/jx5HsSl3qLzObeF0T1lVT/0SNVzpto&#10;dEWWDeryP2wNaCqvXQeQxR6ASX90aJP2wJC/KVGHtFFPvkFWySf/q994kt4Co3suuLlwpjy7pH7F&#10;dz+AWekDgD74ZaH2ou6LPQsQ6i9RV7s5xrmQQ1lEjdY/rn4L+PhV4h+T578ml81F8ptf5TXe3hT5&#10;ZEX4fC81djaH1uWMV4ovzakEG40dL/UCS1O1yWlAAgqbwlOfzzcImmwlEzk6BKbIJ7AKWD2uKjf/&#10;BSLTm1QFU8HdCdqpUycaBABFUhvIuXNnGhwBRnt79cNjIWW3HZ16OeWSOuk6duLd8dY7R8bb7x4Z&#10;7xx9s9OfvfbK+P6/fne89sarDcr8Z9CRN19ruWPH32mwhpx4AXRO5Gy28k6+sgnb5LPZk7FRuw4y&#10;V64lAapPV42x5s11hAKEkgIF7r0bp1+TNlFgCMhxYmjs+MpAEZ/wUYOgopw42hvcnsvDx/0cyVJG&#10;8kDQTbeICjABSnl+qdOaN3Mb0Jv1KJC8GIQSmOILMjbB9S9Fp6QIILLBBggFDJHvBzGrvn8xL3ul&#10;H5Ty9jn7YtIeX/k1frSeAAi2sj1AiM1SPHPUQMaeW3vq5tazE/zKAwECqeCZjwHO01gnmkCBOqe1&#10;Tmr3arzzeRRgKKcneOr0kz7omODKLbba/1vnTvsLWGBz7My1lOvB9dL5ZXwBDXwCsPDPGgzxT8eG&#10;8lGAR1LtpHSwIwBNPduQdlL6Ep8Sl/B+HxhqO8t269qc9N5SNK9jwH2SPpH+Yt86zdzE5tgiZTuy&#10;zmIveetNPZLPOuz4WTL8j+hUx9dSALP3muX03scP/YO8E5s7Rdfv3B+Xb9zpl21OFwg6unVtHDm5&#10;O948vTve3todpy8X8LlaAOnqvUkFhk4XYDqxfWscPbc73tq6Mo4cOztee/PouHh1p4GB+ennhFwf&#10;BYakrnPjsD7txX1KU2BIHApwSWxCiSWuE7rkgRYpQAK4SNfyAULq6A+wmSdhE1TRkXKAED7/kKWr&#10;49aiKyl+ABLKCVHAkOt/vk22TFouYjx5C0udU6P1QiObsovdopOSlacjcvjZFJCFy5kCoEXZx9G1&#10;GLMhr+tsHvIWrgCoLB8AkPYWedpb7MpkElwFPHVABz3JqyMTXsoJvvpWTuBNHj99ORn6qNoBIB/2&#10;cwBTH7CRUxgpACLVVr226cfG7pduZKSb/CKbVPvY0OXi5/kDm9Qsz7FPOyZ4IMtmfuOz8G1oFrhN&#10;Qdukbv1ItWFjb3SoZNekrYs1c5Q+zGlO1TJO9exiO5L/9W8/adDzm3//pAmv56x4TctYUXTTR0aZ&#10;zo09i41k9J2gTqbHsMhpL017dewX5HOiF5sjF3+lrvPdF53mZf46ygWci25z4RbPRdqbSOXTbm0X&#10;StkYrHdr3Dj4k214KUtdW641txsvX/Wwvue9tsbW2VMNrE6cOjqOFmACoEJAFnKydbaA2Omt430i&#10;BjxdvrI9jpaMtINvgZh5+lPXdqXJAzoAjQ06X63N/XggCT+bTZ8g7fsxJRAc3pZVtlc0yFp+nPR+&#10;AMAIHsvegexJ6vlj46/VfP8Or9L4UZu0pTt96Vcf65MgeQBI3lhstG1/jU2K1NlIEXn6sl+y91Dv&#10;vZ4f60q/UjZZN+wNGGKj9ZVxILLspdMeGkCR77zZY+Xjmw6mK6ChPuBj3vKYACf7ub2bTO/VZbvA&#10;H6AVECQFQARnY+lrvMYD6NgzkL3CnpOTov7hUEQ+MQXpL3ajxAI8j2mQ4cP4TV6bgJroiD68Tbn6&#10;4XNEZ8ZnrKGe82X+42PU13/ZnxMhfQeooACwgB2UOjzgIICHn6R4+cHBt8CVNEBJH/wYGWvKdRDw&#10;pT3STj25CUCsEbfGnvapkAen932v7s6Dcen2w3Hqyu1x9ML+OH7p3nj73O3xs+M74/UCRm+euzWO&#10;nLkx3r5w0HT04r3x1vn98da5G+PNs9fGz49vjzeOXRg/KzB0/uKVWk9+HMy1fqvsun2vANGDO329&#10;G4MflvZoe5sf2QEt0gCb/JC2H9r7pNnv5LM/Zr+MvLbKrkHtMmbpuh9prkFl+0nkoy+y2XfJ0ksm&#10;9fagPuVd9q6XsumsF2pfYCamJk/eopUq54JTJi+NDmnaITwLkXOzcHsx1AVlU9sE9EqzsdkwEnyk&#10;Fm1AkPpNIFo2OvrV0ZHgoV6ZrujLJqku5U6XzYheqfZsdOGkDkXPJkgutgJBToQAIl92ph95TTmg&#10;Bm3K6pa+UN4OAp7IoAApb/bwQ4ODAgVS40Kxpe/fl519z7sfBlw2qcUHARdpx27+Cs9mEBAl7QvP&#10;uBc9sRNFp1S5/VDz01R68eMbvmu7C9CwYWNvtZePHfExPvkQnvlM/VoXXjYz7ejNvCB5+smwKfq0&#10;Q3hkXuxPXc9p6Yyd6YNMxocXH+RidYHlop4gR9v5KygXqV9Q+V4GWel6fuiMbRljfJl+5bPOU0ax&#10;KeOhL/5AZLThc9eNa9U1asPfPDNVgckJk2evjhWAApbefPPIeOutI50eOfL6eOON1zrFe/ttgOrd&#10;/gsb9NY7h+V3j1b740c7//qR18Yb1Uadf8H2lXd1J04dH6cKiDntmm9enh8XL19oYCYP3HluTMAU&#10;0DdBsPaRptpTsl9Js+8EkEhdy+oitw6Sc3+apzw2VMfnNswGOsWzQa5BUKh/7RaRB3jWgEiqbz4O&#10;GEpqPs1Fz0PxAIy5hg73IvnsQbHdmKXGD9jSJW9fzn6rXj7jkrdXBzSwjT8QGXUAE+ADBDl9sQ6U&#10;BXvBOadCvWcvAVzaa9JYyl57BDKWnKwI5tnvM2cBKA3MFpvJJJ6wK3NHLnWp38x98QF/a8L41+NL&#10;u/hAql4+e0muAeW+jooaCLG9xmns7DduulwfAYVSgGANfAKKtKPDSQ7AKK8On67IRj5kbVlndK71&#10;xBb28XWCv+dNPdjsFpm/W7q4/2BsXb83jl46GG+evz3eOHMwXj11a7xy8uZ4devW+PnW7Ur3x6un&#10;98dPT9ws/q1Kb4xXTu2V3O549fjl8dO3zowjx7bG5V3xfAK3nAw5gdIfwACs9UsKRQ1qPrZfTXCS&#10;/Sz7IJ59MMDHPpkfhSnbF5N23ZJH670z+ypeTqFce+rsp9lzX5STp3dN5NQDZ8aYH2/G/ZJFhvJL&#10;wqJCWaAWkovbBY+XC99Ck5pEF5NfFrmQXFgmNmWT24vYAq5+sqgg31xMyCIy8X0iUZuGtJ8JqItP&#10;HcpF6UIUvC1owKU3/JLrAGJTKUrADAkWgsQ6WMqHyESP9glOCVBpn7JFIZjhRS/CW8srb4IeXhHb&#10;+y2Gysc2gAcps4Et0Z8ARy8+2xE98yHGQxDTv9L4oHSY+CxYCyQLTD905/VvoIqu9VsuDbTwC6wB&#10;Z065fI8mp13q1uNmV2wzhrV/4pf0qy7y6sijlinQg2du8VKvjTp5fcS3+Cg60h8fpM91H5E/9MFM&#10;tQs/+syLOpS5YnP66bWyWi/qbLgo44u8+vStbeac7vBD6tgcm0LK0aes35TJx8bYhJRRbCFDT+uX&#10;X8gv/FxvWU/90GZtHPmnbLfC3BZUfv7cNfSsNyZgIicqNhbkeRvP1fg0hc9O+CaXL7r3pybOF/i5&#10;eKGfyfKMltRtPs9jnTx1tB+C91zWsQr+yk6vEB5S/85yK3F9WzGkfOStAm1L3ZsF8CKDJ3VKBpgd&#10;O0H/qf7g6taZ022f/JECfMry3q7E94ZlyJgEZW9FAm9AHPDWe+HyrJFTM98ky3fK+IWPQjbkgKzc&#10;rhMgbdKIv/jJyZr27MntO0RfA7RFDx0AnnxO5KR0NvArOTLaCXCeYXPL9saNa30rBLmt6QRQ3m3g&#10;PC9o/qXr2+RJrYe+JVr96itf+jUG/bS9lebL/mSQMZFdj1uZbNteKVv5EZH36ROfM5EXt5ySNSiq&#10;+AQ8BTiJUfkx3mCo1vX6hEiaceX2rdu9OfV0q3fe8p0noYcpYDTrxEoxUioeipWbHxplzwakVb7B&#10;Fap8AJsxG3vmDAjqZ68qbXBV8W7aPAH7vttkRW6RXbt7f2zffjyO7T0YR7bvjVfP3hk/Onl7/PDE&#10;/nj55P741wI9Pzp9MF4+Vbzjt8fLJw7Gvx0r/rGb4wdHd8fLR3fGj969PF5+o9b6sbPj3EUfVZ63&#10;+xrw11qZwMsJ9Fwv4vTcSyr9pT3J/jV/5CF5hC/2ADhAnDySTx1w0noq3ydHJStOiVcBVPLkpWQT&#10;y+QTz9KPVDnAKH3Q7ZrRFgWQ9XVUY+qHxWtu+zZZJtMEBQiZtPBQAFAWXBYdwAMQ9XFhLUBAKEeN&#10;OWoNOMInGxSMtMuDdzmCtWizOTuWC0BCAjZ+NmsbelB+goh8Nv7UJViFtNOPvMkNuEg7dQm40Ztg&#10;E0pAU68ucgJcgo1yB9zlVAOynq8AG8+sj1z0sTX20KUerW2JfYAQ8JLnYizWPraudI57LpYsHovA&#10;QtkE4bID5RVZ+YCjrgOMfg/ldh579MW+BF7+w9cHWzO2+EU54EIZtc+rfXzV+mqM9KQPZal20U9+&#10;rUO9uvQrHxl5qXbhr/XIr/mZl5SjM2uELuW2bVlfUnai2BU5JE+XNPpfrEt/ynwRe0PaIfm0Q9qh&#10;ta/CU68cH6Vv19sEwdbkBEOuM+uor7mPq78Pa8z93NgER/2sWPF/+ct5rJ3NJZuU9WWthW8DwssG&#10;lw3LutRPrmW2SPP8Dwo4U0eWrexSVpfr27VALkC0T8AqoAh4ylI8ecGlg01RjsoFJCBBMM7GD8QJ&#10;4gns+YCqVFCfQKfAxHKLMt8XA4zy/bH+gGuBGeCv/xG8wIy8T1k00CoCtHJqhpyYkQHUALKfv/6z&#10;zakbnnonb2lPb76ar6+myusbcAgAYTsAIZ+xeH4tt0DXAR8YEOz7WRG3Q5cP06EJHO6vgNHzzXNz&#10;a/8hAX5d5lMfsm1wVJRARE6wJ4sCDBGdgLR2UmO7eHm7xwF4nj2/1YDUj/k+7RJ3Kn6ZX+uiQc+y&#10;TvCsg95vrJcCcXnwHxl7ACFgBCitARCe+jwXFxAmFS8TSwOIxEx1iZcbQLShub6Mlw/ESJTDAmuV&#10;3QK3l2LctkINhu49HKeu3RlHLh+MV8/vj59sAT53iu6OH27dHf966mB879it8b2j++P7xwsonXnU&#10;dT8oQPQvb+2O771zdfzgrYvj5TfPjFffPjWOnjpTPvVBy9hyv79A7ZMwQJv5yzXqGv5oOQkKIEIp&#10;rwFPQEj2CnVSOsig7BXyOZ3NHgHoZO8IgFKW4iF9RxafHKLLuoqN637x/JDLtf8S1GzypCioFaK2&#10;cPBMrBRPnYnNfeg+TqzJNnkpO/1RBnqS5qiwH4Zb5FCAEh0AVB8xVr85HrThqU+gV588AGBTt7At&#10;ehu+DT6BSp3Nz2LC682/2iUQJHgjF0YCiPrwUYLOWiYXk+d9gAP5dRBDkacvttnIBZ5573XKtq7F&#10;FvnYrG3r6cU37d/YUry00a+AGbvTv3wCkTpy0aG+/dD8KhefT5EFj/ATTNNG+zXpY/Yz80nbpgrk&#10;2mi7ttFYNv2X/Dof0Bj/pp4OvAaAJbsGCfpr+fKHOjxERnt5OsgnjUzsyhjDk6atcmxE+kKpI6dM&#10;Jv5Qju70l3HgR+eaUhdZeqNjzY9+9X458sna52t70k4aSrnnp2RR21jy5t+8Wxfzx0j9yvtFjfGj&#10;qitQJFX+5JNfjl/3Gxofbh7w11/GywblzIf+8NiJJzVf+gllo03q+pfPGvWg+/TFvH5+Xf1Gnz6Q&#10;PkLq2qbFJ/Jk+CaUOQ2t5WLzi/rw028oG7qN1jW3DgiuP3U2Xpv8ehNH5P0Kz+avXps+yq9gLCjZ&#10;rG3suUVng6evA9YCLBp0VAokhAAIYAgIAc761GsBUE7D3K6UOh0DspLiSYGwd46+3XxALd8jk9LV&#10;3xq7Oj8+GyAGgOU0EPhqIFMk6EvZteGXfQCRYGtMAUcBT/J4yNgAuOhA4tX6RG79SId4JXYBFAAQ&#10;cr2g3l9rjT1//rTBEJCT0yCAUB4BeUBSABJZQEieHJsC2jI384Tn8JSsx7LMj3LA4QSOd2pMhyd8&#10;iafutoidgBw7H5RvbvtrjgJBgJDnhW49fDrO3Howjt98NI5cfTh+eub2+OHJAj5Hb43vHr05vnd8&#10;f3y3gM/3Tx6Mfz15b/z47OPx8ul7499O3B7ffWfv/0fY/73sv9V5nt/O8eQ0JEeBOUlykoOEHISc&#10;z9Ch6aLpoWkpiioKsZBCNqJIIRtRpNhsRBHZiCgiioiyUUQRRalCRUXFsrqZnulkkvwvd9bj/fk8&#10;7/v9verrzMGbtdb79/rxWet1r+tzXfeAof/mA28//dnffOrpfX9z5vtT/vWUX6i/fljVmpsXqA8Y&#10;kqs+9Ky2zq3TgIZyt8l7LSBd69+ax+82iK8NfIyhtY1njs29tc9Hzw5dvhDQky1Sz7eSr3m+bll5&#10;pWPc0Rt7wRj46+ruetcnEEQ2CBiSPYsPELLogBYo0sdWgRplE0nfuwjzURlgdSY6/UGf+Kd8vlk6&#10;+umyV0f4bo9MErRsk+zQbpOq7BAIKFwb1QsYwUf0HLYOkgh/b3DZ2IDzmV807X88YOeXF5iaA+Y+&#10;CFA+ywNZSA6ZyEZNBwCiJ6/+gi1mh11+J/aJtzf0fRjEp9fC5CudfTDNwXIfYOoORjnOAXn00kfq&#10;/NSX6c/tJ8IrPiJns+Mj8ZTJ4xkPdb7Y421bPDGufK+c8GYu7rEuHh3+o/qdL/TYt/jqfCVjVx+R&#10;9u5DvMZFuzzyR47iJyuH6f9N2SRXVuej8UXFzkd50AdU8IqBVx6jf8hcN/cXADrg+fgcYPSrk8sN&#10;hlCAqJuh/I6vO29zOP1YIASVV+Mz83bWds9Ez3T5oAFAfN/+lfTpssl//WosHvupXY705SC+Up5k&#10;bKPGb2yO3DjmB5HzPTkNvXxEEHn2ev5s4DZtG7ANOSBkcw/kxLdZt8lnQ282/HNAkKt3ILXpkw2d&#10;dlQM/HxM+7bh32EhB6U2mfjl1Uc4aA78c7AEVAYQzA3JBVrclgErAFj/rggoApK6KQOmADIAC9Dq&#10;VsxtmHfM8FDvoqm7EQPQuhkLwPno86/f/xdH5wPzPtXHPv7hAUeo3ycDktzeObP8MT+fcJwzxTkn&#10;d18ScEPmo0LklgwQAnoQMKR0G6bOxm2R314zDoCQMZqxuccrMGRcALhAE143EXT830rfDsOb8T8g&#10;zVnnjLTHI+eBbx+j7/zgB/NDvT/86T8+fevHP316+1vff/r4N3/w9MF3v/f0vk9/8wCibz39u7e+&#10;fUDPN5/+7VvfevrXH//W05994r0BQf/mY996+n+++fX5GO1ff+Qrp/7u07/64Oee/vX7Dxh6862n&#10;z34Z2PQjk774cOGAPiYD4gCizi3rCrhpnbfmNxiqrWytte5R69vaJN9knVrb9OJZt4iN9ck38uzR&#10;S9/6bc2zA7K11dnR0War3py94Vpxru/uGyGoWt1i0QaItLt6DAjNQB1wA7QAOYEXYMjvs3TTgwAY&#10;Ouoz0EcX+JlrwNNGfANF6VsMwBXKj4/d/Mqxj+boAEdtaFEbGfTvcNwHxmy+Fth9cKpnk5+9UaI2&#10;Wrz87Q3Tez9+rMtfsjZpGyYbcvpNEN3xb6O+F1Rk07e5uwVDcwjZdI9MvXaHAh/XVSUQcOLQ8fHV&#10;b38xpa/6//gfTj9//jI2HRRt8Ep5lk+Hj/bOsYOFTXYdMogPeQBsyuLt8c2G7j5Q8BrP18n46BCa&#10;XG9KB3W4Pfqqz6g6P8mzf+xTMnW62SPtYhSbfT52zHLCR+nEL85jLh2u229626ac6MZTlu+OEeUj&#10;fnGST/xz8PuG3+ZfdB3sHcTW9LXxXcCVT7bWgdgBoQFjN9jIp/yMo/nd4EcZEG+9B4b2+t+6k/M9&#10;ZnyLWT92H7TjyVV8uTaGqDGb9tGVe+PMLttnn2P3KghqnPaBQMdYtcGT/eJXdN1sXQDH5kx3Nvff&#10;/vqVDV3Jhu7+vRS+6uOeb3U57zZS3/qoueQz8FSO6njloKSPHCwOJaDYx6YdNKiDKzv68dlUVge6&#10;6IpX2wEGILgxcVgBCg4shzJAoT2A4pwTwIK1ZD7t+/6o9wd1H1OhPs50jjnz3CR5Wf+Tfp3/Yx+Z&#10;3wv76Ec//PTmmx96+tCHrt8PU/dFgeof+cgBb397ANoHPzBfJFB3w9bHn922AXURENj7Zt2YKV8+&#10;vvTe0wUiAaa5mDi514c+fvP7cX5H7hvf/e6AoZ/+/FdP3/jBj54++973n976+neePvT5bz391d9/&#10;/ekvPvnNp7/4tPeHvvP0bz/+9QOMvjGld4j+1ZsA0Fee/vWbX376tx/58tOfffiL897Qn33o7ae/&#10;/Min5j8cAEPO5m7XACG/Qm0ugKHOhp6TAIU1U705n/Vz5nXPOb30Wy/4AXJ6rYV0W0fx6FgfPSN4&#10;6sXcPhC+drR9yfkCpd9+egOosaB0HOhxE2TxAD3KQJES0bOgkAUG9HTjA7D0DlEfjQEtASbyQFO3&#10;Q1vuRqmP2Cbe8Q1c8YUHDCnZmjAyi8bEXMCjB9zDeb1DoE0e3ybYRtwBjsjSHfmx7dDD33qoDdJ7&#10;NvNz9Ud/3m26F0r2BtxksGWzgYeNfRaW3MSU8yGbfBs/IERGb3hnAbLl3+2RiZ0fZTwgaH7n6JdH&#10;/5TavuE2ed25KMuvjZH/iTcb+9kAVzy0N9Xo0Ye6/ikbn2Ky34fhlf/LITXzdOZCvRzSfz6s7oNs&#10;x5uxZEN2+8QzV9pk6niIDX465MXMX3rlR6/81FHzmE4lu9aTfmurk0+fbsJvXPKJ8FF55ZOMD6TO&#10;ll/1+l4ejVFt9uZBrPgRWTnkY/tKVtsh3K+42kAclg75+hoZg50z3o5ZW8nW2ov2GgeC0Dwnq91z&#10;0TP0kt/LOgDm/ExDvMaqfOpn+ZBXR9sfar63D3TFvsajMYnwf/O7a7y2TuAJGGoTDywp8djxsTdt&#10;e0ibtxL/inn1o7mSr3G1ZvHn+T/15lPZnNGVyxwW92GCHHraZHKQSzntA2b66b0x75QdvTlsjt3Q&#10;qTuU8PnJbuvxoQ/0rr784szdb6Z/9Dqk2OE5OB2Y5XT5vJ4lfVLqL3DkY7B5du/+V/8X+id2L1D3&#10;MrWPwrxL1PtE+IiOGyI8N2J0uz2Tax8lKbsl83Hg3Iz590UHAFUHkC5yU/bpufG6voH5t6d+wNeH&#10;P/j0vr/490//7t//2dxufeUbX336/Je+8PTZd7/w9Pkvf/npC1/68vVvmN599+lD73z+6YNvv/v0&#10;gU9/8ekvP/7u0/s//bWnv33nm09/9YkvP/3lW196+vcf/sLT+z76pac//7uvPP3VW199et9H3j3t&#10;Lzz9xd994fA+9/TXb33+6f0fOcDt8z7KvD7dcebP+H//ANDvvje3W8hZ5fnruWsezI96awntuW7+&#10;0qeHR2b+yejiD5g5fHp4wBJf+WNnveSj8loP1vxPBiztdUL+nM/tE4/c/A0YCswAF0AKcKIEQLqt&#10;oaMOjJCp9+0xPDr4KIDjRgc/v0AM6qYHoAkg0UHZIah44t75oXxXB56KbaGboB6IZ7oP2jYIE0jH&#10;A/P8sBxqgxj7o9fhHk+bHhuUPl1gsnc36KVLvvX5adMiq8Tjpzy0leT5e7TdG1u0denpazxy/tnh&#10;+6t354EXaUfkbPlMF8Wjn6y81bPbNh0w8ZT5KK4yHfb5rA/0i7d18xmRxcsmfpSdGI0LUm8+0PNH&#10;ltqHry4uf+psitN4I7r5pkdHvX5kj7f7kWzrqLObvG6/5YvYR2wQPjv2+MXWTr7t5IyvPrHu/pff&#10;zN+h/OOVc76RejqPMRA+nfqUTb7GZsc59blhuuOlmwzwAYDw5csfH2zyObrHPpBErr87Bzr89NtX&#10;z/GPXTdc2q/a6BPZrwcwBBgjG7UyEBTwaQNnzydegGD8HZr67Y9u+pf8An5i8lV8coeJw4C/DgJU&#10;/YppLF8OM6VDwl/ocxidOr/liXb70QfC76BRksl9x80X6rCSez4ao/SRmHJCbJLRReIUt4OUTf1n&#10;s/uBr2RjvTgL5nbp1DswlfTYPffpPqDJ9hgZsz1u+QgomYtyKz/x3XRp80HOB13AwLtUZHwAVT5G&#10;9P6WF+r/6gM+Gnz/018e+rd/+RdP/+o/vO/pv/l3/93Tf/vv3/f03/53f/703/x3fzH0r97310//&#10;5i8+8PRv/vyDT3/2lx96+u/e/+Gn//CBjz6979B/eP+bhz709Jd/++Zpf/D4/JsBWvMe1txQXS9Q&#10;Awm94+QmS06NY2v0cYybt8a/OY1nbOp3Y0hvU2M8Ome81Ony/zwvh2+sjFtzKhZdH0/yIybdcmGD&#10;WqPpu3GcX6AGPoARACNgFAACNlDgBvBQAkLkdCHJAAw5H9qPPvDJkVhDxyZ+8auzBXgGGJ063gZr&#10;4gJYcoFk27iBj97BQQ6PgAr58I4ufgdXurtN18bnr4xeKO9l7HSVgFDgKj9824TxyqtNWVmc8qGX&#10;Pb64dPWjPCvJ+GBLZ+Ld/SEr73LJVyVbG6myeOmxjcjxJofj/9FO3aZMJ5KDfvSXGR3EHz94ctA2&#10;Zsqtw3c5JquOxChXfPHp0+uAqI7vAMtu65BF/KBs6TfegK6+T99OqV98IrxiK7Wzm/k4VN78F6s2&#10;O/ra/CUrV+1t11yRp5fu5HT3TVk9H9WVAWE+lIj9LvOrL9ltv+nW5muvpcc6H2N/+8fju/7gPfs9&#10;eoGf57iv6V/8fRMkjlxGj81N2uj5xuhQudHPrr6ickLZ0OlZvcYI/wIigaG98aN0LhDzAoauA/ea&#10;3w4QlB7qIBn72wfeZWMOXj5S66Cw6dvg94GFv2Ps3DpE8NmqFzc+HTKldjr5yX962sWuna8oPurA&#10;yq92+dPrsFWvfPSlz8BDB1165cw/P40VnvU3z+sh81k+5ZJNh2gHMpkyf+KUGz7Kho+5+Th1wKLc&#10;8sdOWRsAUXon6gMfvH7ewbtXbMnmpewDWNzU+GbZl77+tafPf/mLQ5/70pee3v7CF54+9ZnPPH3i&#10;7bef3jr0d5/61NObf/fW0wc/8pGnv3nzo08f/PDHnj7w5kee3v/Bv3368wOm/A6Y97CALj7dZvlY&#10;LDDU+0JyaF0hc7PHp3Hd41db2fjwYY7Sf6T06eY7MNlY4wFB5ltJ/3kcD3Vbx4exZxuRF1uOfA8Y&#10;Aiq6mQnMDBi6gY4S4AjgpAuIpJMPcmBFGxBiF2gh5wPhkYkH4IgZyOGjslhehvv3/+HPnvwWSfHc&#10;SLld6rYJGPI5ZweshR2Q6GDSdphdi/76kcZHopfcZsMXH2wDBW2iHiTxfFRnc2wzZa+dLzQb172B&#10;q/cQdijkX1se5ZBPJRu0c7NRsy/37W94p84XPXaIDl4lHaTNZ0S3Q6N8xM1GqU2eLZ7YvbNFrpS3&#10;MSGjR1++5I0JXn0sp8alvvHPXn861MuLnw6v+it/NmzTwcfLTomyw2sMGtf68mhHv7jaxaovePw8&#10;+kfs6NBNlg9ybbb0EH4yxNY417disdNvJZ3x4TC/88xvxM5YZqeNqg//ziEf5Z8uP43N6N3xdozs&#10;1Rsn46pejPqtXj7PdNtH5Hyl1+2NNqpNt5iNk1JsueVfvfEan8dOvZyy8cxbF3Rf8n0BMMhB28aO&#10;hr/ADJ7N+zn/m8/uWfeQNiJLfvntWbyAQnx15BAInHW45FuJd9nU50uOivOic8W58r145bPz3vml&#10;X7x01eu7PPG168P0/VCxuu3iU1tZ/7SzRWzws1XWL+Mg1hyW5yAlu2Jf4/hCV371YefPt4OXfXnj&#10;FTPKfh/6aOIf2zmQT0nHQS3GtuHv/R/46/nozMdtwMm8rP5NLzVf70z1IrZvmPkfYl8/Z99Vfmv+&#10;wepXvv71py997djcX43/xnfeu3lff/rqN47Nt78z9C1g6ivXzy4gIEs8/gEKACxyWyXf+ty4NFbq&#10;+qKsTob2OAVYsmt8yPGMBeK/MW3e6JDRD/gaM+18Kenpg5LeM0i+fYgjP8T3vEANtHhPp4+cAjCo&#10;m53AEMIDPjY4IgdOgB7gBl/92eb2gdi7yUGBIDqVxWevlNv73vfvnv63/7v/zdMH//b9z2AN8RGI&#10;mpe+D7nB6QCz+XnYtQMG/VVXfQ66TfcG2SbXBq+N3waebpQeneo2WHZs8PHSYYMfabcRA1d4/OxN&#10;X3vHocMm4KMeT1nsbFD9qE2mLwM4Vk7bR/p01R99ZKMuV3Vjm80+sNkh/rUbO4RXXG32dNAeg3TK&#10;oZzooGyyz782Of3y3bR9ROnVNqfaSj6Htw7n4m6flenmK3394Ss/9Ytcffh3XO1s2TiYG9stZ4NX&#10;X+s/P25SyHbf8LMlS15sZXHZ8Bexq56//Dz75+f2EZ+dvhcXqWdD79EuvXxEeFtXCQxFePLbOemf&#10;so/GyFpbxa6efnsGvXK/5C8HQKCngwCRDTi5N+BASnHw6HTAbH/xs7v8X33F6/BwCCjx6GeTvPb2&#10;L3/9kuOOTR/PwRGl86co293uMCuv4pMP7wYpjRF+Oas3Zsk68OSTTgfcy9hc40SG6LEvTvbXofmy&#10;hq2L9KP6zSf9bni2b/7w8lvb4Vu+dPPlkB5QdQ5hfh3m/OoruVuadz779gCTboCAIbczQAlQhK8+&#10;ssOf25sDjEb+LaX/Zv+tA2zOuXja334P+PE/3M7ZfMAS+UXfGMDFJ/9AAZDVx2PqgS+gSa76hIyn&#10;PjWW+thcGRd9+VNEnh7bxkYb8UWeLDBkLOnhBYLoq9Nhg2fsjak6INS8aRerdSIG+YAhQCgwA7gE&#10;itTJu40BVtQBnj7eCrj0sRlgQp5uOviBJvEQWbr7Zogf/tTp/9f/9f/+6f/+//i/zbfU+MIPPMkj&#10;m2RTP7ECQEML7CifQdHitxFem8Orh36bRptgfhz0gATe9TBdNqiHjKyDIl946WUX+WimPJ5zv/Mr&#10;dj5t9DtPPPrk+PG0+dt5kHdI5C9+JR7iv3GxCbNTFjvCZyvHbIwzPqIfkJi+nFyLm49i53/b0i2P&#10;ZFs/PYRPvzZKnj2d6FEvf9kojXc++Ui+9TbVB0T+mCPiL1/aO5/dz2S1UfJkEf6eb3kb93RRIEFO&#10;KF/FMIfKx3GgN+vyULkj9ce2+eXvEVDlR4ni01Wmn3zT9kGvvuVfGYmRbvlZd+IYn9Fje4ge/b2+&#10;Jsbttz7Fb5xeiXk21w7wNvU5JG6+zRqRX4dH9HLgK9nasG3eqMMnO7lcfbt4Hf7s8hWNfPFqbz+X&#10;r8sWvzw66OSyqb6RJS9n7fLYh9zEPnkWv1iVdOjv+NuGn8ZDPT3xyI0vH9rs8ll+tcvxyu1ln77m&#10;9FX9YmWD8OZwPkSHjK94Dt05nO+STn2sT/ka2emfuHT7GQJgBEABTuaW5vvfnfeJlAEUbRcAvgTl&#10;POzb3QNi/E6Sj7q+ewEZv4tUOcAJKLoB1gZa+Ra3WOoIaAIy9LV5mtuW02dt/dGPxr6xwtNuDHe7&#10;8Y5fuxiNbWOuRPHolgfQo60uX/L4xrY42YnVXNCbj8kQYDE3QTf4Maho1+kogRaDD3QAQnhASCCl&#10;j760AygbILELKAWS6KjXJmcDAL3xv3rj6f/yf/0/z7/zoJeP8ikO3iO5KbK52QDno5t7c8brRmV/&#10;DDMH9Nnk2xDbSLXpIDra6SgDVm2Wba77wNdGbPD3g1gc7XlP5T5s/OUf2MpOLCUbfWFTPjuv7XMD&#10;v+JG5djhxmdko6Zfmz+U/3KIilkO5W080uGTvD6S55dcuzyKURx8tsnLJd3toxh4ybafdJWR9ib6&#10;dAN0dGa8jl/9wNuUD/ERnXjKdCI5xqfD925HjzztAIC2HBuH+t4aiZ9dftjWh11vbLLbckRWPGW+&#10;o2Io6092+UPV8ZPxOfHuvuGnv+sRPWBoANHRf+bv+q2Dh8TI/yt0ePR3PwKMxab3SpufV+g6uNvs&#10;lQiPrMNw2kPFfxXA2Kg7YPgZm9te+2WcLl4HCT++kaVs88eXQzrj68gv3sscKPO/bSrl04G0dSI8&#10;soBAh9nWKdf46vVdm70SDyVHE//2W+zGRz25drbq+I2DdvXxfc+5/iPyxz6WmzpbtwiBk+T4Awzu&#10;/BoHMnPElzYqBj2+OqiBkoAQwAKIqA+IWQAFaY/8PkM3XWfw9ZtIvgE3gAgYuskPTEYbCD37PDGL&#10;K4/a3ikCLOSO5IyMTXOB9BnpZ+O42+kZq2e6/dFR0sNrzI1V44qfn3JBxrLxNBc7BtvmUL0Y+R8w&#10;BDAAEgbRLQwaUHTzAzdKOgY/4BJ4mnd/7veN6NEJYFUmU2afr4BM/HQn9vHrlshNEp3AWL9DJH43&#10;WgEjfqFl7xEp/XYDUARYdJAFKNrMrwfh5RDZB3WbdHbKDmR1+htQZUOGL26AiC4fQNiORYbIRv/2&#10;i+i1aSnptRlWR+PrBjXZXRvcpYfw66s2nfJAeG0Mxaw/0Zble8sRXjmln1587W7v0k+OsiufSMwO&#10;rx0rfXV9aiyyyxd9/OLlU4lHHsmTjjJ/9ZludvlA5aCUJ9mOE5FtH3Qe8320ex2fD/3NF7/p1o/s&#10;65NyDu9bt/FUb93wt31G/Ba7Otp5Ibb7sHnMe/tKzkadjE6UTnaP8ig/28fo33mg+oef3r5deqTy&#10;fmzz8Wx3KMBFph9XKe/rsEAd7EMDZOrPq2CILlubNcq+A0Af6uvY37kXu36Za7rInJd3pD3fnpsc&#10;Lj947C+6clM6PBw0ynL7U3nLs5LeYx1dfl/WttizZu48yq/cyPSj/iE+UYdkh55citXh95gHvfw0&#10;bh246VTmz8HqIy6HrniNhdKBqqRXmz968fLDLxnCA3T8LlHgpFuZ3hEKBHVLU7t/jQLwXODn+mLS&#10;8/mpfZ/Pnb8oPl9AnViBn/kY7iYgqJiPH5Nd4/fq+mgOyLX3eDdOEV8BITbk+VTHo1dJrzHHQ3yU&#10;E1m3Q8ZUGdHlt/FH9JPLY8CQmxYgoo+6tOM1cEqgpVub2gYU+IjI6CDAKh+BGETPxJA1QYEZMm0x&#10;dx5i4WdDrl6s4hfP7yXx6Uer+lFJuQInUYfwy4N1HRRtHoGbNoceGCWin/z5sDyknj8xun0KBHkn&#10;SMlux0Gvy2vH3ZtYtuptFmw77LSV6WfDZ7L0lZP/HRvhs6HPRzlmX51e+T37Wnmw5Vvf6GeDZ0z4&#10;YR8VvzjlHuUjSkccbXU++SaLj4wTWeNGjp/Ojl9e6nTln35lPpT5UX9sP+q04Xf4iIW//VZWj+js&#10;/Brz5qG+sNOmpx0fD8nhOZdD+Wenbfyah/js8JR47PNbu37lOxvy+Mme62xOu76WT7kismfdWz8A&#10;kj82zdcGKumgxhqven6KnZ12usnLcdvRLV7jRN4G3wYMAHV4XBtzfXr14yMyOtVROtcBc81BQGbn&#10;pNx50n0e/6NLJ7Jm6teVx8v8XH707Yrr0HAQTT9WXvVtcjx8Nh1m9YGcffxkYjS3xm/n2Bg2F+r0&#10;dl/FzGd5dGiqi0Em9hXvmgs2KF/IWtiHLRu62ukDOA5ffLGBon04lws/+Sj2Bkv06BgbPDdC73z2&#10;7QEjCEABToAQ7W5uACDlc/29A1YGBPndPmDpVcBTif98tt7AyLm53xNS8ou3b4cewVBjsedeWz8a&#10;v0i/lY2Nsai9xyif+cMjR41hdnwWWz74bMfnATV0jWv+yelt28advhK94QVlNytAR2An8OHWJbAR&#10;MMEnD4g0yNkp6SBgiO8BJ0eHfTZN2rbf8fMF0OyYe3LjbTulONkFiLolUrop+ubRcwPjIQgEXA/D&#10;CxCxUfSg9CDS6SHF7+FkwzbQQ2/LEH9AkI/rlPSi/G66HvaXjYkOH3ztXMhsIOp8lXeybORXPvnL&#10;Dx1leQZU+KCjTIdtduWiLH5jWR7F1s7fjvPIzyfS973Z0yv+48ae/fg98dCWsc0eT1mOETkf6tno&#10;CyqHTXjp7Rj8K7duuTwfnCf/qBzFFivb8tRubMoHn40xtJ6aX3x6+Or5iR7bxZ9D59T52LnQJ1Pm&#10;P5sIL7/1qfajfFN9SpZe/h/HXR0/ebF2zuY0vf3ji8YcjzwdNPKloz6+bx7SBjyU5YHfy9d7PtWf&#10;27evvQlXAhl8kePR2XrpdtgM/9hcupedPF58/Et6if/q+D7W66P2o89L78rNQdMBVq7y23mnd+V5&#10;8TfhRc3Bn+rH4xw88w7Rl4v42/8ciucgVO+QVO7xfDlcX563ax9+uY3Ivr6qIwdo/vLjsO0jJDwl&#10;PrvsUYc1Gf+//6ffDfjw9Xm3QkAPEBIYCozMjc03nGEvQMnL0+mkByCxp7f5qLpSHPHc/mgHfoAi&#10;+WTfDRQZMBSgQ/W1tnprVduY6HMy1FykG8XbevxH2W195F8F+dFPJfIPpZG6HwT9+c9Pfqftf8z9&#10;5Cc/mvb8G6FD/XJ6NC9QIwACKAlkABKvI2ADqe/bHASobOKXXsAnMKROX5zi8VUe2gGbYuEXn6yY&#10;yQM/5UEnUORWCAhS98vZwJGfZFcCRr2XAzGre/A8IHSVNs4emjZSm26HHn43PoBO4KaHvINN3YEV&#10;YOiw4Y9OB5528r1JqONl57DLDsVjny5e8cqrePUjXvF2Hts/Kp/01Gsr+cJnr9SO8r/txUgWkbcJ&#10;kqWbfv7zl8/tF+06XbbZ0zWmxiU7OmSz4d6x8XbuZFEbdHH4KdbOZXTvzTs/bFF5oGyQev6TRXyW&#10;k7a6edeXR9/5UFduGT/0k2/ZY0xUH7fepnyRZV9ftDclQ/qBXuef7mvb9/rIV31B6lsvYIJvrJTV&#10;08vP2PwpOr7Sq1+TR3R0yHfs2g6+AThuWe6blgs4XGNHHiW75C+HcHI88cvlJcarJAdyfZ1c73bj&#10;VB82bdsIX/wOKbQPs8l1gJ3+X/mXd7yXvC8bpN3cPOatFLd6uTTWeNdcvsQQVyk3B3DxylcbNZ5k&#10;jQ1/15770sdyLN/s9sFPz2ENJABDZPERfS92qz/66ttjb33yrfnaOmACpHT7owy8DBi65XjAiXa6&#10;2oEeOgGneIheBPTQ2zdC6eWr+MXwAjXQoO+NsfzVlfrXPCdHbBoP1BjQ3eOxdVAgiA9lcYo5dP+v&#10;ROX+v4kRINSvjPtFcTr49H5ywBFwKj83fG8ADG5v5l2hAxaeAcQBClPePEAjEKIMgKANTgIjQA5Z&#10;t07qxdi6bnkAGvHoBmhQfrMno6utDPTEQ9piZ8dm9E67m6FvHn1AaHI6MYGeyevo9Re2UjsQ4bBp&#10;I33eCO8HFR+YClRdD9W1weOx76HDewQA6ny2QReTXnHFKRZ5PhAffOcf8ZXvOShvkLRleOnHr2+P&#10;+QQi8Onia6dbbD61J/dj13ikm342jznhN661ybLna8d+pHxH+c7/jmFTFX/bKtt4ty1Zc0BHWZ7F&#10;yc/rcsun+rZ9rKfPZ3Fr50eZrPkvVzJ+yPSNXH37TkfZWGavjLf52U0/zrip77FD5fjYl2yiOQDV&#10;736zE2PbK/HS004+/m7b7UP5WHczpKw/xaqe/abxf+L+qbYcopEtwjNm43vZILwOgQ4MNpf85TAn&#10;Q4/t6teBcOWPF6W3STxx1PuWWwfKpfPqWpPLnhslvjVxrSdrgv7lg79iqCOHl4PsJcZF2dCPV333&#10;IX9iqePzm406Xv6zLX72yXYM9VdzeFmf17P00rdiK+u3EnVAJ+tQLe7WCQxNjs83e794+sMffz+3&#10;MG6F/LYPcAKIoH65OkCCB9z0bg/eBjC7HtDpdmfrRP5BrK/bJ+f/sc4PH9rqwJB5beyMkX4h/Y6v&#10;bKxaC9rx2FWnm58NepJXR81L9gjYccsT8Pn5ATkI6MH/yQE8+MhNEH4lXvHRG883Kwcc9JX3bmgA&#10;BBT4ADC61ckOBUgCJXiBkdqBHf42eAq45Et9f8aJlw92aOvK53U5lQ8aX/ROiQJGQBG+erdH2ogM&#10;2QAc8PvjL5tdh0QHTpuJkmzszsE94OrY479siNem3sZJN/t85JOcH1RMJTm/kXZ+r831onxF5YsC&#10;KTsu2htkejtH8VF6ShuKPPRX3LG72zvOc3/kvfpUTurpsA0UPsc4fHqjc3zgR7sPEdtiVJYz0m6s&#10;OrzSSS85ym7b53vrdIjwmS88cnUlGV1t9vqVXrrk22/2xcX7U0SXTvbZKclrq+dPDo2ZujHOh5yy&#10;I6eXr/zvdjzt7JT1T718hrfGA5Xb5qmXy5THJrv80it+wItczmRbL9/5yvfOZXyvGLXTyx9b+uI0&#10;ZvljYzw7AJD6y83IdZh3yCB1/E1418FwjdvmR23w9LTV6XQj9aru5auc62M5V6bD94vt1Y8ASDLx&#10;djvd+JvnAFQvt623+2WsAA7l9OXo7r6nH784yZPhd5CKo2/18xrTlz6Uh5jdbjjY54A/uSiTI+3L&#10;56tgKJ+P/VN6adovO/sIKuCx39kJnKCATKClj8v2DZISbSCjvXUu8tHXi01+lDtut0fPYOj0W+6N&#10;64zFGROkr41t/PranOyxCjzGQ/Q34TVX+a6NgKBf833KQE7ko7Kf/vScW/dtkbY6mRI1R3zOV+sD&#10;EQN+biD0CCoegUeAZgORgAp7vPja/A6dGHj5ep1P4AXh0+cTf+tGvQxWu1jK9PMFZKH62u2QfK72&#10;9W9F6Cv52P1S/uCH351/puq/xs8/V70PdQdDh/TeVK4N8OKj2nSQegd8djaobMjE4D+bTfTIygGP&#10;fVQ+6QJ1+/aKTjHLMdvt/7F/5HvzVwIuvYdFF8ldOeNxHxzstJE6+xnHu5/KcswW4ftWIB1+ynET&#10;HsqmfFH1ZFtPvbx2P/F2vpvY0N0x6dZH+VdH/M18HqLvIMw2e2OET59vVP6I3m7Tp1ts8uZLH/Bn&#10;fO+46vmgszdpZFOwQeyNh06bXzy62vyIq59iafMfT33T9HHpyqE5bqzUldVrk/8pSq4UZ/ivWW8o&#10;G/U9z3jln1x7bI6vbGu/Qjd/91OZX22xmpNr7F763GH9OMbPm/493uiql8tF7KN82ORrR/nBVy/f&#10;+s3vlc8Vo3ok5kUX6OgA2znvGFGxk7GxzpB6vA6mbc/GIeyjDLJib1/5yCbCo1ebXrleca55eZmz&#10;y2d5KB3qvSvToa/ccvWdQ7L8NLc9W3S8s/OJT731L25xgBDvAwVCthzFv0AOEHPxA0yBGKAqny9A&#10;h/9Nr4Ks7LLZtvtjMuPUWOq/+WkckH7rq/JPjf/YHWpMyOg2ByjQmb9HfUAICAJ6AkE/v4FOPHW3&#10;QAEkwKibpB33emfoBgSBBvWA0AYeAZEAQvzAQrLAEH8DPE6MboUQXiCFnvpjXD5RvrotQoGa6sVX&#10;sn2MoczGwhmd43deqr5j0c9HgIrssR/xlGh8HBt+HeAdXkqHzz7Q2nSirdvDiPDYdqh1sNFRH+Bw&#10;y/dHcOQT95a3+WZb/HKio41ep5u/+OVSPGSDzB+ZMShHNuWSn+KlL0Z6tZPxTYY3G/E5dGpH+Yt2&#10;XpvIij++7kMofbLkUeOz423f2e12croBww4Quvqpf+WevnLHofMMXI3hGkcUb+o3Pz/a1oVSW1zj&#10;iYopBn4bVRuQ0gahtEm0uaPk6V52L8CjfiP1+PV/t8tLPpV4KF0+omfbO84rusW4ZXtc8bUnz9u+&#10;HNXTpacsl2yVj/XtO9Lm8zmnQ+ltO77FeDko6/s1nsoOjMZ6j3lU/Je2Mbg+JtpzlVxdvA4s7at8&#10;IfmhzYu/+3HRS4wOp+KJ49DU3geceiSPfhOmw+4aD+vyOigBEHU+2ZBnXzykjlc+ysahPNGuN1bG&#10;3nNiHvQr/+KXk7pD+TFHfkZ+ZOXDVonf4R0f0Ss3/7V+/+uLQAcwApQAIkCQOvATYNkAyW/SXZ9u&#10;XO8H8ZN8Ax11Ov79ho/HAKE+Jtty+SDtgBCfdB7BUDT9XGCofjY2jRldJX062dXOX3VjJN6M/yF1&#10;ayIbfgGdn3j3574B2oBog6FujQJCQNHITqzynXeGEBAQ2HDYB1ICCYEGZe0NYNCWkwVG8NAGHdt/&#10;dTqATDkF0sgDNcqAUPHSL456fovJRrsSiOkXO9MrZr7EK7Y2P/GKMR+xHZsvf/XdefeIX7cXXqR2&#10;GPZRj4fNxuLha0PsMOuQwlN3AGaPx0d/AVj8yMd9AJ0y4MD/4+HIr3qx8fhUbxMgR3htfm2Au8xX&#10;9unmW1lsOtodCsUh12998sI5PtIHJX12dMVFY3ds8NPHK3akvSl+eU/sQ9rk9YsOeX1QosYnfpQt&#10;0q7ccjb6qCxnfdzjoz2g5QY29M25+cdHdCf3Iw/goMaPfmsCj0729MoFqdff+tTBYOPpgKiutCl1&#10;kMTTbuPibw7/G4gUI9r8ysZE2dhtubJ1U7n56SUvRmW+6yM+Ut/tV3ysOHTyV7x4Eb3RWfJnu9vf&#10;1k1fTualTb5cOwRsyqgDYY9583BRvi/+I73ovdg6PCbufUAhOe/8lPWl8XuUXeU1//Lk+3d/+O2U&#10;SM4OLSTeHFrr0FE+53IfoNkifvG9kEyPP1RMByGKVw4o//U7uTIdssa1Z1JfzZl4fIjfgateuz7w&#10;x758ilvJDp9dOSBxjRXA4iOyQAewgefFZx+Z4WmjDUy2LnI2fee962xV9/t7zrjOyvkl6pu+9a1z&#10;zp3y+vHF4//bLzdJlW6rkDYqLlnfJqv/jW9j1HiRK4e/1pr+0zHvjQ1Klq/G85qfyy89dtmm1/tA&#10;AR1lAAjNe0ELACnx1YfuPqDnj8kGCKxbIgc+8tJzLz6nq2zw09VG2somRJtf/vGViIyOeoAjuVhs&#10;xBWruOTlhee2qRun5MpiqNNV9k9dAzOAxDdPuxzqI51ilk88bYCkfvPV+0dIvXeOtAGj5xuoW0dd&#10;3OzSnwPNrdXhyaOXupUBLaVvwQW6+HAY9kB3GKrjecBttg5Tmxg5EgvfBpc8nTa9CA/xNYfy8d2N&#10;hVj8bR+BFn7Y8EFejuXW4Z7/kR1eOWurJ6cbUNAun+RIrJ0/Hl/5FLdxoWfz276yLUc8dvlOt/am&#10;4iRHzQVgG3BRGn99FY/dH/7426f/8v/+H57+p//vf5nyP/3nPz79/p9+8xyTDv3Ghx2+/OZ3Zu5D&#10;O6IjrrkBzGd9nbUln/J7KeV/bQg2H9SBgZc8HZtUG/6l9y8PfyR3Mfo6ulj1xdgq2eDR1YeX92eO&#10;zxuwoMbhFf4dkyz/8Xassbl90k0/nhyze9QtDl9yxh+dO6dd5yfes97tt3zwlLPW70MyXfXZ9Ndf&#10;ys1DY4/isREvGf0OIeWL3gvR43/+uj7xL72X8YjyXc7x4+24cuUvcFEcB6ibn/4HF17ENnv5sgnY&#10;aG/CR/Vt97dvsGnzoZ5d/BnTdeAifP6uA/Z6RvVLHxuXOWgPsTNm+Ig9Hh9iiJv/ciRDO1bj4mVq&#10;5KXpv3/70zeg8cfMdaMDiPTOkJuaZ7kbmkOBlMCLM8l51Dk35+p51pXOLP92IxDkF6eff4/ou98d&#10;MLT/75lYvqGGxOR/gyG/QN3vKjWWxqAx0c9HwidXb35af4gvssap9YnfHLLX7tnItzpws98ZCvT8&#10;/AY8wJB6bbR1+I/e6L0Zh/bUDxnUgIcBDRDh21gDEt1OOJjVbbxoH/75nvIQu/TG1w16Rnbs/PCj&#10;9gCN2wfdiXV0AgHj81B5sbUoAirx9KG+KPmgAxwN75B+Bz74f13/UMClvkXpzqFz/KqjwBE54isQ&#10;tEuyYgA8737p88+5aH/pKy8gyLff2HQ4eohtxOqAwmy0S5Y84DC6R8dBcW1q1waHH2W39dlvcKDO&#10;1iGRD7xi58dmyoYPupvw5RwQVGrjIz4cNvzQLyYio1NspC7e3szra/r1o/zS2/JiabPP79aNtOnJ&#10;G9ixuaoHPNgBNn/8j394+u//h38e+uM///7pj3/83dNvz+FvbVsH1uAX3v3s0zuf/funz3zu7afP&#10;v/uZp8994Z2Zd+tBaR2ok7/9zqee3v7Mp2dD/fy7n3t+x8BLlTYND7dNV2kjbjOeDedsGv7qtsHZ&#10;eGZzWhuNzYeuzSjKj5LeHIDnMGoM58C8gcGe3+bPWMSrTjcyTvsgrr15e8y1yao/6594Srzikqkr&#10;Ubzsnu2P7W5H2sUtBr628bDBd2hrI/XG3fg1dsbegYKMoXmobj6AB7wXu5ecr3hXn+S085SXsd1j&#10;nHyXZMnTye/2F/G723Q26XuHWutG7vW/gxC1lvCQOn422uqP62/LNr86eXW2ckpXbsYWLz/5R/hy&#10;p0dOV6ndTQQd1LNR/J6XfNTOd3X8XhD3TAIYvk7fV+Mj8w8AATqeZR9LaeNvEMQ+MNQvULvtUQI8&#10;foQR+AGEAjaIz+zZIrrfPDp0ETu86yO1C4yxAdZ6yXv6c/rSWDc29Rs1xvgznmd/idd8aO/xVOfb&#10;2GeHR198zwUZHnnjzvfj/oXEKrf8lq86m3Ihf2Mf/A7ZDYLcinTzUludnoOarU16H+rj41Agwiav&#10;JEN0Ed78MvTxF9gKGPUiM0ATsOjQKFcgQxzgKfDDvlz1YXjyld9Nvi1H/mxz8txfr59+nbJx0UZi&#10;bTBUXxq3SvJsxs/tk744jQfdxuLRp77SceDJI/+IjrZDuo0RbRDSpmizqu6ATjdeB35Elk9y/gIP&#10;fGWL4iE2eJXlsoEIYsMvSh9o0F/5XZvr9XMEKACFR7f+8NXGXL4onXh001cWm7/0kfaORVdZnnx2&#10;2GQjv3TI+nG/0b0PZHI3QebN3AMzAA+Q48dOrXW8WXtnnq0DusbjuoG8/mBws4TUzX3g8bK5NjVk&#10;o3LNbhP9wruff/rs5z8zpW+r4NtQPPg2GZvz/h9WNgYbv83BpqOOb0Ohr7Rh0VfvL0T9RebjdeNu&#10;HPC1rQnjlc4+XOlUz9+e43xH+HyjrftI+K/TyTbfo7fAULTjPuvd/rSNkfFp47bJquMbL6UxNZ7G&#10;zWFo3JXGcsb0zMU//6c/PuubpzZ9ORSrnOr/bl+5XOOOl75ct+7mP/YV4W16lD+SfOVqLVz5XuCk&#10;vuHRQeq7nby1pUwnP8pk28/mp1e5efQ7BPOvzD6fc6De/aD7yNNWaqvzQ68S3xwry2/HMx7m3I8s&#10;umHxD1kHBJ25DthUAiDzLC8gg5KnO+0Dfl5+hdqNz3eevv/9s1cc/te/7sLA+XLtDfsGyDtFZGyB&#10;IbRvkHpPqXiofaQ+KvUt0mf8xqcxMBd0kbFC6e51Q5es8cZrHhrb5Nr2qWKN3pGTlQ9e8fJJVzuf&#10;A7DM86E3HK7IRqsEEPooKVCEAkltyB3mNnIHPGJv00f9JUsPP2Cg3SY/mzlfgMAdB+BCcpjrv1sv&#10;sNChkY/05Q1EKbUDPPxoO3jefvuTA4boiQs8lbvc+K9v0YCaO6Y2HTx9ZIMvt2Tq5NmVe0SHTRTI&#10;cWg6kB0YPt7opqGPWByAvUfUrQMam0P7uhc5iJMrO7SVkc2OXkTPBpc9W3ptsORtuOSViB75xLzB&#10;UDck9PhU5pOe+PTMJZDwiU99fG5E9JVe/ju01Muj/PGLq16b7c6pdnnHT1YsOltPHo3hjpcuWYDH&#10;eujWBuDRl27zyAbknL7t+a9t/VS2nrRn7m9gNPZ3XbzL3jtDL79H8rxJns3LZmbz6irc5uevu898&#10;7p0BSjZlev3F1UZi00ZtTg5zZMMAgtpckPno0GwcjVHrqNKYBYa2rDo7OpvPL97mF0tpXexDvTjp&#10;P/ravC1TH383GNqUTTR6r8R9+au2v5qNmwPAOAE66oiOeQqs+qE9B4y6bxU5IPHMlfG+DvSX3HdO&#10;V+wr/71mk+1804vwAuyP4xcZw9fNZ+ObH31qLagbi/prHPA6hKobl3TpROmo52ePLzvER3Lrdtvl&#10;Jxvt4m+/gbXy4cfhSA8vP+rWfe3ibTl7/Z9D9cjrH2pc6ANCdMz1/HFy3wh5Xq2dwEdgSH3/1lB6&#10;vTyt3U1OpB0oAm7YDfA58XqpOh/q2QBAKFkf1e0c7SNerm4Mdt8aj8ZSaXzxjdGMz+HrP1nj1lil&#10;q06WX3Ol/mx/k/a2VcbPNv+Ptva76df9R0e5vBGYafP1Do0NF0AJZKCPfPRDF6g4Gztdm7FNO4DD&#10;D1LHe/eLn3sBBaeNAAF2NnP18XV89NFWYAhIUZ+Pym5/AQv1/KJADXuAp4/XAlf7xslf43j1DSgK&#10;wETGoMOm2PWZrphKH18956W889q+6DnsOriAA0AHoBGjgy4g1KbUJjQA5wYWQ0fHptcGhejklw77&#10;fNgc88lW2UGxDwy6bajqbYTsAwXx2gjV+QzsbL/V8cnbpMfm7kc8pfEB9NSNjXEEjoAKJX2bN7nY&#10;6jvOpvhi0Ufqm7audn6U9BsHY4dvfPGV4pP7OAv52GrWwr0OPANKc69s3aDWvrVQnby13LrBozPP&#10;41k/Q68BRJcO3vWXo3obqod9NtLzwANBDtjh33+J0lMiG9w7n3376dNv++jt7Tmg6dq4bCzdZCB1&#10;mwf/NhDjgRpTFC9+ZWPfuKbTPOy5wKfXHOJ3eD/63b7U6Uat/8f3kXaMbLNXFuvRd/Xs2qw7CI2P&#10;zdnY2HQdLACoMTXODhkHzj7wjKVSGwGqQOe1qV8xlWKinQfyfOxnCu9xXW8/j3VEpzlAe9wfdba/&#10;DqEOlQ6iDsEIH+12B+D/HAWIXmcbGKKnHdV+nT4Q1EdW+eTDfKk7OOlq82NePTP5oaskn0P2yDuY&#10;4z3Ljq4SielHFq0Fzxif5tzz59k1757T1kbPZyCIbmuEXjc8gaE+Kvv618+ZeEBNPPrWnbj5nz+M&#10;DjiatXfbKQcYHZ+BoZ0HYg+sdyusn8Zi0x6D5qE5Mv7GMR11/Ch7lAxP/XWUnXrjvO2z3f615YMe&#10;ZW/YeDu45xbjlMBJt0OBoWsD9n9Lro3bzc8cAm5VbvKRFbDBjn2AhH28DUQGjNz6gaBk6mQdGOWo&#10;FF9sII7vfHzxHEzs1VHxgSDgDCD6yTnQ9EMMt0T8O5jyK4ZDpkNqxuUcavsgAl7o0xtAcx9YAEkA&#10;xsHpYFd2mLXR2LjIlNO+9dvUtB24dPYmpd4mtn0FiNTbpMj4aBMrVm1ks7s2NIvzuuVQTv3kENDZ&#10;NvTbkNnvGOWUnpJsU3m10aYvXmNsTAcgHh4bfaPf7+9kUxlpb8IrzpbvfB7t0q2fqLFTx5eXuZ8b&#10;xbPeZo1YvzcgVgegUW0y+vGBpt4HszbdJAFX3gNSx3OzhNR7b2gT3mc///YARvUhuofI+1huAzd5&#10;lJ/48midd0Pas8B+brpOTkryC4BdZJxaC+p7TBvDvV52PXn1xzkgA0Zaj/iP9qj5TZbPRx382mT5&#10;tEG3IbYpdnAqH2U20Dba2gCQejcLbJEDyPtcbuD6y7ybuv7KVgJKDihtB5QDyMbuwJZrue9+4cXv&#10;uY1PR5/1rxL/cezwG9/GA7+YuyRL3jhfPl4Olw6iDiPUAVU7Mk57bI11tMe6+dFGjzodtGjPmXLk&#10;B6zwE49Ot0L57GAmC9yUJ//+qMiHvlSS9fENm0faQMmtkNs+X6e3BvgETIAQBNQAMvvjqgBKtzZz&#10;c3Nk3u2hp92tTh+Vkddmb81tgFU9gMNmbI9uoIucnXKDdzy3l90k69eeC2X1xk/dGOE3l6hx2fra&#10;jZ06Xu146SiLmV7yCF9sJT28fMUzR+YFwHvDpocCHEBENzWzMZ7SQR7gaOOnP5u7zfS0gQugIxA0&#10;NzLHHvjhA3VjQx/F45duQAY/INPGKzfksBR7/gK/fYjpheh8slMioKryV+cB/vEBLHQdGAP4DvGn&#10;X40D8DIg5/QbwHFrEcix8aD9kZXDugO7DcPmMrrHhixggei1QecTv79EydiLrV5M9TaiNrBn+e1H&#10;uxjx1eUUsbs2skuvvJKP7Z331t021eWi3HG2L/nG25srnnLf+NBND5W/HLKrvWO+jvIfaW8Zf0h9&#10;Uzr8p4N8K6p+Ka1Dfn0TrH/U6cXo//w//sd5f4heNxD0+dQfuePx2eGkPjcRRx/1DTE+WnflXY78&#10;bF4xUPXGqRhKPOtW/oGegFEgzbMBkCFgiwwoU0ef+vu3BiCJK+/i7zzU9S/afU63nJD2psZk89Il&#10;yzZ+vh+Jj+rZq6fvYOyAfKy30Uc20E1tuKN//vK3OdtoHRz0bbAOjQ5LG6/NmR3f6L/8v/7Hp//P&#10;/+9/Grm2Q9LB1AFR3xozbfXGwFhbV2T1F7+5b53gNRbZsiF/XCd0IraNWbHZ5UOO9XEfNo2NMopv&#10;bB4PUeOO4mer/TIWlx5ecflUT56tkh0dbXXEthiV+edbad7U02lu8Ogmo1t/ZwwWkCpefgFmH4f6&#10;7/TmN5Di/R5gBIgJBAE6Fxg6Z9D9kVegJQB0gR3yC0gBSIGlATdHn0yMuQG6P+raYAifzYCn08ZH&#10;AaINjMoXuA/069ufek4aF3NoXFoD7Niko0yGtDfN2B77oXu+sytWZXr5kucGYmIXY89Pc/cMhp7/&#10;MrzBA+oWR32AwwEKblFsmG2k6QxwOXLt+evz9qXeLRA/gNaAKnFvu3wouz0qBzGAHvkBKuIDMPPX&#10;9iFyvOvm6rpZoBuRKW309fPK6fonrYgN+253OrTaZGwAbQJoNqBzQHUwayttFuRtGogsatNBdBD+&#10;talcHymhNiSHFlAmp+Ls+Duf8n2F1iG6Y2eHt/22wZU/PlLnL31+8yXPfCn3GDz6KQab4hQ/fpv5&#10;1sejB5zlm1+y8oh2LHrFwasP+U2mbLOvf/S1EX1EB5GZE+slUGyentfRIWvV+qQz/LsMfM8zcuR4&#10;2oF99a2Px7c4rVd1PDLtfGbfmlbKZa8h+fd1d/1QNo7kSrzmAdFLt7G0TrWRscFj21ihxi67/NGr&#10;jhrnTfjsKrcPuT0e7FtvU3o7J4R3+bqAT2TTrN4mug9N5W6P7gFCNujsHXzqNlkfh+y/ujucOnw6&#10;oHyLjK6/Up99H7/1beeuHr81X5/q156LxruxiJIj9nSSFcezoA6c4xePjL4858BaB1WHVQfVs845&#10;cJR4jWs66o1rttt+6+WvQzmdbZ9udaWDUH3rZx+Pnjybh0cdcu10q/MtJ2X6ya0HPn0M7QYQMPGR&#10;k3UB0GyAE+AJzASIuiXaQCc+fWAIEAKk0hk68tZZ9dZg6zHg4xYIJYsvV7dZSu8b9hEuMj6Ne302&#10;DnssIjK6AZN4KJCSn2TmOIDzKNt24pkz+sVX7yO9dNnyUd74/KP5av2AmrOJKvftCtrABh+osPmy&#10;s/mSB16UGxQpu2UK7CRLHz+9fpsoH1M/esWyucuzXPHlgx/4Iesw6XCY9jkU5mOCE48tuX7MX973&#10;Iekhj/ahuDcA9UfdLWeTrdKGkZ44dGqLnb8BL4ccWg79+HQctnjkHQT81xbDhsUmP+UgDh1x6QzY&#10;u3OrP8qodpvjteFdNxRs+Nu26sWuj6i68jEGfSVb/snx4rdpq7Ovf6h6fuLF5yt6jIXw08fPLr0o&#10;v8Xf44zX3GnXT3b1F7+y8VJH6myUxUDJEdv4jSleMfhMVpx8pxdp0zfv8raWAKSem/44UPdMBK6U&#10;dFDgyrOjbh09xkT602Fafh2wxhCRpVOJskXqiO946ez1kSxKRi//eHTzj/+Sx6tgx+bYpqsewElH&#10;fQDQoXjTPsCFPl763rHis82ZvM2YDXm+yNg98vY4yBfVl90f9WRbJ3k62kjd/LRWyLdMm4xOvrYf&#10;POtJPx0ygaEOJ/1E5EqHzdyUnVJbX41DB1RjyXb7yB6Ra5OJ11/9ZPkZ2Ykhl2yKg/eon4188Byo&#10;eD7iFIN+uWaL5FHO8csZidXHL/hAEDAUGAE6BijfAGeDHbdF/su6+gY/ySMAat8EoT4+C2BtUFNc&#10;9X079Qx6DuCRZzwERAWSgCHvO7m9bFwah+rG0Lg1pso9bsi8GZstY4f2GDZHeMmNK//qbMmGdwOa&#10;oXstJssuXv6LTR/NzVDvDgAKARaAJMBiswy02CADQWN3CFACXOi4AQrc4HUTFLhBxSArzry4fYgs&#10;orM3aHUUyEED1k7cKNBkw2YT6GlTDxz1EVAPfJtC7dnIz8Ou3WHUoYbX4TIg5ZTJlWzx6aavzD69&#10;gEm2xXZgIfU2IXaV9PJZrtX52SUqp13Sb1Nrg6v9yBNLPvj+Qow3/Tj5k6lnWz/EqW+je9fJ82/z&#10;ZZOOenHpoGzaqCMx6OeLDlLf/Ch/5YjS27r42uKJUZ1Me88PvvzIOmBR/cjvjoPoIrLWWXnhl584&#10;Sjri0dfO7x4D9drFVp81dmjirvmL6NSPYpQjWX7x+QHO1flyS+UZs97pZMOez01kykefdOWhTtZ4&#10;4ouHly1+/vDzGyVDk+OD3b/Uuz6eacNV2lBt1jZPGyZq03/ePO9NtwNAmb56dls/PfHwtZXpi63s&#10;YCEzBs2FPmzCa6w3X7/wPW9ktVs3jQPeHuttk5/qZOarNcJX83eN4zXGrSd26sVmZy237+avv+Sv&#10;vr4KLFDjYKwar+QdbtmRdyDG33Oxx5mucsc1T/hy+j/+n/4P8xteeFuntYJfOxlbMeTVGsLT5ss7&#10;Yd0SKgeU3CDmT5Hbn90GcgAe7xe5DQoY0VOSRdoDYg7ICfAEcFCAJ9rACGlPjgs4eYGajv7qa/Nj&#10;HAD4143nXs+Vr4yV5+PWJUON4b/gHT2ldmOO8JTmpnlFyZF5RVuHD7b4b7hZ8ZJlty/ADIDRbQ6w&#10;0q0O8AJMACRzi3TLACJ2ASZ62QM/rwNDgR204yC2tQM7gRykLW+lvDfhBZieczwEENm4O8R6yHuo&#10;e4DV96G9dcjp2aD52Qc92rYdDuptBmN7bzbac0iddvTsA/+QuG0q+Yrw+JMfWfkr09Umj1+Zv3S1&#10;I+14ydkpH33KmV75pFdf8BqrPV50+OYHFQflB+G3mZYP2jnEz08+81MdJSuWer7pduBsux1PLh0i&#10;M2enb2Tq6ZWDerR9xusAEUMuxodt/snok2UTn048OTTW9SPf5Vx/k/ETr3zjI3rJxVLqo3KPibhs&#10;i41fXPJ85z8ZPn3++CivgFrtdGq/zpf8No2fVU9fWY7J+bUZ2sTbsDvc9maJyJD63ny3rE23w5g9&#10;vjp+7fzkv9jbpsOlb8HVn+nf/ZFVfdhjgrTx9/g3d+rsUXJz0JygwC1e/pH2Iy/acctDvTz47Zkp&#10;F3GNo343HpF2vMYvvcZLXZl+c7fnhkzbIZp9/Owa73z6yPK/+l//V09/9m//zdzedChnnz/6EV+P&#10;8474xX/ns28PiJhveN7f9JyPre73ffwmkHJuc+6bnYBObWBIOxvkxgivsveOsg/kAD+BoYDO482Q&#10;snqASY6T5833sj+7+tbcNK7ajUEgR33r1WaPF7UWkmfffCYrFtr2WycfASA+Nm1gJAbgOr8z5IYH&#10;YJj6V65fgA6QACuACxDj5gaoCBANSFECITeACvwAMgGeQFCyTT6+KtYAn0PstOMBPoEf1Mue3fgo&#10;N/gZvWMHHGm7CfLX7COAaaPt4VTvocXrwUc99Pj7cH95qF8OfzrK5PnZ9drZp88W5W98HX7yYuGT&#10;l9Oj3+zTZ0sn3XzRQXjKYm8SY/sszpbb/PjstmvyvnOesTp1uvnnJ79iP1Ixovhsaiv5q0/ayePJ&#10;K9s2afX60QG8ZbXpxN8xI/z611jUt2Lmj76yeoebPOlrO4CK6UBC+SB/rt8HGd1IO//FKEeyxoPu&#10;zhM/ffJ0yc1ZNhHd/a2+6myKUd92nxFe/OJlkzz+6+xRPPLiPBJ+RB+PjXzLL5nN0Mbexqqt3mbf&#10;obZpb8baPiJTZ2uj7SMABNDQaRPffvIfGKNPLxm/5S7f3Ud9MXb60Jgo9a9+vq7v2rv/ZPj5Uo/y&#10;Wcza2W3+br86vi9rpzXlmRFPe49JB1gHWwfXPhQbR6RunOIZR5QfPH4eD9THedZW0mPvkPzbNz94&#10;zpkvDTDyUVc3heI1V0gstnyxz+/kcuYPARLetQlYABn9nIIbnA1gAjHAjY/KNgBC6vHS44MdefVn&#10;mwVwgJgAUO8AqZOVl3ptOW5wpA0M+Qbkz/0ri19cH3kBe3uMG391vF03NmjPXeNHB6Wjzm++02WX&#10;DzrNBcKL4pXfM512H9nyqxwwBNgAEgCEj8oAITc9QBGQ0y0OIDMfeZ0yMARsADL45MCLdiBowNMp&#10;sw0QVSfrFukZDB2f6t0SyUss9Ax0yE5dLuWjD8p4QBIQ5Daoh68y6qHuwWzD2A+wNj06ANX+SIDc&#10;w62N+K+M+G9joW+z2BtNGwY/DtX8KlF85c5xZHd/8PKT72zZRHTqD930yyPCL346Yqknx4v4ppue&#10;cRpQdNtsP8r0t68dP2rMGit61fHjbf/Jdr4dJMm11c2VNp/J06mOyDclV9cXdfb4jcMcCgtokSmz&#10;337M04c/+qFn8FNftn6+th+09bW3bB9IjdGuk7Uu8oHqA6p/+Rq/dy57XPUhv+RkqFzooWw28Yuq&#10;86eej2zyVR7xlH+K0t82m2yqHXBtoErtC4y8AKL0NnUAt4G3iSv5olOd33T4Y1eZXrGi5smYXvle&#10;c2VeZqwfxpPc+Cm1H8ep8Uhfm+/szCGAi9/a2LZ08r/52x8ilx9/iC9rZPbHtVb0uXF56fOrgGXP&#10;S3rKR3r0o56v/Ck7oOmoN5e1lRsIdRAXJz/qDtdkWwfx4x2wfmAzsBHAULrdAW68J9THYMpejg70&#10;BHYCQOjSu8AQvjadS369mB2Q6XYnQFZdmRzRR+rAD7CE0tEX3yjrf34FFFE3LY298dBWNgeNzR6r&#10;xp6usW6u1AMwzUG+UTYR+ab4A9iOj3TU+7c3gBA5mn/HAUgEiPpoqhuiwElAJlBCXx0BHdrdxPwv&#10;gZQIf3zyd/wEiroZkosbID7F6bZn0/wF7Rs8pwR8HMKBBwci8iDi9zHZPJg3v42ltofUg4x6iD3c&#10;Np0e9B767MQKyPSg2zCuh/3aFPDZ4Cvx8qfOPiBV3PF9+89vm1A+lW1O5Nrywyv3Yu5+4WW3qZwe&#10;9eWXbyVKXxykzedzzndf0stXeaavfKSdH1t1MeKjcomfLt4em+aufBof6wFwoxdPmW4+H/NB9WPn&#10;pF6/tfmZw/wGD/lOv1z46/eErFM6vvGVj+z4Ko42KjclvfylryRvLMiS09055C9e9njq246/6vhy&#10;UqZLpiRXTzde9dqVO4Z6ulG+Hn0+UrryROWVLLs2Y8DHwRUoid9GvSl+9Kir3JtzB7BSu4186yvJ&#10;atO5bK/89aW53+tu97WyeaheWb93PZsAkXq+Gze8dONv2dZRp5OeXOuD0vORf7r9ld5B2nihPTbN&#10;yabGMurw23z2fDkAlXjbH/3mJVD7Or8dyGwRmw5ZdTrJ2Ne2rnyd3rs7AY5Ax9wO3bc4gZkNdMi8&#10;G/T4krQ60ANIAUJf/eqXn3W6GcrW7U+3Qb08DdgEhjZYQurRI4/uuwcMfeYzbw8Y+tWvfJHHnveT&#10;ayxOqe+tX2PwSOSNz26j5ilwstdGYChb/s3X5m2Kzw7o6WaPLDCE9nP5/I9ae+EYAAmcVHYz5CYH&#10;KAngdFMzQAWQOm38CD8go73BUGBpg6HiADdKPLnlV46+BUOuDgD1sP3PkYcP0NgflUX9pUIH4bHx&#10;oHqAPbTa6aeX7zYGMiVZm8Oz7fEvrnabR5tB9edc7viIr3wWH59+Mdmnnw5ZeuWR3tidfKrvfKLy&#10;ykb8wN7WZ4/SpYfaOPfGVx7ZFOtxA42Kq77j1UZ8FhNfuw27cUhXnZ6yPmg3L9kpyeWunQ91OTVu&#10;2vSKiV9MsmyUxUu/ej6VDjXPBRk/10F9+Sg3NvxbJ9mlQ9bBqF3e9Sc9pXbET3W65HucyiO5Ml+P&#10;vH0wP8Z5HaXLzmE8Y3iPO/s9znRfR8nGxyJ8Pozlzg3NezjPNy3X4WcDb3Nt0yTrgEPar+Ox6SOR&#10;5DZcfGSz3ZtuOh30CF/M+Pk1F62rxgPFr5+R9iMPGVvljM/pe+Anf3sc8bUbx/hKOYiL5MAWj801&#10;ni9rA23/tdNFxsRBNR9b3IBjH6zGobF4HZF1AKbLByI3lkryR31tenj0mieUPJvsthyZr2SV/CDr&#10;QV98iywwEcAARoChbnNQYEcdmHG703tE+AElMqCHDAgCei759RK1esAIAAKGxNu3QIEgZRToiTYY&#10;kivybhMw9NPTLx+TNbbGRJ8bS2U88j2Of4ro0A9gWQ/d3uzxzW+x/xTlb99cNX+zxo5/evzK+RkM&#10;ASffBD5OO3CCAKA+6lIGauj6WG2+hXbsgaGAziNYCjAFhgJCUx7dATzA1CExfXTWR2ls+QN82tg8&#10;hA6EDug2CWVtJT1//XcDwCY7MjoDQG5wgHrIt4/NEye9DSp6VyY9lB1+/mwqbQ7KiF55bT7KF/nk&#10;e/vlj1w5OZ04+UDsjFf5ROVM1ualrXzk5a++JkuunT990s5XOsr8bnvUONDLT/X6qL3t21jx6+uW&#10;8YdXjHwmf9Q1nukp8cVVN6/4+0DY9tVbW+zKuXq+s0GPvuhEZOmyy+blALn6Tac47Lbf9LNFdHYO&#10;2Wdbu7WdfqUDND/FSfa6mJuvXhk96unTPEcnfv3Wt9fpPvZTO158uuyT5yPdy/YCJH1k1WZpg+yg&#10;2wCldtQmrx4YQm3WbcioDTqi91iWz4vetXYe+9m8199N5Mr6i5rnkQNDR4d941sM5QZK2ecbzzy1&#10;B2nzkS675gjVzsf2d5XXLVoHHKqu/3usG9uoccouPnsHXT7wGle8DtoOQtT803NQslPvtojdzive&#10;1sHPN5n14KvqvknWx00IKAFQAJDHF561A0D9IGOywJI2OaLfx2TdKCEy/H4jKDAk/sQ9pRwAnYBQ&#10;wGeDowAUoNXX/YGhH/7w+3M71Bw0jup4aM8DmbFKL11l+vEi82M8G3Okzm++6TwSneozHzeY2r53&#10;bvmcj8kCKMALAIL6Vtn+sUQUkGHn5/pRLzcHhui4uRmQdBMwRNYN1AZDwJdSHHXx/Uq0X4uejfne&#10;nPcB14MczwPnQe6hV5I5zANC2aRDrr0fbLL8islux4josYsfGML3kOc/HqKH36ay85887j7Sa9Mg&#10;y5dc+ihQ7PrS5oKnv8XLtzqZkk3xlGIm46eNVA506lf9KJftB9HPjl4UL/mjTj7yGW/T5qmXJz/x&#10;91ghvsRqTPG008snmXVp3OpLvsmKF9WH2vSU7BsjPvguv/qbrrJxUIqj3tzF56e82NUH1NrLT3Ho&#10;4e3cstF+Ha8+VhePf3J+8ZBxSc/tSjLtxqz104Gqzia7TfEbczb8tSbFaGzoiVefi4Nfe9OOm46S&#10;LzH4udr4Yl8fkbU5tvGSd+Ap6SqjNnKbKZ2tx7aNFuX7sV0O7Nirt6nrS/nLubXVOOiPcvdPiZ7H&#10;6gaxZMmVjbPx2L7IG0PxyPG000tXSY7i091UvmS7jjqsosbjdWROOuSifcChdMn2GCfDdwh2kOI1&#10;3s1pPugo2eZv3yjwi9dc0+v2gdya8u8r/K85NzSBkV0CLYDGBj7ADGBTO8AUPx4KGCW76OWHHAEe&#10;sQM7QE4lWQBIWX3yOrRB0s7pnXcuMPSP/3iNq762frWrGx83MoERY9Q4osaRfnOw7dUby223281v&#10;PLR5lXyqZx9fDHU5vvIL1Ahw6dta3ewkV3brg5/eBkPADjm9ABYZwqeDNzYn1vg6ZX59BNYh1IOD&#10;ZoNeB1s8DxReD23y60G79JFDRenhx98PKWJLRm8OtlPPZw9ueuo2AnV+9qZAh39lscnapOnni//6&#10;oGQH7KiTF6+YyvpU3UReE+1z0Ov9l8dN6NEP3fKY8bj7Si9+VKx80muMyNjQKx7dHZNs6yj5yKdy&#10;t9PRRvlJJ1+PRGYe5GUN0teWozq77T8/yuYbaKZLh62S/HUx01EvL6RenMaODt18Zn/5OGN69H5q&#10;PE8O/6ifh35xfP366P/82JPTQ7OGxt8Zu7uPeMXur35t/vH0SS7NV7lceb0c6h0CbextFG0a+PTS&#10;xau/Yta//FdXPvLzVfz49WPn2/gV41XK/gISfwq0oHLeMvr4gaHy2npbv3qgZcdD7I1XY2bzxUsn&#10;/7XFfV3O6ZJd43wd4vhRG3u5RttHvvkqdqTdOkGtm54B7dZvgKr52GsYaTdvzVe6rb98+6POM0e/&#10;fumLfiB5lbM861/jUGlt8lmcnd/OyT7p+Y7X/nXpXYfwzkFc9Q7yPc4R3oC3X51crMPf/XpKPORX&#10;p72DNv+LzM3NARWod4CAi0DOdavjhelX//VGNz7KQNMGSfgBmIALAnICOvPx1g+u/4O2b4LS54e/&#10;fEba8th1sZVf/vIX5z0lYAj98pcHNAM26vc8BTDEn7E68vYSH4ka4xl3Y3j4z+M5c3rNLx5/ymjA&#10;6NEjp8tPvsiVbPC2Lz9lIIfmL9vk2vMxGWCi3KCn+gAkYOYAFjygBY8+MORmaNsGgrohUmZTmy5b&#10;FACyOD0kyAK2cJUtdg/RLOoBADp9bfLJ0lVa5B4+sbxjxFcPCj4f2z67ZD082vjJouLJufg9aNcD&#10;dh2E6umq2yCU2vERHwNKTlw3Mdpt9vmtTH9sJs8WzEte7JTZpI+nXb54u09kOya5EuEhPrLZuajv&#10;djy2W6Z8tK8shrp8UH1pPnaO2RSj/Nr40kF08suPeocrG3J22+cmPLrZ0CtvRGfXyayPYpVzfiKg&#10;B6gBeAJC6kAQwAP40KmsDiiN/PZX/F0nazwQfvLq++BVdpBGj/x0o90fPrWNUeP0OqKT3xd6mcfW&#10;h7lqjB99p7/9VJdnYKX2Y+7V6Sm3jbYN0kaJn01+0q1O1iabHV6+dw7a2zdZMbNLP5k6Wf4csto2&#10;cL6yycem/GxZ+he9zB8y5vaVxrw5eJm3a+20vrJrTvZcPerE2zpy0Q8H2ev6o4205U5PqX2Nx5XL&#10;zqu48epDPG2k3Zjyay9tbrR7z0RejZsyovuzX5594/ia8hf2l0v3d3/47eT4yU9/4px3F2gBDF7A&#10;zwVqgKML6Fzt5KiPy+gM8LmBUgSodIOzwRAe4NMND54cgLL0lZPX8SNWoKccUMAoWWDtS1969+kL&#10;X/jcvDcEBAFDgJB6/TeWQA8g1jziGU/jamyGd4BNY9/cpq+tfCR8fhA/tflC1eWSLzGV5cfucT7n&#10;d4YCREDKfHR1AIp6IMd7QRv0AEb056v4p5xbngOYgJ6ADx/+Qu9jMXw8dbrZ+mvcRm2xIvUOPYu6&#10;haxMpk2WzW6n7yASE9DKVsmvejF7YIo1MiBjgMYVr5gjXzIlmXq+ket9+jaAfKM2BDKk/krcQ/Le&#10;eaWzCZ9O8Wv3sCO+lNmQi6NervH5SMZHeeYLva6N8pcP/vJbTruN6G3daPvcusn+9IZ69aXc6O0D&#10;U4n4CnSr+2u3OVJuH1E+qnfIy615L8/GQClOH2eWf37YIzygJ4AT4MFTf74NOroRefXA0CPtOMrH&#10;8dpkc7ARzUZyb2Z747FpOFA7/NtE0CW7+lIcPhuj4qnv+bjyUWfboX/lQ2YM89XYxtu+tMnzS6f2&#10;6+IrtSPy3S+lvNqU66s2qs+PhN+GGuFv30g9f8aWnG6bdGOfPspfMcohvztW7eYOPepH2nMr5Sbx&#10;fg6Q8WtPiRp3pN0ax09nyzcfGftulrSbk6t99av+ly9efcNrrIwdvWRiFY+/3Ub6s2nrXnTF4rcD&#10;mX/1/fIuPbTHlp2boQFDx655la/xdQADQ4DHvvkBfCIgB9jYoOTSeXm5GhgCjMi3vTpg83g7pOwm&#10;CABzKxL4wUeA0Re//O4z+BH38nvFvcDPSxzU7x595StfevrsZ995+ajs52c87lsi49Z4NqbGQ12p&#10;LR9tc2qs02uc6bUekHZj3hwM4LltNgBSmrdeyJ997Sa+zInS/Mgzv+rPYAipAy/d5gA9ARe3OHTw&#10;tNG0j7wysBPwAUS0A1iIDKAqlgXq4erQ0HaQtAFGLeRI2wO5DyR1tkpAYb9fM6Dr8Nhm8/iw4PGZ&#10;303JA0J0tBGfDli8/aD1QJK/jm9D2DGLkX421WtvP41FtvjlnM8tp59etuWgvmOj+LXZtZHla+ef&#10;v3wVo3Z+Nj8Zn1Gxyhnpk3ns46zeW8mWn/TZtzmTqZMHUuT7KFfmLx/xyjOeMj38xlx8a6R3rVqP&#10;2W+/Q6ce6OnmJwAU/zcOLAeKPhz/W79cdl7K0b8BgJh7TopNt03BBmFTsPEgPKTeQbBpDtM5gP/l&#10;nBVTv68Yrx6k1xy9+L7Klzmgh+Qv572+tr8dc/vevHT3eGzSB6CgftlA+8vVRx3ynE310ONYGIN4&#10;6kgdL0qnOnmbr7ZS2/g7FJqDYgRy6CaXS3bK5MpiIbIOk/qppIuGd4+J8WrMzF08cqU2mTkwxo/P&#10;+x7z1tj2u9t0Xujqa2NQu37JcfNapx2g8tjxxUb5twbTQeVWHvzN/Dowx9/l1xrw1WuHKx2xUXkq&#10;5QUMuRVq7BtXt3dsgSEA5QJDL8AiYINeANDLuzneIQI2yAAmH6ltgJJutzx9NLbBESCk1CYDgmrT&#10;83I33wgguvy+5PlKnAFL17fVgDPvDeH5er1vlbkd+vkBRXsMGy/rTqkdYGmu02GzeY2xOsonPtIm&#10;N0+Pc8c/MAQUuZnq96LoKum15iIx3gBOABMErABCym6AgBz1aZ+625zeFQoAPYKcABAef90Qofld&#10;oPs3gRwUPUwBlVnAN+BALe5N6ffZ8xw4bKJjR8dDoM2nONrp9zBsmx6cqIdn/N8yPL7SV+eLTh9x&#10;IbytHx+Ji9TLh25jUVwkRu1th+oDW30Qn25x2Wan5F9d2eaWL7ydZ+1AHh59MRHZHuvkSm2k/TgG&#10;+UivONr5prP1ovjbVz7iixflT1/rL7682RUrOeKDDJVTvou7farj73FQN6fqze/jOD3mRSY3vvA6&#10;hJB6OeQ3GV1tMjoov9myASDpaNNHV4xrU2gzaaPRRjYnRG9TB2p9QcVH/O85YNPG1+aD1+aHiqPe&#10;HMgZ7XYxZ5xuoFh8cV+RH9kej+r4141IoO7ql/7bXNXjl299xhu7s8nLOR8bbNQvuur1bfuo30gM&#10;sbPZekp8JT2+miv8/O8Y+aeDP/nd/SneFesGzsbxkLEzxnvMGs/moPWDp6RfuznI7/bz6PPSu8ZZ&#10;LtbbXhsAhdzrp1K/GyvUs8Xf9p3/162bHZ8/h2cHNOrARh22+OWG5NW8IPU9/vrkMH4BQ9fHYFE3&#10;MYCGdmXAKADSi9KPYCgdvrv1CQxpz23UfSsE/GhvIDS3Q9+4bpx2TPQYQ73Y2vQ/97nPzA1RP774&#10;a2vTR2VnnIxpY2TMjIe5xdNuHMkbMzw6e5yTzZzYj8487PkQp7Z6RBcfCDIGAJC5nJu+hzwQX2h+&#10;gRpwAVqQOlDjtqePsoAeIGffCql3AxQQovcIgLyz01/zDlYLtwNpFvJ9MA3vlqEWMGpBp8duAyEg&#10;IN8WeA+BNtoPq3h0exjSeSYH/CIP2PZRTmQTg96Ry0sf+WVDVu7Zoh5IJVn8HmSkXR1o5D89vhqr&#10;7NXpNcb1LXnx2FYWB+FF8diKs2/XskPq9b04+X6cv8cYxaH3Oh3t7LXFmPm9x3zT63xkj+o7It++&#10;60djUTt5vGyj/MWn3/hoNz/bhiw5O36RA0N728zhdCidnUN92uslmfLxQOCHX8+J+B1QZJf9y1/l&#10;Nok2Cm2ljeyR2Niorg3rZT3zL79y2bI2vqhDY/uL+DUecuYL5Ru/GHxfgOZlLCK8PY7lU04jv8FQ&#10;OTzmYmPFu/p5HX5bF8UPbMRH+do+1emp25j3Zqz+6C+5XNTTyVf1KFulvMt183Y842lMWhPG3D5i&#10;zSRrPrXjocZ6r+3mafP4zj9SZ8eXHOSI5NZYl7d6fTYG+/DDl2/PzY6Bygdp73zFZsfHHLSHXsaE&#10;/PJfnazcyq+c6eUnO3yg461PvjVAJBCxgY+bFrzrNublG2BAh7oXlfuIrNubAMqznxsMATfdCqlv&#10;YKQOLAWGBpz5yOvUe2eJPzGvfC4whFfM+MXuxxfdYLkVckPknSH9bu4aB2MCkKi3Bqs3ljN+Z16b&#10;h0c/9PCAmubfWiBTzw7NfN46o3/Pi3rxmmt6+Oj6naH7hicwBNDgkW0wFODZoCcgRO5jMQ+Sw7NF&#10;GkjpQbIQPSwONjKULBtyZAEn6wHLJ128sXEoH6LnAUD0yPCyYT+yo9sDkn4PCJvyUvfwsN8PUvmz&#10;L0a5pUee74h+VDw25TP1O1d+G0syPtlV4kVs6LJB5PVJmY28tRvb2ulqZ5MevxsQlUNyfchuEx59&#10;evSzQXygrb/5bCNjg8Thw4ZHX3vG/ej08VEvHfv4SPsnZxzV8Xs3J+rjKTGK2Wa6c4keefWlvqLm&#10;Uz0+nw5kNo2VeuORrHFQ34c4Sv+RirN521929av42o1jutUf29nzq9SWNz/8ZaNt7Vm78ctF22Zk&#10;I7K52YzalLQjvPhiXHbXs9VYxxMPr/yU5RJv55uPdF769AJubLbib7CitGm2IZdfffhT7d0nbb7z&#10;UazZtG8yPjbo5JFc6KZfWSzt6qjYxdy+0L/UvUBh89sYG6PWQGNnzJF29T/F9xxYD+2DzUNzkJ1+&#10;7zz32MUvV+MTGDIG10H4shbyG5VP+ceTW/tKc4s6TDsoxUfVG7d42TR38lLK2a2WXN966+/mVicQ&#10;synAERgKkMT/2te+MgQMBYgCLIGUud253wUakHN/NLZvgpQBpYBTOv2PMj66XcLfICpwtfn+XYkf&#10;k5QDIPTjH5+5/unLc954NL9KgAO/+TR+jSf5fg62XkSPzsz/IeOb7p6P2s1T89JzUzw8t0W9YzT/&#10;tb5bnj7eAmy6BepjsGQRIAT89HGXBbY3Kgutw1y7h4q8TVO5N1B6bWr4LdzsyegFtpIri1keLXh8&#10;D3mxeiDytx+Ssbsfkh1XfurpFav2fmGaT3H0nT869KujHYdeutpK8ZDxlYcckBj8ixMP7T7vWOXc&#10;mO4+4Cnzy1beym3Dl/GWY+OXDX/q+dzxxufpTzzEFyouIt92+Y7k07hkg89mdE7pnRrfwOqr6Ur0&#10;gx9+d0BQQAkA2u/iDHA6vA6Bx1uG4pW/On46tavL1bzRpVPfyPgnM4b0HT75RNv/JjkVv3EyFurG&#10;hT924kWN2/ZbfNRY8r91as+4Hko2edyHZXI+WisT7+RiL3ATLCc8dvK8+k335XBr88Lbm106xWru&#10;y4k/7caATv1WR3JFtbOtL4j+pXfdmChnQz4b5xX/Opj3Bis3udNF5HvDLv/0lMl2O9/axmU297NR&#10;F2PbVMdnF0+pzaZxjMhQuSuzq2/o6sc1Tq8bTzxjtse/Odjzkm1jnE3rvXXSHKV7rbdrXCrlK0+5&#10;xTMv9UW9fl50rb/i8p3/yfPEVm8dyOtVIrvGK/+NZ/Vo50gWpd9hLn/fJlMPDF23LS/v42zgo7xA&#10;0YtMOWDnfq8HGHKLsz82IwdWAjoADgJe5scWDwWIIkAGBYyU7Nlo5yNe9juGOl2/oeQr9j/60Q/m&#10;Fss7Tt3WBDyMhbaxsNZ32Zgaz9Z/utrqyFpVskNiAC+em/6lxp6/1kY59PFYMemlGxDid26GkNsd&#10;IAfwcfMDJPkGGT6g1Ps+NjwPwiy0ewPs9qIFZlGSeRD2A0GnRboJb2yOTrr4fHmA1PGSi5ff/TBY&#10;8C36/HrglD286dDfNrXZBeL2ppCvZ38nl+xtKPV9cm18jg6ekl3y8qs/+WJXDniI/8ZSXT7l0eaC&#10;2Iyvozt0bMUbv6euP+Pr5rO/6teCsbDUbUIWX4urRdfitLgj8j0+/O1x0m6MUH2jE+FXZ0PnlTE5&#10;5ZXn1Rd6+bjGwIFyDvnTP/0GgpS1+5o6EGSe6HdTFBgqN3HU94vZ4rATK92If/LGU926JCvH/ND1&#10;rCD6+aDXOotXrGzJlHSV6fCfjRzJ802G2JKJjxrbfMkXgFFPhx0/qLwexyBf6nzld+jIyrt1Yv3Y&#10;oAIR1lKblrb1hhdp05VffS4v8YpZDuWH5qbjkLp86DQeePLKTpzAgRyvNX3dSux13jOAzyZZ9rXJ&#10;6dpc09v9UdZ39camTZxOHynQy6cYdLTTZavcVMzkk/ehzec3X+WjXZ1dbaSNv2XJ+SsGeTbk3lfp&#10;cER09U9Jrk/5qIzEaR6MZftPfopjbbQmmuPWiTlWzto+66A/6LYeH+I0h8ZeWRylXPSjF6rl3lpR&#10;L2cfPTlcyx15Z8iPLgI6bnN8I6s6EATQBIgQ4BMgQt0KAR0Ah3pyugGWQEpAJXADwGzaQAeQ8hJ1&#10;QAcPUMpfvvPj1okuHlv9kpdc9r/n0G/rwdgYC2NmXI1ha11Jp7Eb3rIh7xkijxcQUjYXiM7r1hAZ&#10;XfV4ex21tujNC9So2x83Pr3zA/x88/74a2+SbXgO2MCRBUfeJtti2/qPi5Ze7RY1PfrqLeaAD12E&#10;x+bazHTqBUCQacffcvSsK87KSYnwuq3Bt8ny0UGQPd3aNtexvfsp38c2m8ajOMr4Snps9JVcHb9x&#10;UC+X2uKzp28+xlbcO7Z2cjw6xTTPFpaFYTG0uGbhnYVpEbWQWjzkFg/eRZevYspLTs9xDy8dZfXy&#10;roy0N8k7mxm32x+a9onj18p/CGSQHR5w9CPzd+puh/DdCgFAPiIzp3N4rvlE5R8ZZ/LKcpy4Jy9r&#10;v34i9trN45BxP4Rn7NWbQzbWGX/b/yY+lOVH7wIZL+tx8rnjabdms6ErrtzwkpPJqz9oyo9eOdPP&#10;rrzVp49HR7z6gspHfcbZS8WHrJv+ivMtLbw2odaU0pqqfdWveRCbT+38y3/npRS/kpxufZCv+uZ3&#10;CKLZGO8NWg5kPRvyUW/DVZdfh14HKF6berq9WN3BGyCoj/lWz4+SLj18PM8iv/LEUyfnt1jFQOp8&#10;1yc+8djyhc9v9my0y2XbyLk+FLtcxehQKVd1wICOOPjGQYx8l2dUvOKoI77zv/tMZh22Pj0XQLD5&#10;b/0qrZWZ91M379ZGa2n3U9mP8+HXl0ox6ZDvdVJOeMnY6AdA4YcX3333Cwf0XP9rzG0P4PNyY3SA&#10;ygE4AFK3QGQBJoTnIzO3QwOCuiG6Qc8GQEoUcAnIBHC6HUoPP9CTHaIzH6Pd/86Dn3zS8x/svUQt&#10;J+8O/eQnL+dFY2YszF0ABt9cG2/yxi899ca8cd3jbk3ZR2b9njY+aq3Q3URWLvmsvtv03tgvQkdu&#10;g3qXyAbZpmgRtZDaSFGbU7J007MI27i2D23l3szi0eHXQpdDCz4ibxPWlgfw5q/cNj32Lf5ipk+H&#10;z+LvnCbnQ9rlpcwuImf3DIYOTx79BdIhM9+gO4ASrzHDo0cuZ3MAnIg7vk6ZTocuPfrku6/JemGd&#10;f3rskHb8/LE39/6amQf4kI3AYrMo95v4LSYLh5zNy2K8gE994Vfu8aZ9cjR2eOWkXl+rT2lsT708&#10;5Ty8Q3j6kQ919vpt7MjpNab8Gfd8lCP/2ny0Tujkl8zcVpKj8t3rgB3eti2v51h339JtTcUvH0SO&#10;6NbX+kJPPqg+KVGx5BbxM2Ny+PyMzanjN9bm1Pza4GYtnE3JHJvvNh5krukpzT0Z3Z6bnpHyt+G1&#10;IbHrQGtjZGvzUkb0Hjc9dTnyWZzG4LG/CF9O6uTpGJ/GIl+XD/ovf822IYuvvoHLM5Xzqe+Nt3FB&#10;bbD6qF9KYACPrvr+tpSSP7HjIe1izbidUl7J6O7DJV8dDHQ6iPLPXo549NOVWz7zURyyxoE/9vl6&#10;Ho9DeGxQNvLKn7ZSznTJtItFr3Ei51MsJd3Gla66fBqT+ic/awevvrBJr7j5V9Lh0zPAtry3b206&#10;6uXqq/U/4eessR//w7V+Jt+j46MybbcvXqT23+uBh973GbBzwIVbFvTVr/v29lUCIgBIwIOP+Sr8&#10;zQ+UBGwisgh4iTbYQfkIjLndAbq6keqWCtBB2oG2Pu4DzvRH6Z0h3yzTd+Nv/IyPetR680yZ/+YY&#10;GSdEjp99840a+9aaenoovc3bsua9dYj4wOd7/h1HH48hh0ebsI3DhmHzaGNBNhubUhufdmWblfro&#10;35u8epvVo098+vF3e2/4NvCXTfyyFw+14clbmS4+OX/FV2YfjzxKR5lt/WIX4TkA9s2QmB3axtZH&#10;jV/88hee3v3i56buZwm8i/Xulz5/8U+J94V3P/v8w5Y+omSLT0cb0e2bfPhoQOtps/3cF94ZP/hs&#10;8QBaNni9/K5OD739mbfns993v/Tu0+ff/dy8GOdhmc+cz18EX/kaUHx9/uxh/NJX5O6nFa4Hlz95&#10;yUNMJHc3ip9/9zPT795Lq5946sO/86kfSL3x2rzGjd/6ia/9mc+9/RwPTf3oitFYaJOxJU+/2HT4&#10;MY7y0g/PRPLmQZtPPDrlVCx5seOrMS//6fPtix798qu/fBZDrkpgOVvPa7HioW552Rp/dUBRLnIU&#10;f+tcdubq+uaJuUfNtQ3TJt1Gq25tdF1+2X591jrQizx70z46Dpa9QbPpr9RKm6QN1AGkDFCQ2cDx&#10;+dGPnu0AIl7tgG7AMJ0tT99zrJy95N5QUYedHPxh0IGqrWzTfN6Qb9vqbOip86VtvGqzb3MeH9F9&#10;IIuDqjc2/FTnX72YdMsdrzx3f7ItTnGTZ1tMOnh87Pjlh8RJnp2S7cS4Y5GTITH1HT99fuTAF77S&#10;YaVOzt48qO842ZUbHXX6s/YOyUG85oyetVQufOSXLr41aq2KT46Hil0uzz5/dnwcEAQMTf3I5IDI&#10;+ZWL58AN0Yc//ObTxz72kadPf/qTT5/4xFtPb33i408ff+vvBiypf+JTpzz1dz779tmbvjClj6M+&#10;87l3Zq/20rJ//GoPlmfAhv/q8XvelNqb90wH3PSx2+vAkDrQpnwVDJ0/4L/1jafPf/7spYd8/Odj&#10;ssYF2FE3jsqo+Q2QVDZW6Vt/5k7ZOo3/v9Rmx+cmMv7VxUxXvOhfgqGzobWxOOD7axI4AEJsIIGE&#10;QEVAATBAgYdAwwCF23Y2oFPnc+gGNuyLga/NTzry2HmR56s2SlfJnzzKNd/lPXmtHAJD5MUfnyuf&#10;SDsghLIZ/ePPODqAPvv5t+fAcmi8HECH1iFp3JsHBxXdDjG61cnb5PcBhAfEdojyS58dcmui3cef&#10;/BSrh8ImMbcD58GdDeW05yCyscxhdOlEPfB8ykGfzUfzbp7w5Sm/fTilG69bnX2g4dNTb92Q66fc&#10;9YN9/cOvvxEfqHY6+m08NvAvLzxy8cyvuRdXWy70EBuyH//Dj57+8df/cDbCsxZ/ftbQsVH/zvdP&#10;zB++d/5qPOvLmjhE94fWsf795OR+5N87vtWV7/3g5Hd4qDrdH/z05Hbs+Rp/Jw6b8cf+9MGYGG9t&#10;ufW8qJuPGbsjb+6NGdm3z5x/9xwiXweejNHhvfeD4+/77w3vK984f41+92yMh752wBAeG7pkrWcb&#10;rfUDMAFSQJW/hG30rtOB5wC3MuBFN9DtF3Hx6NZWAuDsgPZ3zuHgMHjns38/YBOgHJAbHXCL//Zn&#10;Pj3k+VPS/9TfO2T+fnTefudTw5cv8OfgEReJ0R8I+Egu5Vp+2p/74uefvuQZPn3/6jfPHz+n/u4B&#10;tcZG+cWvfWl4Xz426u9+9YszjujzX/rCHHAOO2M08Q7pbySGWGJO/JOreiC2A05J3vipo24c+AjM&#10;Kqt7vtnz11jwq9TmQ9/l1Xxk53ApFj4f7Sf5mJdsj874PvL8F6u4HeBReurk+UPZkuG37oxX/ce3&#10;PwUUAgn5iq/v+WM3fT3zPTmc3Ky75l4fycQpD/M6z8V3Tn7n2VB6NpTfeO/K3RwXzzzziWcd/+2b&#10;H3x68yNvPn3kYx9++vBH33x6/9+8/+mv3/9XTx/44PuH/1fv/8upf/BDf/NMH3rzbwcw8cO/XOtf&#10;awF/97O6sdoE0ASAgJ5urbSBIQAIMNpAKbmP7nzF/u3TD7dH+7/YAxr8awMnyuqBF2UfiQZOI+38&#10;vAJogKZD6vlKBtCo49cmVwa24lsbA4Jvf2Rv9FenjdImH0Bo07eJBi6GFjDQpqPtEMRjH7AYYHD0&#10;h+6Djb4yAiICEspibF58+g6lAM7o3vrixevQs9mXBzuxyctx/N65qbMvJjuH4fThjqFeP9MPAJIp&#10;8cjE9lf9x9/66HmAPnceLBvSF8+itEivb+4FXuKZA3k7qBAbQEq9OTIG5kROjaW6ch926RqLwMLQ&#10;4SsdoOr7LyrlgJ+b8JQ2Nw9SvP5SuuoXMFAaF2Rsi4G/82xsjSf+Prwnt0Px8cjo8onPZ7JNzS9S&#10;R+JVNuevjNvt93VrwzwisnTlPj5OHekHIAQA/eaffv30h//4+2fQA7SQ/fK3v3j61e9+OaT9s1+e&#10;9fWrM07HBgVuom3z6z/8+ukXvzkP/OFN+/e/mpI9kCSWl70DbXJTx/v9P/3m6be/v//dwm9+8Syb&#10;93gOzbrWj1+cuUCnb/OPJq3d0+cf+uv3/lcD+D+3kf3ml1PWJjfPxi7w3MYya+fw+ota2ybX5tUG&#10;1V/ZaDbBYxufPd7WxbPhWxfN7dDdf/XWlDKdQG/zieTNt81T7t0CWO/l7JnogBcbTf08C/PHwo8P&#10;Hb/f/8kPBkAqkfHTBjTdGBhTpXEzps82py/8FV9/lfqK5IB6Tnsee2bLmRy/QxE5FMtfXSwHFNn0&#10;4fSFj/q0+7x9BBrYKrWBDgCpQxepo2dQceRsgD1ER7scgI0NYICNCI8voEObXmAMbVAhDv1iJlPi&#10;IzbFiFdsAIcu4MZOOfzja+gGxGQAjBueQOxnD+8zZ59/+/PvDGkDwcoByncMwIbf4hsL+RoDdWBL&#10;fsUXxy2QNnIz9M4B6chL2QAR0CQH/oxVc9wcNX7qxht/AyVtgAbQAXA2GKq9QVJAKBlbgMn/KfNx&#10;mZeo98df/G8wRKZOhuil375h/VuD1n57BRuk/ghu8qNsr2gvQck2sfO8iMMfff7e6NB83kxOqW0j&#10;sYHYSGwa+7AIMGjbYPAcHOkqyem9smEt2ofM8NZmVls5cdRvojOH0O17H6Bk5UU3YKLeBpiPyuEd&#10;ff7mgDh1/A5DBwgf9Ufs/GajvUv28vGxx9+99ZGzuN85C//6SGduKO6cgZSAS+MWSCEDkACmgExA&#10;YHRP/kpj0FiSNW+I3Py4BcFnU4z63eJoA24zVLZBxyOfRXgoO+MhvliNtf5PP07O4pDHR+KWt/Ha&#10;c7T7pF7edOLz0Tgr61exdoyXfl6xtRsndZQsHp/61TrbsfLx7POAGwSo/PaPv5k6MASw4AVsAjUB&#10;IXxEf26ODhBSD/SQ0WP3+3/+3RDZyA9I4gsgYsMnygc5cIbYk+H/7o+/fQZYgTH/bfuXv/3Vydmt&#10;1nVQO7QDSQCQMnBEP0CE71bUOLUubEDWhU1GW2kjnPbavNrUrK1HW3XrLvAR3/oLFLQ28GZd3r5b&#10;l/mpTCfffJbjKxvyoe1nPwfJ+cIfn2cMvDNifAAcZR+boMYNGVe6xs+Y7/Emn3dOjlx7QNahPRcA&#10;1Y4x/k4/5NHzu4lsNvrTD2NmLJX6Uz93n/2V3lw15unz11hUF5Ncfc+ROn/FZqNtjMnFE4d8j2/z&#10;guiR02NLDxCcebjn5cpDPH2wBi/6h59bX9YlW+vM2js6N9H/8U8dvJ6dM+9nbJX+rUZrW1u9cTb2&#10;wGt/KJinsb3nubnjiz1dN6zNf+tfHzp8p39nHXimPGfi08XjI5/lps2vG6hPHqD0/g99YG6UADMg&#10;C8gBQADbDYgAoECoejd0A3gXyFEGjHb7EQzFd6ukBIQ2GAr06LP5Q/HVrQPy9NoPeh5by9pkEV32&#10;+NZIa7F19rgOleysn/zTVeIh/vhFbzgsZ3N3oNwH0j488DqgOhjSJcd3UAEC9AJHCB+Nn+OTrhKP&#10;H+X4Ojxl+s+yw5dP8bfP8rIhOnj7q2/HBmQ6wIpRmy7iXzsgkw+bPPt8lA/KX7r70Kw//LrVeesT&#10;Hxsw5C8PH18FhgIr/CoDKEgu/OhT43IdOJdvdXnFkwcfz7kdnnZ+AS68+iIGn9On297CUr8Waf8Z&#10;+1pkV3+u8bOAdon6qJBeNxX1pRiXzTUvyurlpK3fHa7x9IEfOda/co/w2LDPlm4xEV5znB/txpEf&#10;ccj7RopculnJni5bduST/31zA2z803/6w4ANtAHNM5C5gQ4bt0KAUyCGbrc/ARZ1unQCUnQBKCUf&#10;+Hwq6QJlQA9fdPD5wycvDhuACW/mm+8zr2Sz2fz0OsQGrDk07xIIs6E0BsanTQ1dsutbQUO/vf73&#10;F182ozYoa6qNr0OxzY0Peo/66Dowr5fjldf6uPeR2Qivg1J5ba53P46cnj3DgdHmyKbcasunPvEx&#10;/o3BkXVwz7NxAxUHpsPKoYU6GDtU1fE6bOk49ByC+L/+/a8v4HPWoTbQE+UzMJRvB2256e/kc0i7&#10;HCOHcDdBjbE+kzWmeNf4vPzxo+Tzcc66TZrxuWMWn5/0tRtbuaobd5Td2B4ZHWNureTjWffuZ/ZK&#10;usmAnCvOZfOLX3XQ9tFMh3Nf7b/WV2NrXpor5YztmQul+Zo5tEecOY7MgxLf3GXz2z/+buZVnS/1&#10;KyfPyvXysGfCtyp/80+/ffrDf/yns2/8cfSsCfZ//M//fP4A+sOsC2BJjsUSx8etH33rY/MRmpsq&#10;t0MATmBobt4CPIf2jRyAhNQDPpuAnYDPBkPqGyAp6fh2nP9k7yXqQI+xvcb/2hPUI/MbPfKMU2vM&#10;GtCOWkOtM3Vr1bxrt7bxWx9it674ICsf7Z4P9EaHqMPAht/h0kHzfBDdB8u1obwACQe2zaUDpcMr&#10;OyVecfKtrD6H5e1XDlE5kPGDZ/Mtjw7Z7BH950Pv8JVs089WzvvgZdfBrE6Pn9E/dmT49Y09XTr1&#10;s3Ehs1m4Yv3o331krjm/8rXr83vvgjgAvfPx0388OSF9O4fdrxx6PzuL4BxwvzwH2I+PDr72L86h&#10;9us5fM6i8NHK9OnE+tF3n75/fKZD/ycOsRODva+YI/p08K8fIDz9PrrqZPO7PJXHrwPuN+ewvL6u&#10;zs6mBZSexXd8+CFD/EhsPtnSwysOGd/aSB92fHKEj/JFdsU2t2cN3n149nl46Rmb351D/NeAx/Gh&#10;3XixZ1dcRKbUR6VcUHmQJ8tOSUcM9PNfAU4n3m9OrN95mI/dKad9+L/49XkmfgE4HYDyB6Dg2B25&#10;Op65/83vz1+EPz9jdXzh/f6PB5ycHLTzT0edPn94dNRn/fzDGZtbJqb4fBV/4h7iG+GT86uOZgyP&#10;zh//+feTn2fkx95VOuXE8hycGPSU1gOg6PnxDOxnR/0CSBe/Zyx5z+E8P/aNU/f8JJtSHDYnzwGK&#10;R4+s/cU69LMKeD/52f3snXKe85Of9ozLaRtfdj/0PB2fxlKMnv/y0d7PM932m7E7umjyO353v+m8&#10;Djjv+ia8ecbOHw/slHQn/0P+YPKHE7/iKfHtLXLjAz+b4shXe/rr2T/l7L2nj/lmSz+/7Vv9YUy/&#10;MVDSKWd1fJS/6mSI3xmje1zzMbyjp+SvOK0ROuVVf9SLO/Fun1vvkl3+HXR4Djp2SuMASOFfh7Ox&#10;u+adDTIX5oGOfMRi/zxud1y6yvoU4W/d8qu99c1RJIbx80fr2B9qPJu3a6wuAOqwd+gDPT5a+7sD&#10;iP7yr//i6W/+9gPz0RpeoGgA0f1OFtDiJsfHWgGeXogO5PSxV/IBREdnbpMOvxumwBa/4iAf7QHO&#10;ARzjC/gpjXn8SvMSsNWmE4jSv2u+LtnM1ZlffR/gfAOhKQ9dc359+3XA+w142BW/eOr5VGfPzh8L&#10;b5icFnoL0gQ0wSZxJufwWghNWLcbdPAsun0zRGcm9EysxdGi7oHe/pr8bMm2XAxtOc4CuxfZs84D&#10;rz5dD8D1UQ4ZnsWupK9EbFrA9NURO5Ss3JTsdj7y13/jYuH6TPgTn4LafQPourr0F4QXbH98Nuof&#10;zeZ96meTRh346g6dDmcHcQd28gCPUttB/Xsfj5wDnA0CAMbn7bc6u3SAqWKPPr1DE+vw5EGv2Ije&#10;zk9d/N/+7pdDARKyAMn2tYFKoENZH/lXBmIuEPb9sU+PH/bq9Sl/4suDXyXdiXuDmGc6ujvfZ/tF&#10;5cReHY/fgBJQEbAAdH73T7+eMlBEBpCoj84NZBDQgfcsu+0c3g70ASNnnaSPr6SjDMjwyYc4dMSs&#10;7eDne8DYnVNAa/yevu3xNBbGufWFX1/NhXZzf43bRR0mu67sudrPI17Pmd96un4b6josPEdTHr1N&#10;PaPJ2QDkxmfAkGcJSDN2QBA6bf0dcHTkZPo94PCMxQUK3RKceGdvUA+cbKDSHoGmf4tHBy9b72lp&#10;y9U+Vz9R/RYPGQs+ioXmID652EvsI+2n+SF/3IsQP2RK9qgYSnz28bLRTnfnqZ0s3/HUazcf2RbP&#10;fMo/HXw2dPgrtjHKv7js8MTFMzbq7IzrHttyKN9ioB0jcMEP3XLU5q/xwGsdKvEQW+3OsvjijN8l&#10;37GGbjnacvbFxQN+OxMbI/rl38eRAIEbVGDEbdA7n317Xrp+31+878l7RN4h6iMzwEg57wcdwAPo&#10;oG51EEB00fXvQAJJ1QNV6LEeUNIGxLQBketThQt0dFMUAIoG4Bxd/A1OBqAcvjZ+t4bXrd91m/nY&#10;Hl83qDE++VKK1a3Ts/3R7QaJXCnOGybRpBn0qMmO6JiQ0b0nmp66CUXq5Nn3YKhXslOaaPUWQOTB&#10;H/+H8tNfK3zn9zHP3VaW3+ODt8lCLi/18iWjj79zIUP09sOG5GbhekAbI2DIZ7kff+utpy99xTcw&#10;roXlinNefj0bM0DkIO+g6QbHQRRAUO+wT6bOhk6gQdvNiAMtHtoHWAd8oASJma44iD0d8ejwrc0X&#10;PXVEL316YtcXevgOTDxtZQfu0MkFr77ySY89fr52v/lEZHzos3b+8fgL5HSQj+zu/9Cdw8RedXYB&#10;qfj6lhzgJO8W6jpQT59uIBPoQAEhdSAJ+OiA3jra7Nza0Bsf58DuUA/UBIbI2VUGpOjRpyuviX38&#10;kPMdQEKBhunnPfbGqHFrfeDp8/T3Hjv81lXPwgYPmzyLnhuHDp2eOzR2h+92qGesZ9fHf32MiMjw&#10;n/cG+p5RY3SDnQF3h7RnLE4Z8Jv+njZ54zOg6OQkN3lNjifn534cWfJyb5+QJ8J73nfu3OpjewH5&#10;835y90/7eQxOLDE2GHq2OXWy9jI6SjIlH2TtS9Vr0xEvHn/tp9pil696PumRNzbxRs+4nLEzjvzg&#10;FYvN6J6+PoOh244OSof+jPXxV1/Z8SnH7NPbNlvfWkDW8P6leUDb2upf9Lj1vm62L7u53T6kj787&#10;a9yXDp77aq7uXKrLSSn/xmZkx5/9v7Mq/frefDsfkH7ld2LJjd0ptRsfPO+M+vIMOzF6yVrptsYL&#10;2r6S7+MyoEjdy95AkFuhZxBzAND8SOP9ns++EQoQ+eFEoIis3xLqZomPPmYDrgJBSnIveMsJ2AgA&#10;ASABHEAkcBIAiq8M1MQL3OyPadmwp4sCVYBMQGjzq8tDyU9AyE1bbfZ4b+xFhbRbDP1VgvB6UFB2&#10;Svyts/mV8emp0w0pWxjIhJcH6qFgMzx5lutd578c1WsrxaCrH3yNn9tOrF7wtfjkpKRPb8dOFnlg&#10;2qDKRzx1dvoFJVsgn/z0pw5C91a/r3KfhXYm93s/On/x/fR7Qw7yDqRAj5sahxLgoL3pGQgc/Shg&#10;4hBTDoC4QUq6HV58qrPpsNtx1B184nfo8ZNfJT57bTb80+8gTRefP/p4G0zQI5/8Tj298qIjjx1H&#10;GeGz+aMXi2/b8Xn7zXf+6MQb3VOfPOgeG3X5IfWI7s4xn+rTVgI3DtYbeESbB7jQewYvh6+dbTba&#10;dNU7tCsd6ANwDvBR5ysAsHURGT1+ikkOELBF7Orv89gd2mOE/umPv5lx/sMBauZEv40B3cdnojIw&#10;4RnEq63+qg1w9dL2HKl7R2ro2PvjwXM1zz26n7mrfoE//dE/fTVGSrwAkXq3Q4EiwNOzPfnOAXrd&#10;PKjv9vBWf3rG7Q/tZZPznVP7RXsC+dTv3Nub6DVe9PNFHh8FgNJpf2s88bQf/Wzf6qi9rX0tefrF&#10;QfosdnboxdfRM643Lx/K4tfXiJ146uzUAZD6xwa/cTTGyu07HwjP2gF6kLU0czdya/cqyQAfYCi6&#10;/gi8Purla8dVl6NxEoNPOYqPX65KbXx9lW+2yi1Xp2PNbNCkZNecpFO/nVN9m1jZjQ8gNIDogBWf&#10;QHhv6P0f+OunP//L9z197OMfndsh501gqI/AXgDQd1+5Hdo3QukBUN0s8dNHZMpAEBkS37fcAi0B&#10;GLcu3eQAJGR9VEaOujlST8a+F+vZ53cDHWUgp5uefA6gOm1yRA4wDQC680HFpfOGwW9SmgCLw6Jr&#10;QdBpoQ6I+MH12zbq5HTJUQumcvMtCGULBp/v6nypz6I4uQTGklk0e+Fkp+Rn5ypOOUwfD+njAK47&#10;prIFnA0fxWqhkpU7Uq/P5auuZAP5WzQQ+sc+7ndW/HbIl6/FBAydHOZW6GzMjweP+g9++N55AM8m&#10;eIMkvABJhzti62DCBxa00wMYkiNy/K3DlzYi13YwdguA51Zm6ICrQEg26nTKn60DU95k6ZYvvw5W&#10;evVtDuC7j+XKhryDt7jsEF1ttnTKh5/sx+8hdbyJdVPtcsgv/ZGdMh57Zbr16RWfdyx68jEGgT5l&#10;MvVnMLjissFv3PQP/3GsiqvtpmxuDc/BDhA45AdYHQAUwOojO4eWtjJwADjgFR+p10djbo1oi5ee&#10;Ug6Ny+4/ntyziddYqfPdGG5eeuXqsA0sAjE/On846Gdrtz8cAJ9ApL7Wf7xAYuAnQDkg8MiBTn1o&#10;fOWrXnvyvnm167t+loux2rZ8krdus8OL8K/61X/lvt3oViNZh/717t71/t3LLYi/tK8bk/Yp+5I9&#10;6pHsU6g2vb2/tfcPqDjUXpdPY2dukHrj0jg0j5W7z3SNT/03Ttb97/wExA1i8PVRieb25oyL98O0&#10;A88Bn+biRf9aGwg/OZKfNeO58XrArJ/jP9AXwGo/75zQf7I5R865lI62Opnxqb3HX90YZuN8cL50&#10;3nYm7fPG+eHsS07fmdu3j7/57ZefHPBeKnCkDoz4XSLU73t1s+N/iHnRud8VAnz6yKx3hLoZugDS&#10;dTP0eBvUDZESj2+5yMN7Q+puWgIYgEfgQ3vz6akDQChwE0Cp/Qh+8hHhI/xtW2z1XpIOBGWjXi5v&#10;7MXeBPeAKMkjcpNksloU9LcdPb4QOd/45Hg9bMM7Pti2gPJZ7BbC+D8y9eKlU6xibBmbcrXI8ulG&#10;SB3Rr2RHd8eaRXnnvonutlFHxYLKXWf6mOyzn3etef2eBDD07bOov/djt0TfmYfXQ2njsFlo9w5Q&#10;G0c6Hua9wdpMesBRDz25Njs+bQjqZG1e6aI2DLIOMD4CQRsMPevdfvZmw/ba3F5uD/DFVmdDRg+V&#10;B79i0Nu56D87hK+/KPupHz365PlTihPAGP0759r08ps/dUSHLaqd/ozp0RUDqZOjwMJzH1dMAIks&#10;vUgbv3hje2zwgCGEL9bkyufxbbzm3THvytxgyMEfiAAolABAbXLgYQMH8SfX1Q+x9LMDpfkjC+w2&#10;5nLrxkhuk+Ptq5yjxq85anxqT9xT34BG3vo4708BcsfHK36O3v54sVs1bWOhv90UBZqq09k3XnKu&#10;D/VPGb+4+LP2Tj+1Ha7WsPzp7r6nP329x6U+8+dgd+ArHfrK37qNsefeMkQX79qbfHzNp3k7/u7D&#10;3PtK9t/2NjL70+O+RYesttK+zEadnD9+7dWbWkOByt1PNP2kq8+nv1cfy/8aB2Xj+gc3QyeO/gRw&#10;us3BQ43T9eWOH125j79rDfGHysVcIPHx6MoNz74YWCKb8Tukb/Z5Y6D/SCzjUd/JlN0Ste/T1W78&#10;9tmA8DvLukCoTSauurMGn1/nlnMKAKrdD8UCRACQGyEl8v4QMOKHG4Eht0S+dt9vLfVvMwAgwAf5&#10;oUQ3RgBRYChA9AyMfMR2fxzWR2ObBxi5wRHDD0GS7Y+l3MhE2ht84CkDMhu80OPj2dctoxd4AnzS&#10;w0fqxRAvYKaNz3e3Q1sHUHp+gXom90xKE9xDgrd11Fs0TboJNonZjM7xQ6cFgrJp8Tzqza3NHV9b&#10;vQUTsS9PMdMtdjklL65FVCxx8OWR7bPvozP+DxWLP7rF6MHAb/EWp0UNDFmIb33iAkM+JrN4fDXW&#10;V5bdDPlGmVsgD2YP8QCP8Xn9FdwDHHmw5yE+OaA2mihetjac8Xv8uRq2cZOLR2ZTRw4DxDd5m0zx&#10;lfFnQ783GjpthOp4kXb5kSvZkimzlZuDvf4VBxkLbTbPfTyxO4xQcekryZ4P6COffG9/Y3fKx36V&#10;J/tXDvhiHRtxduzdFzT64hxZ+agXlzxbtG9+lOif/+PvR1ZfA0jGSY6NaesBQHAwod6fcWABQQ4r&#10;5YAK4OcAi03z1/3xK1cx5CFm84AvnrqSzh//+NvJqfEov8e+kWc343CIv/rQ+IwN+bHBMx/a9Cqt&#10;D3y5to7yzV4O5aGtH/nTFz4m3p0bu21b/uzoJS8fdT7EnDE/+ZQ7O7LGLL36xL5ctYuR7hzGB4gE&#10;AJTAQfyIPrDk1gTRA5oCQqg9yj6k3o2F/aoSX8l/+137WnspO+/QoIDprJlTt56sMwB1QNE9vvKb&#10;ft9jPON94jSe5o3uK+Nx5I3L6N/jk6w5yXd7Irn6jov4QHTEKYfWTXOXj2vtiWm/+M3z+AJegbEZ&#10;/3suxGiO+gfR9nvj1hiiGdfjJ5mymx/1zqY5745eRNY5ROYcAYby53Zo6AZEboh8VNYNEUDizPGR&#10;lW+X/cVf/fncEL3z2bcHDLkdAn76OEx9f3wGFEX4wNIGQGg+3bhvjOJ5P9YNkfeV3Ax1AwNoqPt4&#10;SvkIQpTASaBnAxoyJQocBZoewVA+0t3+AZ1H0IQ/+d1l9IaB9oAgE2HQTWCTqAwgqNMx4fvBI+8h&#10;w+vBYrPryuQR/vNkn0mGgC2EFhAimxxuCoBsyvfuQ7F3rpX4iK+d0/OCPT602zQaH7z+MsDjQ3w2&#10;8pavuhe/vNn/92+/fRapf1dwXy9+/4Cf8zAGhgCUHlwPmwfVA/u973/7qk9fzzycB1nbhjGH0Sm1&#10;2bUp0POQq8cjB4DYuxpGdGbDuTefKJ/F4UNu2uo2FhvItYlcBxXiW6z8dUhoi4+K2QaXfHytuPxN&#10;bse/EkjCz0cx1fHSy4YvQAZlU071E0+/Iv7lP304Ptga4/zzifK149VvJAab+tetTrL8kuOVJ91s&#10;A0P5z05bfcbt8LVnLM7hBPwAQw4o1C1Rt0JuSxxkblD+cHLKBsklv+p8tm6e+37K5/YmslvONmCh&#10;Lj9jS8Y/mXL7G5+nrZwxOXxzUSkXZfOvzaf81PHyqRwftz86jaHnolzYxafD7jmvQ3xMe+XQIYqX&#10;P/znPt1+2fNNf/p2x4g2r34ANNeaWB8ZnYN3gI5D+JD6/qgIOZQDQ3Tsvfau9j289qhAULfy1du7&#10;t569ji355ffMzQHT1pC11LpSAt6ez8ZUXjNG9zgga9eYGku6SN+bA7pX/1/WIX/oeS6OTnPR3G4q&#10;Plny9kx8tkp6r8Se+NbdlYOxMM7aAM+AoSMfcGq8jgxd/s+aOPPRWdQZYSyReejs6kxB9PCuM+Ll&#10;HzCzJcvOzyo4TxAZHTwgSIm8R9QNDSAEGAEl2r6849tlboiAFL8D9OUvf3E+KuvlaSCof8QaAPIx&#10;GrBEjvjq47B8b0BUnY7zzm1VPwEAeAQ6EKAyYOW+jUH90GfvDUX08OjyoR1YQoEfutWTFQdPXDr8&#10;4ImV3dbTnneGPBTzYJx6B/ssjJtnMptYE2ayleQ9fC0E/Cb1efItHHTHyhYPAMoH/QBFccsHr3a+&#10;A0508aLi8blzKs/HhVe9km+6z2NyKF/1wcahTV+7/pSrmyEL0lfrv/hlP79+vfzmfxh5IdTX6odO&#10;/h34HlQPsNLD3MOuTt7GMJvqKcmqt4G0udDlZ28EiH6+tcnmEJmH//T/xG8Ted4w0PGbjpJ/vrTF&#10;2LnwNz7ZHOKLfHwuOR/FJq/vfCK8+q5dP8px912dHKnzs/tfH4qXDZ3Ggs9iZUen/sk3YEKXHuLP&#10;jQna/baxz5wdOT9o8jhEzzwBTPTG5vCrd0DkJ9D0n/77f3r6L//lP734OvL6Khd57twry1U9Hf6b&#10;AyXf9bU+kj3mTVZZDuzlV/5iyUmdLlLfueSzmOp8klUWW5uOtlioevmM7olhrNjS1wdyMVBrgq6y&#10;WOzqC8KL6FiHgKr+sRWv2M/2i6a/K295oOYKNb58WgfWj7r8q8943mOEutnNdzmXp9yKqWSzdSJy&#10;OfTR03zkdA5+AOuf7nXMV+Ok5EMMdt1qavNVv8tL38ohmXbP8+R0qHyf1/vNp9M8D//Y0y3vYvLX&#10;H3v80GUz+d65qMuTzxm7Y1f/9Lu+uxUCdoAgYKiPL7shCiDhA0LzW1f3WYN614k/etrGV5nu2N76&#10;wxvZBZQu3gWwAlDOKmeLcy4Q1LtDzk7AA0Dp4zJ1Z0/gxO/cvfmRN58++cm3nj73uc/MR2VuhYCe&#10;Cwh99fkWaL8r1LtD/LjtQYAX4COGdsCIDnIr5UtD9ICQDV66yQGAAKWACcBDHmAi75to3e4ggCjA&#10;owzI8Imn3g1PskfQk21+dhvNt8k66AMMyupN1kzkzRvAcfhbz6RtgMAGKFB/BTAcOxTftd+An3uB&#10;4O046mNzy+m2INhaJNs/O+X2EwXYnvM4/tTxtbMTY/MntvLQjMUp6bVotfmdXI9uH5NZjN4Z+twX&#10;/Ff3C1lf/6vogL7zAPs2WV9tb6PwYCvbOD3APcQe3jbR60G+N8P7ofeQ21Rsph2y6dggtG2y9FD+&#10;88Fnm414+cQvHr6NJMBFn49syhefnhLljx8+2eYDj83us7qxKCe28meTvpLfcspXeRYPX8xyyya5&#10;mOoov8ajvmnzL76xlQM5HzN2xzc+Um886yfbzeevGI/jEOEh8yg/PPF8rCpPfKUcyXYfywtfm47x&#10;RPUT6U/x8o+/1xea3O++5FebLNvp2+Hp6/T31lOvf42nONmVm3Li8HMoP9tXMV6hw2MrF2V9N2b1&#10;GR/h9WzFq4/yE6s2382zNltjjj/yw6dfXpPnLUuO9Hfnot6clCu7vbYGWN/vMjVOfNJH2TZ+jdH2&#10;W1/LJ8ofPbfO9h8He4e9mylgSA7is6kv7ORZzkO3rPGLV67Fw+Or/JB8y6mxHN3jI9v8k9dPMqWx&#10;0k+36PqRLzH4Vscr3vaZDHChr/9XbvQvAowCRH10aYxm7O7zaACNM+E+I7s5CvRoB4roqm9yfm1y&#10;diDnjDMIqZN13jj7vvlt/2Tb7dH1g4EBFEAEQPLxldsiZ9CbH/7Q05tvfmj+u3w3P26HAKFuhtwS&#10;kbkh6lZoPkq7b4QQn4Eh7crAko/rvLckh3lH6ICYQArgESBSV3ZLM4AH8LkpINPtEV4gJ+CSjw1q&#10;irV1y0EslM7rdJ9vhhzkgYfqwICySaBHDghkV1s9sGERABRs2JPRGTuLyEK425uKu3OI2FgkoWO3&#10;QoEo/ouRvraSryh+MlQ/6h9AV36uipWT8yGLEhWHXjHYoXz5jHReKvuE/y78hbNY/Bf5A/zmJ/ev&#10;j8ncDHloN9mgHHhui9q0e8g9zPOx2aH9UCvpKNukbFptXKNzeG3E/JLZXK6N4GVzuB7kF0CQ772h&#10;8NXh2yY18U+bfDbik2N555tMPZtibHn5dXDku3GgT6+8s6/PyuGfkg7dDnGHA5/4iJ2ycaErXn7U&#10;2eR/4p+yw10736/rk5IuarwnP3TrsHfj0E3Azo2OGA7GxoSMvXyVjVGHJxt8fvHzpx8djqNzqNzR&#10;47jQQ9ryQsAAn+zynx6anE9sfKTOnn8ydWM8MY8M+chlvqF07LXp0dn+so9G5j0W77PUpnv7LTYe&#10;X/qm78A10majD3QayxmP2x7VpiN37XKrH8Wa2Hee1bcu4qMxGL1jV2xjy7859uzvtZouX+Lho/JS&#10;buoZoi+PKY/95HrniNg6kB3cQNAFhq512pplV18RXuMS/3kM0K2Hip8Ou3TJmpf8yImMDl6y7Uc9&#10;/Z4te40+889H49N4kzVOz7ne/oAgYKeymyJ149JNkfGZjzAPINI2bmQBIUAnYBSI2kAoegREviX5&#10;gx9f/0vSH/dK55wzZM4e9qc+Z92pO4ecf8DQ9ZHZ9U+EARC3M+peaA4Q+TbZJz711oChv//7Tz19&#10;5jNvzz9W7SOyfSsUEAKUepcIyOEX8AkMiaWt5F8d0XMz5NyTQ0AjsAG89HFYfACFXmAGsKkNyPTi&#10;dfYbAKF4+aS7ARS7wJJ24Ahv9E87328Y6ABKIKC6g17bRECmG62SAT8bLKg/tvOhzX7i3b6BiPwh&#10;enSKn5yuthzkQi+ZEpGP7R1HWQwUUMN75PPp/4j5DPYxL+3dJ6TN7vpLwWeWt86dNx1gyLXhR//u&#10;YwOGvvGt6/qyH13sd4Y82MjDq7SJea9nQM/ZDDzI6XiYtZG6jcFD7qEmT4Y/D/3h27y2LVnl/muq&#10;GFGbG/kmusWTX/HziY9XH8oje/V881U/8s3eWPCnzRcfbdJtZNsGz6boQMm+DZt86nfOxVMCD8a7&#10;zVPMfOPT3zZyUcqDzzZ3Ovj5fc7zzguVD9q2CBiSe3+J56exotv4dpgbD/kYY+0dVz3SZlf/8l+/&#10;8iOWEq+xB8r7Vy/btpzyXZz6o84f/h6bdJXFB4TmHac7dnJlPuWImpvh3++x4Bs3YwxQBirwy8U6&#10;nefpUHOM2DTP6gMmj75c4hWzfPDxGg+8kfEpr8bgtOu7kk82SD2f2srWBLvt77m/t09kPtCj/+z4&#10;JGfD5/g4fPXtW/3KxbPg1uvKPR0lm/ocTZ63fePQmKH6VFw+jWVrXL1crGc2E/P4zDee+cLPV77r&#10;e+PSeIqFn95+tumUixjKK5515bm8QE7jARh2a9SNWWAIH9AZMLTOhW6HAkoI+LletL7P2UPdGo2+&#10;P4rPOQAEoefz+JBzzLniHHKuOKcAJXoAkW+XzQvM51wBUqZ+QFBACEDxo4zzreaPf+zp/e//66e/&#10;+Zv3DyACfDYYCvxsMOSFax+9BYaAH36V1cn2O0RuotwOqQMagEkgRBmIAUQCNvgbqCi37QZCgZoA&#10;DdqysT1AqHjV6fPXbxdpA2LF4OeNBt4kBFQ60JVdz5mYCB9gAASeJ+/wNiAIqCRrQvOlDVAEOJT4&#10;Jjob8g001N2+iJtsfzRHB3XdmA15NzePPsVSt9DkFhAiU3/2feuxJceXR3K581HuXqD+9Nufevpb&#10;15MHDHlnyKK9/vniWfjnrz/UZtDDi64H8Ezs2cR7oPcGUzti//jQz+Fxb1j9hTWHwk0dIvSLz3eb&#10;Dx+7vfnj64xV34TDx5sN6cTs4Lo2m5cNPr1yJkdykHs+tOlUZqte3+ni2dTYoDZSZMPFIy+f7IpD&#10;X4mfnnY64u+8tcm1+WPvZqMXlr1s6ls3fb3bzcWUh0c+NyBHh7yvgzvAexel+OO/sbtL+cmhcS93&#10;6wNPqU1fKVf6u11f1Btvbf1vvJA1aV7f++43nr59/kDwMQRQJG52/BqDiXlK+ZXnnu+tl+6WueHp&#10;hVwl/uNY55stncbZ+OI1dm7HHLh4O5eeKf7wUH0nnzxOHfGDp59KetNfeofKx5jxqczO8zQxV5/r&#10;C39IHa++Ifrl9Zz37WPKReXNvhyKof1Y7xkX+3E8tckc7jO+d4xyifRNSbd81dnwK1ZjrG39FL8+&#10;0OXHOusjOL52XumqR+I+jiVSJ5d7H/EBGQAN6sZGPXAT6AGAein6AoDG/PoYF5BJP0Ck3DbFGlAj&#10;ztnzAZ99GzTnwJHN7c85jwJHAaU5T+h5Cf2Ml9uh67e0rnOnM6qzRj0QFHDycRlQAohEzh0UGFK6&#10;qXnnnbcHEH34w28+vfnm3z699dbfPb9Qfd0S+cjsen+oj8wCQz4KA3o2KEIAT+BIHfmoDCBiM78e&#10;fQORQArAAngEcJTPIOYGMBv0BHTYjB/g5lBgJvuA0W6z47Ov8POH2Cr56YcY8a5foD4TAzwAETNJ&#10;Z+A73LsRwq9skpR0lI8TGGjIJh75gBB085G6WF4Kq003f8OzkE4pVguEz2LFF9NiCdxEWzeqrf+u&#10;KctJrPxPzjffwzN/RZyHJOKbfoCKLgT69jt/P2Do3S++exbM9bLb9378/UMHYPp66v1tjDnQgJT7&#10;UPOge/jxtNtw8JRzjX508a8H+MXP3limPJsLPju0N5MoH21gfDzbnxKlp2zDc/ujpF++ZOxsfja+&#10;Ns5yZV8cskc5P2SoOn82RQddHyfhoWLzM/HuvGdz3/Ujr//xtRvHcim/8lEvRjlVH91DwNAc0Df4&#10;AXICQw5tB3i/d6NOBgwh/UEdFm3+kbZ+ken/7gOSS+OgpL994JXr9PG20SbTT7HLAc88zs3eXdrM&#10;ASHETnx6qLiNXzGqP8c9lF7zwdZB4BBAM46HF9Fpres3+8bSuANScpSPOB224ouB8JvD8lCvD+T0&#10;GnuEJyZ5vhtL9nT4jPjjQ+zGPt+NNz9InUy5cxvfR3fs7zxnnG5fiIxuuZbb9lN8PG05Kcnx8jO+&#10;T4wOfTbFKofiayN+9l5ChlcObJXtA2R4yohfQEgf+KBX7nRRY9U4FGcTvStn82HdXjeb3dz0cRQZ&#10;ILPpep7MFUCov+b/+piQTWMSEFIGgqINfCL7fiBs6ofYbrm85pbo6Iz9WfMAUT9X8LozDs+ZNufj&#10;+ihNHRgJkCidMX1M5o/vfqXai9PeGXr77U8/feQjbz69//1/NYDo3Xc///yuUB+dAUWBoQBQVDzA&#10;h38lvlIOQFD/mkMegElgKHATiAFCgBQytzVTP7zAULaBG+WAmKOPHwDalF1EVx4DzG7QgwAkYxSA&#10;FH9+Z6iDPOCDHOod7LWVGyB0+Ju8gEGAI5CxgcUGJfya0OLwNRN8wBC5dnHzl15t8hYP/8VQ0iUv&#10;h3ToZ0OXXvkhfvG3nTYdutpuhLplSld/jB+iZwIg5A9/9CMDhtwMGfQfnJzmRug8AMjGAVDMX+PH&#10;rs1GaaNQesjbNJSje+zaROg4sJRtTGzyQa9NSZsMr82GDD8Z+zbMNkb6YvKJdp0NHzt/tkhM/PLb&#10;m2sbbDnvOn/5YKMdILCZ4Xf4ZCvP+OrDO7bq04+7bjOmVz/w+U6PHdn2O/anHLrzmfIcyAEhNO+y&#10;uLU4BPSQOcDdfHT7sW82xOBTPnKoT/UbNS6BIfnjlSt7+eSrvuKRj87tq7zrB5lY//1//uPw5NB6&#10;NK/Gx/wBQvGa4/Ev7ulT/dr9R/pcX5MNiDlr31/DyH+TB4bmt2vOGhSv92asmw30xQCE8iuP1q7+&#10;6Lu86mdjIG+lMWJDNnN+6zTmM+5nHOg8x7yp8U0uZrIdT4k3cY4uHluUn+1fvWeHLUpe/jvGzO/x&#10;i6fNn/7hWRuNQX2hoz32p02u79eap3uth2I86952xWFnPuaZOfrpjPz2mx/5K9HuO/3WtvHTR/6S&#10;p0/G//g8uvWxecSbWGT3udPerE/2ZfV+gwn5UUq/naTeTxLwp/9z63PaQA7g0w0TMKOko147cMN+&#10;bohOHcAJ6JDjJ4+PXnl36IChfsRyQNEh9c4qZ0nnshjanbtKNxsO9H1bM59A3ECFDFgBhrr5cUv0&#10;gQ+8/+mv/uovBhD52r2PxwAgYChwxGaDrfwjPL7VA0nkwNM7n317XhGRG9DRez9ACCDk6/Td2uAH&#10;cDZYAmyUybXJlAEatPnAD17+Irz8JqfLxjg5l+U6H5NZRAY/8NGB3oTEpxtoiI+0LT4UUNkUoGjR&#10;jv3xJU46gYp4gFGAiH56kfjJWzRs+CUvz/pRfurlPbZHv5IfthvU0fdQKV1LIj7Tw89HY6QeGHrr&#10;k5+Yr9Z7ZwjPP5/sH7UOGDp/EbQRBoj2g49fadNoA7HZoDYjvDaQNiT+/PWRP3IHy2y+9wZENx9s&#10;IxvW9RfU9Vfo2Nx58qNNjx88dfz8uWnoYOd725ArJ/4du/7ilQtZvMrxfxPf9MiUCK+4ctcP/nb/&#10;8MjlpE9KvOtweNnU0514J5fi8qXt4PG7PfPuyqnP4XxyBAwc+HiPIEh9NrtDdGfMjq9yRvVDaQ59&#10;XEWnvMsPz5igxnfnWJ6bZ6ziNZ7iiM8/uTHpRsh6QT4qM9dimG9Evz4FUDbg0Wf86efZ8BsHdeBn&#10;Xhz90XtT7z/064e44slBHDFbA8URd2IfnjEKqE3fDunTc99PyUdjQs8YznwfmXbzr06H/Yzn7a/4&#10;jZe6XNXzu+dBvfHNx9DdLg9Ej0051lbmP568a2+f8Vof7DaR0anf6Tnc5aCePb18qxsbPsQxH/T5&#10;AM7ZaJPlE9Wv4ibns5zwkTFTskm3nPrDBV//6U684wcfsOmPU/u7EugZwHPADdBDHjDS7hxw3gAq&#10;gZ3AUDc/yTYYUscP+KjbY9OvHQE8SgBInf2AonNODKBCCwTN+j468nO+dRPkTJmz5uiXOx9uNAAS&#10;QCTgAqQ83tr08VfvA/ma/XVD9NfztXu3QD42U/ZtM6AokMNPYGi3yfsYjUzbO0r+iz05kCHHAM0G&#10;L4BOt0EBlwFAdz1w0y1PgOexnV/1RyDE/45RHnTxs5fTGylLeNNW7DM3FKoKsSEJp6+OTJpJ3ZMI&#10;QODNIjx1k6kEIoAgfAAD3wLAY8sG4Ve3UMgCMsoLKV9Aji8PxsQ+8qF78dGlk56Ys7iODK8YcuMD&#10;qbPjXxy6bOhle8UCwAC9Hz195nOfffr0238/YKhF6ten/fPJPiYbMHRKB8T8hXB8yMeD6QEWl/8O&#10;oDbb2TROXj3wSrm80t8Zl/K62h428ZQOLBsOf20+NqLnDez4bxPEazNStqE5IEfn6Kq3ebHBa+Nq&#10;M1PSx9eOh8S4+nQdOMUsXnw6cm1zzZ5MKQe6gZvs2kjzHeHFf/Z726HJ65T5AxzEKT7ebMynjT+8&#10;Q/KeA/7MKxCwyUGuFJcdn+od6njiyRnP3MuPT/Ly2n1Qiq+O0scjU1fKjSwbudc3ccwjQAKMBIYC&#10;JnzVx8lj9VV75v606WrjqyOxykkMfSuWOqJXf/Enxj2+/NbHiXv4xS5++e02m/qNxGmOk1eSsZXn&#10;lieT7/i6ZfS02Sjx1OlqXzl4VsS2nqwZttf4d8gma1744Kv48dTpILKxO8QPnXzGq+wgV/qoqJeB&#10;jUdx1I0LKg88axO1Rlqv5SAnNON75OXXGKHH54N8bG798lDSVcf3LItFj6w+TqxD5ZqM3X7udw50&#10;6ZlDgP/i189rHPEa7z3WL3TFeQY654BFv/71AWW/kov1da29AU33mdJrG/Zj58Mc2vbk+9x43udP&#10;fc7Pc470UZfzGM9Z3FnrD2tAwycN7/3gu/NjvvN/L48NUNJPz/QjjYAJ0HK9rvH9+ePcf0b42zc/&#10;eP23e79D5Gvx3z5/tB8ffbMM9fGZMgAEDKHeLwpo0XfT5JtrfvX6Jz85+8DPzxgf+sUvzvN7yDj9&#10;7GdnrzuyDYTCEuGODVSApH5/CI++cQmPoEAWHzOG/C4QlM1cSiy8wga90VUWYcRgrrZuZ+P4LjnY&#10;AIguMkj0JcS2iQ00XJMsoesF5xYCXgshIgM4LJ4WinKDl2d/R3fivMYmoILSST9KTy5DRx4QKi/t&#10;Z8C0fOQ7/5ccojcmP37yD1rdDCktHIvIy9P9zpDbof0XwQCVO48BREDO/ZdMD3CbrIfcQ/8HNzDr&#10;Pz8DbNetGpB4L7RTGhd+/dXuIAaEBoAdfw4f/ts09ibQBoKH0rcxtyHZvPyVqP684Z382CvxsiXD&#10;17ZhoOJm1wZGv0OhHPDYaOc/eXw8Y4NmI8W7+fVndFd7fN166nyKp54uf/T5JE9GL194CM+YGuNu&#10;MjYQMv5Dp86WP+OK6rdc+BSjg3B8Hnl9wJv+Hx8jP/OslKN5UZ8Yty9EP5s9j/SAEDEAEVRbXjMO&#10;ty4/1YuNxER8iYG3S/rK+lTf+aMjlj5kPzZHp7zZkWk3x+rpK42PfNUn52NPT17P6+nw6AF64uGX&#10;kzzqVzwlYjPyI4t27uTZXLHkdR2ij0AIaQdSrvo1h+VVv4pdfPxLZq0Z38uH0iGs7IDXZl/cYl31&#10;a25Q4zJ08i0OQOL5NoZkxhGv8aXXeJWvujWIjM/j/KGxue3IJ+5NI7/54m1+/qc89sZEnYx/+uLK&#10;qz7ueOroyukaM3NzvXt0+X8ejzs/9eazb5ap//KXJ6dzuDvkHfhuffZ47z/WlfZlh3EH9JwZZ1/u&#10;PHKmOj83OaO7YdkloHT942/voX7/GQxdQOnlG2rIH+LOn/f8qOIBQ9/53veevn4Akfd7/D8z/+3e&#10;P3rt/5cBNf34YiBHOTEP33k/7xMdIOT3iJKjbp6AIcDKuBgjYxUY+ulPf/L0wx/6Pb9XwU+gJmCD&#10;ACDt9GobP+MzZ9yhRz/kYZUwjHHrY7HORzL+3jBJTcQ1WdfV3P7XGMk6qLNxwBp8AdnhBwwsLqV2&#10;4EKdHqSa3w1a9qKYeIfw6fAdiAqoqBdDLvMx2fERWAoAPPpkSyeQk/8tH/1jm27x6qe2G6Md66Jr&#10;8f7gRz98euezn5n/Wu/bZBYPxB4Y8htDPz0HJQAEDD3fDp2+8Kcsx4n709O3o+MwBWh6CZc8uvpx&#10;AVRz0mez6vpCB7hyjeyjnTmoj43NpEOgTQCRXRvAtTmodzDGn03mbBbdxtg8to3DlH926nzuONXZ&#10;kO3Np9zUEZ38sUl3SnNx8+RkM+ygZIv/vLHeus8b8G2zCY+sHIZH9xC/O/f6VM7RjCv5AUObgCFz&#10;OHTidIjqX7Geczu0Y9T3+tGY4NVXdf33i9IdRuXTWGg3H7vfjW+62gGUsV350MmeT/L8i1kfmgt8&#10;bbmPTPvQ2B8+X62TdJOLBZwBCfT4cEAPCD96/DcvxgSpJ+encdDm77vfO38F3+9C0a9f5aPEE7Pb&#10;q2T8seFTLvTkjUcPXX3QT/NIz3qkK0fz6fkxbsb+KtnLR8wAKMLnH00fVn/yg9TdTPA/h/Xtu3hy&#10;wHOroazP9f/K+WXc62Pzh6e/5rS5VrJVNmZoj1XjmQ/jw/ejTnrpRts2m3IvvjpKx1iJU26VEZ1r&#10;zK+xusbwss1fdblqm8veL2Lz8/vGw03H3Hac58Q494mCfXfoPlucD/OH6n2AO0ucG50/G/xE3QJF&#10;7fHAzTff+87TD84f3j85ezxA1I0NwOLQR90wRWTv+Ues54z65ne/9fSJtz/5fEP0zmffnm+QdTPU&#10;R2YAz4Cj216M+RXqA4aS01cCU17W/uxn35m2m7OAkLoyMORs2gAHqXcD9HJ+nTm4wU7ghmzAEFBz&#10;CC8QNODHGB9+9nSNZeOZLV1+53+TOSQ3oNhgqEO+A9+k0W2STQqn5MnUN4josC5GIMvkk2errY74&#10;3oCAXUBkdI+cj+pk2mzo4/feUX1Id+e0gc7QkZerPMoBqadXHOCCPd9XnGsxQ98+IvMCdWDIIrq+&#10;SXb+UjjAxs0QQNI3CYCi8nkehxNr+g4M3R+5bCrnF/3rrwsTDAwpZzEcPX75UjqQxWsDstHsDcOD&#10;bzPpEHzcFNJR2rT5sEkmV8f/znvXV7Nt7jYmsg4L9WtDsoGfPtwbvTaSE3+oTQ2vjaq8bcxKMflT&#10;t3k/b9h3bvjI5j56h09PG7+4ydiIVa6NTb6KVT6b0t1zFTACaN0KBYb4EQMQUEf6rMw3eTp4+tYY&#10;azdG8tYf5Cv79MiNbb7NKRKbb2XEP5/k9aE+7XEsr/IUB/AY+dFLR9kYZ0Mfv3ziz3o78dMRm54Y&#10;1k/vEWnz1xj0DcPmpoObnKwxKTdyMWc8Tz+VYtYffpA6npzUy5msvMtRnU5+1a+xcrifsX0AQwBL&#10;FFhqDJT5086fslzF5N9B3gHdwU6O1D33+EgMvy5NHxiSl/wv3auv+rX7WSzjFs9YNsZRPDrGS975&#10;yeceN/0YvrVy6Dn2HedRn1wbaedb2zyrp0Ou1G7MkD42ps2pcQk8XqDyyoE9eTGQmMZw5uues4CQ&#10;Q/6n9t3ja8bsyLzm0DlijzYX9uY5vI/+dQv0cjZdZ9h1hjhX+8irQ7uzFgE588f1D38wwMbHZEPr&#10;Iyx1Z86cOwfEDDA6Jb6bIWDIx2z+RZRbIWDor9//V/NvpNzqADcIMAocXR/BXe8izQ8uHjB03SAd&#10;gHUDJnrvnjPPN9cAI+Py8wMa//EfD0A5daXxusDjNR7OKQBofxTWDY/+0gsoXecZjOFMfgFAgZ7x&#10;ucoNhjYIKi77AUMmq8O3SZmJuw9YvIBLMgd2k4sCKfTY8BlYyH8xXmyuq77iFPPZ7yk3WJFH8qkf&#10;HSXAM3mdNj90xSwOkh9SL7fyox/QKY9eyMuXusUdD5UbnlL76u/1tb1uht78yJvzWeygaIj9/CUa&#10;GPLeUC+OXl+rfAGT8ngeL/0+pf7Wd4erg/Vn58H3DpJftb4+fjsTfujH/3BA0VkE6Ke/OIDFJnpy&#10;fe8H35n6P3pfxcF87Hvg2xDx1G0YbSLKNgXtTW1CSr7yx2bA0Pe+deboOrSzb0NKnyx5ZZsSv/Tp&#10;dQCqz0Z6+oSnXonoIL6UDmobdrI2Uxt47WKr47ntKj6+/qjzwRf7xzFA2o0bwImarz4mi/h16+CQ&#10;d9gbK33tcFFO3nd+fLLR1w51fOMLMMip3JLzh+hp0+sdoPTpzu3eiUNHHPrGIbt08egHfvQ9/eKS&#10;zXwcf9p7jOmoG0cyJR+NWXIlItt92GOSfX2mW3/wJ84di6yY9ancxe4Qx0d7zPKTLh6ZNp/FntxP&#10;O9/RddDqk/G9b3v9YXT2JW37Cz2++RUr/5f9S66ITD/V9zhp00XqjZu5cFNojvVfe3K942Sjjh+v&#10;8TB/+MaoP5AaYznT22NbXMTOevA7UIFTfPk2l+rsGkul3NTJ0sWXz+jc8kr2raHWrTrCT1a+V90Y&#10;Xbdk3QztMRE33/SvPPpyya+ffv/73w4gAqb4IefTubDf+ax0QF8AwBl1XQI4m9xWAD/P4MVtziHA&#10;xZniMAdmnJt0AZKxOecMMIS+e/4AB2y+/p3rxecBVPdt0Cb+52boACnnxDfeO8Dm219/+shbH50b&#10;Iv/x/iMf+/D8ZtB+dwjNR2U38AF0+vaZNtn35XLqXsYODP1kvTfkRggYUp+Py26QYkwAkn6hGkBR&#10;kus/AmqUASUyOtoBnmtMnZ1Xe+sWZ/tMTv+Vb5OpByhqB4QcwvQCJygQBARskKIej58oGT8SM9n4&#10;F4jQkQu8bJvhH5sBM7etmAOATlvMgI6cAiblqE2PPn94fKDiBnLSy7542ttvbXY7Z3yDa0KAobff&#10;efvpYx//6IAhC8sLbMAQ0AIM+agMGAKEfL3Yt2vG34mbz+nnqStf6asN4TcnljzPQ8qnW6c+Qw4U&#10;ff8nx+ZnP56v8//DeaC/45bmbAQ+opuP6e4HXIlsAKi2jeN6wK8yeZuDzbG6DWZvYDYuG/7+WjZZ&#10;8sAWf+xspG2w2m3A5cMGr4PW5khOfzbKY6OUD55STuzx0RzKe0MV645Hf2xvP3Kpz/htpuyKg8bP&#10;sSmPcibz0eZ+LwwgUgJHeL4pBpgEZoqhLffJ5/iVtz4ry02JAjfsdk6Vu8/ybIzpK+k0N9mTjfzo&#10;s6s/2vyVD8If33f/lXgdePzisS3G9leMZNrKqd/5xZe7A336dPtTxy8nvIB2evnZ//OrudVPuQaG&#10;dtz6Qo/+gIFD6mh83/nS138xycxhtw7aHbhKB6dnA3meA0vlg9Q38ZFMPLE2D2lvG/3BNy7dFKIB&#10;vuZkjW992P1Vzk3iPTZ85ZueNpl12zhvXmMinrizPu5+Tnw2MyZXbESWXbHoeO752brq2dOTMyLj&#10;P1vtxidd7b7lBeBct2uv9l0fkL4jfMCVrtshYMihjt/tnLnsXHFOdI6hObAP/eSnkR/o9btBPsHw&#10;j8u/O+eETxICPfQDNnRcIgA09vWf/eLnT9//8Y8OCPrukJeph45dPrph8sf48ycUBwihb33v26P/&#10;lW98dUDRO599+8l/undD9PG3/m5uiLwDNLdCB+REQBIg1Ff2A0SAkjq7t9/++9H58Y9/OIDROLkR&#10;AoaQ9gCec17qF0Di/Iz2LRGZsaJHf8bxlIBMYCd69KPNzhjyEQhC4ud7/h2HSXLI70nDN0kOZhMa&#10;P90BAg7tQx3a6fUxmDrZdcC/ILOSM6n5e9F7AFBiHD4QECASa94Pon/Lsg2Q8ck3gKIszmMbybsc&#10;2O+4SDvbKH1yNtnVNwvQL1C7fvRVQ78COmj9bBJuZoCh+agM/cPpz/2bK8XVRznyGRBC+trHf6N7&#10;8ri+nfaTAT49DH7pOkDkoVH+w6/+8fo229kEACO3Sh54G0APv02jjaJNoU2LHtJuo7JRuNFQOpDY&#10;0bHxKW0gDoUOkLE/vvhQ72MKcdmzm3iH1NvwykXdYWNTpF9e9OnsPOnvTYwveSvFTL/+ZFssfdm2&#10;bKqLrdSmn66SXvXmV9lHZcpA0vd+cP6i+r6fa7hAsXLr9a4YENUPOvZjjgOsxLgPnvKQlz6Ve+OB&#10;6q/8+8Vm41mf62N9UEd7nBr3KFtxyc1bBxc53ozvsRdrAMqpk4khlrzz11jH05Z7/crX6J8SX0z9&#10;mfVz+GwjvvBaM/nhU95bF5GLIU86+lcscuONR4e/Zx053Xlpt+YDQ8COg9QhOgfmPNv3fnV0upkQ&#10;o3ngZxMemrm8+7756mQRX/Kht23oKqP0a+dTH8xRds0L3Z7PxoQ+PePCvnGiayxn3u5xxHtd3jt2&#10;44jH1vzlG48+ndajdnV5TrwTq/W24yivvK+x7yPMZOmx2X02dwEe5FCfj8nOXI69nO9zsLPFvu3g&#10;dja4pUc/Pjaod318XPWzXx7ds4+73UH2bH/cktnPd90eP3v7AVTfP2dqN0Tf+u57T9/4zreHvE8E&#10;8LgxCgzNpxPAkJunA658tFa8uSH6zjeePnnOrQ9+6G/mlujv3vrYvGTdDVAEIA0Qcjt0qHdiETCH&#10;OvcAMsADsNm3MUqABw8uQHCCNjmg8ihHQE2gKN1AkLYysEPGRg7zSdRtk5wvN27G5A3vBzlUTdwG&#10;CBYJQLMBQO8S0XdI01d3WAcYKvvILF+BodCZ8kJ4BuBVf4GbbmzwxQCyAga+OggUiIMnPzbf/LaP&#10;o75+LUC+D6886kc+6y9edbrpKPfinn4cUs8XWfr4DbwBfueg7E/9/SfnZqhFAYQAQ/MRWR+PncOu&#10;j8nkrE/GQGyb5x4TpK7PYgNCQI0H6acnfl+1BIy0PTB4AJEH7/q/aBcgksfeGJQ2GRtAByHebGCT&#10;y7WJ0UU2CRve/HV7/Np05gA8etlt38XCt5HauNponuPcMdKxoclJW5l+urPR3TLED57cx8+dS/HT&#10;7RCunztGfSRrQ+fnOc9T7z0VbTaNGZ3tF6h5/Jhs3w4BwAGeCCAKJGn3UZubwPll6wOE1Ocjt3tM&#10;66+62Kg+1R86M24P/cRvXOuDEq/DMH22+q2NGn82SN28NXcoHfbazX1zw06c8lUWn4wO22IibTRj&#10;fHTKtXHQRtnyC6CxFV8dSM+WXbko6Zdft3TaiD/8Z71bl2/2Sv28fF6gJ7Djee52SOlW4tWbo5f+&#10;8a9EeOKo12eluDO+d66TkzyPLvkGgMmjRx7f7Ip/5f+yF9TOd2PX2NsD8BoLfGVjmo/J71Ax2KYz&#10;Y3nolbm79fGLyW95apc7wpcz3caGHJHx+xzvBqfA0FW/wHvx8l0/mi/zOrk7y37kkLVe7/OOzinn&#10;zLj38w5he7J9GBD6h1+evf20gZzADdrAx7493xa7eW5yABblgKIffv/U71uhA4a8CwQQoT46m1ug&#10;A34c+JsAlw2GkFhAkU80vEP0vj//D1P/4hffff6tIiWaf+Hxja89/7NWgAj1m0P+L9q7X3r3X4Ch&#10;bnz6iGvG5YzPM8i5gY3ywgh3eSjAgwI9/GgDPuNr2Yulzq+zmTwgFOVr/ms9kBO4MKkOWgeuyQQO&#10;NlAhDwTQwyOfg5r8ECDCV2DlOtxfOlrH0YAxC+mOlY9HUKLE2zHZXleML8BL3vgDHo4ev3J99BMP&#10;yRcvHwgQqZ98FBcP4eX7kpO5LfvpvI3vRuiv3v+XT29++EPzQtrz9eQZC98oA0QGyNwHJSCkLobx&#10;0idfmTeZg3xPDIDn52cR/fK35xD+zZnk0/aw+GtC6eFxZerbBZG/GH76j/8wsv0ekfjeIWpz8NBH&#10;bRRkyGZgg1C3SSh9NEMPkdG3AfU+gY0Cr42kTeraUK6NSlu87NSz4RN1aKrjvy4/sja8+Or08hm/&#10;zVF+ycon323Q8eXAjr1+OEiV9am+0q8veEMH+Gww5D0hQGjeDzu8boK0gaI+LkXAEB45mo9FDzjy&#10;TUC3Q3zpS/2TIxIfQG3s5VFf6kPjs0n/6TXO6eCxq53f1kLt181DOunJz3jOGN4y+RWvsdQ2B/Gz&#10;ZyMH6y99OgALkkM+i1scftnSIc9/RIaP6nexy6P4xeEz/+mQZxfoQQEj/qsjOsghy1f5qSN1virN&#10;n9zERuoDRg6N3cS6+qA9a/7wgMDq5HJMj998F3P7UEdyq4/6KzZSL/bEOD7o55Mdwm/vaAzZWq99&#10;TMw/Hz7WI+9ZrCxXenzjlZ96f5yVIz25qe/+VRp7YOgCRC9rpZjs+NKeOTrgyS0QMo++Th84coY4&#10;K5T28M63DmT7tD9Uf/HrX8++DPy8sn8fGUBiHweYfvjTc86dPRygAW76OCz6zg981PW9p28e+vb3&#10;AaOr/p3v8eGW6ewjBxANKOLnBkVzM6R+AyxASAkcAVvvfvEL896Q94fQpz/9yQFEfpQRCKoEfKJ5&#10;MfvQgKxTugBw9gFK+u8cQ8BLQMi56cwcEHPjAiW9zlNEj4+AC9n2k351Poy3Npvxf8eJl666ct4Z&#10;Aih83R0oCCzM4Q/g3EAlABBg0FZ3eNOdm5ij6yBX7x/KWRAXKLmSkaSONQhAC320Y7LhH20AQpb+&#10;/vp/+gGJFmTgpj4AL8pufNjxWZ9QdXJ/LSjrayWb+o306+rPD2exAUQf/buPDLlmBIYsCu/soMBQ&#10;h6TD0MHIbzc/YoV6PTAelq5UA0ceJg8Qngdqrk3Pg4Q8SB6on//6V6PrYzLUC9Xi2yh6+D30SL0N&#10;rw1oHvRTtjG02eDZQP7jf/rDbG42ItQG2MYV8d0mVYmKIe5scscn2j7KkR7SDizxpY20i1P/tl/t&#10;7Mshn7XLJ1t2xqINXf+2Tb6i2XQPdQOkRANg7pudPu4aMORW6AZEfVz2vR9+Z2z6SMxHZNr/9M+/&#10;fQZD019r+ZTNT3nhOVTkXxvRQfUrGTBR36afp+QzcKdfxoAuGd/ZNkd8ais3LzJfbivQzo1f/tV3&#10;f/Dx+GleyOhqKx2icqy9S7rsq5c3f83xn6LyYatsbGrLHa8+5rt5wAv8bDDkdqESkSP1fLBvrOVR&#10;KR6/2pX6bu6UYqdvrPGypS8O3/WdDDXm9aOcdv/I5YbwyYtFHuVzU36tK/1CcsDnI17+6AJvYtSv&#10;0Tl1vB2PTXmyLXd8JZ46H+WiffWLjbUKJF1rfvtIX/3Kubm/9hBtYEh95vQm50v16/y5DvH5iOzs&#10;5cCQvblbH2XAaADRAS72cn/Q2suBmX3rM0DotL/x3e8O+AGC0Ne/852nL3/jG09f/cY3n77xnZcb&#10;ImDKeRBI8JGRj8m6EeqGyK0QUOSs8v/FfLLhIzP/vuNTn/rEfEus94i8NwT4AEI+FlN39gWKfHw2&#10;30z72pfnXAzMBELQjImz8z4/KxuvaPDC0iEPyNSf+DsOmbY62r7i5Wduhhy83aaYPDzgAXUoB4SS&#10;BwL66AqPvfa33/vGCfYCWgIkgYgpdWroih8oSl7McipuYAEFfAYMsTukng37iXv7rF0u+azccnUg&#10;KMA0uZ0ywCTnC+wBLuTXoGsbaIvCO0OuGP1bDh/dIS9Q+5hqvgXmAb1vDRyC/jWBONOfI7v+bQe9&#10;Mw98n5iQPOrBwQ8EebiU/SXRXxcevAFEvzig4fxVk08vUvfAXw/zdYhoI5vH3jTJ6KjbSGwcbSpt&#10;vPSBIXzUoYraVPHpziF2Nhg+xRi9e1NLXzt+mxLiQ9vGrHQYJBOzPuSLDsoffrZs6ns+8IvfGATy&#10;+CXH7yBWZ7/Hi07fHlMCPN3wDBg6IEcOHQKNS33bOex8HRLx6qMyHxHeHkf26nLUX76aH218dbwN&#10;Mq9D4DqMlHzQKffdZ+Vj7PpSPEBInVzJppxQdvxoq8/Hr4dvfPKdfmsIX53O0KkXny82/Bi//JGV&#10;Nx/lUR/qf7krs8l3eWjTEdt6vHy9gKEOULcL+PYlfHUv8lpf5MZdKa4SlQv/SnErxYnKvTGThzY+&#10;P3QaLzp45MVB9c/4yEW7eHjNffqNReO5/WwenW1X/skf86BvLNsn1I1R+dcvJM9ym/oh9vWRTuMj&#10;3/wb/+Jd73JdeSD18tO+1pXY5MbSOXadH86MzjHUmeEcUQI4cwN0A5yf/MPPBsx885wT8zGXj7R+&#10;5Fbo7PGn9PGXd4EiN0CAzzPoee+9oa99+9tD6uQIIML76re+9QyUuiECGhBw4qzqPAGGfFTnVggo&#10;UscHaD7xqbee/uKv/vzpAx98/9Nbb3386TMH4PQOkW+QAUXq11fsv/tceqHajy9+4Qufm3Y/QeA3&#10;h/pGGRAyIOeQ8xO9YIOLhkcn3qmzC/ho61NnMXAT8FH2UVkASZ0eMOh1Fmf3gCETaCKbRBOn7NAP&#10;JAQugAP66QUKyH3U5iCnt21bECg/OnVdiV0gBvGFth2+eHhRvuiWx/g4svqhLlbApTZSB6Lo8Y23&#10;P1qLN3GPX7oIr6/dq4sNDbtu1BeTYGIMLmTsozIvoAFDX/v6lwck+pjsH89D+IvzsHp/qJsDNwE+&#10;GuHTePr2F0A0L9ydcQj0AESA0GN9/xXhLwDUR2U//fk5RA7NQ3j74dPL3ManTcWG0EZRPYpHV2nj&#10;sZmQKW0+Ni0yG3D+to1Nha6S/NpcXoBE8q3bBucAU+KXD1mbXvZk5aYsv/ztzbKD0QZdjuU7vm//&#10;2pPvGS/1/OHN5nz3Qay9UfMV6AGI3PwgtzwIQOLLuHVIoXKVlxy05cH/5H94wIo6PXGm3/dY8IXU&#10;6wv9/OFH2vyIywdf2o1TPvJZnGT6ij99Pe3GRZtOfREHycG4Z0POpxhIHvUHsUU+VjNXMxa3L/pi&#10;kecLqRtT8uInF197wNDdB3H4EbsbFm18do+5Nj5syyF9eTVWL32Rg3G/qPdUHKjIGvrh2V8csjO2&#10;R4cd3+VQmyzezrF+V8dXyoGefMo1v41L+arnT6mP2/9jP3f8eDs/JTtxlGStQf1sDJsDebFD1eXf&#10;fOBpP/aFvFj8qiNxxEg3IhPzyvUaN6U5UaezY9RGc86cfRcQMl/OKOfE8xl1n0OdM0pnotuf2Xvv&#10;fRp5wfnrBzB855wf6BsHWKCAERCkRAGd7/0Y70cDeL7yTS88+yr9RYElAGjLfXwGCDkbAAbnlXJ+&#10;d+i+mQJ++ois2yE8uj7leOsTH59vmflv9x//+Mfmhuj6qOxrz2DI+0QBpL5V5r/iA0/agNAGQ/Mj&#10;jDeocXbO+XmDnQE5q47S2frAjXa3Q0CONn3t/mFsceh1YbHrZG+YqAEuJvEmB7JJBiI20MDrXZp0&#10;OeOIHxMPNGxAwaYFwd8AnHvRiIMGrNztDWSKrR6gEZuPiIxdMenJYXjHtpsdui1a9Wzy52M9duXI&#10;7yzw46PcBzjc9kq+9d2imoV1Fk4D7mbI/3uxiEzIV772xQFD3z6AEQjyvg7qhVo3RPMx2clJLOi8&#10;j7YGuJyHyGJ26zNgxxXrT0770A8An0P9VaH00Lz3wwNUz+L48Vl46NL90eEdEOnBPBvLgLuTT5sV&#10;em6vjblNBKm3YdFTZpeuzWY2qrV5tQmlFz+9TenOpnXymE303kCVz/nd1CY7cv04vHIob2166ag7&#10;FPf7K3IK1D3HP7rKcqZbv/dGTd5fsfS0uxlCfVz2fDPkY7Ljmz0/vh6vzn8+Gyvx+VXi60N9pqN/&#10;yk10lfzRf27f41PJT/knB566HdJmi6rT2/M5sqOrLBe6z/U7jvH2ra/6Rl+98dLvGbfbd31krw9j&#10;/8ffTp0OW/LGiH79KZfyKOaM8eEptdmWg3lA5VNOuz0+775mG5HVB/PlwHQjBAApUe+nOIAdrG6F&#10;lJfetbb4UaJH//oun+Kg+lqbDJVPtvQaT+W2K562snFl+5iHtv69on/7JO8ZQPknk/vEX7GT7xyK&#10;w/4axxfghdTxlY1DJRu2YlgL+BEbMnbi9LEXkOodoOLSG3pYD+azbwBOHmfOOhOcD50Rzo/IOeaP&#10;Vvu594QCRPOx1yHgxl7dLY66/ft7P7GnXyXetZ//dMDNl77+9ad3v/rVU37z6avfPGDo2251DghS&#10;Hvrat94bcmNE/737ozJnlBsR5zZSj/xhDwT5zSHnj9sst0NzY/SNrz0DIh+b+W/3bn0AooDQvFDt&#10;PaJT76v3boX8l3xgqG/eze8ynfqAogNovAqyv0IfyAkQOVMfwRB5to+gJqDTJzZ01YEi5OIiEEU3&#10;P3MzZAIdwgGPCDjwXo7J1A4ksMEDKDji3M0KPrkFwi4eu8CKcoMOMSf2If4un9fi2u8EZUMmXzGU&#10;4sklWX74Ld/6lS0iyx5/gNedB/101fmrX/hslXi9H+RzUwvN56x9dupWyG81fPHL7x7512c8vvHe&#10;18+D4cr09Pv46LagbxHxDaBA6/NxVjdD//CzeYBmQfsY7AAbwAcI6io13re+d32OjICmwBD64c/o&#10;sXODdP6isgHbnO7N3QaxN8wOnWvDuA7Ea1N4FRzZQMbOhngIv02J/iPhk4u3fSjx8ZJtsrk5pMuz&#10;skOzj5DkTdbmJyZ7/DbkKW/d+kaXTfnwQS6mvMoNpbP71M3C/5+vv3/xK7vSRM+8MJfp2z3dzdye&#10;oae7q6u7+nZ1tbtduF6Mq6gyVYWLNDbGibExTpIkk0RkkiSJEBJCiEBICBEIISFEEAQRBEEEQRBB&#10;EIGQEBJKMkkbp3E1t+rO/Edn1mft83x1Urdmfljst7XXXvvlrPWcffY5J3WBoOwOAUYBR8LeMZr1&#10;xw9ISesLeV1/JumlXupEf+X0kZf+6B9dE+8yczrH0wflKHKRtP4CHnQRGtfsoqmnTW1Fz6XMLpvb&#10;Sp44uZGTtvDqVwBo6i711Y60cu0Dr0kjugvTd/ID5PDJi36pJ26uol8o8jIe9Em+tFA9+eTSb9mX&#10;7k/Nf2T0bk9dzz7Qx+HaCQKCAB9lgBCZQ/4ItRdZ9CXbXEamvmUt4FEn/HhTpv/RL+WZ24zJ6+OD&#10;J+MovhwvYfjQ8lqQr5468gMgtB3e6BkZ8kL0VZ65F1dXfsrVReqmHbyRmX4rJ0c/rRd5oQY3xRde&#10;wGb0C3AanwaRjl7Z+R08Qy8AylypY3MgvoAtFfJF/En8Ev/Ru/dFji20HS8b3oeg50PPKxBUwAc4&#10;ko+AIQDoyUzKAZyNvb1pswDR9v5Rg6EGPsDQAhCJk0uOXag+P+RJRgEfPhvlJh6YEPe0wQ5RDlVn&#10;xwiPsz8emXlc9sEH703Xrl1ZgSHgZ7lDlLfO7AqNnaGzBkDLjy4CQ0BJDkEDJyhvmgEqAUHCJSVP&#10;vYAfwGnJmziZKZfWb+BIPWF438DYAosRE4ZGTHM6iAtPGpZPeNCXvKAunRACMQFSARABF0BBAMbr&#10;4EI5Pml8gBAZCdWzwMIrBJSUAzKdb7FW/bQXSjspE4ZXWcAO+QFb4kh+8lwA+PXPiXmLy2uEHo0Z&#10;u9/+j9/0gem799cLTV+tso3mpaMvQHtUFkDk0ZizQg7N9ivWpQ8w5Pmyu4mcDXJH0Qfu5t2g8+d1&#10;MUH7825QKHcQfWHNdxUuJqDoZS2+ZyWr31aoPtkZMi4xHigGR5xBVMYAJEQxKvgYj6VBYoCEyRe+&#10;btTICqU9ciNDvjDxtInoFLCAIj/6K1vKYfQiA5+y5i3DHV75ypftRmfl+PSLE0wflvLUy9ilrcjJ&#10;DpBX4oGgPCKzE9iPSEsWPnXTnj6ijGWcuvbIx5P5UbbKq3jGQR5d5aOWM/c75WlPmmxkvCIjwAUY&#10;ij7C6GFcUk+fMyaI3Nav5HxNh2pfnG4NHKs9YYDJqh49i+gof9n/xFOWUFvqZr6k02b6H13Uz/io&#10;G7l4xNMf6aaSYecu+uLRjvz0V5vyyE397AoBQ3n7iCMFhOwGPSk72U6VbWn+V9eDtoSrsaprTl8z&#10;B8qiL91TD48w6yfXgDrSodTXB+WRk7yUZ6xTX4jwZ/yitzjeJT9Z0QmlbXo1OEEVD3/6EZkhcoTa&#10;SLx1nSnzqcw8AM3GKrqQKZ52xbMzhMxP9CRLHeMuTaY2zB8yZw1uyZz9Cr/AV7S/KblNFZcHCAEW&#10;dvV7h79uaoEhN6webwmBIPYaeEnewWnd1J49LkDC5nsN3xejR748ZUkfnT+ZDor2Kr5zfDptH716&#10;dGYXSpvZEeKjhfHj8eke5bkR3zsCtOrGfgZDQuCIn/OWmTNEPszo7/S+Ng385MOM4r5BlK9Qe1Tm&#10;P2T9WKxwhbCBkK9SF6YARBDfKVyBoeJFwSMBOQE48tQPmEq+NCIrIZwSrBLcgj/1pN8QiSIZEHmp&#10;ZNAwqoTkh/AjShlYuyGRx/Ej4MVCWS6Q5AstpCUQwReQBPx0vaJG15UOQFKHLOAksrIQszgjp0FR&#10;8YqnHWGA03IxR14Qf+oBKJGjrjoee3lTLN8R8jhMGgjKSfybt9emja2H/RiO7v1qPV1dlHWxcYoA&#10;0eptouojoOTiaUQ+vz0mDRgBQoDMEgy9viPkogKAXFgO3jmMp9wjt7ytQJadqTHGY7ubAWE8YsA8&#10;johRkCeOV+hOfmmE8MSYMh7kpV4MZOoql5cQX4xT8uLUxGMA8WkvuuCVJ5SvjnAYuVd3remT/KWe&#10;5C/1XFJ4yQMIyGiHNBttbaqLD6VejHTKsgMEDInnrBAg1MBo7m/6gtSNzsqkxY0RfdLfZbm0OP26&#10;vPRQHnni0ZlsJJ429TFjJsTPmconK+MtP3H55Ignrb5xwqNuxlg+Uj9jZg3l69v48aUN/SGPbsu2&#10;EJnK8SNl6X/07XwyZjmphyftLOtJy9e2MHzRRf39g+3+mnp0lUc/aXwBQ/pG3lgXA+gEEI3Xt91k&#10;WB8DENk56njZruiSeTFG6HHdRGX3LP0RRl+huijx5Of6VneZLx7AlD7pK721PfQfa0i5tDrWoXT0&#10;UA9PxhDhk0bhITsh/gZBReY/a2BZj3z8dIhcPOqI481aiJ5pA+kbGa/rlv4MGWNcegev5iVzpzx6&#10;kNOP0ku2dICQeAPbIv6Cj4gfkofiv9hw53EAITTs9QBCw0Y/7bB3cSofSQM7eQwG/AQAHZ+X3X/2&#10;clUm7+jJs2n//HEDIbR/dt67SAFDHpXZGXLTnt2gBgjlv+P7+Rt+xxepdw/3qu74nlF2irw1tn73&#10;Tn8yxp/ugSJnY7e2NhoA2Q0SejzmdXxgyNtnvsf0le8LFQgSfvXVrxsMwQoBLQE1y3j0Q/iCQ8Rh&#10;kKSX+QFV0gE80i1rrkM+0IUaWFX+G5whUNATV44+AEJoYjO5Jlu5XRiTGyCRyQ4gSV1pu0MBNPKW&#10;1B0sBfCjtI/Em2eWjeSRb4eFbOXACRKno3x8FiXAknpLXvkBOkPXMVgZ7Axyh5Wn3MBJZ+AMqoUD&#10;+Ng69Bpi/j3mcRlg5Pmqt8mQbzbsH+42eDJ+gBFd9Gc8IiujUCFg5Bcd53aLyvCde8OsjMR5xU+f&#10;nU7HT44byDhr5K0wz3P7AFyRxSrtziNvkzk0Z3s0oEq/bIWaE9SA0HjPY81Yx1jEEAXAMDwMBaPF&#10;CDBCjNzSWMbYxKCoowzZbkYxMsqGMRoGR52UaRuRbVdieYeXdpZGD5908sgUj6EXj076Iw/hlRee&#10;yIsMREaAQnjTb2l9IzsOIuVkyIucjBFeaXWl8zZhHpPaSer0vB7w0FmdjIG6QjK1kzGWH52E6VP4&#10;kXTywxcebdAf31J3Oph3efjwqBMd5AvldZ+KluMf/XteKz91rAdfLz8+2f8ayFAHD15xIED71lzO&#10;C8kXWh8obUVnchA58ns8qv3lmsgay3pDZKoffmm00nu+HsTTFl5p7WUck1ZPfe3GcSuP/vKia8Yp&#10;1O3VOMnX/4y3usYh/Up9ZXSL/GV+6kY/IcJHhzwKzfiQo1z7aTt1xDPH5KctZcs2okcoeWkfb+y7&#10;A+RsUc5OKW8QaZ6K8rhKO9pOf6LXUiZatrVsG3/mI/mpR6422UO0fKQJKNk5AlxDAJEzMF+WU8+u&#10;B9+A+JYGvfONjxtPN6IOStulf/z5Z9Pp85fT6ZPnDWwQoAPQnDx70aFyOz2bB0cD3BTQ2T05W/HY&#10;+dnY35+2jg47rqx5CgRtn5x2eFAAaL+B1QyICtDwy3Ykm2rc4w/4I2Xeet4/2Gl/ZYODbwOChPxd&#10;vh/kcdnb77w9vf3eu9MnFz8tn7fWQMmjtEtXLvaZWRsEwBd/6cfh/GlACL+7BCje+hIqEw8oUic+&#10;Ob74FX6otap84b/5aHIGKAJ6fl3lNnv4bW2R/1WXif/y19r61fRGHmUFCAEPCLgwMAE0AR3iQIdy&#10;aZOestQnS3mATcDOkoeio5NjG7H5Kx6ZkSMtzIT1xTPn45OOTskTIno1f1H0BAAaBMxyDaiBzA5Y&#10;Btlg0s/gZuIyWfItkrv31xv8IAvFozGhM0J2hSwYPGNBHPZYNqB7ctqLMN+Tefk5AopsU5ZTtENU&#10;ISB08vSkQdDheQGuMwfbjnrnKK/eAzq2NoEkcQAobytY/A2Eqi0gSP+07yLwrHwYtWGAjBGjEMPL&#10;6MR4yI8RV8ZoxMDFocQghdRXF7XRo7M5qrrSMaLhFZIhHichDGlfOVJvlV/tx9FEJ0adcV86H4Rf&#10;fX0UdnnVT1t4IyNyQ92H1+qlLyFtdN2Sox945eNDxiLjK+yyAjwBQsgHFZGdJOFyDNMeuclfxjOW&#10;4svxTjlKfbQcczrrpw/d5S5YOT1TN/1IXbLUzZyhyFTfGNFBejWuc766Z7Wm/ZgWtbOrtqJvyyg+&#10;MtO+uLnNXEVWSL4+hCe6CPFm3pQDE0u9IyM8GROh+qHMA32klWtDfvj1M/zJS374U0YX/Y7+kYUX&#10;CEzf8aRMXXrKX+qoLPMlT1nyltceig7GC1/6n7HAE13Dn7rkkKl++pU+hwe/suiW9lKfjkMmsG2X&#10;0C4FG8wujfrARuYnbfZYNM/oI5nLsuiUNumlf+Kpp6z7XIRXmTB8IbolDhChPCZL/Nce98xnYRDf&#10;MJxw1atyQAj5lIrdfbv35y/LXn/2xXT+2efT4eMBhFCf9ykA8/SLX64AUQAQAngAI3H1lrtAW4fH&#10;TdtVtnOKzqe9sv94gKGx41S+4PH8/8uy+XZl44sQ/yTNV6F+klH8fJpzsQ5RCwEjoc2ATy5dnH7x&#10;7jvTj3/6k+mnb/+iD1j7jQf/l/O0A4B5UcsmxAAviD+Nz136VwT0GEe+OH44QEe6/fQMgNqHz8Co&#10;68xlox3AydMeb4yzsXhrPu1MFRBCQBHqjy4GiDQ4aIAw8rLTgkxsAIp8IMpg4bXTEpDRcorw4M2i&#10;6IVhgc0EjKTdgKEAGJRyJE1eAE9C+do2kSZPGPnpC+cfGdFRXLtAVAY6oKhpBkPyTQowtAzlm2Sv&#10;zJvkfFBRmIXi0RmUDAh5zuqzAxYbXXqXrRwgRwgQxSEOMFTjWxe3C8dOz1n16bRCz2yll4/MxO34&#10;9OMzu0Houe1W9carmeLy8OZA9ui3RcZw1VzUOLmwe8t3NjYxEq+MwTBsjFkbDsZzNiZfMzyLfE5/&#10;aZwQ+SgGlLwlT2SvHFTJCm8IjxCPOhwDEqeH/DbyVR9v+IXKtR+DHeMYPiSNnwxOE9/SyaQdITny&#10;pVM/eUIOjbEmL/pIo5bz66pXZUI7Qh6piQccZ3xQHpOEostSHtJ2dEqcnKVeqW98M8ZCfUbK2oku&#10;nJ562olOkalfxp+M5JGfEC/dUcus9cUQ2xHyo1q7Qsqsl/CpYx4jV/sZw14bpSvZ8kLRI3XS9/RT&#10;qG52GrWB9CkgX5rc9FNIZ3lLfZD4co1JJ45f2+qn7YBgdZBxQMAgXjLTpjDOWx11I09aed4+pHP0&#10;UI4y7pG3zEtIL2/2Zeyk07fIVR+pkzAyUse49JxUOnWUk5N63V6Vy1v2QXluyADigCKAqMFG8ZMd&#10;WYhuwsxhxiXypMOjPDzGC1/WmrzoS775CxAL2BEPKIqtDE/zecGldLez1W8Fzv6P72Ffcx0DQ33T&#10;Wjb5eTngJ59/OR37QvTTFwVWnjTtFhjaOQaWvuhzPwcFkPYAnopvFNB5tH84bdoBKsAkXx18W4cn&#10;XYY29k+ad+vovHmBIyCpX7/3Gv/Z/DHkosflv/MWdTYUkDjiqzxO49Mc+0B823Kn6M69AYjWH9zv&#10;G/H4KH6R3+unJgWiACK+drkTFFADwCx3g+J7leXYzgoEzcAnflr+6zzCV+14mvNF6aNvzhezaTWP&#10;BZIAoOwK9c7QapdknkBkEKQb/FQ4JnVMboBGo8YiA4mv84tXOgMKiKiTcgSINBgpGfjU6fYqHcAS&#10;WcqTJ04evsgKyMFrgtFSZnSQDhBSjz7KR5k+yR8k7fmpQZVeTs6S/HMFmeQ8HsukWwgWjkdktgzz&#10;NpmFlz4AQLlrsJW6elRSF6uDzRYUANSPwV54dDYeh/WHuwoM2e2x8OT14suhvMfuAgYAsh2bV/Dt&#10;FEWeevrgcaKL3kVt2zcXPwMRg740QogBWRodIcPGcMegxEjiWxpLJE898mOoxNVNqE5koGWeeGQs&#10;dUDJFy7lSqPIEY9jQq/XSRjnRjaAIFSP0caf/sS4R444g8v4kqWuHQDx8EVfc95nh4r6fNH8Zems&#10;Czytd/V9afDlkUtm2qVr9E25/kqrm3bxKBcud1oyPvotX0i+/PBnbITaFOILb3TRjjS98QM8ysih&#10;S8YRIDJOSFqoTJ3MeXSTl3xp8sSztuRpU6iePHqE6NXy5rGUl7i2hWmndS/Z2pC/7Kd68tKf1qnk&#10;ZI61syR5qSPMeEsH/IWPLHGypZG46yvy0rZxMq5k9lzPfbHG8MnPmCDxpKNz5k19eqVMfbx46CqU&#10;v5SReMpRyiKfDmTJw6c8Yzr6o3yAjLb5nHKRuPyuV3Lo2e3MMpL/ug7i2ox+wqS1i4y3+Q7YzLzg&#10;p8eIA7Dqj+sJAUH0im7N96u6VssmA3BAUfzdyicCQ6jiwJA3el9+9eveGdp/XCDorEBN0cmzstMv&#10;P5+OnjyfDh8/K1BzNG0dn04HdoceP50AoH7sVemjZwWgKq93f4o2DwvwFPjZPh7xQecFjo4bHLWc&#10;Ak59IPvkuHdsnnhcVz6kv31XfjzgJxTf6YmJ3SE+DgAKCEJ8HnkbO9vTxatXppvrd/rG3NkimwHq&#10;eaQGQAFVAEoObfOr0oALX7TcbIi/5YPFk8aLpPGFhxx54khZwBLgAwABQ2fV/wCi7BgFFAFNfWYo&#10;AObVBL4CRAZKPJMMUAjboVdeBg+vwSMvAyvEt6QAqoCS1MEvD7hp+SUv7apnN0V+y7QYZxkNfqo8&#10;daQRPv0iQxm98QUsNVXaQAb4GGgDGKT5+kT04NYgK3MOyPNTC6LRby0OAMhCA4YAIM9M7R4BTT66&#10;aCxXgK8uTsTxtfObx8PjL4Aob5P5JkXeJANoACEXVRC1vAZC845QvmjqELVXMZ9/UahYH3/9y+bp&#10;w3uln8dq6udif3WhjzM1MR6MWgif8hhbPPKlAxAYJUaVcWXAYqjaAZSxwhO5MTLkoNfTePHF0Aml&#10;5TNgSJq86CSduvLF5bWchfFkEBnDtIsXLXXoNou0I5028ZGPT7rHxLoqSpp8jkq9OL/k4Und7Ajl&#10;DjKgSF6vkbmd9F+d6OZRoLLo02M997H7O487/taxqGVlPIvwqZt28KqvXuZvNX7qFYnjix5xpMv8&#10;8CujZ4PPvvbGWAE9gNDJ6Tgv5IDw0kGpG11ep9a9yum76vfMr662ARO/iMGbfuOLftI9FlWuTtaD&#10;ePTHH77kITzdl6KMG94AC2n5yzrLvKX+kS0tn5zoKZSvnj5oV9waaB0qr8esQm2oQydjHZ0iU3lC&#10;MpC4uuSZJ7wr/YrkLUn/UNYUWvaBvLRDb3ziyqIv/bSXsQAqckMmZIMCjJSRkbVI5rIP6pAZWdEF&#10;ycu1gmfIr/7O7cujU8YSv3DUXfbrlZ1qG8nX8SkVl+cm0u6QNL3Z8Twpie/SF/bcDWy/zFIO2WMw&#10;gGbvzOMuj8Oed3z39EmDGSE6fPJy2lP+5MV08PRl1XnecXkbRwMEAT47JwWOzp5Nm8ePKx8QOp/u&#10;7R5Nd7cOWp5HbsDQ/vFR3xQDOW76PbHglwbwGY/LEu8dpAIv/JkdpYCgEGC048zS3u70YGNjunHn&#10;dv/x3kFx9fhH/g8Q4lPlaXP5UhYfxL/Gxwrjc1FAjzKkDGgKcOKLyUw5ChhSBuzYGeodoflxmXTA&#10;0IvykeINhvKWE5BgIjOJ0gYkZ4qWoIJDD2gRKjPp6kknbhEYUHIiQ5l67fgrriwAJfKEWUjiJkz9&#10;ruNiqbKUC8lF4gFJypbtyev+LMCdPAPWKHKFJMml39cnRjrlJtIW4OtgyOIAhiwcyNjOkOeqgNPy&#10;OezQq0DHb0xsTXg5v/Qpj8kAHsAHeMnrmP0V0QIxylrv0gVY6sPSz56swBDKNyo+/+qr6eln1Ze6&#10;G+kLsWTgJ6d/zWHcq92+G6NXzUWMDYMR45a8GIzkizfvbGTaQMyGVDn+paGMjKTxh5SF8EQeOe0s&#10;FsZwGNJhkFJXmLbE1UfqJQ8f3ZZ31drSV7zqI/mRFz3E8bbjLH5y9Tt1lb1Okafd5i2SL61Ob6HP&#10;j0mBH2Aoa8L6wIef/sZVHfGMSfQjFy+eOKFOFw/do6O4MjzZySBfefQlPyStjrg65MtDaUuYuUlZ&#10;6srnyMhHxr3HouIAkHNDQnOhD6lDLhmZb3ndzoLSx/CpG12Vm2d5+iU/pDx1Wm4Rvsxl2sdLPiIj&#10;45Py6CgPT3RFeOWFv+WXbHOQdqMPOdFfvnjGSVzY4zfrJ1yCS2MHFEVH+cK0E5lpgzyk7VWfarzS&#10;l/Stx3mu23LmMTWf6WfqIPKEr7eLR3t0RtrM2LI9y93p7MywS0JrVLtL+alrLHM94En/QviQ61Wb&#10;6lhr4urgj0w0ZBlv8QFigCHpkLzeBeKH+Jay0V+WLW6gVHko/it+CcBwA3p4dtR2+bgcs0dgdnrs&#10;3jzcOypQ47HX8wJKv2qAs3v6rEMAZ+PwtOi8wQ+gs3P2pPMfeCS2X3mo8psOHk8PCwjd3z2d1jcP&#10;pzsbe0U7xXPYZ4v8omP/6LB9FpDCJ9KPn+brGxxVmDxPOhD/xudlpye0ezDAkMdkl69fmz74+MJ0&#10;4ZML/QIR3+dpCX+JgBYhYCQM0Ako4tMCgOQJw7v0yUvfrA6whk9+++niTTpnggAeB6hzkNqOkTNE&#10;eWTWYChgJQBhOZENHpwNmslEB2wENDXwsAhm0CFvCVI4/7TRoGcuUye7PMkLaEFLPXLeRh7+yMGH&#10;RxqJpy4KMEuaDuSQgRcp10ZkiMsLRZ+lTvictt/YfDAWxP7O6hEZAogsHIAor90fHo9/k9mW1IY7&#10;fw4vxBn2t4bKuA163o+0gJZ+RGarrwCR/P4QY014b2HWolVuF8lhac+FgR7AyKfd7QoBSi++/Lwf&#10;lwFP/auO0qF3mGosGIQeE2M1Gw15jEOMmjyGN4ZM2euGTYhiJGP8xWNwYsTEYyj/MeMZwhee10n+&#10;UpaQPkuKbknj0U4ex6gfwtd6zMYXv3yy03+OhsyUZxscoMnjrgAa538cghY333iW58Pk9QH6GRCp&#10;l7JxsH6Mt7a1l7Fb9skYCLOzgS937/TWH/zq4Yvu8vGQ033rtT8cMJnhS1upQ+ZShrFazo945xel&#10;XuTJS384cLtC3iZDcVitc8mMjMjtdPIrXDnrIv3tnYOKL/XQtn4nzFymnCx6iSPl5lh+xoZOyUfp&#10;h/KlDhmTyMarftoQT5gxCC+AIR39yHGOyHwknXorfWq+olMeMeIJb0j9HrOiyFqSPP2gx3Is5Kev&#10;S/3lK1/2IXKjnzgeYWSKZxxTV7p3U9jVCvHGDiUdPdSLvgmXOtFTO9IIT9rPNSvMDVDqLOsN/Y0z&#10;3fgFN4YDHMnDE13p6ebxRY375xVfgSW6q18U38IHAkO9I1M3pnaGPBrbOCiQUwDGDs6DvbMGOEfP&#10;ftm7O9snz6fdAkfADdBzd/u4+aS3Tp4UOHrSgEc94EeI7tsRKlrfOZ5ubR5MtzZ2pxv3N6b723t9&#10;ALv/ZXY4XvoZr9ePDQL+3cYI/9Q37XM6N/du9JdnhpC0HaFHW5tNt9bXpx+89ePpG9/85vTm998s&#10;3/ew7JixmF9rL58FuLiJD5gJ6AFcABtxuz7yhQCUeuFf1kPqAT4BP9kkQOJAjvNAAT3AUHaG7Arl&#10;UZm8BkNAyQoImOR5spMPRIgDQAFB2QoMaFBuAA/L6eNP/QCNyMILVAiTXhLZAR7SQnVNDFnK8AA6&#10;4vK0lzblKcOjDEWm9lBkRz+UtpFytGwLpf/4AZv7D9cbBDUYqsXhGalFFjCUnSFl+MlqYFmLL2Ao&#10;Z0PiAAGhsTv0oi8ez19R7+b047BxRsjiAoaApS6f87M7BBQ5O5TfdHRYYMiXrD1282l4C8udj1dA&#10;+0Ku8WMQlkY4hkPIeCmP4WBcYkgYphi9pbFT1k5jYXTkx5BKt2EqhxI+6VA7mzkvYdqJvBi+6DuM&#10;2iBt4SMnhhhfgFwojkWZNqKnPOn0XTr64zWPecRlHrPbJ/RGWIObBVhSZs4DipYASbm48shc6V99&#10;N96v60tPuizTxjHgII5amXrirxPZwtTXLzLFhWkz/MlHdFO25CdPu8t8ZBz1IePPiXP6docyH8rI&#10;jBx1UOKZn6wL4QoMVVpdPCjtkmscIwtPAIB20rfUIyflPa6lMyIj7Ye0nx2olAnVS1utZ5F87chD&#10;0U/fs7OjjeShyEXLMW69ivCjlOFrvV5rL3qhpIXS+pr64UtIDr3Sljx80sKMnZC+xilt4k15dA5P&#10;9F/tqLRN44MGBQxpM+2b494pMp417mQu5xG/MnnK9SHt4AlozJghvMt28oo/e0gPu1UBOoBRdrEC&#10;loAhRH888RP8R3xJ+5hyzH0j+6tfNRhy1gcYur933EAHsEGAzaMZ3IgrE97bOZnWt45WZXc2Dnrn&#10;Rx6esQtUefiKbmzsT2uP9qar64+mO5u7fci6X9E/PGwfwW94bNVgqHxSNiwCjBrALcCQnSQvCIX6&#10;Ednedp8XAojsDAmdG7rwycfT1ev+vLBVPtaX0L+qcXAtjT82AC6AigPT7YNeA0MooIefUyYtROFZ&#10;xpWHJzIDhgAdoAzl0ZhQGlDK7tEbBgMoQACBiUu8F6mwyMQCBwEEDSg4z3my8UQO3q471w+AMMAG&#10;HSCJPDwNZIqPLCR/SXi7jbm9JZ8wYIhcfFmE3Y+qY4G+Lj8Tj0ed1MMXuWmf/mQnrY669x6sN+jp&#10;g2S1OIAhaNticWbo7v313hmymPBrI+1xooM4wRqLMhycn9fl840hdAIQPa4FWSECkCxkYAl5Q8wz&#10;2j4cXXMJ6Hil3q7Qs0LUL3/5RYMiH9wCpvJ7j7FQOA+G0909hz+McQwLYiCWaQYuJD9GFTFE8pJO&#10;PTxInPxhBIeDXdWdnVv4GT6G6nUnF/4QXnWXeoXSF3Ey8IprN8YvOoR/qZO4+vLtXIjnEVn4A2iW&#10;wAaocRDa/Pq6+NOqA+imrAFU8aOsg4DiAOTIWo5b9ER06PbnsZSHFw89UfqBMnfhkcaT8TPW5Ikr&#10;l08u55W6xhDJT5u5Yw5ZS/kgXR4xrByH677i4VWWHTq6aJsOHBaKHqOdoUt0XvZFPA6wQ3rOsozP&#10;SrfKS1ni+MkmC0/GQJl0+smB00lcmRBZn+qq52xUy5+JbGVIHH/kRbb+pN30TVse5wSA4UPS6S9e&#10;Zdaj+kvZZIhnt40u8pTpG10ytuSIpy1xlD4sdY2O0UGeeMrMjzHCr250x5ty6aW8rA31cnhamt0e&#10;IGRcvyFyYxPUT78yBq33PH9L3cgRzzwud4bxk4Nfu9atde2Nq6HDy46/0mmsafSMP2N3y6Z3WekR&#10;P/I1qrK22V98MR3Vja03xx7sFoDZ3J9ubx1Od/fKn+yf9Y7OzQIy8sTvbB9N67snDWzEt85eTBsn&#10;z5q3+bcPGlD1rtHR+bR5+nwlx87QzUc7DYY8JgsY2js+7BtnN978IJ/MJ9FdH+NPh6/yshTANB6Z&#10;ufF3BhYQcpO/sbs5be5tTfc3Hk2buzvT3YcPGhCt310vAHVcMmu9/d1vp69++5saFx9j5kdtosAN&#10;fPIAL1/91icm+O0a+6LsDi1Bjjq961Mh/5UdI2XSwiVQQnlEBvwsSV52hJD4G6uJq0EQcvoGIumE&#10;wEF4Ax5WPEUGEk/nFZETMAJM4DHoQAEAljpk9iRUWjzt4JWXdPiyIyWeNrMThAJ8tK0svMKgdv2j&#10;gzDATJ3orV5ImZ0T7SJ8dPPo7uHGvX51PluHFgsgBP0+3Hgw3fEp8lo4yg6PlY/HfdrgHH15+rMv&#10;y1jPYMhjMkCoF+nnTyffGfJa/VHJPejnzaedXj4ac7fhWXTeLvMYDBiyM7R8vR4Ycl7IBZkzR8iH&#10;xHxskRMb28PjzjQGRlo8BlDYBsc8VHrJr4zRaWNUJC/GMEbrlREcFGO3rNNtSGtnzpgTzdcAAP/0&#10;SURBVNMGGdKR1fWKZ+l0QvLViXx56YP8f4xSFt1iPMlImgFdGnW/UMn3okL9eKsAjrJQwJBHZ4BS&#10;5lseXiBIWe8SVv2UaTvtR3+UfnH2KOmUJU1H9ULGxVikDF/S5PTY1Rjj1UckL+OnTgDYqD/I2kEc&#10;CWAdICTPdRUwJM6JCMduwHBI9CBf2qMMjnypZ/qZtpc6pg85z5I1ol5kaMM6iSNVR930CU/GLGsu&#10;aTza5USja9pNORkBRupHF2nlr+uUta0s4IRspB1jkLasQePBgWs3baecrOioTBvK1JOODulb2kN4&#10;UeriSZ+Eyl7nDY+25ZNHB/W1q720EZ7UTz18+K0BpM9e9R5jrH/68ArIhNQnX6iMTPm9NuZrNWu8&#10;5c/9QsqiY8Y0gJE84ZA3+pnvsWWtygs1ECpdX/Jxs59r+1m09I/xgX0koW5E/RnAhxC9LXZv96DB&#10;EOAC8ABEKGDo0dGT6cFBgaYiAGfj+Om09+Tzaef8ZYOeh4fOB43zRI8OzvrxGbAkH79HZsDS3Z0C&#10;Lc4MFTgZZ0p9vNfu0Cs/2D659OQj6R7/C7zwZyG+DBBC/djMDtFBga3trQZDQNHtAkL3HtwvmezJ&#10;V9Nv/8ff1bqzO/RFy+N3ACEkHkCTx10AzxIIhX9ZLk8dgEgonfgSIK3A0GfKASRyy9fNAEg8tHq1&#10;PoCAo+6JrLiBAQgM0nDg/2dq4FS8AEeAiLwQniwQCwMlD790t20xaavqC4EmfPJ7MS10il4IQNG2&#10;MnLE0xdx5eELr4nuRVo8Pbgz4jTgJmuJPpfbcJkgZdCyBeG0vDNBdn+AImDIgvHBRYSnn8/Oz2At&#10;ujF2cZ51Mf6yjGA5PjsIftXRr9cXaPGNoSelwzlAU3qdvnjacTs9eQwG8NgFck7IQvcJd594910J&#10;oTfLQviBJ4Cod4UKff/9P/y2wRAHFiOAYnxiXGK4GY1OF8UgxbgL1eUIkLT6+FJ3KTcGSj7jqY52&#10;VlQy1dMGEscXY5h6cXDRAR9KO+ENpRyFv+vPfVwaVu2qk7hQeeL49SMObBjzoWt4Q/i0QWfjxBAD&#10;Stk5yi6RuDyAiB5pL3qEtCGPXNT9mMdOPPOIRzzjvZxfslO2LNceitzIa32KxEMDRKtPpjGml3FJ&#10;W8N55FpuquuZo0k79ND2sl16Z+zMkzlSRqY5j8PNepDOOsDTdWosImdZFmdovpSH1Bl9ejUW8qUz&#10;FynTtlA5PmlxbWSd4kXJiw5J49cXIbBjR0i4dNLalM5uRgAkffCs5qb46KNdecnXVsZouT4yPunj&#10;ksghWztdb9Y5fVzKF+LNuljyIe1EJ+n0B2UtjOtHv91ojHEX4s16QNF1lD/vaw4PIsPYRL8eo3lM&#10;hKmfOaNveLIeAsTsbgYAJR2Aj+hm/Xqt/rPyIakXX6dfiaPchDozZGfIYytgqHd2CrQgoOcRAOPx&#10;V9Hu2cs+G4Q2jxy4fjntn3/WoTNFfUZop27K9476XBFgtHX8rHk9VlNux+j+nu8PlV/ywccXz+a3&#10;ycY5YX5wuUFBb/H4KY/SAoT4PGG/MDQfD8k/zByidm4IGHJ26Pb6nfKzT8p3/qr8zK87BD76DFD5&#10;14CanAnK4WqhsoCbhAjACQAKmCJjCZqU820BQ3lM1jtC87khaY/K8oZZ8t4wAAEGKKADAUqAxBiU&#10;V+CmJ7dC9QJmUHZhlEVGQEvkNlCpAZeOzLQP5KgLtIjjDbjBj8iSh/DgVa5etzsvwtf5EP2Wug19&#10;5gGvQe2BrjCDutxyM8Diwkwe4AQEORfksViAj0dmdozyOXILRz/7pH4tvO5zOUHOTphHJkHrgJD/&#10;jx147FYT3gCoFiVA1J9xr7b3z0+aGhhV6N82FrvXJ/fOTgcgqrh8PAMo1SJ/MT7mqJ/AUF/0NWZ5&#10;Vh5j2YbSPNT4tSGsPAaEIZEXw7Y0vtLKlo4qlDIknnQMVIxt8slNWwwVI9d8s37h187yDjz1herH&#10;iEbWUnZ4I0f9OJkYytSLPO2I44088mNM28DPdemMv51g6axOj+sc73qfu5bKwQE+86O27Ax1WGVL&#10;XYRIXXpElnja6vbmsYz+0TFOQf6SyEw/xYdjeOVM5CunTxzO4DdmwxHEWcjP2Yp/bJeIkwmljWU7&#10;GVt6Iu0FXEsH/Do/4qOYQvzqD51GfLlGyBTPHOAhy+FtcdT8NZ6Rk/ZHP8YYS2eswr+kyO55rnK8&#10;6oi33vgqnjaVCY23D1DmMLm5SpmQTj1/8xxqP+si44Wn+1ltRF+kPfp0GZ3ndHQhf5nOeKmbtpb1&#10;Ile+NB2yXpIfneWhzPEy37wGVAAy1oN0KH1MvWW7ZEROdCWPnK+N16y/MvHoog6+hECoumj0KzvL&#10;+mJc6ybYmm3fNXY5W0/ngOa13Onij2+J32vgUT7F7r2jC8CQL00/3D/oHR07Ph59IUAGiEEAjwPT&#10;wj5QXSBo7/zltHP6okEP8HN/p2TsH7ccgEgZwOScUcCQ8s2D42n3tPxE+YKD08O+MaeX/vDD8eP8&#10;o7hQOTDUxz+KxhmjkQ4gAoQ8Jtve35vuPXrYtHb71nTl2tVp//CggZDdIdSgZPavQn40mw/C7P5o&#10;I2AmQAjY4a+QfHwBVtIh9QKMRl3gaQCh5YFpofNMOUfUYMhA5DzLmOgRBjRkQjNA4ijxJU/Aizwh&#10;8BFQozwAJens/tBBHfnawZddnAAs5fTCo7zTcx5ecXKUI3LVQ3RQB8mPXkP/MYDCDOASWeaQV9Kh&#10;RqXFa0L6Xy137zQQyqMyQMjffe/OP22lGzCkfz0G5fTi8Ho86oJ0Xsijrxx6BmbOaxLPa7IOnvjn&#10;TAGaFy+nxzWZx899jKsWdtGeXZ+nz6fDp8/GZ9ofP+k0XqGLz+ucwJQ7A+BIO707VGPhInYxu/Bj&#10;7BgIhkM8xDjIR+IMCVJHGo90nD/jKZ26qZN8clZGeObHm7bTjjAGET+nEsDVRrrqpp20hQ+pF6eR&#10;sqWRROqTpTwGkzGNHPnKE+861W54QjHOZLTxtQYrTz36SctP35q/1oFzRB6P2RVaAqEmus76pt7r&#10;+i3HWH7Kuj9Vt3Wa5URGdMSzJGMhXLYllKctcfWW7QBDAE8/Tp7XkzSHsgRDrlXrjCOJY6EHmeQI&#10;02aIznZExIXSmQtAyLeE8okAstIPY4KHjuLkC6WVC/GTN/ow73BW/xMqS/2sWXyZw+TTp3c1K05W&#10;2oiezVfyIkNe+otXyAkDQsvdn9Zv1lHYIKnCyA9oigxE9lJ++KMr6v7NetNLuTDXlBC/NsjI2KUv&#10;GT9jIMyOKF55wm5vlh1duk/zeJOB19rJWgiQtn7kC1OHnNf7Ft2U6Scd8EePjJd04mThi17RAxjC&#10;Y21as9ZydoOEOUagDI+d/thNZ4bcTIrH/8Q/OQrh3CD73uc6y64fli33EUQfTdw+fdpvj3mTLN8J&#10;8rhLXAjM9LeD9s8K1Jz2K/gbBwWk9k6aAB0fWyQnO0PAUF6x79fuvbXWX6c+mPaPir/8kX9lHh7v&#10;N/DgwwJ0gAu+7VX+OFPEVwuDF7x1dnC01z9z3drf7u8NOUSNgKFLl69O2zt7NXZ+7fPbGk9nggaI&#10;aSA0t5M0MDTebqub/rPj9rHtl2de6fjhAXJG+TJvybOqX74zj8EaBM2PyxK3e/W0fClQ1GCoEeI8&#10;eQACwCBP5wGHdtbzgs1ES6OAjWHY6kKoBY1HGBCSBYI3oEScHG0Fla5k0aVkpX7qRa7ynpRakMJl&#10;vjp0jmx1V+WzTBQAZTIMYICNSUnaxAQY4cv3DAKGUhcIyptjDkwDRn5i9/GnH3W+HSMLCNGhfyTr&#10;bMgX45kyPZ/URexQG7DigulvURRoAYYef/FlA51NC/nktONHz54XQBrfqtg6Pe0PeB0U8OkPedWF&#10;5iulPvfe/6cpcNT/wilk7Jm1c0T9VtkvByDMBR/DgmJsGAv5IXmMCgMiHQMrzgDGaCatfkg+Y4uU&#10;xXBGdtpt418kHhnK8AvTTtogN21ETtLRVxg5Lb/y1G39OarZWYWny2ZjzsBGR0T/Piw7l5OHB0nj&#10;SR8yTkKOjiHWNj5t2RUCiBoI2SEEjivdO0SVZqBj5JeGXn2k70sd0tfwhZcO2svc4OXEhOlrypE8&#10;FHlkSKettDH69goMWUechPwczBePg4udEB8Ob+gp7DGr9pZt0gXQMOb0I2vI/uJr/5/LOGQeUfdr&#10;DsnrsiK8aS/jYxyE2kDqpZ8Zk9HX0n+uR27GTNj6FyV/2X7C5GccpTuu35Wmh/nudVLpZZk8+qiD&#10;si5ap5kn45YxDbjqMau+G0e60FmY8UgZMqbpExkhMuiOxOWRnUd72kfqZV5Q2qST9RxZYyzZEvKt&#10;Z2Mx1kqDDLYRiJnHQbuvz0PaXs7fshwl3mGNk3ETx49XnnaQ9q1lAPu3f+eTByMttG6FHuedFBig&#10;n0dkL1+82tla+iL8Hnej2HfHGtj0/mdY2erd86d98LnP+/Qr8+PbQgdPP1sBpf0nLwcIKmDj44rA&#10;0IPd4w6XYMjOkMdj2RVCQBEQ9WD7YNrY3Z/2j0/6O0Nu2IEhN+/8Gr8XUASUxNfxTyiAKGDIjb1X&#10;8O0yOTOUbw15RLZ26+Z0+cq1BkOff+EFhfG2FtCRnSA+dEn8rTJt2nkK0FnyBOQknqc2AW+pHyJT&#10;u3lUN3am2L5BDYyKAKM+M8QRB4gEMAT46HiAhQHp/HmSA4bUwYMSD6AhM2XLfPXxRoZ0dBAifPjx&#10;BcAgcvDR2wQBbXQLn7I8ZqN/dFauHfniq/7WgAE8BnhMPoA30KW0AVaGL2kLZcnno4oOSjs0HUB0&#10;9fqV6cdv/Wi6tna1y7xan1cWeyznR2QDbc/fEyoA5OyPD3N59dJ3IYAf/5fZqPjDQvdIfLvKd+uC&#10;2qqyB4dHdREV+ve6ZoWPjn2zwt2Fi+R82jwp0PjlL/siPH3hsVtd0EW+N0R/TsyFz3EtjUiMIKOx&#10;pBgVJM0ACWMgY3DIUBYjFsOIpNWJDHXxIjK0EcMbiqHDHx55ZKUNafkpj07iaKk3fVIHpQ1lSPr1&#10;u2R1pZWLk8mIxhhz3AxpeGPMhUvDnbp5PBbKYWqv4NsxMo6pQ0b6oS1tCNMvYcZxlT/PJZJWJ7rk&#10;kUzGLsQxJi8y1QtF1tDhFY22h+OIExnzpT59zMMrcj3Su/Wbw/Rr1Bv/3xJvx1p6ZR6sIeOcuVk6&#10;XenoL60+2fKRdJy48dXOcvxW/Zx1Sh15kS3M+hEqM5bkpk1leMkXpl7y1MHX8zS3L4wc5akTvsTV&#10;j77ylu0LUeQhfManQcoMgMiWn7D7VGV4AmbIJSe64l2SvG5nnkPxlInTM7Kll/0SAhBt/9noeR2J&#10;AxrjDNG4fvCSod5SVp8ZqnL5dNZH7aXf0QmlL4mjjCO+odvQwYslgH3W6uqxWNFYtwMY+Unr55xq&#10;OeSm8hNsKt8y/FgBDLtD1Y/Pf/1FPyZ7Vo53/GGejX6y2g3qjyYW4AF8xkcXHzf42T9/0V+ZBn7k&#10;ATd2hQZv2Xhg6LjqVzkw5FX7R/v4yDsf54p2Dqe9o7Pp9LHfZQA24/wPAowapJRuDYYKjPBvQEZ8&#10;ND8bMMRnecwGEB1VaHcoh6e9SXZ1bW26eOnKtLW9W2Pnkyae8vj9xvCj/Gl8Od8L1HgCY9wCgOTH&#10;L6OUvU5564zcjH3qjPp89GhfmEdky3znilCDIcDgFTgwoQOIZCCCDlF2jMTxSZt0HQugIUd+L5hZ&#10;dqjlW/zF2zIqHrkGe3d/q+PRRRiQgwKsurzq0n/Jk3rKkMlLXW0GHKknnsEz8dm6y2Aa7N6mq0GW&#10;L43fQrJ4TKI8IEmec0MeiVlIAJL/knlclo8uNrqeAZE+6vcAbKXP536/8WKc/SkQs3FwNK1v7/ed&#10;wp1C9ehhgZztupPYPKuFXhfB/booNuuO4G7dEdzZPZzWK327Fv7dukge1sVx/9DrlyfTzc2d6fDZ&#10;y+no+cveTfIpeL/r8OZZ99P4GVtjWMYhxodhyR1fDEgM28qIVJm8ZT7DknoxjKE4DyF+POqIhyJ3&#10;abDwx9jFkCPtRmY7wzLm0Sd1hQwdnVqv0k876giX+ietHsITcEAvcuRH7xhRafHIGoa11tTcj/Rp&#10;xRv++RHZ8pX7PDoDiFIn9dOf6MgZKFvqmbLo0npUW/iiC8KrnpBs9QGM/JwWNU/lp8/kJBzyZgfR&#10;toJ+aXPkr0CP667COJfc+QMj+pf2jH9kr8KSa44R/fGIR7/omN+TDL3Gjk7KW++ZejxKJjCoffLk&#10;IWtMve5jEWdMZsY9gCL6IG2nXQBLf9Tr9Vjjm7mgh7Za38oHnNXBm5uH6KEO2Zl76fTLGsYfvuif&#10;dhHerIm0SW8kj2z5iJ6Rnzz8kf2PkfLoR++E9CBnNc4VpizjT67xGPxsrvpj7SBrw2Onfp298tP/&#10;tBvdljK1Fd2igzCU/omrnznNWEUvemQt06HXdq1bafYx5fJ7Djhgjrhs9wvfcZv9x3DW46advSfj&#10;VzXOL3/1+XRW/sJr7v0T1vnxmMdbAwx5BFb2265OxbeOyt47RO1jiwWERhr4edYAaO/seefLA6Ac&#10;th7njV5U3C7S4+nB7um0VUDpuEDV6ZPn00HdYJ8WIPI4ql/4Odhr4sP4Or5NnF+Ln+Sn+K72YdWf&#10;/FHBN+4ChuwOeZPs0rWr08efXJwebWzWONcaL+CRA9T859hUGP4vvha1H6yyABt5eUwWUj8ASigd&#10;v4xfiFI/3xFaUkBR9Aq94RVfhjdgIj8K7deva+L60U0NBGTrz7v4TGwfAK4ydaIcJdKhdArig96U&#10;pzMoQMNgAydLgNCPsBhQxrMWXXQLyAF4Am7keez0NTC04FkCo25rjmfXqHkqPYDRq/rygS716SRf&#10;OwFxS73IpTteof+QeTTmEdnVG9emR0BSLRgHl1dflC5q/Wd9yHRo2vkeuzler7yxcTRd3zyZrm0c&#10;V3g0re0eT3dqUa/X4r979Gy6V7ReF8wt36HYOm6+yxuH09Wqt7Z1Wvln050qv3v4uMr2GyA9rIvm&#10;8GmN94vqh8N/1XbGsXWpUF9d+B5zMBIMR4wMgxGDJB0jkjy8MUDiMbzK8Ekzvn3GouJ5jCJ0J7Z8&#10;rCKUh7zxFrKLpYyOZMfIxfnQNWF0bqNZ88T4SYdSTgaZSFye+vQWyg+/8lAb5KLUxxu+5p0fefVj&#10;L2eA5vHOOsMT2eRwHPLIQZEdHZbjLYwxjy5LPVDmRFxZHBNAYn7zOMBYGvP//e9/03OQcuO4nNe0&#10;Q85o2/jRn/zqY61h/cJPjnyvTKM4PHx9xmLuv37Qr8dgnifh0ommL+nXkC89dMv6EUfpD/n4EFkZ&#10;L21lPFIHJX+pExl0yLwYE2ttSday/OiNz9okM2X4AkjEtdPjOcvudkrHtJPxiD4rXYpHGz0+89ig&#10;5KefyiIjYyed6zH1EqcrXuVJ5zoSD684+cAkfu0J05dVv2Z9AniRfHK6H3Nd5eRFN2XyUGSn/0j7&#10;eJA0eWkz7S7HSVx+6vRaKJnkWIvI2rFmrFEgzB8GrFGAXVkAWta3OvjkOTtjl6RtKHnlO7/80pmz&#10;GqfnOX9T81K6OprgZRg7/36/cfjkiwpfFvDxTzIHqz8roPR0ul+2e+Og7HXZ782y82h8mLHyi2/n&#10;1BtlL6bxxtnTij/vw9N2ku5tj48xeiPt3o5dpAJHBZ52jkr+ic+sPGswhBzxyO+kACM7PvFndBai&#10;3Mh7rBYCpnzWhW/zwcXxjaH16eLVa9NHH39afvCgxs5xgnFeKEARFrBhwP9LB8wsAc8AkyM/cWVk&#10;BCxJB3cECMEieKUjH696yuASbS/bDc8bOZsQhxgwlFcBOXCOW54/78aILw//RllCNWryQw2KFkrh&#10;C3iSpz4gYgLINvDRpRdQtQVwAB7KUeIBUsqlU0+d1rHkoqSTl4mWTj20BF3CyMUXHZThHVt8BlL/&#10;X8lI3FajR2TXb61N9zceTPvH+z2Or8bTnZwLdtyFnNYd5f7pYS3q4+nh0em09uhguvzwaLr08HS6&#10;+Ois6Gj69OH+dLHAzrWds+nW/rMCRi+mK4/2BxDaxHM8fXL/eLq0UfW3H09rO08KRJ1V/LwA0mkB&#10;qBfTfW8nnNqGPWmQ2/9Bm8cE6Sv9OZK+S6t5j9FBMSzy2/BWGIM0jMsowycdZ4qURU6MKqMijFMb&#10;DthOxHBw4gAQpx2DlRA/Oe6Utb9ySkVpW1vi0Tc7Q9EvutMtlHJxZXj+f42BeMoyBsu8fvwFBOUs&#10;0LxGVmtm0Sb9lk6s9bbGF/pIC6XFs0ugXsLwR5fI6PmqeGQb2wAI820u5BnbjLP6aTv6pa1x5mjc&#10;3QfE5jqLfPN47pMSZUzJ73LXZBEZxqx1LP1az5b3SneET9v05ixR+hAQBMT9wz/8XbcZHbSX8Y3M&#10;kHVjncgnC2UdaI8+4cUTGXiWYCLAxlojL2sg6z51IivyUPokHh20m7aEGZPl2KPMZWRFnrzUS6g/&#10;iasb/ei91CvXpDCAaEnpM1nkmP/MxVJfZdrM2sQnTxk+/OkPHrtp0Zd8+ZGBD6VeCO+qz9bOPG4h&#10;ZWRmTMhC5KovTxjArt/WvHXjPNBhAZzeCSkQb321LbRu53WFX5gdE5sD7UutPY66gNDjx0+nJ0/M&#10;39gg8NmU87oZPnwCCHk7+PMKP2sgtHP8Yjo4/2LaPno+bR3aKfLqvDfOBiAaj70ed17/hqPs+GaB&#10;H0BI+SAHpcdBa+nx1erjDh+1jNNp5+BkOiggdnI2HpHlhR80zgnV/BXpl5Cf1D+7QAAffuAJAUMe&#10;kwFEvjPkzBAwdHXtRoOhBw83yqfUeFZbxsQYBJQAITmrFHywxAjwAT788sVRsIb6CD+e8L1eLp62&#10;taM9cWX40w6+3hl6NYkVzgbL20Z2MThtO0ScPwOuvEFGgaGmigMMKCAlsjKw7VzncjJWj7lmWcI4&#10;CaE89VIuL3WFSBnnbZJMXOTjTb3UFUK2yQsQWj3uq3jaJwfl3JG4/KTDh9SVp0yfApC0b6E5N7R2&#10;e62/0gkM5SvR/Sl0utRkmJjelqz8vVpc22dn0/r+4XTp/u700fru9MHtvenC+n7R3vTB+s704f39&#10;6dLWaQGi8+n61vn0yd0CSPcPpk8enkwf3jssOp4+fXRegOhx0XmVVfrBSQOkG7tPeqfIB7m81ulV&#10;+zHPdZHOO3P613NjDkvHpaGJwWNgYlxSxrC0AZr5h6EZxnUYmldORfmruMc1nMtwpp7Vo4Ah9Oo8&#10;01ibQg44+tEnIEg7DH3apMcwXMNI4hVqf7Q37tZj5Fv/Wnv4GOpV3qzzSu+Zh3EVKo/cyNZ/j7oa&#10;BBW51qybXqPVj7H2XrW3kuWamWW9LnepB74YeDzazDwklE9mSH477gINaDmuS2MfsKm+Oii6Csni&#10;5PpRRtUJPxnuppMnZExRHjEg8ydN9/Q3upJv7OKsO694em5rjjngjK829MP3sv7f/5+/77WTvgyA&#10;N+aKTH1Qz7gIIyv5xkVZADP5y3GWH/2ib9a4eMYp8sKXeWhZlZc+R6fE8Qil8WjPGAcw2IkZAHSs&#10;4RV/UfRs2QsZoeatvFyz2s04Imnji8halqU8FFnkvn7dkE/H6Et3hEfdjAE+/Ujf1I0MecqWfVFP&#10;/eiTdPqHJ+skdYQBYpEX2dqnkzViDbU9qXVjTZ5567fKhdY3W2RNA0bSPYbzOn/ChjZwqOvLOVB5&#10;NgIKBJ2VLX/8mE6eJjztG15/EfAJlK3j094Z6sdYe2f9Sv14XX4Am+TfLfJBxrbZ88cUb2/td14+&#10;yugbRV3naHx80blRwMibaHaIgKH7DlbvHRUYOu5v0AE1OTMk7rHY2K0Zj7AChvgyfnL1Kv4MLNTx&#10;CRkHqH3EMa/W37jjMdn16YMLH0531u8W39m0t1/+68MPGkCp3wBolpNdmgAScUAl4CeABmhB4khZ&#10;NlSAHLQEP8lTrp0lH548rQqQwvOG8woMNZDQRmQ2jP147HlNZC2E8R8rwsZAodW3URjOMqgc6AoM&#10;FB+Db2G0wSezSF4AStrK46rOq7T6AS2Jyw9ICRCRZ7K84meilAWIiJOHxJNHP/LUi1NK25FNL3nS&#10;kUNu+hi9hQCEstQFivDLN/HX165Na3du9KuHthIh6N4Zqj6jgCFj/aTCoyrbr4vo9k6Bmzvb0wc3&#10;t6b3bu5N797am96+sTW9c3OzANHu9PGDw+mTog8LCH1cQOhC5b1zZ396987h9N76yQhvHUzv3z6c&#10;Ltw5qvIKi+wa2Sm65R83dYfgtXsfdjxnsHqhj7nsvlY/hpO0LgbF6DEmoWFQvu58Y/gYyq5b4x2e&#10;yJAeMgMcBvBxmJtz0758d2XyjXf41GndrI2SPfLHOYwY9Diy6KMt7UcvdZD48u729Tr6qA3plEkn&#10;P4ZWvPs6U/j73M98ODqPo7PuAobU/5qcWZb6kRXdl6QsjkBf0n9l6rS84llS+IwjI5+73jEWZUys&#10;5aLE6ZD2yOz+lxyyOZZ2DDU3cSbSeXzAWSBzJY+jSbvy1MFPjn6kn5lDOgVsSIubq/RTnJ6rdVOE&#10;t69R17U1Urou5y3jpZ2MhfKOFzgSp48wbeNv597OcYCR1InszJ14ytIfaSF5QjoJtY0nYxAZdFwB&#10;impTuGw/7Qgzr8ZDqJw8MpZjGz5tdDsVj15oqbcyQJTM6LvsX9omd0naaz0LBEVnhHfM1ZAdXnFh&#10;+irtP3XRX5vdVuVnnOlDjrR8tOKrdpZ19IXcbmvWV1tpb6SdS4oegNkAPNamHU1pZeLAUcqtb/Gn&#10;T8fOCR90/hSoADAqXiDj6dOnTT7uB2yw/d4mcybUoWc/Yn1UIAao8UgMwLGT0z9l3SkwUwDmlg8w&#10;zmDI16n7a9U7ft9xXEBoAKSAIYew+9tDVfbqn2UjvFvpjf2TuikvMObvBKUf38lP5cD0eDHI22Tj&#10;xhjxa2wVQIQCMAA+v4Fyk79Tvi3/KAOGPr54aXrn3fen9fV75d9eTLsFlPjCCx9d6Lo59CyOxANO&#10;AnSk0fKYTcBR6oVXXoCQfH2hH9AlNPZLntQLPwKg+nccAQiNBBmSNiKvDk+FwiOunoECBJylEV+B&#10;oaqfQcSPN3INcPLbeNbgA0TNU+XK8DTwqHTaE8cjH4VfmDYiN3ohcW0oj07y6SpNRvg6PesUfZdt&#10;RjehfISv9atQ/fCZAAvg5vqt6cHmw/62g8NmAJG/ywOavUP0opD3c1uoXpM/nbbOz6ebuwfTx+vb&#10;07trG9Pb17emn13bmN669nD66drD6e1bm9O76zvThbsFgoo+un9UAOlgevvmwfTzm/vFsz/9+Mr2&#10;9ONLW9NbV7enX1zfm35xY2/66fXt6b3b+9PlRyfT2ma1c/ZivH7v9f3qU/TPLhdDMhziMOYxPIix&#10;kReKgVIn/MIYVkaHMVrKicHisDhJbXFmHNuQ88pBDzkOhDpv9KuSo41BaYN8OnA4ZC9JWRvE4qMX&#10;J8Q4o6XxjM7LunQXDl1G2dIxdNvdj9fanPPzCYWAoQaa1Tf9CRjSBv0iN0RODPn/SX7lLfVYje0y&#10;HZ7WhU7yOb9apxWOnRky9B0wGLtFxnw5vsYlY5PxIbtplps7ZfrGUXASQnM8xt9/oBzWHXfaiOPs&#10;jw2Wo6Er+ebQWKfNgKDosdzR6XVTOls30UGI9M84ZG3SN2sxstIffNoxVnSVF8I/+jXAX8ZUWeTJ&#10;ixwhuWk3OgQQKE8/1Mv8C5F2AmqyG8R5GyPp6CItHoevrvLmK0q9r+ldutKdTj0mFacLnVB0zn/W&#10;eu3M44bIQORFx5ZZpB1gJvqEhwxjq83ISTledU5O9zttLSzL017a1A59hWkf0b11LUq8+SrMeGZc&#10;jJE2xQGcU4eBCxgAPOINctwkVvqonP3xySDrGRCS/4rOuswZo/2jnenk3Lfmxi+ZOGOPic7Z2AIc&#10;ngzsn572BxDHa/GP550fIOe8b1LXHh70T1ZvbRxPa4/2pxuPDqc7QE0BI+Ht4gGO8tXq/kN91ZcP&#10;LPWf6v2TbMNLN/5zdjTdKVm3H+73W2W7h37iPXaDnHWyu0PXgCG+GJjLU5P4Nn5VGXCBV9/0x2Oy&#10;zbrZ9yYZMHRr/e706eUr03vvX5jW796v+m74X3Q73rZWD/gATACQxJcgJUBoCYJSHgDTuz9z/d7x&#10;SbzC6GejARn7tBPAlfYTR2/orI6iNmozABBKK8+ALPPDFwcqDDH2AUXqBjigyIvM8AgNPspEAB4m&#10;QNj6zW2i6NbxOT95aT+A5/XJXQGhmT/1kxe+yEJL+clPv6WjX1PxWVjODNkZcoDatxiAIAuo7xCK&#10;ACJ/o3e34Dny1vFRg6H7x0+mi/f3C8g8nH5+dWP6+fXN6Rc3t6Z37uxO763vTu/f3SsQdNKPwzwW&#10;u/DgZPrg7lnxHE4/vrY3/eDyZoOhH1f41pWt6SfXdjr84M7RdHnjfLq197j/cXPw5Nn8qMwCLec3&#10;9xUxiBwMIxajwgDFkIdifMTVCTGqSH3lcQhtOKtOnAZnlh2D/BZk1B8giEMWR0OfsWvFoYoz2NoW&#10;4icTMajRSXtxCtrHm8dj0nSJfvjVjQMRV38pK8ZZPJR2I0ucbI/GAKHlYzLja51YZ3hi/JeGv+VX&#10;GT0Sb5rbl4+inzwGX3qph/zWpdZkdmMyftLZwQEeMt5C5cI48MSzHtLGuCboacxGP8hrZzI/Hssd&#10;93Bas/3o6+hJlR+3I+QEM0fRWTv6o21zJk+ZdHSyBjxGBYgiVxtpJ+OAUn81r/N4Zv4yXpkL47kc&#10;YzzL8V+uKfn0JSOys2bkCTNuaUOd14GD8Qg4JMfYcNzyjo73msSTFu7vb7VDpgs56iqTlzXR7ZVO&#10;GQdh9IluyZMG1MS/Nk4VkkPnASTGLo7+IPmte/VBvYxhZIjjkRbHq38Hh3WjCGyUTPlLnROmXSE9&#10;Izu80VtZ9Ey76uGjb4CX9g6Pdvts0IEPEFYI+Ig3kJ/BDnAkb78cvjoI8NmrMZe3t7cz7exuTBub&#10;D6ZHm/em3f3N6ajk500tj4mAITe+7PzOsQPN49HV7c2T6XLZ8qtl66/eO5yuPTiY1oAgL8zcP2ha&#10;e3BYAOmoQQ3+EAAEDK3vnk93ds46746XZqru+vZZhadz3br5rfpr9w4aEG3seUzmA8DjK9IowG08&#10;LvKYsPpeYxC/hsRdT8AF3t5xKf8FDPXO0PbW9HDTX+vHY7IPP/qkzwzlw4YBL9rQnnZzzidlKypw&#10;E3Cm/HVagqc84kJ5DLYER8APfcmTJx2ApXwJtN7QaQR0rBx6G7ixjd95lQ7okB4IcYAUxn25y6Je&#10;BhFPttySH9mvO1954VMHupZGaSv10g79lElHTvQXpxf+ZXuZWPoi+YBT4sq1Ff3VSZvCZVw9gIg8&#10;/PLEAS8Xw5Vrl/ttMp8r95jM89WcGQKGhL4r1P8VK1CyX+H+8xfTxvnL6XLdIbx7c3N6/9b+dOHu&#10;0fThw+Pp41roFzdOik6LzhsM2Rn66NHZ9NHDJ9P79woQ3T6afnpjf/r5WoGpCn+2tje9dXWzwp3p&#10;k4dn09XtuoAOnlVbX/TOkAvUIeqMW8aSMxyA49XdMgMUgxlibGJcGSMUEMR5cmLS4nmVGKX+OKQ7&#10;DjLaNZAOEEIBPfKTJx1+gCavg2uTHgFg2tWGOEcRZ0FG6zbfmasT/dXBr18xpk01BtF9lVckrW7y&#10;yUMrI/7SWiqw4RA1UDSvm75e+loYvKFl/ciI3LQn3g7JLsDseDo9O1B8qRca86cfAxRljLOmzTly&#10;TbluflvANB8HBeK89p9X/z0e1yek3RCHo53obrzjsF53nsIesxrXdugH2+3A8UWWkAx8mdPUT96Y&#10;y/HYb8zf3C/XqDU99z16CY0ZXeJ8kx+9w78sbzBQpO30S7gs0671pi4++qGsdbrgVy/tJ+SgOWdj&#10;MJz0bo/LXjlXYwMwAD1IXLn8psqTJiNjRw4+afoItd1j3utgrGfrHWUN46F79CQrYyMdsKYtlD4g&#10;+QFh3a95nNNH+V2n8sW7b6X77t7Gql7KhNrTdsY6c9F9mMdcX4ytsTfW+qFOaCmPfuIZMyBma/tR&#10;tb/Z4CZxu0QIEBp60nGzaXtnAJ8HD9eb7t0ruu8v7beKbk4PNtan7eqP/1T6zIodETsTngB4g/f4&#10;6Yt+Ff7u9sl0d7dueu8cTBcdYbh9OF26ayfnybRWdv3qPX+qFx41Xa8b3ptl829unBXIOZ5uPDou&#10;8HM+3doqIFQ2/d7e02l953EBofMCRpVfvNfKb1y/d1pUAKtk37h7MD2odg/P7Jbws+MRUh4pARHx&#10;e3xY/OYyD28IGPKkY69ApDNDHpXZGbp8fW369OKlGqftGQjVNVmgQ53s2mg3j6+AkiWQwWPMACbp&#10;ACBh4uShgCF1hAFYAUx45ANWkRUANHhhBOeMPpve6O29Qr4OIuusjgdkBCQFXHCUgAK+AAZGPbsw&#10;Bq6NbYUBCEi868/OVl4MsLor0FVl4n1HuWhb3hIMRb48ZWR024zfLEO5utEtoXxyIwfJj3NKO3QT&#10;dv4sE4mnHpnS5ClTR76+2Ib89OIn05W1q6vHZH5ql7fKnBPqA9V+nDeDobNCrkcvP5s2zp5Olx7s&#10;TZ/e258+XB+Pwj7qQ9JH05Va7Gv7z4teTld3nk4XH552+YX7Z9OHdooeDVDk7ND768d9bugn1zf6&#10;3BEA1W+VHT6ddh+/nM6qLW83BAzpL/31GUDJbkGMICMZw87oJI7ndWJgl47ATgzAIs6IpX63U+Oe&#10;3YoAn+xMoFeOzd334JGPj9zcxZIZ4552GMs4gBh06bSfPkmTSedV/aojP4ZXveiUfDLbuczyEZmp&#10;swRCA0SMtW+8+xqa+V+nyGLQkxbSQWg+OJk4uzij1JGfevrMsLuulNm5MY4ourgGkLUMZP7D//E/&#10;Rt7yG0jVD/0B8PKbAc5Cu/SJ04rOSJl8TpATEsfLEdJxOBuOZmPl0DlOcnpcawzT74z36MPYDeg+&#10;LNaGHSJrKTteaS8OWZvScYxxzinXLsKHRxjCkzrS9IourW/pR0954lmb1pM1gz/jk/YT6v/2zqMG&#10;MNLGyrjIC2jIOAkTV45X/N7929PGxr0VoJJHV23gkU9vOtCTXm4Kcq3QL2OU8TA2QjLIohs5oega&#10;vbUb/eicMrziSdNta/thE1CCV76w+1ShtukanbKu6IqMqbCvxVorysw33dUzL+KtS7WbsdOeNozV&#10;xsb96VGF6OGju5W/MW1uPSzezdJ5f7p773aDHvlIHPC5fWet6c6dW9ONm9emm7euT+vrN6a7D25P&#10;DzfuTls7NT9l8+2CAAEn5+f9E+2TZy/7TM/1u7sNWm48ejp9dBMYOp4u3zufLt46nC7WDe21il9Z&#10;r5veil8pILP2sOx+2fe1+yfT1QJP1+7Nuz6PvHlcNn33WQGhJw2CrhboWXtQwOnR4wJEZ0UFpO6f&#10;Fhg6mh5s1bV47g1cO+AOM7uuBgABGlz/bFT8e/xy/LC+ZGfIkw47Q9vzX+uBofX7D6brN2/1Rxc3&#10;t3ZqTqz7lzWXsMVoC0AERBBQAqDYtQmAESrThjrycnYo5V2nZClH0UlcWfiECK8doWUb+vz5l84c&#10;2SX6fHpjpybds8NDTroACAMyLtZhPC1w29zj+btXxuti6osdunTobQClAIElIACaUsaw4jWw4RMH&#10;KDhhbSfefPPgkyMvwATJxx/ARF5ASyau5VQ87drB0ab88CctlNaWMnrkEZj6reus+yq+kNl5c7vI&#10;+NgZ8pjsxnrdLRQYsjPkwBkAZBF5i8ubemP79Hw6qrHagbIfP54eHBW636uFX8j/4wJD442y3enT&#10;h4fTlboTuFZ3AGu7z6ebBYguFUC6uFEX0tbj6eL20+mTurO4cP+4d5P6XNGdAlR14ZDh1fsrjw77&#10;e0MHvjX0WenOeRQAMA70Nmf6kscOjCbDAiQELNjtEeaxScADoyQvwCJGNqCCYyAPhYcjy47FkO+x&#10;DBA1xjnOLmQNLvli0NsgVlvSjCDD2IaT7CJ5eNK+vACe9Cvl0kO30ffoi8hUtmwnYcaATHXI/Lu/&#10;/2q8rVlAImAo14bxTv3I0Ad1GXUOgTGPc3JdImnXJQfFYUgz8hwLffFwSvTI4yr8KI+znJUAIFZr&#10;twgIStrOkNCvBH79m1rn864QIOSg6PFZOb6T4RA5mY3N+60LveM4ObE4P32Js3zd8XFK4UP40mfj&#10;kvEf/RlgxVgt56XLZwep//TA55EHp6a/7vaFGQ93/PLE8bgx5AQ9FsEnRGxh6nucIk2uePSmq/5m&#10;/uxYWpfi9JFPZ3zGJuDAnN1/cKed7N17t1YggsPOuD58tN7h5taD6c76Wo/Xo3K4ybMjoS45SD4e&#10;+QEbDTiqPe0bGzoZM+OVdUs/427M0x9zas4yN9GN/pkrIb0DzJQH6NBF/rJf8hs4lM5CIE4/kH4J&#10;8aiHR/tZW3Tr8ZyvMWs4YNicmKcccPaYq+dof7tBTz/KqnGxk9O7OWWbgZi1tSsD2JQu8vDcf2A+&#10;bk+3bq9NH39yYVUW4KPOlasXp2vXrnT5pxc/nD759MK0dvPK2B3qD+3WjcAMHoChvePjaef4rMHQ&#10;1fXt6dKdvely3bR+erNudtf2p4/X6ob3RgGjIumP1spmFxi6WoDGDs+V9aPpknOfZdOvlF8QXqsb&#10;YY/YPBKzWwQgAUp4L98p0FRA6OKt4i+yM/Rw+2w6OCnb/9gNw4vSb+zUACNjx2T4RLapb/5nn8Zm&#10;jbyApserM7BbBfr8sd53hoChO/fuTxcvXq41vVGy+Ed+cgCYnNlR384QWQFGCF94UiYeINOP0dAC&#10;COERLstSRxylbX0kRyiPbnaF6PmGDwRuFeJlCJwut4DEYwgYCUaj7+BrkAxQAAZ+YMSukkEEDhjQ&#10;GFRhkCaA0dvuVRevcqFyg4wyEcqAkp4MC71oCVoyWSiy5auDVz0krY42w4PUiexVverPmOxxZkkb&#10;ygKG1BfHq0wob9k2Itt4uCu4ePniCgw5MwRFezxmEXlcBhD5CBdQ9Lwm5rO/+2p6sL8/7Tx+Nj06&#10;fjZdvr8/fbq+36/PAz2+L3TzoEBQ0Y3dp9O1urO4unk8XXp00I/P7BRdqbuDT+tO4eN7vkvkTbLd&#10;6eOS89G9klF8a5tHBYZ8eHHsSNHhizLamVOkv+ab0Qko4NgZTSSO3Pnm7hdAYvylAxZQG6xyBDG4&#10;8sSF0kBXgI54PoM/jDTAAdQALgMAvU5kLdvwyIwu6jOY8oWMaHQQdn5R6sa4qpc+cw5oVad4OFiy&#10;OLucOcIjD0UOfn0EIOygABH9raEa16yXXleznupyRIBEO51yKpwhp9NOqUjbnAIHpFyZOso4jPBz&#10;tnFermfXcBw+58BZtIGbr5O+Fsx9zcFqHZiT0tGuUB6TZYdr/7Bsxu6jfhywdHDidODE5Ak5tgA1&#10;ac5ROnzSnL28gKj0Bcnrca05GuBmvJ1kfJE1lzHPfFi3GRfAh4McOj5qJ8YxAh8cHgfHSbrrB4TY&#10;OjsD8qT7XEj3a8RjE8lFDe7muQIgtJ+1Zd0gcY5c3+gpL2MAtHD4azeulKO9Wo72Wul4uR3rpcsf&#10;dz5Qw1mLf/Tx++V8Pyjne6HDi5c+mi5f+WS6dv1ih9LK1JcGnoxvSLvGpcen1pIxpI81vNJ9DpXr&#10;Ez0BFkALWAkZwwAePOJC86rM3AfwZP71Q3qAj7G7Qmd9oZ8xoLu862uXuu/mroH/fA3kuqSjGyLr&#10;FfgBhgKErHM6mDthP8aquQZqAJer1y5O7773ixrPDzr/eo35hQvvdj4QBPS8/c7PSo+Pa2wvlXM3&#10;rh82z89+/tb04UfvT+9/8Pb0gx+8Of35X3x7+tNv/9H0rW/9t+md938+rd+7We3daR/g8Ux/nPDU&#10;d+RO+2OLDk+v3S+7vLY5fXB5Y7pwdbsAUNnnO8cNfj6egdAnN4GhAjJ3gRrgZr/SuwV09qfrBYLy&#10;uGztkbi8Akdl56+Wv7A7ZAcJaLp0c2f65OrGdH0daKkbp7rZPjt/WuvRjZInQHypOR++jU/mAxPG&#10;LyLAA4hA/JanHLtH+70r5MwQIOQ7Qxc+/LjW9lbZDP5xgBBAZQle+lHZY/LZ0FeAKDwNZKpOgE1A&#10;krYDetQPX+oBO/gAtwF4xi4QPjK6fsXl9yOyz2ywPJ/e2K6F9uDR3Vo0231Ox4XOMOQOyMWfuNDg&#10;MJIBCYjzN2Ax9PlS8ys0OYytMkZWHWlAQohP6M5UngmJMRai5qlQufpkiZNPl8iOvOiC8EvjB9js&#10;hOlHwJm8OAFtK0t78tK36CuubnaPpKOzev5D5tccftQKDG0AmxzSjKSBImAoO0NesfdqfZ8bqsXp&#10;lxt39+uCKYBzbeO0vye0VkDoxt7ZdGv/SYXn/UHGD29v90cXL28UbZ5Oa3tPmy7PH2AEoNCVjbqQ&#10;pL2dsH00bThAV5NvR6oPT3Pa1S/zyMDrBzCEYiQTBjAIpeOUAhiUxVDJC1/AU84NRZZ21cm5D2Qd&#10;CIFvDlvI6MkHmJThR+TEQJIHCKEYeI6RI0J0Cl/i0TvgTZrM7kOFw+COPnG2HHPqd/nMKz+y9Ued&#10;BjrzbsrqcVmNrfWStab+0tkz+EBM7sY52qYy6oBOO9+KcywcT5wcg4+PjAGG3E2f9F2u6xblEYDQ&#10;dc5xGB/XNrCJjGnutM1/xsX4cUjaoIP2h0PfbHABaIQGEBqPFKQBC48gOBZgBHE4wAge+nOQnKNQ&#10;muPlQLXFca8ATjnozFvmMHNrvI1ldl4QXbSVnQFtcracH8eYHQH5dHx1/uNW53OKAULKM57AJXnR&#10;UTvapaPx6jVSc0tva18aWWt0NM/mr8FPgRzA5933ft5AhpO9cOGd6YMLbzf4wXPl6qflgN8rB/3T&#10;6Z13f1bO5t3pJz/9YafVQ8lX7+23f9JyyAU09JkcAEW79DdmxtG4Rb/sZiHjik89bQNp5gbAMW4I&#10;SMp83bptx+RyE331Cw+gZm7VA3YCeOj83vu/aKIv/elO7+iMN4C6AVHNP6LfuN5c5w5Jjx1Ac4Ws&#10;P/Olfbs7gAzgA+D86MdvTj//xVvT9/72u03Sb731g84DkN78/t9MP/jh33ZavvRffvc7DXr++m/+&#10;cvqLv/zO9Md/8ofT7//+f5p+53d+Z/rX//r/Of1JgaE//+63p5/8/EfT+v1bbf8PCiQcHvsh6lHb&#10;f6+0+5zJ3tnT6ebDvQI/WwWCtqZPb+w0wLGrA+QAPJfnNFDjIPWN+4f9aK0fr5U99yXqh4dP+hB1&#10;v5G2ddQy1+7vTDce7FV8f7rlTbTyHzcfHkxXbm1WvG60i3+/boYfPxlfoQYgAiIGEBnngxC/LZTH&#10;VgmXQIX/8pSjH5MVGPKdIeeF3v/wo+kXb79T1/arnSEARD2PDYEg6exIoYAW8cgHaAJsAoays7Pi&#10;L77kRY60R2qRZRcqZ4bk6YMQ4U07b9jd8agMKOIMc6Fna5hBha4ZA2VAE3CAgCeDFUAQ8GAQAxiS&#10;byBTr8EQ3pk/Ax7wEmCRNP7kASTyhA1OZj48wIk8bQaskSuU1k7ajUyhOg2GlM36BMCFT1y5uPYC&#10;hCJPvnajkzNDPrro1frleSGUw9MIsragfIzrpBaH1+s3z3x7oi6YndPp1s6Tfvvr5v7jBkMhv9tw&#10;yBoYur593B9hBIgAoeu7T6abe8+K7B5Vevu0d5Dw3d476X+bnb0sVF3tH9cc+uginTMHX82vrwMi&#10;ATiMPOPIAMlDDFLiMaocASObMg5BPiMLpEinzjDGA3Rxwt4Kys5QgFEekw0ZC8BUaws4IofDoVdC&#10;bXM4y3xp+UvgpP04+zjXOAh66m+MrztkOiB1009yyRTShePDIy786rd1AX9td+XVGnP90IWRB3w4&#10;VI41oIcTcNfN4XAkgIO0/IAIOwscsnIOKbstnD/gA4wIA4Lkc/zS2nOtu76NUa/xojxGExoHc4/w&#10;0tOuQJwaZ+Nu2t31kjgg+RyQxwhCd9WJ/6KcH2fDAeLjOHtno5xWdj3I157xybzRJ2sr85F884XU&#10;MQ7GpMHXjavtDLXXDu4nP6x2f/61eD/ysAMw7wQAQQCTuoCRRyPK9AHhMY6cPOcPxJk3uloXARXi&#10;9DN+xtjaEppDff3BD783/fBHfzt95zt/PP3RH3+zHO6fTn/1138+vfnmX63K/vpv/qIc8LfbcX/3&#10;r/5s+tNvf6v5/qQcshB958/+pPPRt/7ov0/f+G//ZfrmH35j+vZ3/qiJMweegBTrBKA2plnP9BXP&#10;2gfWzLe+AWTAmXkxJ+bKnAEtP/v5jztvzPX7DWYAMABIHUBHvhAvHfRLX/RNP//7N/+gdf5v//0P&#10;Oq4/yvGSba0Dmn0tll65ll2DSzDEP1nf5sv8mVPz/t77b9f4/kmPhzb+4A/+c4d/+K3/Nv3ef/oP&#10;03/8vX8//ddv/H6XAzrG6rt/9ecNfL773T9rXuDn2zVH3/pWje03/sv0+//lP03f/OY3pj/+42+1&#10;bPzf/9H3psvXPq01cbMfk40D1J4S1LrwNKBsvZ9wH9TNrkPUvin0oGy7g9DrZc8f7Pua9JN+K+xe&#10;2fONoxfN41tBt9zIPthtwOO7Qf5Z6btC/laPfHDx3u5B/89S6FGcL1WP7xWd9q85/NzVq/V7Rx4n&#10;usZPGxjYNUHAiY2A3vWs8eSr2St+DfFx4UX5VddB3eD7E76dIbtCn1yyy/ZRzcVW1bPZ4I/xA6xo&#10;AwE2r4MRQAZgaTA0l4WWPAFC8lKmDp2EygOcIhN/t1nxBmFzO+FDbzix7dmmR2OH5ajdUTYIKnrs&#10;sU6BpZflFKFuF4cfqboj8i+TRls1WIBEAEPACMpAJuRsxQNexOWlbsKUBbxkIlI3hE9ZJm8pU7m4&#10;esoBPTtgJls+wo8v7SbPIiBDX5SnT9FNf1OmTmSkntDbBO998O50+96d/gJ13iizM5QPWtop8gdh&#10;P2j1XzI/8Dt+/mzaOD3rb0T4WvTt3afT7bpA0M26G7ixezzdqMV9c/e8QZJ/ljU42nvSh6svbZ5P&#10;V+riurpx1rtCdoQcmnauyK7Snf2zBkOHTwoQ1fjaGcp3hjIOvVNW/QNSYtiFjOUSPDDywgCblDOm&#10;DD5itDgCeXaG8CH12vBWe+Ykc505zRwZ66QzX8Y+c+AR3ZAzgEkMJd3ElUmHB6ihTzvQWZfU5Ug5&#10;CLoqF5eHX5wcvNIdN9czj/px0MqQOBDUZ4a+qLwKs4701w4iA5+dDOAEkOGsOAAgCNjgkNyd5+4a&#10;uQuXJ+5RAgegTu9qzIDk8pVPe3sfAEGcO5ACINj10F7vINV1bpeIYzHvnIvzMXaH9ImOdoS0wxF6&#10;hGGnAGDhEN1tu4sHEtxZAxdCgAf95Kc/mr7/A479zX7EoPzNN/+6Hd6P33pz+unPftSO7623vt9O&#10;8xdvuyP/fu8cAHx2MoCMAdiGTj22FcrL+JuXgBPOmPO+8OF73d7fltP9ccmkK52AILoARJwlPnTp&#10;8ic9PoBPxkxanBz9DbAjh8M3DtoyV3ShU9YhHXNWju7mDWAwb8bMzsPffO+77ZgHePnjJk7YmAE5&#10;f/Bff78dMIfMGf/3b/7Xpv/8+783/e7v/rvp3/67/9fX6Hd+599Mv/Pv/+3073/333Ycz//2n39v&#10;+rM//5PeOcpZIqDROrfjaTzpDMwLAV5zTk/z8f0f/E3voOi/ORK++f2/blJu/syXuDl96yc/aAJ2&#10;7fr8yZ9+q8DDf23Q94ff+kYBkv+tdaLjv/7X/4/pf/1X//fpn//zfzb9i3/5z6ffr359o8DJ33zv&#10;LxtYuR6s1dU5piLjOsa37E1dT27c3MADQwCsde9R1k9/9uMCl3/R4/sf/uPvTP/m3/7r6V/+y38x&#10;/atq73d+x/j82wZDgA3yuKvBTY2/NYqsFWvH+rVLZD1bM9bOhQvvj/VfoOtKrbnbdV09Kh1OTwG3&#10;uuE5tRMyDh4DDr4nd/Tk2bRz8rh/supL0/lCtDjq320U+QeZ/5b5kSvw07/bKDCzdXLev1QSot3T&#10;Jy3Pz70f7R9Om0d1w3sMTI3zSQ/2/Y7DrzpOJr/j8AXq49PxbzE+fEl8ZV6tbzBUYxtbPIjPG+SX&#10;XfwYMLR3eNDfGVq7dXu6suac1cWyRxtlr920flV27xWAAULEyQh4kd8yywei5C0BT7c7AxtpPOrL&#10;B4ToH6Cz5LdLFBnCACHlyWswBMH6Y60dImAIEAoYOi6kLdytO0qDZLG5m0V5bdAAZdA4KsRpLcHB&#10;ElhwtHFq4hlsecnn6NQFYDgNssjAi4dDSRjwkcnqHZ0KyVFPvwC4n9cF+cb/9Mb0ZhkY+fhW9Uou&#10;WWipH53D005slpu+pDy604VcBGR6TOY7Q/fq4gCIvFo/ANBJPyoTntWF4uxOv1VWE+qfNR5j2f60&#10;M3Rn71kBmKdNwND1rYMCN/v9U9aQXZ/LBYCu7T6bru8973ND/mfmzNClh17HP+4vVTtzBDz5m/2e&#10;O4NnNXa18HyBms7G2oUgPoDNOBsEDDGaDSCqj4xQg4uek+GchHiRMg6Bc+Ic0LIMibfjqLZ6bmts&#10;l+MuzHhnjjos6rmoNH3J0n6MY3SKruJ4lMnrO8xav0CMdBwXok92glLOCQcMaUMYfuV44wCVCb82&#10;RgWCHJx2ELkflZXeWc/D8By2Y2LwOSAhh8mZu4t3bsIOgjA7MUKAxB03cIKP875UjrxBSTl1joDD&#10;/qDvzt9ux/322z/tNOONh+OwKwQMuebzeEwf6AYUpY92oOjACQJCQkQminPgOJJOm0icY5LfOlQe&#10;XjIAidGHj7pv+m6XSBw4BBQzrsY059OyjuTT05zYUTOegCFglJ0rOwQcJBBox2DsRl3tMQMa7SSg&#10;fitofkQmVF8YEKmeOmgAJjtfH/Q8AK90NV7m3zqjNz2tEetDOYBnru0m9VmVmgtj59GMceJ4e+zm&#10;RzqAHNCk3G6FcRPnuO2iABeAlBABHHaSACm7GkCTnSIgJXramcpuZ66d3rmt64We1j0e/AAUoAPc&#10;2N0BeAAiYMXODrn0B3o8tkMArjReZXiz4xXd7AL93n/63enfAWz/4Xem3ytQAsz9p//0H7o/dsR6&#10;163Am8dkbsZdi31dz2uh7cJM1qwbdXPY81g3BK4DIAbw/rM//9MGlMYk4Eee8UQBewG92QU099ZM&#10;dgrFrRVrI2+TXatr487dG9NDO7U7m/07Dj9p9Y8yX6nm4J/UGvUEwM+4feMNiPGneX+ft1Mk9Pd5&#10;OzjAizSeLX+zLxAE3PiJ9275COHG4fEMqp4OvmNg6ajCkxEvUKROAygyDk77EZk/148PQbJJ7JEb&#10;W5sI40iIm1Nh/FnbZ2PctpffHSCjfUeBIf/U3PeNvL3d1e84/JssZ4b8KT7gw05MQEwIuAFGhEsQ&#10;hP/1NMLXYKp0AIKWACr5+LrNii/zxJfypLVNrzfsCpk8j8EsNneIyI4QA3haeUCRLUjoPG9U+Cu7&#10;ug4wrV6bm5VtqsYpE0WjgMajtNflAkwMOMcXZ9jbdYVOlQWoxBnGmShDuRh616dC9V0YPhngrup/&#10;KhD0Tt2p/rN/9k+nW7WA8xHGyCC7nW7VTfvCtCM/Oix1UY7wA3CcuXwyoe7+N1mBobuP6gKp8fU2&#10;GUDksZkdIgupX6s/P512Dvf7Mdmj/ZqP8yeTL4vmMVnvCu0/nq5t+WjiXpPD0J/e35vWds/720Gv&#10;3iY7H2+T+QXH3YMGRQ5Xe6PskweVvrc33douHfys73mNWelvd8h4ALl9iL7GnZH0WIrB4WhWjr6M&#10;ZYiBR8qFy7LhUMdfrcUDDoRxbMhFh4ypx17GseezxjHAdDnmKHk9/1WXrmQ3KCuZ9Ekb4q3THA+Y&#10;US4u7x8DQkkzvpyGPEAqO0vSfcNQ1wfHEVKHvPTPq+kej63ODFXfrBmhfrs7Z+zzaGGAmXHuA0hg&#10;lDkgzidnLDgZOyceN3AYjDgHymky+kJ3w3YcGHlG304CR4CcfeBcgQPXtOsZGAJ+XDcej4m72za2&#10;+g1gcN4AChAGoAEvgER2oJoKIMRpyNcfzkM+MBFHgsejJsDP7gMHDbwAMdrK40C7Qsa5x7Pm0fqJ&#10;AzfO0llbSZsHoMjYAnzOjnhcCPhJa0Oex4YedXF2zgJ5dMiZ4sOfc0TqyEfqOoO0OltUY0Jv4MY4&#10;9bqY14C1lXVpveVawof0kRzAK0Ar42ecLs27VPLzCI9zTthAs4CHXRmAAwCxFgAQ68Z6kW/94AM4&#10;ATGPEI2NdUynjG0AJh3pm8eNdiCtRZRHmQHj5GoPIFQGMGfd4rOW7Z7hFVq79FUnj8msYSHA9N3v&#10;fqdBkp0odQAO68A6da0ZX5R5txYAeOuVzvwTXnNlPtW3DgFO4BKIdE0Am8LWs8YTaAKY8Rtzc2Be&#10;pK2FJTAOOO4d2IrfrTn0Ov3G1v0+cnLgSMS+m64AovEIp3979NnzfgLgZhQgOjh/XmCiwMzx42nL&#10;f8X2jqdHu+PXGdsFjLLrs31yNu2Uzd4rILRfctXfPSvwf/6yaf/sWb+ptlUACRjC33XOClBVG8DW&#10;+B2HHSq7gJ/XOmWHhr/mk/nsgCHkZpP/Cw1/F9BUtsLN81NvyTn+cdTfGrIz5AvUfYB6c7vk2sFh&#10;09nwAWwCfIIVuu0ZM8gHTPAtAU5wQwh/wJSxReFLmryAL0Rm4nRozLLQ643Dg7ooN8Z5Ajs/Hpf1&#10;9n0ZIHcxiHHJWxTD+I9f/pt0Tp9gjdum0oAtQY1EWY2lM9IazkBkNyAOMODCRJgYDg9PHCCeTEwD&#10;oUrLjwxA56c/f2v65//i/9YgCAD6t//u3/SiJTe7UXFIkY3kpY2E7ZwrVK6NtEWW9lNHuTyhfM+I&#10;b9yqC+bh3X6bzCFqu0MelQFDzgl5XOYNg92jWvwHe3VXcNCo/9bm/nT57s50feO4X69f23nch6A/&#10;vrs1fbi+NX1yb7ffEnvnxsb0/Y9uTD+79mh6/+7h9OGD8+n9eyfTOwWE3r61398W8qHFjwGkBycN&#10;jj5e3yu5NecnT6b9x+Ojjw7CeeXfF1OzRcq4ZJcg29Pt7Ctk7BlMJB4exhWI4AgYrGUanzyGlxGT&#10;r1xbueiMm3jGNOOasU8caPLq9zjbNF7ZZ8zFEfnRT5vRh57y8NLHWkby8ehf39lXH+mmTyHOSxnn&#10;QHf1ONy8TbW8c9VW2huHpsuIfFZ3sgWK9Mm61k87n0AAx8JhcVycAMfgbAjngHKGwh218x/Oivzx&#10;n3yz4xyHu37nTb71R9/sxynf+G9/0I9T3PXa7v/d3/2dJjsEzkvg9QiGg+XoXds5I+jsBTDUuvd1&#10;Ms679CHuIo7J7hUAAwRwOJxFwIU0YIEAB2FABb4cRNYuUGE8gZ8QUCEvDlubxp8e5tX8AhdC88gZ&#10;5tEtMo9IHXOjb7FtvXNQ7dLDIVugh77i+OQvb/jYO05VPuozV7OTlR79Wu86QFvWNz2iK/3itIXK&#10;6Wct6Rt5fcC7QvKQNGKzAtKkAyIBKHGA084JIG0NDXD6SYMX+cCIdMBawKV2A9ysZXNNV2M8wMU4&#10;M6TMNWFtk2Gt6q8QKO52bgAOlzoO1CsHcAEH8exwWi94pIE7dXo3sHQEmOkOUHmsBuSL46G3dUBf&#10;Ohm72BDgjS2wTse17bH1AETmky/LPGVnD3nMOXS43HoG9BhTY26NGGNjr771kfVrLpQr63Vc6UNg&#10;4GinbL4jJw5NH0zHx8f9iMwO0TMfti2/yMb51+ez8nsnz15MJy9eTntlh9HO0XmDISSOgKHjZ59N&#10;h08K7BQAAobs+HgMFsBzXGVHjz9rMLTr8dlR+ZPKx3/w+EWFz6aj51+swJA3yU4e11x//suaX760&#10;/Fz5akRHIMh10lS2IL6SbR40gEbIuVdgyGOyzd2d3hnKY7KHjzbKXvswIr/JP482AloCRgKEYAPx&#10;ACZhAEzwQnhXVOngCvrkTNJSbsqFjT0qL213WHz0eeNouxx0gaH9PV8x3evJPKiFt190cH4w7ZeB&#10;RwCSnZZh8Mf3HBiLfMo73wwI6Am6QxQJCOoOzwpKc24BESGDz2HEQZqQOMNe+PPEACmcirhdjbff&#10;/Xk/e/6n//SfTP/z//x/mf7pP/tf+pQ/+eoBNr/5u193mHajI72BOGHSKJOiPxnc1EH6gSeEx6TY&#10;LbMzZFfIeSFAaHWQ+qQulgJLANHO4eEAQ3s706NC1n6gulZg5dMCLRcfHK3O/vgAo7/Yv397e3r/&#10;VgGhm9v9v7K/ePfa9P1P7/eXpt++czS9u34yvX37sNO+Ov32zf3pwsPz6b27p9MH9097h8iB6odH&#10;T+vuwhmlujCfe83+6XT62KHekx7Ps8ceh5YDeXLc35M5OC7jUhd8G9NyInYOGacYKc4HwAjIkM+J&#10;tlOteWRY8TCuDBq+ARzsyozdSEaM02ogZs5rjoDXUAPeGZj2m2UFhjzacbaJEffIhEFn2JF2tBHD&#10;rn1ENzpyYvoC1GQnQZibAHzS6khz1oCAkGMRMob3y+kLN8tYWodAThuVuk5iUKzlgHhlrjN3kXYA&#10;3KXarQFcELACtOSciPMWzpHY3emDoN/8RoOdPofxh99oPnGPTfDjBYTsELkTBpLUczjU4wl5dnE4&#10;YG9WurbpFJDGEAbE2dHKd4WsgayDnf0CBttjF4WzAHLYAzYkb/MIORCUnWc8nFQDixmYKCPHfHBi&#10;+NgXO1N0YW8CznLgPvMOGAEfHvFktyiAI+0JrTOPA9tJ2qUtHbSRtpQtSZ61mL7QD6lLhvjo41hD&#10;1rU1Ri+H++2qDqDm8fCrlwHonH7pEz0CxDhXTjZkPLSBpO1EcOzGLUATWLAmx27XeDsP5XEr4IIn&#10;egqRfmvfOI2xdXM4dt70I2BemLXvSQEZ9NIGObkWpIEhoCfAC8mjQ/SLjvIArOys0TWPfIXACkBH&#10;BjDmGu4bmb6GRugaz6c5sjtkrehbwKw4fY2Z9W7MjCEdjHlAaMAPvqzpnu+an6xXFJBFZtbEuJFg&#10;+4AI1z0w7iav5rniQj6hHS9w8OXn09MvfrkCLAPsPOtHWXnsBejYBQKYTl9+1n8LkLYbNHZ9Tvtm&#10;9rAAzf7j4i8Q5LV9h7PR0eMhkyyASrx/Dnt4Wv697OLzavd06JuzNvSkNx/ADrhxY29jvwKK2q7N&#10;T4Q86UC7B/sNhu4+fDSt3b7TP2u9V2Bo7Dy9evwlDAbQphtw7fO10sYpZ3zyRljqBENIL0EMXnkZ&#10;75ThVy4uD494wJIyeWSS8cbhVk3yo1oAFZrow7qoj8sBNhAqZ9BAqJ3IMCQWmUm3AIAj540MisYA&#10;hgYNC7CDKKCT8qMEGl+UHCAngy0dp2cykg4x2O1gqhy/+A9+9Ob0H3/vd/sw3D/5X/7J9K/+1f/a&#10;26Lqe6ON/MRNLMcqPQDVGKAetNItg42WgI6uSx5lyUsfUeoacGDozv0yAFt1x3lQd6gFhlAWEGAE&#10;CKHN/d3pYYGh/iDXI8Bnf/r43kn/ad43g+wEvXdzp3/P8XYBnZ8W0Pn5zb3+OSv6yfW96SdrB9PP&#10;bh4VSNqffnhpc3rr6k7/tPVnNw8KKJ1O79712w5vnZ1N6/vOJj3ri+S8LrYXX37Zdyz96mPNr//r&#10;cICcnu/K+KaMf+8wfozgdt8hjTRj5W4TcBgG/FEbUAYsYIRRCgBCgMYATANYxwnF8TFs7fTmNQD8&#10;5O1EBND2rl2tAcQR5s6bkZRmyHNn2zrOhrzftpoNI8PNQOeul+5xGPqkf+pIM9juiBnrcUe51gcm&#10;0T139L1d7v9EWw0yrGnr1ZoTZuvZ+Pabm2Ws7c54tAEAOQ9iBwhgQQCSHRzgZRw2/v7k0K8zEN5e&#10;AXa8+dKPw95yWPXnfS5HuUcCtv7dBTuj41EA4OWRgR0Fxp9RD3CjVwBRX2sFMHxlGhhy3gkgsiYA&#10;IevBP5isDXfKnE7bgxnUmGtp9gLFKa3sBjBSFIfCpsS2rNZC8QIN1oI6gLJ0gIW1Yd7NNdAhXDp0&#10;60Bd6ylrTEg2eYmTCYgnv9uvtpOmN12jv/zOm0GMNdJrvdb2WHvA2WdN4nQLSUdvbTYoKnn6Rqb+&#10;x+nG0Wo7gFL+WIvjK8qvwrEzKQw4Sb64NR3QT9dcm0vgGIBh/Fw3AUP6lR3TyHTTkOtJOu1+zR5U&#10;WXb46OA6Q649PM0/x+VntzFgKgAPj/YAtNaviK7R1zg3GKprjM0wfw1gatyy9rLWjNdq3hbrr0FR&#10;gSDlylIuzBowN0JzRUbWbdasm6ABiFxLr0BFbob4DU7fbznY2Weffdl/rz998cV09PRlgyKPxAJg&#10;7AABP3k0BgR5rObmVRoY8q04pIys3hE6G2+r2Vny6I2sfY/iSq4D1kDT2bOqd1q8R25gBxhC9B1A&#10;aBwdYV/ZhPaT3YcBiuThA2T6Dem6ubczBBA92Njs3aGPLl5sYAQI/fLXv1ptFAQICT1V8qIRWfGt&#10;cAJe/lVeCL5YgiF80nhRePjdgCF8ZMYn41F/Kb/1mXnfOC0ws79dC6UuNAvAXeIpZ+UiqAmOIbEo&#10;epHUQrAA8tXqjc1HPaBRCDkLpFENSQ/Q8wpA4NUZxPgCNaGxqEdoMgy+iUkaCGKUTAhD/tZPf9QH&#10;8P7JP/m/Tt8qh5I3xgAg/HZ/kB0hzjSgqmX2RfQKoBkUOtIvg5cwfcCTAUVdv/IyWfiVm5RLV+ru&#10;5vZaH6AGiDwiC3nW6hD1wdlZXQQn0+ZhLaQCQ7e39qdP7wI+e9M7t496Z6cff93Zn966tNF/oX/n&#10;1nEDnLcKFL11fXf60dXd6c1LO9Obl3enH1w9mP724u70t59sTj+8vDf98Nph5e9PP147mX52+6x3&#10;iN65udtnh+7t191HXSyndYE9/6LmpPoxLowa2wLD+crwvYd3mjwTd6fnbu4h5193qgwdIwhIMGxC&#10;RiYGsw1xOQxpBji7Q+LCOKY8momzMceMmwvRGjFf2eFD5tAci6sbp8gRks2II0a5De8MfGJwbYf3&#10;WY0Z2DTIqTtRgCcEIAndpXoU4ZEDciYibxF5i6QfVxR5pRYY8pkK1wfjGEMiBDgaDHHE1T/Xl7tS&#10;wD2vnAM0ifdZnBnEeJRgix94oo+zDngAHnHnHQJ2hAgv0j+PWTiX3uYvIBjjT0fzjeiY6823kfJ9&#10;JAQYWQ/AUHaIEAfLUQ3QMpw6sMvBypfu+ZznJLtt1sRYF8NhIY6mQcoMOgAGwAFoCDhGAUltE+bH&#10;Y5w4B7l6hNb8bpg4+7ETEwDEnqlv3ZCPJ4AoYEg6azI7lsqbZlnq6VOAg7XXYKf1KrszA6De4WSL&#10;5vQYqwG8xMliUxv8cOQzyRNmRyKgaQmespspDDhx/Rlb11quvcyBucnOzxIMSRs/8aTpJk8dstJW&#10;AJK2pJdkfrUjzBzjex2URV9x+gY0DYAywFTXr5A8ehrfkLlFeZssZM56DmuejKt+W1tjrAbgznrL&#10;2sNjnMXVaz83gyV5kWfcw79aD7UWjFOundVnUyrkF/ky+XYspJ+9fNkvyzi3460yuzYBQ2wxoDPA&#10;TvkFIOdxAZsCRA/29utmuca88nYKyHhMdvBkvHDTfOoVH1CEAB8HrAEsO0Lo/m7JKPKPtNPHpesT&#10;tvWVrnTkk4fPG5R+8ZW5oZMXm9E+bN4ZcoDabpDfcXz46cXp/sZG1XUzOzYV+Mr27b2R8bzB1ABe&#10;M3Ap/xO/Kh2fy//ij38VqkdXZaGUBSjJ48/JjZ/GQyZSJh1649xHAL3yffAK6MQgWExn1dGzoxpA&#10;f7etuIXgW0OPIPoib5Xl3BDhaSQNI2XLTo1BSfh1AJRdHAPG4Q3AMvJz3sek0OGjchq/93u/W3e+&#10;7/ZjCpOGr51m1SMn4If8OFThq28gjUmgG33oS1fx5WAHxImnL3iX/Ul/pd0ZfHLx4wZD9zfqIu8P&#10;U5VR2Ks7Zwj8SS2++QD1/nkt7kLXvj69trE3Xbi1Nf3s6k7v8AA7P1krMHO5wM3Fjc77yfXDAj37&#10;Td+7uFXgZ3v6m4s7019f2pv+9tLB9N2Pd6a/+ODR9N0PN6e/+mR3+s6FjemvL+5Pf1tAyV/tf3jx&#10;4fTu2qPp9vZxb83unZUxdqCv1sL40/JRg6C9g63+gNj1G5cn38+4dHUcnuSYL138aLpcjtpzfc62&#10;AVIBIbslwIZ47giBEXFGTojcaTKEjAtieBAHzSkwSELggT7CXgvzujB/wC5j6M6QgWSUGGprlAEG&#10;ZoA3QIeedHNuQTqHex1I7gOhRd6ScmgTyEGAj7MM8h36zHdfnGuQtqPzQ2+gFDByMH/t5rXq7/3e&#10;MXVTYc0xHNZs07yWrV+ASL/0FzCxSwWwOMfgcQjAIu2tmD4/UnljN2r8FgD4wisEeOTnUGfudIEf&#10;oA/gIgMQMq7aRK51B+bpQ89s9dMRAHLOafxCpMDE05PV41KgKI/N4jQRJ5udP3HEkXGcnKo0p2qO&#10;xtx7FDmABpuT3ZIGJqUHx2ZuV+BnZSvsDoxHqXGKnCVAlF2YPD7LLgxZ2rE2XpcdwISPzVMW+epr&#10;Wx7nFz2lRzj6r890UE+ZdYkCilCAXShASX475LJpATpxznHi8pKOcxYCHcbRtWXNB0AI1QE6lBv3&#10;AKBQgFDmzhyJC9OvJX+uLW3mpgZJCxvwFombX3pon17ADh3pkjrRL6Ao/MLwIWOrfXqhzLPH4sY3&#10;8zTsgLUw1gkyR2OcxjrLGpCWH3Bk7JWZF2MvjfBkTSjva6bqxz+mjO9xvTv6ABBx1oAGu9UgqfxB&#10;v3D07OkAQ3UDelhABwDKo7I+LA3Q9AHp0qPK7QZJe2UeIHJwGj0sXyF9/Hw+e2QHaabNAkL9en1R&#10;H772mv3BafPfflhrxJ/0nz5rMMT30RUg4rf4tuHXBmhpH1nj2H2r/iNxfep+VT1gCBDySw5foHZm&#10;6MInn/YuESD0eZ8bypmeMR7xt8EM8bPa5mezoRJ/G7+KyKFz7wDJm/13y6z4cmOC/Pjo8LasCvn0&#10;r37z625P+g0Ta/JdcKgvturcY8/yis4LCD0uIISOCvgATYy4j/U5W2SbiwMlWAdWSlXDOqERcXka&#10;tUBaucofW1oDwORO3+DLMwF5nCWf40PidqQ4nst192tyGHH5KJMlLiSXjOwQDQA0nJI4HVHATus7&#10;6ywMOjWoytHrwCgTFVkmy8L/8OML/dd654UebW+s3ijzeKzvICywQuP7BY6AofsHB9O1jf3+W73H&#10;W9+/sje9eWV3+tvLO9MPLu2OnZ7L+9P3Lx/0bs/3Lu52+Nef7kx//uHW9Jef7k9/dfGowM/O9Edv&#10;P5z++O1H07ff35r+tOgvPq6yS4dVZ2f60ZXN6e0CQ9c3vFX2uC7G8/ExsBkMceSMEaPkldF3P/jF&#10;9CNvL/3ozRUg8FbIx/0Y5v1xgLPABMCxepQ077IASZw4svUNkODLDlLuwDhs1M/tCwjI60cwDGat&#10;SWuu10XNnTm1Nno+Kz22ysdZB3oj2+v0QHZOlt9BEfetkLy6nG+i5K0t/AAPfnF1lOl789ZYpI6z&#10;Nzl/QHcgI0a0gUXNMR05vuwOcJiMNOPKELvu9JWcHObM7g3K4xHy8WlD2hkTIMe45bAtXtczY59d&#10;IKEyesXwC7XPmHMAHB8HKz70HQAzYZwh4igRxxcnJYyz5WTJy84ExxdgxN4sHWffXRfRYzjiUbcd&#10;TOniTIgxayc3O7imGle82QkK4BCXhzhNMvTTeKTPDXTmeYmctClcOtO0RU4AyGq8an71q/tW4zIA&#10;2QDl5pt8YEfcGg3lMV/atxbIQtFVO+JIXF52jsQzV1lH5jRlA2QMWy5Pv8nAi/RTu3TT9/SfPj02&#10;1QeyxROq0zrOYyAcepu/VztO4g1sat4DeIGgca3nEar+2Vl59ZJOwJVQOjLJF1pbxjdr0lz3Aepa&#10;H8aSzqs1Yv5ClY7u6Xf6lTlMv/Aak4wZfnzWpr6G33jLwy/suaJv8fTnUsq28238QB6TSds0AECO&#10;y96ePH42wJAXWc6e9UFob5Y5BO1RFwDkD/dnLz6bzl9+3o++AJ2uU+G9rZ0GNnaFnBuSZ3fIbpPH&#10;ZXaWPGpzs5vzQsCRnSHfmDsp3nN/lC+/FTAU0DDAxPCd7K0bJeTGST+Tl/56VOYL1H7W6t9kDYY+&#10;/qR3hvI2GV85gA9f6boaoMZuFNzQvrfy8AQgxc/GxwbE0DOAJ1iC/PjhpsqTDmiKzPjvxIEhdc1P&#10;/7Xev8lQvxZop8fFYzcIHRSVY39ix+CwkGjlcVC7heC3apF7TObcUDor1FiUa/Q2gwrx+w89rnjY&#10;gz86OgY8d6fS2dlBJkUI3CTPrpAzGvgBmkwcsCSvdxFqwFtOhQFVJo9D7R2mkoPfRNAz+tPVYBpk&#10;AyZPeQ/0PMDy9AdlME1sePTN23bA0KdXLvaHF4Gh/JajtxUP6w6j7iK8Vr9XF8kAQ4f9HSBvgf3g&#10;8vb0t5f2pu9+uj39DRB0/Wh681IBmo92ercHAPrOhUfTdz/emr7zwcb0J+89mv78o/3pLz85mv74&#10;nc3pm2/dm77180cFhHamb72z0dRg6ZPt6c2LG9Mv1jb61X0f7dqvOw0XaO9YFZlfhszd3Nqtq9PP&#10;Cgx8/4d/24DI203eYvrTP/lWk4O7/QXc7/xxn18Zr3mP13v70c6N8asBcW+SAEj5poxHTR4DXbrs&#10;30pjd8PORu9w5E2aAhnmmxEyl+YxZA4ZKwaOsWQ0GdLWu9q1owOweF3X21e+cutLs3/wX/9z6+2D&#10;agCO8zje4PI2V78KXAQEeb09AI88+WQCekAeAmCGofc4YOxqMaKcEgMaZ9jrsdaoeIxxjDDDy3n1&#10;js4MgsRdm3FqcWzyu725TBggpSxgLPKEHJA2cuODtIsY+B7D0o+uDv4OhzF2cnInPoAFXtcWIMGg&#10;jbzcsSP5+qlMffPS6eqzcg6PowyAiB7GIo46RDeUsaNfAAYn+Hf/46t2iHaAhP3NoVnXV+0PB2b8&#10;ODFtGH8y9DuEL+3rv3nCo+3ooTz1lw5VO9becNbDIS+BTxwwUi5fmPpxqAEZq3jpnTw0gMQAS4i8&#10;9C8gKGHm2/yLB1ShOHJ6COmCMsbpd8qE2s+azlgMmQPUGIOe04prFyXeuz3zThX+1wlfwE+D7FoX&#10;q/UxkzaBIHMdMt90jv4o8yI07hl79bOmumzuW8CUMVQv86V/+qvOsh4e49frxLhUPWMDJIh7bGR3&#10;iA/gE/il4btmJ/7Zy+I5mw77bM8AQs72AEIBQ+ONMMDHq/ceheEbAAkYWp0PKkDjcLWdIW+nkefI&#10;A8Irf4Ch571DZHdJPnC1f1Q3Nf5CUGBkdb7pMf/IxkbnMfd8Jr+qf3wr28tf24TwiRg39ysw9OBh&#10;f4XaY7KHm1t1XbpGv2pfagzIIU+a3wx4if9tUDT74OTRp0HPDHJWYwlbVN7Qdzx1Ct6QRq/mYfh6&#10;RKZ0fDgZ+N7YL+exaRuzDCww1G+VHZQBdbCpHLodIeeKzioOJFnQfbdua7QWr8dkvjkEgaUzlIhC&#10;Go2y8uw8mICUW8zIgkRLo+dilbYA40QsPIs1PCYmCy6hvH6EUunsCEnnMRvwhCe8JgjJN9lCExY+&#10;YRZG8sgmL5NlwDMZ+mdn6NOLn0yX1670eSG7QgCQxePOwSOy/j7DSS2mswIlx0fTg8Oj/rq0Mz1/&#10;89HG9N2PNqc/u7A5/cXHHndtNwD67ofb03fefzR9+91707c/eDD92YcbAwy9vzH96YUq+3B/+qO3&#10;N6f/XmDom2/dn775s4fTf/tJhT9/UGXbBZa2pr/5+P70/p296d5xAcu6OHwEzA6VixhCHhd46VVg&#10;1+Fgj2Les7vysx+vvhPyt28OAAFoeOUbuHAIWBopA4x89dZ3ROwmZRfG6+PSyA5NPjLnrEzOufTb&#10;JNUuR8+RAbLGf2VcKh5AK8/8uTi9Bedxzq31tem9AjNv/eyH01s//UH/M+jHP/Etnr+evle6OWs2&#10;Pj74bu8G2eECcuxc5Q0YO1k5yJkD1h4BOn8kL+cccgccZ8BwImuXkwYQAhQ4aXGOcxj+cacZEMMA&#10;6y+nBfTEuUnjC2AKrzwALICpdw9mMKRMiI9DVIZShsjlADiFfFeKbkI7OhwRPQN2ort+6E/6OpzF&#10;KFvycnCI08v4GKvI5FQCMpaOxzUvHsfj2ne9x064/oetkH61k0WvpMdYDxBCzpLYkLSnLW3SwZ18&#10;bqasM9e7tWWtue7l448TjPOOw9YWHrqxX/LwCrVJ94AQ+dId50Rn5ytuvjLno52hnzzrAUnri3L5&#10;WTtL8JN5VobkqZfx1Daix1ivZdNmu9vl7F2FmY/ud5E4uQE4+g/omlt54qHk4QnIkZ961od01kpo&#10;yWOczaf5zrxn92+sOwDYdTbmu9Pmbp4TpN8ZD/rrc3yLuplXfBlv9ZWHV16PQY25sc949jnAIjbU&#10;93c4V7aU7+En+MGAoccVOjME0NgZ6u8JFSDq1+sPy6cWELLTIwwY6jfEnjgI/bjr7RyPV+hzrqgB&#10;UdHjz77o/595JIbsCqHNw7ORLlDV/0crX+PtYf7YjlWDofIBAUPWu3Xfa77iroNsWOSaYJP5M087&#10;PCYDhm7fvdc7Qw5Qb2zvlH3+VfX/193/HmNzU/L4Tf4/YfAAsGKc6CQ96o3NifhXxN+iJfARR+qM&#10;jZYBuFJHnvYCoLSVTRpA8I1+1MWYu8DqYmEoAaI9X0wuoAMQnRQYAoScLWJM3a3f5xA277fThyyj&#10;OMEak9YginIU0QE8yimSizB3JLkIlxervCxYYfJdtAxWHKK8gJclYBFf8VTdTHCcqHgMn4WuvB1u&#10;5csjF2940g6ZBr8XT/UZ6Z9FZXFdW7vaj8k+vvRJnx1ybsjCSehXHD6NbmfGIWpfCr25fT69vbY9&#10;/cV7dwvwPJj+5N27DWD+skDPn71/f/qrj7am73262+nvXCgwVIDoOxceTt96e336xk9uV2iXaHv6&#10;w58+mP7rD25P33hrvQHSdy+dTn95cb/PFv3g8sZ0abMujrO6uJ48azBEFztW+t93OUW2tQFku3BX&#10;C6B82h/WG2eGnKkRt3siDbzIs3PSj9AqbkdIeT4IB0R5/JQPwYkDPnaHnOFB5PjeR3/zYz47w8B7&#10;/NmAaJ4/84DMXxui0huPsywOet8v4OJDaA5+37h9rcHR7SKHnK87iFzAR7sAUHZ/erengJBzTkAO&#10;ICS+PPeU8w9CIChnIsQZbcYTMd4ccnYr5HHWcdgBEoyua45x5TDitMRRX48HPpA3+mgssmuUHR4G&#10;WX6M9HA8J10XSTd/gSSOIA4UDx04QNceUJSdHq+q0zFpOr8OOgCf3ili4IrI4sQ4PPHhpMqQ1xjl&#10;nIl1ZZwCHl3ncTz0igOSRz99E3JEsQ9xTiM+dKKHenSLjnYP8KmrHX02tuRpSxscprKh+3BowBDD&#10;j1zrMeDWmzoousa5q9/jwFaUnqEAimU6oXbjgFHGIXNqrqJr81W+OTTXyuW3zuZy7lvmO/Uij6zU&#10;oStSlv7Tx1gBxdYB2xo7q20knjbVGXMzPjBJnjl2HQAx4naDrAfx1qnb11f6voq7VtQRDwBCWSNk&#10;a6PXWq078+66QgCRdZY5DqmTvmZNyZc3dBmPxXontEJl+pv5NX5kqpf1Jq0scyOdMbRmkF9U/PI3&#10;47zL8Anz+pn9g92YPCYDbAChgCHfAdo8qHksoOQRmR0iQAgwCtkV8igsj8OcMXKuaPPouN8wA3R6&#10;x2l13mj8+sOZIeeQgCrlz15+1o/sTupGvA92zzfzfTNc/qvX/jz/Wfv6IZ8d1teAod4dmr8zBAz5&#10;ArXHZHaGlm+SjXEe/jNgRT5c8Ju/+6pDJJ8ewoCc+FibLvQT0ll+sEcwBlwhTBpPgFPaVIbwKgO+&#10;Ggx5nZ4RcGfNaLrYOCHnD0y6O41cUA6HOqyMvDkDDBEWwcuGKGmA5YkjiiFKNRiqsl/+sur+qhBb&#10;8X5WyPnFi5qARfzLL4u3yoVffFGD40NRRdLZ+UE9eTP1oFcov8GPSS1aAh1pcYAJ4Q2oapDUkzYA&#10;l3pfK6v68g02cGcMesBrwqR9kPLipU8LJV+dLl671G+UAUHI4nEHAYB4duu7DxY6MORDiz+7sjH9&#10;ZYGhP7/waPr2B/cL7Nyfvn9lZ/qbjx/2jtFP146nH13fn75/bXv67of3pz+7cG/6i483pm8XKPr2&#10;+3aKNqdv/WR9+sO37kx/+t7m9Gcf7Ux//vHu9GbVe+vG4fT+vaNpzav1j59Phz7+9byQ8bNx+C8L&#10;njFiNIAhj6zWHeKt0G7N+OCbD5iNf2YBEHZM7KoACgEWyuQLs/PiUZkdlhy69op3yy9ann/xyMyZ&#10;GMbfmmSAGB5Gyxy4EOnZDqpCxssFameoX/needifA/AtHJ8EAJCQNeuNQwDP94Hs8NAHLV/1le63&#10;0CpPnwBDhp6Bz5a/NEPP2RuvGHLGnSPmkBlsznkY7OEw48BjxBlY11auNbtEnBrnlmuPA9BmAI0x&#10;sXMUw47X+KAGPvN1rBxFfpykOkJ5QgY9OwLDqY8vEmdnSz/E5cdpLfsk1G95+EPSeEOcizHLWGnb&#10;GEQXeuEZfOP/aO2UK+SQOGo6AhT0HYBnjCfd4jClyYhzS5+bagzkaTfO07iljC20vlznroeQ9FLm&#10;oOFoGxTVGqUT3eiIorO8tjezLUoftdu6Wb9zXF/TTnQyFshcZk2E1EHKrJuUk9OAZeYhP3qTr/8Z&#10;g7Z1s84ZX/zI+AuXa4xc6R6vkk+mtq1PaeWILumTULtCZb0mrYFn1f8ndidG2jXsbVafb3Adi3ub&#10;MQf6kZ8f+4ip+TfnWYfWG/3pmHb1UaifaT99Wa6BzIs+pU7GKzzq6F+uGyFZ1oY1400yv6ngzPmC&#10;9j3Wb/k5aXbWY7KjAiT9OOv06bS5f9ofWwSK7A6dv/hyevzZl/1FabtDdosQYGR3qHeL5sdmTQV8&#10;nAfq33N4JR9oqrzxe47T/gq1nSF5Xa8AFb/TN+MFYgABfhoosrExAFGNXes9Ng2ErgFjY+MEVuh1&#10;WT4jYMhXqJ0T8mr9exc+nG6ur1f/P5+++u34N1nsNTnBBAE/ATPCYIVgiGAGdfhWQChgCNEdXwOd&#10;HvPhlyNLWj27dcu24I8ck7F58YZvCCG7Ab0zVAbUHTYnuFFOYLucgG8NAUzyDYQzHP1IrRY/IQ0C&#10;SlFCexFUPA1GWUoK04EoDfD4dwvQ86QQ33lNkBDYET5/XsaweBCAJB/vs2e1OCu0AE0U0GKge0Fa&#10;sDWZy8EPWfCZZHE8FuwKCFU+p2qihfICiMJPTvL1IwObCdR3i8rOkMdkwNB6OV8Hqb1Nlg8v+s7D&#10;/vFJOW9bjee9YG9uHk8f3Nib/qoAznc/fDj91acb0/cuPuq3yn54eWN6q0CR1+PfXj+Yfn57v3d5&#10;3iz6/rVx0NrOz/cu7k1//fF27yD1+aKL+9P3ruxPb908rnrH0ycbJ9P60eNpqy4q36nof6Pp8/MB&#10;8vrCdtc2rwnfzXGmrL+lU4BlnGu51yBIyCkDPYAFILH6RshcZkclj52ADMAiOywAd958ckYoj3EY&#10;1Xb0NQ8MJwMkHuPU8ZqLdlAxRD3vx/2WkzfhQh6boQZHpXvOx6EAHPp4LNhgx5qv0J2pccAD8Ajl&#10;5Q442//SnCHHiF+YbXyGmcFmqBlajjpOG+kHYlTjIFZOpojxVY9DUq4MjzHKI8TmrfFhnONopDki&#10;+knLj7wevypvvspj9Dk/jnoJZBAQJExfAm7IpVfAgBApbzBV1AClwuwMCPEMnTiTAcxat9JHv4Rx&#10;ZOKc0ivd7LSNR3pCedGLnq8DI3OykjWPUcaAYyMvTi5rKmQt9Q1VXfNCa6zX2/8f0l7Gkk7ko6RD&#10;eRSFd8gfOxZ0ICdOuPWddc68h5Z9wouMawBw1pA1kLh+Z/61Y2wTZjyMafSMLumHutGp52puPzpm&#10;/dIt8weUK9NP9cc4vXrcB+gAQwFE0kgcKLLTe1prxduMyDev/PDYd7AAovxPrdeda6v6Yf4DZlDm&#10;WF76TIcuL70yB0LXFX2ljZMwcxMeYfe9SH/1o2/Eqr85ApGzKviHnSqAXv7hxeef9ZEEZ4Z6h+fx&#10;y+nOw+3p7sZePzLL+SG7Q3aGAKKAIiBHiIAaZ4rs9uQ1+iUYAoT6i9V466bX2SGHqAeoKnvvbNFj&#10;Hz00bwVSSz87Lkjc+rfm+xqouc846QusELygvwFDzg15m8yr9f5cv7W3X77QTs2vS8arpyrDDw88&#10;EKxgbORJ86HATOdVOtR4oWiZlzqr/BlXqBt/3ONebZmTyJDvvG82cHpnyA9FARoJh3456+xgbO3v&#10;TBuV9iO23XLg7cSLBx0WASrLBiliYJfbWFG0lZ0HYDkIQI7dIcDn5OSoZQI9gA7gk/IBhkZ6CYh6&#10;kmqyDHQMWL4nFCOGJztCSxqofegR8LacBDoHYWYAM3EGMYen5SN5+PEaz4uXL07Xbl6frt9a6y9R&#10;A0N5RNZUSHr34HDadML/fHxZ9O7e2XT5wfH0k8tb/dFEIMjHFd+5XeDnxnYfrv7o/sn0/v2Dpreu&#10;F0C6Xrxru9OP1/Z6x+itop+uHUy/KPDzk7Wj6ae3CjzdfTK9fe9s+mjjvP9w//D02bT7pO5SntaF&#10;XWPujsYWL4AXo8EAMFoMqjl3NgxIYVyBgQYPBRyAAkDHLkp2WAChJbgANuy0jMO/tvoHCGF85AEp&#10;nHvuamNsY/RjjGKYxRnuNtjWgAutSP4wtsNIIQ6YDEAL+KI/ufrGgXHuATwhutG5AUvx2Q3Bgzh1&#10;5QMUjbM6ZC4NJt3a4VU8IV2juz7ij4NRP85EiFd5DDFqp1a8Xaf6Ywcpd97LsRLiMbbIGMiXF7na&#10;IEuas6ZjxnYAj7Grw8EEGOEFYIxtgA0aoGOAwSF/hAGA7fSK3xjKyyMSZdZZdEN0G+2MRzHyjF0A&#10;BT2HfuNMIQAECAUMJc4h9rzP40xW5EqT8Zvf/qrXDB20Q48V4dMHa6uILekbquIlZ0lfH4exk0JX&#10;bYa0pw/KgCFgLvXJX44BHc2PcRMic9/XRPUnvEJlqWMdZkcwu4Pmv9fNa/KRuPajIz3oSTckb/Rv&#10;rFPU7c86kJE0PTo964SihzyyIyNyun8FeBoIFdAJ+PFxT3m+c2VHCBjKbhE+Pz9GANHf/8Nver6t&#10;zwGCxnyYi/Qtc4ykE8pPn5E8fTXOdAyfuL4pU8cciuuDse3rq8qBAy+huLHMzpA1wy/xh+0Dv/yi&#10;7a2dIY+rvFbv8dij/fHTVY+15Dn03B9fLBDTX6UuAON80Pj69HxWqHeGnnXdBkJ2hCpvPGU47jp2&#10;hfxpABDqbw4VwALCfPTRV6ifvRiPxgCF9t2Ph678Jt2t+/jRXAN901lzanMEEOLT/Jfs/sajBkMO&#10;UPsC9aOt7QZCHpXFp6oPOMIGS3xgrKRhAz42fjiERxhfvcxDwRZCMjuc45Fvdyj146/Vle8J1xvj&#10;VeoCO/NB6A67czvTI3fQh7Wga2EDQ8BRvx7uQPXZSYOUAIQ0GHRpQDUSpaPg62DIIzLABhh6/LgW&#10;0VOIvgbki6pXwEd5wFC392UNBFnkAEy1mINcTZLBXp4PMoHC3tmZ+VDAUQaHnvpiElAAjnyTlMWc&#10;vgrDry949Lf7WWRx+QI1MHTr7u3x53rjuQBDBye1YA/94K6c6+lpofbjaX3neLr68Hh698b+9PbN&#10;gwZBH9w7mj5Y3+9fcVxY3+s/0H9wr9J396a3b20W6NmafnZjd3r7zsHqdxxv3yqq+r+4edhfnv50&#10;++X04aMn/UPX2wdPp826QOwKHT8rIFRjaWv35S85lHHo00Xvgo9hs0YsmBjlYaiHUwQmAnwAo+yY&#10;KA8oWQGg3vkZYCN8HDqjzXCSr7024LORZYzow2DlrjVO21xyMkKGK8aL420HXPX1h6w8cmPYyAvf&#10;0CG6jJ0f8fRJmnGVpw9CfRhOfTgE+hqvGN3ojKLfMq689SqjEqdFToisGHNp4yAcOr+6K11SdBHH&#10;T2becIt+Mfj4ep5LF+O4BBvGllNRjsZ4c9ic4DgEG2cTxyM/u2Jo6G4stPUK/JCTcmXpn/TIG2BD&#10;nnjGMHrSr8dwHku6eXwHCNklEkrLB+SMCTn6pE7GNaCE3G5vHtPeFa46eQywtB9sRsYvlDUewCyP&#10;7KxR8oV0Rcs+aLfXSfFkble6VDrziDLH8vWp55q+VUeb0mN9jnVsTWVdmXvl4Ys8ofaMi37Rg14B&#10;Q/Lxa6NvUqo96eSpLy86LvWODqlnDlKuvrDrzCAoX7zPzhAwZBdIqDwk7TGZX8V4TGZnKHPdO4LV&#10;D32y9lD6l/miR0J90O/Mjzyy6KVMPfXlC1vf0jsy9Cc3QnmakB12AAMFSMQ/5KOL48zQ+AlrProo&#10;vvwKNUCUHZ0clM53h3rXxy5Q8XmiABB1+fnTAldjp6hfrffEoeqT3b/l6B0p9v7L6Unp4qOIfFsf&#10;oJ4fk4m7EaB79E/aGhFKNyiq/gJEnnL4zpBX64EhB6h9ZwgY+uq3v2k/yW/yz+oGG/ChcIGxyhi1&#10;H628xgezP47fje9VF49QWnzlf+c4nBFZTVVGVjYthGkfDuq/1gM3e3t14RyUMzgaaaDITkb/nr/o&#10;sBZB/5CtQJE6dnAamFBqVoCiK1BQ6XRAPCBoBYYqT11gB7AZO0LF1ztCAwzlnFCADxAUIJQdJIYr&#10;uz9BsyvQY5HX4m4gVOlMoFBZH4AuPehPlwxw9F+mgRsUxN8TUPUMpv4YTD9mBYDWblyfHjy6v/rO&#10;kF9y5GetDYY4f2N6Wo7w5KS/Qu2tMj9qXfcF6vWt6f0b29PbN3amjx8cTxcfFRUA+vjuznTxweF0&#10;udIfP6x00fvr29N7BZLevbXToOnC/bPpA/8ou1VAqeq/vbY7vXvncPp04/n04cPT6crW+bR+UBdT&#10;3TF4TfPkSSH90t/PWv1EkFFwofd4VZhHlS4S56AYN4YOQIgTEAYUxYnGGElzlkver4eviNzX46+D&#10;DHrFeQsRY9a61txqe/APHeK0yYru4vLwM2DaiLMRVy5fmkEXtqGbiYwYwV5nZRwY+LQtTob86Nd8&#10;s+7LPHxAGnlxNAxunAXSnjTHFueClNFB3c6f66Q/8uy6AUMto+pknMTpS8foxQECCGM83Q1zYgMM&#10;DWDBGXLAr8BQQJD5RPKNO6eEgB/pyFMHkYu0345nHkfOKQBJPr2AB7rFaQWwjXEcj/JQHk0GGA3g&#10;NfqLRrvjbl9cnnicXVPF2Yj+Aj99q98vysmudpJLR3yRO9ZTHvmdrIAOMm740id9TF8Sdn7JNIfm&#10;bjk/0uZRmLhxyTpBeHvNzPyhrHVyl+s3coSrNWDsizK29Oo5tzZQlaUd/MYra0y+sHWY15+86NHt&#10;zHOJJ+3Ka30K4ABBfvECEAX02BFCSQcg+QBogJDHZVlnyx3MrDvry3jqQ9pPKH/V//Rz5suciS/L&#10;8GcsI0PYcivu0ZEzND6oy08MhzwARfxev85e9vS4QIsdnAY9frb6/Ivp4OlnBV6eFHgpUORc0JMC&#10;SGWnARrfg5M+fOZ3HM86Ld8f6fECTL2jVDZ9+dgsYAjPyfPP+1EcwORtNvT0ec1tgSG+jT/jv4Eh&#10;fnSA/wF8XBevgyHkUwKIL3OA2jmhi1euTu9/+NHqdxxeredLx5gM0o48/tM4DeA4wEv8LOyQDYf4&#10;26WvRgFHjTPmMmF8ePKTxptX7D3Z+eKrL+v6ftk7em9wcD6c6LEXIORR1f7+Xqd716g6ahcDGOpw&#10;PvyrUWAFuooy8sYCYOiHIq1MxZvmziStbHleyGMvjleeXSKACMkLGLJDJB0wlMnJRAE/HpN53BNq&#10;I1ZlS17GbbxpNvTJRGQRyzcRwgwwvvRPnzMZytbvrTdIxPMP/8ffT76l5AC1nSGPyHxnyCNIr9cb&#10;x15ANZZH52X4qi8NNs+O+0et1x7sFiDanz5cP5g+fXg0Xdk4mda2jqdLD/b6NxoA0ScP9gskHfQ/&#10;yz68u1fpynt40uDJ3+k/uL3XP3S9cGd/+qDkfHTvrMpOp+sFhu4fPB5bsg7S1bj3nUz1y2MyY9QG&#10;pMI2+jUX/QizdAOIGIhh5IYD4AzFl06B44uzbBmVRsqF7QTLeI2yV+CBgW0jWTTkDUPaxmiePw6Q&#10;0Y7BblBR5TFiDLVQO+Rrk44x3gEP5GpXXhu4Ob0y1EXaX5Zrh5FMHn5p7UVX8fSbbnEq+OL49GOp&#10;N1mvt5Xx4NQCdICm1Q4SR7LgMV6pH1KWw9jSeORFvlD79ArQiKPmUMxhHI3+BAQBvah3QxDgUOne&#10;ias43oCdjIV64c3cDPljbLSdMZHuPhYZP2VImXDoF6D56uDv8vyQ/KHXK4CbvqqrffNnvqTTdsDQ&#10;een4mP76XhQjrn7AE3nWe9Yz0Je/qGdMs2bJTp5Qu8LIsyYzP5m/zG/yEtJ7uVYzl9J0EmY9rMpm&#10;vsiTxqvt5TXlPJbxzXyIpx/a1G9j7CZBO1n7wuiDZ1lGj6SF5Mjvsro+AR1n+oSAjzxnhnKoWh6g&#10;JN1g6IsClV+VXgWGtGXc7QoFCA0QVOMw66WPaTNjkTFMuXlYrovwZ91l/l7N+9hxzFwuH5MBQ3zE&#10;8IevHgu1Uy7/dVZ+zkszHnfZ1dk+LTBTFCC0cXg+bRydDUD0+HkDIiQeINTgqNKA1P7jcub9M9YC&#10;RmXT7RoBQv04rWSo07zODh3UjXe1dVrAyu7UE1/ELvsOEMV/2yEy3/GfAT/6gRJ3rfBh7cfOTvtR&#10;mbfJLl9/9QVqP2p1bkjftdF+utYTwCMtP3hh6WOXfja+NuVCfjcUnn+Mb+WjKy2OJ6/UA1mf//qL&#10;V2BIR7Z3fZtkt3eHTgsMoaOAo3KCeOxkxInbGstkEx5AIN0de01peav8IvHsIAE5AUTATnYigB6U&#10;t8cSF0qH7O6ggB6U3aD8ciOGLGW9c1SEh/70oE+I7hnYkH4IldE/fUZbO5tNxvHu/fXp1p2b083b&#10;N1aPyZZgyONHO0MNMisEgk4tqqd151+GArK/u3c6XXt0NK1tn/ff6i8+3J9ubJ9MlwsMfXJnu0DR&#10;/vTp/b0CSqPsUgGm67tPpqvF7yeslzZOq95BA6RPH5xMH933o9cRXysw9OBwbMWePnneQOykLt4n&#10;FrxxKl1iJPvCr/kATPsCqb4yDsNYDCcQhxcHJ0QBRcnHJ0+8dw44mMpbGqAYKQaTAaUHY8Mgo5y1&#10;YLzjJIXSo+3St+qoCyAw2DH8AVfKcheO8DXPbKxXulSaLDKAELzGJOODT7ttCEt+HBV9OY92INW3&#10;OJUYU0YmMpB2XtdF/hjjAbYiW5so4Ee5esqTJ73Uh/76K/26s41jolt0HmCiDEsBC/MUAlzGGA8n&#10;gwCg6KnNljnPIcrYrHiqvYxr6uAxHgEQPSazLLoav4yT0DrgsNXBn92gsQ5qnGtdSXOKwFlARtpS&#10;J0QGPfQ/89JAiG7V1yfVb4BIyPA3zXNAFn2MTQCZtrMWUdpp+TMt14ayyMm8ZY6Q9HLesj4ydsYo&#10;9TLG5CF5Ge8Q3lWdeTzpGTDk+gLmlteWtZC5IbfHq9LGVdqYaYus9AVP2hDSWdh6VZ5QWr+AnQCi&#10;5S5Q8nNwWlyZ3SI7Q84L2R0aczE+7BkwlDxr1vzERvWYLMaFHkhZ1pO+Ze3R0Vx9rXyet/QXD7Jm&#10;GigAE3VzGWfO71hTnH/nff5Z78T3zpBzQKdPpsNnnxfYedZAqMFNkbQQkAFoAoiAIDs9Y1cIWHrZ&#10;O0p2fdzg2hXyeKxBVvHZTRogyi7TswGGKjyqunQ495p/+Xj2ne97BVL4uBcD3BuD6v/oR41r9VMo&#10;D4hobNBvko0/1tsZcmbId4a+/JVzOa/O4sYHG5sBjlyzAysgfjUUALOk5Ifip4Wo5aS84qs6Fbe5&#10;gYCh7DbZGXI8BIB9g4PeLEfdj8sK2R0XADo82J92d7am3d3tzrcjkF2h/o3Ei/GvlXQmpGFKpHHx&#10;zhOfFUN47cA0FRAaAIeBGI+/AniAowCgV4/IBjASB6AM7gA12hgTGDAkBJIsSGhW+RIMiWdwDUwm&#10;LLpbHPINoLT+LrfvlNsB8khs/e6dBkF3CwxduXZ5eue9tzu8sX5zPCLbLbBUQMjOkMVjd80jR2ex&#10;9uvi3zvfr4Ve6fPz6d7+AD43ds4LvJz2jtCN7aPeMbq2cTCtHz6f1nbOpisbR9PlhwfTlUfH0829&#10;pwWIHk/Xdh536LHaxQdHq7/e2yXyuO365knvDHlO/fzzX05PaywthL4LrsVtnGIoXezmo3foenzG&#10;o4oYENQ7B0XDgA6nJB0nyhAJGSf5nChQ1DsLdece4xkDFUPKIDE63UYZKET2kD9ARnYxxOmk7lIW&#10;OdJktMGa88kWMsadvzCS+GMM6RYw1HWLB/+yLbyRh4xPdBNyNJxM4vL1K8aWzK4/6xC5q/KSKYw+&#10;jLI0njh5TpKewuiJXxzP6+dG0lY75RpXukU/4euOJbseoZ7zysv8ZQ5R4kL9pC8Z8rSZPicuP06m&#10;HWvpTFdjkn7LU053vHSUHnNvTAGkL0p/rwfTaTjBsc5eAYaMH8ocRk869tgVNSAC+oo8KnNtuKNt&#10;O2L8Zj511dOW8RJqh1z6ZS0YY2Mr3X2ttJBe6WPGIvoGAEknbn6ltRueZf/E008hiuxO61u1kX7r&#10;C6IP3azNPCZNOjci+qMP2gjAzHyQR7Y40pY2Q9EheuV6bDlnBeLnQ9PATt4iy1miPC7r/+PNu0V9&#10;ZuiLsge/HuvUuH/1my973VoD0tpQ1uu41qo+0pcOSz0yDkJ9pBPd9IfeGSu84j1exSeNx9kyB4lR&#10;nzMrIMSe8g29C1Ltsqt9lrbq2hl6+atfTU8+/7K/JdRnfuwG+eDiCbAzdomQfAAmQOh1QGT3CBg6&#10;ffmrfnymzJOFRwWIAqAAoew6eaS259tyJdPjMmDIt4aGL6fv8OPxhXQfR0mG/U1/hMAf4OSmHj1+&#10;XkBrb7cfjV28em369PKVaXN3r3ylbwaRM54iZWcoWAFpM+CR7+VfgxXEkw6Yic9G5C75IyvlkSGu&#10;X+TTAwFFdoYcD2kwlF/oZ6sMwDgHfirf2SE7Hh6lGTBAgFB8eWwS5eUvlaCU/CgaUCFsfoBjBh1d&#10;r+LCDEqAB/5Vh+a25C0p5epGR3lIPGVL/rRtYkwQ0BTwZAFkK7AXQ/GMxT3C1qUWtdcSAaGNrY3+&#10;zYg3riwQY+rr094mW4GhnXFeyKADln1myPZi3fEc1UVvV2i78u7u7E1rj3amG5v70+290wJDh023&#10;to6m9d3TaX3/cdOtvfMGS9c2jnu3xy7Sta0CUQV4Lj0sEPTgoA9av3dzZ/ro7mE/Trtwe7v/R3Z3&#10;3/ZpOYVC7Tv78xmwGh9jrs/jIh+GjAFg4HLxMwbiQA5Dw+HE+TBGnJMzG+0w53pC+XjU60dXLXsc&#10;rNQOI0t2DHEMK8MzjNxw1OYiu3wou3+5azFvjA/jRF/kExBepwcYXMzq506u+1UXc/ornnbF43By&#10;XgcP44hHuDwsTlYAT0CauDz8+hVgpK/GFgFbZJM3jMyruy/nEBjZ1ausdJznh+GOw6QrWcu5i8FP&#10;/7RJDyEy9tLRmX7uBKVDxiEUnXt8ahxb35Ld4TzWZOJtngq1j9RTFh2jU0L5cfhCY6osDim6kmk9&#10;tIMuHay1HKK1xnJ4WnzZd22SQ1eyss6ir3WTV4ZXd/mVlzt7sqI/ef7f+KRuaCK325rj2qRrj2et&#10;T0QnaWNq/oXSZOlz97fq00/ecl4DQNIO/sw93vClb+aJLPl4Uld59Es6YxF9jOkybl3oS2RqG5Hd&#10;8dL7oOQjdjRrtvuijvaKso5jX+jkehxregA1cXxkyFvKMheZD3ohtpp+na62o7cxSt/kJ9Rn40zv&#10;jDHb0DKrHj0Pu6yum6qj3dat8rUtjF1JPwABuyNubtHrb2PRzS7Wy5r/fknlywLtX33VX4o+fT4e&#10;b/kg4s6JA9MvxiOyokdHT+qm+Gx6cFAgCSCqMuFGAaSHzTMOR28XwNl/+tm0W6Bo98nzaeu8wFKB&#10;nL0nL6fNAkEbBXrI2jh5Nt3fO25A5HGadp1ZOn1adq6A0Jk3i/sDjMCx675sasW//LIA8q/HQWP+&#10;j3/Vx2CGlR+ruv5cn99xXLl6fdrcYm/561cvJfG75MRH8zvxrdJ4Vv554e+XPnuJAfCnToARPnLx&#10;BkukTvRYnRmqPD6bD3wjf53XSUr1QBTpsDJAyNmhABOIimAD0WdkquFWtOosOyXM1mA6tezMUumx&#10;eMYjKvWUCTNQ2g6POjpDF3wJ0z4+cfmIjMjLwMmn49ATuMHvpPl43JZdpZCzRd3Haltd4dn5eQEh&#10;H+Xze4RHPUbGsV8/L1DkMPXlq5emm+u3+nccwJCF487B4nm101YL8EUtsOeF5Atc3dstELRVtHM0&#10;3dk9bhDk7/IDCJ1Pdw+fNjkEfWf/6XRz90mBose943Pl0eF0cX6E5q0zb5/ZEXrnxsb0wc2t6dO7&#10;u9PVR3vT+t7R5Dcc57VQXQgBkIOGoWE4GIwlMaLuvIdj4FDrojgbh6YDgACjPFLJDgLHFHCkDn7l&#10;wNHSEMtjdONIYpA7rHlq3cSLzFHI/MmLwWwjVUaPIWVgGWrfxmJ8GanIUQ8vAzkAzXAs+k4H+oy+&#10;DsMY5xJHBSB5qwwgAu70S19QxhH44bjTz8TTR7K1S6bxjdGNk5DmFOQ1lR7hp3OcUpyj8sxdnBbq&#10;+auyMS8DrAQQ0YNeHHbAUPTFy7HEKQvVWeotRKt2ep0Mxx4nunTE4W/eKvuajnNdvNoY6+Tr64Fe&#10;nCD67d85DAlwGssB0Me6Mv7DAZKbNhBdyFyOQ8CPsc7Ya2vc1Q/gkHEIPa0bG/Lo2/LmOad30pnz&#10;gKElT8YkYyG+HKOMBZLGbzzEs16VxcG3TvpSfPSS1zubRZGB11oJL3nLsY3u0nQXTx7dIi/XgLEC&#10;IICKgJfVjYi+oIrLy7jiS7/VVQe5TvGo4/pNWQOSWZ7rlj1ml9sW1Bz24z03RZXO9apv9Mv6QdrL&#10;uKC+wal2YjdynWlTe9LWhdA64CsAnBUvHra7qMOy7XweynpyrulXPlZa+npJ5fNywl/+5jfT+csv&#10;+q0uf6s/fvHl9LBs+9r9nenB3lmBncfTzY39tv8+tXKvAJG8RwWYAJsHB2cVnjdA2j4vEPT08wI+&#10;z6db24fTxmmBqAJXW5W/8+Sz6dFxgaCDx9P9kr9xDBw9W+1A2ZUaB6nLVz9/MT154QC1G/66lsof&#10;5SkNQMRv8qN8LGxgIwD153ZqLH1nyI21r077Hccnn16cNjbGF6jH6/XzU5fyMXxxfKk8coXxz+3P&#10;q1y45EmetPzIVEd8BYYWbSiLb2sA9NuvGsOoj/DDMt6WfqO374pUVkhAgIhJtfuj8/LTOBLHz5Hi&#10;TR2NphHARN3Or/rpTBRJnjqRm/Lkd7xCslDa0m7rVWVIPbSSWRQglbSBSRtoDHwZ1rqYXFi5wCz0&#10;drCM2exwU5ccMg+Pj6Zra9enO+u3eycIGBLaTQOIPCLrR2ibD/tzBMAQ8GNnyJ1En72qi6e3411E&#10;1af+sV6h/fWdw17Yd+rOwFmhW7tnY0eoAJDwTtHt/SdN64cvp1t7T3uHyFkiYAgBQ+/d2pouPjqb&#10;1qp8bedJH76+8nC3LpS6C7JN+7yMvXGqi/TVHI1xiBOLYWZgO6/i/cirHA3nAwwxOMCQ/OwUBQhx&#10;TDnLgfB2vMoHSBIfd2+IQeM4xBmsPGZowvu1OfmsnXfmqo1PxYUxvvqwMqZFfUc3G2hGT7/aqcw8&#10;7dwqHgegLA5KGScQR8CpAEIrQFRAMfXoqi9LR5i+CZXrmzYZZU5KG9E7zqB1nSkGOEYdqUsPFHCk&#10;XFwZx2UcV/2o+toxl3F20YuunIr86K4cf9og35gtHa4wcjM22tKGdvEoTxmSj9SJg04aH/6sCZTx&#10;omfCAYjsDlgHnOGrj0RmrcXptmw6FmUtCzMW1ghnbPytH+Nt/IFo1DoVT1PJSN+XY7JapyhrtcaS&#10;vst1bGz1KWOi/yg60jk6LvPSdsYo4yi+6t9cJjR39KNnxkEZyvysdJv1je5ZA+KZA/LJiq49BhUH&#10;hHqMKm3tNpigb/EbV+nwNZAqvuiDP/WUG/OkhUsZ4uyT3WDXP131cTm+ufbMvTHQRua6x6XljesD&#10;sQdtH0qf7AJKt50o3vQngCg88lpPYV337DpSN/LI8HgPeSPRQV2v1Z+/fNm7Qv3afIGS96/cmi5c&#10;X5/u7Jw03dy0e38+3S/wsvbooGx73VxvHPQTgtwYAzgbJ8+nh0fP2y9I77/8arpevI/OXkybjz/r&#10;m+d7R8+6/F75io2Tl9ODw2cNsIAjbTtEbVfIY65+hFfksVY+apxjKfGt7XcLL9gM8CsPYMhb5t4k&#10;82q9Q9PA0MefXOydIUBo0Nhdiu/lS/n2+H1xmCJ+FokHuCzroJTJl458PMEEcELwB8KzxDDqyYdx&#10;+O83AAyVdDQ7K0ljBIh0XjxKCCkRfoQ/ZemIuPrkpTNRIjKSh1/aYKPWoToUtJe2hMroI63ucOIz&#10;vQaM8IanQwM182qzt1oLDFnkQIB0Hpu5uPKYLPqmbZ8xv71+p3fP7JAJ7QjZHXKQ2s6QR2frD+/2&#10;wWkEBDlzBQgBRmNrteKVPn78uMGQZ7zr+6erxe/P8ndq4TYQ6t2gAYbWDyzyogZDj1dg6FJdPFc2&#10;jgoEHfVjsn6jbH23D2Lf3K27g9MXvXW6c1aO4ouan+pPv0lWpH+MjD7HGDIqcUbDIHIeZfgZnRns&#10;5E4c75KAJXzKAB9p9X27BzFGxphc/HHMSFze0jh3XvHmDo2u5kxcPicmzlAFSMQQM1xfM7JV1gau&#10;6jDqfZdYdRhNhlV74gwnw93OqIxj4kg94NBBXX3RN/rGUeeRWPqoHwBG+oK0oe0Y7W6j8uhHT/2I&#10;I2gjWxRdGHd16ZG8OAB5KQ/QoIM2w6ttafoZc3oj+iHASHnaQuRoI0T26PsAGnGW2jC20SEyeswq&#10;LkT4EScZnRPHlzHSljC60o+uHpHZGRKaB2Bcu9YbSt3UD/UYVJ7QuFg7xj1rKOtJSI/l+EZ/utLd&#10;mKDIzho299YBPemtL/SWpwxvxqH7O8tG5JFvLIXyksarXenwZRyNtU8p5NGrMnOEfNQU5YUA6y3X&#10;tf5FP2HWgn7Q83V9Ite15Qv1vuae64yuvYb1peRav7kOgSah9sg01+qSIY4SV4ecJbhw7SPz4sbH&#10;Gu1rrPKMsZC+GUvtWA+Jo4y79iOTfDzkrtqstP7IwxOQzIYEJOfvDGw7MNRyivCq0we+v6i5LzD0&#10;pGxs3/QW2PD1aIenvcziTeF+YWbzdGXX17brJraIXb9a9hzZ+Ze+vTtujNsv7D+d7h7wGU/7/CgZ&#10;nhKs7z+b7hf4Wd9/UfR8uld+4s5eAaHiu7V1VqHD1gWgjs9L9+rX07ILQJBdoQJAdoXydncDo9Kb&#10;7+QnxibDs/7Rax+eLgKGHKD2mOzajZvTxUtXpq3t3ZojmGGcz7Erk68+Bx+Q17LLH0snXxjgEn8u&#10;rizlSB4Sj4z2/aUrfADoBATRAZ/y8IXHY783KBKGxFMpDacMRbl0wMAgeVFoCUjCn/xl50e7464e&#10;WXQWocUIgAT9D0MyLoLsXAArKPot28rgDPmLAao2tR3+MSlkjHbEAaPIXraVvnY/ih7WxG/tuCB2&#10;64Jx4bhbcD7Fj0I3+jC1XSPfGPImWQ5Q21J0dgggAobyyGz3aH4L4Phxn+kBhi7e2+l/lfl56+29&#10;QTd3z/q80ABCz3t3KGeHLj/cLyBUdxJbJ9O1zbO6gE771Xxvma3tjHNGD47qIvB9iwJfZ7XoPZ6z&#10;M2VezE/GI0Y8TvyVQRk7PwgoQsoAImBHvlBewBJAZHcod+zZXRogqcZzlo8Y6BjpAIelA7Feel3U&#10;3PS8zOvGmgnRs8FQhQxTjHHffZaRVcbIMcr5yGJeDUfLR4Hi6bMQ0V3+in/uj34aMyAoj8fiUPTJ&#10;WOqD/iyBCQcT0BJdcxdNV2l9iYGOsefsYtTRMh5nhS9tiacdMugx5m4AIrotSR/ojqfHcqa0FXko&#10;DjIOLU4bia/qz/pEhj6k/+rLl16Wpy314qTpbEyz8/ib3/6y5yjrMGtPHe2SQX70Ii/UuleetWMt&#10;xaEZE2Pfc6BOyYlDjX7CzIc4Wo5l5t96zjgnj7yMGyIP0RFg8bX0jGfKwrcEOuRkjoxjvi2FZ/lp&#10;BSH+no/Sl97GR92sA2nl+pg88bStfq/LCuUZJ6Cgf21Dp8rLGkbWrOss46Vf9KArHVK310zJ72u0&#10;yu3SqSdNDtACYCBxtPQPxjdjnD5ZHz038zgro0fGKtekEHV+6dRU5elnxiny9EO+/toZQvhbx5mH&#10;rF4Hv3KzVtef3fFfftav1QNDZy8/70PTbnad+fTJE/YajTj7XWBo83y69LBs+6MCTGXTlTkWoY4X&#10;Z648PCkARM7TPjd6ef4Uy/WNIVP+je0nFT6vvKpXvGtVdnv36XSvbqL9nqPBkFfsixykBojsCiFv&#10;E6Ol70f8Bf8FBPJfDk/bGcoXqC9fuTZtbG7X+rCBMXxuMIU4X0NmNj+klQEtKP47GyNpF9ED7+th&#10;MEX0zMZJ8Ix8Ph+fchs1NjI8zUFvKMBEGXHMLbjS4ioMJDgeh+ER5/w1lAblt4yipXItu0I84U/n&#10;KcipuRML0BFvg9EA5FU6TnAJhBD5iCyDuBwclMGLDvogLX/0VfnXZQYcaTvl3b9FH+89cHCaAWDA&#10;3cWP80J20eT1N4bWrvar9R6Vvf4WGTBkEfVh6pNyKmfjE+sOzzkvdL2AjTfKrj48rMV70o/L3EFc&#10;36w7iAoBIGS3Ryj/agEhdG3rqAGRC+vifeeIDhs0PTp72c+NvWlw/PzFdFyoeDyqY1zcCY/dFnPB&#10;WDMeLnKhi3wY0AEKAAChg8PyhvEZIAHI4aDiuKS/7qCG4VHGITNiMSIxJEPeMCjK6YOyBqyNJcVA&#10;cmbqMKAMaYyzUJqR1SfE2OoH45/fbEgDRkjfAnjE5SnXX6F8YEo6fW4drdUi8QC69MdYLuMcDUMd&#10;R+OueHXXWU6BM4ljoTN+88Ag01s9To+T6R2B2YBzOPJSJ/Xwp14cg/GK86ZvdrUC5ox/ZPQ6KJnt&#10;CEuedhAdULc766CdtKWOuRVqL/GV/ksHO/dPXtetdICGMYuedgWyQ2lnKHMQwJp1pj49yDNGaQdl&#10;POJ8W8/qY4Pq6i8b0MC5dFQPZez0ofWtOtJ4yMrcxikLsy6Sr263O4+XucqYkUNPuziADVCETxmK&#10;zkLU4/fa/AvVRfkKuV/eiCs3JvSgtz5Ez8xNx2veoyt+bdGDLKG6rjdtZd0ax4CZkDL8qP8NuP2o&#10;dWi9Z96EAEbfpBQBSdlxMhe5UV7eGMcuhOhPZ/qSH721p4/y9Cd9bBtTsoQo6wUfyrpf8pPXc1bU&#10;YI9tqLFoED2vBTLw9neRSi+fLnG26OyZL0jXzej54z73Y7fH51DcsLpx/cinVB75PEqlH5z0m8Dv&#10;3tju78XhA3AuPzppu+7zKRfvHU9XH3mBxhvEZevn/Msl49rm4ybxT9fxVfxe3Sg/LH9RQAsY8p8z&#10;P2194qzQSwCCLa3xLSA03t6uMS3iL+NT+U9+tP/DVn30mAwY8m+yW+t3+02yixcv17rdq77zzwPY&#10;oNSPj27sUP6UfOV8cvy4POV4l3kh/lioPLJfD8kTT3t2plIfFuG3+Wv0BkWCxCJcXB5BUBWFOPmA&#10;GAOxAkHAwQwSorh66dSqfCY8DaoqvztUi9cF1U6sFk0WOVCS/OQtQUtAygAqwyECTLlQ5NvlCYjK&#10;DlTK0gY5kRnymEi+OtL4jYmxSH929/emu/fv9WB63ggQOWxud8jO0EeffDhdX7vWv+KwM2Q3yC5Q&#10;QFA/X/bI7KQM7VndeT0tgPL0RR9uu7l10M+KgR5A6FaBHbtCAURNFQeAbtSdRdOcDliyVXp10xbr&#10;ad9VAE33jp5M9/f9xfh8OrUrVHNh69ZjssxtxjBGhSEQMuIu7uyOAAAcDmJAgBwh4qCks1PCQcmP&#10;c0rIiTFgnJv2yGdE0qa8JbBocDXPUeanwfI8/+LZys5dKuMpZLhinBksPMq+tiPURmyAnKSBIJT8&#10;gD/pgCN9zWOZGGQ6t75F+hcnKGznUjqM/nKidOLwD/tnsv7WnVeO84qxb6/091dmoBYd4/g4qBDH&#10;KC8OB8VxyucgOSZjTR86AxecAl2BoeVbZfTGi6J7wAA52klbnLS4fGntCfGH1Gs5JQ9/9Oeow68P&#10;QABZ3Xa1aV2s1kERwGYNoYy/tWZcBlgY/SaPPuRzxNqKztpTtnTg8qR7l6Li2wBFj+3Y1VgCkWX/&#10;A2iAC3NrjSfMesj864v6+qZO5k08uuaxVv8Yuch4ILzpU+ZUfvhWdTb8K/Bu/wBZWjxjrB11MyfG&#10;la5CukbP9AFP+kgGogcQYHyAFm9sime8tGPMAobw0wHR1zrs3RXjSHbxtG6VR666ZCVPufzY+OEb&#10;xs1F25PZbskzvgGqqOM11hmzjH36l3lq/srXd3XI0Xf5eORLR4Zr1I+hM57qmBtrhBw2poF13XSy&#10;tY5D7JW991sNYIhtvuADu/cO5+/BOe95OF24e1R5x9P7BYJ+sbY1vX/LN+Xq5rbI51IuFn1aQOmT&#10;9QJExWv36MKt7enDO7vTR+t70yd3/angbLpcwOfTuyfTR7frRrnAUPPeP5muPDhuMNS/5/AW2dMa&#10;xwJD/DNf4PFYf9qm7EHfFM02l3/n//j/vpEuOiqf502yje2t/gK1X3E4M7S7t18+ePybLOBE/QCT&#10;pIXKgxnEGxtov8qCRYRpHwXURKZ6CF/qoCV/Y5nH5rD6XJiG724f7AC1wuwKvC44iuk4R5ntpgYE&#10;IQ1VCOAE5ATwkLeUg3fJJw1oxIlZ3JyUECCJY45z5vDwxxHKy2InI3n48eWRlxAtAU7AkHaU4VeG&#10;Rx5Km6PumLwMrAPUd2ri8+mBHJwWejzm1XofXvQ2Wb4zBAj1M9YCQzk/NF5RfNx/EB4/2POdofPp&#10;zs7ZCgzlMdkKDM3htY3DES96HSj5PpFHZ7ZW7Rzd8XPWo3x74snkn2QO8+UHreZ49G8GpAuKsRkO&#10;bDwSAmgCijjygB8kD8nr/AY9BXpLhnLhK/55bos4XW0gBi3O2MWYi9L80HE5l1kjAUYMJsOZXSHG&#10;eLOcoLQ7OetFiD+PwQJusgMEoNgtCvCQHweLP3zqGw994YjpG4eyMiR0pfOc1meGso1sEVkJT4uA&#10;n4T5zoo4o+uw9nDyQM4r58SxxKGG4oCE7cjKqSRfX1CDztKHvsYl4w5oKOMA4lgYezqLC5WTSV7L&#10;nuPa5OzieLWjDh1C0l2v9Ilj5MSBFfWE8jgWYxVnZAyRtpGxdWg6AMk6Mzb5D16cNlnAwYOHdc2W&#10;7IxRQAVnzvHGeXPs1oxwo/RSJk1X9SJT/zLu2opTpJtxzPWT+V86b+Oqb+oGyCzHAohJePfe7RXp&#10;R8ZZXTwBPQ2Eqvz+g/Vp/e6tskU3pnv376z63uUzYFIXmR+6mtPoSn+60de1aezxpZ/0JMO4PKi2&#10;e5z0ofLEjaOxMWYBQ/pFL3o0b+mUsTX+GXfk+g0Qkp/5AYqAi34kNY9j25B5nI1pbEjWLd2tH3Md&#10;yhrUxy6vMOtUPbIiQ91hM8b//ugUGa7Jnf0xZ/Ll9bhWnLy2NyWDve+3zgpw+Dm2/0I6u+l7cR+s&#10;707vFODxS6X37+xN793e7d8pAUj+HjDOffo8yn7HgR1g6ONKX7x7UEBn/LHgk7v707vXH/b50EsF&#10;rOwSAT4AkB2kyw9Op0t3C0gVLzC0Xn6h/4B/VNfmaelXPiF+3c4QQGTu3RzFl/IRDSgKSPBf3S+A&#10;qACVc0Mek/lj/YcffVLX2W75UZhh/BB1SbABP0peMEJwwrL8H61X+gVbqC9OJ3EEAC1lKg/RGxiy&#10;iQEQAUH8d+8MASZhSIUAmSgrzlkKCZev8fBKCwnNDlIOTuPXiSiYzpI7HLBOjQ8jxpmZAOAkcY4u&#10;z4ulOUF5vS1p4daFGxCjHEWueMCNPPXIVmaCl8BH+/K7XrXd4IphqHw6Z4DFT8/P6oLf77NBdoB8&#10;bfri5Yv9eEye7w/dLiB0+96d1c6QR2V2hIAiNB5PjbE/OqtFWSj9we7x9ODgcQGiulA2PU+eQY2z&#10;Q7vjsZi4A3VCZ4oAJt8PAoScKRLafkWeL6uDxxsKPtZ19Oz5dGbe6+L0Jpm3HPTJPOozYgwZCUYB&#10;iTMMgIA0MIRieBijGNGlAQkoiJONIyNDXhvbqtvzViFZ2pJOGSfnkYjdiuXcmEdkTq2BXj9VL20z&#10;yCgGN+AooKiN6gzmAkYCMhBjlnxpvMqH0XwFnKSVjd0JF+urnaE4xDgVpH8BB2REbsuyG/TkuHeB&#10;/KKAsc1/m+wY+ZO+H8gCRfg5JgaarDgpxli6nWUZZek4ToSfMee0ox8yZnEE9BQfgG08toojidPA&#10;r00yhWmDY15fv9nOUh5d1OEw4jSUcd54OUjxdpIcZBFHjgdwoS9drBt6WWf0pTtwyVg3yKwyPPpF&#10;z9H/7W5zY/N+yQIaAAJgYBAn26CnSHvd/gxKAsiE90u3h6XjoyrHLwyfOvgyD9pereuivj5KN2uD&#10;ztLGzhjSb/3uzZLzqEDL7Y4vSV5I+u69WzVed2p8b3RfstMCJAVoGLubt65Pa2tXGgzdvrPWdOv2&#10;WqeVA0gNZqyXleN+dajaGjCO0lkX0njNtflCri1jsQ6olUzjlDESDwBTR5i5Fqe3saObfHFl0sZc&#10;HI+6SJ72rUdjSEehOV/ZnSob9qnAXOktTW9jrX/6qc/maFx/Y5dHuq+PWT5Z8pSby9S1pqIPfkBo&#10;a3esE/OfayvXi3psTj9S6tfvC0h89nLa90f5x8/6ZRi/UwJwfArl7bWN6YM7O2O3qMCNb8QBOR9V&#10;2udR0CfAUIGgi0DPvYOi/fYDbfMfOCpRvuHRyXjL+FEBoAJVANDaxtl0vUDQteJZK/6Nw6d1c37e&#10;xzROzmssnRUqn80v67P1mpuM+Ek+EBixgcKXAUP+YAAMjUdlu9PardurV+u9nZa/1ofiQ2EA8paH&#10;qoMPAnjoIi0ff2SIRw4+lPzIQTZw8AVv2AkCfIAhGxF5RNY7QwE2QVYEJg3YNFIsnjFAr9BXlOrH&#10;KzMYIlADBko6HaPosk6IbACFoQAKODnOLk5uDL7643EIh4eAot56rAWLT73UiZNMHbJTLs5xtmGq&#10;dr2iqQ1xvEg8vELtDd3GYCP9eVzoHiDqLcXqqwF1eNoYGSuv1QNJ63WRe5PMOSG7QhZPqL9N4YKt&#10;cd4/Ou7DbBv7vjPxpE/8Azv9uvz9WvQPgJ0CR9vzc+aHkH9dBJtnnR6/7zjpXSBpZXiUCz1q80qm&#10;nScX4r5/os27QuOfZADmK/AZQ8IoMIgMjDCPxQKGYoAYUA7JRdR1ZwOqDsOkTs9F8cmPEYvhagdX&#10;5TFqKA5FGdl2K6wHc2bu8oqtdNaFuRLXvrMG7irb2JfB68dlZaySbmA0gxCgBPBBATxoAD6Gca90&#10;0ifjMviyqxQARQb9GZEGRaW7PoTSX32PY0k9MoRADwKA0MZWOd3tBw2ENnc4r2F4A4raiJec1420&#10;vJXBLn4kjwNIyGD3GLseZn0zzxl7cboaC4Y+YCuOQZpjQ8BBO8gKOa4GFkX4EJ7wc35LRw48cYKc&#10;dBy6sjhO7dEHmDCOxtC6kG5AZ20V0Ve/8Ouj8QJ6NkoOQAEQARTAhPSNAg2cuLbopP3ooF35na6Q&#10;w+fgW7eSx+mHP302VsbO+qUnfegqz9hm/l0zxpF+DXxKn2vXLzZdvvLJdOXqp003b12b1m5cKVty&#10;abpx82rrfuv29c6/sz5ADuBz9Zq6lxoACa9cvThduvxJ53968cNOX7z08fT+B293Wr0ATnNjHblm&#10;6EdXegcACJWbf+soYwVc3So5gM/Nil+68mndAN7ovOulh9C84lPHGEmrq13t01eeEOG9cOHd7kOA&#10;HD7roNfwvPaMb3Q1zlkTdNWPxOltHQQQietHrgvrUWgMhKjHouZHOyhx+Vnz5rrXcl2TjzbvdZzs&#10;UMCXceSn+EQ7KA5QP/ni8+n85Wf9q4yHp8+Hvb6317b+4wI6yO4OEOS8Z/9NoIgdd4b0Mn/QQKgA&#10;juMUdSPslXwf6e1X83eOp9vb4wO9d8ru8yU33AzvPik6n+7XjbYbbh969Esmb5H5gSwwxJfxcbnB&#10;YBeE8ZN8Hz/B7/XNfF2THpMdlz/xqOz+xkYfoPY2WcCQnSH+PwBnCVziT8WBloAeoXT7pPK9KHzB&#10;FZERSlo9IAgBWdLq26CBTwChJcV3vxFlls4+DVI+6eEogZdXHUgD4UGdX3wGFShIB4Qp687N4evg&#10;BnDh5Aw8p5wQXwALfiHAE31C0jqPoqeFGGodql39GwM/gBNDKszjNGmOVny0y9iOySTXq4W+swBp&#10;5hFj2sbnkRkwlLfJfGsoB6YDhiym/jFuf7DqYNo8OJ7u1WJe3zvrnRx3AJ/WBeHicOfgAnE4Ttqv&#10;Nrw14I2DEZ70K/X9JoE3Dmrh+7bQ3ePPC1SVPLtMddF4ndLhPYDIhem8kAWd+dXvgAkGxcX8NSNu&#10;F2V+NORRF0PRF3zxi+OLIWWwhInHcIlHbsrlS5OBYuzi5FyQLlBzgoCi7BKZMzoDQiswVPXpZFs9&#10;Z0HEUXaIgCV35nZZhtEfgAg4Ak4QICTtkYt0dpFW4KXAjHjqZDz0lbNukGFMqy8ouxn6yygznPrf&#10;/S59W6fKD4izo+WxgZDzZYRjvBHAIy1MXvLDyxFx7tLKOIK0a04DOOk55njMfedVGb44Qk6J4W/d&#10;KpS3BA/KOTvhkoAi7QvxooCPBkPl8DhFDjAkjY8T5cyyNujpbjXjSkfjLU+IR//oaEcIgBhOlfzs&#10;kvhGWMWrnQAcoEJIH+0L6cdByxcCT5cLWHD0d0o/YIMTJxOvNs155j+6iZtz8VwD5ohOa2uXG6T8&#10;/BdvTW+//ZOmCx++O3308fvTx598UKDm4wIwF5oAowF8Ltbdt/TVBg4XL360Aj/iAMXb7/xs+unP&#10;fjz98EdvTj9+6/tNP/rxm9MvSj5ApD/mwzxy9NZt9DWu1kDWpjWD15ioh7RrLIAgQOtqpa9VXy6W&#10;Hpcr73rF8QgznsbJOKtPd3yAGn3oLP3BhXdqDH7aedL6ZPytL2Tc6EXf2A1rIWs1AKb1rvlYXi/i&#10;+iq0rpSHrE/XitD6wWfdq5f1JN7ruOr2ei8gdO/heAyZNuh3XDe/j9l4drGoH5fR94vyHeU/enfo&#10;8dP+MKKznL4lN44+HPSRB59LscPj5pbtlueohFfi1yvMN4nWd08mX6r2UcbN+SvV9w/Hd4Tu142v&#10;bwr1B3uL90HV83HHzaOn/SabL1870N1nhcp/eUrANwIQduIbBBWN9fzKB494jXX5fjf0B2dH/ZjN&#10;RxfzOw4HqL1NBgh5vZ7/hBUCcvhQefxmcIJ2+VAkHiAz/PTIlxYGQ4grJ6/zisKHIgevJzABQzZu&#10;cl7I0Rafw3mDEiiCUECFMI0AEgRqIPzpUJDiUnHl2U3Ct0J4JaNlzmF2XzLQAAmKU2uHVws9k4DE&#10;5Q3HOA9CyfvH+oIalT/hKMd3iTKAo4/DuWb3aLkblTRAlD7pJzl2hpz18X0h/3bL63kGNdtv3ibz&#10;nSFfoLY71D9mrYXjosjhM7wHR84RnfeP9u5sjwPQXpu0JXrhtq9Jz3+wf3DSB+i8YbCM20r1FgLy&#10;bSE/ar22/XS6svm44i4qbw+c9+6QO4KHDlF7vb7A3JO6I+jPxNf46Z+xdfFyPgw2YxODI71y+gUK&#10;/r903f3Ll9eVL/7M85x5PNNOT6dzOjOnnel0+kTaNCQlCUlpMCSESkgIkRASghiCiIgiIjeiiNyI&#10;3CJyI6KI3CKiiCJKSEhISEJbOofz/f5N+7te67ren/uKZ74/LPbT2muvvfa+1np/9vXwmU6Htm+n&#10;STkjfeNEyfIrScrJclhLeeoDHiJLnb7ae51rLfo2WVED11ora2J9sl/U2S/4GwjNsoEf4CKAKKAI&#10;INIOzHi+RGpuq1OfmfxyB5acAHkuyLzxTw53+xQpdQJI7GGu9ElQND9pAiMbcZwcrb4NOICYCk65&#10;tec2X56nQHgCdDhgQINjj9PnpEOAhAANdODVrq9UAExQydrF/r0GZX/16szJuJy/cfWXJigENCjj&#10;6UA3/+JXr44OAo1xpeoD0vTHiwTKY8ePdPALqBJgBCa6AjzTg9PTvqAfe8oDy+rtGzad7HSuxwA6&#10;pIKx20zIyZATn34epfRa6TIDIvoZn/7yAnpOPwAhpx8CuvnSWx/89js96BZgkfVXZk/rTSYgtL+C&#10;PiC085UXx84CLK+8+lIBmVdXtLvAQcDSnvfebpCkz7u7dxVY2t0gqAHQnreb54UXf9UA6JVXXx7P&#10;PPuL8cwzT46nnn6iU23q335nV6+RubEvnVvP0puu8gFDAQXmxn76Gdd47xcg21u6SPe8/26nwBAA&#10;g6wlQAO40VNfBCRpVwf8NHgrAPTmW683AW2AnDZjsbM9TA/XbXSz1nTN7Rxt07U5/7go3e0D62uu&#10;9isZyDWjzn4O+FGnLXl98ajLtZO93/v/YgHEs7WPau/keuwxKi7QIddTn0yX7/hcYP6ifrx9+um4&#10;XSDk2oOP+680fFnaH3SvX77ZIMYXpPvL0UW+RYQAHl+Qvuyr03c+Xv2n2fTHrffH1geTvM2KJcjf&#10;dvhadf+9R4Gg8/IFnPyJa1P9+L51v3ya1+kLCH3y5TaIAILYU2pPiMcOLPjYgCHxq1+v94mYAkPe&#10;JjtzfrPBkGeGfHQRGMptMhhA3A14WcZu8TVgSAyfYvP2oynBFupgDnGYPHyJ5ZGFJ/2lAUNibW6T&#10;XSuw+pWToYrd/cwQoRTQGS2FGkhbwBDBX5lM1UF8BtGvwUjVoaXsFRgq0i/1jBpkmPFMXD6vwUUW&#10;atmzfiiytOFto1R9xluNu+inzzZtgyGLHFCUYOuUSrCNnpmTD1MBQ+zSYKtQJxvkpIyBDxyqX3Dz&#10;v9YHCOUhaidD/dHFuwUg7j8Y1+4+6M3q66P+NgMQevP4paIr4+2TW03eMHj/7O3x3oZ/or81lTfu&#10;jreOb/VbB/vO3x37C/R4C2H3+q2x5/TtTveevVug6Va/ceCXx/TfZA/6IT5/1LoEQ+YKEMXJcDoh&#10;dU5DOBvAAUBwsXDwLnxB6X//n992GucqAERWO9o5SMSZJeg2YKq8NmmCNCJfsHNxWh86TgB1Iusm&#10;DSDiBNsRAhgz+Ako4uCknBMewI3jCyChx5LUCRYBh6mnHwfp5IhNgCHAKPqaR4MhNAcYdRyjuZsj&#10;mRysX91kBVwAQlKgSKBePZ9SjpguHK7Am1/bCdrAhF/hSPBIXnCPow7AMJaxzd286ERverJ19NSG&#10;ol+CAXmtq3Qm9Yg+dBE4AxAEFAEpffAJIEARHnqlP35EDsJvfHpkD6H8agWOUE7hsk7Tr3RA0TNT&#10;F0rWeunAxvSdnlFyu4uNycdPz+iKlvY2d0AIOSHKaREgZK7mHF3ZMaC3936VY192xaO/W2EAz0sv&#10;Pz9+9fwz4xdP/bwAzJPj+R3PND33y6fGjh3Pjtde/3WDJKAI/xu7djbwASKcoKD3CowAFM8X/9PP&#10;PFGyHh+PP/GzpieeeGw88eRjJe/pAlwvNhgCSLIHXAvWnL70lLdH1bsG8FgbdrC3gJsGRO+9M96r&#10;VH5P5dUv91+Ak/oApNQfKCCkT8+p9N75ykvjl796pmnHC79sewBE5gVUWS9rwHauP7akH/vyDdY/&#10;15b6XKPWUD/rmj3lenf95XYZO4QvefO1B6QB12lvP1J93Sbb8OxW7REnjBsbp8fFiwWurhVoK39v&#10;DPoBE8BQn758UT+2f/NFP0h988Ppn+nzR62Aizd++2827n3S4Mdpj/8g86et/n2+/4m++vhXen+p&#10;4ZMs8tcefDhufPDRuFQ/dJF/M/DHrU6ALpTcza1b4/yVG+Pcla3K3xhXb9QPxooBwJBHJfxpqfje&#10;wKPsGeIPEhf7h2euwc8LYNwvewNFFcemDy9u9heo9+0/ULa7Wn3E8wkMdSzvGPPVuLyM+QEx2qb4&#10;PGGCkPIy3isvwZL+yzL5+MRop0ABQvlA8rVrld+qH8mV9qv1rdgcDKWCvs5RGgn2KMLVNUCqPlAa&#10;isJLmV9JyS/SX10mvOq3KGuPHmQHjKjHgyKj07meMYyFyDFWAFzapNs6TIscQLQMtBa8AVIv/jQG&#10;HejjXuhE01t25Hk6vW1SdYy9dnytb485FUoKDPXDdO4fF5jyjYfrd+7110idCu1bvzjeWjs/dq1d&#10;Gq+tXR6vHr003jhxbew6XnTy+th1oqjSd9Zvj3cLCO06fmP8+vDFsfPQxeZ769TNTl9f2xqvH6s+&#10;x4q/+u5en/693u20fG/I7TJfRKWLeU02mx4s58gTWDiVUE6GAAC3yjgdgScOiSNVDrBR7mAwX0Dq&#10;Eqw4CqkynoAFZXI5IA5vGUisT9YqMvtESLnIiQ/H42QoJ0FuiQE/eaAaMOqHGktH43P2AUN0ivNH&#10;2jk99RwrhxrnOBHHbA7T80ScsblkPvSje2yB8LQjLodKFoBAruDouZQzBQw8x+LUQpt6AVi9wJwA&#10;jAI6UE5kcmsiAUceuZWhrJ+AYGxzSvBgd3omsNDdekTXBjOAT+mUoIBikwAIvOTipbs8Wwow8ssA&#10;xNb4tSXYoNZr3lvpR79e83k/RM8+NfS3LPOe6IBYfSc9plugTv7IdVKEgKJOjbcIbgl0xut81UV/&#10;6+35GMQG1geYswZJ8WfvJFjTJ+ue/W0MYNYJz4sv/Wo8+9wvCrT8dDz66A/Hzx9/dDz19OPjmQI0&#10;QM2OF54r8PJGk5OhnBIBRMCQUyEEcAA5AIR2Jyxuje3Y8VyfCj373FN94gIMAR8ARtaAnoh+ueZi&#10;R9d9bJP9lz14qMCNfZXbXfaeNraw9uYIGKH0kweK9AuIozedc6IldYpFT/M1N33pkGs19mRb627v&#10;qkNsbN/izzraR9mTytrJ0m5vqEPWO+uvjzrrGRnajI88y+eZPvvInjh//mzx1Q+j4ndd8QP2sEc7&#10;+K3+3lD5W6dDH3722bhV4MVr9l6e8Qeq4oB/o88/zvtXej9cEdAEBE2POdyf+lXaYOiWf7CvH9X1&#10;w/pqARN/xI2AJHcc9HM34FIBoAvXCiRW3i2y/ur0xx83GHKrTBxrQDH/0FidEP1m+txGntNsv/bZ&#10;h9MbZfWjXizLbbKjxz0Ldrxsda3iidtUvynfPMlG4vQyngMuxpSXJlYH0ATchBK/pYn5aRPrQ8ra&#10;xbXpDowfxeXLKjb3X2dVCgitwBBBARSCvJONfERQmSDt6gV6wpcDUUrfKBUAogwkkKFfgi3eTDr8&#10;Gds4y3L65kRo1Z++RdHNWCh1AVD0iDGjFx7j4p/6TwAogAgBQlJASDqh4QkE9titgwWdxqIf6jnM&#10;fAzvmSFvk/nydN4gy1en+wOMtWm9XXD55p3+VeB/Z/acvDDeOHquAMxWg5yXDlwYr8zA5o2TN8Yb&#10;x6+P1xoY3Ry7CvjsPHx1vHjw0tixd3M8v+9c8798+NL49aGiI1crvTJePnh5AkdHLo13jl3qbxB5&#10;fd8vjL4gvFW2AnkQ93T7gaNBnCFn4OIHhhL83SbTniAk34G1iDMKKIjDQspxVOTKBxBJER7O2MXn&#10;gnT7I4Evr3gaz9rloWlr5UQLyFHHiTsZ4qTyjJAToQQ+4KifUxMESt+MTa8EM3lzjvON00wKBExO&#10;dHqeiE3Mlf4dSEquNKCo7VR6miuZ+nKgORnp04Vy1J5HWatABQDlYVSkjDfgRkARfJaBSKqMAJ/8&#10;ghdw3NbwS1wQEpAEqmlNJ/Aqpb9fgk5apObCDmwmEAA9qAPMDBry61na9qh68xM8lI1hzlJ2zVj6&#10;qo/NtEem/urVJchJ7QFjsUM/UF/7AhhangzF/vq6rWltkHxOitJmT9gf9mKPPwc8emQf0IW+2gHp&#10;BkMezK4UqLR2SH6SO5040see7/WvdadXdNPeQLfWwG0vzwgJ+lK3v+SlCGBygrT/wHu1rtMtKA9U&#10;e4janmlQUuuOGmQUMLLO/ezNm681uAAsACOgA9kPgI11NEfzR3Sna58GlC3NO9c/O1hjc3VKI3Vq&#10;6fYtkGFP0SdteLM/7DXgC2hEeLNf+4Sp9iZg99bbb3QZoHNSRH/19jt70ceeYcPsm1xX8mwtxWOf&#10;0TtrqW/2pXUyL/2y9r2+1S7Fi9Iv7cpp736ujZpjfmxdvlw/eG+Ub7tdPtBLKrMP4JOap+IC4OFk&#10;6H6BEH+UevNBBev7H/bdgSXImUCPf5mf8gE9l24VmK5yAylA6VaBn2oDgnw2BaUMACFgS5y5WkDr&#10;yvXyjSWT78/3hejkDkFinuuKXfnefphaWteYNLHxbs3JyZC/kxLLgCG3yYChI0fX6trfKl/9xfjt&#10;73/Xf8WRN7vEXjFS/itxdY7N6hOzl/E7eEGqD0osR/IPl/UV23I77CtgyKMtDYaujKtXL28/QC0N&#10;0AASgJ+logn6S0XSFwFI+Jq/+jWAmcvJSykW2chYASqhgBztARgZK/2W/HTCr59yeCNXu/yy37Zx&#10;gajpFplgmueRAAIEGE3PEW0f5UU/85GXmhNdtZPbJ0PHpq9PuwC8Vu/haWDILwO3yfy3CzBkszse&#10;9WaAb0e8dmRzvHQQuNkcLx64MnYcuDyefX9z/HLfhaq/OnYevT5eXbtZYGlrvLB/anvq7dPjyXdO&#10;j6d3n+30ibdOj6d2n6s+l8Yv37swfrnn/Hhh7/nx9nHfqLg21q9N95p9BMxFwCbT+nz1NIPDiVOY&#10;nKVThIncIsIT4kg5Cmn6t1OqMoeAUj/JmoJGiCPSLhhxlgnGfp3komyAVGuSi7Zv6ZXcDoL0qLJT&#10;IQEuDoozBIJWJwAzAUucFV0y/jIYxgFqM39OHgDi3KUCidMFt10E2Ol0aDpJS5DnbM0pAcZc6CpI&#10;CBgdGAroCGjSPKDrOQwpO0j3VYDzvIoAItgl+AX4ADgCXD9/MYMeQUQ+dQFEgo3ABFSYW9YM0ZMj&#10;ZGt6qzMXPGyAH8BhC/3VsWFs12nZjm1iPzLYRLv+vVc40MpL2UkdWQlG4e2gXDol+LGdPni1/e73&#10;X47//N+/bX3pTefsMfz2aT8LVqmTTAS8OinqbxLVPgkozrpJrU/mlnnQB6gW/PM8V99+rfmyRfro&#10;T1+60pEeKNdAgmv2D1DjTTHkWSZp3iwL6PFsEeCUh8HxWQcygARgw8mJFPXJTFH2lTZ7x9rbN0A3&#10;AGOv04XOPb/SLXYWDBFbug7NLWNKG7Sqq7L++rJDrhEUXqQeYAxYoqcUsKWnPDAXsqfpCgjhIc/+&#10;iH6xKRs3EK59guirPmmu96yvvuqtefQ0N3Wpt+4BPOrYSF3stNq7ZRcnzH6QNTByKnSrfNudW+OD&#10;B5P/a534gLIlUPD7//c/pzd4v/isARFgsqICRcg35xoAFdDpE58CPYDQ5lbZ+PrNAja3mydgaCtg&#10;CIAqMKT98u073Y76v9CKz12IACEf+hWD+pX68v/TydB8MOC6Kzv5keEai99Vh+J3xbPbFfu8TebV&#10;ev9af7CAkGeGvE32m98CQdv/FJ9/jQ/AEUdzUJI4rQ1pU5c3w9JnO3ZPr87Li1//FUbAA7t85fmg&#10;is0OKzzWcqfW6ebN+mHmZCgCUYQl7aBfQg0mTfDXHmCgXl0mgLfrayLK5ERB9S2z2tJu/G6vcnRR&#10;zliZVHSS4otOgqIgOJ3eTKcz+umPyNVv1afKUgsy6Ukf/E6hyilXatGXD1EHECH5AKXMJ2n0Jd9H&#10;GdeOHxtnN+uX6I3r/XDZ1evX+psO/cVPHz0sul4bFmr3D8LrV++PXYcvjB3vnR2/KoDzzJ4L45kC&#10;Ms+8d2k8+e658cTbG5UvkLQfQLo6dhzcGr8qMPT0ns3xxJtnmveJ3Zvjp7tOjx+9emr8+LX18fg7&#10;F8djb1TfXefG87svjNcOXuoPdPkz2At1wVyvC8gRZ/8qKDvlVM3FwJm4+JELP4ExASPBgf3ZzsXB&#10;cQhGApP14ET1i+NSRgkIkc8ZtYMpXoGQg+/xyJzXhTy/TvL2WByMevtA2o6sSJBLoMozNwFE/WG3&#10;ctocNEdIF2NPwWly5vjjzEOcNWfuF3XfLioKQMJvPmSZi9Q8Oen8cm1QVDqyKx79BbsEPhRQ40Qn&#10;wSC3QQ4c3H4wVT4nQg2Gqn15+iPokaEuJwFIPblAWPQ1d3nrmgAIXCS49Dos1h2v+QpMWTP7Q968&#10;tMtnbeWtg7HYQBo7uZ3woH5dGueDcqrKN+qHAxnRz95hS33jpOXZ1j7LXmt95zb89pvxk9feYLTS&#10;DqjGrDZ9pMbCnz2EIoMu3VbzBAIaRNS87M8OglVnX9lz+tmb2aN4At7tZbxu39qj9ph9BZxYE3vC&#10;frKmAa1AjX2mzf7svVf2d52wIX2yF9NGBt7sYWmefQKMjKlf5mltzT95exSxTWyesXrd5jW1B5Z1&#10;7MQ2AU0BIsr0RXTJtdd1M48y/fqEdL7NZk49r3m+dMxekFrH1nNee6my+uxZOtFR3/DZ4/prMwd8&#10;6vXDh8xHqs26R15sZs653a6cfYIaKJUs+0fa11XZ0T7gv6R8rgep+WAAxT/I97/IP/iowMV0OnTt&#10;9r0GMynjuwngOPG5drNfvEndjftTf0DowtVrDZo8F6RN/YOPP+tTIXknUcbuf6v/eIqxUwyfTn4S&#10;9/jXxEGET5wTIxwAeBnIrTJx7dLW1dXJkFfr8wA1MPTwt4TESLIAITE58VO9dnXIGOK4N9I+7b/1&#10;IOOLLtPboyofFaCUakfu2qhD7t546/vOnfoRcvv2uHGj1uhmxeBKb90SJyaQBBg9EhBDgQAORBFK&#10;tLIV4AXJKJYJBdGF9EnfpIjcTDJ5ZFxpxpWiCeRMpzwh9frjj9xpjCkYAi8WK3qQEWCC0vdhOTZl&#10;AilZZJBlI2QDyC/L2sOTOUVfMtnFn7gePlq/6E4cbyBko3jAzFP3CBoHivo/yWpDX7z5Qf953htH&#10;3PK6UGDo0nj2/a3x5O4r44l3LxVdaHr8nfPjqQI1TxXoeeKdsxMQqvzPdp0dj725WQDo7Pjhq2ea&#10;fvTaRpXPNT2+68J49p0LY2eBJ59x98aCv+XwC6G/L1G/VDzc1x/gLOJQXOC5uJGLP44rgZAzCFjp&#10;N7hmJ8BZoTglTiEOI05GXRwN0qaebI6v62fH4xeY9XHPmjOxXtYiDkZZ0KED50QvwMeDjYJUfwCu&#10;gIxA5Fe9YCBYcNgcpZTDRQFECSYNdgSZOeAEDAleAguApExnczOvBNmcsiQImwsecxQ0/Np3EuCX&#10;f/8aLlDjOQqpgKjOL3onRH4hd75+6Ssbexk4lrdLcistwEoaEKW/edLDmrJzQBCid0AcSuBJILBG&#10;7EL/lO0P65f1TBCJLdTJ21faYgPg5/ata1OQKmogVL/a8Gav2EP6IYGZTenHpgFEff3OhE9/Y8pn&#10;TeTNp4Ee3nnfkJG1oTN98Zp39qD6zI08JG+vATWh7D170TWRvSnIJAi2zYoHiCLHPrOHlvvOfrK+&#10;KyC02JsBFuwXsn9X4KParI3U3tYur19AiFQ9u5hXrr2sU+oR27CROvslvoDu8sbo8WpsdVlfqTG0&#10;G1+7fGipH3ny9DJP15h5xx7mhi/6ZS2kS3+jjX2l6qXRwxipN6fel8Vr7qmPHdLH/DLOw4S317B4&#10;8SxJuz1knFw/yP6wH/iz9rcfFrARqH3v56NPqu7zToGg2/cnUIRuzIAogAkAAogAHX1RQI42IMkp&#10;kDKeBktzHynA1b7/get7GV8nnyq1XxP70BT/poMOOKAxwUf3+7EPP/jFOB9d9AC1P2rNM0NLMBS8&#10;EcwhZoqXufNEfvjkYQ48njv67AuHK+K5vg4zJvCjbknAEKDkP9YAIZ+uaeBTFCC0tVUg+Lq7B9aw&#10;foz76KKBAAODR4koKCgm0FM24EJdB/4ZtMRA6pRzaytgSXsmhwJO5KXJN4hBgEylDVjk53L6Gyd9&#10;LRzKqU30aP3mPslHZo816y7ArgCRQLCgIOJshNQFCClnw0Q2uey2ce5sBbX9Y+3kieHffAEhR4mO&#10;JbduTt9l8Ivgyq3pNcfNWx8O/y782uHL4/m9l8YvCrg8uXurgM5EP3/n8vjZmxfGT3edLzo3Hn3j&#10;bNPPqvzzdy6OR3cBQufG918+Pf7jlbPjB6+dHz98fXN8f+fG+NGrxbPr4nim+F7ef6lfyfexryv3&#10;a43rQviwUPV0YU6v+veD4OUcOAIUh5ZffP2LbnZ8faupHEqcvDophxAHo8y5tPMofn2VOYc4VPxL&#10;B5R6v65Xp0CLoMLmgJG1sCbaOJoEJ6An348BgjqgVIDhXBvMzMElAWIZiJZkroBTToUEJ/3jrMkH&#10;SBz546W3eXOGHWyLBBLEFtrNkQ04+HxnJgTAOA0AdoCbgB1j9QlC5dV1oKyxo4u5aG/+qk+eHOCH&#10;XPV+eeO1lgFC9PLcDR2BhT4JKL05c/OwTr2Oxass1TfrmPW2vqGsd9uh1oaMBCx12QveuPE9lg9L&#10;PtKGjJe9Q4+AkyW4TNpAs8YIhX+ld8mQkkuGOSrnxCOpPuGzhmyQPUyWPFnR0RwFQ8BGvR8F/YOg&#10;SLBb+g/71l5Nme+wV8m0J+yFAMzsSWVru6y3J7N2uS5zbVqP7K2AjACOlNlcX2Rc88jc2lazTuq7&#10;XPPK2qknJ2uvf+dnoCWPx9rK68tG8tFRqh896KMNKacu8nL9xR7GJJuO0dPaZ62zv6ybNU69uRgT&#10;6aPOeqctdfJ0wJf9iYylnT3wSkNZb31DeIzd1/+8r7IHOy1Zdz8owFntH1TcuPtRxYwPC8x4zf3D&#10;+TmiAi8ffvpFgxbgJbe3AJ4+6Slet7mU9cEH+KR/AJJ8+ix55MlYgqEpNk6xzh5d/uhvH1s2bWK7&#10;iu2Aikc/fHQxX6B2MgQMHTp8tNZsq/rCFb/5v06G4AFkTHiBvGWMDm/wQzAC8OPtNDJzSoQClAKO&#10;+m3virX92ZoCQ4BPCBC6cgUYr73rIeqZHsmgFFiCGZRTIAFefjLWV58ED1BZgoG0Sb2Blok2SJr5&#10;GAKPfCaqHKCDWl7xB8xM4GXqnzaLY/GyaOnX8uY+iA5SbZnnNP600AFEgu7yF10cGpJP2bgJ0NNG&#10;2bYdMLR+5vR4Z/e7XzkZAoQ8aAYU2Tw33OO94//ICpzc+HCsXbg7Xj9ydezYd3k8/mYBmLcuFQAC&#10;dKb0p7su9MkPAn7QD3auT0Do1c3xw1eAoY0CQJUWfe+lM+N7LxY4+vWZ8WiBo6fe2hy/PnB5HNy8&#10;O87f/XhcvlcX1EelMxRd8+0jz/kP7FzQcWIcNccUsMBBrX6FFgkGAIsLPc5EmoDIwXFmccacHdna&#10;24lXWX07wpInj4xNbi5A9mZrgSU02R5YnxwNcCZAORUCgryd5cFj4IAOTnOAAnPpWxABCAWUzCvz&#10;xEu3/ELXf3mLISBFnXIAiblwnOzHMXKA7RTZd7aPuZun8bzuDQQ5HZo+BDjpSs8AuPxCppM0c4jO&#10;xlUfQCTFG8BGV/OKfh3ESw9OnqMOyOi97Hqyz+3vajOPlOPo9dfXOvf8qh/SZr21J/jgSyBNsGIf&#10;ttCG7nuOrlKgKHbrNoGj5CN96JBTITp5ngEBRdpiZ2NoD6+2yJNH5pa1wU//yM36dRCb+y310q6P&#10;cgOhSgPElfkO+zLBJHs0Pib+pE9UjcEWRa4pex5ZL/vPOuaakFpnay6Pcq3l2lKWD8CQR1kL41gj&#10;1POpcubDFrE1vXpdzaV1337WL7KT18ea05XuPc6C1Nl35kcX/fTXN7Kia8+reFH3q3L6a6dz9LXu&#10;nhejl/roDCBZe3oZX5v1M1d1ve7FR0bqzJPc7F191NOPvmRHxlJW1lRfdUs9stfI1ifjog8+KTDx&#10;EUBT+/CTT/o/y/oZnhnE5JSnQcsMZnK606CogdPE1wBoJidL9z/+dAV8GjjNsgKUnDxN/BMQ6rei&#10;O5ZOMW4Z35Z7N7GRT3Y44uFpz8N6gNoPfLfKvE2WV+uBIcAEePH4C6yR2Jw4vYzFrUOl2uCDFS6Y&#10;dcNPFgKAplf2v3oylHI+iuxxFdTAp+jaNc91Tfk+IQKE5m8E9ttkBg1So1zA0BKcBJCoa+XnPArg&#10;yQQbQFU7ACWwBhzldKllVSrw5mgshkk+qfYeJ+NVqg0pW6QsIDI20nfZJ6m2jL8ca8Wz4Df2UieU&#10;vkgemHJSEdvpi//CpYtj7/5941SBIidDPlVus3h6P88OOR69fu9Bg6GNaw8aDO1a2xov7d8aTxQY&#10;eqzAz0/fKNBT9PjbV8YT71wtUHNu/OTVs13/41fOVv7cnD9fgOjC+OHO8wWQzo/vv7Q+/vX54+N7&#10;L5wa33+hAFP1eW73pfHW8RvjxNaH48K9j8fFAmPX75cjqY1jvfsecK2X1MXLEXBCHHMH+wq+8gEK&#10;7bQ45HIgCQT6cF5xdng4cEFZn9Qh5ZYzO8CvgKwqc37tfMqJ+DXV4LMuTOs8AV/2the3wZC+fVts&#10;BhTAihMWt4gCYAAJpzzAUG5FmF8DipojShAyX7Lon75kShHZ+Oka5812IY4xYEKZo2WDOH6vfue/&#10;ppwSkW2s3DahBxDDNmwVYKrctiwZ0dX4sWHWIXPi0MNDB8SBJ7C0054dtXICCkcuH/2RtRVkyEy/&#10;BMvlHLUrd6Ao/vRH2tQ5DfLMkP4dnKrOOuqDL4FM2VgBLNK8TUa/2Di6KAuWiF4Znxw8eOmAV10C&#10;mH5IvbF7/1U/7YKZYKmfPOpTgWq390MBPAHs8U38lH1sr+bEk32NISWbbclnv74W5utAnTbra/2t&#10;ZWyM9CXHPFfXXvGEyLAusQPdpSHzpUPbsNLYEcXmiK3Iix2MhZcM+tpfkd/2q/GWOuhDT/ohdWRI&#10;9ZUibbFH9pOy8VvXGtP6O9GMnvTLHkF0MK4x9ctcY+/MsddeuYjOxpNql9c/65+5SbvO3pllpE0/&#10;ekQvZfXmhbf9128/7R+f1+4UgKp46kFqz/DkhAigcRoEyAA2ATt9GlTt/RbwDKD0cboEVH30OTD0&#10;cfOE/OjGv3W7QHul7kh0nxkMOUUR66ZYu/34QXQNMMrenfxxXR8F5rwh7dV6YMitsrObF8bayVPj&#10;wMHDtVe3vzOU55LF31W8neOsuAlT5NAkMXzJi0eM3T68gVe+rP76kuMa2z4VulNzvFExdgmGAKHl&#10;rTJ5b5WF+m2yBH5gBbBxq0SeAgnwASWpCzjQXwDVNik51eE3OWn4pdqk2tyr676zAcITUmb0yMAj&#10;XcrmUCxcAFFAXcCJ8chZUuQvx4wNAvRSp52MUE5/8CpzdjmRwq+vPpeuXB6HjhzuB6g3Cxg5QnQa&#10;5HQIMEI2paf/3SbzZWjPDL13+vZ45XCBoV2nx6OvrI/HXjs7nt59dTzl2aG3PCt0ZTz5zqXx+Jub&#10;Xf/Mnq2q2xqPvXGhb4U9+vpmA6Qf/vr0+P6LJypdHz/euT5+Ufw7D/hzv7vj9LUCQ3d96Ks2igvj&#10;g+m1eiAogIgD4EgE4ATknH4k+LYDKwKGPDjqVEYdBx4Hl+AtKKvn1Di9yFYnjwcIkOqD6CDQBGh1&#10;8GgHNgWb/OpWdqHmVfrjBXD6zawZ7LhVdODg3n7eZnkbCbhxEpPTnYAe8xR06Gau8jllAVKkdJfX&#10;19zoypkmsHJ+UuV2MKWn9nbGNR9Oln18p8gY5zc9mD09exQ7GxcZa2k3tu3gxxFVXt0yeCwDiL7G&#10;SZ+sgb7Rc+m06agOyEhwkaoTIKTmqn+vT9Ut5yzQGBvJa0N4o7P69HUqBAwlSKlv+ZVHeMimR3QB&#10;foAcOqqTInXaeh5FAqJ5GZN846PoGt06EBZ/5qg9a7WyzWyX2Dhzyd7s50aqL7IX7Ul+4Xf/+Zv2&#10;EX4weSPHnjWW9g4wsx6ZvzRk3ayV8WLv3gO1huybPuqXa55++Lb1nE5o1UX/JXBZ2iz2kMY+bBI9&#10;7bfYIeus3Puq8uRFLnvi0S6vjj50yX5OXkrPyCJf3XIcaxFdep3altvgN8BNPR26X43Xe63K6Wvf&#10;4LFf9KeXtvShhzJd9NcH4VumvWZz3+wTcrWRoV2dNtciH9bf6/nPL8vvlm/7oPxuxRTAxHeHpMCL&#10;h52d5nj2x+mOEx0ACdABggCf8Oc22xJQkRHQJPXWMDAEPPH5yjf5/opHTeXzxQC626P2q8cQEt/U&#10;29cBf+Lcx2XrgCF3PNwBAYaOHHPrf/rOkNtZeWYot8qWMZicxGqYI7FePMUbvtSJ2eoBH6BneSIE&#10;IHleyL9D3PQYChDkEMKtsgJDQFAepJbvU6L5zTLUzwz1xGagI/+VY6uigCSKql8qbWLbwGC69bUN&#10;VObbaSUjE0HNV3WMbyNBnvmlH2CDehE4wcpry6Isf4lxPuGfAuRXUWXATNLMKXVZGHOmc+aYuUVO&#10;95vnFjCkLgEZjz5Sfa5sXa0gXIH45IkVGMpRIvDhDS5kY3r632fS/YHe4fO3x9vHro8du8+OXxQg&#10;enLX+nhx/9Z4fu/l8ezuzfFyAZqdh71Wf2PsOvVg7Dx0o0+SnPr86r2t4rk8nnr34njizbPjsdfX&#10;q3+BqXfOjRf3XhlvrflX45vDN4a8SbZpg9wtp+XDW/O8eq3rwshzN5wnYCLgC/4roDA7sdyWaiBU&#10;DiwOThoHhzgYxLGh8HEQCAhancjUmOo4IhdfAFEuxIAhdudc7CFOhzxygCDPyDi1QQBPQA7AE0AD&#10;KOW2V+qAEPOlQ+Sh6JjbWNr0UW8+nG3AQ4BEHGg77dlJtlMpfdlCX9+90d8Xks1dXdKQwLAMeBw2&#10;B53y0sbqkXzPoUibVF1kxfnndXP/M4c+/oSennMC3u6XI3O6ImBMQQSv19R9t8cr615RV483X+NG&#10;+fQCWvWrcZUzZr5TxTYJmuaGEkjUCyT5tc+2+a5Qgp5Um2CoPoEuqTHI6WBdtjGeOnITxPBKjYmy&#10;ZllD/NGtedi50gAh+9M+tR+X+/S3v/9ytVcDigQZvgwPvYzV8y0ZGU856yWNPfC4LpTpor86eyHr&#10;3PMs3sjIPlHvutN/1bf45M09+1N+VbZvZ6LXcv5LndW5JozBVqkzRsbJOtAHX4g+6lDmZy7Kmat6&#10;/Ze6kEUf+eV6Zw4ZE0/4mqf6J7Wf8IYHf+amvJyDtqU8fCsATLca114kDz8Z0uim3HuiwNAnX1b8&#10;Kz4/jsUBdww8rnDvw4+qXODnwQed3nJr7M4MXD7wSIN+BXo+rpj02efNd/+jAkjVD2lT52O+Laf6&#10;IP1v3ytwVHX4tHe56vNoxBTHpzsddLR3xTd14jDd0RSTq+6LT4Y3ya7WGnoGVow7f/HS2P3+3j4Z&#10;unX7bv0Y+H3J+V3t+e1bZeK/GJmYrCxvfDFILFY/gZ75LtAct/EFZ9A7D1Pnlpm3x/yBulMh5Hkh&#10;YCinQgFCCEDyd1r+RxT1yZDBBUOpSfZEa7AGRaUAJQVJPAFGThACdLTL6yePTDYyIrPrin/J15vX&#10;xpTaTBxeLUDAURu/6vtXVG3mOBn5AKIAJhRwE0PLZ8zoGmOj8KcPwoeWi6BP+prXdv2kX/qRY7Eu&#10;18bwNtnhtbVx+lz9yi9w5DQom9+tKeQi8Hq9z6RvXLk9jm3eGfvWr4931q6NN45ujZ37L4xf79+c&#10;vyR9Y7xy8NJ4s/K7z9wbbxSP215vH789Xl+7OXat3R2vHbk1XgGQfJ9o7+Z4Ye/FsfPglfHO8Ztj&#10;/+lbY23z5ti8XmPe8wthOqmCsM0rc5zW2GuH2w8/CtDACkAQp9cOq5wsEGQdAKI4OEGcY146Mimn&#10;jLSFh7yAp/RXr0wHQQZZc/a2L+wPTkjwQcbRD5hx4uNkCHBxqwwIoj/dc0KFcgtJP043aWSZH2dG&#10;T/bA69s95EY/vFJz4FzjCDuY2s+1J3tv2yczcaQc/TT3S9XHG0/K27cMtScgSKOP8dhSmno8iF3p&#10;HzvHntEzfJGLJ4Dl088EB7+wvbEHVEwnL+iLctzapgAHbBl7uhVK74Af31kKUNLW9cVrfsBVB62S&#10;E1LPTmiSPZ0wdJCpPJ3l2ZNdAR6/5IEhRLfYlAwBp+vYO7avNn21k9N7qua9rFc2lnLrMY+vTaoO&#10;rYLlrBt5AeP2pv1of8YnqLdXw4P4r/g2e5oePc+SmQBrLPbL2mWttIVH3WTj6SRNO377Rz09sw9T&#10;jwetbFyU/uoyTzpJ9UXmEnunvWXMNootjZe5SOmBb1Vf4xk/+xhfdJTiTT864888kLkbf7VOs82U&#10;A27kpShyyVAfit7yScnDJ00emTvZmadyeOhnTftHecnMnsOrrzTU/MWD7JVrPgJaKf/bjymUD54+&#10;gFgx5/MvGtR89GnFy8++LJ4P6of0rRUgmv5Co2J28cpLEVCk3xJQhb//6aDizBI0fbR668r+nO4E&#10;Aep5MWUZl0OJs2Jdv3RT88wftYpx/o5j9959/czQ9Ru3xu//9382GAoIepiCCULiT2Jo4vEyVndM&#10;rvgLNE13lRw+TA9Ru10G3DkRagBUtMovbpGhu8UnBYbyAcb+bzLCKSBvkFWwr1SdIAnsGDygaAl+&#10;olzAUYLqkiKjZc9yTawNuzC0RViCIQvCgSB5dalPcEzfqW3bcDEew9IVZfzoapHogtccEKCXBUGZ&#10;A/7INR9pgjH+LBQ+r9YfPHxoHF+vYHzxwvSMkFOh2vCr7wxVnj0d6V3cujE2t+6Os1sPxpHzt8ee&#10;E1fH7uNbY9ehzfHWsStNPpj4zomtzkt3n7rW6bsntwrs3Bjvnrg13j5xs8HSm/6KY+1KASp93B67&#10;PY4W0Fq/fHdcvOHNhAqoNc/pVGgCQvRmF4g7x//AjhMipyVAQQIw59qnOJX6CB0bNDCaHV0c2sMB&#10;RJ2TpbQnMMs/XDfJutlrb33tieUvFXn19gCnx9EKHv1MTwGiACEgxpiZQ+s9gyH6L8eWdqDguCol&#10;V8qZ0acB3Bxwln3w2Yfm2gGr+nOyAoggzqHG+SLt+npmKEAi8oxjHtIAo9gv4yaoyatHCSYoui55&#10;UXQjv515AaGAIKc1v61fhU6CGgB9UsCz6qcTHP28RTbd2iM3X3I2Bydb+TJ5AJKTI3YLENo+DZqC&#10;Gh66sh2K7vSL3TNvtgOE2PMrJ0C19gE98SMJPtZCGhlZz6yRfPZnyvLLdVIOHxmxpXzrqA0POTWW&#10;68DedAoU4JN9i9RLoyv9MjYiN2sWsida/5qHORg/+05effjsl+yhaW2mdVaHN/vdWPqQu5xj5s+m&#10;ybO7D+8hNlFOX3bH07aY9Ws9FteIOvroo5x2uknV42ma54IvNmm5M9GRzYxr/QOQleVR9oMUf/rg&#10;JyP9O53XwLzMw5yROv3w0yH8na8+2Xt8XngQObnWIyv2wd8nScX/ce0JJA44nc/pEODy4ScVVwrc&#10;ADQ3vQbfD0KX/ykwk9OeG3fujq0bBS4L5AA2gNCScgJE1vK0KPKdKnmLGIBYHWxU7OJPkTnys/au&#10;fMdZc+65TXd+fI4FGPI2meeFPAvreaF9B/0l0Fqt8+2Kr26PTbfJAB8xUhpwJA2OQIlDYquTJG34&#10;E3PxkJH+wFAeqBbHgCEnQ0CQAwl3aIAhwMctMpQToi3PEXkA/GZdO16tzyAMkcEogwya50gCdvBI&#10;1U3GmxRvEPAQRZZU0I+cAI6Jb3IKATOchTQLwrkE9GShUAfA2qzJZ7Fi7BDdlsame/Lh1R49Eb2W&#10;czLn8OLDj4BD49owFkZ7FskD1J4ZOnl6vU+EbJa8Reb+KuoLwElRbVL3hi9euzvObd0fxzfv9ocR&#10;dx+/Mt4roOOr1O+fujr2nt4qUHO9y3uL3lu/Ovaculx0pcr+yuNG9QGQrq0AE6C059TWOLBxa5y8&#10;6B/r7/c4eVbILwObKOsCCNkYTnmAoPyf13SKMd0a6yBd+T4xqYsbYMl6xBG7+BM0XPwozlZ9Ak14&#10;wqesPzmcorWf1tV+nPYFyoWpTmo8/cmJbuQ4Derbej2P7QeQMwfjxEGrk6cDxxy9UJwjnfBJ1euX&#10;+XC+cYJxfgncObHQrh4PGYBDwND0v28T0cM4ATT0UR99o7N6ehmPPgkqdMKjLvkALHl1UxCwh/36&#10;5wwd4U8nABPomEBR2tXJ05OM/C8bgITMgUzzmYCODyZOt+D0147UkaGdnJD5xfbZK+ZFpgBjfIGP&#10;PR3jJ0D3szhzm2CIX1+2jm2WlP2Y/ZKxUIJi1mm5prFtZEjtffmc/Cz3qzTgPWV7d+njyNY/625N&#10;rVPWKOtnXHljto2rjCe2ap0qHznWGZGd9c9ezRiZizmbK7n0YWtk7uoCMPCRjdeY2qSIbsu9iS+6&#10;ZY7K0cX4y/2ItMfO2lyz5Cq3jUtW1gllnQNMXF/0jL4BJfqaJ97Yr+NO9dGmLI19o2fyaMmTcaOX&#10;PaCefi23iK3wGd/eNJa6nB56gBoY6hMhftjnTWbQAsQANECP22RbN+t6uVfz6PIEaAJwgCR1+mgH&#10;mAAlYCjACemvPrwBUHy/WJy4t/SvAfE9n5oHvaX2eMfw+QFqYMjJkM/HHF9fHzte9lcqr5Wv3Wqg&#10;4pmhCbhsH56Ip2JsSDnxVh4/Sj6xd1vPCZ/kWSGgLiAop0HAUN8q89zQtfItHiAvMLRVIAhdvVox&#10;YH6bzAlRf4Ga4KVS0gR84CHHaMtTIcagHMXwByR0fdUFNGWCUd54UvzQonr55diRJTV5MgNiGrgt&#10;2i1ab8BKLWJkB9ilP93pQY42FBlLG0R2Fi/zw+NT4l0/z2eSOwEi5cxPv9MbZ8buPbv7bTInQkH/&#10;PnAYyhEp9L916/646g9Ur384jp69OfYW+Dm44Y9bJ+Dz/snL48DZrbG2eWesXbzb6aHzN8f+jQJI&#10;RUcbQF0fewoAvb8OFFW/04DTte7vWaFTl+6P81sPxuUb0xdLXXwTEPIc1gR68wC9i9yvngZCs3Pm&#10;4KScXhyfB6jxuZ0lbQdSfdHSmSAOhMNoR1ntcfL41HMW8mTHmXIe+bUdEkhcqNZbGzJ+gJl8ggEw&#10;kV/LHCww5GQo4y4DReZkbPVxxNJ2qnOfBoF0K8IvNbc42DhOeYE7D/Zy0HjIMt9JBhBYKap8bCKN&#10;/vQ2Toh+WQu8sXPqo/8kf3LkxpSai376qEvgQ4IIXRNI5KNvdCYXGYNumas2PObMFuExDh710ROx&#10;NR76/Fc6R548HaITHRuolV09nExHdXjYGNlHSJ8ec96PKyqZxjWe9uxLbSnHZlmn6CnFJ0XX7Rvr&#10;MI/DH8QnAT2eu0hwQfLqUf/qLruQn7mTaX2yFzOOtqx9bEq/2C598CF19o26rIsy8mOgr4HZHmzF&#10;hs1Xenfwnu0Ze+tvzKwZis0ynv1qvOjeuszyw6e/NnrgX655+Mnu+srjTT7rIg2xxcP7I/vZfPBH&#10;h+WayqvTF680vAgPIl+qH/6Um2+l7/b60anb5/lkDPbLOPbAh59WbCpyssH/fljABN27X7646P6D&#10;AitFdzw8fc+JVtHdDypVBkbN75Mat3Su+HHzljl9XDYF7iY5+PzQ1o4Pj+d41KfdhwnRKrbSdaGn&#10;PSq+AUD2ds+bDSqeurOQ/yYT4zxA7Zmhd997f7y/d3/5h2u1z6dvAiWeZpzEWyc62h0iKG/Xbz9T&#10;FFygTextPUuWOvKBIXHMHZb+ptAMiOSdFEm3PB97s/apN8iAoCUYmukRAZ2CGSjBP4qbtFR5MtYE&#10;BNIWVAlkUDqgA6U+ymeiUnU9zswbuclrRxmLngFFZDEWWt5CsYjaO6jft3C1mStPp4wXmaHl+Nqj&#10;UxbAWEsAZNHIoJPx3V+1ccKvHm1e2OxX631nyB/YOR2SQtD90HL9Iuhnhgq137nv6f8PC6R8MDau&#10;FNA5e30cOn1tHD5zo0+J1s7dGocL8KydvzFOXrrbf9uxfuWDKt8eB84AOtf6tXyAZ38Bov0Fht4/&#10;NZ0i7S8gBFStnb8zTl28N85X36u3ptc1/TJwMpT7xmzlZAgYcosM0AnYiQOM83Wh90VfF0YAiwsl&#10;TqZ5qsx5xHHEuaQ/B7J0dByO1Djq8LsAyQ4AWgYVaz/9KqvgymlyojNxopwtWdKcbMVRR484b3rE&#10;0emjjsOmJ530wQ9MqZePTUJxtlJleYEkTpCj5rRXTrd1n05QGhQVkRu7RG+gw7g5mZPSIXPJPNQt&#10;6+lAd2ORo68xsxba6LXUMXoq0xWYy7qwz2rNZhlkZ+5Lh48XqSdHm32BMnZ0059MaSjy5fVpuSUj&#10;Y9gPfrXStfWuesAo+mYtIoONsmZkG4+NOlhV38wR6ZP5RGd5ddrMS192Xv1YIL9k5seRPerE6ve+&#10;g1Oy1dG3dS570x8ZN7Za2oR+Wcdlag3NAx+w4nYwcKNdW/iyTniNMek6PftmDggvHrICJlBAkDrp&#10;cn+wAfvRl4zoGlnGsz+R8nId8eoX/qxJCE9soZ8y3pYz601XOmRdem3mPUvPBvDsP6+XVB98GZ/s&#10;bpv3DftkbtFDfql3ePRf2k0boIBfnuwVVVl9+raOZVtA3sPT/v7IK+F3+w4BUDyBlon8EDCeE7lP&#10;S5ePaw3dqmdv/oWP3QY46CtAaJY1ASsn51OdcfBsA6bSu8YXN6dYPe1dKZr26JS3j+1vqRgHDPnP&#10;zbxNJr6dPH1m7D90eKwdO9E6TkBnAkPiY+KueDkBHvVffT5o2Z6yOCwfHJJYDEx5m8wbZF95YLoo&#10;wChgKOSUKB9fDBByq+yRBMGcnjBIlDLoEoAENFCEMfADHQEqJrwEG2RkAvjJUQ5K7EmSOU/QuAEi&#10;yhlLPmW8K7lVFigFRjQh1wkALeejD9lL/ZaGx0c/fdS3XrN+4Z3GmvRH8g3GCt17EM5rhl/87st+&#10;wt6DZWfOnyuEvKcfor7K6AWGGrlWOm0+c6oLwUVQqP9Wbfytmx+Mc1fujRPnbo6109fHwQIypwv0&#10;rF+633XHNq6P42dvjfUL98b65v1xdP3a2H/y0jh8uoBSAaa1s7fH0TO3x5HTBZ7O3CpABVRd77aT&#10;BZY2Lt8fF7bu9zgeyjN2f3CrT4imE0D2m94uqA3OaXFUlQZ05ELnKFzo6rS7gNwm45gDIsIXJxFH&#10;lHrEqaiPPKTM0XQdh1cXnwDCiVhnjqXTGtOaG5cedAWKHn7dX1s7rko56QQPY3/F4c66PVynHGAS&#10;MKItjjNE9zhh/VrPdizTyUoH8dJb3hzJoAcCiKa3s7aDn7EyTgJM06wHSoBMW/pmfoIAfdJOFh5r&#10;El36l3/pmsAgoAiI2rWRwX50zlzJzvqRmfUjgyxlRJ6yNjKUE8Q6QM02/wqVbr1X7Js533LYtvpY&#10;+z6+n20b/ehLb3zRt9e9ZETvjEHn2Fh75NA5fD0fdpmpZVW9ObMlcNE2LznZcwHvdLRfO/CVnAD6&#10;7NsEGONG157vPH8p/ayVMVxTyurxZm70lacTwIxfOWtpnvron3lJM578cp30Y0NAjj2s/+/nEzg8&#10;eKND227WM/st+maPNX+lrUeldJbXN/3cKkaePfN2pWfRnJS6veoHwurHwnw7OW8oTrd4p30BaNAb&#10;GF5eZ8vx6YSMGfu1reZ541WXfUyeOalb7oHYTJnvaR817x1jIXKV1S/78mX2xHQyJKZ4zsU8/bC7&#10;V7oBNb70DXSxlR/yn1Xbg3H5Cj/geb/bZSdz8YNOX9fbx6UrP/NZjb99kqROXxSAhRfIatDljkUB&#10;mVWsLD3t0+zR7FkpH4ymU81PV/9acPej+/28kLfJfHRx7cTJfrWe/OkWmTe9tkHNkvJjHPX3gua4&#10;m3gN8HSsr/qlDKl2YMjpWv56I6dCKOBIGgDkNMjD06tX7Csmd3uBp0cIBh7QZIxtMAIcSAMuAkoC&#10;bJZtiHL6hoLspklPfTIRZf3Dkzb16dNp6aNOGiOlz6SPflPKEdEDL7LAyjFcwNByDtqUyTMXZfmQ&#10;sVrmrI92+cz/I2/heEC0NoavOANFNvnGpi9xHp2+NVTAyINcjG7zWTiI3IJZmNuF6m/f8Rrlx4Wu&#10;H4z187fHWgGho6eujtObBXyqfOJMgZqqWzt1bZzauD3Wz90dR45frfLVceLstXGygND6+bvj1Nl7&#10;49jpAk5FwBJQtVZg6VQBos0rHrr7cFy76VdDOYr7taYf1Sb0wa55DWMzFwWbutiX5AJHLnbkws9F&#10;40IHNJD6h51uHLH+HA7SLo0TkibfY/WaljOqNc6tBRdnbkFET2MDPQKTB7oToNQZP/ISyOKQo18c&#10;OZKPXvg4T4EGnzlIw4fUkc35hpQ5aE6VY+5f1pWXCjB4Jh3cLti+DSZo0Y9uCTbsgXfZpj4OXl0C&#10;szo6RZ6+9NWOMk8yrAXdWs+yY+tYacCQ+uguH1nm1nYIVd1y3VDbddY97XQzpjwdsie0h/TrdS+S&#10;R+nDZgEVAoo9kXXVV+DJXPAu9dG2Clg1JpmITdVlnvqoN27Wijx9ox958vjyQyGg235FdLNPUXxU&#10;9uqyvuc0z4G87D3EXsg6Jl3ZtFLlrBs5mdPDNl3uJal+0q+swSw3NgSGlOmVfaEtumqja8ZEvRdz&#10;Alnj4lnqikc540s9a+YtygZBlarLbeOAJHXIjwX1SzBEp6wTvZH8ErxlL8jT0bXMvqnT7tpUVp86&#10;e8IcjYWyLvi0936qfJ+O1xzTN3bHh4fslfxqtxfuF9DrmFGxAGhwsjOd+DyouZaf3vLqN7vdLX1d&#10;s+x2d2xecJuTXVxDt+ua9wPbya897VYofwZgTXKkS3AEBH3wYYGHAkQ5KcrJkHhmX/YPDetdc8xJ&#10;Jp2zd9WJi598OQEi/1rvjoeTofWz5/pk6OjasRr/Tu2j3xZvAZaKx8u4K8ZMqWuCP5we2cBDdrBE&#10;jzPH3GVs3gZLHrX5dLJjxVYxFgE5y3I+sggUibkhPEAU/kcMHlRI0RBg4JSA0k4KtFOAQtoTNKWZ&#10;oDbK44vCKafOpPQhUz/tARfGjC70CqjB1+WHDKLN4mThpsWaAJO2yJv4Jt3kyc+JVvi1GSOyU4ef&#10;HfRJmVzU869N7ZsR/WR9oWQnQ2j97MZ4f//+cWp9fZxcP9Vvl/kQIxCUN7j6qfZbBQ4cZ9ZGvbZ1&#10;d1y8eHtcuHR3nL9wd5xYvzouXHwwzm3eHmc3boyNAkSn16+PjdO3x7mNu+P4ia1x5uyNprMFjs6d&#10;vzfOVP3J9ZuFzrfGsZNXx7GSsbZ+aZw6c7UuJBdNXVQ3jFcO+6Oy24cVUHzNlF4PplNCthF0HqYc&#10;B7vgXfjtaMu5aAtoiWOdnJVfLbNjrlQ/xGFxNFNwmMADRxGng0e5iZxqdzEKgiiBBiAiowNNET0E&#10;p4Ag5LTIbTP6cUTa3dYIYBAM5ekoTX41x5LBcaeNU+PUJ+f8Vf5QgkeABufc87U/q60D7CwnYMiv&#10;YmQsOqFlwGogVIFmCWoEyASgvCEXnfRFeCIHWELa2ZaOQE/0y5oksNBVGoduncxv0nsGkvO6yoeU&#10;yWcXvMi60iX5zEt/KZ2W5eR7jJJj7ayvvWDtV6C49KcnmdFdSld19FgGJHl1WSvjStXjN16PXWPi&#10;z7ppo4/6pYzcJkb9Y6Hq6TnpwGbbAaT3adXTHdnL0bNllWwkTw/2ol/GzRpKtanP3MNHr8iTV5+9&#10;Kg1gNkdpxog8+mQvyKOsvbHMnS7pk3GNR6Z9ahzl5bwyFp2ytqh1qv1s/yJvJaqbnp/zA8CedYs7&#10;b1XmGTg2rjWd1zx7lq5S+0LeeHj0oYc3SH2ElS7qzGm1zsWHB5lnCE/moYw//ezHBkTVZiztUvzp&#10;H/6+ltizxnGbLGAIaAiocdKDrha4uXT5WtnkevltH6+90XXnNy81AT/TCZF2L7poB0gn0AT8yKOc&#10;CDUwmgHRBJj8OHCgMd32El/tSXvTvqVr9mp8vPppH5e9Ks651XfH/EuG54a8Wr/3gD+UXit9po8u&#10;fvr5FDeRGBvcIBUHp78DmV7z3/6S9IQJHo79icvb5G3wAq0z8MntMaly3ya7VqDbB4bn/yZbvmIf&#10;4AQQfeWZIfkAoKUiFI9CUvV4QibZxqw0JzCI4tL0S9/cilkBlF6E6avVUmOTJU2/NmbxxaB46WWh&#10;erPXYlmoABm8eNJXqi260BsfHVZjVht91aUeOEj/pOrwN9UF+elvyiEXSn7ABiVD3m2yt3a/O06c&#10;OtkEDFkkRu/FL/rww+p/pxyf1/6u16+By7fG5vkb42KBnysX71d6d1y+cG+c37g5zp2+Pi6crV8G&#10;Z25X+W7l748zBXrOnbk1Tp+6Njar7dzpu+PMqVtj/cSNsXakANDxrQZPp91uW79SIKrA1Wb9yrpe&#10;a3yPkys7Fhh68KCAaIGhDz6YNikw1Bf47OCX5CJHLvi+6IvUB7Roc/FzNO2AyuElSKbOrzbOR97a&#10;cbT6pR1vHAsd4kCa+kLcBr8BSPJ04Ow9xzE95zSBIYAtt9Dk8UxOmFPZ/kqvOoGGY6MHHaRx9gCA&#10;lCPFm374OfjUcXodlEsnx/Zx0vRuJ1ppy61++gBD/Y2h+ZcxHQSVpEigkAJCvqUknwBjPg2GKjU+&#10;omt49FnKZe+ACLqF2r6l51L/rAle9rA29CbLnLOu6thCXQe7Kmds+rCbOjKMr4/11V873rblQoY+&#10;q30zX9+ABbIPpLFvB53SX5584ywp42lbEp2MgaKbNHV0SP+e4zwHpM3+t8/oZ/8p04Ou9ihq0GbP&#10;l27ySfMLnKzMW2pc42QtkTY2D2iwvtELP57k8Vpv7fqQqWx/WH97nnw2Vy/VH5/r0tqTFVDEpgn+&#10;sQdeRH7G7uu16oyPRzm6G8fY2pdr7ZRn0m0CPMCP06AAISdHDYhqH7lOgCRj+RzEJ59OQCinmPwK&#10;HZf7OvsCyZu7v+ahQ3RctseG5pl6MnttymbatXW/qo/fU+79sKDYCV/0wZ+9K37015KBoQI3boMF&#10;1Fy4uNUECJ07f2lsbl4pEHR5nD7j74H8I4DypfoR7O1Yz4NV3KjULTZ5wCq325ZgKIBoKlsv14Dr&#10;a4p/8aeZOz0TY+1pe1ZdMIJX650MuU3mudiLV7f6ZGj3nvdrPtMftQI6k+zpzkriLzL/foB8BkJo&#10;OiWaDkeQOJ54HDCU2C3VX1zNKVCeGUL9aErp5hRoa6v21fxGmTKAlFfxGwxNpwAT+DColOJSgxqw&#10;64o6X234TcSkkH7qun+1R2HAYnXPr/qHP/1RxlJP/mrMqtc3eTzkZ9zU4W/5VdaOlFHrUzwrKp6l&#10;IfEoa8s4rVOVA+YiP+3RX5pxM17L/3wCgGfOnh573t89Tqyvj3MX6hdPLUjuY7o95Tmdzz+rxb1f&#10;diskf32zLv4Lt8fFjVq8zQ/G5QI3V4ouFdjZLLBz9sS1ce5k/TIosLNRdO7krcrfHhvHb4zTR6+P&#10;8yfvjtNrN8b64a2xfuTaOLW/wM+R6+Pc2vVx5sjVsX708jh7vIDCZjmjAl4P7pWtfMK9dLnvlOxB&#10;/YopcLZ0dJwCUhfQc++DKn9Ue+bjqvtwAkEubg4hjsFF4+IRJFpWORHOIgGoA221q+c01HEySL4v&#10;wpLZjsfFVo4IRW4CDPrYRTTTXb8ObhToKeJg44Tb2ZYTdPtOEEFx4nHQ9KAP0k/bMrDgS2BB2pG2&#10;pcOXN1eOzxzMlZPOfDI343HIkau/cnSLftLwABbmIS81npOufP7AiZhTLyngJw/8TXOanpdiR3Zj&#10;Q/V+YXt9np6Trp80+b6QZzWmNbF2E+UXuyA23bLYBgvy5NMJ0QGpA2p7D802ZUP95DNf+sTWkRlb&#10;4c9etEfYFxDq08Hi6b1RKQJMVuC9+JG9GVrtZe1FZGavG/PhsZVDeOgZXSInY1nf7NEOIiUjAUY5&#10;+dVJUeltPmRa/15TYKHXbAKFXa75Z7+4zYMvekgRXZVjQyla7tXsL7JSr0/kmHf2Ql+LpWP2i/mx&#10;M7KfUNZNP7TUB3W5+IwdXnXZAyhzzLW51C1z0FebvD7ZA6vnCEtP9qV3TnnYFi3XNJTx5ckKuFnu&#10;B23L9U8+MpJPX3n9lFHGaDvSpXSKDPk+ib93b759c6MAz4Wi8tMbmw161k+fq3RznDh5puh0l9eO&#10;nRonT/mS/uY4tb5RP7ovjNPnNivGXB7nL9aPpeu3mrZu3B6XCxRduXZzXL/t8YjaFwV8fM0aeV2/&#10;v1W0xX+4TmsfFPAQ18S8XFf2qvUWF8U4MXGKl1Kv/5d/vl9grmKbV+v7NtnhI+O9/ftr/GvN56TH&#10;CZHnh6ZTIhjiw/IJTpvIds24VuAEPxTcSZpAVB6Q1g95/shHHKWJvXT3ALRvBgE/QFCe09V26449&#10;5nmiKQb3KdLN283ndOi6h6j9N5nJr0BDCV+CD0ZBqTOwPP6AgemJ7olHHQpvgERAxZIvMnJcFpCD&#10;39gBNZPht8dOOXIiX6qcuoyVPAJSpOHPwqYuOkV++ocf78Pjm6sUkPikFvKzAjhOXE6cOj727d/b&#10;3xnyjSGUZ4QgUyczHxZ9cLN+aToevXBrXF4vJ7D5ybhy6v64eOzOuFIA5/KJO+PCWoGgAjhnDxe4&#10;OXJjnD96c5w7WuCo8ucO3Rwn37vcdOr9K2N939Y4s//aOL23flFUerbKG3uvjLMFji6dqF8P67Xw&#10;m6XHjQI9dVG4RUb3BkJ1cXJWLuK+kCufC326IOpiLzAEBKG7D8rhcRrFw1HKt7OrCx4/B8o5xEHE&#10;iSwdR5xMnIT+8nFmkS24drCpC1SKXKjR/aOPJucSoj/HyaEmiMTRSnOKwlllbKnx1XO+SL9QHHF4&#10;lCPTeOqQuXHIgmkcc9uxUg6ccwx/HH3GJE/aY9U4mUfmgKJX61HtQI/5rE6+5nJT5QNOACY81kdf&#10;5LkLAQQgyl9vTAHFSdB0Wte3I0pnYCggSBtgxG4In1SAzHh0U8546npfzTbEH5tFH/M3t94Dtf5s&#10;FhvYLx1Yqi4nFjlxSdBeBm7jLkFQgFDaGqBVmr253APGMk7mhke+9aS/eRWP/WmOD59g2v/0EqBD&#10;And+Wa+A0bw/yMqeyH6SpiyNHULqQ23D0gNP9oe69Iu8Zb/sO2Nn3m330idgfjkfc2VnlGudvIyN&#10;5Jc6ksd+kZ85GD/21EaH6CWvPvOwJ0L6arMP2I5eyD74z//z237YO9eYcfFmDH3Jzlour7OlDZb7&#10;IesvjZ4tc7Z15C/r8RtfeTlH9oy8Hqt4c7tmc/PiOHv2/Di9fm6cOO7vgS428FlbOzWOVfnIUV/V&#10;PzkOHV5r0ra+fnYcO3W6fnBvNCDaKBkA0cWr5SvqBzbwAwxdKsCTOnl1wNClAgz+TNXzrICCOzbi&#10;8XQ4Mp0K5XpSJ+YlFgIo/QKQ+RXl7ziAoQNHjvaHF4GhAJglmAF4nAjlFhkwhAAjFBDUgAhImimn&#10;R4CVZ5HoIqZPPwL5PeBnujUGDAE76nxhOh9WXAGlsgNQtOVZ3vrxfPv2zfFIgntOcBLg5QMiGhwV&#10;4ZMCDSh8ZCzrVuCh8g0U1BdPZJID/EBrkRtKe0BJxiCzy7O+Gbf1nccnsxdylikN/xLQ4M080x/Z&#10;CPmT2vDRJ3MhZyV3MQYZTlcE5S++KJt9/ulYP7M+Dh4+UJtjo4FQHtJaHdPdrl/R18v51aLcunRj&#10;XD9biP5YIfq1B+PC3jtjc/ftsbnnzrhY+Qvv3xrndxcQ2l0AaPfWOP9eUQGfcwWALuypuneujDNv&#10;Xx7n9myNC/vqwtp7Y5x99+pYf7Pq3i7eyp/bfWVcLjB1bb2C0maBkOsFQO8UAWQfTORW2eoirzQX&#10;ejsBF68L/n7VFwgCiqS5HdW83T47hYVz4CiWziQpp8DxZAz5OHCBkPOIsxPIOGOk7CKV5lSIzQHR&#10;qU85oho3zjUOOHNTx7H2HIvokaCkXRsd6BRnnMBBV7pHDrnymRMyD/JQB5Sew+S8AQ3t+mSuZMfx&#10;O/EJZUx5pwEIT3jJYPsAIEDHegBBHiJvUFSkDhDBJw+kIKAgX58O+Vo0ygcXJ8c+gaC8yQMIBQxl&#10;ja2veVondRnDejVPEf2cbrEbfil79TpUe2wiVddts3x5fdixQdB8awS4QAEc9oV1NO5yz6T8MCAy&#10;vwQnY0iXY2bc8Khv/YpHmZzYMnOXNoiotV/q9l+BoQRt87aXpMaIHsqIrdQv93Hq1S37rvirv/rw&#10;ZD+13kXLeeT6pAvd7VMnmvQMAOrrbc6br71HXmRHjyVwyZrZ86v1nCn2RXjt79zSJZdMe3l5DWbP&#10;kOnaEqgBofwh7uqaqzlkTpGVVD1q31NzCB+d2GSpF3ukfUnqVntinkvmRS79tBkTrznhob9+UuRk&#10;/sKFC+P06Y0CN2f6byx2vfn2eO/9/WP3nn0FKo6MN956d7z+5jtj9979Y9c7u8dbu98b7+8/1LS/&#10;gBFaO7HegOjUmXP1A/xsp+tnNxv8ICBp89LViS5vTXTJm7VuvQMOfEPth/lOUfxu27H0nQDSduzN&#10;yU7/Uev8BWr/wdmv1h8+0rfKgCGgBgDK6U5OhwCbAKQ8QI0CeAK2AoKU9c3badNJ03Q6dLn2TT6c&#10;6DQozwm5PTbV1d6ZT48CmvLIyq1b5ceLbt68Ph4xyQAIKYACITKK1OQF+4AH5QAPlPt6ARDAQ4AV&#10;eTnxiREDHlpe8QfdBeyEJwAqICaEB0VOQIvxUfqF0o9eAVr6qsuY6UPe9LyMV2OncfRZjVVpxpPq&#10;n1t5TiOcTgjKQNHasULH+/f2H7X6Sw6ItJFqbTynMR/cLxR8p5zgtXJYF2vxTmyNywcL2Ly5Nc68&#10;WkDm11fGxqvXxtnXt8bZV7fGxisFaF69Uvmi1y6Nc69fGuffuDw236hNXbTx6sXqd3FsVNvZ1y8X&#10;XR2nd14c517bGhffvDEuFCi68n4FmvW6ME9X8LlUF+5WXbgPSpcCQjldcSHHASydgMDRVCAoQAgw&#10;StB7+DQAKcehkBtZaOk00i6Y4ueQUs4FGScsz+n5vhNH6DSO3k7j+hmo6sfBxXFyRu2oWqftYLts&#10;Q/RYjk9HsvBwZEg9OUvqupqLOcRu+nHIIUF79Uu7xmgdq08cYpw94vwFhPxbvTqpQJFbY9Gp51H5&#10;CWR45uLyChgBQ/IBRXhQ1kmbNQJqAoiAn9wmyx+1OjnKcx0oX5BWN50STX/tEfCWceyDBhs1V2vI&#10;ofbYNV926zWZbRB7qze3tAM8vS615mwnH9vmdkhARoAGgLEERKGAH0QXpC4yE9ySj35IvsvzemfN&#10;6cyGk5zp1hFbS5VbD+tfOgb8BAjRtfc121R/tl0G/IylXrntUmPGPk2z/XrflP2tg3aUPulPbu+P&#10;4o3ukWPOARHZx2z///y/v29dzQXFlq47dpyu9UnHXvtZ9+jIZsrGy7WBP3yx8cMy5KN3bJI6svWz&#10;bvSNTfuUrYhNzQ2xba4388naapOPjkjdat1nuyizi7EiU525ZF9K1aVeSrY8GXjISJ2yMTL+5cv1&#10;w+XKlXHq1Hp/qPDNt94ZO154afzq+RfHzp2vj5d2vjZe3PnqeOKpZ8bPn3y600cfe2I89sRTY+dr&#10;u8bbu98fuws4vbf/4DhwZK3B09Hjp/q0aH3jfIMgYAgIakBUIMgtNbfXPOzsuR4nJOKegwAxe7qD&#10;Ig5PPteaJx4mbjYYqh/PSzCUk6FDa2v9z/VuwwEvTniAIgAGkAlAQk54AJ7lc0NAkGd5vHAEBOkP&#10;NE3PHk2nRgFV9L50ZbOB3HQKVPtmfn5oirnAUf0YqPacDpln2t0eu3rVGlya/pusEWEBHwE+k0YB&#10;AngCmBgidQFEgMLSWEg+9foGYKkLDzkBTwEqy/7qMp46fBZKnhxjB8TIB6Qs9UXaUdrCl3pjLMeU&#10;ag9I05Y5o+gp9dD0ZxWYo2dOhjwzdHTtyFg/c7rfKFsh1dr4Todu3ywncL0uwtvlDLcejBsnb47N&#10;dy+OzQIyp361MU48d3qc23lprO84N07tOD/OPH9hnN1RQOf5S+P0ry5UuYDOjq1x/oXa3JWerrYz&#10;L9ZmfOnyWH/x0th4qcDTSwWUXqpfBjsLDL1SG+WdG+PqvnIqJ66Pj67UWtws51Cb7m4BYKdCDYjm&#10;C9+FykklDcgBgO7cUy6He9cmm5wd56h94imHgman246jnFIcD2qHWe3aloEu46N2LrMD4YA5O6/T&#10;A0O5UIGhfuapnJC+iFyOM/pHnjERJ6udo02ZTsaT6hM95fEteVey5/kZux3v7ByRvHklcOdEqG1F&#10;bqVkcfQJUnH2UoFNmzTjLfXXJu+IGLDhEDYv+oTD9Io9cKQ+AAkQsYYBBQEtdIquCR4JjOahnb7G&#10;NF50R3HoxkBtk7k9e8H6KQum1iu2TVBgv6T6Z83Y1C2PpR5IXp3glpMLQAg4ti8CPARIeybAh169&#10;N0sX82cHdRnb2pNvXHUPE51ie6lyU8kzF3NjX7Y2Dvl0CChC2bP2sWCjLfa1xtaUfMQO0gaaZdvY&#10;Pvs4+yF7BBgKII2Mpb7qgWqkru1Q8sw7a0AXoJ1dQ3RlxwCiXsea77ZNJz3INIfIZkey2Sj7t8vV&#10;Zj50jg54tC8pMqL/ci707WusdMma0ym6qc8ewdvXZ9Ur0yEAJ3sKZe9nzMyFHO3RNfPK+NLUoewl&#10;dXQlR39josxLX3xigr+NOHT46Hj7nd3jmWd/Ob73Hz8Y3/3e98e3vv1P45vf+p9F/zi+/c/fqfof&#10;ju/827+PH/z40fHUs8+NZ371/Hht19tjz74DDYIAonff29dgyKmQkyKgB/gBiDxLBAyd3bzU4Mg3&#10;gS5cdN26Rspvlh8VN8W2XEPsBgwt46i4Bwy5pXXrXgGPWj8PT/uj1vWNs30qBBD5axBgJwAozwEB&#10;OKlrgFM+PIAp7fKhgCDPCvnjV33x4wNsNi+cLz/olpiTHzHJW87T6RBsMwEip1/TCZFniIAh5NQI&#10;SCLnERNzEsIIyyAPDCTVFuChPeAgZUAA7wpoVJu6/wrgaEtdAETLK1n6xuDK+mtbLgKSz1hL0NM0&#10;67u9qNNXpyNzmQ+Awtc6zLrokzrj4WGj2CA6dP9PCzT9ToCeQBowhDbOnRmHjx7q1+p9jRrK7cVx&#10;j/h6Xey3AKF74/bWnXFrsy6K/QVcXtscp54+OY79fG2sPbY2Tj61Pk4+c3qceOrMWH9yY5x+skDR&#10;ExfG+mPnx/rPK32igNHPL421R8+O44+dHetPXxwbz16pfpvj5ON1Mfzi0jhVfCd/fn6cfebiuPn2&#10;nbG5a3N8eO7++OJm2epWbf5+o6B0qQvB7aY4Chd1nKQLuJ2B8nwyFOL41efXNye5/OUYhxuZcSoc&#10;HmfBUXDAeNTjS57TICfOWADJPyq7UI3ZzznRH59y9eHEOFyOKE7UuO1kS9/82pTmF7W21XyLJ3PW&#10;P8GeHP2QenyxUzvUdsiT/lIOL06wnUrVt2w2m8ehI9l0IT+BIKn26BObGb91EgD1rbKjYm+ZAUV5&#10;oFr98sQI+Ok5lRz1gFPWQKCwDvQMAKEvyhyjMz2RNvbOHOgV0BUwZNzeB9W/TxWKIkt/NpIqI23G&#10;MFdt5Crr1zauOg9O+w5On7iV0xYQczIUsj/sm94j5JfcgKEAwrZF6WssY5tLdEPak9IBb9Y9OgIE&#10;5JOZeUvZoYNI2XMJggKK+hSj0shhw+iB2g41LjvHtsbWpk5eau9mT2ZfqyeLjNaxxogce6b3FDtU&#10;u3rt5h77Wn/g3Z5IQJSG6B0w2bZY2CfjZm9kjOgffdAyj4f+KDL0T3vmqy26GoNfsP70ooe23hfs&#10;W23mwWb47WlzIzvyySU/upKJF1+AkLasSdqXpC6ER52x5WMu0MdrAAD/9ElEQVTLjC2lm7loB4TE&#10;hlPrp8ee9/aOx554YvzPf/rn8Y1v/sP4+je+2QQMfesfv12A6H+Nf/nOv/bJ0K9eeHE8/+JL49Vd&#10;bzUAcqvsyLGTY+3k+gCEgCCgJ88QeU7IA9XyABFgdOXa9P9dgEPfEfKjco6J8bnZ28EAufsCDCH/&#10;T9YPUBcYAYhOnfFJmQPj4NG1ca1iXD/fUyDGKU5Of5C+6gCbnAZJkXogKKdCKP3UORX63X/+vvP0&#10;Pr95bvW29urEp3QxN2DHiREgxEdevsovToBpIteqa7bAkMkJ8A0GKl3lF+BiMs50mhJAEgpwCDgI&#10;OEn9Us6yP3mMnzo8S8AizcmMNvzkuyWXMfSjP54l8Gp51T95/C1zoYc8edq/0q/qIy/8xqRr26Dq&#10;pMZFvhUBHTOoMfSTeoDaM0NOhfJke2+6O/WrvDah54Xu+kDW5dvj9qlyBu/Xgr1yZZx4dG2s//h4&#10;pcfHWqXHfrY+1n56ahz7SdEPTo7j/7E+Tvzg9Dj5gzOdnvnR5lj73qlx4vt1Efz47Nj46eZYRz+q&#10;/KOb4/zPChz9aGOc+Mn6OP302bH2/LFxd70cxs2Pxmf3yxn70NcdzqycQwGLXNwuVE4g+XZ85Wxu&#10;361g7ENod8p535ve8MoF08Gm+BKAur76Ik6A7MhNvTzHkTo88iFyjZFf/ByxVPAjH//S0dBxCTAS&#10;IOKIOSEBJPUJEAkSxiSHLvj1W/In+MQ5y+sXh6sf56pMVgCGOS7nz6549I18RGacv/HlpcZJW+bQ&#10;zxEVoOkHCGse08U+0bLerRugxCmeQC3Ns0T0iYOmI72k7OlkYKlzxkb0nnQEEOglgNUecft0dQu1&#10;2muPOEFU9hZibrFJ3XIDGjqYli2sNZCizl5Svnh5s8v2QICF4AfwWH+gwn5Qzh5ZgqEAIrKMEVCm&#10;r3EDXjI+0oYngKn3fhHe7PGUl/XkxL6Apzo60zF6KtMpoKLHWMhajVnUelVKnvVbEpsg+8BaIHsk&#10;+9HaRI59Zu3Ck3Ykry1rbO2BIBQQT8+mOc82GT/6G6fnYEzluS62SJpbttEt15g9Fd2W+z482Xfm&#10;Yr/ap6136Wy9/UjiE4Bk+7Z1rbnkWrOPlZH2XONtmxpDXhq+ACrlJZGFyNVnKVuqjmzl5IF3gEgd&#10;m7q2UK9JBWRvG/sUy3v7942nn/tlA6LvfO/74x+//c/j2//ynfHjnz42fvjoz5p+8dxz4+XXXhu7&#10;3n13HFjzrFD9eD5VMaHAlJOezctXCgRdKHnl+y/WD56KNfmHe6+9S9UBKv2nr/em22Pu3HRcnWOj&#10;dXbNWWuU2KddXozD7y85nAw5FfLfZP61fvfefV8BQ8AL4NK3wT6dvifUb5DNJz4NhCoNT/hQToGA&#10;JHnAijwnTgFDngsSYwEhp1w59VF38fL0N0Z8IV+CJl/ozW4/3O70GgBQjwj0PdGaZAADUJDJByQg&#10;IAEFNPxX4CGGirFa5ixbOYAp9QE3If2Tkhmihzr8+mbMPISNyJa2LiU74wAtUjLCu5pj8fU8KlWf&#10;551a1tyWsTL/EL7+fxkfWqy+La9SIO7s+Y2xd//749iJ44VcLQAEWhuwNqNbZHeLbm9VcPGq+4ly&#10;XHuuj81nTo+NH58Ya/96uMBNbfTvFf2gyuh7x8bB7xwea985Ok7+24lxsgDQ2nePjSP/fGQc+vah&#10;ceJfC0B978RYL7C08cONiee7J8f6v50Z69/fGOcf2xynnlgfm69ujrun6sK/dGt8UBfJ/bog3CKb&#10;Hp7edsScBMpFv3JuBYKu36qgXQGunx2qek4wwab7Fj/ikMjgzMhIQFWOo8sYKM4m+R67KMFEAFkG&#10;Fk4wTg8/mXH4wE2+zdOBocaVuk2gDrlIlAOI1LWDpX/phdphceZFwAp+8o0VAKNNH3rQ37ziCDnU&#10;OL/oGZ3bntXXuORIlcmO80fq8/C0svEztpOggB0XvBMfdV1f8wKK1GnDIxDJI0G/9Sp9lqBNHafN&#10;iaujJzsYFymzJX18B8Z3YYAhwMj+CPhB3jq0TwAjBAAhvP03CyXL/qFbQIk6+0e9urRx0AE6rSs9&#10;5/3w8L4IGAqwsY/IVE69cdgjQR1PArp2ZSSP8LR+s47RN2nmIfCrQwJKTq7oNwWWCQwFqEWXyKWP&#10;vtLoE3nWNOs4tdfYxWNf2DvWRR2SVxfCk3ZpyvZqgjy7/raABVAhgC+vudib3vSKzejXepb+sZEy&#10;fc3PXrNHwxcb4XM90CHXgP2VebRNzL3y6ulLR/tT2nMuomNOjFcnnGV3c+FDXMfmmGtSm/7xMewR&#10;PxTZIeOrl5cmTw7ST9lYS35EP/8d99LLO8ZTTz+xutbiA6yft7BuVFzwvI0/9QYkdr72+nh2x4vj&#10;xX5e6LXx+lvvjpdffWPsfOPN8fZ77433Dx4c+48cGcdPn+6TGKDHw9AAkDfEgB7kAWa3qoASgEiK&#10;ACL/du9zL9ObXOYyxePEsAbupa+9Of0Q+epb12Kr2OtUyDNDvj4NDPnXerfJgDP/uzm99TWd7gBG&#10;DWxmoBOAoy63xAAjp0ZSlH6AT06MkH5u0+U2VwBQnhcCcJwCAUp+HLaPrz0WP+jWWd4uE5v1aTAU&#10;sBBwg5IPGEqeMRglAEJZXwZaPs9DZoyWNKcpyniWfA1g5rHThsjTRra2LFwASQAQXcKvXh25SJv6&#10;ZX/6S7PI6unY41Rd5GqLTCSfcrf9pvQuMKSsr3/i//3//l0f3e0/sK/BkCO8C5cEpQpitUHdJrtV&#10;6Hzr4tVx5XQFusMVmN+6Mk4/fmIc/e7+caJAz9F/OTT2fGv3OPC/auP/8/5x6J8PjkP/dKCAz/5x&#10;tNK17xwax4rvwLf3jf3f3tvpgW+/3/Unv7M2jv/z4XH6OyfHme+sj+PfOT6OAVaPHh0X37jQYOja&#10;uQpgnluqi8NrhQggcsFyPhxSwICLmvPlyPzSdzIk0H348fZrxS4aeRd4LiDEKZDFmZHL4bWTI2t2&#10;2nF6cTKcVpwT2ZwdcnEm72LNL+04MLKMAzj4phDgYryMIU1gCJkbPn060D+kV/J4OWygSR/64XeR&#10;TaBg+msEjpgu+QUYkGFeyqnnkMllkw5wpefpMyf7wWl54+QhanPpW2BVVq8dGTO8S1JPx+gbwKfe&#10;PKTGZWe6CXp+LdOboxZQ1AmK6vA9vGbZI/lAXp8KqQdwHgjeFXRrrzgN6rcO55PE8KePPZJgyUkh&#10;Ywmq9pNga08pC8QCXtbePkh5CYxW+6XtPv26XYIaFKAzrfEUuDOu8ZB+ZMinf/epte91L72XwEc9&#10;/eXxAQ3Gz36lW64LdeQFDOE3jr5kkKvcdi9y/alLm7HVdTv9izd7Wj5rpC37oeXQr+pdW+GR2s/I&#10;3uy1n09YALnoG5uirA+Zy/mbh/roqy56h1Jv3vpnT6Ls7ehON+Xon73Y5Wrv9ahy9oPryjW2PB3S&#10;J2R/R07KbCFvrwdEqY8PUp/rIH0Chsgyd3M2nwaDVYfYwI+Ro2uHxru73+r9ELJf9fGn3f7k1Neb&#10;na6cOnu2wc67e/eO/UePjn2Hjo5Dayc6PXD02Fg7dWocPXlynDhTP3LPe0D6UgOfqxVTgB/pVvl1&#10;YAfouXClfiCpmwEQUCQFkvxReN/qmg8kOo6WXmxp3eWtffyuFI+4KT66W+K1emDILbK8TdZfoD52&#10;vK77Ata//11dow4Ytt8aCxgCdNQ76QFu5NXhAdICktKW22j60ns6Bbq+OhkCbIAh9cBQHpzmW3Jt&#10;SZX1m2gCTk6I+pmhTHAJHAIetP9XYGAJkBhy25jTbSkUeWQrB3AoLynygQt9yMYrvxxbOeApejwM&#10;uvAFlEUXPOSRnzHxapdPfeaOF5EV/fFGD6RPjwMMtROeHvD2up82zwx5o2z99Po4t3m+yb3h/ix4&#10;bVpA5O6NO+P65o1x8eilcebX6+PYT480GNr7D++O9775znj7G2+Od7/57tjzD3vGvm+9P/ajf9g9&#10;9n6zqHj2FVja9609462/f6N4d3X94X/cN9b+cX/RgbH+T8fG+j+fGAeq35HvHhzrT5wYV9+ugHn0&#10;yrhzqTYAHQrd90cKb5aDfDAd97qQ4yA4hA6sK8dfG84v/wpwwFAcoAs8eReTIOVC4rASuDk2jo/M&#10;dhjV1s6kNigeZQ4mDqr5ipYX4zLtIFiOiwPHTw75QEADgAIC5MaBGWsZLOJQU5aPjur0IzdzaHAx&#10;g4rwKacOL32WgGeZNzdOVdoBpeZGDrnA2Nlz62Nzc6N1J49+0oA7aQfh4qeP8aXq9Mmc01f7kid9&#10;UM+97EEHuuTXdG6RmDu98URnadYrNnMy1CdCJbMBzocVJAv0AD/yPs6ZD3SiACH80+nQ9AC2/bUK&#10;oDVGj1Pys7filK25Uxa0dNhARdqADnMSnLQFdJBDnoDVQavmnqDOScrrh0+fjKcPXchAeOm71Fvf&#10;Du4lM+MYGwWgkZe9qy7y8OpHLlkBhmyB1IfoGqfe7cW/3JdZd+vTdjQ3MoqWeyo2Dk/v88pb4+wD&#10;e4KebBB92y6zbaNPbEqvlldzkWcbZTyIvrGXcs951jc6Jk//5O1bOmf/Zv+1vrNO7QvKtq43emcf&#10;m4s93sDFmNXH3k5/80bmvcwjPiPARxp/iCdt5tTzVl99Mk9lNolfNFb2IlvK9xoWkACG8p2ekxsb&#10;4+Da2jh8/HgDoxOnJzq2XuDHQ9Gbm10v3bxS614+HAhCQBGQ40TmQQEKt8GUASDpnfv1A6zo9r37&#10;DYjuF6Bw4gIMIbHO2jbN15V89mvv30U877hacXR1MlRgKM8M+daQMQGdJRha3gLLaQ/Qg5QfbtP3&#10;v2oDisiit9MhzwcFEAE42yc+83VQa8De8tO1WwD7jj3oB729fHs8IogL6gAIgJDAjxrw1OSlAjxK&#10;nXZ9AYMAEX3VBWgEQEjVhQfJBxyFXz7l5AM8MnbGoLO21PXbakXy6tOPLAbTpm45tjHxADHayFXX&#10;iHd+nimyjLPqV/V42xa1STxErZ/yp+bxwf1x/OSxfoDaX3GcObvRt8qcEPX/oVyrRYHefSF08+o4&#10;e2RzHH9pbRz88b5x6Dv7xp5vvjXe+LtXxmv//ZXx6799ebz+d6+Nt77+9ni76K2vvdXl1/5u53jj&#10;a6+NXV97c7z8N78er/7tq2P3198Z731999j/93vGoW/sHUe+CRQdamB14Dt7x/WdtQl2V/BeuzIe&#10;XKsLoDYBMJRTIa+mu9g5IBdBgl87pNk5C3Sr50LQfNGjdgLF38fVFajaEZRz0F/g1CblTDgW5U6L&#10;h6PjoOKIULeVfA6E0yMvztmFKW2HXRcrfrLJMB7niThPcjg04+JBuV1jbO3a5PURXPSL82wwMYOM&#10;Zbu8NuPhowM5fXuhHUft63Io8qE4VvX46QvEnN880/+blBMtMpEgl79gMG7GfzgfMCSfvoh+aScr&#10;8384GPxXQYSecf5sJI+ypmxAljxduq1kcjr2Q6+vvkUJCMZNn9hYPnohddrork9slXyfWJSO7NxO&#10;enbgTjN+/785X9ex65x/2Q7g6lqXkkMfQWy57vTIXkDGUkbaMnd2pB+Sd230fLUXCSLGyNh03A4m&#10;k66pI/PhedNFGhshdpOGH2/2uvVdgqH07zWe+fTBp5w9m3FRwIK8eWcP9zVWRPfobH4rO5pnzRFl&#10;j3R9yWqqvPpev3ls+tEJLXXNfJdty3pzzBzItD/ZmD70ErTti/wAsU/s6ehkbulLXvLWOnPIXk+d&#10;tSIrezBt4UuAzT7nA+2H+C17MLaTt0/c0pO2DYvcasofnXp+yJ98b1y4MM5dujQ2r14d5y9fHheq&#10;7SLAUWUgSPlqxZKAIbe/PAsUMHT/Ix9ErLg4ExB078OPuh7Jf1iAAkARZ8VFca31NeeyIbtKrb9r&#10;Sh4P3sRRf05O/5xseZtsz779fauMTk51AoaAF+MBN8qATdKmGeAAO/osgY9+KHmpNvHYRxXdeekH&#10;pq8D3NPtLyc+TobczrNO9g8A5MQofJ6XUoevX61PwE9AN1EGUs7ElwCkwdACKJCBB78yGVJ9gI3J&#10;yJzABKwaRCzqjKUuY0YeUk9OA5Xi/b90mfmBF0g1Y6df8pG10rVktcx5juq1K9MjujB22rp91gHh&#10;8cyQ0yHjdP38JWSv1eeZodMbFehqsSDV/EfKZfd5z54bx48cG0d3HxmHdhwab35v13jjW6+MXd94&#10;Yzz7V8+Mp//y6aJnxrN/+cvx/N+8OHb8zUvjub/e0fSrv9lR5RfHC1X38t/sHK/97a7x+t+8Pl77&#10;6+pf6e7//uZ4t4DTu19/s+S9Nnb/r7fH5svnxvm3zozzh86OGxfqF818MtQPTn9Ywa+Ik+CwXBDt&#10;wOpC55Bc4P1m0vUCdPMtD2DIRZ1A0GCpHIyLBnV9leMQOSOOLY6GkwoZAx8HxzGjdj7FG8fRQa0c&#10;y3RRurXqwckCynWxtjOfdTUH48i33NJhOSY9AKHp7yXmN7uqr36cbcjFgwJG4pzTBmCo6znOY5DD&#10;GdMvwEfKmXZ9pWyRevLIBoac/OT0J7po67qy/cN6BejQIfWZuzYUkEQGnqxHB4ZK6Wz+AUP0ZlOB&#10;hH6I3fDTle74o1/qIyunAwEE1i6nBIhudNAneZS9EXm5vUdmQBl5AlM/01LUga90TiDMiZE5cOrI&#10;nrF3EpA6AJWs6NU6VtnYsaU8HXrM0s38YwPzxiPtOZh78ZHbpx0lL2MENEQ/eoXU0ZV9c20Yj2wU&#10;0ECXjMkmWV/8KHsAyae9+Ws/0IeeeNWZz1KGVJ31Nz5e11PfZir9p/0geE17I9e2uZmvPmyTvZK5&#10;kGndlLUnT37Gj55IHZJX37atNLxS8+85lWz7wnjWmC5ZX7rT23gN5qqOPm4xS/WjB8rezx4zPzJT&#10;H1I2B2nyKWf8AF/7qu1SafaFeuswyZ/eim1fVmUnK9Ppyp2+1eStLH9tcenatQY8l69fH1du1L67&#10;d29s3brVdcpbt2+Pa3e8xTUBIidBOfVxeyqpE6DUh7ZBUQGl+14UMI8pFtMptoyvDSDuPVwxceKb&#10;4mDAnOeegDknQw2GDh9pYAbULE+GAJycFgUM/V+AZ1G/Aksz+EHhIUPcv3Tl4uoxlLxe74UlJ0RO&#10;hqaPLHprr/z4VXvIXQ6feHAb07NEeK9PJ0MJ5B3cK2UYeW3KAIEUAHGKElAQMJI++BEAJMUXGW3s&#10;4tWGAlIiSxv5UnUZE194yeiTmVlO9Faf22WRb1ztKaPwBujgUbYZIjf6qJfmlEhfMrTr3zIWen/5&#10;ZelePPmSc8DQ0ePHxvmLFYhmpJp/z73guPPY8XFk/4Gxb9d7Y/czu8eOf9kxHvvvPx9P/s1T4z/+&#10;7Afj3//0B+MHf/5opT8a36/0B3/+0/G9P/tR1/30Lx8fjxX9ogDTjr/aMZ7/yx3j2b94ZvzyL345&#10;XvzLF8fOv365QNJL46W/e2Hs+PsdY9d3Xxv7f7FvnNl9Zpw+uD4unK2NUb846AoE5YSI0+FsOJQ4&#10;UmUX93SEf6mfGcqtsgQWTsGFL88xSAUKDiiOJ447DpT8dpzzOOrb4dZFKOWgyOoLVJmjqn7GUd8P&#10;ps6//vQhk5wEBnnyMwY98vBu/v3a3KIHR5wgREbACQJKtHHM2gRqdeylLydNf2MILKj1rzE42DjP&#10;SYdp/tqNH7BCHiIrQWJ5IoWPUw+wUZfAIa8ugUOenAQQRP+2RY0Zm8jTKzamd04F6L2cSwKDfsYw&#10;ZvaLeu32Q9Yo65VfZRwSXZfU9i+SJys2zLzoYDz18ta6T4D+0yf5OdltMBQHbm8kOGVPxsEv9w+5&#10;xsi6ZMzohKxT75N5zrEbXvYM6CFXHgmGyuZv3JxUIUElOneQqTRzRFlrFJsYyzpad3tAmzr6ZW2R&#10;enW9DpXGntLIQj23GsucM+5yja1/QAUdfduLfXMtRnfz1jc26nHJW8g3N/YN4WHDUOyY6w7Rse08&#10;zwHhS0oGWfSlw9LO7Tuqbkn6OHVlg1x35tE+o/LLtVKvbM8gAD4/8sxJXfPO10vWNXsO2V/2QYAy&#10;Slv69Z7o/lMs86/vHmgGilCf+hTgAYqAnzsfFLApQAQcqb+Br3x3ngP68JNPG+TkJEg9ApSAkpTz&#10;zBCAdHf+XzAnJWiKn/NeLd0a/MxznICQuW7HRzEzD1ADcB6gBoY8M+Q2GaCWDy06DQJogJsVGJoB&#10;TgOeGQw1MJrBT0CUsvrViVK1BQzRQ1yivxMet7scOgQM5dV6YAcQ2rzoDs2Fbptup01t+va/1gcE&#10;BEAI/MBFwFHy2gX+AAapdnmpvllcvM1XZW0BF+pR6skGRtI/bQEbS0CzHBe1zOJVZx76qM/Y0QPJ&#10;G0N95rwcL+Mo46MT3dKn+Wqc2ERdj12kbfpPsmovMORVdc8LuU127NTJBkMWByACQLYKwW6eOz9O&#10;FBg6dmhtvPf67vHcD385vv+NH4x/+PN/HN/4k2+Nr//RN5u+9kffGH/7B18bf/uHX2/6m0e+Nv7u&#10;D/9+fLN40N//wTfGd/70u+N7f/4fBZq+P74300/+28/GEwWqHvvbn49Hv/bYePqfnh07H31lrL1z&#10;bJw7fn5cOj/pkVfqfZK8/6OlLuAEBw6Jk5W6KFzkQBDyRlk/F4K3SDvHFEfgVzdnEIfIKXF4kRfH&#10;aTw8ylKOanJyE4Ags4PcLJ8j6uBW5X5mxMVaxLHpx/EFABiP/DhnaQOhdrROIOaTibktAYNDDuAh&#10;a5lfOu6Aj9gpDp8eARPmINCY/7IdmbP+ZAfoAEPktq3meeChm3LAUoLENKcJyGXO0U15mdemT+yf&#10;oJI1aj3bztOv/NT1bbOqj/76k0m2PN3Mx1zb+Zc9BQ/rZa0EEw5relZkCoD6yG+vy/bJkzGyLso9&#10;z8pnnRsQOR3yxlPpJjBz1AEZceYJTHSgi3r7B0U3NqC7cbKWsQ2ybuZlvvTrOc57RZ35GityjWnv&#10;J/jRxz6lpxSpE1w6wJR8ds54k+2mEygpG2csa2ifaKMrPeTV2xtdx56zDCQf3sjNOOrYmnxp9qzU&#10;nNg59mWv2BDR3TwyVsZgx5ZfeSl5qTPGqn3WU79cU3QLte4lQ3tk4yfDekkRG7N762sfVIp6DvPa&#10;6WuOSD7XHz5zaJ9VssnK3gkgsr7yKHup+YxRNsjYWW9lvPo1gJrnqi2+0Zjbuk4xDhhyqwxAkXcK&#10;BPQAPwDRrfsFmD/6qEBQ7cU7tVf9SP8Q73T6Awg1wKkykkcBRFLPEAFDHqhWDhhyiwhNMX77+uk8&#10;Hef1nur5iCkOipFerc9tvumNuAkM5dV6b5MBRIBLTnaSB2gCgKS5RZY8EJU+QBBKP5S4Ptl7ojz/&#10;A+h4KNottNwGy19zOEnK95UAIYBIW98mM7kAAAIbiMxBXrsyABHekD7qpKkLT8DCsi3gIfXkAhwo&#10;YMPG0B5w0v2rrJ3MJTCha8aXovBlXHIQEKfNA87S1BkjeWnLrvEChsybPG3kkasPfuWkvoT8+ee1&#10;cJXeL718Zwgg8q/1AJHvSPSx3JUr49y5c2P91PpYP7k+Duw/PF57edf47j/9x/jrP/+78ad/8N/G&#10;Hz/yp+NPi/6k6I8e+ePxh4/80Ux/3OU/fuRPuv1PH/mz8Wd/8OfjL/7wr8Zf/uHfjL/9o6+Nr//J&#10;N8c3/vQfxzf/7Nvjf/z5t8c3Clz9/X/7h/EvX//ueObRHePdV94fGwWGti5WQLpZF1VddICQUyGn&#10;Q5wQZ9WOoy7iBD0X8fVKr1672EDo2s3aZAWKXODIRZMA0w6gSD2HxSFqJ5Njky6dY5xWHGXaEOcS&#10;h9WOpy5IKWeCmqccTZwuXZeAYNuRmt8EgqZnhabAEIrTlddf36TqOxjNYIjs8Mc+baOyl7HYkC7m&#10;RK/lSYu50tcc9Q8QWj0gPY9BbsrRT30AjvIyTaDEH93V6au+ZVVZPR3Zjb70oQvdckpB7wQTdcAQ&#10;nfGbl/6xg77qswaAANAj7b1QbcBQSF/rz0bLtNdoJnVkpz57su1X+ygALWAoDjx7InvRPkkQ4jCV&#10;VwG9eLqu2pExMic2NS479AlJ8ZoHm7GJNnbVh/zI7ICBt3TN2MbQ5pbY6uvpxZPgkj2S9VD+r3Rh&#10;C2X16mIb6XJvalu2y0fX7AfjhCf7ULu1DiA2z1732KzqYkf2pr88fY3Ttqi8fsu5JP8wZd9kXohu&#10;mTN5KPpnPvZf9uLEM33LiY6tl3UoYtP4k1yLy7HVIXPID7esFVnmah3NM/O1ng2gyas82yz7xFZZ&#10;+yUPedqMbw+op7eYJQ52MPfcawGUO/fvrZ4BAoqcDAFAdz/8sG9zATQAk7fBViDIidAMhJDbZk6L&#10;5HMa5ISI3IAh40z/HD8ddkyxdtrHSzL/XGOJtYnddz+sa6diZZ9mXb/W3zoChnyBmq45BVoCoD7Z&#10;KerToiqnHggKpR0gCuVkiKypborf7Mt2AA+AMz0rVHu8QJG6PBcE9KhzO83fkIjH2gKIHvFwUQK/&#10;VPAPoFA26a8s2AyWGAVvCI82fVCMhhoszCAGBYCkThkpky0FSNRJA0J6sSof0II3bdG/x6s+ZERm&#10;xsK7HAvfqq3y6YuPcdlGm/rMWRse4+trQczfiZCHp9FHH33QYGj/QfdOD421E8f7wThfot68eGFs&#10;bm6OM+unx6EDh8d7e/aPX7+0a/zzt/9t/PEf/dn4gwI9E/3heOSRPyh6ZPzBH0zplP/DbvsqTUDp&#10;DwskoT9+5M8LVP1lgaW/KED15+NP/vDPx7e+/i/jlR1vjaP7T46zpzfHra3b49qW04baGJcvNhgy&#10;hzgLzocDiYPiMNzmAIacCCGv1wt8glwcZYAQ4jTaiZXMBJw4zg4snG4R52VM9VJt+NthVb5BD6eD&#10;ty5OeXXy4UfGEhjiTL8aOAAUvBxkOcUqOxlKIEkwyXyX+QQV+bQtSd+Midd86W4Ogov50Y89EX0i&#10;y/E9GcCQFHChk7G9ho4nYwtmD+upDtBZkv7dVrxSJ07kK2ujJ/3IoKvAsQQa0tQBA3l+CK95ZH8k&#10;xW9eynjsidwi6D1Q4ykD09qzB+g2zXN6cJkMqfbIl++66qdsrNzG8WxTTl04a3n7IkGI804wokcC&#10;kn1DjnprZE70oUdsrYyn+ao9AZiO8vSW1x65GUuAzvUQUGhM4I2O8gi/OZFvntY1+d6zbFWkLutF&#10;P6l2lLK+SJlM62Xf9Z6Zyacb7K+lzXvPzrYFftg1eyAnQwncmWP07wBZdVkP4ynHpplL5rGaV6VZ&#10;24fnkL1Pr+UcperonLXoPrVWCdTS6K89cnusKtNHX7JaRo2fj5Nao4AavMs1VIeU+7Sn2tNmj/c6&#10;Vn959WmzD+W1Z0+Sk3F6b1XsSNyUut0EVAAtbjMBQf1sUIGi6wVgAmxWt8QK7DjxCSkDR8AQ+uDj&#10;T5oXAUMISFHfp1Dz2B1LK3ZZb2sb/dh0+SNDLEzMF3M9QO2jw/T2vNO5Cxf74enDa8daDwAmJzvS&#10;nPoAO4BSbqMhPA2EChgF+KjHJw1oChia0uk/Ks0DqAGGnAghwMfcAB4pcnKUh6dzOy23yvo2WQwi&#10;vwIERfIBGvJ48AaYNG+BA4aUR9r1DXAAGFCDiKKAEhSwswQmUs8laTdRoCN6GcfE5PPsEhnJGxO/&#10;fmSpC2gJeEreOPoGXUaHyMnclI2vTp4tGI4e+PFoiw0yh7Xja2PP+7vn/ydbHxcubXY/x3buWZ47&#10;tzFOnDgx3tu9b7zx6jvj+9/7yfijP/rTBjaPNBDaBkPblPIfFJ/8V2kJjib646I/GX/9l383/u07&#10;PxmvvPzO2Lvn0DhxfL1PhbzZtrW1HVg5jQTrOCBBDHGm+cAfZ4A4+gQ6ZRe5i57D4AyayhmEn/y+&#10;oDiGmYzHKS2dsvrJ+U5OeOmkOVxOWoBW1hYnJ01AMZ8ENfMzn+jimz3GRB0oCiRI9Y0jxh/gkba0&#10;s0vkLx06R20MPPSMrkiQMJ/Mlx74lROUyLt23VhOdpDx3Z6xFhO1nap/60XvPg1y8uOZpm0QlWej&#10;gKP+PlHNgfysa/RPQKcffckGMti27V0kiEs5+6w555/1NWb2jrmQETuZJ507X/X48WYe062z7QdO&#10;lwFFfllvbyUQI44buMiD0/LIfBJ8UGQlMEmNicyFjtrlAXv7uYNe1QVQTfOYTiHIdh2waa+n/uZQ&#10;/ObHBtkLCA/b2rP2cfZ2rgH9EDnpk3xkkd82m8da2pJtkfbYGlnrAONpb00PWmdtUOSRFb3oKs3z&#10;ePYBvemqPnrhz/7Wps5cM5dVftYXRa+MH3uj2B84CaDGa0501j+2ynjq7F26oPgJY/ec5rbYOvpn&#10;fGV9QrGBlPwGPDWX3g+VZv9nP9kL4UHy2W/yAVL6qLc/G7zN+oodPh64+jbOTEBPAI48cBSABNAE&#10;CAE5t/vZofLnAEDJUQZ0PgA8CnQ8KPAxnSLVnD6q8XxbqPLTbbIJ2Ihf4lvH3opf5mXvO82cTmDn&#10;GLmIdzmAEPM9/H3hytWxdur02H9krcEQ3QNk3DXpP9Ou/sjfeHj5SLtvEfWJUREABAgBTMAOcKQc&#10;0KRdPZpA04wtSmfx11zo5CTIYQbK6ZB0WWbzAKIrFQcfIYgAEzPBBP0AhgyCtMdwyWdwfVIXpZQj&#10;h9wYIvKWEwiISB/KRpfohtdY6vHop13fLJS08yULD9JPn8iLHtossjR1aW99S0bAk/HVWXhIMgAR&#10;Leetv/yhIwfH7j3vNijyNWoPby3B0KZvD507Nw4fXBuv7dw1nnril+Mb3/jW+OMCRNtgaAmK/v8J&#10;ANouT30mUPVH42/++mvj2//4b+PHP3pyvP7qnnH82Jmxvn52XLo03X7hEFz0cVpLZ9pOdHZKnL8v&#10;eXJULnQXftriKDo4cgzVLoi1o+AYZrlSDimOCq2cpf5zXZyRNM62TwEq+KnjrOXb0bWzud/ggM4N&#10;bhbghTM1jx6jyHgBOdqMyw4JGmRE3wAOv6bPnT/9lcCyDPb4ySK751t10cs8ElTMPTzJtw6zbpMe&#10;9HeC44ORl2oMYxmXvhOYWeoVIJR++Prk6565Trchwtv8ZRvjkKMNRR/6SgUFNkYcol+FHLq1tabW&#10;NpS9k8CEOl82iC3JV8emvQ+qTZ+2nTwZc59l0FmdJBWv9jhowSSASFlKR+Aov2D7l221LcFPxpKu&#10;9i09ZvlInbGlygloxtYvOkQOMif2lK7mVf3N2dzthRW4rL4dCKuOrbV3n+LPvkr/rFHvkXkcay/N&#10;/sGHR130WK4vfmTvZt+HX4rIyNrn+qJjQBD6XQVF5ayjsfHjk7qmk5qTFNE714xxlDPupPP2esf2&#10;AcixA8Kb/ih7Vn3GzvUmRa45gdz1Z054lmQN9JWinve8LpmXvWEP2EfWvte/x5geCaBv7yF6VWqv&#10;BQxJ7RW82s0p7eRN15X4pl0fJzsFvFGBnbwen+d9UPJ3H0wnQ4CPN7m2QdTtpgAiwAcYCgAKuUUG&#10;PImz4lViXQ4HgDafqWj7le9dxklxMLE4YIgsX8H2LSRgyF+E0DUAZnqm1r6a4qwTJZ+kcdrTwKZA&#10;W26P5dQHAAKE5IEmFCAUSuyPbsuYrEw3ACjPDYnB0oCl6SHrrX6GqP+bjDF0RikvwQRqcGAiVR9j&#10;ZFADUkqqTR0jtZzqo4y3+89kAvqox2cR1Muro3TykZXxpMh4La90kq50nIneFlEfbct2Y2t7eJFb&#10;1jxHaTZI+pIVfaM/0kaWL1Cbm9tkHqBeP32qT4U8oGURPPUuHzB0cP/R8cqvd41nn3lp/PAHj42/&#10;+7v/Mf7iL/5m/Mmf/HmT06I/+qM/GX/4hxP98R//2Yq0/+Ef/Enz/Omf/MX48z/7q/Hf/tvfjL/6&#10;q6+Nv/rLr42/+9t/GP/23Z+Op5/cWWPsGUcOnR6XL10bFy9eHlevTq/dxtG246qLNeW0+aXmIhaY&#10;+rPm5VTjtOTV9y+4Irzpq72DZxEHGqebABG+ySFuP2MTR8opxTF7c4gz5pRzIoQ/DozT4+zpKxX0&#10;Od+ls0eCBCeuTVBIwDC+eqScvvqk3QcRleWX/Vv2PA8p/eOMl/oh5Q5gM5++dKVX5AI0AA4wdOOm&#10;h80Fku3TImAmwGYCN4DOhamt+3n1WOBg1+mBcHxOiKTsY04htqYbcMmu+VQBUh/gkUCApvmyxWI9&#10;2WEux5b4Org37/TrPrZVluJB9o8gGPLW4sUr58vx1xp56L3kGXsFgiogIXtMUOrAU+W0LfVN0ELZ&#10;uwFDIfIb4FTaZWtUsjMuCp9Apg2ZB8pe6vm0zG3A0HYsveR7X3QwncAHe+mT6yQ2sr+SIvLaTvM1&#10;xuaxo7qMnz7kIO3qtStHx6xRrjn6yWff0lFd/+iofK47PPpnnXvtZ31yzaavvDY6oeyP9NVmLaSx&#10;+So/t0f/3l/apUX6k29cdkS53jIn+fxoUoeyBrE9wquOzvpETvZR1tq6AzZIHtkz4bEHkyL1eNXJ&#10;4w+YB9ynE5cJCDgJAQYAF2AozwHl44m3HzzoN8q6/sH86rzTIadKBWyAn1BOieQBHzKdEuVUqMeo&#10;fni8aZW4HRK/AKDfld+l5/SDY4qLX4m/91x3E14AwDzjdPLMuQZDvkBN79XfcRQY8jxt4q//9ETm&#10;nlMh5MvS6nJChACmnA5Jw4sn+EQsph+9Mg/1AXfq6Qn80Xs6GbLH3F6b/sds9cxQJhi0R+EeoFJC&#10;M0iMslSCgaQ5zcHLwDFU8hkjshF5iKyAELzh1x8F0KiTD5GV+sgmp9Oi1rdS8vFpYxxGUiefeXb7&#10;nCaPh4zmmeWmT3SXJ88RY8DQyfUT48ja4dUtMk+wB5V6on1z89w4c+bMOLZ2crz/3qHxys43x+OP&#10;PTu+92+Pjm9/+3vjf3zjn8c/fPM745vf/JfxjW98e3z96//Yqbpvfes7c9t3xte+9u3xtb/7nwWi&#10;/nF8/Wv/VHz/XPXfHd/65r+OH/z7U+OJx14eO1/aM/a8W2h9bWNsnNlsMDQ5ptrAFSS9obR0rNri&#10;QBNAOkA5cSmnpoyAH2UkjyfOTbDhEDgZxHktHWg795JhDPm06xseDguP/pwaEqwRZ8V5CdqcV49Z&#10;snIqJOgv5xMQoc18BQb5nuMcINBq3pUmr94zN9FPX/ITdDKXyKC3OXCmDYIqDWmPTvqyPzmChV/u&#10;wAwCgJwIOR0CjNTRu98mm3/hBwxNIGm7L3JLLbfNJrnTqVZsvbQ9vbJGCSZZt3bg1c6ZW09BKmDC&#10;emfOsWXmtRxHOWMh5VWALB57KWBaSr7PN+SbVv18Wo0hsAgkUvpMek/PcghKbeM5iEVXgahBzqxn&#10;xss+zf7+r9r0Q+qiY/Rrnnl+mSfKHjHP7OHsAWV71b6Vsi9b69O6V509Z62yv2InpG25dsrG0Rbe&#10;pW3JWPJlP2edyGp9K0/Pr6x7lemJUt86zvNYXqvyARoP98t4xscfG2ijjz0Uu8bmbdciNtbXPPDG&#10;xoi86InkjclH2MPRURsdM27mgD826Laqy4+A6N9zJqt0pQ/del+VnsquDW0h5ezNlLOHAn58swnl&#10;JNMpSJ6lAQSAlOmL1NPzPU6H+iTIw9MA0QySuq7Sh098HgZH/ZD06rSpfowVT/poE//F18RPcW+K&#10;aZN+rrcJyE1teMVAsTCHFE5ZgKELVy6PM5sXx7vv75/+jqP0W4Khfp5WXK30ky8rfhZNgGaiAEMn&#10;Zd5yS13A0PLZIaSdrOAQeid+wwZ01oaW9dLMx2lcXsfvZ4YCKhLsV/kioCRpQJNyAIG3syihDPRs&#10;DzIZiqwohlbjzfLJWCqLljqln/roFr6WMdcteSM740U/faQoclbGWsiKfP2k5Mjjoy/QI804kdmL&#10;UWVjuj124ND+/hL1uc2z/X2DfPOgv5jpYerNzb5ldejg2tj97v7xq1/tHI/+5Onxve/9bHz3uz8d&#10;3/v3x5u+852fFD06/vXfHhv/9r3Hx/f/46nxH9//xfjOvzxa9Y+Nf/+3p8e3/+ePO/3+954a//bd&#10;J8aPfvDL8cTjr44Xduweu944Mg7sXx8nT26OjbPTa/42uA8ncjQCchyWlONJAIuzWgWN2SnEYWkD&#10;NOLMEljCyyFxKnGWcZxxasaQqkftaGYZypyVfnFknJ3gQgbitDgzPPSnSzvZOTCgbeAwPR8EUPTc&#10;iifz1TcBRB86qIsj1rbUuWUVZRx1+BF98NGXfvmV2Q64bTOBJ/1br9IpuuXBbre7gJo8E4QuXjrX&#10;a4XXeHST77T6Rn8y5c3b7bKVrBk4OTEyxvRs0e1VsGZPaexNX0A3a75cd/NwMmju5mP8lY2LOngV&#10;D1vII2OZN73oiSZ7ACD2WPW5XwHqgxqv/wS4bO17VpX6S4+PPyt7fsE3Tb/MBR5OO6dFfs0GDAlG&#10;Ahc+e32pu/GyTxMMe82qnL0Q0h5bsnnvgdZ5BkxzfynKntWWPZq1Z1fBNqcsiJ3VZ28Yi2x6xI5s&#10;zFbRAak3llQflHrpso+8+sgKr7mEh872qb2Q05Tet/N1F9IeO2XeeKK/OmXzVibfWPhiZ23K9ACA&#10;G/SUPPy9TpVan/5xVfXssJxD7EMOG0iNT9/8aOo9MI/XOlU5AGe5v+mhrG8o69JrSX61B1xnH017&#10;dtLbNSJvr+VkMvsPnxQQytfR7dmcDgUIOOlwOpRTHCdCngdapZ980mAoH03MyVDAjX6hnAAhgCjP&#10;EeF9mCexrmNfxa7EuZwI0zVg6OF4J845AOm4VmDCd4aAoXfe2zeOHj9R4+D9ouQUUCmQgyLn84qh&#10;X/5+euV+xVME7MQW8ig2wgcUpYzoG0p8Tjw3FloCoMwBH4JpzMFBRb9an8D/FVAwpyacNAAHL2M0&#10;/8xLMDkZOIAnyi0VDI++6qODevKVIdZWvni0Jb/UUz1SZ5zoGd7I1Y7I11ddg7xZds8VVXlFs+7k&#10;6cdoy3n3g2bFp75lVB4fYiev1QNDbpd5ZgggckKUL2C6TXXhwoWxsXFuHFs7Nd7fe3C89to749ln&#10;do4nfvHy+Mmjvxw//NGz47Gfvzx+/ONfjp/+7IXx88d/PX722IvjiSdfGU8+8cr44Q+eqfS18cxT&#10;b4+f/OiF8fhjr46nnnxjPP2LXWPH83vGSy/sHa+9cnC8/96psXbUSdTlcemyX9wTyNm6Md0qi4Pn&#10;YDidBAJOTMDDm4vahcEZ5Fe81JeppS1jdhBJyeBU4pQ4H+WMa8zUhbqtSF4b5yTVn1Ph7OLAOB7O&#10;MI6R/uTi52w5+pwEGSvBYVmmozz+BPTUaefQY49QZGjHHznGpRNHK3A00CjH2g646qV4zC/j5RYW&#10;QGEeABHw4lkgIEiKgKGMpy+iW06Xum0GJX2CNAeR3HqLPECob6UVUGKzBIq25xwkEF3i6LOe2QeC&#10;Qu+NajeGNDZLPmvMdllTbbFVU/HbOzkBCiDK370A7P4D75PPXacVoCv97MvJUQs+nHYDoCJgSL0g&#10;k3aASdrBrMZfBjF5ddmb9DSX6EZXa7Vce3xsk32qfUmpw8d+7Jl9ysZONfMMi7rsjcg0Vssp3aKL&#10;tK/RIrZjY7KNkXZ1xsYjH4oMebJ7LWZZ8uRJl4DAN5yiGwLgsjcaDM1jTHt1eoBZPrrLxxYZSzk2&#10;W+oQcGFNpKj9RhG/gz97Rmo+mVPsHNtGZ3mUfYzSFrtJ1Uv72qw29bke1Bl7pVfl6QrkREdt9pBr&#10;RHkFhua1VQ6YchrkYeSctuTkBQDok5Pc/nHiUUH/0y9/Mz769LN+PV760eefr26TrcDQg+kkKIAI&#10;yS8BUk6J8AFZH9UYE9iaQJcYKWYl5iX+mQc90XQdbWOE3FUR+zw/2z/wK6b4zpBnht4/cHh1MpQH&#10;n3ObzFhiqoen/ZWVeQM50x/Gevzky+4D6AT8OC1ycoZyOzG3yuhEb/OIbrlLk7x6NM1r4s08EX3g&#10;ja+eDBVhDLOOjJBgH94YJXXauzwr1f0r34rOcrSn/P83BsrtMcpl3PCn3HJKPl1Sl/HVRbY2vKHI&#10;jix1zVv9mqpP06x7AB5annqZMz6bITLVZ6EhTQ9Q79u/t2+X9cnQhfMNhDwv5Lmha9e2+rmhU+vr&#10;xXNq7N13cLz62pvjuV+9Op795avj8SdeHj8veuqZNwocvTKefvb18cwvd42nnn51PP3Ma+PJX7xa&#10;gOn5Klf9s7uanvvlW2PHjt3j5V/vGy+9vLfSvePdd9bG0SPnx/r6pXHunFODCrT9WmE50dlJcgIu&#10;9jjWOM8OrhXwXOzNO1/88uoDlELaUQe3og6kJYeDiYOUly6d5TKvPTz6AD6cMcclL5jk16t2Tkdb&#10;+mcO8q1/gQNgIU40gVqbdMknzfzxARPqvX0mD3ioRwku4UlfunPEAh4KGIrTRuamr3H0p19ugbl1&#10;Sc4KvCyAzOaFjW6jR487k/50CjCKPHqlb26fORmaQNBkX/OgBx3ZWdrBY04586w5ss5SdfJpEyA4&#10;TcFiVWdPlfwEFGn/JYc9Yc9VXT7iGTC0/YxQBcsZEAFDH31SfqbIydDnvyl/Uqlygg55AUYJOvl1&#10;nrGyP9F2MCvd7J0itmDfEJtq7/1Zc2KnXseyTerMlSxpyyCv2ugkCPaaAxm1JxIApdF7GZCl9k90&#10;QfYVPYxnbHXGxauOTnTtevOgx0x0X+7VyOw5V3vK+tGD/MwvOgFBfdJSddnDuT71M3fzbVBj/JD2&#10;InPUhpaAVNtybVKHsteyh+hoHlkXNone9KIfAOda671bOsrT3bUoVd9t877OXJd5dkHmjdTRj27Z&#10;6/1jkE7FZ38ZK/NTXq75cg/Ymw+/SaY9YEjwF9yBFQSsuLXlFXhgyMmQjy4CQkAGMAQYLW+DyTsF&#10;Ql0/3zJLPgBIGkrMEz+ROCb+BVCIg+qWcVO7VEzMS0Feqz/rkzGbF8fufQcaDHkLDrBxq+yLL8pv&#10;e4i6xuq7TB/VvigKqAFygCF2WNnDaVLZZwmGgKZ+rqj64EncFYszDzpH/9yxQWkzj2CHHKKoe0Ql&#10;5QJ0VJospuVpizQDxxgRqBwwotz8lY88bZRayay2KI4orh8e/NFFm3LrNI+vTZpFUr/UQ7rMZz7G&#10;kI/+9FjyNpWsVb4oRtQntNSlZc196IpX3gNanhdyMuSECBiyYWwcp0JSX3t2q8wzRWvHj4339+6f&#10;wNDzO8cTT74wfvrY8+PRx3aMJ556tWhng6Hnnn9zPPvcrgJDr4wnn/p1gaUXCiztLPAEEL06fvmr&#10;N8fzO97udOfO/eOVV/ePt98qlH54Y2xsbI1LlzhHDskFPn1EkZNx0XNuoThYwVXwAnqc/vgmh7y6&#10;EIfFYSTIcAqchjxHGYfj4udE42TizEOcmzE5Gnx4OC6ODADCz+n9n//nd1/5dd0BvGRH78hJEAEW&#10;1AXIZG5IPbny+OJwk2rHDwwBF+rJBTLIS15ffNrjTAOEzD2/UjNv88Onn3Gc5HgmyT/Wu3Xlgejl&#10;Q9FS5XPn17d1mEEQkkcNkqzTV8DRdKq0vOWWN9OcELEbeWxJZ7ak4ypoVD5rmUBlLwgO6qy9Nc+z&#10;O71+c6odBUwj+ydBrttnIOQZIRRA1P99V4DIP91Pf/tys669e30q1LfKPvugT4nySzy3zKROD+Xp&#10;bozsRySPohs9sgfls3/YLzZMkFSPzzria0BR9Q36K82c2CM60WEKehMYyq9tZfX2Sq6F7Dl5+yl7&#10;NtRjLnQMoMleT3vToo3uZGYOZGdO8sha0yNAANm3+eGhnczYyR42ZmwZcMMO2Rttk7neXNkDOMj+&#10;6H3Qek12ZDdl/VG3VxuiY/KZOxn2KR9gze1fOisvfUTAkPkltYbmqH/mFNvkOu21Kco+og/dMwdp&#10;5rSaV8kKKJLvvVDXlP0QsM4W28B4OhlZnYII8BXonexMIMaJT8WUDwt8FLn1lAeop9Mht82m06CA&#10;Ian+XqvPydHytKj/oLXGQOJg4rNUXJN6/CWPwCTG5sd/YqFY7HkhP/L9ywI6tXF+7Nk//R2Ht8kA&#10;mZwMAUTicMubH6DOaU9uk00AZwZBdJzbA4zkPU+kHi8d6CTmJj7nbk3iccfoooAj81OWLvFIgyEC&#10;UQI9IZgCIAIMWmjlA2y06ZeB0k8aJSNTv8iKQsgY+lC+J1Vo02TwKmdiZKhDmXR0JCdtac+YdNGf&#10;PuqVk+ofPZTxp0/nS0bnK40uyhlzyRObqDcHH1x8f997fULkeSEnQgCRExlAxH+CXblyaZxaP9n/&#10;bL+/NtBbb+8Zz/5q53js8efHjx99Zvzgx8+Mn/z0V5V/bjz2xEvjFwV8ngKEnnm5AdMTv3hx/PzJ&#10;HVX/6z5Neua51xocAUsA0Y4X3x47X3lvvLP78FhfvzguXOS8fPPCr7jpifo4lZUjncucAmcs8E1/&#10;0DqdAnEIiHPgxFzwLnwXuJQjiHPjHBrUzAGWI4oD4kyR8Yzd41c+Dloef/riTcDm8NRzepw1ffWj&#10;L+cvRWQmwJCJ8GUc9dLwZOzIiC1yMqQ+t7X0QQn0mXMHgOpj7hyloJfAFzuxmX5sGrlkGmfj7KkG&#10;LwAQyokOEONkKN8M8seu3nBD+tI3qSBFNykQlRMhIAhFNjCU9cgvaNRrVnVosu32SU/maE8Aw9oS&#10;GAKEkf3RYLv0yN5Rh/QDrOV9BJOuTsAANHot/zLlw4/sIScRArCTRWCkAkzZ8dPP/JDhG6b/VPLL&#10;W5DJA6pZiwTZzMP4KwBTdYJhB8TKZx9kf9gPsSeyDxM8J95JZuwgNVdrT37PsfbvEgwFKPV+KGJv&#10;co0ZUDvZZAK5xgdy1dkr3VZlutEl9fSh17RmX51Dyqh5Ss/MQV86IPJ67cumAIW3OAEN11qARK7H&#10;Sd72N8Xkl+ue/THpM6Xh05Z1iP2sUetE71lPY5g/Mg965xqlK/vZs/EFAUMpSwOGzK8BTuswyc9c&#10;5MmWb79TNlj5n+qj3dzap1Uf5U5LB/truf/VKyclI77A+ufbPdM+nd6SAhjQJwBRBf3V6VA/F/TR&#10;uFfB/36Rk6L86zzCk9Oe3CaTqiNHfcBQeIEhbcYSs5D4Ja4tY3PimfiZmJu8GCeOiatulXleyL/t&#10;Bwz5AjUwlFMeQMgD1GKmWOrVen9Q23G6qGN8tRlTaqy0IeXohVeamOulpbTpG0yCr+VWXhuMgvQR&#10;sxO3I6e/M2RyBKwUKIFhfri8HBR/AELzznxpCwCRlzYIKH7tZFAAyeNlJCmenlDxZfzVxNTNlL7y&#10;GSc6RZaydoE/stXpZ/GXemdDkNtjzGOTTZ4yHrxZEO341UdHvF6rd5ssr9YDRN4oyx/K+eLzxarz&#10;j/bHT5wqMHR4vPLKW32b7OdP7Bg/+NHTBYJ+2adDPy16/MmXmh574vmmnz1WAOnnvxw//MkvugwA&#10;AUI/f7x4fv5i307b8cJb4/Vd+8bu99bG0aOnx5kNJwT1q/POtA5tm7pQOQAXv0A/OfhtRyqQcQIc&#10;los9Dp8TUKeMOAdpnEICEIfCAbXDqX5xqMrt3Kofp8ZRpQ2f8dUjdUg7Zxc+jg6vExUBgcMMCIrz&#10;VK8cyngZQztSRvrom+ASpykfsOGUyElOy9Re8gIU8bKPgMcenCAbA0HKbZfiYVN9yBTw2B7Q2SyQ&#10;EwCTB55DnhkCmMz3zMapArjHGwwpI3lyAojMQb8AoICinu89z3rc79sLufUoaNgH1oJ9pXRFATPm&#10;Zh4BNMrZF5kXOyB92Eca+4QSBAN68kA3ILQCQ7OO09p7KwtgK79SYKgB0SeTbXPSwuZJ2ZvtE5Bi&#10;e/rSxfjTfKb1tSey5x+uy55g1+xZ+1e7+ZlHz7/KWV+kzXjGpyPA1mBosR/MLfuRbOOnHDBkHYEf&#10;OqDsXWNEZ6SeXtZtpV/VL/e4ttSTtWorWdpQA+TSMeBCmnzvkWqjN3n6mR97Lu0bv6GeHWIn7fpk&#10;D+DLWrAfwpN9xCbsbv5S8w3Ft9ApOiInWSj56E5vZI6Zt7y5BCSt5u+6nfePea3WtfRrOexQRM8G&#10;RexHTumEp+sqDQgKEApYzy2z5UPBQBGAkhMcgOjjzz5vQNT/TfbhdEo0gSCnO54pApAKYFSf3BbL&#10;aREZAUmRmVMhYMgp1BQDJrAg9gELToQCjDoWVnv4xDsxTvwQU/PMkH+sd5vsxOmz4739h/oBarfx&#10;zCtgCJHZMiqG+s7QMn4mnj+MJVbjy+tb4yde489fbK30nfsu+yhrQ/L45c03c30EY4I9sGCgCMjk&#10;l8IIScBHDJKBtaGlTEZDkCRe+cilAGXkM0Fy6LFUODJTp3/ATyYS/aT6Lwkv6pOQe3e6H74Ygkxl&#10;cpQjJzJb36K005U8bZmD+uhIvrfJnAq5DeZ5IeRkKB9+ul4byIcP146dKFofu3fvHy+88HqBmp3j&#10;Bz98cnzv+48XGPpVgaEXxmOPv1i0Y/zwx0+PH/34FwWOnqu2p8f3/+Ox4nts/Pv3fz7+4we/GD/+&#10;yXPTA9ZP7By/eOq1frZo5849BbROjpMnz/XD03fuWufaJNbZxTFf+BwBcqHHsbbDLIfhgpe2I5ud&#10;FecmIC6dVzv3kscRJBBxLhxzHFqcEUcc5x8nHofUwYDjKaIbZ6ceTxwgivPThpc8Ds44HUhmByqY&#10;xPHHgRtXOfUJKvIofRKY5PMcDgADDAEe5h5nKM8GiKOLc2zHWfOOrbRL+8RtDnYZT3mpQ/RXNi7Q&#10;428VpE6HUMCQPJ3IIIs9AIycuPTzR0XAkZMWJyu5ndAOft4HCagojt1aC1zK9O9yjWPebJQ1Y8Np&#10;3O21zbqEun5eL3PrNSn70zHfRpr4PHxPriAe8AOszbdRS2dBKvYWYOw7ddmDAUL0jv3tZfoLtsYx&#10;/nIOyznZF3iyRgnIbIRPPv0zZ7bHJ8XHroB7AnMAhb2sX2ye/UdO74V5r2VPRLY0euGRJ6PXq225&#10;fT3p2zrO81rKkOLNWuPPD41cY70vZqL3EhDhRdOzbpM9yDGn5d6NvuYVe62obTj5k9axbb4NqDJH&#10;15sfC9E5c0Z0YGM60W8JhkJ0zjwzR2RMuquXPkx0sFeWgMi+ck1nXwE69luPX2Op4w9Rrv+cCuaZ&#10;MX0mwC7OipcAfMWZAimfua1UBLgEvHzw6af9zFDeInNC5OFq/HgChvL8kHxA0BIMAU7kBUR5Tqfj&#10;QcU3cVAsc9IiTdwVzxJvxT5pPhSZt6M9PO1k6Pj6Rj9AvXbiZOnh7s0E9JwK9UPUc1zNA9SJ++Jo&#10;4m5iauvy+9+WjtMpFF46ienwhHLq6Kl/8EDH4zlua8OjHskbZ1mn7+oL1MvbUwnq0iWlrvkLVERB&#10;whgL+InRyDWAMtn4V/JnJQM8TLrHqLpMLP2RulDGN1bGzgTx6mecgCCpusxRH/mAl/Q1N/1jmOTp&#10;lroev2RljjFo0vSjm5MhYOj0xno/M+SNMl+e7jfJavO4RXbxoltXVxsM7dlzeDz33M7x2M9/NX7w&#10;o1+M7/zrTwvwPD9+XsDGLbKf/XxHlZ9pEPToT58pwPREAyHA6Qc/BJIKIP34l9X2wni8+jzzzK6+&#10;VfbCjl3j4MGTY319s8fyWj1Adr9sgTiBOIWlg+C4OiCUA+CY1MVhCTACScpSfAk8CUT9K71SDoxT&#10;5xTjGDlKFIfYYxVxQHFYnEtOLciJ843T1o4E8+hNRoIHJ9pUZbR0zNrp9XAawh/9IiM8ZKjvfrMd&#10;zNv8OTjOzvzzK5EdHItzhnj9EtavfxnP4yDypeRKozPSxoa+hH38xNEODP7XTHkJiFZzniknTHkO&#10;KWAI+HDawnZOhxKsY1/2nOw8gVp7IIA44LjnPq9p1lFq7wQYJAiak9Rc5K2TOWmfAq/ncCbwltMr&#10;eUAIAW90clIEECUwszGdjN3ByR6wh+b9IE0QCyVQqY8O2X9oydv883y0mVMCpTZ1+rcNqmzNkH2Z&#10;vWzvLgMzW6MEafPARw4ZUjKsN3DLZmQZi+0QPmNm33Tf2Q49h8prd3qof9rx6qPNGJGljzGy9ivd&#10;ax7Lay4U8CElyxhJjRNdW6e5TN7SbuS4ZpStR/yINcta0pdMdgC66G4t1C/1RtP+mGzNvrErPZNH&#10;bG7s9CUn9sm8tSn3etaYqz1V9fYcvXvf9TycgEwAB9Hd9bH0C2nP6SCaQJWyH/NiR/3QrjLgIs0p&#10;UVMBF4Doky++HL/5/X82ffx5xc3q22Cp2nMS9DDl1ljSgKFuLyAEiAVUiHWJy8v4lpiMT+wD3PQT&#10;6/y4v7R1tU+GfHQRGPIFamDNrT+nX94kW35nyKkQQBTZxslYib0ZP4cq4q623BZ7WC91AUNLMBf5&#10;2h6O5xlLW4MhkzMgWgZ5jBH2FZoBAXChjJdACkXBKNcyij9gRL/I0Y7CHz2UKaf8sA7qAnCMuZSx&#10;GqeAlzT66GNcZXzQJt60qTNOKMaRInXhpV9kk5E5MrLjOql2YAidOXu6wdD5zXP9oFmfCt28Ni5d&#10;8lp9/cpf9w/2Z8fhw+vj/ffXxosvv92v1j/5iwI0z74xnnnujfHk06+MXzyt/GrfCvvZY88X+Hl6&#10;/PSxX3XerTGv3Xv9/qc/e7H6vjZe3LF7vPbq/qL3xtGjBcjOljO5XL/Wrk1vsnlmKY6As8jFzxGo&#10;4yzaiRWPoO2iRxyCi9iFnjpB0QXfjq3KHADqi74cQAMVjqPkhuKQOSEkz8FxdNGDAxaoyZD+p+90&#10;lJOjb/86LT2cBnAydOK0LtQvSF/KXgGNcqQ51ZDG6dI5wZwuHC7nvXS+wEQenFYfUsbTvMap/mSx&#10;DUfpFW+2kPersFM6z44Sb8CFcTIWuXQmO5Sxuq14AJ+Tp9a6j1/L5zdrf52fnh1CubXmGaNLl51I&#10;epPxbAOnzMWcrTf7JlB0gKu8tWJ7ewMPne0Bjj8p/XsNS68OFkVskYAS0IOMFdIHH3vjxSdNENPX&#10;nJB54HUyBAhFX+su2NG59VVX+RUoKj569j6rvFR9t6krsv7KHdzmdnXZG5GT/gF+4Se/x6h2+tNF&#10;Sl9zYGP60pMd2Tag52EwZA4oNmcLtlruA3l1xpAnHx9iQ5T21RyrrK88uyn3fq262D/7Xv+sN5n4&#10;9csYdMv1qIwP6UOGNjpl/sZSRst5sYMy2bELH9F+o+rYnV0DOqxHrguys9eMKY3e0V2aPcLWSDl6&#10;x0a912u/SdUbOzYkJzqrj16r/VC02l+oyvYekJPrGz/dkXZ1WeeAoaR5OBgBRU56gBYg5/Pf/mZ1&#10;2uPV+s9/97vVK/eAEGAUILQEOimnLrfEOl3k8fbbXMUjvgUsJN4ltiYOyidOR28gRUzr1+o3zowj&#10;x0/1RxedDAFDgFA/E/VFAZQvp8dSyMkD1MqJy8btOF6kXmpc8TRxWt/EeXl99EdL/eVDmc/D9YjN&#10;gVB6PpJBDRClMog01HzFoz1typPA6Xit++OZ+bRFATw5sZHHC1hI8ah30gS0GCtjMkbrNxOj4MWH&#10;8EWeckBd5rJM8QXcSOmlLXn1MZo6pKzvtAG2QVV0TB5vdAb6vEm2/8C+cezEWp8OuU3mIer8JwpA&#10;4mRoc/NigyG3sfbtWxu/fN7trQn4eObnued3NT2/480uv/jyu50HivBMD05Pzws98eR0e8zr9a+9&#10;cmC8uevgePvtA+PgweMNura2KhDeLmd9YwIcLuY4Aw6E0+AMOGrOQV4gEPAFvgQKF7k0+XZMlWpH&#10;HIA2To5j4WTI5og4NmOrN0brgWbnEqemHQkYdJT26Uo5HI6sA2HVc0yAkLEErCU4kQZ00F9bnJT2&#10;1rkoQYHDpRMdOWEEdNCdTngTUMy5U33nMTk9jjyOj3PsfNlWGiAUXRBw43QHASxOd5z69O2RhQ7G&#10;k2pfP32igc10IjRRAFFABHIqlBMjgIjMtnnZmW3NK7oqsydK8Oh1mOejj7Xl+K2veUwP12/flrO+&#10;KDZCyuyWMeXx44k9rbnAZLyAN4AuD01PJ0bTWz7LQGefWnfg03MY9gEbJ1hlf2bfosyj92nlU86+&#10;WNYjfaxX9j+ellM6GydBk83oF1v0nIvP3NjSno3OyDzMWd/YPTbP/sq1oWyPspX6rKExlrZtXYpf&#10;HbvLW5/sb2X18mRFT/KMnT0QvaTmtSQ82lq3SrOOytEtNsAbPejGFhlP/UTTGrlGpUsw1NdK6U7W&#10;Ul/95MmJXvSW0tl+ZV+knp7S3uszCKJbSHv0oevSBwWoNc1rLp99YL+5zgEbqTZ7RUr/7Cdzyo8j&#10;FH7xx6lQXhkPeJHmQ4n91xoPHowPPwNiClAUCAoocrqTW2D6oIdPhEINfh4CQ6u3tUoPMVAcX8ZN&#10;sVY8F9eQvDb9kJju8RPPDAFDayfXx/7Da5U/2/oFbDgV6geoZ2zgZKipYmpiqLibsZWDGxKL0zdv&#10;uiV+i7f0xBMwJJ/5yKdOWX2IbrmV12BoSQYPKKCUvDqKAAJBaNp7UsrVZhDU9ZQuikGjTEAMHv0Y&#10;Un1kT0aeDLGclHJIP3KyCNEl9UuwEnnaGC+6aJOPYZIGzCwXQD5yQngyJ7ovy/gtzsHDB/qNMv9a&#10;71tDToicDrlNRu87d8qZFTC5evVqBauL49jx9XHk6Inx7rv7xxtv7BlvvXOwT4l+vbOAzRt7xyuv&#10;vdf5XW/uH+/sPjJefX3feHnnu+ONN99ven3X3qp7v58RQrve2D92v3tkHDm0Po6trffHHbdqw05A&#10;qC70B+XYUF3MnEAcSwIYZ8MxJAjk13GAxdKJcX4ephXcEzDiCMiKgyWTo2kHxJGUYzFunGkcUBwn&#10;J5LAAQy5paMsjwQXzshtqTgfDitgCAV0oMxB3hzaAVeZXkvieDnhUIKTNuBEXXgylvE7OJY+UoGZ&#10;w5Nyfup7PHMtXnmnWN4QayrAsgRDGWcJiHKbzDNDwM/6+rFOQ06J+vX5AkR5WFqfEHlLZ78KEEXy&#10;sXmvxyLVnnXOCUxsGLvgRezCXgm46tjYuJGJX7t80h67eOgJDJmvsv1DDhn2RgLdaj/UL2z2FbRi&#10;e3kpnY3ZAWyeW6fJF1kPlKAVyj7Ga77K1jl8WWs60j/2NLcOqrOc1Nv/9F6CodTH9lmX2Igc16Qx&#10;YmP2Ilcb27cu83wyLjv1NVb5rE+3zXLsJ6l28pSXc6CTcekYYveACHxIPnLJ0UfZWtFJ3jjRPfNC&#10;ue7iK6xV7Iuy38hA+krpB9DEXsrGVbfUN4A5t36zb/DGXrFT5rMk9XjtpVyzAE3WPXsN9fVTfK4N&#10;5d53xijq/VIpfr6g/UHxN5U+Ytb0A366ZQag5OHnBiszffzllw2GPIfjeSEnQx6mBoTwS3MaFHCk&#10;HxC05AkokuJ1m8zYYqQ4hsS4xHq6JaaKmeIbymvvYp3HLpwMnTy93v9af+DosQZDHvIGMvr0icwP&#10;pvhM7n/1AHXLnbFA9HEXJ7gC4Uk+sTcvZmlLHJYuSXzPnZvE6YkfWFL3+XikJzkLXQpTxxDy2ihn&#10;wDz7E+AhxRtwgU+9coBDK15lvChjGo+S2tUZOxNPm7qHZbT86h/5eOVjwPTLOPohfJG7bNPnYQOm&#10;nPnjJd/4ytr0zbjy6WtxvEmGnAx5owwQ8qyQzYP/bvF4iNptq60t37K5UsHt3Dh06MR4//2jBaZO&#10;j3cL9Ly391iTN8KU9+4/2QQQ7d6zNt7fvzb27D3cPOrf23O8vy30ztuH+rbb6fXNcf7cpb5FdvOm&#10;51/KaX1Y61ZAiA5xXnFYAqZThzi4/MrpX2uVclhxYAFF6p0SJHgIlHFw2jgs8sg2juDmVIMTVt9k&#10;jHIYeDmjODt1+UUt5dASQDgU4xlLf46HPsocKf0CeuJso3fazZ0+SF0CRfSkW05kEjiU5fFEFkdo&#10;fHaK05RygkmTpyMQpR9bozwgahxl4xgj1MCo+PEBTd4sCwDyOr5ToQsXz7bOgJDX81uOeVZf1PMp&#10;Oy1tm6DHtrG9fZC1SDBo25BTuljr2J1ubGgftQ1n+xgv+yo82qVIu3GMYSzj0g0F+OlrXP3oi5e+&#10;HaTmfvm1nUADgNKZjdmbntZC2Tx6v1ZdxlJOAJZ/uIw365ag2PWVNt9cZ070yfzk1bcNixKQ7WMg&#10;DpgTwDMX8yMrc5ZmjchhL3ZkG/Xq8GRNowNiS3KzlgEU2Uvq8OmLyCar7Tnbdwkq8uNjee3hRebj&#10;Gsn6qzPPrKexjBk942+k+sWX8BnxG7G/tiVvpyUj86enNGNGzxDdYmO6y9MrFDntf4qUV3UzWXvr&#10;0WtfbfRbAiD7Qtp7TZ+Zx7XS+6woQMne1G95YtxxSHwqcNLf1gEeijwvBLDI90nPJ59MH14sMJS3&#10;yTxMHaATAKXs1pp8nwIVdd38hlnAUEBT92uabkUlnomxie9wQGJ+YqZTrOmf9u+O63du9DNDp8+d&#10;bzDkmaET66drLKAjYKji54cTLujYXTG0X62f42ZieKhjavGJ1Z4RSizGt4y/2qKneu2Jw/LwRIgs&#10;dfol5rduRWz/CHBDGAUwpEOMQKEAAnUmL9gHjSnjCe9yIvLSNsBshNRnvCgWgELpTDQTar65LyI/&#10;Yyzl4gutxiyiP/0iu8HUoh2/ceiAF1/qostXxpzHncYplF0L3UecNmBtNn/+duDQwQIn+/rr0uc2&#10;z9cF4kKBsic+r7f7W4xr1wGU6xUItwo01WZaOzMOFxA6cOBUfyxx/z7fIPLq/Ymu0+btsH37jnde&#10;2rxHzoyDB9bHgf2nq9+5sXb4/Di+VsH1/LVx8cK1cfVKOZ2bNeZWOdnaxA/u3xm3yvlwAhxVB7s5&#10;8HBgcZgPOy9p2tqJlAPgjNIm5VjjqJf80jjejPUVpzTLirNV5sg4sQQRb0BtB5jpV17GzTiRn7Gk&#10;SxAjjW4ezvWgrrIHi3Oqsvwej3Z1wEUeQlZWT25sYXwpx0tfgYP+5rKcIz76AT8BQgFDUkCAXPkA&#10;C3qrk8+tJKBo4+x0e0xZe/gmXb3tNgVB/WIHNqEH27NtB+pKE+xaz5oHG6tX1o9eZEZGbBu7Rr5y&#10;n27VHLMWxmJjhI/N9EHkd2CrMeUjG5FFD0G5bVgkGAlO0oAM7Qncsbn65Nkh+4QOvWbmWWQ9VutT&#10;7Z2fddHGBuRkf6mnkzopPbU19Z6aTpzoF7CW4Je9sf3tHr6I3ae34ACtAIQOwFVuG5Zd2TF7bWm/&#10;ae9OPOylbbnfsg/Vs33soE/64mMnlP0Qu07XXfm2qpO3lmRkLvr0WCVTvbHVGTN2XNo3deQsf6QA&#10;Q82Dv9oaiFf9cj50XZalvU9L1wAelL1Aj8zFvPCi6Jw9SSd1dIoO8uqad9abLHPOWIANIGTdpv0o&#10;ME/lXr+So4zwIs85OtGcwPsUY8QSqRjUt4F+/7sGQoALwHK7frze+eB+033xpuLPvYqXQE/AD6Aj&#10;7/V6YAcQ+vQ3Fe8+8QB2gRsfOaxxkLwvQANJOTFCAVTSPpGagZlTILErcVuclL9TGOBGzXXz0sUG&#10;Q8cKDO3e647IsbKzGDqBoY6dc7yVJ0P/zJk8ttCuPrE2Y3WsXcR5dfoFN+i3lJFyZC/HWcrB37KL&#10;/5F+3bwADaCzDPY9wNxBSpiOAUOAkBQf8iyMOqAjdShGWE5GXcAWnkwok9NOaXUZF4AhP0AmE5FP&#10;Hd6MoU3/6E5mykGR+uDTHsMpS7UjfQIWtakjq8csWf2KYW2+6fVEOniA+oNx+OiRcejI4XHm7Ma4&#10;UBvlxi2OwomBeT8oe90e/hbjylWvbG9VYCswtL45jh8/V7TZQOjwIf9qP+UPHVpvAnyQPAB09Gjx&#10;FShqnoOnizbG2tHNcer45XFu41rR1rh08XqBoRvlLDlXF3YBiNv1i7HIBc7BJEBxZnHs2qRxQPJx&#10;pGlXXjoR9Rw0/jjNVb9qjxx99VsGK23qE2jUx8k57vYQ9Rdf1rqVU/N69fQRvunXr76RHR2QvCAC&#10;HOQhYkFDPUfqeRSUPy8NAAKGEEepbQI+019bIG3GZ5sl0T9BogMgJ1Tzoec03gQIgQX6BADRKzoi&#10;wKNBUeneIKPSBES3ygCg1XNGBYT0pSsbRA5+dbEF/ZJai1XQm0kAid5ZU7rjjQ0DfMiIPkhdgnHX&#10;F6kzPt7sBfklsRe7GC/57Bnt5k4H+tED5cRHMDGHBCd7RF5dz20OgIhc8smmE/nKrUPJVB8eNlzu&#10;K/Wh1qF4ljrhiWwBMCcbDYRKhzwfImXjAAzBuoFSkWCZkwSUYBp92TL2NF5sw/bG1mYfKWvPHDMX&#10;ctK/9VzIaP3ZtfiWdmNTKbuiBgDVFjuEN9dvxqMPWQifdtczSh0iZ5rjdBoHDAEU1jfAMHK7T5Uz&#10;L3LIbR3mvUs+mbGvdusUnlyHUrzSpXx14csc08e88GmPfVbXSvGgCdyIAeKSkxOxdftkqE+Eqj77&#10;Yaqf4lLiizj0u//8bT88ned7AJxb4m4BobsfFvABXD5zUuSbQ9PtL2lAUU5+1AFDuSUFADmNAYxQ&#10;/yWG+FZxMM8Q9a2zkiEFjuihPvEtcbXjcfW/XT+qb96b/rH+1JmKQWvHx9u73x+HDh+t+bMVG6Ft&#10;XGHOCJaQZt6J6YnHib/6JeYqq9eOz8FF2sV11GOZU1EOQPCTHd7IkYb6j1pzwhNBmKQRHmWjgI6p&#10;T5uULAAnp03qyQm/cTIGwgN44MOjDGB5Ol05upBLP/3VZdzl+D15civVlx7kITIiJ+3RWX1SpD1t&#10;If0iR1n/bVkT5dVIrxJC0EfW3Oo6NNZP+9XuC9QVQAoQOVoEhvAARoAQQBQwdOqUf7K/PE6euNhA&#10;6MzprXHi+IVx4gSgVMCoANDa2tnOr62dGydPXuh0be38OHrk7HQqVGDoxLHNsVF9z591KnRrXLlc&#10;DvKmW3PX51tk0y8dziB5FzuKg+Ask3JCcUThlXI4nIVy6vRfknrOBW87meKJU4xzigxOB0+cp4DB&#10;CQdgAEP95eFyLk6G0o9u+hqP/DgvugsC0UOwSB2egJ4AIKAHKMp8J7kCt2A/vaE1/Xv89p+/kpM5&#10;mQuHGZ3lV/Ou+eIFcvp0Z3OjAY1bhgFBTnp8UFG+gcUMNuQTuIASIEodyomNOeHVV3vWrYPmDIyy&#10;PtI4fw49OrO3YKKsPetLlnGMbYysLX1QbJWxpPpoY6MODPP8s15SstlGGpnRD4+89uwbAaQDsn5F&#10;dAaS6ZuASJbUWiTV13jRKTIDXhJ8c6sm9Utw0/qTQfcq44+clS2qHZGhXRAUJOncJwPzvljZ2R6Z&#10;A6rAmXnp22OTR24Re2Tvsi9SZ77arY222Df82qyJ9VOnnP2P2Edwl9KJbuwmz7YN2krHpNqyHsbW&#10;L7YlX77b5zUPjzTr0Gs8t5sre7m1JB9qW5fMyI2++pOVvZvrjF4o4Ee9Mh7U+8CYJTsUXe3z9Mdj&#10;HDqSFd5cx9Ieu8h+zJ5ssJOxqs6crGXXWfMG6vP1RreSLY7kjoJTFCDki9/+dnVKs/qLjQ+AmI9X&#10;1A9Tf1E/vCvvtpnbZ/2Mzpe/qb6f9okPWYDM8tSnv0E0nwYpL4GPVP2yTYwTzz0XlNgtFjtEcSKE&#10;gKHpmaEz4+DRY2P3+/vHseMny5bTnKbbUFN8Nt/EejEaGeMrcXWO+4nFHd/nvonxTZX/aizejvvy&#10;ideRFR7t+gbLtMyi1d9xKOgUJdWhKE8opSJMPUqe4J5YyQFaepAanEz5yEu9fgzaJ1NlbHX6NTCr&#10;sn6OC6X6kS3vHmEAVFCfVHsWDDVwYgATrZT+XS7KnMhbGWvmQ8rkkx2D0TdytIfHJg4QkiJgx6nQ&#10;/gP7+49YNy9WEKnNcv0m58pxQsTA5gd10fka6p0KZjfH2bOX+5/lz5+/Ps6fuzE2z98c585eb0B0&#10;+rRnii41KDp16uJcvtzlY8fOj+MFfoCnE8cvVf3WOLN+tU+FLmxeLyB0c1zbujUuX77czyh5ePuj&#10;D8uheZA7Tml2DClLl46Vc5AunRIejgHpr4w/Dlg+MjmvJS/inLWnHH4OZ+XEZifHkckDQr5C3B/g&#10;K2eCN/2iV8g86EufdsRVNqZyQFFOhoAht74yR/kAJKlbY26R9VegG7y4LTU/v1G6m1cCHQdK5wQY&#10;bRmfXoALwAIEAT4AEXCUslMfYEaww5tARmdrIug1KKn6AI8ApvCbm/F6rotASF/rQQ86xc7RXZ7e&#10;HVDYvwiPPpNdpiBszuqlkZe1aF1nHVDWA1+v9by/Yjt9lKXml32nj5T9YkegQYAhQ8ARoBsMzXPI&#10;nNAqABdvj1sUXdRN45ZDr3kpC77AUAfhqtOmvsczt9Ixt3Xw9EsDpevDcvULWOqxi5x2rAJhEaDR&#10;4K1tzQfP8+r1mYBAU8nMHg4ZU6o+tkfq7QN59bElXusRwBwZ+uO1DrFVQIT1z55wyuJ7X06H8FiH&#10;Xju2qdR82CA6SWOT8GQdss7amreIPVFsLg0oxYM/fZA8WdaYLrGpOagLoJPiU28+eKOX+Wcv0yl6&#10;hkdd9tFyDHl17NJ70pi5Vtpu0+1O8qylck6Elq/V5/SoT00KLAANHTsKiAAmfdJToOXKtVo7ccMX&#10;qP1RawEWzw551d5D1QDQ9Iettbc+n/7tfvoj19K55AXoRGb/g33J1S9AKBQQJA9E9UlRxT3gx50f&#10;qTgrPju08KzQtdvXx7VKp5Oh0+PIsZNj38Ej4/SZs2V/n5vxGZsproqxS9wghi7jsHxki+Edk4vU&#10;BwPIR5a8fsEMUrITp+GE5l3SLFN7TpXC3w9QE7AK7nMHjShC5PFkIpSjgDRK9QQe4kf4o2QmESOb&#10;QEBH2k0axWAZU/tSx/Qx6YAW8hD+6B890i/1jIEmUDMZBR85AUPGVlavnLGSt4Ft5Lyep5xnhvbt&#10;n8CQ22Q+duhkyLNDyKkQPkeJwNCVqzcaDG1sXGkwBAhdvHCn6ra6fObM1T4FAoSAIkBInTIwBAgB&#10;RKdOXhmnCww5Fdo8d70AUTnEa3fGpYscYgWzAkOeGeIQXMycn4uf03EBc1ocAYcW0qYuTiTEKfWv&#10;o5ITJxdnGOcVx4WHs2knOjsbQTNjkYdfO2fDueSXKOJ8nAx9+ZvpVkgDonJC+PUzbsZe6qecICBQ&#10;uJWQfMakT3jTlmCuHKeZ/k506K4v52gOZARAxIHSLcFDmrnTk04BQDkVAopy6yuAom99zGBGH6k6&#10;YKl5SqelfplT61R2x5O+5qMeD6IToncCCP2X9ZmPfqFe05pH7GY8spXlATXj0Ul91kYbGyxJXfTB&#10;a676hd8c2A8l+Ag2AlAHl9LbfqC7PUJvafhjc3LMQzvZxuuTFGtclBcAgBjlABLpEgwJ0OrkN2dA&#10;u9RXfYCQfss+fYIwg42Q+ajPraEE0sghN2srjZ2M1WtcctXhyx6O3ZTVZw3wWRey1JGHN/xkkclG&#10;sV/0tQ96f8zXe/qxqXp9lDOOPPkrfUp2j1FkjNj/1Pqx3s+9p6rNuPLa2676zv2sh3LWyZo04CnZ&#10;9JCnm/3gP9XsX210U7/aD+TRZ9bJmKmTx48v/XMNqDd/ee3qEYBjDclYrl+AklRd27B087yY54Ym&#10;IOyam6ifPf244qi6+W84PvvNb5sAHW3IK+tS7QCSU6OAJGn+x0ybDzU6RZKq94q+v/W491H173/B&#10;n26zIXlgCHBKrBT7kNjeoKNidoCHW2QA0dVaY3/Sun52Y6ydWB97DxyudT1ddoIDPKNr/0wgRDxN&#10;PE9cFmvFUnFZ/Qr0FL9xMzZKLG79irTRqfHFQn7iO9koeCTz0a4+42h7JAE/CijnFTR5jBSNQPVR&#10;Gn8AUABMniNKO9l45A2YcpRRR2Ymrr+8W2UBRMoZS500xtFGH3KXZfKRemUUY5iXvLosAj591S8X&#10;igwpXfHSFcmTAwTlafT82Z5bYU6F9h880H/C6jbZw2DI6RC6e/d+XfS3KwBuFbi52GDo3Llr4+zG&#10;tT4dAniUnQRtnwhd6ttkToXkgSG30tbXtW2N9VNXx/rJS30y5AHqy5cqWF0vkHOnnEJdOJ4ZcnFy&#10;DhxIghInleCxcsIVJDgmdXFwCbr49eckOL04vsiRJs+ByLfTm51Qj1WpPurJwReKA55A0PTr9De/&#10;LTt/KfgJ3rVnynnpTx9EB2mCKl2BAXkUUCC/1DlOHD8ejrrBRslJAIncgAt1mSM9OEoOVD521Lac&#10;a1LjkZExgBsgCxBKfUBPxkX0UidV7jkudMo89TEvfJmLOnbOGiVILG2uTD+6J0jQWZ+lvfQ3B3kk&#10;nz3TtqFv2UebMUMtu8jYZJAX/Xsu1SfjkGfs2JJ+faupSFABhgQ9ewOxP5nWoO1unxVlzrE92bGb&#10;wOr2jFOe5ZuHglkAkaDbVH3VIUH5UtnVmmWePVfjmmPxd4CstGVUnaC4BBcdWBfBEu/yeRmy2j4l&#10;Pza1hupiS6ly1jt7DmUt1We/Adv2VfqoJz/rpz5rrz+ir+uwwVDprY5M/fA1aJh1yVhS8rMn1UXn&#10;7Cf96Zl9p9z7pghvr33Z4mGQGECE+Ab66t97YLarer4p16R2ey7jZ3748eFJe+ynjI9+6lHy2vW1&#10;F4EhdQC1vZP90jrPeevZJ0hly+XJUB5M7mdP6wdyf1W6gNDnv/1t3/7Ka/QAkLLX6d0GkwJBAA0Q&#10;1LfMKgV2ACEnR9pCAUl3P5jpwyl1orQERKuToUUMX8be1SmRE5yKt26TXbkxgaEz5881GHpv/8G+&#10;TeaHfh4JSSxNnE1MR+JvYqo4G/yRdv2k+nZ50Td4gHxy9Efa6BqMoWw++IMrIqupxuiToTBJV41F&#10;GSCAIp/BTufUGzCnRGRk4vjUIXwmq25pkEwU0YGhyfCfJ8AN3gl0TP+Sn0lITdZ/f2XSKGOQFSPo&#10;HwBEBn3I1o9eqW+9Sp+2Q6X4yIyOUuXI67YaKzqRo45c3xny4UXfGPIFat8X8qd2vj6dr1C7bXb7&#10;jttkd+tCulmg58rqZMjtMadDm5tOjDxPdLmBT1LPBB2bnxkCkjbOFJg6jU9aYKrKFzZvjovV/8rl&#10;CkS36pdT/Tq4f7+A6Ue1qYr6uw/lEOKcOEJpAgjnlCDl4o/jDcVhxDks2+NIyELKeFDGaydabcry&#10;nG6cEuJ4OLM4LM54dYus/5JhOraO402gWAXk0j/6ZH541HPOdDF+2hIg9QUgnNyoC9DAk4BBRgOS&#10;SulPPxSnSy+UMdAyT85SP+PG1inn9Cfl1OUkqee40DcgKaQttkDmbo2iX+zOzvKt2+z0Eb7Yaalj&#10;ZEVXhC+2jR3ll/spcuTJjw2iv35kqJeXIrrR1z7ILSV5gMhXyd0mA5TtFXJjd2OHyF3qqQ6P4Nrr&#10;UPXTRyQngOR0qMGI8csOKOBInYCMZzlPsrUDNAKfICmvn/7TrbJpn/e+RpXHm4CZlHzUdi/5GYdd&#10;kPHMtW1ebdk7bBtbWz+2k6cbO+ckkix9s2+0qcNnvdjQfrY3srfJsr/b1mV/QDC6ssmSVvYpnZTZ&#10;hT1ji8wztqMz/c03Kb3Zp/lrrtKsSUg9ewI/K5A5E50bwNkzNR/zIlNqLn0d1Hz69mX1zekOXaOn&#10;euuWNcWvXoofyePPnumxa1xyzVM7Wt4u86FQ5FbU8mSmP6hYQAjlJAew+eQ3v+nTHUBHPSCUE6H7&#10;bofVj/J7JetOgZm7bol98tm4+/GnY+vuvXGtfnDf+qDqC1jdLhAkL0WAEpk5VVqdDFVcE9NCYpz4&#10;KK72d/LqB/XNSrdu1Y+Ca1f6bTL/TXb0+KmxZ9+B/vPxe/fxs+2EERKPxdHEY+NIl2AIzkAZt3FC&#10;UeJ/SLs6/QEofcMjzVhSsZzuSD48+rYexbe6TYZBvgN8NSinLoNrM4nwKyOTiED8eXYHX3h7QtWu&#10;LF0aQx8kT1lgIZMFVvBK9VW3HAuo0Ec5BpPHH9If0VUZEIocdRZCPuNFhgUnG7hB0QllDuaO5DNH&#10;8z2y5pmhfeP4yWP9BWp/xeE7Q0Ae+0i9TebVemDo+vV7DYZy+uNkaHPTK833GwwBPXmIunk8ZD3n&#10;+7Za8bpNdvTI+T4Z8iaZ22Sb58r5XyuneLc2RF1YyDcf8hEsFy5HwRlxQHGunKRfkHGyHTiKJ44r&#10;wSSBjhNVVh9HrV572pq/6jkhcqXtkGp8QQJxtspS5bTlhCgPT/svK0Qe+XSPI01wjcNfEp2W9frq&#10;I790xMu5qkN4Uc+rxjUftpJnR3omYHDMnDH91S3t9LCOKCAjY8gLUtbAGPL40g8/PvXRXxtKcNSm&#10;Pu3mpU90TCrg0dM8EiSkrXfV0TtyyKaTgCoYRk/1GSfzS15/Y7MX3eXZ1nz0xUvf8Gec3kdlt+jT&#10;OldewBGcBCK6N2gu+wt6ePDTm7zsRalxkfro4HTHiZBAJrhKkYAIGF0s/YyHWt/i93cv/Y2q2S7q&#10;yTIHt85yQiAACob60htlbzQQKp07QFYa0AREABBktl5FsWvGYht59rSeuU4zN/W9niWvr7lKs//w&#10;6N/7pGThX9oke0DqmmNb/drGpXOuWXMgu+1izao/u0lR5iBlp4Af+QC9trV+RcagszHkzdnc9LEG&#10;KGuzBFh0YFPXWt4mzF6gY06zssfxxteg3kOV4gFerIO5G9fc6J21s5549Wm+uS3rq15KFqCOF586&#10;MgO6cjJk7afv7dQeAGjEsC++6L/d8DwQkAOgfPSbLxsMud0FtAAwQNKtAk/ADz7pDY9eFJB58Pln&#10;DXSu33swrty6M7bqB3cDnwJHdz76eNx8UDG6SJ2yMSJz+iNYQGGKpYmFUvFP7ASGxN2LtY8ubV2u&#10;9HKDISdDh9dO9APUwND9GsPtv09LHzJQsISYCcAkdiYvhorF8suYLE4v9UAdb+eYGzClLP4uMYd0&#10;FbdTN9eTHTzRYEjAz4PMCfRJCe0jsQIGUaANVGnARfKR1QPOhDf1Jr3iKdn6qMvk8Ssbs8ea9dCe&#10;yWqXlyqnHx4U3eTphhhaXZ8G1VzIlqdHZGQexiQbyZNHH7xfWYAifWKn2AIZw/+SrR072idXqz9p&#10;LQAE6CGnRG6duU125+6DceHCtbGxcalBDzC0sbH90PT0DFG1n77cJz4XC/gAOqdOTKdC3jA7cujM&#10;dGvszI2xsT6dDOlzo0DW/Xu1jveLarM7GfI2mQ9gOR1y4XI+7bgW1I69gh2HFAfZzq94lROgtAsE&#10;SFscKceqrE/a4pg5JQ4wThq/On1RnBbd4rw4N79IvUHm7S7jerUdrzz5KIGZ/gkacfT45NWbY3Sk&#10;gzIHrE4+8uj8sJwEFmUy6Uk/ZXPJET3ihNXFdnjoBhQE1AQQCGodpObx0t76FvXcrE/lEyCjN14n&#10;WXj0Wc6fznjUkU8PdrOGHRDKxgKHOpT5ZW2SkqV/5BkrOmvLGBm75zLr22tfMvAge0Kf6Ic3+uFH&#10;5ANd6vE3yOl9WPpUKtAkSEf/pb3Jtj7yIWPROfPLaRCQI+15mh/dKhV4BWJfC5fiU9c6FG+DF2tQ&#10;/G610X9pN/vZWAEQvadLR4FScEQJlmQBWuSQaTxzN4flGrJL7BY7ScNnvL4Oa3z7Qr/Mnx27X8mX&#10;BmAAFgBGQEBOMxB9+5SjdAxYaKAwp/oFnKSOjcg1J3XkygcMZdzsB7rSjY7mxo7qyWVbdkeRibIP&#10;2NRJTMBHg5uyNbAR0BI+bewdXnMLiElb1nY5f9TXecklK7bCL6/OeGToswRWmT8Z0S9rn1fdvSr/&#10;8Rcz2AFOCrjcrhRouVWA5cb9D/qERxow44SnQU3xoWv3a40++bT55S/duj2u3r03tgoUqQtdKxk3&#10;9C0wJAWI0DXPklZ88B2jnFZ1fKtYl7jtUAAW6P/XBIKulC+7frXBkAeonQy9s2dvg6GPaw5eEurT&#10;oTm2istia1Kx11em82JU4ipe8VZcVY838VUbfaZYP4Etn7TxqIrbjsr9f2hAZNXlUZbwpG5q3wZG&#10;j8gQapImazAKRHFAQDui3BKo4AuvfvgR5dVTGMjy9WU8ygEUD5/OhD/yA1YCQshnkIyHN4aJAXti&#10;ldcmbeNWu/7ml/pVv6KH8w+XA4rIaONXPnK0pQ6v8aV0djKEnAxtnDtTDs5RvPvcfh1xDB7U5Jx9&#10;tO3uuHTpRoEPzw1d7VthExC63GAHIDq9frHBkFflkeeBNk5f3X6w+oT2rXF+42YDoQZD58ox3qq1&#10;vVMX5r3a4N5IuHt3fFYXnjfK/Gu9QMJRc0ScTweiOYAlaASk4NHGWbnABVLt+mnDI7Ci9OHkON20&#10;JUBIkTrjJzg/nMeb424gw2mQbwz536rpn9enX3WcKHkCQs9DgKoUqaMfkl8GlwSFBBMkn2BjfuFd&#10;ytKOtLMhHbTRwS9U+pqHttgjtiKfsxfEBCsBP4E/YCABQbsyEgiVwxNZyFoBQ3iyfp3OpJ8xzCUO&#10;GmW92DrACJmjNACC7ih2JNOY5C51SoqiS9LYMbZTD3Cv9K4+ZMl3W9VHb23Gp7MAJKhIA4Dozsbm&#10;kbnhN07GJYMsb+tlLfPHvgBIg49KgSIBWJugrqxeMMajLAAKyPo6DULajJE9EgCiTJfeD3NATbAU&#10;GAVSAEKgD+AKQGu95/VbknGQdjbPfMzVmLmGzFe78fHn1i/9YuOAr/+PsL979fTIFjtPXfVcTd/N&#10;DMz0XPS83E0zjMf0NDOm3bhxY2OOaWxMHw6HOhxEFUUhhJAQQiRCQgghhIRIkiTJJNnsJEkySXKT&#10;pEgkJFRIRVVxqqgqu2nbx+/V3Xb/H79Zn3ie796P0uWZi0VErFixYsWKiLXWE8+bMYFjENDJlTI5&#10;ySxv7GgFNwU4xxOhxVM/e114Y9QOLTjOTXNF/jW+oQfxpRNpARF5CjzIWCBS8ALQgIKdxhFda0lZ&#10;vTIo0LnkvwdXBVjqa0cebdXhuYKcnX86SwZp/NZzQ2Mnnk7Z94OejC9x2vNwwZen+58/X7e5zsdu&#10;35+gZ5UnsDl/upUfPIeb9MstsLnnttlPvzs9+fqnW9Cz2gxMwHN+MW0nCDq/GPqhlZ5NcLXKU7/o&#10;p+w0aT2LtL50fXUKwx8LggBfyq+7RQYEQ26R+R2Ht8k8M+QBas8MCYa2T89scUEnQMcAh0/Pt0fj&#10;wCNfLZ9fLRbAj+/tVxpBgQ68oAgUJAmcCoZqp9/kecnABCABR1/gQ5gFe3AQfgUDO059QUDBSIOQ&#10;auNEpGAniH+80KNN2U5XpJ1I4S2lkNVGP9MupaxTn6GXB+ji3z1OfaTwJgNt/S/5d55BdPDxBsnt&#10;4bC+E5GSRcJerQfvvPfuBIOO4hkNRs+xqi/o+my7K2VfhX60giGnQ54REuBIb916vE6AtuDm7jrp&#10;8RzQFgwJiu6fPv7w7oLtJOjh1D/anjW6PvxujCO///T0aIItwdCjRxPAuEc8evJG2cOHm3NhODnx&#10;jNJKGbQxlsoMVI4QnnGF43y0zbhynhyTNGMM5OEr56zkc2KBtgKI2msnsCgY8pxQb5IJipI/hwPI&#10;xrCS6+g45NeYdiMrz1mgQ28Ma4wHHRxxyvpRRwfakJkMOWSpEwBQ+agPeiZf8gBBkMAixwWqLyAI&#10;V+AEp2wM8TgGFeirk5eCxkkGY8lxkpF8UuOBJ7+6dAGSQx4PZbKDY520vsPjc8kL3Q4CImMif58V&#10;0EYan2Q/OiEpmQE5W4/NibVw2efwoY8VNE5/ZC9Q0S+cuuZCX8mkHVBe+h35jzoREF3fgzpyLhpj&#10;m7r0ra+1TkanHGGO0jiMSdDA6QuGjgFafesPLzyV9ZNujvVS/aUDuKV/cg5tD1Bf6oOOyWnP7HAZ&#10;REx7sgo0cuRS9StAmXZrTQ+dPo9zrS9Av+jI1b58sdwY6Bd96xOvgqoXg6ECMWuATECebK2NZCbf&#10;Uf5w6OxHY7DWgbw9u+Zr6uyH9nFAt9aWejzIIy3AJUNpcq1+9z4vvzdEt2PXno0/ufjy+enx+De3&#10;upzqOL0RrAhobk9AdFYw8/SLhbv3+Venuzv+1lzg3n78dKUPvvj6dP58gp2hO/v8y8vy3Ql6bl98&#10;frruzeJJlW88ujjdefJ84NmUP1+nSE6anExtAdF2R4Rf7QKeHxUnwD9+9mS9Wn995s2bZMBtsh+/&#10;+sZcwH88+kEnXth8Jx/Ll/KrR5/Kl6rLpwJ+N/oOQPL5+XV8BDROfXqJiR/WX7Dd7kO/ldFtD3Rv&#10;QZGygInfXr/jSAiCrQ4Hcvp1nCAEkMKFL2AgfAGLfIGHyO6SftqqTzn4ya8B730VlOElrw3aNTEj&#10;L5w68GK7FUgNqCMTvHYA3abALRLFU32yNi40cI2323LJlG42OfDf7rGmVG+JeZPMV6h9gfrWHVea&#10;jqF9Q2MDgdD2jaGLMQQPLk+GBEFOhLxBJhi6ffPxCoAEQk56BEeCIadAH3l77IPb64Toxv5dosCt&#10;tNs3H64PLnp4+skTG3+MBP1MMAYePdqcQQYtY5rBYtQYpAwsGlBgJOV85BkPfDLCICPjZIdRQVe9&#10;MsOiPaMC1MF1mgLku72wBUVOiTbwEDWeZJQCchtTY2BoM9KMrfIa28ByBuMYGN7gezqY8eMFX7uM&#10;tDwaZWMndwaVvMZMdmPKsOaotdN3DokDBjkFaU7bA6+cLNn1K68uWvkCoeoqr7a7k2/seOifrowN&#10;mA/yw5HVvDZP6utL28V755kO4ZSjaQz6hD+2b00pr3mYsgCIrKXq9OGbS/GBMy/rRGDk4lSW0+Fs&#10;BlpPObTWRX03fvKA5g7PZGnel05mvtCRQ718cxGevIIWTvrTCTI+GnnR0IdxBel16Xnks5Y5SGVp&#10;t5oEGPgJhrotFC+0eJDRuIyHzMYkJXPrCkQDrz26dNHaWO2nrB8OXeBBvxx3QUPyct7yQSc+a//u&#10;62TN765H/TRvxiClb/XwzYeUPrWRNwbyJnenVnRcgFhABASS9Eee9Em+AhKyl0e36XH7ATWdH+3O&#10;WvNTtoaycdaVMdJ960KenGTGDx9AZwW2K9AaflJ9V6e83j6buqdfTt34kYvxK+DJOGsnQk5/bo9v&#10;uP7wyQQsz043J+C5c/HlSpVvPXk+Ac0XK73x8Onp43uPTx/efXD6aC6qK3909vj0yf2L083HEwQ9&#10;/WpovzzdePz8dP3Bs9Nnc3Gs/sOzR6dPzi8GHp8+nSDpxlyYC4jcfnNC9GD8he8SCYAEQoD/zf9d&#10;zLjOHsyF+q3r64/1l88M/eTV2bufzcWrf4rxnd9d+tJ8fv5WfJCPxpt/zd/rQ57/RSePNl4bH0GT&#10;gGlLBTx8crfP+GanU/yz4Aeu+oKnAqmXCIGpDpYge8AAb/BOXBIwOgItoYYWNLAFUzaIaA2qgcW/&#10;PBoQfzyVUxg82oIjbaXwBUmClJUny5TltcEjRb/Yp7ol6y7fMa9em2TRVh94VYdXUCSaUqVOfXxn&#10;6No718bQeOiS0WHEGIOB+46YbaqnU54FfNNJkECoYGh7a8yD0053BELXJ++bQd0mcxL04Qd3ViDk&#10;lplTIriPPzzbTokmaPIm2fks+nuzST6fiN+r9YIgD067TeZ0KCedQctBMEBAGf5o0DMaysvA2Niz&#10;2eUzTB1jH40RnDq0rooYB3zWVdbwJQejBI5ODo9AEOSEqFtmyxiNjPiQkcwM1TKq+xiMJ5z85fjG&#10;wDLg4aMFjTvDx5hHVxv08hlJ8guAyGkMZCdfhpR8+HICOYicbN8XKqjhbBdMXl14NNroV/to4Ff7&#10;KaPvS9YctjyanBA56JbeA/JJjam5NVay5uCPsupHuT7lG5d6dEu2Afk+LkluED/16sgI8DAvcB9+&#10;9N5qA9DC5wCtJ46Fzgua6b1xJTsw5vqTKtNdeKlxN+fyzXnjIsOHH767ZGw8qzz6pdsPP35/yUvf&#10;xqStccaXzq2F1nHOUWpPcM4cfSdDoHnFK7nIgi+5kq0+jPk4LnKoh0sPK8CYcnX6EMjpF9BvQQPZ&#10;6LhTDHmBBt2vvbuv7dY13gtGHn3Ik1Vf+mnuj/KtdbnGtLUjg6BHwLNOn3Z8YzdmPMwPnZADZHvI&#10;XMBGTrKTOz1HV0BFduvFmsfPOKynxsTWAXX0u+ZxaKVweDV37NsxMEoewBYqk5U8ZHk+F3Offz2B&#10;0PgYD0A/+crbYN+s05ybjz/fghyByqPPT5/ce3p6f2z5RxO8fHr/2SoH8O/cuHd6Zy6oP7z7+HTt&#10;1v3T25+drfT92w+n/fPTB3cm8Hn4+QRTXyx+b31693Tt5r3Te7emzdmTFTh9LJiagOjuXDifTTAm&#10;GHrgDsa6m+FZsLnInYtpsYG4wGv156OjmzNHToXcJvM7Dm+TfXb9xukvfvWbFaRsQcgWB/Cj/Yle&#10;3i2xDjTy0/nh/HIHF8UD6jrQEGj1SZsCnRXs7AEO39xzS2g9S4SuEyE0Kyia8ksEOEZeCVIw1ClL&#10;QQg4Cl55BR3TnpB4rIEMXh6vggj0BS/wBTXx01/KKbCRLv6DQ0s+QBnKnsXRLryxAG0CPPSdYuPX&#10;eIH8UfZLOPQpnx62NtuEmHTRJ8W7DeZ3HG6RCYR8gRrIC4a6Zeae6vm51+fvDgiEJoC59XidCnmA&#10;WmDkNMgtsnWbzMnQ9QeXwVBBj2Do4wmCPEDt2SFBEpoVDJ0/Od2fTfVUpP/gwXp4OhAMrcBmjBqD&#10;kLMHjI8yg2DTZygCZQZhbWqOf0CeQQAMDb42fldG8BkIdQzS4jFQILFOgSYtGDo6O8/i/OIXs4AP&#10;t8kKmHKAIKMPyFrgsmBwjGlGVv2L41U2PrzpZ7Uf+lLt0WSU0wlZnV4lv7aNoeBCewa9IAV8dHCk&#10;BQ0cxXIY4yzQVJcD4WyWU5v8cigzZiCvPfr6kOY8OXLt6IveyWUMZMuxLSM/9caENn54kWEFOtMP&#10;+eoneeWNxZjQa6uNj+tJycip4aEuUKcdHmjqRwrwpzvrx1rj5Lb06jQOtA7MZ3OU00+f6U4/Cze8&#10;9aWsj8aibW2SN/ngjPVjOhlwKvTZrhd0UnRkoM+CZU7antgCic2R2zfk3T7iOPO797lOm0aPydYc&#10;kr25JGu4Ap4jqMNL3bE++cmsH9ApjL27Tk1m/XbKAujeXoYn84JZL+0L/Nsb7afWu/6k6VO6ygOC&#10;oU7YjB1OHhx519ZY23P0WLAhL6XfpeMDDk26Nj4BjPHgoY/Vz75mtGkfqLem5NVXNp/2Np7Jehlg&#10;pZsDFAjhTYdLl7OG/RvMG2Ce2fF8z/mzL9epz/UJWD5+8Oz0wdjvj+5/PunF6Z1bT07v3r44vXfn&#10;4jIF18ZnvDH2/u2bjxbN2zcfnF4fn/DmBEhv33h4emv8ymvjKz568Pz0+qdnpw/uXQx+Aqahk167&#10;9fD03t1Hp/fvPDgJiG4+vFgB0f1nT0/3H08QOUGR06HACY7Y4O79CQIHCoaujb9zMuSji59+dmPs&#10;4HYSI9DI7/LtfDO/zv/nRwuM8tf8LNzyueOD0cHHIz6CIP5XPwIfQQ/ojk3BEb+cn0YrADqWVzBE&#10;IB2uAGQPAuCKBBM44SuDgpUCBmnC4nmM6LRTL2gRVcrjr66gBj/KPsqivXpAGfqDW0oaGmVt0Arq&#10;tD3KUN8FQ3Ap/EXlqgPxwDM50FY+tk2hlNv9SbfJ3CK79u47Y7AYfld7roq2QMip0Hp+yCuPT54N&#10;/uG6TXZrFuWNWbw3Z1FvwYy0E6FOiR5sD05P8LN9ZVp5OyUCbp0BAVInQx6gvn/fKcwYiNGVN8mc&#10;Dq1nhxiM2aQ5P8aAYchISAHjEE1GQ9kGz/gIdhgEhpQByBhliNRX7pg6gwPPqa0r5xeCITLC+3Lr&#10;r37t+xOzBqc/QHb1eDCSZGNkGdCMJhwjDQfkKxsHmuQw5nRQcFB7/DiSHItyxjNZjUFAxDHjB09O&#10;vOLDqAsO3nn3rRUABIKHUo6Ks1sOdxwtpwg42pwgPstBcKC7s8mxozsGLzkS/IBxGHNzKk9GJ1rl&#10;6Za8R36g8lG2F+UFjePYjgy1Jyu6I03yH4Mp9eQ3J9ZOD7Jy1AVD1odbk8aDrrXbnOk3MA8LZv6V&#10;CxD00Ro51tGr+Q6P59L11AteBEMrENrnA6inO3JYQ9bBOvHcg4nAHuAY7Zv4OR3BC19rpIBIPb7B&#10;mncw+KD+K5MbDVxjUU7fTrbIrq8cur3Zvu6ZIcEQeeGMwV4mu/HZA8aqP/zpSLm1nm7NZWtDHq1A&#10;yHilgrECwm4X4o3O+JcO1A0tPCDHsjW7XSFboPwikLnAa411wBisB3lptgAoFxhF236xP/TdeiqI&#10;vNSN9trs+GUnRi7rli49c+P0xW2p7e0vt6q2W1hOcgRAgh7BzntnT0/vnz8/vXH94enVT+5NgPP4&#10;dG3qXh/7/zrcBDvSt29OMHT78aJ5dS6e1f/ww1unH49PuHbnyekH1z49vXnz/uL31q1Hp9fGr7zy&#10;0e3Tqx/dPL356e3T+7fmIvt8LsLHX6y3yy4mFnAHYQKgY0AkGLpz7+7p5tmt08c3Pj199Nmnp2vv&#10;v7feJvMA9SefXp82HrzeHiXhN/O1gpj8Lf9dDKE+Hxzws3w/ejRSJ0sCJ/WCIf736IMFPp0G9esr&#10;dWgEPUC+E6UCqpcub4NNR5gTSOBg8MfgZwUCA+jXcVn39wZHYANSp220ghM8KQLeQKQGp23BSXwp&#10;WH8NPCVpn/LkawMoVv9w+K4gZmjUweErAEODt3xl/WsTP+nK732oO/ZdP/qsHSVSdkdzokyBji9Q&#10;v33t2lwx2sSufBgZJydeoXVrx4mDB6if7M8L3Z8g6MF6jd7pkGCoZ4UENXdm4QLBkEDn6mRoonmn&#10;QhMIKXuwWrC06m7MZpwrC1+fdjK03SabwGLG4WRI0MFRF3jY3Da5zV8QYONnADhI9Ywdw7Ac5mzq&#10;rngYUYaGMbDpM6DwcOgYBUapq8yMzDIuw0NAQRZODZAJjqPzar2AyKkQB7hk1u8ui5QBJrd8Tosx&#10;ll8Gazd8y0mM8VbX2ODR4SFFUx7d0SExyvD6oSsyCoA4PLLJG1My4o0HnhzBu++9fbp2zY98vx/8&#10;KHN+bsGsIGm/NVMgFHAo6Mmibe3La7N47O0LOjilxpGOyUgvgsrGQB/K5EZrvNonX04tWaXqyYYW&#10;JE+45aQnXU544EW6Vd77kh55NU/WDAddMERWupdaI2QmO1qyA3NI74C+1AFjrg7/I7SWzLE2aKx7&#10;dTl4OE6VA+fQOXEyV9f60E/6tPY7abE3OMsuFLo9JiiQuvX2/gdjQyZt/ulq6WXXT7jmlKzpWTlZ&#10;ok9+/C71PdCtMvLYw+QU+JCzU7gCIWmnK/ilZ/zWPO48AbnqU90R0Bun/uiQbSBHARHQtjGD1o25&#10;odsCm+xKugUFHfTL3qinZ22Mk8x4tFYu14xACUze3maD7BP7GUSnLR3QRbfJCo7kyQUKhpIjHQqG&#10;Hj7dntHxwLSHoD3T41bYu3cen965c3F65+7nE8DcOL383u3TWzcvTm9MEPT69UenN288Of1kLoLB&#10;K+MDfvLR/dOrc/EML0h69dMHKyD64fiFl9+/fQlwb958uECwBH784e3TKxMwvfHZ3dM7N+6ePrg5&#10;F9PnEwAKJvwp3/eL9mBIyn+KAdwi862h9z4e+3J9LvA+/uT01jvbX+tv3Lw9tmSCj68LWK4OHPhU&#10;/lN5+evd9x59u/qgO1fxAPACIv4W6MMtMD5YECQYclLkLk0yoCtw8s+0yny4tus7Q6AITbBSkEMw&#10;kNAFPABNAYX6eAg4VjCyQ3XxVaZQyqxvfdVenRROCpY8uwJTVvXawVGM+kuF6n9otNV3beDRboq8&#10;OmEit3EpF+zET7vk1KaJUUavjyXjlE2csXmAegVDn81Vza3ZFPfHWT8a4/dwnPekj58+Pz148nQ2&#10;1JPTnTsPBx6fzs4uZqP7gOK9kx+2OilySuR2mSBJ3umQUyIgMBIM3bz+ZHulfjbE9iD1BrduTkAz&#10;wZA3yTzZ7ztDz/cPLXLYm9ObQGYMRhv08kRnwMb1PSTQJ9hXIDybgU5bC2vOZ+y+PYEWHRydqNfG&#10;Rlo8BKM7H+X1Icp7DIpTIwZ444v+2Be+5pvuPYBI78lNTsaGAZIuQzeQEWKoMvSMl5QRXrgxXOik&#10;6BjKZSynjE4+5+TqFU55Gfsx2sr6pbt1Fb0DQ8z4kg8vfV05iE/WbRVX5Tm5Aov33r+2HKATgfIF&#10;NNqikReUqP9v/tbfOL3y6g8vHUV1QNtj0KKOU+IcGXJBmvkno3knr/Iy1KNTQHYGnR6cIOD7wcjT&#10;aUi3WLpVtJ6hmT7oi7zRyKdLeqzOZyd8od3nN8CNW+M4b2/g21y379K9UwMO160Nt163NWJ92Y+t&#10;QXjQGvMWKx7aWmfywFpr7RkbeY4Al5Mzt2vN7OujsZEd7VonS0fbszEFHF0wFGxxqgVugqKCZHqn&#10;c2my0FPBlf7ois71ScfK6uiaLK1l7Zbep82xfTTyeDQn0niVJ4PxkM26ANYym2Fd2HPWiZR+Vjsy&#10;7nKWxo8cx77kjaH1Qlfr4mLqLgM9cuOl/Qt11rD1DJfuzZF9SOaeERIMJX+2jJ7ZA3Knb7zI0MVf&#10;gav5K/hZdfSy60Z6GTjtbaSCJjKo0878C4i1Vz5efKyLvlmz/kov6HCLzAPRAiEnQQKaa+fPT+89&#10;+HaCnKenH30yAc/YePDKp49OP/74wenP3z9b6U8+e3R6+YN7pz95dwKeDyfAcVL02VyQT/ryh3dP&#10;fzZB0I/mgvmVj+9twdNcKIMfTd0Prl1fwdAbExS9NRfPToacCnmln1xe+X88++vR08frGaF7nnUd&#10;mX0o8v5c1H86F/p83CefTvD+0ScLfrw/QO2ZoU5eBB+CjgIP6RaYbH60gMd+Bvlfexye/83HFh/w&#10;zXj3zC5+Pf9TP/7/GV55HVoMrfpOiAqI1neGEiDHv9JgyhzPChomz9jk6JQNhtAGE+3iNfkCFW1y&#10;ptXhUT1cQVPHcGhWMDJpfaFbcuxywVMM48cg4q8t3vDRHtvrp2CniVgyRTfpZd3eD7kKvNDW/lKW&#10;gfA+HkUWzwy9+/44pU8/O30yC+buvfvr/utDr0s+Gmf/7IvTg8fP1penHz36cgVCt2/74vTTwX2+&#10;AqI7c2Vw+/aTyT/cvzK93Ua7fl0gdG+9aXZ3Ns2tGxenu7eenc5ufz5BkmeItjonSffvjW4u5or5&#10;YgLPL2duZwzruRZH32M0coAMBgMizUluQYZ73hzk9twWXR+DFDrPEcmrM/41H5zSPjd0Wxk0z04D&#10;8ZdH19qiW/psXaz1M+3wb463frarQUaPocuRFRwZQ8by6NhyfIwqJ1KZwwM5haNzqj6nAg8YVzoj&#10;C8fh1Vk/YnR6QY5446k95/PeBCrvf/jOul0mqLn2zpunt95+bZ0WyQOnR6BgCIRbJ0tD8x//x//r&#10;0//jr/xnKy/gWadBE7CgxVeeE+FMAOPMWDPKnHJX0cvRzRgW7I5ujWvydGa8Tio44BxZTu4Iy4GN&#10;rpbznbz00tmO3tSBnOYHH74//MjHocJv4IvtBTPq5K0BqWCm9WKtAOsE2KetDfSCaLwEVQVF8bD2&#10;jM28BMknr661U10O0LzDFVh2grTGPykHGX4FnrOfBEOA3jlHfNbFx+jcOtWf9YE3PulY2rpZehug&#10;13AFO9aYtHmpLrx2zUX1xzmS17e936nKCoT2kziBhn22gqGR2fpY+2Ha4U0fdGVc8qtu71Mf9Cd/&#10;XEPWqXUpSKc3IA/X6ZEUDljLK9ifdb50bU6mT/uMTfPtnoIga5r8UvNY4LlswLRZ6chaACRoKSgi&#10;R/tkBT7GNnhzeRkUBVMW9F4GTjvuuNfgC4bQWQNk82FDzwx5cPr8+TenT8cXuJ31k7HjAptXrl+c&#10;fvzp4wmGHp1++PHgPnqw0sqCpFeuP96Co6GXOiFyWvSjCXhe/eT+Og16bcrSn6yg6Pz02vD/yYd3&#10;Tq98dHc9T+RZomvjVz46mwtzzws9/fx0b+y5byB5yPu5B72/mADpYvzFHgx5luj2+fnp4+vm1b8x&#10;Pz69+tobCwRHP/32Z6ff/O63MyfeJneXRuzAF4sn9ttW41/zswU99vH3fPfuX/PDq83ul/HtNlgB&#10;lrxTH2Vpp0Jo/Tc0GeCkCyYwWq/Wrw6HeQ5f50dHD5/ReRHU4aEd48Ipwh9TNIyTfLzhcngNTj1D&#10;xuklR4HKgp0G38u6wel/wbSrn/ivoAb/vd9wQXw3xW59Nl54NEcZCnrg8UIH4J02CYbI4k0yf6zv&#10;+wu3zmZDPRyj91QwNIHABEP3Hz09nT+Yq4KHX42xeDJG7P4YI9/w+HIMmBOFL8aYPBnD9XDqHqx0&#10;A98k8m2iJ6ebNx6fbt96ejq7+2w24PPTnQmO/OBV8LQFV14z9qqoq+ntqrkrJ0YtYOiAeg5EEMTh&#10;lDcvxm+sWxCyBTWCE4BGHd2H155DWm33uYNTDw9WeZ+7BZM/Ojp6BfT6y1/9Ys0NfgA/c6ad/jk5&#10;pwf9B856VIdPawQN58gxSpfjYWh3Y81JSBlXRk2eUQdopWhBxvB4dc+BOLny3yEpR1JApB+OQCB0&#10;zfNC+0nQCn4mCBIMdSoE4I4nQ1LlhRuHsIKdwQmCOv3hOOTRX96OGKfRlTXnzfgzzhy0dXB0dByK&#10;FM464aQ5MP1xsjk+KfmPjhe+oC9nWLCR7pbODg5TsHPjpiDC7RJOhqMa3Q8UvBQgwbWWWmutg8qt&#10;HSAv6AGtjYJ760OAlCw5x+TOwTbvBYfq0edQj84vHXOMdMzhcZ5OYT387xYkHIfodMAbkXQtsCjo&#10;0l9BA90C/SvrMx3DSdG2tsI3P1L8klteuuoH6kO/8uZRvTVcYG9dWMMC/G5NvihzwVW6koJksFfC&#10;y+urvtetsqEpCFptVv0WvC/clK1ndXArEBqcYAPfAvhkJuf6oOHITX57kw7Iu/b1yNxcp/PWgPXe&#10;ONDgq03zD6c+va+20w7v6mqPP5uQfcC7oHfttZFPMORDiz6kePPJ09NHc3F8bWy/gMYp0A8/nABm&#10;PxH64Ufnq/zjCWp+9NH9VV4Bz9C+9tnQTIDjFtpbN5+s54cEPW9OnQerr42veHP8xgp8Prt3emv8&#10;iQDozQmAvFn25id3Tu94iefBk/Uxx8cj18MJHHwh+0u/QNrtQnbdT1qdDPFp7nrcvnM2NuKT0+tv&#10;vLWCIZ+UEWQIQJwKXZ7KTNDxy1/9xQpQ1LPn9jOfmq1np+3nfIY9Dq+M3kFEEM9OeAQ4gqGCrS3g&#10;Yoeth+3ECMijCS+/ProIGA8d6zCh5AsYCHd0QAE6AjaIFTRMO4HCJZ/B6WPxn7xBaAPiUzt5/VSH&#10;tsADLhmUeyYpmeTjgzb5AzjjIFO4daI1baKXX/JMfskOF0wdnIkrIALw5OSsBUSMbcGQz5Tf9BbZ&#10;Hgj587Cve34+VwJPnn45AdEXs3mezca6mA02gYzTn1m88nfPPx/jcTEG5cngHl/C9VngaOAFP7dv&#10;XawfuwLB0bqdNnB+Pgt2NteTiwlGn83Ceu4B9u3kZZuX9L4Fjs3DMaWXFfjM3NoIAgybgc6bi7WG&#10;pj69XbYZfHOpT+WCLLzQSLVda2Pa0mdzTkZt5dssaPFBa+7QwnF2nN4KivaAiKz1p8yxcrDLCU6Z&#10;g2WwGLsgg5eRlF8GdIwl45fDybijz9AxiAwzvQqEGGJGWVBRsIQPRyCQcHUscBHcCHzefOvVLQja&#10;T4UKhNAsJzABSYEPpystGCroAfLoOQv9SXMw8l0JO6UgY3KSkcErWIY3LrogM8dmvEsfg1vjmXQ5&#10;kkB5gN6OUDs6yinBmQuBULfC1smN+duDF/Wd4phLc52tMvetOdB+bd20VgQ++Au2jkH6tg63ectp&#10;kYu8xmB+Ob2cpjp5chvrwk8q4BFkCoJ6PsbVv2BT0CMAWrdQBtweERx5vmkFSJN2yrL6HX76pOvW&#10;mnJrTp5cggpzjabABi4njRZemey114f2a572vhaPnRccPQgsOjW0DqxnAZG13YVUOosXwDu94E0m&#10;fOGBfLBkG9r01hqVCo6sVSlcerXuBUbWvDpjortkZsvIWOBG1vYeMIfmnM6TN90oW//o1EvpqzkP&#10;4Bb9vibaN8rGhSZ9oLW+9AnwVCbrxewzpyseVHZb6tbFs9PHD56e3rnz+PTqOhm6u25tvTY23bNA&#10;bwhsxtZfuzMBk9tok3pg2m01AU9Bz3rWaC6Er918sN4U8/zRe3cHf/vB6V0PT996sMDr+MqCoGvX&#10;J5i5Nfvx0VyMfjk+dQII30B65mWVr7cLJTqxZ+yrPrjojgff5lX6a9fenQu6aysY8rKQIEMw5CQG&#10;uBh3iiMwAgKVfAU/Yd+y6VL7W54/vfSzs7ft96OfF8QIrAp6CoQAnH7g9U2W+i4AIk/wUh0bJKF0&#10;kmNMwJxTgq+obejCHZ0gnPbS4+AyYGi0xeNyYNP26AxXgDJ5bfStvfLqZ9oqB5xk/dX3UtROpz0a&#10;qb6NKXnRFtQkg7raJFv84tnYlNEkV3qyWD78+KMFt87GUDwcgzuL/tkssi0QmgUy+UcXn58ePPnq&#10;dO/RV1P/zeS/Hvqnp088IzQL/MYs6psTJAXKN2axqwvO7385Rk+ANEHUpE6Yzu89nw351ens3tPT&#10;vYfPpp+Zty8m4Pv6m/WX5K8tkl/+4vTNz+lkcx7bAtnGQg/G0S0/DmQFLXvQc6nDnX7N6eip4Cdd&#10;vjjn6XnRDp+1sfY28aDPdNp8/Oo3f7E2RcHPEZIBDzJyfMfAqH44Ws5VHq31t9FshovRAhwIQ8dg&#10;ZbAzlMvoDygvZ7Ro3U7Z+utktDE0Hn2p65TDczJuDR3B7SLw3gfvXubh/dduO8GYq7Zp65aR9p2m&#10;fPLJR6fPPpsr50k/+ujDlV6/7up6Aoyb44Tu3j7d0ufgwZ07t04PHjgV2t4qNPd/8etfLt2m9zWH&#10;o1dzUrn5kTdngolOcho/kD+WjVlaENJaAngUvOK1AqF97oJOceTNpTUF6JRM1gUwDvLTv7rWnVQ7&#10;/ZgDbSvjGb/w+jvK9dEnH17itMcTnRMt9fdH3tu3Jz+yS+mdvs/Pz05+iLx9y2uc9OS/+26uWl2l&#10;Tv7bb8fO/YwBd5t/uy1ZUGF9WXegIIJDlgpaWn/Wp/xan9MWDzTyHK+89W0t44sfPtGHQyeYwq9A&#10;R/vygmMBhmCoIH87Jdh+IQLsnbVHBuojUA4Wzd73GtfZpLNGrUt6s2bpEZ4OS9XdmLX/8cdOSD/Y&#10;db4FKsZIh+QSBJFRSn54QNbokv2498kkPY6d80cDCqiap8bViYl2a1wDaNOHNB71WfB9Pnk/RXUy&#10;5G2yW48uTh+dC27un964vt3eWg88e3NMEDT2XaBTwPPB+dMJnp6fPpzUK/gfzsWv1HeHfDvI80dS&#10;H1f84O7DlX489cAba+DTexenT84enj66c3769GyC/cezXr8c3dn/33y5dCqoXHocfUi3QO7peo7o&#10;/MHDFRDduHFrLt4+PL3x5tvrmSEvDfnYsAMBz856ZMSnZt774P3R4YOZo+0Eh02xp/gG9tw+ZnPY&#10;B/uaHwbZn/wyGiAQ4rvwE/QIgAqO4Mq7PaY/5W6n1S54KQOSU2JIgowJIRjHDAta9YSR5pCAwRgY&#10;oRucPtCUosO7QaGBB2vQhxSvVb8rTRvlIIUx5pfOducFcprVNaZl8KecQ4VfY9lxC7/n4x+f5F0y&#10;Dg2Z4EHjNuEWw40BwZDnhZwKeVWx9O69h6db57PhJiASCN299/mCG3fG2HqGaBZ5gZBycOf82aKT&#10;bidED1Z66+7j2aRPVxB0dzbCzTuu6ufK4+Fs/qezaScA+8Yx4SwC8MW+eETJgiJP4KcfqXH++re/&#10;WmNtvtVxHOqbi3QJf1wX6oG8OnTaq5cH1pNyek7H6Znef/ePfnepf6dvXq3EN1m0Bzk5TiuHmwNe&#10;Jw0DOTa0nCGDxTgxWpcGewwao8XwXQU921W1eg4JHp0gK6dtX9BV64OM5KIrMnD2TigENB4a5mj9&#10;yFeQ08mFfEEPnEBIMGBc2neyFXC+nMSnn7qi3hxxTpljOQZEcJy2QMjbhNvD9FcXIMlL/ua3uabr&#10;9j2gv8ZUkIGm+Td+QG5zoF77I8BL0RiL8a4Aw7yYr8kv2t3mJCd5yN3PHQuI1LVWm/fmmoz40SVe&#10;aBpT61IenTa1bS2pR6dv46MbfOmTw+bMfdGdbgs2fbqCngVDgqCf/3wuDOll9pr/A8o7keO4OZiC&#10;ik4PrC/rLQe8AokBAYz1KZgoIEJT0CPluApG0KC1jtf6Hhp94FHQBQ/HuXN+UkFQp4TKBRnV5dyT&#10;Wx6OrPpsL1Xf2FYgsPbOBHp7IPQiFARZv9YtOutaKgCl93s+YDtj0edy0OOoBSJL3gnejANef2jU&#10;Lac+0PjJQS4yAnhlAY4x0iXcdiqyfRfqmNePFP9olRurvtITWdAE1v36hs/z5+uNMl+e9oVpH0Bc&#10;3xW683ilgp3AbTTgw4ufPdg+ovjxBDQCnE/uDwy95358Vfqz4eOL1NLPfLzx/viKBxen6/cerd9y&#10;+J7Qzam/Oe1uPnh08od7P2r1a5CCHeNrvslvLAueja2dcfooo9tk5+cTEN28vU6GXn75R+sFIp+T&#10;cSfCiQw/I33wyGMeAvk7C9d+ZdvtsXwAnDq2CC67ZM/Dtx/xEMgIdKRuyfWw9gq2xrfBOxmC/8Uv&#10;t1t2BUTqpOAlm1vH0vIJQqicVgZjGbXdOG3CXJ3ILCO1t8shqGO4ChoMbOGmzgDl0cpfGtGhzego&#10;L16DI9fC7bz0A+Tjs9oPaE9euPDxBHhpx4CGO9IGymRGd4TGCOQbF57k4yTWFfwtBmmMw2xs91jP&#10;7o/jnQVhAX12887pvY9ms9+ZhXTn0enDT++ePr5+fvrkxjjhCWxu3J5FfeP+0G31cLdnsd+dYOds&#10;NoMUjaDn02nzyfVxtkN3a64Cbty+P8ZmFvjA2WwCIIpfr0mCuSKxkH2HYT1LNJGz1xC99i+1iEXa&#10;Fsv2zYYtUJZaAzk3OM7CmmidrPUxQA/K6gHHoo15kXI2nBNeS2+jb/yAuQJ03ckQcIohIDJf2jWX&#10;aLWPT2tCX+rRLdmm3xwch0kGwAELNHLI6IxBYNLtFXy0MbedZNCbQLL70scrD3k4QJ8Mga+P9xVy&#10;wfI6YRjjvgVmbmFweJvTJpc6RrNgDt1y7MpD539zjx/PFdr5OMe7dyfo4UzGYU4Kbt50BT20A/D3&#10;7nHUs3fH6D0fI0xORiKjIA3IzYCBxrHyM1ZrQsBPL3Tf/kvv7c3mRtq6MQ/0aCzat2aWc9jnA6C1&#10;htpr5v13/9ADmdueF6j/9ne/WakAGd56sRfV67d5tw7wAuG3dbIZzO0qdTtOtyfMa2A+jdfzCYzp&#10;r37z66Ur7QQ8m3PeTok6cRMESQU+XloQ+DgZkgqMBENOhzgbV98cqOAB5FSPTloeDefP2Uu3QGML&#10;xEFr2tqlO/q0Rp0gWitSQad8601Qjzdnzcnn/KQ9J6RMxvCADDlGbQuEyG4MAh0ywsMZg3QFI9OP&#10;PrfxbnuJXFJgD8DbA9X3xqH90gWIeuO1H8yx+TS38q1J842mNZCdoh86o6P2FP0B+Hi0fqrLttEx&#10;vvEJjwYvPNFk69TVP7Aflm2a/fRs4PH6eeqz060Jhm48+eJ06+Kr042B6w+fr69MOzES9PgY451n&#10;X5/OP//p+jijL1VfnwDH94k+ezAB0AQ9gh2nTIH/jt19/Gz94uPOo6enWw8frwDIhxWVnQbp2x/x&#10;L76Yi0rB0ASDKxj6dvyu22Rfjc6+nDUl0Hs8wfqM009a744tu8P2zPr/9Ppn6/GQH/3kx+s7e/YH&#10;O+IZIXbDJ2faZ9lAOu5Cxnwp2+vZDbpf+3bmFt7ezh4Eay/vdqL9j1e2SErXUnwC7bJ1KxiC0Cli&#10;HRMi5hmOcJhJ22zRbEy3AaAxuBZmwgDlhAh3HJg6A1G/aHf+8SKjvHbVaS+F05cyONLI40nmZNJf&#10;tNEBY2giUiB6cjURoHGFk5oIPOjHxt1ue7y/jgh9kMrnyj/4+KMF73/08enNa++sL3a+++GnE8jc&#10;nsDos9Nb1z44vfnOB6cPP7s9bT45vf3ex1N//fTBJzcGd/P00XUfubq98u9/fP300ac3T++8//Hp&#10;2nvD88PPFnz48Y3Tx5/dOn1yI7ix+vOF0K3vD9dHskBRumNND735LtL6YrYrsv2r2YI5BsiYnGQw&#10;TIxXb/qsh2AnaBBIZLSkbvEAJyDg/Q/fu7zFox4vODTaw7k1dHkbaA9E9M1oAQZQqv8Ch2gYoIxW&#10;TiFjJw8H8IgPaO1nqFbbPWXoKssvXpO3Dq0BG/t4xfGLv/jlJfz6t7+5rGMEBE2cbUEnvTKc1qU1&#10;d+wX7tLQjuxHOTLO8j6XILjxdfHto5obCJAEPPfvz1Xx5IHAybemnj6dq7Uvvzz97GeCS4HEL2f9&#10;utW0GYWOlo/B0QqGZqzyggPpFhhtJzQFrO1Be+GY0ld7C5CfozPG9qdxqoMzL8acnu3XHqLHM8Ab&#10;ZH+OtoSe0hVe6Sw8HAPNKPcNMAEew966twcYbobeHnn5Rz9c+wSt4KjbYE6FnAg9fjxB3OCcuhUQ&#10;CXzcEgNOh5QFSMC4XXULEARAAopOGpQ7WSnY6JaMoGILNrb1a1xrrUza+m8N2RvWWSeN2tA1WkFJ&#10;gPfxFMiplbciuzXmpKVbUfLkJDe5lkyTJy8ge0EdKChK9gIke5dMx/0s0G9/yhcQkZ9d6AKC/MZh&#10;vOaTzbYG6NT8v7jm2j/yUmVwXBuAzuK77PnglmzTJ9yinfr4ya852HHqyQ7k4dTHV//WrnXvz/Ae&#10;on4qWHj+5em+n6w+/+Z09uyrFez4J5nUj1ULbvyk9fFXP1u0i95PWZ98vk56rp8/HJon65TJf8Zu&#10;3JsLp8n7M71vGQl67giK9gDovk+8PPvi5AetgqHHY098FfursVceo/jqu69Pn89c+1q2N8o8OO1U&#10;6OmXEzzN/F/nI2a/2EN8hw8Nv/Lqq6cPx8fYU54Vyn7YW3AuLNhBbeglH5rtMG8rHd3TUXtfam7R&#10;5W/Rmffw7f38Nh7qlVsPldWzy8FLNVgLaNIYyVtgJpDAdVSQ0OLT7gjaExRtk49f9bXFXz7hM2jy&#10;UrT467e+l3wD+ClHj646uMa08Pt4QH2UgjYKunhf8hscOeIpVa+uscI1Ximw+Dn4V19/9fTaG6+e&#10;Xn3tlXVs6C/2r7/5xlosP3l1w3n6/rW33j698ea106sDr7+xpa+8/tb6kuef/+iV9Rfg196aurff&#10;Ob36xpsLtPGBq7f9Jfgnr53efOud05/86cunn7zy+vB/4/TOu17D9huEj1YwJlLXn77ffHv4jVzX&#10;3hke1zYQ0bu3i8YHI8mq7D7vdr/32uBeH/lfW+3evvbWtPMKuLYbwOGNTl4bNMrlV5t3ZyzDBy06&#10;ALdg+MRDG8/QvPv+OyuvXlp5tRt6POWNSdtFO3h08Jf9knPvQxofoB9QW/me2RHUCubgCugYR0aa&#10;0+zL4pwnx8lRggIfp0JSxgC9QFO6XU1tgeAxuJRn/DmEAkd15EHLsaHbrvY5iAmUJ8jlrPEF5HBM&#10;XVCrjrHi1IFTKTTJrkye8toqy6P/RPA87Rk5gKdAOucEjOXDjyaQ9xG2PahdAfTg6Jv+5NVxLOrp&#10;VaptQTNAg4/5kMefXjjE+ivoppPtlGOri245zz2ghkOrTU5VugKe0dHSxxjno06c5AmWmk809LAZ&#10;cbZvOyFj8OUFu0C5/IvBZQHmFhxvp5/sIVg2ZWwLe8Q2sp2cLWddoM+mZre0QRco55ABWqA9x4zH&#10;CpiGJrsur85aSwYysXfdkmbnCj7hperYQv0UEGhPRnOLZ4FFpy7RSsmhjkz2UQEbOQI8kr2gyHya&#10;Y/jGaxxHO3601fKNCZ0+k/VS9oF0mN7gyIYf2tbVpd4O7dQf+QPjrR9yyaPBX0q+5fBdVEyg8PnX&#10;4y+//un63pA/0Qt4tj/US7fvEAlopA+/mMDpi29WcBP+4efbbTYBjuePBDfgzsPHJ7e/zp+M3D/9&#10;bj0cDb/+PTbtgSDs8QREFxNYrb/VfzEBr6B9Lu6cXPmz/hcTwHuOSB3wgPXjCfbd6Vgwe8bzQf7J&#10;+eNXfjJ79pMZp2d8tm8MWe/WvZNW+8p+Yg+dwqJxQeZiEl37ZeHnQlL7bm3hsS7MBjaeW1xgLuj5&#10;ON/AGlg+e2Q/Atzmsw9foNaghQSUI14BwYBJ1gE40rXgpIQ4tkFDQItBOb61QY8GT/gG0ELWp9SC&#10;AeHrbw1q+K4+5QeSbckw5eSRBvqor+oa21GWxWNg8TvwWrCXG3M84MmmjUVvQ9tQmzFwxXYFFoNF&#10;IW9BSBnejK+vU1tkbm155sitNbDy65hy+MzC0ha9P+BzWtpZZD6FbrFYVBYlOrxtUvKZG5uW4bZA&#10;Oe51pdttgvXWGT1tzxJlPDLIW9vNGKfTjIE0PekLbvU5BqE1sYzF5KXHNYIWnbS5ANrjC+TRgvB4&#10;ZTzpWxkf5QDefJiXaDK0BTdH6CqVEQScKieKNgfLkb4YNEgFHwUigpMCE/UCl+g4fM6/gEuwUEAg&#10;QOC85QV1/+3f/7srcNA/OdQxOvhI++VLzpxcnH0OH8irA9ZJ61C+dQmsA8DJq0dvXVgLrQ0pHdO/&#10;uZA2f4Ey3dO1evNtPpXNQevDPLRX4JpXa05qfbTGAvxzXu3P41ophVP3Ylv11rf1b1wMrLI9sfbF&#10;jM+YnYjZR+0HZXqxv7bTsa2ewZaWZ8jVMbRHo8ugS9ElcxdobIoTNhdV2Zf2UTbwaH+yidGZB/sJ&#10;fe2Ujbc9t41727Pq6G/VDY02gh23I//yn/3TdUWuH8GP25EFSOp/87tfLz71CfCxv8zLsW86b21I&#10;gf61JdNRHmsBH+sGHV7WRTjQvOoDjfZ0QY90oZyO6DhccsjrS6r+yKe1kZ70+4f6jr88veWrWmtS&#10;eDT1r095el30s06cwnip5vk335wuvvpm/acMFAQJVoLn3/7s9MV3v1gnOgIf9E++/HrdZgPKz775&#10;dsd/tb4XJPhRXrfBJkVX3fo7/eCfTDD1bOqcUHmA+tmscydEgiHPlgqEvvx25Jz8wk/Z7TSnWss3&#10;jX1g85wMubBmk1xYvP/hB2O7vGH26lwMvb/soYuJzUddLFtln9knBTgFOwU+9slx71QHT5f0bO7M&#10;V3sAmBc6Tv/qFuzzYr3Yp3jj9ZJJq7F8DDHASAMTCFog6I4LokUoPXamLqh9+E5TElqqXVcfymux&#10;xHfqol19BINHn5z6yJDUH5qV3+VCiw8cWeQbDxq4RTsAX1/q6x8PsqGtf/3C4WtybKo2VnzRoa+N&#10;I/PAswS9bfKVzbHkvxq78tLTN1e3GckDZ0LJtUXQNuTWHo36dIM+3MZrcwAZdzI1dvn6ANrHY2u7&#10;6cVYVp+7jtIPQN9CPa6jcEu/e1/1q8944A2nXbTqF82er5/mEG39o0neowzK8ZGP/5J/2gRw5lC9&#10;MloyoVPHidpI9NcpgSCiIHI5yzWH5DUn5KNH7bcvardmkjXAX7/qGGGnJMlF7k3mrQ/86mM57OkT&#10;vnlVHzAk1eGVjo0tPYUH5Gi+lMlrn2662vgzVEdjBV8fxgunLn0JMuDTP/4C0Bxh4zyC/tDKa2eN&#10;cJRAec334MhL1gC9utoo46NMZjohZ3ohOxkbi/HZX1K6laoHDLkgMgPPuBdcSgs+lbeLEScKnO62&#10;58yrINAaMw5pY2gcdL7GTfYBcsM1Pnq5HP+MzbrAh07TG7qcejpZ+tjp9ZVuOOp/8pf/eEEvK6gT&#10;pHWbUiAEqiNf81ggRJ7WsTo4+frT1jOAnT4B49KG/PGTp6elm5EPHZptfOOUZw6at/adPdgcqQPH&#10;PaC8At6ZC+1ar9qqN09sKYBDZ83Cqz+uD3lronztKpdaa045lDc7ve0ZwdDzr8YO/3TswNdbIOOU&#10;qFMcp0Zf//znCwRMTyf4uRD8PJv99+3gps3nX21tv/zpBEvffLcCmyONYEc7dF//7BcLr4werT4A&#10;/l99NzL9bNb79CcACr762VxYj58SKG2v3s+FxOjQRxg7WbX+nRi72HM3wh0QdxmcKrvD8PIPXx47&#10;9u6ic7EmdfFF9/TZKVJ7zL6jqwIWujNXaNOfvPZHfR/3KBrlaIKl+0N5nQy1uC43xSw4Cxm06dCh&#10;AepL0TCO6OKz6vaFHSjHs3ybsY2IT/hoAX5tomQ89nHcXJyLdG34qce/fqTaScGSa/DGhod89XBt&#10;xiMPPOWTDY8cmrJ6fYNkBOqOegLyPrx2hGNwtGBotr45AQbcc1Lw5Ngc1rEf5Z7dIH9y1D9eys1n&#10;Y1kLYh+n8tbnpg+05YF8a6KxbTy2Ntqu9rs89X01lq19/R/7QUufcMo9f9ac46E+XkueqcdPWt9/&#10;qE/18HDq0seqn7ojJId+j1eu8LWBYxgzwjZbkHFsU9qwbcgM7goSRi7yNL7Ggz+cPjgfZXTVN4YC&#10;HzLU58Ltxr3+4ZXVHekaU3OAd3Lgr+/0vXS463HN0Uq3E49/z2AN1HcGS3qsh8NjG8e215zE5Qjh&#10;6yeZ9E8X8GSjI+3IB2csx3FI1TUOPAE6KTnMB1nJn2wZULhSuPRtHOHhOlUT+BxP28oXLIVHxxls&#10;tzq35+Pctrs8gZxyp3/AiaA6p4LdAtxOBrdbud1ydLLYpxlAZbcou50Mpy1+0m5duhXUrcROH/FW&#10;d3ly+fGH6zYyPHr9osOrW1na44NG2Vjg1pgGkle7xiwI7nRQ33jRzeI7qb7QwjslcvqkTIfgGJSC&#10;Tknh0j+dH4NV+U7Bw5lL+dXmnluH7NyXqy2cgBZd+0udvYxPF0HwrQ+w1tTQ66d9v9b+zmOrn/JP&#10;BTUTxDwfvhPQCEg80LxOZtANLydITm+++fkvV2CzAqOh9+kU5S8EU5P32ZZ7jyeIfDqB3NQ/uBj7&#10;MoEPEBxpj04/giB9FQT97Fe/WvDzX//69Be/++3pF7/99ekXv1H+i9N3E7h+w7/Mfpf2ZrKx0DU9&#10;uQAQ+AiK6Jge6Q6+E3GpUyJzp44e2BC3y7KVdHi8RZYu0yu4xE//RxsTwLWH6T59K6tHr14fl7/j&#10;YDgYFUEBQxQwPjk+6dHpaJeh2QzLhocDcNJlbKduwfDDK+OGPqMF9K+P2tUWjXYZP4AO/kX5jrxd&#10;deBxDKIyivBojjKgqQ9tGOZ4oW9cta3uksdurKOX4hsufV62m0kMetPke+W9PfpNbxzolm6vvW5X&#10;YPFvHjyc6AHL9JTc+je+aOG3hySvnMhR7uOYpNGk72MaHZ7Nn77UyYcL6l+b+lNuDGisrdrBKx8d&#10;G3yyVVaXfpXxip86sPDTpv4Aeu2an9VuaMifnKX1C9Snp/pKH+j11xiOdVsb8zBGaFKbMkMgbePa&#10;xOGVGR23YNDjVx8Cx/aicvpAoy9zoV94dI1HnVT72kjjWx4fPFyl05H26oJ0eqmPoYfDV6pPeXXa&#10;qi9Vb62q016/QBs8W2PpTrvV3z42/SerOnl1R91Ef5SVjtMvgygFGWEgD8xTxtY8ZHDlAV6coeCq&#10;fM4RoD0adv0as2C70xRjAeQ2Djg2qH1s/NklODTG0/yky9pKF37Gau70pS0ezZV6delRmkyrr8kL&#10;QgQr8gIWdQUwoEcC0AnmusUMLy/AAYIbAVHBEofJSXoOzW0UKVx5pwhuAbu1DKfsVkz1gONFo85p&#10;hPqeeVzldzzv6JnB7U2nnt0Mhx4PebdzVvr6axM8bs9S6kMef6Cd2z/aSbWtH/XK6/m6kVlbshUE&#10;uJW0nrWbQMBta298rtvotyb4vH3n9NnN7YUXeQ8m+04dHdLpdUHw0ML5Dcad83srXX83uLd9vsXj&#10;Er77c+v2BKW3bq86by5/euPmKt8XIE2g9FwgtQIoMGt01m9vGvcdul/8+len7+wDtmbSn7JPP5/9&#10;sT9Y7VkiAZq2ArwVQE7QaT7pRUAaTpAkiFwB6wRH9CBQQqPOnmnP2ScFKwWj7KM9Zm/CS9t37bMC&#10;ourg0LZ3L+n2dvrQL5z9ub4ztDbSbAwLvw1ncwA4AKeuTVNZqn0bMMPTBm2THtvjJ22zoq1/G1wK&#10;jw9+8Y5P7bXBHx9Arja4fG2X4WMQ9vZSuBwHWPx3GY7GB0SPDs/GhJ5xiGb1v9PC4YFGGX/1oDEv&#10;vaEf6CRIELTdJpt28H9Ah9746LsPq4+pw/M4TjTe+EBPV+kk/et/G78AwfwZz3brgMygfi95Dy75&#10;o4n/cT4uxzZtQGsi3a32u5zxrs1Rx8d1hKb6ytrLx08edLSPT/yA8Tbn6o2lNpd89nEt2OU7tq3c&#10;uPBq/tUBvJpree2SIfkrc4htTpvW5s15HjetDZsTtdnlBUN4xD/e4DjudHdc+z2zoL55O+63dGA8&#10;l3TTFs54G4O+tast+nTXHEnh0eKlTDfxB8mWzuDQycMtHR/4woP4lU/+5D3ilfGQh9v6+76uyzPK&#10;vRVYUJQRloKC19ocU/Mkn6ENh/6YkoFekpN8dAFnHOqVAbuUHuikfd34S9dYh6bbbvY7Pmtudh1o&#10;r4ze3G262HRPDnXKR/4BPJyUPMkXb/2Boy2PH5m1AWTrluFydgPHW16d2MFxpFJl9dpxsvYPBytN&#10;z9o6qekUR8rhojs6aHXHUzxOXP0xQBPUcOzHwEvZw8KCoRUwTVrgdQyKejlF8OTFlYIrgId+Pvhg&#10;gql3310v0vhgoTeM3xherw+f11bQ9toEZtri8ZMVxL0zgSCaa++9f3r11ddX27en3fr685R/9ONX&#10;htZLNddOr73+5ulH0/ff/fv/4PST115fn1jxfTvw4Sefnt4W0M24th+ufrreNu5NY/kPZ/z+SK/+&#10;kwlgP7t1fQVlH12fYO+zqZ9AzxtlAj9BnzG6NUZvnc4Fgj66Njf0v56r9AzRBEfm1n6yr452rtM0&#10;ewmED1oP1QE82nvxQ4uudbL4zTqpTvkli9cCb7EqW9gWcYt8bcA209QDi7qgoU3TRpVfVyB7oKB+&#10;tR0e8V4bYUD5yFcZb7iMZxtVfRsKnQ15hGi0UV48k/uQqpOXojX+Rb/30zjgAvTovsd7wFgaYxsd&#10;Xh7UHm8yowsn/9OfTv8D3347BnbSJvHSQOyTvOGvAtD05CuhIvSvfzZjmIjdK5BfGtvk4X72Fz9f&#10;9etrooOXovHxRXhB0PeDIf2S04kTndHh1fwd9de6SZfKDHHGfdGPLsLnhNL50uHOrzppjhWf1kB9&#10;SstrT4dHwFebY3t5+EB7bemwMYHjOALtBVdkUq4PtFK8ayNfv1I0ZP9D8gBtMuTmNyNwdLZt2DY1&#10;WA/mDr1N/CK/oywCHnKjkZIlfdcu3Wojrw1QRkNP0Rl74y6YAugAvPr0COS1Kx8+fUvVrzmYvtS1&#10;T5qfyurI0ngaQ/waNz71u/judfVRe7KjUwfiEygbZ6l1gE77dGQuMr7H/br2rPKOy0kH5lHwq3/8&#10;AHnIR275+lJedmVkUk7m5iVa+OrwKSChPzhgLGucU4/f6tN4lQf0g0fjDr/yu04AXtk6sOZqz8OT&#10;GRxtIL6rr4El48pvJ590ImCRcoDWdnZQUISmfUGXcNHlMNM7XDqPhxMGNO037d3W8hkKn5n4+c9/&#10;fvruu+/Wpyqyyd94oNlttJ1GnU9T+GSFMhqp8hdfzPoceiDv8xXS6KX49H0v9cqlgjHg229ekhEg&#10;CCDcElxvst3e3p4UQKhzcvTBx9tp2IcTmH38sX+2fXh6++0Jvt6YgOmdd04fffTRpO+d/tbf/qMJ&#10;wN5bwdJ77wvqPlnwyafXVyC3vSX7wQLBXgEf3r156y3aq1ul7w9uf1v4nQkCJzATHGqzgr3h2dut&#10;boMJfgSdxiOIFRAVIPWSibGbe3Nnjts/zecq73urdaDcXLOV2c/sJFB/uff2tWbuKy8+k4d76Ri5&#10;t5gt4IIci7jFXX00BTVbfjsJwdQViSNT3yHwwJ56bdB3X/3BAw/zXX3rAX8GygZZm+y76ffrrU/l&#10;48arbxvQZm5zagsHkh0wGuqNUTvt1WdM0EjVx0d6NDJr/Ds+vtXLS9HUf/JpK9VnZfRSYxEEBSsY&#10;mokxYaBN3GRu6dXV9NLN6EjgI8jxU72CI/r77pfu7X57GQih+3aMqfr1BWq0w+PnQ+OEaN2CW4EP&#10;vAXDGZFje6arcSY//Unh0mM08M1bNOjNcY6IPuhMPucaTXMDOID60gaQm0zpo7mP7sjvKMsl/aTm&#10;RD65j9A4tQ/MKXm1OcqmL2njCq+/8Nofx443eTPoTh7Wxp555mA7iQA2dZt91e/31dHhhTdHTQ75&#10;9J/8x7HIkyFa7ZsjNPR4HAu6aBt3aXyl9Vmd9vhoh6fyZTq6V4e2OazfdBlfvMonF2gs6JMJTnnt&#10;1Z2nVBmP+kN3lC9ZjusK72gCuPpQpnNzYo4ywhls8wTkK6906u1j+W3eN77GgHdzIIUjE9lAOOPR&#10;Tl6qnTzAC605zYY3nnSRXkD9XeYn1We842/M+Govrc9kq300gAxHnHxy1C6dsHf0YT+ksxyV+mDZ&#10;wEnbC8rLuYVDt+s+Owqi44yzqcoFMb65lQ2WCo6+9rr7BCteZhHEvBgooRPYwKOFqx5fAF97qX7Q&#10;yZcKwozdmNftquVLXVhv/oSufa/Kt6v4hKWrn41833imcca+88qPxFegdufOBCNPJgB5+Hhw35zu&#10;3X+4fpvhNMk3s/785ZdPL//wz1fqFiLwkLN01f3o5Un/7PTDH798+vErP1qfifnxKy+ffvCDP1n4&#10;P/2zH0wd/KurHZ5erRcQ9faqUyCnc0AgtJ6VG5x6AZNTJDhjYffYuuyfOaWb1oE69g+eLprr6M0r&#10;enTddqMvNLXp2S44dPSu/JIOCOE+4fZU+0TmIuYvZhHsThVYzMtY2AzDxMT42qoBGtjjxxfr67b3&#10;R9mCHV+lPPchMgHRs+21cR9+u+cjUL6KfPvh6f697TVzX7pcpxX7xtHPxTjiL2yWva/t77nbploG&#10;YvBr885Gzqlruxze4OSlFhJYm3DK2tdHxkOKBj+pevkMQnQAHsijxVN5GfnJZwDiK082jlQ9PP5H&#10;furVodmOjrcHdguoMiRo0OpDANlY6wvfI2/5gjDtjeXoSADe8VfGTx7A60/7xpps6i/HN/j0pg18&#10;dclEVjQ5EvkgpxNtcuKhr3jhbTxkqg6QWz196Sc+8PjXDq28Ou1rJ48unDwZgHInQ8lgvNUna2Oo&#10;DZA/jrd5lg/qT9/k0oeyNnDKIJ7R60+65Bm+tQNoancsH8cJ9AEvTacgOeQbW+Mgv/ojn6NcaI6g&#10;LXqAJt7kRl8dnD6APFrt0dQ3gE/G+kYP4pNc6I0LPvmijSc6+Xgmk7pt3NvzQiDDCRhWhlae8ZUq&#10;yy8nPnZVHt/6DFoDm0zbrTb02mXUlfHM+a90bB6c+gz9US9411/rQl3j0y86cJzH5FI+7g84tPHQ&#10;RoAlpZvq1roeUNYOT/XqpI01fvHG54hDFyiD2qHVB/mOMi5HN/qhR9CFRE4xR5juLnU6ZQ4Q0Kf5&#10;lEbTHGRj0hdZkp9sV7yvdIaevQHstGelupDKD8hvtkrQfXXxQ14nKXzyCtY47ZFjk2WTV5u1ZqZf&#10;Y0kHYMk9eONxgsS/dhrjNpYgx622bgH2XJOTHXm37pTd9uukaNUNLnBa5HtCfVPoVd+ue/PNdSL1&#10;yiuvnF577bV1SuV5qLMzX2Z3+MHvn6/87du3F15ZsKQPgRFZja05bE6McQV9My5l+PaMwxb6pn9w&#10;uV6syX3OjvMnRXMF1v/G6yWdU7CI1FPrHqYSmQo+CoYKNoCvq/rK6mOBzv3z010Pet28dXpwdv90&#10;98ad0/mt89PZnXunu3fPV3DkYUsCP3xIIfdO52cDtydouvXo9OT+dnzmq5a+aCkgWoJPP89+OjB5&#10;ETHoC5gWkYCsh4sBWXOC2hpkm6rFK08RjUMeHhyNSTz0AyeFR4OH+hbycszDR7426tG2MUqTC8ij&#10;k78cr0BoAg08j7yB9nBr7If+lqxo9r7xSt76DIcuPRzHWl/RrHTaHfNHvvLaNMZkOI5Tqg91xz7L&#10;a5vcR3lqd6QD8Yp/uiAL2atLd/GGj0fjQYd3stcfkD/2nwxHWtB4q1tO83Aykzw5hNqY44yhdujr&#10;TxuyA3m48Me+8YXHV19LJ4fxqjvKXv/oagviR240dFm7xW+HcI0FD+3iDaI5lqXaAPTHev3jE19p&#10;5eqB8UQDn8xHfsm41urk13dwdudvbGjV1Qee9YkOj3hJ6zseOaoMMOMZKPvVAEPqapOxhou2YIUM&#10;zWMy4L/N/xW/AL/lsCfdHK31Y/7obZNh4321fvA1fmljUJfuQHRSYwXto9omo7btz9qvPganPb7K&#10;6msDX159+pU/ygGSDy2Qx2vpZb/4QEMuPAPlI45+BA90Ya7ohv75NGlAh9XRoTIdKwuiqiuoApve&#10;t/7IaOzy5FLeZKAnclzZ43Qqbc+rU97unmx3NpTJoq/WWHLh2RrY5LgKiI/yG6dgSBngQQ9O2Nx6&#10;ohuBkFteHgoX7MA7iXGbSt5hhvI6sZkACs6Bhmd8BCvyQB1efLY261bXBDV+8+NXQPJScO4wZA9+&#10;QOV+HSQ2APjoQ8AlLxBa451xNi+gMQN5+jB2PjPdmhdrqDlT13ws3GH+rtbexhe/l5qAXt8rIOpE&#10;SEDkZKfng/x/x4/07o3i7s8gnpzfPT26fev08Obd052Pbp4e3nh4+uL+XImfzyTcOD89nGDp4dA8&#10;fnx2evxklPFoFDrKenB9FPbZ7eEzink8gZKAyQkRZzFCC8AESPKEFgitAM3Avtw27xrcQIsLnYHa&#10;bJTSog1aoNq0IaOPRj3IOci3UbfNtyk0Jeu7Z5/UxT+lx1dbfKTRhlOPvv7jfeyL7rVLhtLVFt0O&#10;8Y4vGeSlxpBuqtdPbVZfk8KjY5j0E03yo1OHD9r41xdQV5+BtquvaV8Qoz8BgHJyo61/RhE92ngm&#10;g/xqN3ly4A2qTy7GFW91yaJOm8pH2ZObDPULH9/0U5voA7hkPsoUaC9FJ6890Iacxzogjy+aF8v0&#10;c+wPjmxHB6S+vuXRSPFSb35dwcJFj6b+gP5yUMc+pEdILmk0R9mlZI1PuPrR97Gv6vEivzrQ2pA2&#10;9vqEa302FjTVN87Ww3HdHfnom0HuSpXhDNhNeIa6enlGVV47dPWn//a0VB8gXlJtF4wNPjo99QBP&#10;qX7KN/Z0t8a/B7iN2fibBzi0zd2Luk8Px3q46o914eofrDHu/YLWPj7hjlA7fJK9uYPvwqdxoksm&#10;ZQHBOjXY9b70uOsuSH/NT6dFdJsej3Ty8IAsRxmPfZMRz+VM930LyBqQv7EaB3tVQLTx3Hhc8tnn&#10;3628bqEf8fJwygVDQB0edAAELdq7I+PNO4GQk6BuVRXYeFPN5w8KhvpekFMaz/IcAyZ5bdbdnOED&#10;CpyAeu3BZbvpB6zbZZM6pRJMrTtFw6c6p0PaGBvoIqSysZWWpwvzQZd02/yYA/EA/PIPMzd0jcZ8&#10;WJPy23xd6XadDC3lzwJZ9ypnYblNVjACzkZhjvoorT80C4Ye3Ts7Pbt/dwKhz06Pbt4+Pb5xdrq4&#10;fv/08OMZ9Gf3Tl+ezaTff3C6mPaCofsPb56eTEB08fD89Pzeg9PjOyLICaLuDQiSPt9ORtb90RHa&#10;aRCB14BnAMoCoS/WvdPnW3A0C87AlFNGG3UtyH2RSvFuIVqcmzK2DaYeLL67EuGl+FePXtuUDtBQ&#10;/lHRi37fEGjaTPLVw+EDH+ChzZJ/5xFfaZMoH224ZAHy6SJ5Qfn0I0VbP/Qjhc8YqivVFx7xIbP8&#10;McXviDv2axx0BfBffc849alOv2hBMuCTLKA8Gu3VK5OvcatDFy+89aMOzbEf7ZXBsS1DWF185dM3&#10;Ojg0QFkbzkI9OqBv5eSMj5RMtVVGF6iDBzmzY1/oj/h4g+jk6aW11Dir05Z8Avpj2/KNHY5Ojjqt&#10;fMRH3/jg0wlIp9FGU7/1gw5NMsPLH/s9tpVett1PhKROitSTyTitM/vD6+B9E8cr3n0JvG/sqDN3&#10;nCOneGV8r67e4XKgDHS0DLkACRgzWZrP9JPctY8nWxzfHHLBVWl9ben31zO+QF9O5dXDt06OtGCT&#10;4WrNA3kyowP0ThfyzeP36ve1FZ0+1MO7OqfzcIE+4qP/F/tGHz+pMogWnb7pjF5WQDBOjX4KDJTV&#10;rfxBr1IAR+/yxzQ+5pGMa3z73Ol/jXlkIgP6re22RqXJnvx4aLfww8f6k25639ZW8gbr4e79+amF&#10;e0FW5bVeajPl1p3gUHsBlRMX4NV+Jz29yVVwcvn5g8EJdAqKBCpopJ0ECXjk0Ql0XgyGAJ7RHdvB&#10;a9fD1PiSEc5zQz47gJdA1TicuJor82e8x/2WTrayX3xsp0Pmo7WRPz76QjpnAwI4egd4rS9Q10jq&#10;BGadyHzrhOj5Mhp99MpHss5HUQKi84H7Z7cnILpxenR2/fT49o3Tg08+nSDo5unzCYq+uH3v9OzO&#10;vdPF+b3Tw1H2wwmCzu7dOt1/cHeCoXunL9xqE2k+uHe6K9h6PHTP9yPE/aHsFqHBkIl8ToYEQ/KC&#10;ozYTGnlAIcoWIj7HBUpxHH6LEh+KQQu0R6eNRVzwhEYbeMoG9Vs/JqATtOjxQoMWJAt4Ud7kahMt&#10;HntevfLSweCSWQrwxSucMr7S+pQe5cCn/qXatYjUt7iiqd94hs/B4SuN75FGHeckxYOc8vogm7Kx&#10;w9F7/SqvttMHfmirjzYa9KC5OdZrB6+efHDHsr7R1L5xSfWrXp12x3kFL+pD+2Stbfl4yEuP/clH&#10;E1R3HHOylz/S62fJd+iTvkEyV4df/SrrA/1RThAOLZ2gS64jRFu/8dBGWjt5aTyVm39t1DVv8T7K&#10;rR6d9sZ1lBVt9ejtRy9zrAu5AbfsW5/Jksxotfl3/8u/Pf3+f/r9shWMuCtWjoHhZqw5Xsb5GKBc&#10;BSfGQ4YNp49kb3zA+Da5je/qVImhD9fVcfV4xrd+458u06cx2svw+kr3QbqSKtdWXpvWytLj5M1P&#10;utdGPlCvTXrURt7ckEFb5cauPXk6wTr2rT6e9AV3xONzlIETo4elvz3gSZfpjL7SqzIakL6jrwxq&#10;t+ZtH5+8PpNnGyPcxjs+1sZxPad7Y8SLfYWHSw5t5S/leSH4CV9da3DJvQdG1ou8gEOgIahxe6zX&#10;1wtyCki2tb199V1AtHz94QQIvZMcbZSBduvEZ+jkBURSoF7go766AiP08ADf+sBf2e07QRHZrO3m&#10;yn4T3LXfBHtrXg7zZczoBH9o6YwupNtcbNBcwWtDl3g21+sL1MDkceie3/Fr/vOH56db5467to8+&#10;CYh88dPfmQVEd27fPN288enpzp2PT3dufXC6d+Oj06O5wrq4fv306JNJb98+PR9FPHEL7NG0f3h2&#10;unFn+6Kp1wQvRilPJiBahmr6Egzde7L9f+Z4NdGmaFH2LR4yC9bIbWO0uOTXoht64wH4ADTwLeyC&#10;lsYv3RbotrFBDypfLd6r4za8pXiFQ0/++tk27LaB8QinfoHx7WNkOCrj5cpOH8rxqa/k0AagU669&#10;erpYuENf6eFSjsGlt8pS5aMBjZ86esJDWR19xw++OgCfETgavGRAQ8bGWX9o9a8+fujRVJYeA7Ej&#10;oMNXHcAPRCsvxROdMcX7RZr0AJ+OkkW6cLuO0aDVTr56uOUA9mAifHLVV/2iqd/0AY755Kyvoxz4&#10;aw/XGoAD8vV97I9s6uMLV5/K0m5j1KYURHeE1Wboaxt99eWX3Ls+9R9P9Orbo+jqR539ZizWj33n&#10;o35syj/9y39y+hf/6p+f/u2/+59P//r3/2rxsk/Ysr6Q7FVh9siJEFgnRB95pXh7lXj7qvJc0I3B&#10;ZkxzNK6wAScBz7gyqFJGlTHv1hk5mwN7+rjWtjVvf3hO5pcj49XbaVLlDHUOs7I2oDmli/R7uQ6m&#10;j+M8R1c5Hbcm02tzEB5OGaiL7zGPRnu4wDjXWPe117pasg7vtZYG6iMe8cE7mY5jOspCH+mLPujJ&#10;nCirO+qtcm+TmS/OES2aHKu6lR/aY5+NgUyNBX3zLt3abDoByS81ZvysAzrYxr313bzKA7wam/yR&#10;Bn+OHciD2lmfAgJBiBOhblkpCz6s2RXMTCC04L5bV9s/GreAaAt4BDLWvhRPqTopKAAK4PDVV/29&#10;2Ge0BUXaeHDaXnJy5XaePulfcOMCxFwV+DVeOlgnr7Nn7E00Sw+j++aTzvBIPwAPNOqUC4yA/Eu+&#10;Y0ARrooo5agYgZAj447SfAXzyZMZ0EMPRN093bjxyenug5unO+efns7vfHK6PwHR07s3FlxMIHXv&#10;7Mbp5p3PTtfvXp/AagzIvbunjycC9BGn6zdurq9ieuPsbPi5FQcEYg8nIHIS5O2xn3qI+6vtpMKi&#10;dGK1voApP+CWWg9Tt6GABddVSbTl1be55C1sm3YZp8HJM7L0wHBKtSUDWG3x3DdKbeCjOW7oNkVl&#10;QL5k1JcUDzip/gqs5Btf/R1ljgdadY0NbbziDZYe1O80L44nWvk2PdltYONoPOXVSY9ywmkb4A0X&#10;Hl289bNk2mWJJ/4ZSuXS5JSqjxd6NADu2OeLBjf+yvFKntpEGzBmaArc8KwOXpsMfboC+ChnAJNF&#10;XX015mjjWXvpkYeyNtFGlxzy6NbYBuCiQxNvgC4+6I5jUWc8tatN+WiOPErJEMCF13bN4UBr0Xpb&#10;Ac3YIWvZhYp1DSffLxjYJBdlApd+6YAH3v/of/iHp//hn/z3K48feyXoQWcfS51w288u7lx4rX2z&#10;97n+fzV7CF4eXYbamzXr55NjrF11M7SAUUfDsTD6cJwHmmW897X14ljljUuefo6BQfqnq/TYGgfH&#10;fPNkjmqLJ950p177aKXNEfpjP+GihWstA/jGIB9f8jTHUqB9tgd9MuOpD1B/tUuGytq0fo/ruL43&#10;sKa2h50Fj1JzIF8AIeUECxhymjlDNJeBxtRpf+U4t4ulxqjv5pK82muXA66sDr32jb0xAWOMRtrY&#10;N57bGEHtpdHJX66n0Qk682TerV/7xr7wGxX+2/pea378uLXtYsEe2oKfq5/iyh9hfR5nD4Cs8055&#10;jgGNwMfJjn0RrXr7oUBHO3RoQIESOvT2DR6CIadDAhyBjjqBjnkq+G+u6Nk8qSu4lW8eBITKzXuB&#10;sj2pHigXJIGXGAwGYhv4pgRKg++/MPKMkLJgyCv10lt3bpzu3Lt1uj1Bz72zm6cn57dOjwZ348N3&#10;Tjc//eB0dnb9dO/hGK/zoXtw5/To2ZMV+Ny579X7B+srmA/GcAiINiVtwZAHqtE6+fn6mzE6s7Gd&#10;Bi3HP4GRb+W0WNYr9rMgLjfevmksDAumjWgBMXgZP/QWVgscb4AebQa4RYjmGLjEW5v6bmFr08In&#10;S4sfj8rk0+5YXot5ZMsR4JFcq+30hwb94r3LCtBod+y7sQFl/R3l1f5Srp0X+eMt/6L8eNp4UnA0&#10;bGirxwt9upPC15fxyeMtDZ8c+AH8lJMn+cLrW7/ao1dfW6AerXw0yvSQ7PVfG/mjXORGh7c+6z9Z&#10;tEET79qVr//kj05ePR5r7Lv+9HWkh4s+IId5jE5au3gC83yUNzr56KTNc7TS+B1PHADadB5P8GI+&#10;PvYMu8IAg+3EZfuzeQFB67x8e23tkdENXvjSszFpt/byGP9slMDHyY5UPxwCm4LOXl6nzrO/pDmA&#10;FQANDh95tAuH78jILjH6DD2DzsD3WwXAkAt8Mq4MObyHVb3KbNx4GlNzke6U4eEaG2hujPk4p8rm&#10;XbvgRRpwXKPxO86H/PFEpv7AMa9tawV/fMlrPpSXzMMHD/SrfBgDungBOPzUJ2/9x08erjGsfTHQ&#10;eNQH6LfAYwt4ODTzkOOTz3FyelJ0nKRU26sTPPtiy6sPkifZyNX63+TcIMcbz3S7xrDTN4bGbv6s&#10;c2s8uw6Ptn6aZ/l0eOSrLVp4a926tb+cbPLr1r39USC0aHYf0x6Ak7dO152a8fXabHtm/7fbBDcF&#10;MPZEzxytdMoFNQVLyu0ZFwfhj8EQGuX10Pbwsm+6HV1gS5/mKlAG6sx3c7ZOh0b/5ht+BToDgqLm&#10;XvDUXsVL+XvB0L0R4u7d2ws8v0MRXT1RFCUqR3Pr1o11KiQg8or9uVtpZ3fWq/b3zyfi/Oz66fzW&#10;rdPFBDyPhk6QdDbB0NkEQ26VuQ33yLGb7xLdH2U8GIO0DNR+f34mRjDkNt3d++4t3jp98eXT7VtD&#10;sxGdGHm4e314bn3kaozDl89X2gmRRWJx2EQWkryF1AJoASrLg4yy9ovH3tbCw09ZfZH3kS7acC3e&#10;VT8pHmSoLLWAydRChsfbGC1WPNTZOPKL5/SznMPQtplAmwvoq3RtqF02oN/aGYs65UU3POHhlLUP&#10;klc/Nrk8OeAB+TOa+EnxSgZpMuonmZTh0YP4wdUXGjjt4hNfUBtQ30BdMoAM8NF4p8cXDbS2UnR4&#10;Zdzh0JBfm+jRycPJJ28yaluf8rUF0Rzr6qs21dcmGnh9SZMBfvV/0LG6eEnRSI9twbFNYwHycOpB&#10;tAv2ceKlLZvh1Mb/p9T9m9//6/UMDviX//pfrAeatbPfrPN18TWG1xUs6OJs/dRz/5GnVIDjSteD&#10;zgKe4wPPXbQx6gUyGXYGXR7O3gfyQF20OYacgrz2DHaGnlEX7GTcGXR99yNTsuRsrvbX9mE8hpfh&#10;FyAJqOQ3Q705+ubeHNIvnYLmuXlq7prLI157ZXqPj7S1jaYU9BmCaJtLdfjDN/dkZJvs+9qr/0PQ&#10;OMpXrp0+61cdXGNRTm7lIzROaUCu1iudW1dwjaU2AB2QTz5yRKdOvhSfThI4XI6Xs81Bwxc05ail&#10;KzAaJ8sZH20QfvrTvzw/UnCprM+jrGsc+x5L90detTN247aercd3339n+XFrEVwGRAPw1rz1be+B&#10;9om1r1y7tZb3fWK9rhOg8dGClU6FCoa6YFiB05RBgZS0vD1zpFXGB87vOzoZOurzCPR/nIPyoACo&#10;eZF6CH3ts73OvFzOz4Iv1xxJX/L8j+eA3PoCFEBhBUMUtRQ5dAVO0vXNoME9nPS+IObs7PTZZ2O4&#10;Bs5vnZ0uHozR2QOii0fnp6fPGJnN2Bi4jzOeT/B092yU/mgzOEuRlLzLsE2g23R3Lx+qXm+UfWeh&#10;jjFYX9z8Zvsy5xeDn0G1iIHFxjBJbRSLKVBe/KYuOqCOYqJZRnsWhHwLUF5qkVIkOPJf9ftmBBZv&#10;CxqoXxMwuOMGxJMhhqf7DINy/MgAZ8Ms/LSp/Ic2kn70mR7g46P9cUzJXXttS6PVVt440ZExOUG8&#10;9Vn7y/GRN5g+1cGrjy+cMcSPwYov2mSLj7r4HeWJR/qIR/zCH51B/NHVh3z06KTpNXkbhzqw2g4N&#10;UD7yxiMZC8ySK0NZf9Jki+6ILw+fPvRpHlvX9ps9LcgIGExQ2QUPgwfse2vQ/K29MDytnQIGexId&#10;uyB4EbRor8/f/aPfrYDH7SpjpQf8BDeCF7epLk9tpp102Zd1AnOA3WjjX1//IcC/AKbUfgXK9tEq&#10;72OoXl1jre1l+90WoBP4FAQxrAsmz7gLiLQ56o7c/YhUcOSEyEkSWm1dwTLiOVfriIzGak7opCt6&#10;dcD8tn6Oa2KtwX0tqrMeWldoWm/H9YKXdSYQkm+voM1+tZ7bG7VrrYPWnDqgDyn62sCFD9S1/qOT&#10;ojMWvKOtz/aSfDzJB5YcU7fa7+tfumzZ5KOLFhxlgqeveEvpc/U7fJbj3B1sc3Z00jlX9SB6eIEU&#10;/njptzGTSx9ktM8aG9pkgjMX6ODUo130I1dj+Ytf/3LNEz9l7zgRcrFgD9kf7aXWN1uAzjq37uTh&#10;rN3WsBSterD47AHOMYgRGHWLDMCp498rB8oFU3y9PVW66AcvEHKxgJ4OC3LofQU7ewAjAII7BkPN&#10;Rc8VAXOhfInbAyLzVJquwUtOepzwbA9GTwCyBz0CIzjfFSoIUtcJElAnWFknSmd3TtevXz89uDcK&#10;Prt3ung4BuPeGIrzB6dH98boTMDjK5TbV6qH9wN0Y6Tv4Dn8/Xl3lHB/jMZS+PBcEzEBlGeNTPYW&#10;mExQNINzpUUBToOef/708nSoxWShWEwcgnYWXotyLUQnTdMOHl1BT0782JZhbNGqk2+zAXxrA7/q&#10;1kb6/saORgrQSNFFz0hZqPjqR1ubVPs2QQbliG8jBXBtnPjjGV3tLuEwFnWrzZSjO8pYG3zWYpp8&#10;gdZRtuQDLTo0tQH1dUwzjujk6ydeQBnoC9/mrTrt41Mb/PGCry66o06O/BtnBjP54xnfNZ5dh42z&#10;McRPP+StL2DNJXeyoNW+PGjN5dQ5znV6MiDPoFmr5NAWT/TJhj+juYznjCWd6jOdKGtXIKVPfclb&#10;t2uMA41D8OMZnV//9leLhkPnzAUCToc49Rz7CkgGjnm8C0D+f0FG+UirnNF+EcegB6uv7wU3G23G&#10;vnK4+F2220+COhkKlBlzjkKfq83eB77w5oShd+ULPHvkeyrrdOjWzQlE7y5g/AVKDPY3B6cq1d5t&#10;BFfN8h37q18OYObDnLWWzaG5Nu/mGs68g+rNd/Pf3Ks/rgnQWpXiKQ+P9zGvTTxA7dRrFxz7QxMd&#10;kEePBg8pyJ4ao77QaB9oSwfw8ZbPzv6H+pcmn/a/+s1fLLx1rL+13mcfbzpGg4c+yLzdllPu1pyy&#10;OWne0PNR6jlr/egPNGdbak9tvNHhHd/qOH54Tl0wLdUP+t/+7nerb2vRiaOHpnuGDRRsFLx7a6uA&#10;RIBinQZdjNg37Q956xhs++3qhAc4BHn4UPwwfnv8+4sA70OLaM7tg6GHh1NHpvYI+X0F296wztOH&#10;ANQYjZtO01WpOkBXS2ezP0oBnbVvjvy0tybMNVv30g1Hu6Mc4C2vgp2+GC3g6UOL65tAk6oLf+ZB&#10;6QcTQN3f6p6Oss7vnk3wM5MwgdD9e744OcZh0nvnM/DBXTy5OD0bI+ML1rdv3jndujGb/dad053z&#10;CapmgtavPARm+n008GQCo6ebgTIBJsM3kRgQX8QWDAmKfv7zUd53V1cIFlxG3KAtyJzDlxM8OW1a&#10;zmstyi3IadPBV5ZPYW3OIN7xCF8+Y9FGAHDxVb7aeBsfxoBjs2HJbJOuuqHR9sUNHR/QpmsMDPTq&#10;a/iC46bEE104ZaAshauPIx40ruTQR3zRgcYUvv61kTaWaOCk6mvzh/qHOwK+6TAabTKwAE+QEa4P&#10;tOHkKy++ww9vY1OOp7kB9ZkugDK8NvD6gU/P8vjgpw49Wnj1nGqnC67wBBeCDHj1Tl5+//t/s0De&#10;W1P/8L//3aUxJ699Yu8UMDmhcDLj+Bzg6xYTXCcYoMAqcGrEGDKKnQK5ZeWExyf5XYXiAy/oQRM9&#10;KKAgO7y0oOEYxCy6gWMeRIMXQywtYMlIX9ILRMDk4wu6mDnijn2/iK8P5Y3ndhLEqazToT1/Vb46&#10;gTqOOTw69iqj3wlRzqhbDRyBIMlJEoclAILXnmFnxDlFeTw4DLScmPXW+rQGQGsNHNc7OnXW44t4&#10;uOMeWutpL7d3a4u+NtKCILxay8Dabj/goa7+QLJK8ahOG7TtL3g04NgWXj1aUJ2+tG1/SdXXXp9w&#10;+lnjHnr2Wn2ys/cFN1LOVP57JxXjgDnWnHIOfDnnqZcCfboI0V+6FHjhd0VzdeKhP2l9yxcA6BNv&#10;5d/9w9+tNSEA8hq9tXO8nSW1XvhNqTXzJz/408v6gnb7CSiXZ0MKlLrwsG63dk5st8ONgiGpQKey&#10;gMfBh3LBEFDnx7WAXPjYC9Y7+bysoI/0kg6WvgeaE0AHlaUBnQBB0DGAouPmR2r9tA5eurue6XHP&#10;XTR5ZwU1j59MZLieB9puj62g52w7ARI0eV4oJd57PJv53q3T3bMbp7O7N05PHo4RvvXZ1l7k+ODx&#10;1D86nd27GP5bYHRx8XQ9gC3w+uSDj083PhkZzkbxDx5tbUYx67bdKP/G/Tun2xfTl9fun21RKeV9&#10;/vzLlQqG3B77dn9m6Hi7zAL0fJG/t9sIFj08BfSsEUXAtyHaUOiOGzmIVr5gKFrlAibtGOJFs/fR&#10;hkV7vAKRxl99G3fJP/XSNmnGIl5rMkcGqfr6ksLX76rby/K1jc+LoA7oV7n21ckDMtf3wk+/cEuG&#10;nab+yh95FnjEA74yyHjJ13dlfbyo39pFF7/4KAN9JUt4PNKPlO4vDcN+e4hBWE54HF5zlq4bu3by&#10;8XmRp7b2jwBCcCGIEADpZ7Xd9UaubnlsjnkLItAV3KygZoIbz6x4dkVQI5BhyMibQSOzPNBenXQ5&#10;7wHlS5oZa7fQBDpkw0PdMWBSri7dFCjGdwsItsDC3oAr8EBXfbjKUvLJH4Oh+B7pC0ReLC/66Tda&#10;abD47HV/iKeyPSpwKfgJOiUSDCVX+kxmvLdAbOPBKLtC/V4wdQiKck6gMkfBybl9sP4htV81o+mE&#10;4PgsEnuYAwGMv6vgoyMon0MvgLHGpPaBfNBebo9Yx8d9JIABcOqs29a8PJ7wQXszXtpKleG1UbZW&#10;wgH8wVE2gEZfL9IqV7f254A6/WkHf9y/tWvvKZu/gh2Qo618DIQKZIJjfScR6dwcZCfgAzzQbk7a&#10;+LYHwc21IODIG49eL7eWemjfenGKKCAS/FhfQNDt4WEpOutLO3u9W2rtDevZOra/2YT29nGNX/Ke&#10;wGb9VmP4FvgUCIHqnAgBNP7SDxbd7CVQQOSWsj/fG4Ng5hjgGLOx002QjtDSERrQ3qhdOk3P0Znn&#10;1upLHoC+ddvHFG+fHj46X4HQxVODEQyNgd5PiQREpRfLGExANAHK+QRDNyYIujPw8MHZ6WLK9+/f&#10;Gppp/+je6a6rmPP7p09u3z19duvu6fads6VEfG95kPDWTNr5GMZHz6bPmRzBkH4YX4HVBEI3Hs2E&#10;DS8/fb3HYEz7JxNQiUL9zsMp09cz+O++nYXqVtl32wY0QH9t9yp+m8NGWAZgaNcHHHfH1SZs06Fd&#10;PKauoAVOXbzVUSRQj67ApnbRSVO6jc7Qost5RKsPEyRFD99G1W8ySAN80OHbeHI8FrG+kg8tvnjS&#10;RTyV6/fYD1xy46sObpV3efFBC9bYd1oySLVHV5oBRi+vPaj/+m2uqqsNQKefxkOuQF308slXm2N9&#10;NNqRV2DiFo+0OXK7QTs8lOMlT8eMBIMiQFinJwcQLDAq6NBr51aoW0vLkUywkxzGwYla+wKl44PC&#10;TmPIlYFisHLay/lOqu2CHRegiz5DR+bqCgrgjo699urRkavAJwMar0D7S9n2dulo7emRH+4Iqw/y&#10;/wfG8D2e0ez0K+CY9EWegfZS7S/7ObSvjyBa6Va/PdsAGO1lu8YGSbe6ne9B7iNwZPGQdmTPMRUY&#10;qeNc8N9OmzZQB3I88vruVMhPMzkPjoChlxZArdsC4yRyGJys/OYArgKjtbdnj1p/rWupcnsdFLQA&#10;exLNH9qfyta0FK/2lrVvf7FB+kSLB1CPrv0cPbnwrg6oO8oXKKONHpAhOWpX4BZOeuSlD/vT3gc5&#10;4pyolF4LdOCCghX6Vd/trHReYIqWXGxyvJuT2ofDQ9B8dPRb+1+sW2TwAgeBcgGFgGcF1HveurG2&#10;rB284K2/bd1te7n9/OI+tl/b4+qvgqMtiFmnO3vA060xAVHBkPzx32TrEZk9WFonRLts1jgQxPXF&#10;bGX6Sa/H8SvTET3QgcAHyFemu3Spnf0B4gNac9baS06Fbt767HR29+b6UvTFBDg+lOihaL/cEPj0&#10;TJEAxgmRoIixWMbNW1/jOJwguUV2MYp76mRpAivB1fmT89PNh3dOH519dvrk7Prp9v3bo4DhN/zP&#10;bszV5e0xqHdGueejuPMHp9vDRzB0PjKsL1Nf3D/deHD3dGcm5dbU3RzncnfkOL83Sr+/QT+NlTq1&#10;EuS0cQRDoI0XfDvBkNfyKcIGBRSijc0K2jRo2qRrUw6dNDr4FHqsg9O+NuiitRHk1eu7IEa7HKT+&#10;tZUH9VUZKGu3Ge79VeRpI8246y95jnLAoSVDhu3YT/0nV/hLXlOnzdLnLk/yRlM7fWirLr3WBug/&#10;PlLAcCUT+vCV8TsatyAeGUc0x/HJJ58N7wSkZ1uM9cgHnZQh15820nTSmOIP5Gv7u3/42xX4/OZ3&#10;v163suCbG4HSuj2133pystNtMXUFPc0jZ3vlpDcHrD7jtXAHRwy204kNCryPdfawtgwekF8nRGMc&#10;5dUbe/u9/sgYb3W1jTdc5Qwp+WoPtFduTPGLR3ntjmOrHE6KR3zxPNZXFz59RKP+CMkoFZQsoz9G&#10;+xi8wHEsx37Iz4Gucez9rnZD9z3Y+eDBQR1pOCmBjHxBEBpBDicGp05bV/eAMxQccSRdDePh1ht+&#10;Odoc7+YEcubb3mkft3/tmU4lo7Hm2x+t+eOeLgXw7Bo904mUPgH9LF7TF7r20XFPSS/32tDJ2zdS&#10;ZbRHm92e1S4ceYwLvvIax95+8Z4UHo7c2U/t8KIzzlVKh3SZw6U/kH5L03XO2emNUxw4NEDf21i2&#10;eYArLQ/Um8vKeAgE8HSLzPyaewGEdQKsEWtKqixIas22fqyn7aTSqYygaftCu31vL7eu2YIAXYER&#10;PkBQc7w1VkBUviAoGiCv3dOnmxzJDJTd6hPou1VsvAIe41362OeiNUzXAhyBT8GO/LoY2OcJLZ1p&#10;B7/mZdpugdTVYw0vGfy6TXZ+ewKguysQEhR5fkiA062xToUYQYqx0dcVr41M8ROUPBqau7MBHwyN&#10;X3U8eXzvdHeCn7OL4fdkApqL6euR2wETCM1V881PPjvd/PTG6fzGRK93R7ETEHmQWuCzTpWmnxUI&#10;Pbk38OB0c/A3ZsJujzzeRnusz5H/8eD1SXYBmVtlNp9NlxPzPFGv3zs5ymlZ+GjQro0wymmToWmj&#10;rE2206Jrs6Krbts820ZTt/gMHj1oQ1bfZsRz2xhXhuCS1+AyPqWXxmnqANyLY1i8p85iJweDZHHL&#10;Z7gaB0APf3Tk2qMnW32jU8ZPe/TqMqbprvE1nmMaD3QL9jEAvILmqH6jiRca9claOf0A9PGQaovW&#10;hu5WDx3BqSO/TS9AWa9y76czghV5pzMA7r0P3j1de/faJf7y9e8pe56mNzu6nYWn0yLB1wo4pm9y&#10;2EtkyEkvmLI6c7bqd9xlec+jyUApH+mCxfuAiwaf2pOHozKvUrLlvEDBjjYAPV7y8a0cHMu1Tc7K&#10;UmVrN6epTD642oeLp3agscuXLlpjHMBDGV3B3NLHroN/r526vR8pB5IjKYBhtOEENfhHHxxl1uZ4&#10;CiQP5Bn+8ED+e+VxWvoBypxXJ005j6OzAxxIH4dk+HM02nEAOZLNIV/tpU5z7EflbEFw3LvtNfn2&#10;nP3FHhg3Pa/1PbbZPleHn3w6zwFbZ/ahiwB7g39Z+3LaAnOjDfuWLWqvLllGXnIv2Qe/7N+k2Ylk&#10;SwY4NNm+xmYc1p+2jQ8+B0t3m77YRraXHvSPdgti0isnK+WUq+eMOW7p5qA3e7alZGw+Nh5B9Csg&#10;2L+JtG6PDfzmd79dwbDAwW0y82zOrdHjugXWSGumdbaVr05sgXxrv3lqLuTbL/hZv4Iepz1HKBC6&#10;fdtnd7bbY06POi1SB9AJ4Fu/1qyyYMhzQ8YkcKET46YPukivzUXzs+Zl8NrQgzKdp9MC1cXncv6u&#10;7vy8dPPunTVAJyqCmUcTwDy5IBzjd//yu0KOXg3eT1Vv3LmxgiXBkdMYv9VwinTj+qenM6/eT14b&#10;p003bnqV9vpsSsq+e7r/YAY/IPi67cn228P39t3TxdkYxPMxEPcmmhzluAV39+HwmEDq1pOBZ49O&#10;18egfYa3bxPdGyM4G+fi3gRdE8w9uT/B0P0JjCaIev7FZlhNms0pAPp2FPYzgx+jICiiiO9mgdkg&#10;FmUbTZ6CLAgbog2UcW0j2TA2SxsHLDznvkM8czDxb6PhTT4bHWhjc+KprN9tQ15dISmjWeWhl5bH&#10;t75Xfugr49dmjxcgA0CfLvSBhvyr/d7vkV/4+q++ttJluIaucgaoutpqp/8XDZfUFWr14bRpDhon&#10;fvjiwTDCwwXkMAeMLcfYmI1RmSEWzEgZ405mwPeNwHaUrPyiAZHi75SJca9t6zCIF2B0giMNuKzf&#10;1548WYFyRuvFNvo9tl10kxYYwJfXpvEd+SX76mvvNzopgI8GXjupsv43fpvhDThyxjlnX7m6hd/z&#10;0saFV/LWB93DVSaLftE03qU3sI8rOZVB/RdMpIPotdVGuXGaY2mBUHDZ9tDnpTz7+I35CNvV+Xba&#10;xDltMlzpSeBUXe0ro5FnlzmUxiHvYdT15tAeFK1bJ+M4OQuO5ehgOOvvXX2PbZSikUfD+fp5JseT&#10;gwEck/7J0xV3Dget8TXf6o+OSnt7sJPb8iCbQcfm1X6kz7Xfd5uSHcxeoFcvrcw2qM+2oD+2KY+W&#10;LZCPbrMrm9M1nnSlDIwBwNNlzpYu0616bQpk6s8YyHqUYYONV/OgvPStb/zxHl4//9Uv1h0PF1i9&#10;xFDAYr1Zq9s+3AKg1kV5a8mcwAmYzSGwXqyTaJo7dOpbb4IW7QQ33QoDBTqCH0FQb0Iu3sO3tyf1&#10;oz1+BewFQ71VJhjSf/ooCALmpfWm3FzAg4Uf0BbemoteWarMJxZov7Te3KIkgZDAZgIhzw0JXh5P&#10;vpMgQhrM9iHEu/ur9jOwPfBZzxeNcXIyIzjy/SHBlR+6AvlFO3kBk2DozjiMFYBNcPP4fAzameeU&#10;fJ2a0kaJZ3O1MPDJwPUn9043Z5Lv3KN49PdPn09/zydgevbw1unzCZo8r3QxsguGbCKGyJi+Hsf5&#10;3Gac9l+PUr4apV48v7h8lshGsRk42JyqxdrVhsVKWQCNNEfcYm4TwjOElKzcJsPP4kRnU1u0Fq+F&#10;28Oq8PgfHf2LfcPrk8Fwb7s+AHpgU7X5tSvYSo7oMip4yqPHu3q60Kd8Bgvd4jNtlNXhvWSbugKu&#10;dHqUS14f8VZGR8/yS45dFnKkWzRAHg4P/WmTvM2BOngycU5dadK3euNQX4Dat2/QFACUmpucJ7Ce&#10;4Ne6GnwOWKpe3px23Px9Z3jlMJWX45x1UlASL/TR1m/rCW10lw53hxwz2a2lgr76jO7I89gPmsDY&#10;GtfiMbTkAskaXtvLMe48q0fLmGVQyzOA0oytsnqQw79KNxnBxm+Tn4xLV3uf1UmPUF35S5h2S2fT&#10;h34ZY0aa3PEpXX0MHPWSPuIFvtfPjgP6OZ4ONbYVCO1jhaeHIP0c8eGOfL6nz52XMufFufR8kfFx&#10;AuFz6EdHzUEcA5lOOHLyRzAeff7lP/9np1/95teLj75dNAvC9NnVvZMqz4BwiqAymvae/WLtplPr&#10;nZ1hJ+jP/qbb7MayW2MngLx9D7JJ2Y7y8OpfxLEH8HDxlIeTpzNjowfpEegvR5w+0RUMoaFTOHWb&#10;Y97eFmbnNhvG1u32eNnNLYhajnt3/Hh8xYED/ZiTX84cfPls/UfPCbULsOyHdUqXmy268t3m/XL9&#10;DVgT6q2JwB7Y9gH7xvZtt3LRroBlD2jwXHy1PwRC3QaDv3PHNwIFsltwtdbetMen/vCvX3VoewbK&#10;iRe89SZQT98FRfROT2DhRk/Ni/XbaShcAdBlELXrtrVjLbxEmE247XaYU5sH+wnLs883Q6KuQaxn&#10;hyYI6RV8b6N5eNpD2Lf9nmN/BX+dGu0PYXe7DU5+BVL37qy267Xe2bCfzKb5+PrN062z6WsCHVEl&#10;WidRnw7/TyZ4uq58Z3jddVttnM0EVl89OTt9eeGjjOQbvg/unO4/ofwJspxyPR6jLcCb8XiOycPh&#10;T2dcwMbiNNtgwIK0UXLKlxtDeWBtmEnbkOqDbfNs7aIBFr0NbqFylPqz2bWXD9DlpAEjEA/8BQ1k&#10;QYs/nEkEBQVSdNJwtS+PB2BsyFC/5FYG2qJB3zhrF6/K6tEtHe1jV0+uF9tFn6ED+iID0D4cOmX4&#10;grn6Ii9HQ6dOCAoArFW61qZx6xNP7RmJntGR5tg4Pu2kyuDoCOFzhOZGGSjHY+2h4R/kGKXlF79J&#10;8dAOvvz3+txluWy3tz2ujUvaYOe7Tqx25wJ/5KkPNEeeIH7xTx6gnizw6QFv5drAx7N2G06/+jBf&#10;m7OufDz1YIeWod7xyhtc8T3KcCn7XvcikKtx126V97pFt9pvwUMGP/4AnXSttZ0vvcQz3WzBziZL&#10;7cLXz8pPaoyXDmkf66VuXoCCpWi+13aXe9FO/kpfmz3nRHIycF1x48k5SJUvneU4Lf3AcxacMqeS&#10;Y5cXNHEgdMW5cFJkyHl5bkXwpX80eCaPfM5Vm+aaDq2l1pQ9DNhJQZITVj4iZ8+2FMDY08tm7PaG&#10;zchGsj1SkC3LdmSbusDrojf7hSa+xl0gZMxAuQAnpxzAFTDmmHPWym5H6j9ZpICMG+y3cXZnLb94&#10;DQiEBETyv/j1L9bdE4GQW/P0RX9HXRYMCV6C7wU2e6BS+QjmqWDFfLVH8HDaUzDU7a6CoAKiTou0&#10;sQa1rz98yxdcSY9rtqAZjSCmIPEI6bt5AM0TnVvL9H6cn+CyzZrjLSB6SQS3DchAJmCZ4GM9OzTK&#10;9DA14yAgWQv78Wy+ERZ4wFqw5ITH6/i9mn9zNth2arQFQG6nCZC2IGn7oONWT6GDH94eiL4xcly/&#10;fbaCIbfKHlCUoGom1jNCn84Vx8cTMN2YgOnBrbunx3cG/P3+/Mbp4tGt2Vij5IsJlh7cXv9BW6ct&#10;0+ejh2O0B5x4Oe3q9h/jxMhZ9Jxkpxs5UZuiDSaFA22wcDZkxlAePj4pGl3GNL7GlVHO0WuPXrsM&#10;MBoGg4PTx5LtwFe7o8zktcmlNrm+wFFmqfbaxkN/+scDf/TaF2gF8MkI6jt54mdM9QVqjx9AL0W3&#10;eOl3YOlt15F884SGfHSCPxrOBU06QIOvtuTUHzwHxaB6fseRMsMBB9JxDkzZmuf0luObMrw5MGdS&#10;9TnXgoZLJzj08vDRKJevjzWnY6ziVfugNt+Tb+cN6OVIt+rxHggPKscnuaKFl+KHvrFIG5v6+pFm&#10;dNUDOLzVH2XeeMlvTvxFZ84Zfs857jiQEU02aTxBsgTqwBrPPqbaoE3WTaargEW/+srwR4/myGeN&#10;q3TwpXDkO8p4KceU60/eOr4Mfg46IIO+lQtI0kO41W5vU1m78BwYPdZGHk+3B8LRp5MbzgyO4/AQ&#10;Lmeb08aTY3K6gw4P+sn5oUOPFxpOi8MCAiFtCnzwAt+Tb5etPD3RD30GzY8UsH32rFMQ+55dar8v&#10;uzFptsael2Zn2IFs36LfbUT2QcpewmU7pGyNOuMtqOE8OVKOGI6TTh9AXbho4ASUBTb5CH1kN8lE&#10;1s1ub88VoT32/fWkXzrZGHCr7Fe/+/W6S8Ou8XVXwc8WFLFV9FZwQ9/WePuqNS81x2jCmT805lQ7&#10;a0x9wUvzjV4g1K0yt8YAnLfMFn7vXx/4WkN44wOU8YomGeCdKgJrlU46qQzoBs7tW/V0DwRA1r3U&#10;SdDS3x4A0a820q3u6kDjJf8TExB5S2wFLROJexj56RiO57Mg12nOgCjPQO9PFHcxAnvI2mmLN8bu&#10;3fc22e3Tgwk6pAA/bePbs0dwYJ1CyYtih9+9Ud7dCcrO7o6x9i2iBzM5I9favKOYm5O/cXd7dsmX&#10;q5+MLE+n/XpOyHNIj2azjhx3puwBbK/w377tNp7bZyZmrlRmsdh8XtFvMy5HOxvKwmzT5NBtlhYt&#10;aDNVBpuB2x7UboPKgxVcTHk570mV4ckAp62vYAtEPbPlq9je3lsfgxTRzgbysPfPfjYbT9uh9X0m&#10;OqVLOqxvsuh/yTnjKU/+DETjXBtw8uQByd3GPOqjtuqUNwNxFQzFB763T+SPKR7SJcO00d9R7trj&#10;xWkoo6Mfm5uB1N4Xj72R1dUfHvSITwERHGPgHnq3wOQ5wqOzihY0h/AZkUU/85RjIwPHlpEujz5H&#10;C/+icb90hoPX/4Kdb7ylaOPzvTZ7u2RVp8/w8nDK6uN/LNcXuOQdnXTP6xs/9eiSR13t5RubsnTx&#10;OeC/X96csrR8DnKlY+gqL9gdN6PIaNYnkH9Rt1K4I90R0idori7Hv8a9yUE2Rjh9xm/pcNLVZk+P&#10;eqofvI761/4IcGu/z1oFBTSNn17IcolPH8GulxchHulVIAWXTukw3iCn52pc8BIIbC4d3OiCU+Fw&#10;js4DTju3t9hh/GoDODf8yYNHDu4oj7pk2Oq3uZA2PwXbdMbRO/lwAsIW0CH74xGB7HP2iH0J1FWf&#10;/cpmsTmgNtJsFLuCVgo43BwvZypfsEIfx+AlZ3xsU73bPHDslFMua0I/bN1RRraNLIInbbuF+S1n&#10;Pw7d3xcERl99+9XpvY/eX/MmyGj9moOCHWnr+bgm2zfbvtiCFW2bl63dVaBkzpTNfXVAnYCnDyjK&#10;V74MkIa+fS9vvRQIkVsaL2tkraM9aDI2p0PapevgqG/6gSsYFQTZB4Kd9FibwNxsQdOV73jJW2Bn&#10;dzzsPMHMOAFvZvWG1gp4JohYAZFBDKxgaIR32rJupz0xIF+Q/mzdJisocirUG2jbrbLtm0Ucf7fP&#10;1PXavp+33p+g5XyCoft3x9BMQHQ+clHKLRt3AiFBkVMkp0n6fjqT+cXz2UhPPNB1Z2hurkBIYOUh&#10;63v3yX51fMfJUXqTTumUYPG1CdoIOWh1l5tnnHWBgg2kLWWGO+YBHhQtzYALyEAP2X788YenTz/9&#10;eAWL9OMjkt6GE/gIkKQCo/W5gEm/3T8JoPylr2jvjpwsLXYGhSxkB6442vRSQD7pCjxG5sZfOdrG&#10;aBwvtm+MaFb9zqcTpQKgcGRJx6uPHRjDhRv+xgKX7hhA4JaWN7ZcCWUcfQX5hz9++fTnL//Zglde&#10;/cm6ekSzjOnwpXP6kLf5O3bPkTG2DIZ89NaJ9qsd/G5IotEWnXQzKNtRf20y6tGA5ubIx9yB5gzg&#10;FT26Swe7g/rkRVP/2sR3gfwOx/6TCY1y/OWNG6AB+EpflAHtJX+4SeOP91GmjJw0o7gcO5i1vk5B&#10;OMkBdDlNdFubq2DnCMmXsYe7lPEgD51Wh4921W1yOmXbApDNEbARV/pZbYff0sE+ZjzqP9nQo4kO&#10;Tl3zW7+Lx6I9BETGP/r4XnngSHOsS59LV3u7S50OpOt0md4BxxIfTshJDnAF7gvGPnj39rVrp1de&#10;ffX05ttvrUBJ8OM22HsfbM6XTYZzKuRWm3IOLMdMr/qTHseTfI1h6Xp0Yo+7cFlvan70wdrHPiRq&#10;ftkX9gFtdiu7Bp/tgpMHaOCO9gxoD199NkgZsFnVgxwpWEHNBCdAmfOVcqycbrdk0AHBk7rywFiS&#10;4wjJU4qftvFwawwIhH4+gZV/dL7z4bsrWGgN02eBChywnvmb7JN1mJ1p/Vv3wJwAebzMmXTbF9tD&#10;z4IZ/M0xfG+TvwgFQ4IddPrRbvE5BENHWbf1cNVf69I6IxddCMz/4te/WmmBT0FQwU9zAeCaP0EQ&#10;Hp0SqbM/m5OXCN6Jz0NR/gQV9wY45i2gebie3/Ga3BZUbAHN01mYnz+zqMfoPx5F379zuv/g7unp&#10;s8f7s0YzSKdGBj2bZOM1Bn9Pb7gSOfM6/BiWKeuHAi8ejELujdF6MAbk0WymgbMJ2D67PVcvI9et&#10;x6Ok4Xt/Ai7PAPkB7CNfqPaG2hjyhxQ6k+ihcODUaT1Lwsg/3sa0ZJr2twdPGRZjgYONZEPYROrk&#10;W7xtKDTKlJjTXptur2vzWdjoMp7ks9mdWAiGloOfQGgLGP3o9pMFcJ988tG65eikyImRwKeva8tv&#10;p0fbkSuj4JcMv/3db1bQwbiQTd9BMrXhGudRVmMQ+KCPpsWi3Rrb0B6DI23UwTHy2irDxwMUCOkP&#10;TXoDzQH6JevwXfyHVur/V//8X/6z0z/7F3+5/oL++//p95c/BNUWJBOH41mDvtAMGFmGwOZndAVA&#10;BR8ZY2COlvGY+ZCqz4nm8HJsRxy4Mi5bYBQNvujkaxO8WC9NlmDpdaep/9Vul0udVH/qOGP6qB6u&#10;OrTylUsD4+V84gfkj8EQuvpdAL/LB4y/YBBdBi6jy4jmHBm4HDMnmTHOCG/5vY9DP/ge+2kcL8qz&#10;9b/p6sUg5Wqe6PXqra74SqPVLp0e+aAB0aQndQBOuf7SJ1j1S9ZtzI1bms7SSfp5Mei5LE+9fKdC&#10;R3rOZjktuJ2/Mfegs71hP9hrTl59D8sJL5ti7TlVtYfevvbW+lSECxE2jIOlJxcX2q9Aene6jZPO&#10;mp/0ilafbCB+/dZF2b6lE3aCbdpuG212Ax888IRjK0C08p0YV8+OLEe325xsjHptpGjktcOrPuGl&#10;x9MEQQ0nLBWg5FSXMx4HvN122Rw20KZgiQOXsnv0YP7Jlk3NTsoDPOO/giK88CTDBEM+TvzGtbdX&#10;MNqeKkBpn9lzdJ9NMz/tcfhtnrZ9hl5e23V6M4GKgAT+Mog5BLwFMO5UiAfy7YA/k8I3//oErYPs&#10;67HfAiKpPgVM2xq9vmRMFwU3oNMhuu/WWHOh3JyAdArw2dptzwvT/Utr4AM+gvhgBnp3P91ZCrS4&#10;9/uAAiICt+CfPX28gqEVjEwwJPDxoPJXE7Gujy0OD+lSyCiG0qSdEPkn2gpQRolwgi1yPH745ORH&#10;r3fujkN6NBPhdtmTi/Xc0M37QzeBz92L7RmgZwMCIQ9MP5xAZ5tkRn6ucmfy7k2fvldkIXgOanuI&#10;etqfTSBy9+YKiFYwMNDmYgBakPA5bRtlOeoDLZzNCd/JRwtavU2mfbdqGA5BkE3fQ4Lp43iK1m1F&#10;z1sB+Z65EhgJggRJTo1sqAwwQ8NY+fYNXTTJa4wjE3kbW/JnLJTlQeNY4z3QZ0Dgo1UXnXJBiXHj&#10;G6/kgK9vefh0h788OnrFk4PJyaDXR3V4JJOUEXd8jgdQJgvDzIA7TXrjrdfniveNlYcTkJqTNRf0&#10;P2B927Q5tDa0MjzIocGjCQe2dfiHHN/mRNX9ofocLZzUOJtbZfXy6tNJqfojoDv2tfBDl/xwR8Oo&#10;Dl/5Yzu0R37JvPocgKtP9Pgd9cWIZWw342ysuyPfHTQ4Onb0Gdv0mvz//+AoI0juI8DjS1YGMxn1&#10;D9eauOz3BYBPd+ly1ZFhr9ePuUmHL9IkiwAm/XxPDwcdSVewtuvnCMm/ylPfWAD9HVMOhr336w5X&#10;3J4RWvtt9pJ9a70BsgL7uj3m9rS8evaLfjx/J1Bib7rwENg40bG/pKBn9eiVjTJuvOx9e9QX3gVh&#10;/ViWPPqh47X+RmftcTIJWJINGEN2RIouPujYG+VSvAK47JG66KXs0NGJFtzALSe8n0Koi06KxulR&#10;ARE8nLT+jvLXP3mr49S1xY/jdiLklXoB0S8msHK3RDAkUBCoBPk/sAUtW9BvrRaAlG77dFt3ghD5&#10;FfSMr7VWCqTVwfegc8GS9ZZ/D/gwhw3y7my018w70Heg/wIrqT7k61e+oF1ZYJO+j/qHpy/ruQBI&#10;mXzq6W/pULu9TfO1/NTuS16yqD3QvF53v+MbQdvzP5wDBRo8oZbAI+TNs+2hZ2+drQesJwhZpzL3&#10;fHvDbQUD88T55mAMmEIMnjLgBVQUJCBwy8IJza2BG8P77vRnos8ePjzdue8/ZbOBB5z43HMqNH3d&#10;Pr91ejbKfja0K+iaoGgZmAl+nC5RrO8ngYyfYOhixuP23/n0QzZtVvCzFv22GJUZMU7XorQRlW1O&#10;jhXuuJFy+Dbg4jFlPBbffTO66nn19VdPb117cxkEUGAk+LF4LCryC3gsKAGQMlAvKHJL7YMP5mpq&#10;rtJ+9KOXN/jJDxdfuiQfOfVNNjJlQAB5TL58si78pCuw2fUQtDmNLyOyjMzQBejgpPqmr0UzbaUM&#10;lD7Wohv6oyyAfPoI6gc/ZSn9m0P8Vzt9T6rOmNXnXOQbo/YMJyPbZwi0TRZ6si6tRwFrhj1Q7tXV&#10;DDqQZ/TXrbqhQxOt8osfaVzB8My5OdKXtZcx2AzS1QlN+Zwq2hxCjhS+tXuJP9TXnr7iJ58e60ff&#10;5JBHX3t04fR9bLNswqxPbVc/hz7jqU11nDBjKs2BKwP5hf8DTh4wgAUc+MWTfI1Pql+48OjIUV76&#10;Yt6Y8NZ/sMl1FUiBxXMf40oH4Mmk33g2dnVwCz+08HD1+yKwq5c6eBEudbA5JriCJwFSMuMR/YLJ&#10;w+UU4dhEt7q80s5hcLTw7Sn77hhEtEe6mGis9lxfU7en+rq6U+m//Gf/9PQ//dv/8fTv/pd/e/r9&#10;//j7dYrrC+z/+J/+Dyvo6QKlvc7mLN2MnsgBlt082An9kQkosw32dDyyIWRBc7QbjUle39kaPICy&#10;tDp0ytl5QN/0xZkKcApQAOebc81BL4c9qfrq8AiXLOQgX7LSBUjuNc5dZ6s8QZCACPzyN78+fTTz&#10;eO09z1EJLLZA6BhQmHdpa3XZudm31ry5lG4X5NujI+hbS/Gw9qwxddYf/ugLitDzVy7kN987e2AP&#10;ivgzZX2zYaD+k0Vd63vJz58PwCWLvtwKhLeuCy7Nh4CHbpuHY5AUDZ0f50b75gWkd+v9paUUgZAH&#10;ngmzAqHt2NPT6gIgz/O43fSZVzEN5BEjIgDZAp9FP8GQ7xKBO2feKvBDQRN0ZfTlKcIkSClIIHR7&#10;ApWzaef21+2H56cb4zDOZ+N9NorwULXvDqHFwwcczyeQuLg1AdHdcRSj+G1S1ZuM7XjtzIPhM3lu&#10;A5qoiwGnUD4SqY2o9Us/auVc981vIzJ+bcg2W05HaoNYnC1k5Rb0Ma9dOONm+BgTcnKaP37lR+vo&#10;WZBjQfVs1tUJ0dmal48++vD09ttvnl555cen1yeg+nCutJyqCaKcEuUAMtoWmLK+GY02ebIYV5tR&#10;vrGoW3IPrjHDZSwab2OO56LfdUWGoyGJvr6PAJ9BupRt11lt9IkGf3zVVyfVtmPtxiGvnmG16XM6&#10;GdzGzNAw6P/q3/zL0//4P/9+GXCGXB7uv//H/2jdNtBHQA/6k9aPFEQjrz6dGZe11dwIglcQ9c7b&#10;a/5X8DRBU6cRXSwwYvRpvdgr2uY4rCNjW3M95cZXPkdsvCu/4wCemxHaghllKd4AfgsStlMwuNrK&#10;67e+0UqPeo7PFb225CLflaPnzI8nH9VnfK/KW9+gvoG+j/3U/1W/V4FK+GDhdl0lx6U8Bx3iE+/2&#10;1xG/6ga36obmiF/97LwuaZR3uCp/XyeMu5QOckockOcm2LMCIZDTSIfqlq6HVw4M3vdaPOMTHZ5S&#10;DsL6bA3bX2DtxdknnMTC2eN7XXBcW2scewovr04+x5dOpN/jO6C/+lxB2NTZW+3z9jWaF/ecNnBo&#10;5BdvfIfHkQ60H+Oh3J6NTn94oMGD8+xEotOFyjleNOpexAO4LQgKNlnpRh6QybhBuOybOvRujQmE&#10;nutj+Hwwge3HEyQsn3eAAmdzbG3Qub3QPEjtb/nt4mwLalo7rRtrr/WnHk5g0m2yy37GX4GCH4EQ&#10;37S9Mb4fqPBrYyf0nRxsnFR/+sBr89tXwVB11r4TInl6duLmpE2QugLN0TM8nBSYE2W3NDuVQy9t&#10;vraTpO3gArxkAByvo08gsPE8DuF9x+BiAoY7Y3g+O7u9/gu20Qg83Kra/uuUAZU3wCagq2C4o1Lc&#10;MupW0Xq2Z/i4/fXpw1unG4/unG4+HHmG/vrU3x9eHpxeDmKCMKc7FzMpX5zdOz0f8MZZkaqHpgVB&#10;bq09fuRHrmPc780E3RO5zoQP+B/KV7Ogvvh8FHnxdL2pZeFZiBxuG7VN2IJs08HLR6ud+kAbgM4G&#10;k8JnJI5OnS6c9rzrdOGda6f333935V999SenN998feHcHhO4uTVG1l/M5ErXL0V+fuWo9UU+vEGb&#10;KhnItOpH9jZ9m49sxgInz5Efx714Tro25dTBGweDrr2yfl7URTK9CMmjHkSf3OlQXQFdZWl85PF6&#10;kWf6UI5+jWPAome0jw5VOby0tUAmbZMN6Af/dAiX/MmlPT0CeLROpzzj9E/+8h+f/vKf/+Xp97//&#10;N6d/++/+53U1XdBlfQiW3FoQMDvxcwLlNMoJk1NUwVIBUg7/6IDbe2tcu4MKH429GN4aPNLVjm6k&#10;9SFfGu3a07MvyYKPti/SM2AFNis9+QlgMwAA//RJREFUQEb4Erc7ccZWymEXaAD8G4N+4NTTszTa&#10;NYaRMdzC72Vp/JQLPuo/Xng0vnTxYr8br63dKg+eHtJFejj2mRytj8v+D/qhF3rjFNg1Tkm+vqKh&#10;J4A2XcpzWG6D+e6Pq2qGnxPgcFYQNM6DI4DnoDkH9et5i3HkykBd9GhzNmjBcvgc/wqqNifTraEj&#10;X05IOdpuIW3P3mz7du2l2Z/sUHa1Pdseak93sQGXzVD3vb067dDiow7/9ifoIqoTpWMej2Qiv4Bm&#10;BTrknzEvPU3a+C5f7R6ccaaj9KBOfqPfbIi1QLbqyKusfo3B2HebQza3xtwm8xC11+vf9UHLW9s3&#10;nY7QCYvUHtKPNWsNB9Z1gYl1ha61Y40sHvu6spbiLVARlPC38otOes9J0Oy54eGtc4+8+OCiPD6t&#10;3RXwWLN70BMPoA6gXTZh1rnUuka3Ptkw7cyDN/NAa8u80GF6b+3RbWDtmrfWOFopOx+81HMqjKzf&#10;bPj2j9tdNrIToHujzFuT+ieYYMjxP3rP6GynQpthpnSbm/Fwm4DhhrPx1W9R4ChljIHbBoz75WQM&#10;7rbfbjydwGZSv+DwTM+NUYBgaN0+G7m8QfbFlD8/v396fmcc2a2z9eC3IKzbYm6pXVzMVdKTi9Pd&#10;22Oo756tL1x74NiAKZwSBENfj2ILhtpENopyOAuxBRoOnwyavHbw2qJvI9msbWx5OIvcRi7vDTG/&#10;B3HKQ0a69SyQX4hsr9RPELbn/+k//cenf/2v/+Xpd7/77eW/1hafqTdfK/Ac/dMz2fAnU5sdLXk4&#10;fPLKo1FPRmXjUW4sQJ150w/ZGx84jnfJsm9ifKrHCw7AXeoCbujxR3OUtRRtoKwd2Wub3tEHaAJl&#10;bdHULl7q4NFFE93RadHX5ri2oFH9UQ5pOLACq30/0IPxtWY4SQbJHHGaaNWRx0Pw/+Jf/fN1e8Hp&#10;lAfG3WJwGwJ/be0Ze9Uec6rklKlnNQqaCpwEVlLl7Spwu+jp2Q1v3/3Nv/U31xt5XaAwlPjrp3x7&#10;XPloUPHTR+1y/lKybiAI+L5x64rP3gfRcLzy9ugy5NOGngBe0vpQNkf1ddn/4I51QbZISu/NAZmS&#10;axnhXX40jXfxO+AXv+EPt4KTgdZI8q76aPa2RznQSl/Uw1FH0mUfd12kn+qq50xcPQt8fPUZwLFz&#10;nEO3EjgAjuLoFNRLOXJ5TiPgROAKXAAng0eBkVTbblXUFp2U0xIsyNduOf+97+Met3fa1+0r+w2o&#10;a2+jlUfTnms/x+O47+Dw+kN24njbrgArOvn0xAlzvJ305Hwb83FM6o+6VEaLhhxklZIzmqNcjdsa&#10;kV/yoRn9rzfJRtdvXrt2+nQCXsGFuW4Nya+DgT0IsRatWdAeav9ue1m9wP3qcxb2n9SehMOrwKWy&#10;IAnOnZi+Pt0r9YKj86lbL1/t7fQhVY5/wU8yBK3tymjXm4sT/MFbh9YVva0gdeYAyFuHx4AHnfzC&#10;oTvM0dbuaq295NbY9es+iT6KdSIzhq3jrU9vfrZuWd305tWUr3uId4IaR2FuhzkdWvTDg5AWCwUq&#10;9+0KG1QkCbaj3i0owl+eAg32/PEo6fMHKxB68HQzVOshrDEovgtENg9r+6XGV4/HwJyN8bgrkLt9&#10;uvdw+N+7fbp1b/jvp1rr3uXw91zTxbR/9vzi9OVPvzg9+fzxKHMU4RbZbJZvv902WXDcnJUpysY6&#10;Ol9p5eNma1MqV8focSYMoQXYZtWHvBSddsqc4PEWjSsWvJs4bRnWgh98c6r1S96CDHyl8aAf+TWm&#10;4ccIkLtxwNG7oFVeG/zlo9MebTJeyj+0GSE06OtXezTo4Wx4dOhrj/7IT3oEONAY46sc72SETz71&#10;tTnya+zJGX0861OqHijXpnr5y7YjUwYcD3XxAMqdeMnrCz0d57AZLmvFXDGK5I6XttaE23x+1vjr&#10;3/5mva3C6fTaL0OQseZEGQlOkVPN0Hh9+v/yf/0/n/6z//v/be1HAVKp4Emg07NSAqr1vNsETVJB&#10;lvUhKOtZqeNzU063XDh5RsUphf2fAcy4MqjK5FmBiMBi7IfyCqAG2AFwDCbaRxl4e6sATjnbYhxo&#10;lNHnCOyZq9O1LbCovxyGVD/1G8BXt83TBsmeXNEnP4AH8QfmhjOgD3oxL2QK8D2W0bCjHoJ28uMW&#10;mDeK6NF8WwOMvbnGF39ljjinrJxjUFZnzXAyx4d+1WlTEBQPdQVInM2Rd20CdWg6Deq5m2RqzxaI&#10;HPdZ++W4h9qT4TvhOe4v+OzKkRd8dOqBvP1nz1aWtn/TD2dqjdJr45LS4VGPS7dTVgfXeOlKHRmy&#10;IZs86X6zBergl0wDl7L/bPTy89HV8PPYyutvv3W6PfvneLHS2jtCwYa1U6C9/K2AaQ+arJ1tr21v&#10;o7VH0a51OXTaWJvqOhlS3x2XAiEBkOAIOC1Ca5+31/Et8GrvHPvUlzxZ2gvqC/b1a+3SGX0KgMwN&#10;kA/QNE/ikuO8mZfmafmQ0TMdv+RZIff3/FD11p0b62Fdz6Qwcn23x+0qJ0NnHpRam9xAGKIZwBiW&#10;BkzQlGdABqGuergMCmPFSD1+vL3av06aHp2dHj6d9o/vrAezPd8D1ivx3lh7MhMw7R5PH0/OZrLP&#10;PZx1e4Klre2t85F3giK3+dzD9Jq/55r8q0wA9O2AgOirryfCn2Bofa9nd6bSnGuL9Qgt0hanNNo2&#10;Y3X42UwpGt5iN15AtxYqPahDBzhDQUg88IWjM4YdyBf4AO2S8Sgf0Ce8PDp1gBHHG73UOOQBucnw&#10;k1d/fPo//Cf/+9WX9tpFp83x4T6gr/rXlzx8fSrjE70yfkf9ADyPAUpjQSM94rWvrj5eBPjVz4B+&#10;tZVqpz9lqTLIKMevNskXJOexPrmTlaGuH3RH2oz4MShS31jktY0XWVon5t062Bz85swLJrp63a56&#10;6ICetismjpEBgGMU0Ps+05+9/IMlu7nQj1t6jb0xJWsPo8OTWxkezkO0ytqle0aKoc2Je3Zlfc/m&#10;XW8feQjdG0cfrtSJhjT8lm4nX1LQg+uetzqCAMyblL21aa9stmls2+AEc+q1v3xea1Lf1bmEkUkw&#10;dwS3KvGuXMAnFSiSM9nJu3jugeFR5t6sCrRlBwQ1HmymFxePAkcB5Po300C6QUd/7Kg5p1fBRUGJ&#10;ec3om+vN8W7OvHXAgRwDZTgOoiAFHxCNuhXw7HXKORv1R1ppAU94a0wfyVpgoO5Kvs0mtAda60ew&#10;jlpv7QeAHk57UFlqn2QfpPhY3/VXwLNsw+Cl7CK6Lko222Qtb3uIfu0hqbI6Y6d742p8jQ2gMV5A&#10;D2TL5slHRyZjbJxoyNB4BUL+R+bhaZ+OeXvW6nqhada6C5ctsN+C7HysMh8sqMg+SO1FPtktL/mC&#10;D7THQEm7VR6a/Hv8ClT6ArW0U6I+kwO00VZ/+sGPvarf+it2AAVe+gL6QW9vuF3GntArsNaB+Wgd&#10;NgfmpfrWLFAv3dp75mjz4+s2mZMhr9T7yKLv/yyjMhuv2053zu+tN7wo30PVj5+NAp7cX7/hIOCN&#10;23cWDdpbZ+fTbgY/5Q2UJ+CaAa+fwj4SuAzt9CUg8mFESnN68/DBBENPzk7nD6bvueo8myvQi2n3&#10;aAKxBw9nMu7dWjL6GOPDuzNx5yPD4/unswmEvGHmlMqJkA8XWrRrcU9EvQKgWVw2yFpYM/B+fNdG&#10;Wrh9kVqMx0XZxpOuTTXK60pevbrqtc9hSfFGszbenqJhqLfF6pVFf/YdPY7RblGL9pXV2RR4CVLw&#10;JZe+8FLGT//wIHnKr7GNzMdxXuYHf6mTyevHScB/+n/6T0//0f/qP1pyGmdGSbv444M+vHJ8pPEt&#10;r81RhuQAyU7vAq1otQuiBfHIoP2h/tDh15zBwzUWfaBDI1UuSIELHz351MOjSUZQuf7lG1N08TzS&#10;K0dz7As0H42lcUjjl6HNKIM2vTwjkGHIYFRmDBq3fvBtXcurg2+dSZWBshOr6Fvv8oyxNSzgtw85&#10;AX1xiE4unGL5uacTLb+D+O3vfrfyTrngORV08r21ZE0UjMEVgHVC5q0m+mhNkIeu0u+aOzwOoG2O&#10;G8ijrw0d46dP/NGv4G+XBS5ZpfEBeBzlc6sTvfbh5dFmmIF5MT909I//6T85/f73vz/969//m9O/&#10;mVSZIadTDoJTKPBtTvEqIEErv83z1ZqA128OXT49oK+9Mtrokw+feKOD13+Alj7UAW2knRAdT4ro&#10;OZ2D9oH1L20e2xNwoPVpftoP2raX2jut3xf3TXO7+E+KV+teWbu1B0d267dxyxdwpndAB+mqNmBd&#10;gAwdnLmybpIR0MPS68hHTpCc5IBfYzHeX2xvkgmG3nrn3eVP192B8aNdXAM+hR8BHUoIQKwXwRCc&#10;AEUwVL0ApMDneDqjXPADBwqE8BQEOcy4e/fu9vmdCYi2l5aebMHR0AtwCrDq5xj46EOKdvW/g/rk&#10;0JdAyCmounS/5mbPm5/W8pqHwaund/OFBj6db3tnC4bp/CUf9vMAtedxvH4uzwl7c8ypkADIcVzB&#10;kYeqb53fXj9nFRARsKAJrQBI4HP+8NH61o9X4lcQNHl022v0ty/fSlvKfTgKEt0O/pPr75/uP9ry&#10;ToEuhu7hTPjdM0pwHOjbRxNY3fI9npF5gqi7aGYRWEjPnk0QNJNhoO6z+mz5Coj2xZ2yvvp2lDUK&#10;aZO1AdoYlIOfRakcXZsOHDdl9eGPG1GbFnmKL8Bpsytb0JwIZ6IOnybLRrXoBXiXhnqvQ5dR0X8y&#10;A+VkU68NHBngVh+7TMnn9Mr3eGw0OPxepCdfThC/AA16oCyt3ZEm/cBXD4yDwaif42JFB5JVHr8j&#10;j/oOhw6P6jmyS/0NX2Pk1I0Fr/qmq3Qan+ql6eBI19jwrizFT3t5cJy35AX1I5+MSx8js3bVaxfv&#10;1jNDkGPMWWUgSjPWGQt4shi7vvCUKpNPXl9kSJ70WJ00UD7Wb/mtX+nRSQAGKgPN2G0XMFdH6JyO&#10;fWE/bEf+Vw+82wdLTrocoJeew7HX1IHWWfoGyvHVlz676se/22rybvVJ8ZYer7rx7zROSuaAfPZG&#10;AaM+0cd/c1Tbg+IFNo2fs6ETOlIGGfwMOl3CMeqgwKQ5RmdtvDjv6OThj22U5QUq0SjjjZd8aw1Y&#10;a8atHZp4yKPjcKTK8smKxrzXv/3UvgCtM2A9AnNm/swzPJrWWWsNLvrq4ele2/avOv3o15yYn/iu&#10;PgaOMjRW8jfGbd/sr8zveGMDxoQmJxxt80EX+tbGmgH0oS/yNc5ScssLhr76buzd8Pdmt2CIn20t&#10;Wpf2RRfSDgacGK1AZIKHggqwgg4+9Gy7dW29oZFau+0/UACzAhR+XTpQMHU+/DsJEvwIii6/GTg4&#10;bdFKxQqL184THAMxcpXCJ3NyORkVDJF7sw3bSTd9A3pWpmegTLfmJTrzoGx+1tzscw5eEvz0elzH&#10;yp4V+uz2BB8TrAg0BC6+LdSHCilaEKWNTb9t8N4S2/46vEVwW8Taw5smqlMQxqa2/WHe6/k3bn96&#10;unvfW2n+SWWiKH+CIV+4vhgD9XyU/nQmk2wTwDkZsjgySBSwFLMbi8oWX0oClLRt6Gdr41BGRquN&#10;0AJTb6FKc0ZAebWdRSs9biKAZ7TaodEH6IqkhY+/NvD1QzZ4gEdt40dWKcCjfpNtc5bbBsvJF3wB&#10;tBZGC0SaozBuKRrjSn68juMAeKPBP12AdHasV85BoHX78rufw5OfATN28tGR+XSSps+t/qff/ft5&#10;oA3AC0918fniK5vGphCQ0KV52eDbb6fvGZNbph5I95YegAceVH8RPMyuLvpfjJ5/ycgx6Id6KVy0&#10;ytUBdc37cd7oytwpg8poj3pWPupW0FSb+KFxCoGvOaR7a6A+m088mq/WlHI80JaGC7Q9rg/56JNF&#10;PieEHi6oP3nrD58jfxAN/saOL4hWW2Xt1bcOj/3rN4BTXx06/MtrT95ojzTxNZb4xFf/AF57aTLA&#10;t2eSp3k+9hF/KTkaO4gfPD5sRHsa/ignqH39AfnK+G1B3fYmJaDj+sl2cuJHOypI4FCSXx/1H19l&#10;+SXH8KwOXj394VVQBvQBjnmnZIB9AmRIlsaJX/NFb8mjXynQH5rmYOl3H2vtwHGNake/Rx3jYSz1&#10;g07e/JKPbNL8TziQX/r6m+3ipaApnaoLT+fGKL8u3CfvAeqLCQLevHZtHVJ0J6Egnc/lYwVE/G6+&#10;dwu8BTlOebbHWzxvJOgQeK+AXHA2gbd8wZHgRCCCRr7THHXo+Ah94sun8+3rOeLBbRcb26+ygPzq&#10;e+rC4XeUQRxRMFQfUvXwAiJt+Cu6pNv0li7hL/W26x89oOcC9dqEf2k9DP14UxIhfVRxwfntFfwI&#10;hh49m6hscAIPCqVYQZTv9xgcgDO4Jgcvg1dOEUDAhHYd782EeLD56eeiUUqeYOzeBEIPBTnTfoKf&#10;i6/mqnECoEefj0K+eHJ69OXQPp9JejZR5MW9tTC2yHqLzosA4QRIUjiDRUNZLdRNWft95dkUy5Du&#10;mwOYaGDjoAvQcSrVZfzaQG1Q+DaizfJiCvCTote3cm1tODjlaI/0pejqR7uALEdjixYo47u13zYq&#10;3Wyb+IoGX+3i+732ZCHvACcMXx/JmNEBtYWnO7C1oQdttqCncgGOQEa+4EVQ8+VXHnR0BTfzPe0K&#10;hEBt8VEvLwD6xS85AmPZ6qSrbg9eggKhPl0gYNlgrponLSAqaKqs/ogX/OCDJ3y8j7DqZ80c9Uw/&#10;cOYtfUnRRFeKjuHOKXeCFC90peYJHizDbu729VRdfLXZ5mbL6yeZcgTlg/rRrjyoPV76MR54OOmx&#10;j2iSBx7vnFP81EsBfo1DHj06clh3aOSPch371gZY3wKB1rk+0OEnTcfxAsrH8YPo66t2+pDi2/6U&#10;b0xSgK/5IXvjqj/00ng1DmV0yY6fVFk+2mRThgdoVl/DO/lqs+kGbrOpgONhK9hTdWscu5zlkxEf&#10;8uEFyoff5nUD/ErxFyCFq29y5OzYb5Au8DO2dKIPcgD7AqhbutrHqE7+OOYruTZ9wTUubdXDS9Vp&#10;u+lpA7JnS6XkJzNdKX/x5fT3Fb37xch2ApOz1obPcurBNwG4NQfs9OjDyZCftXpmyNvW/DZ/KgAR&#10;BPG3/HEHDUCgyx/3kkHBEBBYCDYKPo6nMYIjecFPAZB6Jz1AXsCTf08OZbzD6bt+V1nfg5Mv8AHy&#10;x770XbCUjF7McrJET60V+lFuTdAbvPr0R8dHXye//P+sJXnpOhkCCS3ocRLktpPTFwGQU6GCJEGM&#10;6M+3bwRSAp8CpAIcfEzMut1249NFD6e+QIkzXBHk/uVq6f2Hbp0NTDAkFRB5++vZV09PX3w7BuS7&#10;LxfIf/7N56eng7cwDKpoeh1dzsBWEDSKoST4Np2jNYOnKPVtmLWhZ2HLtylsgq685NXZNPICIWOo&#10;Hfo2RMble7x3iAYeH5vuuHHR6B+NOv3jB3c0ZmjR6AfucnNO+8Vn8G1wqTEseXe5Gk+LpgUS32RK&#10;3ku+k5IHP/h44qesriCxK03l+CSj+sae7vBPZjhlfPHX5jIdiK5842+8UvrCl3HLwOGZDtGhCV7s&#10;Ew1akDFFE60Urv6l2utzyTqQLPUHGqv62oVLPrzl1ZEnPuiqrwzkyRgffNF5LiW+aPA6yp1O5bUB&#10;6Oq7doxIeygnJdVfPOKvvPCDk9afPEC38bzq0/xUjqa+tQ+U4w/kC2Lk9aNdMoFVt8uiD4AP2tYF&#10;XOsarTzgSOBqk4yV5fWXzPBBOiQLXuqToRQuaOzkRa994yaj+vpeYxw5aydVXvJPf+FB41xBwaTx&#10;A2jxAtrUp/nd7IELH3tCf8Zzdbqx4Tc7Qm79A/LFH+CnX7KgA/ra6rc1lZPKFrW+5JfT2mXInmfv&#10;8Wj89SVNR/AgnVsrAoX0K23Oj3JJ8aWfbHD18ZYe89t4rtqSRV69sSzd0dvun/gq49EWHfr6C/Sr&#10;Xt8r/flczHz9xeknr7+y7uAUdAhA+NsCE0FQvlnAIhhBa+zW9GWgMoFFJz/SY0ByGRQ93W5lw7nz&#10;s9392QKp9VjNjeuT3j15/vj4NwW/jLqML6aujwlHs32hegty6hOQoSApefSlT7fIPKdMJvqzPluT&#10;0m8Ejod8a6s127ppPUcP9xLBCoZSagGRQGh9IXrHXZ+gRnCzXuc7u7MCIsou4iugApTfLbHjrwia&#10;vG0i5E2GSFX9gGBoYJ0KPZ9F+80EFt+OcZr0iZOhz0fJX16sQMifeylEBFs0bZAUJG+wVwtu22zK&#10;8pS0FDSLL+OTYbDo2mAZ2eNiR9PmsYBbrPGwiKV4oIXHB6DLaCjjpz368PGUF2xkjPED8vHL+AF9&#10;JX+84CujX7LvtAs/OqAzm5POrvD7OKZdbUB9GtPCT72NV2BofMZUf0C+ccZbW/qtLl2pk4dL3vCX&#10;BmHSaF5M6U4eXUapegCXQ3gR1Dc/yZfM6iuXr528PqTa4XGUWQriVV3ldAWnLpm1LUUX38ZRWRqt&#10;uku+ww8dJyivfjnFffy1jU7b2sOpS5YclCv27VmPLUXTPONhLMkira/o2gvK8OiSu3aVyUeW5MJL&#10;3REXX7T6B2sfjhzyx7WqfBxbcxc/OLB0NDo7ype+Gl+6A/WFh3z6RJMs6BoXXvpUp9yY0CSPtlJl&#10;gOY4d+riC5JNWh/aqENbP8lQvnoyAzLBm+9sQ44EwOfYtzWx8Utu+eTc+Gyyl19yTj9SfbeW8MIT&#10;79YZXAFZ+WXXRx5ODBhn409X9LD0Pv2QqfGxUfyVizM01k2BEBo8pMlauyON8ekPPjp5uPQgL1WO&#10;pzGSPz3ySeTHN14g/ZBRvwIXNPUpGPIM7I9f+8npw88+OvGz/Ok6iBi/yxbzx/ArABocf83/whck&#10;aaOuUxcg8BBweLbn+DyRdD0v9CLc315WEuT0FWoHJOsZYPXDa33iZsdJ0QqC1n/LfLF6+k8GwRcg&#10;R88m1RcZnAp5/MZbnwIyPotOrRdQ8GwdgaXrWSto6Dr9W0PHWKG6l0R0BF8Cj7IAxToNevR0BHvy&#10;4PTJBEBeTRXcoBfxGcj6eegENPCUXfSpfcERfitAGrz67TRoozEhJtsEFUh1JXY8XRAJf/HNl6fP&#10;pywAkvdAmdSgnPbkzFtooIF3SkQxyhS2LUQLc3uAtM0D2lgWp0VoMbe42wzHzWdT4VFAsGS2gYZX&#10;YwmHtoW+NsIAHrXTRn/yaOHJJl+KRhpUJhMgnzJ6MsnDtTkb49b26irF4mis1W80WxuyVC/Fk5zm&#10;2HiO/R/HhZbRSndrnIOPd4YgvuguDf4ua3ylcGgYXGntaitFWznQFg598gBlIE+O8KD+4eujttLk&#10;rl0yNrali0nLJ2tt5OmjuW+c8NL4oleXnOpKL3U1Ok2v6DoJQKetOnmgDm/t9av9ETISjDhDIw8Y&#10;HMBZSa0Za6eHGdt3Oa8uPI7GCp8XHV8GDK57+gCuNtHCS2unX32qR9s+12bVDcQ7ueJ3lBMP8leW&#10;1g9IbnltgTbojjz1E+6I11Ye/IfkkGofXbYLrrkAZHixH/y1j0d84OXhk0EKrAlrRR096a++VyC0&#10;j0+dFJ/GSIZkqs90pYzHsW19HnFotJfqS31jXPINXbyP7a7w37dpxsO+AvsAjh3MDgM0rfto8LHu&#10;4elDqow2u40OHj/7daPRJ99Bb2Rg76742Zvtu9rqF8/jBWT10erve3ZyUm3R2Lcffvrh6fVrb6zg&#10;pedpOrEROBRkCCh6rf34gP4KOMbvr9OdSZW/F/TsgQic9p7VESThD48HXh6SfvF1+h6mPl8nRxv0&#10;IUbQRxoXfvjrGz8nUwVD4ckhr974fH6iT1FYe6231jewbo751lYHI8c9K4/OelsnQwIhJz0eiu4k&#10;57Nb108CIm9+eWh6RZ4TxIgEtXEMBuAEOAVAyoKjRS8IGhD0CITUwztdkgqgOsqzSB3hrYmfxWIh&#10;5GBXeRbCxfOL0xML+surAMmGXUHQbA4pWIZ5BklBl8qYerjwKaKFWb8WXYt+MxKb84ID8sdNo422&#10;LfLkbQO26Ff98AaV8TjigXHThaNNdW0KoB1+6I78kzu8NtEBZbLaZI3NGNaYRwcMoEVCd43l2Pei&#10;28dUe4C3MrnMHZo2cvXaSJVzzHgumQfSV7zkkz29w8WnsjpjWrx2WrzB6nunkTZ2tPGOTopOHt0x&#10;+Kh9fcUHDYCvrjaAjEveaSufzMkfnT61T65L2p0OJFf0ySdfsLN474CPvtFpj5ZBll/jGd7VNbdr&#10;fge/YHigs2cyKvL2Wc4R5JDaf9KcYIBO2xxmbdXBeXMJPmMm1WfOMGOnDp9oSwFeZNG/fHLDKaPN&#10;BijjFairjXz9VFdb5WRJbu2yOfquv+TSLpmqwxvQAd54aV87/chLyy+dTT+LftfXZd1u0+IPv/gP&#10;vjHBB+nh+7AF09qSF6Bb/Pe+66f2ytElD5AH8GQCtZXCR5u88UFTIBZNebTxivdyaqu87fv2nbVs&#10;/R/XtAvsY3C0re+trTIa+faYMlpl+0H+kt+U8XIBv+01F9IbeJaxZx/jDbI5tYdjM/Eh65GmvkAy&#10;o2mvoiMjX/jmO2+dXnvj9RUgCBSOAYsgR1kgI6AQWHQCs4KM8eFoCoYKmpQLTvDpNGbB5OHw6RRn&#10;vT6/BzdeswcCo/Ph460yb5fJw4EjrfKxf0FPcOxDWT2csToZkto71pt9JN3W89U+b31aL+4eFcBZ&#10;a2sdT3q8U7SCoe1e3kR/a9Dbp/rXqc3+EJY0XPf+1ptk47ApsI8hmRBloHw50AGCGFiK9eVUNBaF&#10;SbZ4TLrJzunnJAAai6aF3EKzYCwi+EB9TitHgrZF9SIPeIs0aFPEB32LuLZXddsGlwLKzQCYLJAx&#10;MAE2f8GHPNmND1/yGnvjV5dO9F+/yQzQJjcdKcPLh08/fyhPNnIkq76WPtTtPPW5DMPg9P0ib6k2&#10;ySeQQ0c/5LF+8IUD5qB2GToyZPAKzOSry/ihp8dFO7K7KlKnrM4cpPs1D3sbeHRXJ2CbwW9+yUX2&#10;8ptuNmj9qGttyDdHlQHHgoaO4qU+XaJf/KecTpqv8OAyv8tQ39LwZLf2lm5mzDa0Mcm3JhkKOONW&#10;/z3nMnTmwhxJ7aUcUvX0l+FY+py0NU2PgfLxtWy0rXPtyYJOW7wXz6EhU3NRW0BOQH4perQZPrSN&#10;V/t41ldtq6/uyFt7b+n415M3dTyc6pcHHlT1U0y4AP4P5Rt//R37T1/S+tP/UVZtldUXEEULmgc8&#10;a9+Y0uXqZ0Aevnrl2idndLWrL/RdRJILXt4cNt/4Hnmhw6ex4FEe1PexT4CucbZ/7IGjDbH+QYF7&#10;+yC8vXPcf2uPTf5om+St6/ZdwQWe6LV/kQYOXben/hCwZy7uC4i0rX3ytUfr07Ot/WRVul78mdS+&#10;pHenInRK13D0Xpn+ns4+sk49SG1t4uPbfz9+5Sen/+6P//j0R3/3757+5Ad/evrRT368wNflX3/z&#10;jdOrr7+2AqZXX3v19JNXX1nlN99+6/TWNR8e3X7n4yOg/H53bdxW80kJHxz923/0t9Yve/7o7/6d&#10;9dseHwp1kCEWWHeRzibwGijoEegIcjr56ftDTobgQAERKCA7BkUFbgVtUsDWizWMw8dI0bQu7Z3W&#10;n3W11uroiw7pko6z/dagFC57h/4lJ0I9/CSlFMow0JyYSXdi5FYZOm3Whxrv3l5CFo2uKHSEF/QY&#10;lADIAJTXkdr+gJavqQqcFn5fdEcjn0PXr4UkD9+iV86AgzZLtJuToJjtdpE6oC+nU3DqtLuk2TeQ&#10;cg5NvoAqZ3TkqY7CKZJyjVWgZ5KMFxivcXcEWHBIZyvq3h966+TMYrTQnKhVVi/fvV6LsYUrNVe1&#10;iRY/ZbTKveZIp/LwaMwRIOcm23Y7s7boO71LhmStrP8APRnk6ckaQietb3kgb0ECuls621/vbL2s&#10;8gAaC99CtoAtbDQtck4XvroWfk4BHg1e8m0K82iNH9eTPCPWOjT3xtJ6aT02HnS1t0bQKUszvNaW&#10;MtAWrT7kW3+rbl+D+lRWh1YZL2XtADmMyZHx3//v/sEyjMbEKacPev1r/+Vfm3l6PHyvvq9xpadt&#10;rPaG8Sw970YEj4yxNtqbg/DVocVrOb4BZfyBdvaHtvDaSLWDY7jiY66ilUe3zdHGrzarn8mDSzn2&#10;fhf94KX1V7sj6Gc548mvlzDwVDf45WzILRixfgbWN8sGx4EtJ0Z/A/gfdVOfyQSSSR3dHYMBciSv&#10;cgYdvrrj+MwPXaDRpv5b5/GqHl5bbf492l0+tHDWSrLDJW80QP9w4Lj3gvpovM0bqM0RZ+9Zx+xB&#10;a3qtxylbm+qtTflsSHuU7WntAnl11SvHI3r7Vb0Ur2ynlJ1i9xaMHVSu7ghsrg8T+yXNenRkaGvH&#10;NrKb/CU/inad2gys7/WN3fdPMd/xk/KFvjjOF6DjR7PH7J88f6Ld+lfnlAVB3ibzs1ZtfKFcAPTy&#10;D1++DIZ++OMfnf70z35w+sGf/9myDQIluJd/9MNlJwRL8n/8p398+m/+9t9cIOD5B3/8909/7x/8&#10;txNg/YOV/6/+679++jt/92+v+v/3X/svTn/zv/mvJ7h6dY2LbgQ7fsp68+bN061b45MmqHHq46OL&#10;nRTBAUGSsiDo8rbZ7g87GTJetsr4iyfYbDiwdDG6I39rrv3QnmqtyluP6qNTXut+1p51mh2QvnT7&#10;9s3t2R/HXw+2xbA5zc15g22ytu8HfPLJR4vWE+SAcCZEZJdDhbOxDNCA4JvUjsGW81uOaQu2GHkG&#10;3wKG4xTI4aelPZne92Dg/NQULmdkgVuoFryNkZPhUNpgi++OXw5t+JVyNPrHizPi1AqC3IqQagvw&#10;0W5zXtsmp3zjFLVagBamxWYRitz/7t/7b2eR/f1VVm+h/vGf/PFadBak3yL8+JUfLXj5h3++fpEg&#10;fflHL686UfmPfvLDafuni/5PfvDHK130Q/Onf/Yni87PNwFc7YHfa1jE0nAbP21evbxygNM33voC&#10;+OKF76uvv7rK9af/6rUrj0+yLRicMahXJ7/hjPflldqk6+plZHFV88Zbb66N7krGBldWF72rnK58&#10;XOX4pYIrntoBee1X/RgQKXqw4d+a9I0FfqMAXn8Tz1dXna9xM3zrFwpzVST1ewW/U0DTrxX8osFV&#10;Flp0LhyU3RJmNF1k9D8vV13oAP7VH6Hb1Wi0ka+9VL396IT1j//0T07/yf/xPzn91f/8P5+67Vtf&#10;9qGAm57+N/+7/+0at/UJZ1/a0/71gwee/a6ifc6gM+ZoGOj2bXsYLnz7XN+X/Q9Of9kC+z8boF02&#10;I0CbzUGjPTr5I6BTF//4Gq8yeY4XHpXJsGzOBNDq5O1bH67jpKQ+EOu/T+tL+1M+0w+e+mYLp07q&#10;A7Lrv1CHiz+y4akvY4NLNvn0dBxD7ejOWOlB+8ajDE+n3QIR+Crjkf7xwCsenEW3TgD88R9xeMEB&#10;c9zasq45Z3MO4gMnr2/Pa+TA0dhD9lm/Dln/S/MrkVmX8H5T0jMecKs8qTIe9k+/Lbn8/ck7b6/8&#10;5W9TZk+qr2yv2nvbb1Le3ezC2IH2PhxQJp8+2QZ19kGgrD+8Xn3Nqcmrm42bvI/OSrMN8ujk2TX2&#10;iyz6YLMKRLKjLwtIxp79+fiAl3+iPPzfePP08o9/cvqRQGTKP371tdMPXh4f8ecvn/7shz9aePDD&#10;V64AnVS9tpWl/+BP/nSNu9tX9Gm+AB03J+aJvtFIzaU6qX3PHhlvfgKw0emFPTRePkcw9Nf+y//P&#10;BFh/b60bgdBnn40duX17BUN9cLF/lTkF6lRIft0a20+TvhcMDVjL1n57pHVtT3RxDL/W+IxZUNPF&#10;QxcSAvCCdxeFyqC6gnWBkfQYUK0HqLdTIcLN5p68aNcmIgwgqIGvjTOKLjgRRDEABMy4SQ3oKHSb&#10;Eh91Dc5ABRUFKcdAQ4AiaPEz1S+/nCuHCXq++OLz9W0WqTIZivxBVwTadXUtdUoksMFffVcd+uhK&#10;XQrwWLJMnXbH2x7kUr9o9rbGz7CZAGPmxDknjt1ms/gsSBsyQ2CxMkyMhYXIsdE5HXOsm1GyWK9P&#10;e4ZDm80JwmuT0wJOYrY52741gR8a7fCw4NGbv/hkBJsTC5GxxUMdGoBeudMr/PHGMx5oSkGykwPg&#10;0zjxdyWVLIyztcFAWyvKOTvrh06BsnobG41898TRWU+bcd+cfe3g1Buf9bYczdRrt/W96cy6P14Z&#10;Gq8xqBMYCLQF53RQoCBVBuvqcACdsrR2x7bxj17wrg4I7EFXpC4SpPWDXlmwj2bJu/bmjQkyXx7j&#10;9frSJR1sY7uznIEAnANDa+x0ZV/TDVmaR2tEX8lDN/SNT7oN4OgVqEuf6TuctD2vf2WpucspN/d4&#10;JjeAt0+qQwv0DweOeXyzV2TAawUhe3/xV66fT2YvukL3hf2+lC8IciV/Hd/BC3pWYDR1giTlAij9&#10;4E0O603/jb91a+wgPaCpf+XagYKb4xpN3vSuP2X8amttyy89k3+XCb+urOtDfTytq9aataCeTQvq&#10;Ex7vnJO+8NZP8iy+A8aPf/3h40QIkGXBrMGtj+3uAHu8bLOL3EPZRWwnPtL2BFAmjz7JRB/K5JJf&#10;a23q4JIb6NeJFhk6bUoP7d/2YCff9ZmNgOcP2kvGW79LloEteJ69+vjJ9oeGBw9nrc2aujPzej77&#10;d/DA76sWfv+t1b1HY6emLdAGrjZ37wnEZ31N6tdXW0Dj4shJzTZHrQnjLBjoRO44f+qNoTHTN3tH&#10;/+blaPPZBjZCgOTW2X/x//l/nf7L/+qvnd5///2JCW6swMepj4BHgHQ+MvoTBJwAqHpBkrqAPHRG&#10;3tYUkIeXR7PWzuga3lrjQwUxjU9gs04bnfoMKLt1dlk3OPnqOxkqGML/pRwp2Bzh/sT4LCIdyxPK&#10;hgCUQnkUpo2F0ZUwBVpYLR51LbQcvkUkcBGkCCZWwDOBxbGsvoCmIMmD206EfMxOgORkSNnGasCi&#10;PxMODLh77B2dUYAUrTboBEwrUBoZCnYKjLrdRpaCpCXvHjzB4UGGIk9XJByQAIgubRJ6zBi0YC1E&#10;uqUbDsgmKxCkR/qT0iUdZiTSrU2MtjZksZgLCuOBTruMCPzC7XhzyzCImIHxMTJoyRQ9nH6SwTzi&#10;eZQNnbJ5rw2oTh4/KVnJCfSprE985fVlTkA0rQ91eJgHtHivk7t9DtccTV4gK1+5eQ238MPj2Naa&#10;K3BWNv9ODcmApvUgv+BrtxGen77+ZnA+BvntrOWffnn69rvpa3CfPx+9fTmB99QpqweLXruRB398&#10;yQHqUx154Cqb34CMUvJc4kam2uCzybjRGRccwEsZXTox3njI02u6h2/O1OGpn/aVPXXca+0va159&#10;hql92XpTFx5sa3Dyg1+w49vfoD18BDh8/d9MX4H/hsHjWTvPNuGDLxr96Ffdwh9kMgZ4PEAyyOOd&#10;nAyq8YNotFPuwWd09SFdYxucOnTki74+koONsU/pV1tyHeUB6PDQJkfB1qA3TjRwS+87rbm2tnyl&#10;vDVmfVgb5lfb6PUtn/PQXn4LKrbnzbKHa9738eERaJO88nCV8Xc137Ne6tNdtHiSYfUzfbKjUnLo&#10;K1nljZUc5Kke6EsfUmvZmK3rZevGVh3tlnV+XPPyR/u09PF8/NMzepgA6/NJd3jybPbSt9+dnn05&#10;8/B0cM/ngvnxyPxsgpIpP7h4djp/dHG6N7jHg3vy+ZcLp/zwYngN/flDAdMEFcpTL1XGD/+CnhWA&#10;7bbc+I2djuSl8IAewNLT6IJepXDapCP8BLV8Pj8l2JLCuaj3jNL/8z//q6e/8lf+yukHP/jBCoic&#10;DLldJhjquaCCIGlB0fkhGDJ3BWjk5y8LpJXzl+iU9V8AaFzH8TQmYCztRWvI2lG2luSttdZJ+nqJ&#10;A+KQXXVuV4iuDjcHzpkrr6h/BJQKmDi82shz5kBgZUF11QvHMcILhpaTnAXGuNpoFlNG2OazGTO8&#10;Fl6g3mmQIEhaXjBEIZRgMAbepmkBSFOE+mgAXM5Bvy36zQhcOb7V/wAcyMEYy3FCTJzbEo5OnQBZ&#10;QEW4NqQJbfGi1xb/+tB/gYKyfuhCPZnoSJ6TQkMWzmzblFt79Uu+XUb4FwOT+JsrsmRQyKON+vo4&#10;OkG8lfFRjhe8crTWVHLrpzar/93B1p6cjQvOOOm9MWnbWmleyChVB+StnRw7OoGQ/NLH0Ad4gnjo&#10;Kz7wZFAXL/3ipa61Yhzxev7F6G1AYPOlr2XvgdB3P5txDPgBsYCoQAnuZ34ZMoAuOZrfNZ8HnP56&#10;Y0xd9car3viOc5U+o8dnjWnKIJ7qat84leU5Rm+qoYNTZ6xolZMTrX1n/21rZwtaQAaGsbHXcmj2&#10;HNjW/maoowvap/Fuf8dLHWMWz4ICfcpXtwzezjMbIM8RqtMW/lL+nT8+9QlfW1D/8njIw8nDXfaz&#10;6yKZkrG29bNopl+41W7yApectf4z9uoAuQCeyurQFDAF+GsvIABw2tXnJsO21q2n7O9aD/v6Xnwu&#10;abcgSx4PefzSX5Du0BsDWmV1Uu3TW7zRgHSoX+PRBm26Vk4m/etDf4134aYO4IN3MsLhzznSr7Ix&#10;WtNS9gjI04H91MWqC0A6sfa3db/ZwjX2L6bfCYjAxfMJaiZIeXQxdvDJdjIEBDKff/XNCmQePJm6&#10;PeiR3p+y4EhAJC8AKkhCf/eeZ4bOTzfvjiz3H02gNIEb2sfbSZe5ZcMFFY0//dMXXOmlLqZuG/+2&#10;dugPDzqD4w8ciAiAxAFiAn6MPxMLuOgXEP2Nv/E3Tn/1r/7V09/7e3/v9OGHH64Ap1tmgiLBj9Og&#10;QLmHp1d+/CGexlEABuCPgEb8wacKhJwMGRNZj9BaUtfcSwvO2/fmX3ps+5IrcQuAA9tuGWxH250E&#10;AQIQUCpgQruO1QdqZ7EEnQgVIAE4BtvGOxp9C68FyfgyvG3INuUy5JPC4wG02Zy7bzVshsFCt2Fa&#10;BMcrgjalQYejEAZAP8dNILXQOUGOhKxL3oMcyUWheAG6c+/Y7TH3bx3dN7Em2mK1yEyMhQUEjZxZ&#10;fTY2vNMBWE5xHBQ51qadNslBxmOwkXOsDt9o8FKOjk7Is2QbfcVzyVC6xrmdNmiLDzpQffT4ky8+&#10;6OG0z+goq8cHjTkwPvh4HdsZtzXTOLQhi/bxy0ihly+A0SZZ0qlUeZOZ/MYh2HN6Yi6Nbct7TXY7&#10;wWEI8aYHfIxt1uLnE9wJdvAZOAY78k6ABEhAHgiC1P/c70Sm3C9C/FcN33434jciv/6tv7T7YNvW&#10;P5q+aeI3Nn/xa5t6k/H4rZP+63bxzK1owdA2pvVdlJ1O2njUAbT9Kw6P5IkHWkCP6T6dtia+r99t&#10;TaR/cyM1L81N8yRVv/5KP3O+2uO1Az6tI1BZ8Lb2596HfDTWCN74rr6HRn3QvieHPbPW196ffGOo&#10;/9rJayO1duWtY32wfdpou/bhLpO62qqLPznh8ZBHHx7PdHMcnzQdGqNx4IfH98YybaTgiMPDHpEG&#10;yvjWP3rpsjcD+qremEGygfLGB/RjDOXJJV3lvQ+2mt0umGRPs90rIBp7yaEV2KiDl9/s+faiTSfV&#10;+BpLAX261S9ac7DGOeXmXrrmaXD0Ex1e9C9lK/FPJ2jxXjKOrPkaD+N786vTIYHQ46dje2cMn3/9&#10;9QQ/F6eHT5+eHn/++YInz50QTdCz44FyuHsTQNy+d+904+zsdFOg8PDhZXsBl34FbE7xWwPNw1oX&#10;I7c0aC7hXQwLMtj+go4CDD4Bb3VoCorWAcl+W1o88Od//uenv/7X//qCP/mTPzl98MEHl7fJesOs&#10;UyInQ/JwAE7A1a1MPvJ4MqTf420zKbyYhBz03TpYwd2+lpSNY1sfW6Au0Csg4qvz29ZW8FKKBFsU&#10;vD14afCcdcIQkAJ63qTnQAQ52q2AZz8NKgCyQOMrNUkWGbCQ2hzyFpx8qTqL2KSWmkw82tjyBlr0&#10;Z6DHK0LKbfApCxQJbkrZNiveLXIpsNmVMxpkix7IU35BGD15aNptMs9oWCx0uDbJgHoy2UBLp7MI&#10;WpyNR7/pRX8ZDim9SdFbyNv498BmcNqmH2ljWRt952Ecx3b0R7YWP/r6TKb61hbvjAI50Tdf6I4G&#10;Eg7dsX38gXpGi36Vj7wA/fbwenOBrvUibRzKyYAf+jVnB35oyKEOnbF8/gUDMsHM7uiPQYUgQFmq&#10;XIAgMCiYeDrBhoDIqZDTHwGQYMcpEFyBkbL6dctseBYgyftnWv9RUybHL3/18xUECYjU/eIvvHrN&#10;AXGq1qB9s8lUu8agTn4FMIOPtiDH/wCNGZ+gNujRAbjwtcdfnv6aAzptbdI3MJft1zVf8Lv+QTh0&#10;5iFDbZ7MH5A3V5e8p/33YNqb4+MakQL00ua+OdfmxbT1lF2pTWUg39pFrx5eHi48WY0ZPzTaSJVX&#10;fztev2sMe9l4tYXXhuzpCqg/jku7Uu3hG788eZccO7/GoczB0xl5jzz0s8pDo719pa16bUBypvP6&#10;Q7PAuAbwaxzpFy4gmzlnu3NObKgUjk1im9hKNpMdlV/BxwRIUnRksc6tHXtzk20bn/2yrb/szeZ/&#10;4MmojozkUFZHNrLSJR3Ap6PWwaIxzoXb5MnZrkAITjD0fIK6HQQ9AhiBzKNnY0MFM5MWHF18MbZk&#10;xgN/DJiue0DZ93oEDo8fn+5MMCEoUn40Y2aL+YJSejBv+V6HFerA8hMDxhAILlzEGwP7v8YgaJg5&#10;EaDw+4KP4gA+zamMWMAFvxOgN9544/RHf/RHp7/zd/7OCoZWkDMyCoo8KF0w9OKbZPCCnAKy7XBg&#10;gqHxiy8GQ8rqyahenGJ9dPt3+fiBDj3USYPq5a0bfMxZaw5+3Sbr2R+nOgIhg6Ugwug4xy1AWrQT&#10;9FC01LNCtRf0dEqkXl4KTI7FYzO1aZXb3NtivdosAM6CVe8jiz40dfGFhTMbm6OaRd6gBSRrwBPs&#10;KBtggQ+8cqAMTyn6sQn0k8GAI1vGQn1yyoeX/n8Z+/cXv5LrXvifXE5OTu6OT05OEudiJ47jxMaX&#10;GNvYg21sxtgMHoyHYYZhmEGIGYQQQkgIIRohIUQjhIQQTdN00zTdNEJCSIgZhMSYGWwThyQkOc/z&#10;H9V3vdbe74/26AnP8/1hUbdVq1atql3r/amqvT/aioHZ6K2jR1bHZI4YTSQTDY8Hh77aNxDTRDhY&#10;tbl0CNrLA9c0x9Nu4upmovfChW+mPOz42FydOJk8DK3PDBKnBWiyt36SgTf9RWTQU92Uy6MvPvLT&#10;tnxxvNNiNe0EtOwqk9+Ao5zt0oFz1kg8+QCBkDPmvKcFjmz2eq8XwIAXQGJa8CaAIH8FeiovgMHi&#10;CbAEvDRwKP4AFXmJ40tZQsdj2e1J+S+BlwINvetT7SYu1A4KYCJDv/SHTuIBHPrz7//pvssEkoTy&#10;0399im2EASvq2S1iA/3BhwJu2DX5ZL3/YfX5Z2XXX0zxpPFHL/Wk2TTAKWR8l8+GeZZnJOMvjyOV&#10;F57MEfNTiPL8ySMTmS/Sma+Zj+SgtCvUhrh2wxM9lvqQm2dOPOVx9j3Pi0+75jqKXvIjJ7qp2/N9&#10;LhMnN89J0kt9pNHSbtElslf8lVaWvtMxdaVRdMerPW2Lx5Yttyh9yHqQuaB/8mPD2CBxRL50dLPz&#10;Io+s9EtZxpIO5KU8ZSG2sQ5nXbRGLgFRA43ZaXHQ1qeAD3Ftm/fmbIP7f5qfgX9hy7KZ/7Cs/Mfv&#10;+zFYz+hPp/Xk579cgv8JDNNRn2IbshtYzOuxsvS9bbiwp74GhNynb9G90hH5npBPMDx48qjBS3Z+&#10;AKEHT56MO1X3oOqF9gvQ7Nd6fttJQvHv3709Nna3x8beztguoLDl1KbC3dvlU6uc/9BuTmXowh/w&#10;zcBRdsyEaPkjmv3zxqQL314QoKuL33lzMp8EyIsDwnweYP36tcYKfvh7I9mLQ+7K8oNADdwAMyQt&#10;BGLE4QtxPnAJfPAE/Czz1MkpC58qbo4AQ+ZN+7AZ7AiVmUfmV+ZVgJK5E+CHV138qztDdnKAGg3p&#10;INIRKA5A0vik5IQ0gzzV6btB865QQFHClKtnIuUB9pBA75lQ8pRlomXiZbK+//Of9leobz8ohFjt&#10;+/q0/2jR4ZzH65iHSh5w1DtE1VHpGCll0gyVtvPwmlhCbVtE6JGFh87RV34WjsiGlt0Z8tqmt2AQ&#10;2xlID/G0OE7980CbvOxigmqf3EzUtP9+D+bUpsmrbtuj7CIPqavOMk/9abGZ+ufhlieeBTr9VK8n&#10;RclOnzMWaTPtKtee/NZvrpMyCwmZ5JMhL22Jy8Oj3qQrXTimCRRZnEPKOF8LXJyyxW95fNPOveot&#10;QQWSVr/lzgt+dnUCINJOAE23WTy57IwCiAAY4Cf3f8T/+V9+sQI50sudIKCEPPUDtsgRTx3lAAbe&#10;JfhA4r3Q03HWVzqkfwF9+NWXRv/xn//aQCp1lavDBkuZ6IOflx3KmQg5j3Yo5SwCfMjVtnj0JCP2&#10;yxzI/DC+wuQheXYAjTvy3GSOL3nJypwTyhPPfE0eeZlbeQbJXbVd81m+OR++yBfiNR/xZa4rE6qH&#10;yIku0Wf1rBThn579klnpVV/m8jzP4U2/tYHSrvxlPXKUyUPSZEV36aW+eBInPzLYS37KpRMnZwIS&#10;yx8VUz/JoNPSdtEx+idNL2H49DfjisjDi/RJu0ubZt0yFtO6TVbsMYFJ6yZe5RM4mQCzsG1mHtf8&#10;Beb/6Z8/HP/6HwXQKjSP5QknMFR6FRgSz1z3PExzewI6sSd99ZWuARny/+0//rX5nu2jtJC+wE/v&#10;DKE5fv/Ru2Pf31cdHk47Q+UDemeowjtVflj9ul28AUYA0T0vBz1+bxzcv7sCPzvlU4Vk2SUCmOKP&#10;hQFGdGErProBWsnTh2xKKKNr5wNdBXwAof5sRAEQIM7nJOR5wxL4EQJCaPWNpFvTK/te088nBvqt&#10;1RnQ8HvACwoICo5IuOKdgZL4tEnw9FgMKQeg5PGzZPG7fDwg83Rzw/M4kbkkPc0p82/CBw2Cqjx3&#10;7shBfWcox1pAy9ZWIb71y+PKlUvD6/YHRb427bV7r7MDOIjxUYwurr44YviAIpPXxBEaKBMKEDLp&#10;8hDnITGxUB4uEz4PlPIezBrgLpsXuBBZ4X/24SNTGk8eXml6mej9AFY6EzuTPWV5WPCgZZuRxYa+&#10;LXHuwtrwyq5J5E9u/Z2J/3i782B6C+/Bw2ny5p/67xfAkyfkbOOIOdef12LFEYsjDz+H7hePOyPT&#10;ZfLJMXHkeOJ0OeDsVEgrj7NvWZxikQVx6se0uGSBDEgRIk51WjgBm6e7ERxlHGd2MqTxx/FOi87k&#10;ZPGlH3TR594lkT/rRF86skP6Ij/2kYfE2SegI33LpWblqYdyTBVwIh7wo8yR17JNshvYFI/yACJt&#10;AEMIbwCTPkR29IoeKRcnxxFb2pGfcUOxhXYiT73YRBrPv/6by7Z+WPy8dTHeylJOVvQQImWJyw+l&#10;3exkCfFoLzqElx4oz6hnwHPSz8LskPOMmlueydzhUJbnlL5pI2PXcmdbo9iIPfBGL7Sce5lXma/i&#10;AYLmmjmY+SofD6dAz+iYee/Zyn0reU/lTqDCmoXIwpNn0vPS87r485xEx8z5gFK65FlTJpTOc4Zv&#10;2tmYdECp33UWczfjk7mxjAtjV3XksV3srTzE1rEvmfKE5peyzC9x85fe6XNsnr5Ky9cfPMiPF/lC&#10;Ns7zZB0T9y25qV/TEfSjAhKt55P60Vf8/QZxrZX9Mk3JoUv6QCd6i+d5zzOAj3y80vrU/FVuzcrc&#10;aar2Y/f4gczjzF9krps78RkNMOadoRyFPf7wwz7+cv9n+/bdsXevgIa3wN6tH/Yz7TsG9JZY8Tgu&#10;c08oO0gI8HEsJn//bslwb+i9x9Pxmt2nqs+3oj4lKB8THfnK+OKQPH5ZPkCkTn6YBzQtNzX4dXH5&#10;fFy/aFU4wVUZO0E2TnzDzedknIbkuAu4oQvbkOslquhg88RGCYCTDQNAxwaMegFEubOkPGU2GcQB&#10;HeAGiWdTIiAJABIHemyASOMDhoAnedJI+jmd7WOuUo6y166t97eE9ucvU9+u8juFRgGi/r5QdY4B&#10;AzISGojkmxzigIsJYuFD6uIzqYALvPLFs5hOTnmKqyse/kzEAJtpMZpAj3yyMxHwyic/OgkTR5kw&#10;ZERWFnOkX2lbucWSXDzh84B7gPCaNG8ePTrWLl3sLcT+Rsn+9tgzke6XDYGhepD9Sz8QtH/oLQUT&#10;cgJDHsAsNB/8dHIOP6t2/ukXk4PtBc8CVTza7EUSCm5UPC929JkXPPwWNqEFImUIr3wyyNKPLGba&#10;CF8vDnN5t6ftysdr0bOQWOyQfGEW/yzgSVtw4rjDb8HKIkZni9ezC7X80LN5z9Yje2WLkh8+Cyfq&#10;/JItr22ij5XOAikuXzx6saE8REbbsSgLbeyLyJW3pLSFtG9RTptC9cmKrigyE0eJh0d9+oWk1dEn&#10;8v79P/55VZY2xFMXyQ+P8h6fGUCHl7zITTz2zHPVz4znbX4WsyakLM/x9MxMz6q66VNsg7qtsou5&#10;ETAUXaLnKk9dOqoz65i57Hlazk184uqgODs6ea493+YoPvWBITLyTExyp3VDX5bgaZI1P18zf+LP&#10;Pg+eGXb2wyD6pq7yrlv1kp/68rVFxzjvHp/iYYsAlZZTZfKR+LN2xmP85KHMBeWZG8v6Aa2ehe5X&#10;6z2BQDrSO/2mq3K6InF2FAeAAKGAop5DVdaAqOLRQ7vy0n7LUA8gqlAePnWku0/0nfUCpPJjI3ov&#10;bZN5Zj4swZC+rPSutB2ypV/IPEadV/Pd3MEjz5fM3RsCVAJuHIfdffRkHD58r4HQ4XtV/vj9ce/9&#10;n457FR48KLBQYMhbZMBPgI/6uWskBIr2bt/rN832vaFGdgGvBpI1L4GcBkMV5vniQ4EYvhgIUY7k&#10;ZTMj9fAALQFBDYrmE5+AIVdf8i05H8y0I3Tx8qX++KNvnQFG2dERkksHISAVIITEgSGnUUsw1CdS&#10;FZ/qT2+ZAVjZIfI2Gf4AGQAI0AkACiDqshoP+YBPTo+Wx7LKI+e5HGOh/ije9ubIf4/5Z3p/y29H&#10;yHd+oHEGziTI5EjcAGRBxJe0iWLCZCEBLEyyLIzKTKRMKIQHvzJ8ATIW2aBNsvHhoYd8hg+ISf5S&#10;x0yQLNTRB6kTnYSRQy/65sFoneY+engsCNp2ofy1N98YJ8+cHusuUDvbNPiAz90a7HvuZZmEUwgE&#10;AUbiKGBo+dBmoUqetlAWTHrQ16KAVotCUS9W82IhTUYWAmkLMpkWBP3Iwi/v6WLwdMGWZ6GzcFjU&#10;srhnMUwYh5MQv3pZeLTbC2bJp9/kGD7sftrdEJe/1BlZ1OgSUhbHKK4eYrMsdsqQeNcrmSlLun+R&#10;LmSpLy0MKBBKxymoqy1poTx1UNqMHLwZC4s54JtL1/LwhR+RhZb9iRx6pB2UsmV/0m+80T9y5eOP&#10;junDiuaxiNzIbvklu2nuT+tf1E6t01OZuLkUh5d5YS4IzQF8ysiNXpEfHY0LO0VfOkXvxKdnYOq7&#10;dpY6aD/OWZj28We+es49Q57paf2ZZCojY9mvqd7E+5QmfvK0IyQDiSP9RWnf8yCNJ22kHeXhk8aD&#10;X1748zwJ2Y7NjFnAL13Zh22FIfbKOCbMHFG/7TnXJQePMc6YyDcW8qwp8qwDxpquodjf+Gb8jUXy&#10;xHutKb4AnHv3DztM29pE2ko/hJ6XnncVKk/9pMmkoxA/HfXP3BaSg69/kOhrlbNj6zL3w3jG3vFH&#10;WWfNF+n4DICYX8hJR8CQoyZHUEAR2n8wEUCEbhc4AoYeFNnl8Vq9V+mBIMdpgA8wZCcIQAKIlHkV&#10;H3DaueOYbLrXE18LzAAdwA1/JH86gZg+gQPMTABk8vny8qOFT1RHHh4kvgRHgJBvCl68fKE/DOwD&#10;wYCQF4aAIneG3JXtnZz52KtPckouncgikyzAaAJE07/i5w5R4gCRHaPsDgFDQjyO5ZQDNcAPoGP3&#10;Z3WZ2gZBUY7O5IWAoelurLH07HpeZjDUKK2UYxzx6evS9xoI+bDhtE3pwamH/WfTm0gBDSZIgIaJ&#10;osMTQKhJO4OXTJ5VnTm93GWxCAUIqSvPRMMbwBIgRP6yToi8TFYhWfhah3mxQ8rJiJ7pDxn4pLWT&#10;NuVHX/HoHDkeIA+5tE8N+Px6wJBjsv27ha6bpt2hu/XQBwhZGNTPEZlFIgsA8uAuF7B++ItfvSyY&#10;2m2qsiwUHmyhRcJ3bno7u8rJaVnzQgF4ePDjLLKot9yKJ8+CZ/F2MRc4Ut4OvfTN4oa3nVzxky9v&#10;uWhbWNQTypsWmmnhi7OLI05/YwPlaLlI9kJWZeotHQA+i55QWlkWenmxjZAcNmKf1AsfHZb8aeP/&#10;+r//o/VU/i99P+df2o7q4kFkRLfo1O3NbVrAtcmGaUc98uhKfsBJjuHUDXDCH8K/1BvhIZfe/1WZ&#10;UF5sk7bEkXx8z1L0T0g+52H+ozhCJB7HYtwz5kJvyZkT7XCKYrvIlJc+64c4kk/3Sf7kpMVbTpX3&#10;vJ3bzzzMnEP4mkdZ0aQzO+FV19ox9Sdy8acv4tYBa1PWgvRJf7zxl3Ta1I4yz02nZ93IQiu7zXna&#10;XOk564DC4/kPXwOsinPs7GQM2250JW8mto2N2c38U086YeKxN37U+rJj5QvVNw+tK/jsnvW6NfO1&#10;nhXSU34fhc1rhHAZX8mtOsCQ5yG601E8c6/HvdKeV6Hy1qPqeJaWa1/qpN/p+0dkzfrGvvQky3hI&#10;Z+2y1ofiU3qulK+I3wkoUubV+tV9oSIgpsHQ/QI6gEwBH0djhxXeffL+uF9k18gHFoEcvI7BgKEA&#10;IjtAjt1QdpDIa7BUYMEpDArYEAdA+DFhdniUZ0cIwOGv41cDWIAXeCDleGED4AXxcV6asjvkmAwI&#10;6r8hOX2qv3TvXxUAGCDD7g19yCQHBQwBVkBZdoWy8wPkAENk2BGS5yjQJXrgB5+jOGkgBsCx8xMC&#10;jnpHCMiZgQ4egCnlQJIycZTjtecYIjslDTYK/Di3/cUvCkXNAMhXn5MOOMkEMSmmReQpGIqBA0Tw&#10;rcDIzJ/8AI3sugSk4I2cLFStX5WnPXpHbutS+UmnvJHpAqQh8ehJDzo8C3hQylb9jO6o4up7sD08&#10;8gyi/5o5fX5tXCn0utoZKjAECN171zGjM1oD7eb/BKRQFgoLm4cbZcGPwxa32PRiXQuGeOtZbdOl&#10;+1P9Q1m01MmDLy+Lo0XBYqbNljfzIIsAUqYNoQU4v26T9xQITq9jA0tZDPUvddDSQfRCX3qIc779&#10;K63qiVuosqjJi55ZyLpPVSaeRU45Ui+8ZKV86eDVXcpnV/ZVD3/akVYHnzZT/9/KkQMo7EhXAEY9&#10;ceXiS4p+ypYOJZS6AND/+b/+vXXFH8pO2Urv0lm+Okg5HQLIlnWVa18YfdM/tORRVzsBRclb8kX/&#10;nlNF6UPmWeQLE1eXnPSTDLou9RJH4uQJ1Ut+2g+1HnQoXQIMMr/Mq+QHfKRcGH580/yefvRkPcj8&#10;Tf3wPpUz/Th6SpNsc9zldTzyQso8G8qlyffc5NnJsxz+6NhtFimPDtYLJB65sUXPDTpW3c6reMZi&#10;OSYZu9jas8e+eOQLw8/2iaedjDXwIgQgEL30Sf/oGzuwMV3kp7+dV/L0U9vIMxgAhF9cm9EhfaIz&#10;fnpnXQwYDE/TLAdvngvl6Z94z92i2FY/9CG6CbPWW2f5BxSfsPRrSdsZWn1riPOed4YAIEdiwI94&#10;gJF0h74u/dAbZy5b32tA1K/T373b9R2TuXtk92hrv8CMDy9WXoOv8m9ABgJ4gKH4X/NaGggKKBHi&#10;i88HhOSlHFjBL1+fyM1dIQAIGEKOyuwK5X8kX/rxS32fB4DxCr7doYC0aRcI6JnuJqWNAJ7sJAUM&#10;AUlkiCtDdobsJNkx6heRytbATO4DIaAmuz4BOkBQPmSKV54QZccI73MBBjpOccdhT57UJCoQlPso&#10;QgAJ4bWArMBBUSZFO+NKK18CF/kpM5GWk0c8CFs8g6gMf+TI63ZLXuqKqxs+g0u+PLwGUV7kpZ0l&#10;LfUlL4scXeQL5Yuv+lFp9YQeJg8OtOks842jR/sP+YAhO0MBQ7cfFCoGhuqBy7EYYOQXSS/A/XDW&#10;WCwecguC+P0CFneLX9xCslxg9Cnj17Z7XOBJ3MJSPFkMPfzqW8yyIPSCVwtFHv4sYhyzxZuu2rLw&#10;WiRyoTR97kW62shC7tcvfmXhzS8s5QmzMGo3i1QWL/HlokVHPIln4ZMXp53FOvmpn3JhZCjTVkIU&#10;m+BF2aGSh+hlQeXEpR1HAA3qZrHGg1IfRV50Qm3zRT4+9YXk4nm2j9pSr9uoNuVLI2VLSp/JJEM8&#10;7SJ1o09k4tU/9fWRLtKRk/aerSukazvIkqMsdZQLpWNL/PjIRvL0J7LDg1qf2YZdz1hV3chI3Fx7&#10;ltqJzWXmmtDcS3ni0zyc15V6nqd1ZeIxTwNg8mwKs3b181+kPLzLI+W0v2xram86QlyCofCFN/o3&#10;6eeclzri2uxnq0LEPgEKsWNsn/KP2K0oY4cPGQdh+NvW6j1D8hs4WJ+KGkDMeloThNYBZXTMrlhs&#10;0Px00K9ZH3pkHiFx+mSeLeeTeYon65m4+ZJ5Jq1vDRCrvcy3pW3k03+5ljbQrLhxELK1H9TxMyj+&#10;BZkL0vEFwieccYEWYCh3h/oStC9SFwjKTlAfjRU4eveDn3WeY7LsDOV4DBhyZLZVIAHwcffIfSH3&#10;hlzEltdvgBWwAGSs//xAQBEAwv8BS9nlAUgAG+XLozFlITwNhqpO5GhDmboA0dXr/oh3+uspr9Xb&#10;HfLn4wBMdnsAm6XMxD+ant4WyyVpgAiJfyRdYAgQCmDKERhgA8wkBGp6Z2gBhuQHEAUMKcMjnh2k&#10;59q51yDGMAwqbocICOJchfIMPuNaPHoBqQmQxUGYRYVzDghJvGUCR1W+XFDEQ+oH+Cgz0fDJl5eF&#10;K3wBMGlHGwE55DU4IGvWczmhpclOOrqoa9vTTlXa74m+pOJNfh5wxgSGAKGzaxfG1Zs3hjfKpsvT&#10;05tkdx9Od4SmO0Pzm2UzaMgDKd7yijy0Hlhk8cHr4c2COC0+EwjV9xC5HuzIIRtZIMjKImFx6F+X&#10;86KUvkhrA2BzrJeF2oKWhU7IAVj8lAmz4KU+atkWn1kH8WU7WYCVWdj0OQsyUp5FDNE9i2QWx65f&#10;8rIQKhNmARSmvrIsruGNzLZHyYoTbjvReeYLSPjP//Nvq+Ox6Bge5UtQEkr7y3J1l6F8PFngl/Va&#10;j+pj2kkf8Kz0nuWu+IvoHBmpk3JxpH70ssukTvoVwh+e9AkPnWIncpMvLozsjI90+ipuHvT8QCUj&#10;afMyx07ymyrfnIoD7udgzk/9EDnmaeZZHBw+8zZz1jPsWfasTw5umuPazfyOPHU9b1k7pvVjejY4&#10;fGH0S1tCuvrRkyOj6JS+5RmSTvv9bCzi5LYO5M764M+4Zm5IGy954stxMDbGqneZi1c6esQeaVee&#10;ON1D2gwlL7rpl/5132cb+3q6cURkqod3teaxp/aK6Jt5ZP6H6KhcHPjBg1d/hC2n6mQcyKRL1j8U&#10;28a+8tTBhz820B9p8x+Pcmup9Z5faD+x8AHC/kFdYfuZygOGsjPUYTlmoMXfbAA72R1C7gu99+HP&#10;p3tDVYYHcFoBontesZ8+wkiG/L48jQpckQ14BdDYzEBADD/A//GLyoElACQ7QAE6+NVNPgKE8CpX&#10;Ji4PeHG8lT8Bd3/I33IAQ16rB4YcYQErATB9/aaAVHaGliFy3JW3z+wCBfyIA1YAEDm9e1Q8+cwP&#10;wJPjsIAeQAfoEQ8ISlnKl2m7S0AVspv0XABMBjig4smTcrAPH6x2iGLcRppl3CwGFobUxxPji68m&#10;zVweMJO64svFBY88fAEy5AlDSz0NaAZWPW0CMuRZ2Fpm8SYd4JO2I1teQJAQnzD1kXh0jb5keHjo&#10;5FY/MHT81Olxaf3qCgztHOw2GHrwqNB5PWxPd4a8WTadU3twLRDiWTCzsGXhygOeRRFNC8G0mAsD&#10;Oic7sde0UPQiYwGYFwFpwMgik0XCgpCFIXFk8Uh+g4HZQQgtcgktOEKysthMbT1dPKN/Fp9eJCuO&#10;6GbBo1vrpd2qnzjqxZsudGu577ZOrVfJkqdMnTiAOIGlnMTxkoHC13rPshE+ZfLxOybTFl6vtStb&#10;yuDolUVfbQnVkRe7pB/KG2TM/QCy8EcmXiHbGLOk1U0baTdgSjm5wJrdplXb1S/1lQnlqRvClyM3&#10;crURW8QxBQzFBks+cp+VJ8RDd3F6dn9LjnrLuRzAIG5+mFtLx2beZC4J8cSh9TytPqkbee3cKk89&#10;81O+NLkhz36e5+kZf0or+WzGViUj/NaI6Wh/crTAEJ7o95R/kpX85TOgPO2ENyTt+VAPj7p0Eaqb&#10;NJtnnrAzG2dchcrzXGXMklZHO8J+3iukn3h2c+SlXbqI40n7sfdybFDGkO7KQvJa78pv+1cYyvO7&#10;Cqtt+eKAkN3xXiNrTcwcbr2L0pZ2o580WvaRDuJLfZQD3uqoKz8/PK2p+dFt3OM/4hek+QHUZeWA&#10;l2DIX3C8C7AAQe9NO0IuUOcy9YP3P+idIsdf/X9kfUn66d9xAER2hIAi5CgNHzlkO4qjH1/SJzu1&#10;/vO/yzgCZvgclHy+cwmiAorw5g5xAJCXq5ZHZXmbzCv1uTf06muv9VepARngBZAhK/Jy9yjtTu1N&#10;/48pBHpyTCaUtmNEjuM0YCgACdBBy90d6VyiRr+Y/40CAApoQsoAo+wurcBQwIUwSNJgBzgsEXEm&#10;hnACAh5yE2yqzwkHLCF5KUdkZ+KQE/mRmzralhe5AS0mo3Tnz22rY8DwRE/5FqpMXm1IBygpxx9S&#10;Z9mOOvjRBCymMm2qr/1ua/Ew+HaBj0EdO3lqXPTthc2aQLs7DYbuvVsP8sOaZPeni9PTL6jpUwQm&#10;RNurJnMmpjLtxZZpQzk7adeENslMLGX07Ek+A0NEbw94AyyLlIWuFgILC5KXBdLiuXSWFsw4tyxW&#10;eDmzlMdB9kIzE74stFnQyJW/amMmOkR+FkEkr3lnGWlfW9rmSHsxLF7lca7K8aVMf6Nr61R50vjx&#10;LeX/P/R4pm1EBjCkjB0AjeipnNxQ5LBx5Cxlozgo+WxBf2AEb/qAJ2OlTe3J0ydpvOql72SFomd0&#10;JBMPSn+F6gqVh0c6fclYR/fIUA+/toSRmXjKY3uyMn8ih7PidJC5yglxqhwlJ5V8Tk4djkodcfOa&#10;7Iy9POlur+KZ79pNn6Txr/pb+e30qw8T8LBolqx6xprmtSHPVJwr/YBX9eJsl7LClx8K8umujSUg&#10;wpf+unMUfhR5qU+uPrOHutJ5ro2BPmbM2Hs57xNmXOirbj7cCQxom9y0Tyc6GAP8yvSZvvIyJihz&#10;KHOEbeVlLi7LMg7RJ2OD6AT05FpA5o84/sydHrsum8A03WKThHRH0myGkk9G6um7ENBKX5/2bxp/&#10;62t8A/+EVutszRPrsvL4TTs2vub8XoUPH087REDNwyc/nd4aK7IblGOz3u2ZX63P5WnAKN8rUh+p&#10;440ydfrorMDQ/Vr3+Q1rPx/Ab4Tk535OfoDLpzffEh+iDK/60gFDygEYaXF5vjGUC9TeHnNnyMeG&#10;X371lf4IYwANWu0CzbtD+YxP+73SJW+JoeXdoT4mq7hQfgCTDQfACJgBYLJDBORk5ycASTp/yCoN&#10;GCFgqAFU8fXu0szfd4YMIgdvQBGDSGd3pAd8XhAaiFS8wUt1Rl0y4tAZWv3wZmHBkwnTE2yx0MTx&#10;ZzKhyA11vVnOsn7rUW3Lj27KsqgFzGUSC/HQb6lj+olSH2/0jW26P5VetqmOm+79BeoTJ8fa5Ssr&#10;MORz576Y7c4Q6m8K1YKvv7GhiREgJC1MHLGnNrvtud9TmxNoQtFdPXLxSWcRsDDGMYv7dWXBsdBY&#10;VFYLZy0E7fgsVotFJ5TFaxnHl0UvC21TLTYtq8JlWtvuQbmEqc20Gx5y0gYSj3xxC7IwhEeZ+sKl&#10;Xmk/jjiLLj2lUwd/6iWOh+OM85QPDMlftVmyxfFEvjS54RGGIl89Tiwkz2JMz763U/IiPzbRbhw7&#10;SlvC9E8YXcOjXtKRgTd5y7rC8JMtL31LX5STK08/e/xmOyxtgk+Ilm1H76bKJ8McjSPqMamyBhst&#10;v2yg7eLlpDlt4ICz0jY9kDgbetPJXI/ttJe5jw/gfHbePXXw4uYS3eZ7kBUPRYdQ66/PJYNO2VGR&#10;v0wvnbS26D7pP+1wpf/y8mapuL6yAwJcAJSVQ5/bXT1jqNLsmv4pQ/ovZIPl/PDSQ/SlX/onRP2s&#10;0X+2Ubdb8ZUO8qoemZkf5Iobb7YW98wDNEu96JRxij7i+PIDoNsqiuxOz/zyYgO6h2LjlIlPP0An&#10;MIRif/z6i6fL5/YyHubCco1t/1Frq3VfHj9gjlijxXvuVDkwhIChdwvwNBjyXaDH78/HYQVo/FN9&#10;pVFATu4LBQwFEKnbd4SKp+nditcP8P7rj/qxrW06RI+k+YMAoQCe+BSgBzCRH0DUPqfqijeQKRCT&#10;cmlgBtkpcky2dmGtL0/nbTJgyFEWQITsKgFTKGAIsCJzAleA2vTmWHaHAqSWYEi5HSHfMZq+Sm7j&#10;xZiYj9Pujryks1ME/PSdoDlttyi7R0veBkMNIGrwYkjG6ge/8gy8cvmZFMq6ToUmQeIcM0PiEQ/A&#10;yOIiX7wHqvjIj4y0H94Ao3bqsy4Jo0Mog6dOdAZ6khcA0ZO0+OkU3aTTprS6yqS1rX50F7aMkqUO&#10;8KJcO5OM93sLDxhyTLa5WxOhJkP/94tX6+/sNRgChCZANNmbDDZvpDzndZ+KxLUd6j5X++ooo7O4&#10;MvoKIzOACMnPQmaBshBxGgBJfj3HMfSCU7wWml5sKi9xlMWOnICE8CHpLLaRu1rEZlkWOe1rO4t1&#10;FtUln7SQrLQbZ6YNjjVl+ELRD68Qrzh949ijX9qRRtE/hD/HRmlPfkIyhMu2uh/VnyVv4njElet/&#10;Fn56ZCy0h4ecZd+UC9NeeJJup1n6Rg8hanvXnMNL9hKQkBe+UPRTD2/AmfxVeempzfAhY5147EK+&#10;dtSJTkJpZfjIyByQH97o+hHeosjrvKqTMu2yUXSJjMiXFqa+Ohz90oHmufdM9/NTz9xqvag0Xs/R&#10;0vFymhxqdovCA8iknHNdOujkaR9fgJF8jjv6pI0c38RxR46+6F8ARuwoTJ4QsRP7sykyfkv7CJe2&#10;CT+7Sac8eYjc1qHKxTN20vgyhpnrCfEKzUttayvjuKJqD4jq+VRxeYmTHT6yhNG99Z/5U67dj7Qz&#10;l7Nl7B4Amvyp/uQjpjW06tUcyFprnmT9lycu31zJJWpgqHeHiuzweIXeZWmUYzPUb5IVAUM5Kgsw&#10;ChgSBgz1t4pmMLT8z067RH58Z+cleqH84AZsAm56B2i+HN1AqfiEwMp0wXl68wsv8ILfzlDeJgOG&#10;/P0UQOSozJ0hfjC7O0AQ4NRy7BDNu0Lkycsr9TkOU6+PyGYQBBAJGyhVng0HwMVOUe778L3Z/ZEG&#10;buwKCeUHFC2py2cg1FTx53TegBtEg9pAZQESGFMHKM6A+Oy2IItEDB0jKueQARITJ2BCuckTRx3Z&#10;ePLBqnyunw7qoNRBmZS9SM3U7ZS+5CkXNxkDLuQhbZGBTx3tpI+pt1r0Kh45yvUHUKKj9slSh7y0&#10;YSAMnAvUF66sj+v+m2xru//f5eDe4ereUBa72IvsUPoprjw2o4s2uu8VF2aiL22JJ3zq6Q9SbvG0&#10;kFoosiBlAUQWMGWrxbDysshlAcGThRBPFtTwZ7HJYtv5FpS5TJi85QImP+0tFzSypLUXUIKAoYCa&#10;6LLULfWSTjwU3dJe+hdKfiht522v1ne2S9pF0UMd/ZOX8o/YpOqn/0K2ie1WNprbWMoDIPFFZmwm&#10;Tke01GPZfvqy1F+onF7Let3+rJt4ytJWl8964gkIaec2g9zonnaE6i5t33LmdpZpfECF+nGmKSNL&#10;H6Q7r9LaRfTImJCZuDB9wS+edMCF55IjzPPnGULWAM/90/Vsth07oop7nskBgICbOFTlvVNlV6Rs&#10;krrCxJf18AM82flSLg007e5v1Rq837LpmrabyFqQvmVOsUlImT5nHgjZJ3yxC76l7VDakWc8hGQZ&#10;67QX+7edi7/tW3x5TrUX/YSp0/3URuWl7bRJPsKrHn5yzYvIy9iLK0OrvpQMdVHLn/uhTBvGITY1&#10;jqjtW3zTGD31LSj+IOn4RHzmjnK+wiv2jrAckQFD/RVqR14FggAi1K/TP5q+TJ0L1kCQi9KAE1AU&#10;MISmNIBUdP9Bg6F7D8tPlH0ePqn1ocK7D32Mcf744uxjkDQfzm+E5AfgZAcoO0JL8JPdHDxC94Yc&#10;k/noovtC3iizM+QStV2hfCzRbo6doewOqU9maGpn+i8ygGcJirIrJJRWBih5Uw2YsQsE6CA7PUI7&#10;RTk6A3B+8ct/qjHiw2ruzWBJXDkKb0DVczpPSQTx6SzF25hlMGmdidNvEDJPEIOfxQOpY2IsQRE+&#10;JI1XXTLEI8/kCdiQx1AmmfalIyNgpQHLDITUAwQyGbUpLa5N9VHi6gYMkZly9QMeyMYnrh7SjjtH&#10;4uQrD1ihp8ExkL4xdO7CxXH56rUGQ/7YbnqbrFB56ZYJKuxJWSGdySE3dgx6l5f+0RdfbNF6l67R&#10;UT6ZeNIveW3zIjyTrtMisVwcslhZIIRZsKZFYYpnYctih48Dlo+nnWDx4eHMLJp45FuwsjjJI0Nb&#10;CZdEXpyuUNrxlAvLcaiRH77wpk1tZaFNu2QrIw+/uHw642m+uc9LHcX1iQ5dp3hSl6wlaV8di6+4&#10;PHrFIWiDLdpWs254yXtWT/nRM7rFPmlD2bP2RrEJ3rStPpss7YKXfrEjvshPm/JTvuRXRgd8SJ/8&#10;kpenfih9Ilc9YfT0uQ4vaPz85x82+UaWtG+b5Ztn+bwHEn9KE9jIxdrYi/z0LX1ezb9K0yc6ARvT&#10;j5Ppwmw/L/Pzn2cn64w0xxkgE9K2vByz4EFkkg3MyAd6sqsU4KNegA++3l0qRx+wg4es/HUPnklP&#10;z/zk4NMv/dV/9eQFILCLsUk61GMzlytbhuRk/mYM5Rs/7cjHE9sqQ9rFn/E195ImL3M0upCB5Glj&#10;qR9Sl8zIznMTueLajw5pN3rFDsrISzp6BgwbO2S8hOw8AaNpXTUP4ieE8RN2+Y2PuHUXiXOunPP9&#10;d+0GPS7Q8u64XQDmbgGeFRCaj8n6yOvB9EFFu0EAUcAPyttl/ar9wZ2m3bv3pz93LcDRx2R2hkpv&#10;YKh9zexj+JJQ/Ik+6YM4gASU2PDg5wEd/j+AKGAoYAaJT/eFrvR/k7k3lP8mc4Han7UCLdPu0F5/&#10;qDFtxLdrRx6QAzTZIQrYAYKk7f7wqfKza6QcqAkQYmcvL/G/vdNTJN/OTwBPjtUCepB8eSHp/gI1&#10;EKTDlGPAVnzueNPciRgHcdomBoPGsTO4iRNjpzyTaXLCJv1050YIYDS4qbhQvZZXFGCTOplwaQ+v&#10;NumVwVWGJ2CmJ+1cP4AmYAjRDa+8vE2GLzqRmbj2helfwExPvELoBsrbZOcvXhrrN242GHJvyD8A&#10;T/eGpq1JAJSO6Z/6+iEMMg+PtvJACrUZ20f/zp/tRYYwdfHFNvLzQGQhyYIjzIJk4cgilEUlC0t4&#10;s6BY3Cxm6vSCU/WXuxT41e1FrOopt5BazNqhVhrPsu1VO5XOgmw3CL8y+eLaVSaehTb52opO2k49&#10;7agj1EbawY+n+SoenZA8IZ2F0Wu5iOPX9hIcKvuITsXHbpxntv8jHx8Z8vAKUXTTD7yIfLz4hPQC&#10;hrSjXH76KC9yMz5ImVDb+PHFlkJtdvuzLVImrl7zVIinbUburOdKfqXFyZfGh8hAXa8WpgAdBPw8&#10;md9k9aec//RP1a8CST76mvjPflZzYv4YrLmV+yjajmxta1NceeYAfeWzN57s5GTnxrNvDciz5Vnx&#10;DOU5w4svlB2FpQx9DtBpUEOnSn8EDBVPZEgDTmRwzrknhDegSBsBVgFDLb/Dya4Zx/Q/4xceob7H&#10;LojN8LGfEGWuZR61jNb36TyVr1xeAHB4hKlvbqa+emk745G5kfzIIC96yGsqOVlLkq9O9FZPfnRW&#10;X17KlrLF217VHzb1TC5B5lN7T+PfPqDmZvuTOTQnjBn+rM3WXXOIU+ZkgSCA6PDe/abb9x9Wevqm&#10;UAOg96YvUksvj8kAIIAo4RIM7R7eXe0MrcBQ2QT5wS3Nn/AhQkQ3vkF/6CqU176+/DuAAwOsgE/l&#10;AUrqwADys8uDHH317tC1qw1+/C3H0bePdtzOkB0dx13kZycoepBL/oQrph2kXJAGgqSRdI7HgCHE&#10;x7JtdoOyswMQAT1LoPTLf/nn5g0AShzwSV7AkPhzOqajAA5ldVycQRhTJ+QFGeLhUE2ELBIMy9Hi&#10;j0NmhJ5INXE4Y/lI2sRKnRXQKAJIUPIyuZI2iEuAQFYmYQZZOZ0CePBEPjlpQ5m0hc8x3QqUFb/y&#10;ACMy5aeMnICLtCVtIHx98+ix4w2Grt68NRyVbbkIVgMODOUsN3aJDHlsZ5IEdMpL39Jn7cSWwI+4&#10;fDoEDIVPXL5+hi82ncqmhSNkceiwFgNlFgp5Fh6LiXC5YC4XH9QLTNW1OAEEFk2LEh6UMiS/HXjx&#10;ZdFTrr20JZQffrzKkbwsouIBA2kzpMy9KHrjT5+QeBb29EE+XbW71Fk+ebbmhXjVj95LW5AZucqi&#10;07Py07+UCfUxC70wNiEreibUfhxf+hY+sgJq8LING+EhL+2JI7zKhaknv/uHp/QQVw+lv9ryHTLg&#10;BajJLo8wOzoIcJEP4Pi7HyBn9aX0rpuw+lUAR4jHx0N/+ct6NgsIZedIeeQjuuoXfTJmdA3FnsnH&#10;3/2rdNuh+gt0PAUmJXd2dMtnzrOKGoCwTbU1OcHZRkXLMiBmCWYiP3E8nLA0p8sZL4GS3aG8zSVN&#10;TuoFWNHdGOiLMcnYJ0/fUewiP3OlZVaeMnV7vskrYqfEUeoj81l9tlu203XwqDPLTVvNN8vJuCz5&#10;lYfkKYvuyslYjdssv8dUfE4v883hVbuV1/pXedLi+BCbZhdIyL4ZK3Fjby5Yr82NCehU25U2P4y/&#10;sTM3suZOn1yY3myyKwQMHdy91ztDwNC9Aj1CR2N992feGeq7RPPxmN2h/j4RkDCDIl+lBoa8iabO&#10;QT1Pd6u8wU9RnzzMd4f4mr6rajOjiM9GfDPiL+Lb4++l+aHUiU8R8k0AkF0e/ICMuDtCLjXbIfJG&#10;GR+4BC7k8GfaJoNfQ/K1BwQtgU+AUf8bv/4BQ47MigAnF6sBHkdlAT3ZDUpe7gohIAdgyr2g7AgF&#10;FIUaDAUIxSBomaZ0G6g6n3xGiFNnLM5aHB/SeYaTb9KYINNCMgGHdsyVL0/YoKUmmIkmjgCRTC75&#10;wrTVwMSELCJLngHLZA2wCb+6Sx2AHXx0WbZLFh51V2CqyvHl1fwskOQoC2AycHmb7Mza2li/fmNs&#10;7Oz2JWpHZe4NmbDqpr2AIKEJasLEhsjkob/82IJ+ZNBRWlwZij2WNmk9y8baRMCQ/CxG/cutFgeL&#10;h1B+Lxrz4pFFzcKRReoji0uFqSfEx6lnQZIX4CMv4EAcuCCvF5MKycuCpQ1kocYbMMSxi0cn/AEg&#10;8shWLt0L3ywrix9+YeutfNY58uTpC1r2Pe2I60/sll+qLW8mdZA6WcSXcoQh7QiVt85klA7LnR5t&#10;ZWcMHx75QvKiM1vJ0150TPvJ00bXmdsRJ1d52wPNZfpPLh79RGkv4wO4BBAFoAQQBbhMAKcAu0Vv&#10;/uNnaeBGuXjqCAN68CWOxAGr8E1gazpqSf9D3YdQ8Sinf/qjzz1nqt92BwJcPJeeE89X4p6rPGOc&#10;JD6OkiMETLK7lPae7iqUQ6cP3WZKOk6XLLzygJsc2yBvj5GtTDsNlIpfXgBRz4Pi1Tdt9zhWaGyy&#10;+yidMReqk1Ce+sj8YJceV/mhKmM3FBnypvGfyjwDQjKF2hbv+Vo8yqWRuLrkpK3IVJfOeDJeZNAr&#10;87R5q06eu1Vfqj7CL28pU5i0OuG39rApsjuHupyM4olPEMZXCCe/5iqIH6vTHdllGefKaT96/6d9&#10;b8iu0N0HtZY/cHT2uMFQdoYQYNT3iR6/3yCn/3vs3Ydj+3YBhwIHQJP45kH515Jx570no4/KlDWV&#10;/wAiCgi9Vz4hgCg+xZrPx4gHFAWoyBNmNyjlfMvk26adJqQcH2wAOwBC3iADhnx80a4QIBQAgy/y&#10;09bS3wU42RHKf5Dl7hAglGOy6TX9CWC5EB3Ak50hgEY8O0N5c0wZENRgaCZleJZgCD23s7M1dne3&#10;x36BnIO+sPT0kpTjsyDBACP/ao/feb5feYwTw3HAJo5OriZOTQwG5ZQDVpKXBWeaWE8XInXj6Jd5&#10;0njVC0/y8cgHToAWk1O85RdP+MIr3wSRL66OMJM+cuRpJ/pETia/vpssBs5EOFYT4tyFtXH56vrY&#10;2N4aO2Uz1G+V1WA6031Sej7+4Mlqt2i6XF0TuchRmjQCoKD96b/Nbq+Qv8lOxk9/Uf2oXyDeXPBW&#10;gbcX8PRWacnVP0TXvJJrEfbwWnAsGnGYWZyyyGRRsmA8u0iql8UkPOHHG5lLygJFjnjXW7SVBSr8&#10;Lb/ykq8O4sACFKLLsg352lkCMnXE8SSvF8Wi5aKMwhddGqDgnfVQDsSRr1y++spiv2WaTO2hyOz2&#10;i69pth2+lAm1EV205b4Su3KEFmpjaCHuNksGe2Ys0p4yPBZtdfxBKmebBTzOVBt4+6igZHBCxiXy&#10;YhtEV2Xi6gSUBMxMAKX6X3HHWvRo0FEheYe397quvK5f7ce50008x0TsE3uwBV1j154zpRuedooV&#10;ly8MMIgdtJejHCTPZfiUkZn6Ha+6q7aKljsHATUhzxQ7BsCo6xnzpfk8axNQmtYZJG496XWs6uvv&#10;5HjNg5oPxd+y9a3aRD1WRckP0b/jVY++6RNbG8/MLTyxR/qIYjN5yx8R6snrunM6z2rXqbo9PyqM&#10;jhlLOuq3tPL0R5g1W2ittQPIlwDT09yp9fVxjWGtW0hbeQ7Ioo/xzdEnfiAZkcEHkc+25Etb/8St&#10;03gAa3MTsDauxkA47fA87ZN8/ZCfcdQnJI4ePqm+v199+8CaXM97tYum1+pr7hT5w1aABXABgFyA&#10;vu2YDPgpsNQXqB8+aoDjI4xbdwCg4nuI3hs7BaR2Cxxt3bk3Ng7vjM3D+2P7TgGpRx+Ordv1I3z/&#10;7tjx5633ZkD06L0VeHHBml/gf+Q7Tmow0n/IDnRMu0Px4+3Pyu7s4T6Ue2rmcv+ILgqwCUYIEPIH&#10;rS5QAyv8IPCSv+ZAjsyAnAAc8eV9Ifm5N5Q7QggPkBTABGD5pl/A5uqYrHj0DagBePI2GZ4lGFqC&#10;p+URGZ7nGAUI2tvbGYezURgH+tNpx2hAkbTdHnz+0d4vPPXwTNtd07dzesLVRM8ENCnFkwaWAmjk&#10;4Q1lsRA3ofFJ4+tFZE4LETAS2cDLMh6+gCQAhn4NaOb63U6F6tj5US8yASFpdekcHclAytRVLmRc&#10;Z5vHT01gaL0mCTC0X3a6YzBrUE1IQMXN/wYs75ZTqoUmW5zygaP+P7M7RTMIEjbKny/HIaBJ+H4N&#10;to97OTv2IMgjz4TOAkBfkzsLaYfVroXRgrJabCrPYpNFVVkWoyyyIbzKxC0WvZDM/Ig8tFp85wU1&#10;ZfKELkWToSy8Qouy8gCxllG6L2XLQ3iFypZh9M4iLz8UWXH4iEy6yFf3v6oXucLISJtLIo/sjhcf&#10;oksDmgr1F1nYo0Pk0COAS/tLgMkhkmWxthhHNlI//NrQF2MdRx2n20672uG4wqs+fk4mYylvWYbS&#10;TvoX4JMdHGkOKg4n9TJG+sx++iKMcwHWEUCUePrKJs/amJzoI95jWPE4ys6rtHx9oSt++WRpX34D&#10;J3Xn+vqL2tbFx1bswSF4hjjF1bNUeiTstubQuHAkGSP9sx5ZW1CvTda3dtrKqp/6VLxLMJRxytiJ&#10;hx/J77GoNjvEX8Q++ttjOKfTL/HWtajj6sz1p/5OQEo+/siP7cIbOXRoG1Q8oFZ6aR/2e2qPaR22&#10;yyYODKFnwRCA1DuO1a55kudQOs9M61v11Lfr6Bg26/OSrNv8E1+FVxuAFv5cnG/QU3Fjm34Zh8Na&#10;h+XTPzzmQtuh7PP4g9L1p6VTASLAyHrux2rAECAChExAqH4M3H/Y/yt2++H7496jDxoATfeGHjfg&#10;OXj30dj2Nep3n4ytAkTbBZo2Cjyhm7fvjZv798b13Xvj2s69cePg4di892Rc278/Ng7ujf2S7TiN&#10;L+DH+8dwte2HsmO6PqprEHLYPhwYCsDJjo2NjAZL/EsBoYP68SIMGGp8UFjArhA84M4QIOQCtWMy&#10;pyN5tR4AAmBQgA8ChhCA0ztIvQkzvTUmzK6Qevi7fOaxc5RjL+AH2MllaVdVACW+eAmCwr8ETwFD&#10;QJRQ+XP7pbDdIXT79nTJadq+0vh0ccquEEMARngAKMDpzp3pJrpySDETPECmnXENSPIChAAPICIT&#10;NWShCJAJKMHfVPXlAynKpoVkAiMBMSlb7ugIUT941T7+5OEjJyAqbSrrPhSpF8CTfuiXcKk7wxu8&#10;U+fOjovrV8aNjY2xA+GWrYCh/Zp8u2W7gBkgB2hJ3C5QwE52gZC0HSMPGbCEPGzSdpeAoewMAUOH&#10;pUP/Oii7669FwLiY3B70XkDrIY6zsbhYNFGcgDwPuwUoZEFCeLKApiwOZVU+l60WX7rWgpPFWVkc&#10;PDCE5PUCUwtcHBFeDyznlgUaz9OFeNp1sYugjnwkT3vtbCvtiCltkNuyqz4evFvbt8Zti14t2upk&#10;0dde+tBtLtuf48/qJEwb4su+RF7S9O+2Ko5XH7PI04O+CVf1is8YhlqHWQ8ywo+3bV7y8MU5cVbZ&#10;gVHPmLRtK248olN0IZcsspUh8aTzyzy/tAGj7BC1QytZ6gfcoY477iziYLSdry/TkX7mZvo1tTPZ&#10;T95SF/JD0vl2VtL6YH4uedVfyS15mTuRH/vLb50qz7NjfuQZkse29F8B09ZrKsOnTD6S7l/Y9Vxm&#10;rbP+rPpadY0NUr+JTqFKd1nF2S326TlRbXpG8lZd8xaf/qWP0nj1KfPKnELqsxNefJnzrUPR0m7q&#10;dx35xR8gkf4nL/3O3HsKNPRvWlcRUJKdodDyHhpdzZnou3yeuk/zXMNvd9Jabd2L3+k2ys9os9fB&#10;Wo+1h7Rt7OimD/RD9GVrurPnUn8h8vws52naeuqvrKPl48rpotuc+r3pD1bR4YMn4/Z7BYje/+m4&#10;7y85Hn8wdu+9O/YePBqbBWp2qvzmnQfj+uH9pvW9u+Pyzu1xfmN/nLq+O87cOBhnbx6Oi9sPxsXN&#10;w3F9b9ox8hVrPgC4aQBT4MCfufIP7q4CGfx7v6DQc3e6SC1Pnel/M73x5f4qDOCvNfbbfyAbH3x9&#10;wJC3xy6Xv/O9oaPvvN13hoAh4AWoCRAKyAF4svsDLAntImU3CA9+YfLwRZY02zrmCtgBhgCdABx2&#10;dxQWQPRfgaEAouwykVdgaHcARHZ8+risQA7D6DTwo+OMJM0AzvHtCgFF6gYsITwecmDBxAAqGDsP&#10;v3QAh0krrgy/CStvuUMTEJSHZylHmbg64Z8urk1gBuHvCVr1xRH+lAd45T4QGcI8UOmH8uiTcmUI&#10;H2Jsg2hn6EIh5YAhAGi7JsZeAUcPhIlpVyfHYXaAxPPv9kCRNLADDOWozPEYsJQdpIAlyD8PXG+D&#10;1uCK0xuxK0CUXzMWLA++h91CbwFskFJljmL+8z//tZ2ihccChCw+0gEwvRgVf/IsTFm04ljiwHuh&#10;qMVkuTAriyzyIxNFBt4sflmAswiS96yz7rYqnjb0KQt7HC++lIsrl/6VX3lufO7znx0H9eCTrTy7&#10;C73gFm/aThpP+iqMnVr+rFPylAvJQ+L0UjdOiLzEUyZkm+V9oaXjVKdptom6y/bkW8jxd1i8GXeL&#10;OWe1BA74pROXzw7ynrW1NOfLAQFCLjoDRXFM+XWvTr4LpQ/GgX75TAIdLL7mZP4Wgm4cUfexwtgl&#10;enXf5n4nr/tW/Yx9kTJpRIYwdhWqk/6IK1dHWXSNLvTjBNkxjpBdlcWJikfvgAHjFYepbtagrDXG&#10;Aj+ejAu5GeO0E5l+xISHIwf+6JvdEmS89MnYedbyLMaGsUH6HRtKZ07HNksbK8tzmz7Rg23oMsmq&#10;sag8+sYW0mzHmVqLs34CJ9NOTfFzWvO8MYcCqulOj/SNjtL62y9HFKDJbiR+6782rHvWP21Zt9m9&#10;f3xXGxOAmoAUHQN0UAAuvWNndu/xL2Ak7H7P1P3rOP4AXD/iXbmo+VGhH6z361lw9+egj7/eGwcP&#10;n/Tuz933PxyHj96v+Ptj5/6jsXX/ybhx++G4evhgXNq9M9YKAF3avzfOb94epzcOxzvru+OtC5vj&#10;+NXDcermvXFifb+B0aWt271rtH37XoMugMjGBn/gx/HqI5Dzbohn0zzp3aMCQ3jt+gA+fIWxAoik&#10;hUnn1Ii/76s0m9PukJ2hfHSx3yYrn8cfAi9LAISAm+z25FhNqCygJ2AI7xIMCXPnBwjKRxQDjoCd&#10;kJ0i4yAfEFqCofAoj6zn3AEKENramv6MbUKI0x+0ATsMJV/cjhD+BkI703cJJmd7t41k8gEZATUB&#10;J0KkHHjwIIibsP8VGBKXT7aJHABDhkmnPDKlU6ZuJibyIOBdpsObMm+TBRAJ5WWXK31JfaT+8oGb&#10;AN/7PWhHCh2fr4lxfXNz7ByWDQ8OxsZeDejtsikwZJuw+pRjs0brNVndJ+oPNJpARSax7U4E5OTs&#10;2YTuXxoFqvA7E27wUwNuwgv7Aay+0S39YEM6Z8Fe/aqxeHmoLWBFFhqLXiiLKL52ELNT6wVzrqtO&#10;AE1k4JOHZ+Vgs4As2ol8JI9sC6Cy8HW9krN0atLKpC2My4U9FH680XdZN7JffuWl8fu//3vjwsVz&#10;K/2iTxxE+px64lmoo7N42lauXuKRiSJTW9GHjJCypZ7sSD7nzBlaoKe+TvbPmMo3riunWmXP6i5P&#10;SIfo3rpUfYu9dhE9hQEv0X1ZH3nTazoeK9k1x/rXeVFAEbkNKopXXSG56X+cC53xxcnqRwOBirct&#10;KtQuUleYPH1Lf9JfaWBA+0ic/ilTJ3MjfVuS/OYteQE22gNoOE0hXZVzoNIBABkfafni8vDrkzrW&#10;kWldqf7OZctxSx31ta1NZW2nGTAiNrPTpn/6o//mi3y7qv7yRl/kofQ91O1Uubi6KPkdLuwjHj1X&#10;60fxmTcoQEJIZ2H6E8BhDbKuc8IBJz/7WYGImkeZQ9LZacy4dvslJ2uD9Aqk60MRPoCabsaBDkJt&#10;00u6d3qqjrFtGQud8UVv8jL/jAGeZ8HQNNb6V3Ow5jx9f/7zmusfTpdz+/s3+lTO1kcXgaG9op37&#10;yBHY4wI/j8bNw4fj2v6Dsb53f1ypcG377jizcXucunUwTm3cHWe3H4yTG/fG8Zu3x5H1g/Haxf1x&#10;5Or98c61B+Odq3fGscqzS+TYbOdu0cGd9g2OlKz9vf7zCaUHIODoyaZGX3e5Px2VIX5/OhKr8Sxb&#10;ZDcIAUiAER8fmnaHtvp1ev9ef/LUdIG6/0pj3hkCiHpnyIbAEgzxfUXS+IGhXJLObhJKvjy8wBzw&#10;EgCTv9YI2AFu9BHfkhcPWu0UWaNmIJSy5zY2bjUIysVoyG8yynRRSqcDjjpdIAgf6gvXVR5kaWdI&#10;HIAAMAJKlkClwUpNoP5VUCDCA+HhMGBASICGtDIyhQExkYEXNahpJ+8BntpTd8mLZwmyksZDB6F6&#10;yddWjpmk9YV8enY7VS7UToCcyW/gjhY6dkx2baNsWkAIIPJK5GYN5MZu2e72QVMfoZkkQFBNmn7j&#10;rNLAjxDIyXmvsC9HL+LhkwcMmewBQ0L6TSBt+kVET/3jTPNrrR/2eqAtehaHOJhQnAtnZAGRthgh&#10;i5TFBBDBA/yQg0dZHHgWrXZoFo8iedJ4xVNPmLr0iW7KniX50ZOsLJLSZArp1guYRbhkpV5InvYc&#10;kZ07f2rcvHW1dSUHb/qMkoeyQGuTnKRbH32c9ULKyVkCQvwodcmxe5JL03jCm52y6N8OqOpxdv/n&#10;//6PVTtN5BWvMeaw2nGVPPYkQxg903b6Rb42w9Ptz22GP7wpkwaE/Jq37S6URpxc/+qfdYuctBUn&#10;ph9xOnQOIODU6K9d/PoRgL0E5PqgrpBstlRGN+MeICVOb3Uy98SjTwiPsUJkco5xpOzbpL2SvwRv&#10;betqGx/iKPF0H+a+x9FOwMB8qHlYZXjwPsuvLfEVwCpqMDyXkZX+tZ3kz3H2tXOiT2wRmynv8atQ&#10;35Wh1JeHr+1adcnHnzHXbvRMvNutOF31cQUAZ+r+VPkEUKYfj9YkcfNkAhF+OBmLar/iAdlpt/tZ&#10;Ib3SP3lLih5t4xm4ZNcxgKjXhHLukcfRZ7yU0z0AVB5Z0sAAMJd8Yz2NneOX0mn+AfC+NXh2xrm6&#10;8OgDx2CP+iL0xu3747p7P4cPxq07j8bVAkKX9wCg++PMrTvjVAGeUzfvFNApwLO+P45ePRhHbxQI&#10;unZ7vFnA5431u+PVy7fHT9bujJfO7o1X1wocre2Nt6/sjsvb90r+g7F7aGdoekWdjflFoKy/il06&#10;ARZOd1xz4bfNRSSeXaFnSf6hY7MFGLIR4ljMBWp/yeEr1AFCgEuOxrSX3aHs9Eg3IGoMMZG86Rhv&#10;umTdPMpm4KQePwsEATG/+KW3Lef/GCv/FzDUQKfIjlGADl5p5QFD4ReS91wuQk+7PdOlacAHYrQr&#10;A9wASECJfGgSMaRdogAmKDF1Y2CAQmhATJg46JTJ10actXJh6iFlqSNOTgBWAIx6yKCnncjDF+pJ&#10;W5S6AU6N7oukgR882lSGF4iiU3Qmly7aMzi249D0Ntmp/vr0pWvXxvqtWw2C7AoJb2xt9S7RVsUB&#10;pf7AVgGaBkU1+H3WO4Mc8SUIQsrsCHnAxJF4AFGOyBBA1Hmz3vrDJhYvC2oWZgtLFpj8ksxiabGw&#10;OMaZ92KI5kXOgmJxUTdOuxdRC2DlhX+1kBYlv+UVX+TKj8PL4szxRVaI/Dg76ZRLy+88bUV2hcv2&#10;swiSE9K/F3/0wjh2/GjNx9udpw6Z6oc//VuGIenwqqsdcuUL44zxsKn8OCN66yuSn/4oNx59HBBn&#10;XnkhgOGjjqbkV9wYr4BFyYtzi/zWsyj2XNolfYmOS0AbOyhD5AI8QBBnkB2i3oKvfI5OG+qnToi8&#10;qazGpcL0AelX3nzDS9cGQQU+6COubWX0JUd8qXfy2V77wsxXjpJMspZ9x4ekhdoJOGk7s1vJpFec&#10;YfRnc9RjMNtXOkAn9TNOHGzXXfCJL/lX8itfnfC0vSqMc864PxtXN/pF7lJ2y6lytmILdostMw/S&#10;vvrp96o/6leZePLSZgjASPt0ynpuLUqYtTvr93K9JmOqN4GS2ELfA27MJePV4108nLcxFkfZ6ViC&#10;R300J5TJl0dPMskOqYfsikinX+lP9BXyDfwAIMQvWLt9I+hBPRuOxjYKpABBV/bvj0sFgK7sv1cg&#10;6OE4s/lwnN6Ydnns/Bxdv9O7P6/M9JMLE/2oQM9LBX5+tHY4vntid3zj6M3x3WMb4wcnNsYrZzfG&#10;6euH49b+dCepP/ZYviFrf/wInyHko+N7u3z2yewBQB4W8Hn2mEx++/vy+06KvFiVXaH8WWvv+hSe&#10;AIqWOz3AzQr8VCgPBTzJsxPkCK8vTVc6gEpoB4osIMbHFAN0gBjgZrUzVOXSqMHPDHqAISQOrD57&#10;VCb/OYAGCELuAT29SDV9AFC6j8cqLj+Xp22zLS9Q4wGKGFWI1+QIeDDRxfMQAFkBOEs+5fLzoCgX&#10;KjfhHGUBLf3wADEV4lUecIQn8gJ8loBHmDIkjV+Y3aO0icQDhNJWdDPxM4A3bt0c75w8Oa5cqwni&#10;dcMCRFcLOdsR6n8iLspOkQ9rdd4MgoCcgCCUXZ8+DoOuZ/AjP4BIechkf3Y3qcPS28SP3hYzYMik&#10;9+Bb9HohsHDVw26BsKjEOYjHOeCLs1COLCp4OI4sqOFd8oRPe1mIUoZXPSQvi7P4StZMyrTVes/y&#10;4xijgzQKz1L3OHVl3d4s9/nnv9b3htbXL67aoW/0I49s+ZGtDC1ldVslf1W34lmA5QnxqhM9QpGf&#10;cmMECDkCISMLt4WY4xG2Q5rlWqTFOaaAoeiofrePB836KFvlV17GH6mTMRHXN5T+0BH4AXoAImF+&#10;3T+lpwA48j8qb3aYVYakOd047thQW+xOFp2QuHJyIrdttHCO8qS1h8RDqSe/eelQ/PKVy2unP+sV&#10;kg4YiIPOGHCQS/2XAKL5Zln41BX2OFZ+O+WSgzfykfKMedrCM80P/401AauUk/OsvuqkfNl27CJ/&#10;OQdju+ghTL/wttzKJ0dZ5uIqPuvRbRRFB2tQHHDW+KxN1l3rd9Zla3X6QFbkBbBM/Z7mZMuf28xO&#10;BsKzrIdX/8wboXxgRxtAOLnZHQkYanBVITmxZ/ShO7+xBEN+hNqJebccrR2hu0/ebyDkArRjsIu7&#10;746zG/fHyQJAR6/dG2+t3ysQ9GC8cfnueOXCwXi5wM6PzuyOl87vF/gpEHRub7xY8RdO7Yzvntwd&#10;3zu1X0Boc3z1jevjm0dvjeePXB0vHr8+Tt+8PTbuPh77994rXwAs+8TDtDFhVyg+wykCv2Ac4j/j&#10;j/UZENrb324QtH/g2sx0dMYOOSHi7/0lh1fr3RcChByTBdzYGFjeHWowVPEGOBUGDIUaKM0gCehR&#10;15tpwJbdpwZKpTsABLw4HrNDBOwAnksQhDqv+PhnZYBRwJAy+X2nqMpCz/WFKFQAJjs/QE620byy&#10;mDfHlOXilIvV6uVeUWQAT23c2QmbICaLyW3CxPAGYprsHvafdhpJq+MhoY/BkhcZeUiAFnFl5OWB&#10;wp8HSp1M1NRVhvAZ/BiScYLogxYZKygSj/zwycP7LuRfkwwY8h8tb739Tv8/2cX162P9xsZYW6/J&#10;UnRtq+zmGxEHt8fOnQI4xQ8Y2c68U/V9nVR8+fn23QP3iNwtul0gaHo1UhzPu/WAqZePefU/Iz9+&#10;MgGgegiEJn+fCddYxIbTpc2ftb3Ye+nYPeQWC4tjFpk4nJTFWSD5cVBkBKS0EynqxbTCOC6kTpxZ&#10;ZIa3F+UKlZGLN+2QLT/8iUde+rBMC5d6L3VAyoTa/fFPXhyf/ttPjctX1ppH+9oUkpM6rWvViw7a&#10;kRbvsll/+Ujb6Zd07B3dIjfpEFkBQxyzODkWd86Gg83CvHRGcUhInHMjn9MHdskge9WXmhPmxpI8&#10;R6jnTD0nyLNj3nj28vwJXUKdjgiqXgEi8bxm32ltlJ4Zg9ij0/pa5XF2k7OaHPCqT/oor/jYjd6R&#10;pb489iGz7VNyliHeAKXYlR0ATPQseCI/9dtGRepxmgEQdExaPMAzDnIJGuKMw6u/+pXxSd9R+p7y&#10;5i8ZQu2Jk0u+PLpb+6yV1riQtF/9xs0z3s6wxnO5RsrrdbP6rt9to5LPnp0ufaXpEZ20Ky+60AGl&#10;r+GNncIjnj7SAZlb9BRmfTKf6Ja4vqhPjrkR0EIOpy1/amMCr8YV33TRd3oLShoFPHUdMouMr35l&#10;bPIjcQmGUjftL+N47r9Xc6j08WZvv/HLP5RvePDeo/6CtAvT3hC7cfCgj8PO3Lw7Tt58ME7cfDiO&#10;XHswXr5wd/zwnF2fOxUeju+8szm+/fbG+P7JvfG9Aj7fPbnVIOg7JzbHt45tjG8f3xrPv705vvbm&#10;rfGV166Or7y+Pr762sXxwtH1cXx9f1zff7fB0P13Hw+gIhsaXrqJjt5Gjp3ND/Z/StMzIdTPCQBN&#10;u0Mob5IFB9gAyBHZW0eP9JtlgE/u+mRHCJjpHaAZCMlHyccPAAFLLmH7ew9AyO4WP6tO33WqH/x2&#10;hlB2hYSh+Ojs/MRPA0HKpcWBqvDx9cqe0ylIL8dgdoccmwl7p6hAUb5FJA70eKUO8GGYUMAQWblv&#10;hDx8JnVP9Fo481B6EKQ9lMrly+vBqYdUGnmo87BbkMnJ/Z9+kIoX6Gp5NcAIb0CQtLK0qQ6K/HyX&#10;YGUYCzsqA8n/5T//chVXHuMm7oz4UU16cgzekXeO9ReoL129MdZvboyrm9vjcoVXbm00GLq1V4O9&#10;f9i0YyLcmz7TDtgE5AA1gM/mbtl4BkLK8Ejj74etQNP0VVMAaPofnByVZVt0AnyTreP4pJNn4bMw&#10;xAGEpJO/dCSctkVE+F8ChZk3i07qZNFKeeqljrJQnFj4tOP4jGOXt5SJ0n6nZ/nSePCm3VV7s4y0&#10;DXD83Wc/Pf7ojz4+Tp0+vgJeHEOcQ8udZUuTFecsTzx13P0RWpzTtjL6R6eWuZCVEG/6nriFvtNF&#10;Fm+/YNsBkaFe5UlzRMnDywlpLzpGf+mAvf5hUPPAs+AZ8fwhafmeOXNGvMHP/Ax6/rpuPQMA0NM7&#10;EzUWeOe7Q/qlD5lXdFj2mYNtJ1vxJWBY9cH8qzB12JUM+enHUn7mqziww3ZIfkKLvTHPrlt0ahvN&#10;bRq7tnvl0ym6BRgkv3WjV+nR9q90+PFwJhzLqm9zG8rwc+ztgIriaAOMkLi6DS6qDtDFaaeu5xtZ&#10;54TGyvjlzzH7qkM5uYAQz33Geqo37dZl7iZMX9LX6Ctc9iPjF32V0yv9aPmlv75JZ449uw7LzzwT&#10;rtasuR3yyCAr9jLnjZXxF+qHNtj80Fu65cSFxjv1jWvmCqIzmeqxsXjaAIrUEV/VrzDl2vF9IfQ+&#10;O/28fgDUc5Djsf5H+vce92Xpy9t3+k7Q0Sv748iVu+ON9QfjlYv3xg/P3xnfObk/vnfqYN7tuTm+&#10;fWy3aHt8652tAkM7BYq2xwunJ2D0/NFbvRv07QJEzx/dGF976/r45pH18cPj1xsMXd19MHbvFFB+&#10;xHbT5156U6KAEPJWMmJfdo7d0fTsTzZhC/21M8SO7CMdEGRukQvE8HterQeI7BTJA8QQsNM7P4Uf&#10;cuwVUKQ8O0KOwYAgR26+W8Sf0h/4CfWxX4V2efhrO0U2LAKIlveCsnmhnL/uvNmPCwOc8AUoPQfY&#10;BMAAQ9ORWSG6AjfAkBAYyhtnMUaDnyJASB4gJLRTpBxJM3bAUABNdmeyoOJpGSXPg5uBMjjSvTDP&#10;SDa/UJG4us+20SDIg1Sk7jTI0wTIg9cPWy8gdrG0Y/Eie/pfmZxH9lbcbEh5DAcEGYwesBkMqW8i&#10;ZGfowvq1cfnazbG+sVWAaGfc3C30e/teAaKaQPNn1YEjYMiR2fRJ9QJFDx922lEacrcIT/LdP5If&#10;3uwM+ez7BIim/6sBihyVIeCITewKsVnsq/8WmmedibR8C2MWI44njpXjCOFdOVyLISr+OBTl4cWT&#10;+uFRHp7o0OUlRxjZwtan8lu/ua3EhZGXes0/t4Nn1ba6c5+mX9d3x+/93u+O3/293xknTx1rGWmT&#10;sxVftVX1yEDy45zxAjsh5foSfuXNO+ujjLOVT460sPUrHjJTb1nGGXJQWcRRnFAclnIkrg5SPxS5&#10;9PRyQACRORHnJO15MkfyvOT5RatnzDyaAVAuvv7MW0AzGNLOss+xVfrNoaVPFuA4/ThedegbOxoP&#10;8dhEml2X4y8094AdYeqqo9zdOGUBRT0/ZpsjfCljXzrFxm3TBWWdAQiAFP1Rh+No/Ss+gYDJiSad&#10;fsbJxLnmfgY+OsUxNX+lM7Ztg+Kx+5bv5vixKrSbf+PGtV7Hc7H96RFmPbMdn0L2Ad4zJ/Qp7a0A&#10;XpW1fWZSFv3CT2f9WOobPvkNHGq+m0vWYnOs51vpFv3Ml9xBo5+0MTZm9DRO0hmfjFXmFh5tsCU7&#10;ZkdDum1cdYBfvJ69viNpHsy2R+lv8nJEpC8Zq8jC89Nf1Fj8U42/sf/lB/316b6y8F79yKoftsDQ&#10;zcMH49zGQV+OPnLldl96funcwfj+6YPxnRMH41snD8bzJ/bHV48AQxvj+Xe2x3eOA0F7vUP0/QJE&#10;P167XXQwXji+OV44sTV+VHV/cGp/vFBAyZHa2+t3x+X9R31MtnVwf2zXj21go4/tyt4/Ld/FN/ic&#10;i+/Wxf7xjWjypdNcDfjTTzZkJyE/n52hKdzrC9S5RG1HJzs/Qj5SfPmF6QZD826R3SOhIzHfLJJv&#10;B0gd+sc/87cBLzYogJpVXvnm7Pbw2Xjiu5flSz8eX54y/M8F2NgZQvnmUMBQ7hOhfuuswE52fYCn&#10;7Ap13QoZCA9j4WnQUYtFL56cb8WzoC4X1oAT5StnXXG/XpaLcxy68izOqbck5SHyIpOsDPwEBp4e&#10;fcUoDB0EyaAQpzNKoXKGlC/++PHjWnBc2nvQ31v4yM7QDTtDO+PGzn6Bnzsd+mz6xn4BGl8ZvV90&#10;1wcZ7zXA6X8lnl/Hd5/IA5X7RSjASai843fcL6pfSo8er3aGTPock+XuUP8KLLvofwDmZJ/JeWSB&#10;yK/nXuhqUeBsLJJCznPpTIX4wtPOZF4wszgtedUNNX/xaQ9vFjlta0c5J0f2sk3xOC15+MmwyLXj&#10;q/zIb/1mXnnkPauLtPp//TefHK+9/nK/WUYvdkHqdJv6RVaF6ofiiPHkWK15Z0qfUje2DkXOUnd8&#10;ZAo7XfnSbZNZfsCD+IrIKv4lRZ42VvbDO+vjeQKGPFtLyrO5BEPmz+o5LmoeefUM/awA0C9/+Yt+&#10;JVpedozonb7GDtGF7eiYXS394UyTN+04PO0j3dlX/eSLr2w+9yk2XjpQ7SnLeFvklzwpa76SI9+c&#10;4hDoFBAivgQzbMBeAB196Z2xwSufbM5lAgNTmDiwsHI81V477Iq3PisbPG0TRUbAEODgezuAD1AB&#10;UPgBuwQVxiIhnuzksaNdV/1lS7L1a2PzRq3t2912SHvRFxmn6Ccdm9BdnpC8OFU8AUPmkzg9EQBH&#10;H1cx9AWoo3vmftYl49N6klVE75DxahvO4xYbCZMfOZEZMBT96K8fSQNUQJE8ssjNWDV/jdH7AFGF&#10;7xWPb7/5Hpy117/K3370pN8eO3Nzf5zduDeOFmjxFtgLJ4Cd/fH1I1vj+eP74x/f3BzfOLo9vnl0&#10;p3eHAKEfnt4fL50/LOC03/eIXr14OH5ybm/8ZG1/vHbhTud9/2SBo2M3x5HL++Pi9sOxcfBw7N4p&#10;8np9AQt+jb2BIW8s7xzsto7szycYg+l4bMrTx9hK3PixBRuwVfw84vvd5wGAkHi+NQQkAT5AjXiO&#10;wQAceXaCAoz4TXUBt748XXnZ8UENWqwxs89F8vHYmFC+BDgBQPHfSFw+HhseZJDZvJ6FKn8O0kvn&#10;GuRAbYudoaRNWPeG8Nl6dQ7JMAzSx2t2laoMGELiygNkLJ7iccLS+XUZwCJucclAoc6febNQk2GA&#10;e1FeyG650guaHP5TUKQear1a7nQLvY1TBjF5lttvDJVyYdKM2gZ+Us6iQMuDh++N6zdujWMnz4yL&#10;69fG9Y2dsVHgBwBqQLS3P67v1gR68HDc3D/o/5hpQAQMFUDa87GsivtHYqHPttvqFOb/bNCdB+81&#10;j29J7B7eHTslCyAKGJr+GXkCQd4oyx0i/Q2Q9ABIs4eFJSDB4mXxifNAFg6LhsUDbxxOFiWOKCAp&#10;ZR3OckLyhfi1146QPAumRWWuF32kPyK70tpc1ZvbUhdZDKNnZHW8QvUAlT4WmtuOnDhqvHGcy/Za&#10;1kz4lclH4Utf6Zv6KO2j1BVPm3HGaRvhS73oJx/fSpfK54Q43Y/YY67zEdLmHMZRc1QWd2GeQZQf&#10;FyjPjtBcMWfiyBpY17PjuDq/6uNs28HOv/L/uX7BsVN0id2Sbt1Lr9ax+hUHiuT1jpGyOT82R+qz&#10;C/so67D4Ij98LavSkWs+4bUrIGRrFH3Uxxebx0Ha9QmwiUPkLNgsu9yTHQGkKcSbOnj1D7WDmR1w&#10;wA3CE0BhfNVF8tMeUk+626gxAn4ACGFIvjHJkaVxCUidgAa7TvOGnbQTJ0+HH730g3JsR1vftEtH&#10;ZYhd9NOcSr/0M/0On/zwT0TOtP70+j6DHvpHRzuM5hX9jVGPX8n5yDqkDXqxG70qjroPZR+60iV6&#10;J1zK0G+6kUVPfZGOjfFHXsZLOjyoj8eKPCsBFv33SrXuujPU/zVW6/baBjB0d7x56WC8eHprvHBy&#10;d7xwan88f2xnfPvE3vjK67fGN45s9BHZt45u9K7Pj87sNwB69cL+eKUAEHqj0q9fvl1ybnf42sXb&#10;48enN/pbQ5e27vdfdfifM1ct6DCBoepbAQAv3jgBarvrW/Upz3Ro2V/j1f1eEN9PBt8OL7gne/b8&#10;ub4rBHzZHcqOj90eeUCPtN2h3BECivzJq/rAEl9rQwFPgxNzd/bJwEvAjrQyIMiuUcBQ54fm+vqe&#10;euRLK8ef0x1h/PxzQEzQnhAIWoIhAAhN6N37/9PdIkZRB5iSZhjAyK4QyvFZg45eJD4KTKQtuh0H&#10;ahaUBZezTv1etKssTrzz53Rkp37K1Gkw9Uz95qu8pjJCjMm4ffRV8aWxURt4zo8R5QFDjsnetR16&#10;a2McP+XvOK6Nm1teob89rm3tNq1vFTg6uN1gCIkDRIAQkAPw3K1JjAKA/IOxfzJGQBBSDgwBQuq6&#10;N2RnyEVroAgQ8iDk3lDOsD2ky0m/GodaCJbOBcnLAhSSDohAS1CzdHBxQChlKZfmjITSy4Wu62mr&#10;6sUhRWbLm3XAZzGzqKkvnjJ80umHuAdeeXRRXxyFX12Ob9keXuApeqiXvixltc5z+y2z4toOPxni&#10;yvUdiWcxQlnMhS1zbl8oj27CrlNxTghY6J2Ima/HjS4VX+rU+tNFn4tfPI5rAiETeS7Qf/UcIfnS&#10;WTylgaE4X04twIhz44CnL1NP37ehZ8AtO0W3OMs4rDgaoX6q02NcvOmruuLsYR4gdsTHfiF8Qrza&#10;TL7jL58siM1Xtprthh9f27142AkYQnSiWxxF1pYGkG2zp44Sb2xO7/Q3ThZx2Oqg8MhLHTLway/l&#10;6nW6+AAH63L/z1aF1unlGGTnDtBImB2jBkTa0NeSt5wbDWqKzJv0hx7RAT9e+fQRSqd++iRfiH/S&#10;e5o7WZsnXSedAtxQ5pPxyHwxznm25AO08oQZ/+ikzWWcTtKpn2d1ZesKjRU9o28AkdCuSI7dlGW+&#10;upjcf7I9v8SjfzYKOPb+IVpgyBemvVK/tnWvd3BeLlBjx+cHZw/GD8/eHj84c1jgaL/vAX3v+M54&#10;sYDQS2f3C+jcHa9dOuyjtbcuH46j64fjnet3O3zj0l7n+cbQy2c2xjuXdwtwHY6rW+XLy39M/5Y/&#10;+amAodWnVuaL8/pvDPhaRH9jpK92gjJmDYQCCKu+/vH7TpVyXwjxi0ARcAQA9c5PgSE7QnaD+k2z&#10;Sot7A81uUnavgCD3geJbncT06czsd53KZDOid3rm/KaKq7e8DyTkvxvoVDxgKKc+aaflzPQccKNz&#10;uTOUbw4BQ3mDzFl03i5jBEAnyBA1mMoOU4V9/2cOTY4sFh4Cxs+kySAsAUsWFeUh5cr8Alv+aiUn&#10;dbOYZ3CVZQFP3Wz/J5S/RIl2hMQZkyENGiPFePJyiUuagQEh9N6jJ+PGzY1x9NjJcXbtUh+R3dre&#10;H9e39/q+0PpmhXsFgPyh3oPHY8fuTpEdIeAmYGcFdAog2RkChACgAKGAoewSuajXfwB4zzeIKr9A&#10;kR0iR2V2h/oVz1l/xLb6HsdmkbGIxKnEqcoPWTyejVtchBxHwmcdHYoz7IUHzfnhWTowbaMuK97o&#10;FPnhUxY9Iyt6kcfBKRf3ELfDm9uVlzri+PAALdqQF8cpvaRlXvRouXOYBZYTVc4eDaiUFwUMpK62&#10;ogMdxdOXyBJPX4UWYYs3WoKhbmMO8aVO97V4syvUTm6RNz0D8qdnyvOTZwnJyzMTwov63p54zTFO&#10;LU72o073qV4o/WsbVL7+hDiX5i1qp1q86Z96KPJiw9hOPPZMW0t7sr04fkDIGK0cIiqZsZt849Rj&#10;Q572jHvba9Jb/lRW/Sw7CWPDyeFM3zJqm8/8ccwhfYy8EJ7YI455ZRv9LwqPMvYHguysZHeI/VHe&#10;6hMPyJjGpuZ+jVfn06/00Ba5Paeqn8huEf04wegQvQOAonN0k06f5ZMbkmYfdjKner4V6MnukL7Q&#10;K2T+5Hkjr8eW/NLJmPs7GGN5p0BK29s4Ro+i2JnudJ5oWm/IJINOIXWE6jQIAACKAAMEDKGAhQkk&#10;AAvVz1qH3R/VD0d+PRZ8yuP6IVs/an1pev3wvXHy5vQq/WuX7vaHE3+8dreA0Z2K3xs/OLkzvn9y&#10;e/zk3LQL1F+YvnZ/HLvmDbR749SGL1HfL0B0uwCRjzIe9LeJ3qn4yaILtw7Hte3DvpPq/igwhHqH&#10;qJ5H/sClZxsZ+YHFV+aSfc/hsu9y7umjePL0l7+HAZB7PoDN6bNn2j/ylQCR/ylzj8hxmCMyb52F&#10;1+5R7grxsblblJ0fduOD8/ISP5vdnWVcGX+NtKsO0NRyam4bF/kBO+FD4mTkCE1eH5PFQACRXSEX&#10;pfMmGQAEGPnF0btGM+iBCvtorNLZERLPDlGAEaCVBdWikcWWI9amwUh5FtmmGhiLNN4ApgCalIdH&#10;PhlZvMnuBar4lGcR10YW/yzwwFCOxBiRMRkoRpPHyBkUoXJ5Bm1l3CfvNxh64+g748Tpc+PC+vVx&#10;bWN7rKOtmgy7h2Pr9oOxfedBAyK7QsBQdoZWVOnt/dtN0sCS+Nb+4XSUVuXAkrgdpNwjyhtnAUPT&#10;xWqAqR7WGSFPZ6yTXdpGs7PywFtQ/GLOQ5KFJ06oHYMFo/LUyaISsMPpiwdIIHwWnTgh6ciTH56l&#10;zH5A6wFE00I0/acauVkY1cef+mT3wvZfUOQ3b4VxeGkLLYHgyglWXDvqdXuzjsu8lU3mNtJ3ZeKR&#10;J0+aneRZwPXtI/Ln/rS8hb7R2bi0jtWmRSmOOX3IeETWSh92LoqjEiavHXHNBc9BXkhoB1XPmvmB&#10;xPt5m8mz47nLPMoOA+fFqQl/9rPp7xT6LxZmPRC9lmOiXwE9If3ikKPfszZaUdVf2avS2YFjI7YI&#10;z7PjjB/Rx0ccyZVWxsao61fdrlPE5tKtc8UR3ejJBmzEbrGR9YrDNE5xqpyneOs9jwc5T530RKkj&#10;nJzPdDQzAYn0yXM8OXngx3M8HY15Hjjj6a8WrN0BQIARmsBrrZEzaNJXNtCGPrE/+emffABAGIdI&#10;F/GMWQOJ2T5ossuU3zrONtTvac2d7GR+5Z6TPpg/AdfS4p73qc/zmOp7yc2YZrzyQ0M7sd+0kzG9&#10;FSatX6mnz4iO4deOfosH7AjVNw4rEFRxF6v5Pw69L/i+Z34Cc0+6T+zbQKPKvF6/Weu+L06f33ow&#10;jl693V+SfnP9/nj1IiB00PeIfnx+f7x8/qCBkDfOvH6/tvv+OHnLN4nujtOb98fxG4fjWBFw9M5V&#10;u0X748S1g3FifW9c3LxTPuZhgyE+IXdH8xJN/9F36eTZZUPrkE8QTJfMp3Fig8xP6cw1NtL3xgjl&#10;23MC5KgLwHHcxb+gf//P/yj+d3vnx7eHjr59tMGSXSTAh990TJYL0oBKTmf4W/EAleRLx//KU9ag&#10;p9LqK+OTUfNVXvJDAU5LcgSnzAbHc4BQzgDFe1enOistbovLmZ6LTZS39aVTOQt0qdp/lAFRAJT7&#10;QgCRkAxbiD/7ZXXqFx/09w2QC1zOVXtwyjCOcvLfKVE8iC2Lsh0iC46HKSDIAo43r9OJM5ROigM2&#10;MV6MGsOv8iptAIUBQvIZdcVT9QyauAFo3YrfQ+Cu0MN3q1+PnozNAj2vHzk6zqxdHBfXbzQYur41&#10;7Qqtb+yPWwf3x839O+NMAaVvvPCDcfHmrdH/IzMDHJQjMrs/4gf3CvAUKNquejsHd8fG7kHvOPnk&#10;unp2hvoy9cx//70nvVNkl8ir+PlKdexn4Zl+QVpYJoeeRQWJy0MeGCHHIYwzwZNFyYLiD14tRpwR&#10;XvkeqgAXjkpIvlCZhQtlsctCR7bFBuHXJpnh1Q5qOerMdeMEUfQTti4LviXh1U7qIHJD6iREZOlL&#10;L7qzXIsFsoCg/JqWZ/HElzZiG+2I60f6hsTTlnb1l02lY4voQR5nLh1nE13kLeO9uKlXPMJ2YnM4&#10;7RRMoMhzxbGvnHulyVCv6871xOkV3ehCt6X92Cbx3h0rPv2Txu+iOruoI62v+oM4UzaktzCU9vHH&#10;jknTRVp+KHqhzD0UPTMedFWeHSNl8voIs8rjLNmZgwwwECpno56vxaOcc4nNEF6OZClL2znmQXRN&#10;v1DsEt2kY+/0LfNPm9qYbDGNOdKWo70GfVUXT8rpQjdpc5bN5dFNvrz0yzxOX2OH6As8GaclL31i&#10;C3Vat7Ip3thDvvLwJo+cjLV4bBjCg/SdPbKeZYcJASK5lJ2TjfxQ7l27IqBg8i1Pn53Wc7YbvYSJ&#10;r6j6GIDEbx4c2DAowHW/fFn5AdclJr8ABBc9ftj/Rent4Y3DB2N9/+E4ef2gd3X8vcZrlw/7QvSP&#10;zmyPl87tjtcuHI43r9wbr184GMeuPxgnbtxv0HP86v44fasA0rUCPzcPGwD5y45j1+0g7Y+T1w7H&#10;hQJaG4fv9o/sOwDZTwvQ1LMNCOW5RgFD+tL07jQ3H7//cHz4i3rmflbz/8OaI+9PYxLbs4U/EfeH&#10;4i5ib+5N/0t27rxjsktlFz/aHpctzOkn49//4z/r2f/nWuemHR7+ExACIGENZCMhPpffthsU/80H&#10;L0FPfDEZeMSV9WbEXEdZfLkyMsIXTBE/ju9nxQd7AI6rY7Ls9ty4db1DgMbOji0ut8Nz4QkIOnHy&#10;ZKO+PhetyXa76vo14pfIdF46XbD2rQuAZ3XJrADMoxqgfOsAAUBNOlqhDumccEKaxTMv0gFDLgIH&#10;FJl4S0PpIGIEHW6jVVp5eGJklJ2dGCjtt5zilUbaIYuxEXDUH4F65G6OX6RPxtb2br9af+7Cxfm1&#10;+u1x5eb2uFbg5dru7XHx1k7R1jh69vz4x299exw5dXrc2NkbAJGdnhyZAUO5Q3T/vfdXYGi/fl0A&#10;QZt7hegrjqd3k+75J/x3Gwyp04CqJmR/f6hs6NdBdtcsHv0LvvT+afVncoZsOy1u6KOL7dMFmXOw&#10;cD8b4rEwWeCFHBsiRx6n7/VdvB6+JahBkR8iF4njJQNYyC6U9uII47gSTzp9WJI89ULS2lj2U/3E&#10;yRSXF17tB5gp73b1uXQUDyiStsirqy19X9oodonO8hJHyvRXO9Lqx9atX7XFyXF2k54WumnhCmhI&#10;fqjL5vym4rNz0L/ELZBFec4CjvQtYIr8OAz6ZWzojppntmv6wY74UPqo/Dd/87+PF174drU16dT/&#10;gF9l//yvPps/fUcHLfVvnTv+dHxiWzLtImZOJt+YiasjTBo/GSmTjpzoTt84wJVjnOPsEEcp5Bzl&#10;0bOddenG3vKQuPwGCSUjc1t72tdedEwYHZf6odibjAARsmMzbUe/6BFdow895KsL+AT8ZA6RE117&#10;N6TqKgvRB4lHXtoQl6csMsTJjC4ouywfSVd9PPSmj/iS0l5s4wddr2fzugYIAUdP71FNgAjwMaf7&#10;B6E6Nc+tiekzPXs+VVw70ss+hYwzsGtniO88ODgYu7v7487d+tEJhPCJtd7aAQG6/PD3/5N29jcP&#10;7/cfsp6+6XjrcLyxvj9euzT95QYg9OPze+Pl8/vjrfX747W+LL0/3l6/Pd66tNs7QL0rVEAK+Jl2&#10;hfbG0WtFV3fHO1cOx5nr98bVvfsNhnz5+tEH9fyUD+tNiN5Q0CfzqZ7Heu7NIf1/8tMa7wJAKGBI&#10;3ruPp3FhD2sF2+gP8oo+MLSxuT3Onlsbp06fHQeH7m49ajC0X+BPWpxtJgBEnnEEZKYdVen4VD5Y&#10;WYAN/wvU5O0vYXZy+OcAnKWPTz18ytWTnzD+v8FQxb1kBAj5l4f+ArXtPkdbvjkUAoaAmoChXH7y&#10;6pxzwE4f7I97hboRJG4Spt5Ud6t3gOwOAUF2hwKIst1usEIfVMfSYUagvN0f4AcvAJQ3N3LkFeMw&#10;iDhkGRk6a/AZemmwGBGpK09cfhus+PAv6wV9GrxG/jPJI0M7dtHefuf46tV6H1u8urE3rm7tj+t7&#10;d3pnyK7Q2zV5zl+9No6ePjOuF4Da8HZZPSz5IKNtTl+p3q1J9DS8398psjsEEN1+8N68czSBIbtE&#10;wJSdIYAo94f8KvBw5kjS9jOynZsjDosAsiBbYCyyFt0s0haeOBmkHGVR9wsXHweZhRpFbhw/GRZ5&#10;Mnb3Njue4404gFAWu8gFDICQyCZz6WSXbZOVI78s2qH0IfKFcTZ0Tf3kh/RRf/Gor263p316lD4N&#10;Qoos+tIWGvzRMf2JXeSv0jPvsiy2WdZpWsjNr37pOIzosHSUWeS7vHi7DrnGf3YQAUTLZy1ywt99&#10;qjD2zjhkZ8vY0U85vVv3SuNJnvY/8Yk/Gb/zO7/dnzNQFlCVnTVtAEYBmfTXdtu8KHIyVzJGxrzt&#10;UyQ/Y60NoXK88tUN8M7cVIYvOnPQcdIcA0dMD3aU186+QnNDGZ3arhXiQwELSD+6DoBQ+fTQpj5F&#10;7453/afgSL545mHy2cv4RLdQ8+h/xePA8UQn1Haudsh49n/u5D8LBMhSpu/aR0se/Ur7mW/C1KUn&#10;ueKx29K2odQXxpZN4kl3H9jlKRjKUVsfUZWD44/sPvBvdmk44JXfqXrTkVHZvvSKbnRJe3Rc6sWm&#10;EwhycuJyMJ/o/7f2Os3fbfkbiwJE8RP9hlSRXX9XJG7dfm+cu3W7/1i1d4cK7CAXpfvtsAJB3hR7&#10;pcDRy2d3+u0zF6aP37w/3rqy1wQYOWr7ydrmePXy9nj14tZ4rUDU2wWsHJVt36sfxeW7HlV//Rjm&#10;f4EhfeWvJp/1dJybPvBcl00LBNkheu9J2a/A0HIs2cNnA/h0YGhjd3NcvXZjnDx1Zpw+c27cLl+V&#10;U5IQMGTHKBsc8cF8szRgIi9pPliYDQnl8a+pzy8Lc5ITmR0vOShgR1nkxZ8v/b2Tk73CNT478Bzw&#10;AuFO5383+s/X1q9e6R0iR10QLhAkRI7MXHoCkoS2IPd2t/vSdX+l+v6dmhy2wO9XvUqX8XwC3Nc5&#10;P6wHzg6RL2GalI3QKVoUMJQOBpjg++W//HLFb6fIIg0MQZZ4dNLkYzggSEgGiiEyGPh7AGZDSQc8&#10;aTPt4mW48KizzJ8m1DSIyJkj0AgMnTx7rt8oWyvgc/7KjT4mszN0ZXN/XN7YGesFgLZq4lz3hekC&#10;MwCPbVQECAE/oQCl0N7t+qXz7pPeMQJ+8k2iHLUBR8K8XeZB7D+Avefcu8BBAyGLSemuH5XOAows&#10;MBxDgASnI7TwJUwcT5wIvji8ODZplIUr8gGVnd2NXlziVPuBNE9m3mmhmx1DheSTi6/LKkw9+eSI&#10;t5Ms/jg9uoVfPr2X9aXlp6201/yRVyE5ZAodpwi1m12MLKhxML3QzDaR5vTYKs6ZLPHYKm2lPXnp&#10;b/oeWdFPP/KLPgtbQnpk1yhOKaQsR1GZD54tToLDyO4rykJIDmCijjaWutInY09vYYCrPirHS195&#10;+n7p8tp468hr4/qN9c5TTkbsyDlrN3qmj3jYAv9yLLWhLePS/Z/bk8bXuraMaW4FAKljHiJ80YUM&#10;cc4xzpot6JYxl8dBoOiH6M2JiCtTL04ldbQR8BYbIW2unok5D090Ffads6rb9fS1eLVJN6F26axN&#10;aW02sCheae2H3xxlY/Oo7Tj3HakTWsmocvK13TSXpV/S+hmSF8CzzGu7sruwSB652hXii476h8w/&#10;etK3+1I8DeTN35nMZ2Aob9bxbcCQH4OZ39n97FOH6o92lu3mqE9cv6JjwJA7VADQ3sHW2Ny5Pu7c&#10;d492c2zvbYwbm9fHxs5GgyCnKXwkMNDr852H4+bhu+PMjYNxpADMkcuAzZ3xVlG/Lr9+d7x1+U4D&#10;opdObY2X1wr8uGx98WC8ceWw6dUCPC+d9xFG/122M350fnP88MzmePHk9nj93F7Jvj1u7E8+xPHc&#10;9J+Wdt+mcQEq+Cr2ABTTd0DIrpDjMRQwpE6eDwQEOSbbKx8PDF27frN3hc6vXeidsRyVPXnfGH3Y&#10;aRQ/2763fGpAiZCt+G8h/xsfG58bXw0boPjf+GXly7iQnPhuefy/vqunzNtq/tLD5wZ2vPlWGKfB&#10;EEfpfpA/XgOA7AzlW0EZUJTX5eyA+IaA3SH3hRAw1ICIkQpQ9X2hQuZCEy+Xn4PMQ9kVckTmw1CU&#10;Z4ygOL9U1ZmAz1Q3f8fR6bnzDUyq8zoaowFDZDBEjKccfyh5qA03DxR58p41dNKhXPjz/2Q3b96c&#10;wNCZs+PClasNhi7f2BqXb+32BO0z4+2yTwEeXybN6/W+P3RtZ2/cKrCzWWWA0jYwVKjaBxqXYAhg&#10;2q/JdbsQ+OHD9/ojjdNHGB80OS7ru0elT98nqvE7uHfYoNSxZH7566eFwcLhYeBknnUgcRzSQnkB&#10;BElbmHvRLhkNDixWFi0L1pxPbpxM5HqwlGX3Iws/nqUeyzri4VNXntARnHbFmxbtqiukU7cz54sj&#10;euBZykwd6cTDi5Y2+IgTKVou6NL0wstxqBcZnJr6DQBKtjbEl0Tn6Bu+tJs62udILNppO/oAFPIs&#10;eCgOhlPhUHrxr1/SfkXnGNWcmHaE/BqbftWjyI/zYy86rMajiD50RvQ1B/RZPurxKj5ljsU49Nie&#10;LLtc+bd6OmpL39oG2tKvuR0knvrC2FkYSpvieKSF+FoH41F6ZCcRr3bCo312Q/pPN3aNQ+6xrHr0&#10;RXGu8ukvJGOpl3pskzlhLnR+yV+N+0Ln6BI9W+eZtNEOrdrNXMh4o8wJurGhseTMAZTUa9tWqB+Z&#10;I88SXdgudqdP+pQ+pB+xsXzUugJEFeJZ5ctTT5qsqtNjrI0K6d76V9r8YBuUuaT91W5PhdY289gP&#10;cj6tQdB8d8gcn3bCp8vj2UUiX7va73ltTEsn9pG3nP9IH+yy+ZuKja3r4+qNtXFz4/JYv3mx6MpY&#10;u3x+nL1wrn0kX3m/1vDp+Ozdce/RB7XmP+zdm1M3DhsM2fkBgnyV2sXpo9ce9gcVf+zV+kt3+1K1&#10;+0Qvnt0uALQ/fnB6u79I/f0ze+MHVfa901vjOye3xvdP7I3X1+6Ntc13G3A5KnN3NDtDnmX9zI7V&#10;lJ6eZzYwBzx/5pC5oq8BhcIA2r4zZBes8AIw5KUhd4aurF+tsa965Zfco/VC0fvvf1B1p69Ja5dP&#10;5TPjV+N3A1KUJUQ53UH8b/8n2XynKLtD6seXN2/licvHl/qpE/mwAUCUjzza8OnvDKF+S2x+G8wu&#10;ETDk6Cw7Q/mipO8BuDuUHaJNX5vcLXBUQEqYnSZ1he4N9RblAgCZuNmGX4GhUrBpofhknEc9senW&#10;v16rbn7FTgBrMmh3vAzBgDqqLuMvd4TwJR8vvuShNmjlL3eSluUxbowt7Dcy6hcJMOTVwWPHT64u&#10;UF+6vjku3dwZlzf2xlqBoqs7h+PSxm7vDnnN3ltmV7d3x5WNrQZDgBEghPq1+wI9+QsPX7D28Ub/&#10;ddZvC9TD1eQr1Heny9fAUO4MPXhSC1/p5V/u/TIAhOzQeQAm0sfpV6fFbelc4kCEWZCnxWlagJY8&#10;6suT9jDhs2ALLWDyLe4AS2RqC4+FDRhS3u1XnaaZr9utuLJ2vHN5nC3d5P/rv/1yBYbUQemPcvyp&#10;k0W15VV5FvX0g8y0KZ4y+gTAaCdlWbBRFtH8mm1HM5P21T843G0AGZktr+qmb+EPpZy+KO2TJ/3L&#10;smsv2rVItzOpOsrpQ484N2mhsuwIWPDiFMwFz1qeMWm/HvtNE86sdI9zaKdB51lveopH14xbxiSg&#10;p3Usu+ETZwN9yBzAEzBkkZ4W78lBRee0iWKL2AllPLWDlEW29uRFhnGYxnCaa9EtclrHLp/4Yz9j&#10;S58ANiSvx3zmi83Mh3YklTbnycbDJvTQZmxBB/pmnJVlntAHeAuIlN99xVOhNrUfJ64N9srcjF6Z&#10;Kz32cx2Eh9OTz+7PzpvWe5YT3aIXXbq/RdKxtf7GruZ++imdvnUdaXWqrvhHbFikjE0yzmm7+1h+&#10;wClBwJA5y+/k7mruEOUNL3M9abtHueyuXX03ZvoszpZCpBwpByZ9ofvilQI+ayfGOydeH8fPHB2n&#10;zp8cp9d8dHf6GrPNgr39g5LzXt/59DbxrdvvjvMbh+P187fGa2vbvfvzyoXb4wcFaL53bGO8evHe&#10;+Mn5u+PFMwdN/pjVf5Ohb5/YHl8/eqv/tf6FM7fHt0/uj2/KO7Y5vnO8wNPag3F+88m4efvx2Lv/&#10;3vSDufyS3SHgRz/j29hqommM2TI/QsybnifV1/Q79uidoQJDjgNvbt3qY7IzZ883GAKAACJkV+in&#10;H0xABxBa+k5+V5yPD0nzvfG/0sBP8pa+mMzgA4AGBTgFB+DX7pJSLzzqA4Y2fACi54AWF6aBH5MH&#10;8JAH1ExHXocNfBAgZCsL6nVMxvmvX1tvwGMXKfXsMqHIth1n0kLwSyBjEq9uu5fy3iqLMWzl6RB+&#10;A0m3oFkT384QQJUHgWz/szS9YVaOpNLiKQv40jY5uVDXRpzbZRwG1S6DMV6AlYFYDmgILz76+pbC&#10;yZOnx/mLVxoMuTwNDK1d2x5r13fGuesV3tobl7f2Gxzd2AeIKl3g6OrOfr9pdssbY7fvj62798fm&#10;DIqAJGDpwo2afAWeDmqS7xcQ8lXrzQKqWzVGuWfk/87sIPn66b16+Hur1K7Qo3rQm2qSA0ZlA7+i&#10;sgChxPOALMMsUMnDJ88ClYXZr12L1OHtvV78pJMHDHF64lnQLJQBJsuFLguqtHJliCyODU8cgjge&#10;+ZFBr+RxyMt8eUib4bPIL9uUr1yeMn1JnLy01c6s6sQunAlyjGJhmZzMtIuDfL4AGIpjWDqHOA1h&#10;nI6w9alQ/dgqcToAQ8aDHl2n+/o0vcqfy5rmfAucXc2f/Ww6FsvzEbJY9q/D0hOvOpkrdHpWZ7qy&#10;U2xFT7bSHhmpw6HjkacPZODBD1Avd1g+ovesu3bUISNjvGy/baZe5Qm1od2MY+yXvMgSz3j0GNUc&#10;4xAyvuk7aruWXGOsTDqknL08T45V2DC2QkDY3v5W6ylfm4g9on/4o6O37xC+9LN1ROoVbwPG6i8d&#10;Vrab0/joY26s5sesf+rlXlH6mr6gtuk8fvTK+Eb/niPVBr1Wus39STl7ypcWRn/tRKe0R9eAyNa1&#10;9Eu/P9I+vYxvhfjitIVNczvd1qwjMgbokF3ruVRGhzzDbBF7tI3n+vLsCl2/uT7OrZ0ebx19bbz4&#10;0gvjhz/+QdGL4yevvTxOnz/XvoDPdI9mp9Z5dz4PH33QX6I+ed03gvbH90/e6P8W++6J3fHV168V&#10;3eh/o//m0e3xtbc2x1ffutX/U/aVCr96ZGN8453iO7I5vvxmlR3dH18vAPSVYzvjK0e3xteP7I3v&#10;V/ro5btjbfNe+ZJ77ROAIXdGPc+eq/yId13F3d2MfdM8HxJHbCKdHTdgaPdwb9zYvDmu3rrW/7rg&#10;vpBL1C5K2xUChvhEeEHIR/KhfGl8JlBiV0Yoj178Pn/MlwIv8bs56QGOlOOL3IAh5fj5aDKVkxEs&#10;IR6/Hn3aDuX3lffOEMACCAEvgJBdocSBGGAI8DGwKrgV7gI1QOTbAsCQ47W+H1TGSn15jstyXguQ&#10;5CI0EOKoS55v4BisAKJ0COjSoSDY5QItJCsAJ3lZzBswVTihYciTIR43Pwo4okNADqMJtSlOjwAf&#10;oYFcGjHlbezSH127tdHfGDp/ab3vCgFC569uFQgChHbGpa0CPzt3x8V6INZ37/alaneJACLHZwAR&#10;gOSbFC7B3SxQ4+jMMZq/8BBK946R+0QHNTErDADq1zcrlPbBxr5LdM9/m93u7c3bD2oBmD9pwC7T&#10;bsC08HnoLUBZmJCyLPahPCAWhzwoFkQLhYWqwUXlSQstWMIspllAO7/SnFkcO75nST28+AKG4iC0&#10;J46HQ1RODnkoefiyCyA/bZLb7ZYeZCBy/aKN40qZukLyIvupjpO9sgADKAFE6sRhk0cO0o5L4ewk&#10;Xz/kd5slM31QN3qGpJMX0LX6VVd1jVMcCFK+JOXGusfTc/Gh+T0djZkTyPOCzA06Ivz6GeeI2IqT&#10;E9dWbEa/jLMyDjDjhkde+p1+RdfMscy39GPKf7pjwF7sA2THfvLxaJce7YhnJxwAHXnsuypLH2d9&#10;lIvLY6uMbZ6V5ONja3Fl4kg8tuNcoyu95AGE2SnSDr2y80OfpU7iKYt91REnmzPnpLXHftGxbTfb&#10;cqk/sKBenvXwAG4BJ+EP0VO7maM996o/8mNjofLw4E8/Mk86rf3SV5i5SC/xtC3kqOnVc6HS5KtP&#10;vjRq/WsMyEh/hEg/u91qX53Yk5xuv+IBN9pXV53YwX+zKZdmY8Cp7wrZFdm4Ni5cOj9+8OL3m954&#10;6/Vx8szpcfzUyXHy7Jn+v60NfrJ+sLovtHP34dh9+NNxfvNuvwn28oXd8cNz++Obx/YK4OyNz//k&#10;xvjKmzvj73+03vEvvHprfPmNrQY+n3/l+vjia7fGl17fbPrcyzfGF1/fGl98a2d86chOhdvjy69t&#10;jeff2hqvlczzG75j96B9gw/zelsKmGFXfqrBQvW13+aex77nStnR/IkdpdkF9WcCUNnRa/VXrq+P&#10;y+X/vVLvztDFS1fKdp6XCQzFl2Ynhu8EZPhO+QgIQcrxxd8GtCD+WT3+V8jvAjbNbxNjrhOQp64y&#10;flm5etLhj1xykGM3deCa/s7Q9Ar9R/9tHhhCQAkgBAABQ47G7Ai5MwQkAVJ2gwAegAiR4d4RuWQA&#10;IxZaIAgIsZvTAKbSjsbydUzAKDs0URioab6iOHCLNBnZ+cGjTL5BT51pMX+39csdJmUWfpRdJXzC&#10;OILIS5hdJNT9mGXQD4B7r8jfYlzf2BivvWW79OK4cH1rXLq1P45duD7euXBznLyyOU7f2Btrt/yH&#10;TAGgPa9Z3h9Xtiu9uV8Aaa/j6y5aV+iy9ZVNf+OxV6DpsEESurZ70GQXCVhyxwhAyhGb4zRgqP/3&#10;rJC3703cK5vYHbpdYw0I9YMw28IDkoXIgiKMw/QwcLIeFA9I+PLg4LegiLtHAQDgs3DgIccZdBwc&#10;IsMCg6+PGmaH3w5ofgCziFr8LVpZWJc7Q1kMLXLqhgfo4BzJIdtiTZZdGTzKyQjYwKf+tLA+/UW+&#10;dIjytUNOO4XKF+KzaMQmwsTzdo72erdj1iULurg2OEekHO8yT39Tlj63fYqURXf9ji30E8WWsW36&#10;Gl5yxe0K/bLv100/KvpZmOe9Z4FTWDrPgC9ttc1Lpr60XbRZ9JF0lYdXv/Vfvr6mn5EhNCfI11bm&#10;I8rijI8cjtTce9aW5CdfO7E3/jjG5ZjKj36RE5vGWQq9NcQO4kK6JU0/QDS2Sn47EfGZtNNy53Jz&#10;u/WsfmlfvjlPT+mV7sWbce0/EmaLIvU56LzRhI8O0Tk2RJ7zfl6rPGBDqO2sAfISpk7mFV2iU2xF&#10;X/pFzzyrxkGIYvvICE/mtHkVfdgxbQt73ah+0gHhJ4Ms1O1XGl/mpXkir8eALWZ7Rg/p6B07R3eg&#10;KGsOsosrb7/AD7px0w//a2Nj43pf/F9fvzLOnDkzXn/zjXHk6NFx5py7opfH+o0q37gxbpWP3Nzd&#10;m94SLnByee9BAyF3g753cnd8/e2dAjt743Ov7o6/ffHm+PQPro+/fP7C+PQPr43PvnRr/MNPbo3P&#10;v7pR4Odmpa9VukDSaxtFm0Vb43Pib26Nz79e4Ssb42sFmF49Wz5m88HTnSHfnisAFDAEFABET38U&#10;P33u8qxJh57a0zz08s79PiZ7/chb4+zaWt8XOnN2bVy4eLnsan2rNf6R9cP9tGmTAIbIRgLwIowe&#10;wFDyA2qyQSENzEirDxsEKGUjQriKVzmQ1bxzfvNWPhnS2eyILARkye87Q0CLXRwgKCCmqYCNrSxg&#10;CPCxSwRB2RHy5pQ7REAU3twTAjyE8sTREgxZaMVRg4wyhDtDjsjsDlE+NBli2v1p4DIv0kL5dodW&#10;F6krj3zl0qkjnXtRJkSAzxLYyFvGl3pyCPQMcEobyhs4ffizAkQ/bTB07dbmePXNo+Pk2pVx8cbu&#10;OF909Py18dqp9fHmuevjxPrOOHVtf5y6vjvOXgeMph2igCHHZ+hC3yva6ztG6wWMHJ15LR8okjeB&#10;oXuddvfIrpFvWDhS266Hzj0j/0/jTpFt0tsNiiYw1JfpaoLnmCyLX5y6sBfxeTFtEDM/GMqV5YFp&#10;B6W8SL6HhlPIAgUEAAVLXjKBJfwewIAXTtvCZ3FC4vKUWwgtnnF20nF+8qUtXsrUk2+xFrdoWvSy&#10;CGdRxUO+sJ1f6RiZk74T2FkuvvKUhwfFZvrWdqmwF3Eyi7ovePGgWXbkSwecKdeeeHag0ha9I6N5&#10;K0+ZOFmxSTuJGjtxcmNX5WRrUx0273bmrxKb0z2vK+4Z6LldcY4pDl6bAO/0i30BHCo/fUtb2olO&#10;3Yc5X9y8yNfKEV56q8+WmY/dx7mvbNv2XbSDjCtdproTUBKijFuIXcwFzjBx+fRC0VFZ88z95rCB&#10;DcBDmfmN5MeZm/fGXbmdhH7tuhypI+Nus/LZgl4crna0bUwQvRPGWS/L9DOOPX2Rp53sWmgXEKIT&#10;vcU9Z9L42VXavFxetgYaxAOA8Ig3cJr1oJP2pRH9hfIBtOinz8ZTX30+Y9V/diwe8Y/SZOOl3tGl&#10;iT5zqD2yxbWVD3dmnuhL9NZXY6INIFL7qSseUi6kJ8CzvbPR8RxLAj5b27caCAFA3oK8cPFcAaGL&#10;49y5M+Ott94ab7zxxjh58lT/J5evMTs+8kZZ0950F/Tm4cP+o9YfndzoP2L9cgGXz7+6OT778s74&#10;9Etb45Mv3Bp/9tXz41MvXB9/9e3LBYhujM/+GBAqeuXW+PsfXx9//9LVBkP/+BYQtTO+AAS9uVF8&#10;6+MLP745vlnpn5zabjC0c/9R/yDub9WtwBDbAJsFyB/XPC9b9RpVthIClNbr1bM2P3fK/XhG/Y/8&#10;RRcLCK5fv1b2uDpOn5nAkIviABEwBHCsAE8R8BGAEmASMLMEPdLASY69ul5RZAUUSauPJyAqcTwB&#10;WMlPe2Sk3chRR/w5iA9Q8Cp9Lk4DRtduXO1dHTtBdoGcgU47QbttTJeo7RBlJylvk01/9FoLR4Ve&#10;tfdVapc0gQkAJYACmGlwQinKFPUr9jNRjkGeBUMBK9LK8OpQDKDzjOkcUVxHlQcRtuzZEJOBnu40&#10;IQAIdTvVHgeBR1sNmOg/56MnH9D7p+PBe08aDP34tTfHO2cvjHPrm+PklY1xdO1mgaGr47XT18bb&#10;l7fHSV8LXd8dp6/ujDPuEvUdosMm8fM3dvoY7cr27c67ulegp4CPXaRr+3cbPAFM8qUdswFHwNLG&#10;4b0CR3f7rz8coW16vb7A0H6BILtDyAPg0wb61K9WehBmx2LRyQJnkciiFqcbHqSe8jgtCyj69//8&#10;l7IVtA2s2j17CgzwInzJJztOUVvkWrDIbKdZxIFoX3kW4l4Aq27vkJTMSZdp50V5HKJ4FlH1hUg9&#10;gCC7MbGBePh64azFth1JpbWJh8xQ91+duT8rp0jPWW9tRP9VW7MsaX0PYGBbZUs+bS/7Qve20Vxf&#10;Ph5xfGQIlWtXOUeURZ7M9N0RmefTrz4A2bzPnJ+eVc/BvAvIjiUrukcnbWszIR2XJI8N6adN+rc9&#10;5/6mTueV7Dhjdsz8ih7pn/6ro0/S9JCHMpeUSyvTFvnmNltkjrMPmfQjZ9kvdeUH9AAcdDOu0VGc&#10;juY6R7Linx2/djqv0vThmAOGtJN0nLbxWdWbdVRP2M6/8hp0lON272gH4Kh8QCgUYAEk5QgIGbuA&#10;BmOJpJUF3JEl1Hf20ibdhT6HoW07JtFVqDx5KHGh8YkthIgM5fKAH/ahM92133YtXbXPRum/uOeE&#10;DfRLXtZj89X8Tch3+THvpR7/juCNMpenfRjY28/8k4vU9Eif9O/a9Svj5q2rvQO0uXWzQZDL0vIv&#10;X7ETcmqcPHWsPwvx9jtvjTffeG28+urL48iRI+PEyePj9NlT4/L6hXG96t/a3hg3trbGhnV6/8E4&#10;ce32eP7Na+PLr94cn/n+1fGp714bn/rBxvhk0Se+dXV84huXxl9/v9Lfq/zvrY/PvHSzQNDN3hn6&#10;3E+uF10dXy7A87Wj7g7tjX98c3N86Y2bBarWxxd/fG18/dXr49XT2/Vj2jeNqq++hv14uoriBz3b&#10;8IX8ZPvishvi18xfa61ve5kfnjfzJfUAIf7ap1qAK28pb+xsl02ujeMnTver9e5HAUO5M2RDQ3so&#10;/ha1X/7w5/WMPj0C4+sDSsKz8tNFZNhFSrk4X65+81Y+n59yZfx92kd0Qni0FZCU8Dk7QS5A5+0x&#10;E8hujp0dQMfuj+Ox3I4P5btD6uOb/pKjFtsCPwFB+U8ziy2DGwCgwgS24PbORBksl6fFuzNFOqOT&#10;6gWoZOJPi/REjOKils6qo5OIkXTSgDQAKpkMgS+dn8CRRdaW3NTGkujbAKjKV/FqU1nqTbtajvre&#10;Hxvbe+OVN46Ot89cHGcKCJ28VGDo/I0GQq+dvj7ePL8xAaKre+Ps9f0CQ7tj7abjMXeJ7lTcbtIE&#10;htDZa1s1sae4MKCp7xwVP0C0vnW7d4uu797r1/eBIeT/z9wr8uvgwFlvjcH9WmT8InBxziTvS+m1&#10;6LXjLUdj0bEwyYsTidPkwOKw8cfxxhl4cCyocWDT7sG0xSpvBYw4tiJgqR1c8UhHB+k4irSRMI6K&#10;nniiC92Q+hbKODVpC2r4Iwfpi7S+SeNDkRlHmEU5+UlHjj6mv3kttcGQulXefZ31i/3UJwfJ47w5&#10;ZfFuix2KyMcj7L6VTA6ArOgXPZTTL3W1ww544qwQJ4LfuFr83BnyfPavxponQotfAFH6oI8BAlN6&#10;GgdtCBGd6C8vJN261rikz9L49Tf104/sTJgb2uo5M/dLOv1WL2O8lK898uKYxdumxas8NsS/is82&#10;QvLVIV/+xFO8lSeeeQ4wBPCijD87dd7cT3K0sRwDeUBCxiMgR570Uhe8ZAn1J3KAITsvm9u3JhkN&#10;Lqb7Lu602MkKOAIuEL0DZumIn62X/cOvb7Fbxk+72gwQi65I/+TrR/qU/mUcYgN100f59I6NtUtv&#10;uhqvzLHogWILtmkb1Zy1lpmvQmmnFH7Yu7fqbeebN6+v3nr291Eb9UN+e7t+xPdb0FVWoCc2Fbfr&#10;A/jYARKurZ0ZZ86eLLDz9jj69pvj1dd+PL75/FfH17/xlfG1r35lfPaznxmf+9w/jBdf/ME4duJo&#10;AYMz48r1yw2GemfIj9idB+PIhb3xlZcvj7//4ZXx6QI7wJAdob/67vXxZ1+/WPGbvTP0ty/eGn9T&#10;5X/3o2vji69tjC+9dmv842s3x9eObIxvH9sd3z2xP9HJ/fG9U3v9ltm3j2yNF46Wv6k21renO0oP&#10;n3hB6f3+y6sJENg5CxiwXk4nLNOGw09XX383B8wHcyV2zboAWHk7zfd5tsvf2xk6dvxUH5cBQt4o&#10;842h3n3hy/nH2a/zu/G93jYDiAChBkGVx08DRXjVkZ9yZfICktwbivwOEy/StnbUU0c8O0/RQVxe&#10;5Mp7DgjK7s50LHa3J1ODpJo4LkoDP47FxL2CBiDZMZI2sfL/ZEAQFG6iIXk+ygiBMzzD+go16u/e&#10;1KQGgkK5QB3DLMFQgAhaxUumQQaIgvoYIsZgoNwiJxOvji8NnF/CBtxgI3nAj7fTAuAC4rQtr4HQ&#10;DIjI9X2FW1u7fUx29OT5cerijQZDb6/dGm+cBYiujzfO3arJutk7Q+dv2glyX6gAzsZBH5kBRi5a&#10;n17fHMer/ttrV8eZ+QL22aLzVd58gNH2nSYXsu0WrRcYEt7Yuz/tEhUY6u8VOTcu+9+vX0V353Ni&#10;fQWE2gHWomJxXAIFFMeydNT4kLyVc5dXdS2qFjULmYcIicvDw1HkV2jnVR1pZeS0I5+dG1rqIP3s&#10;QiguX70AIYu2RTe86VPkSi/7kjSZyzrJsxDHHvgRPunoHOcHBLk4rU9Inj6Sla9ni5OhneglLp8s&#10;bdIfD/lpN23FSbO/fOk43MhDeCNbGR6EJ85FWVMBIYCoF7qaJ3EueS70L85UvIFJEZ1WoIwzLXrW&#10;caVt7WQeLfuvTJqc9J/dtIMCMACiBhhF5Kbf5JhLCTljTplMfBwye0Y3deKUk99h1U1aHOGXxzH0&#10;Dks5S/nswGnHiZvnHAfHzqGqo66+dHnpQS7dcmwkn9OVlg8cNDCouPIADXl0lt985azVsVPhOIcM&#10;YMjuEBABUNBrq8q2d113mEBS5ig9A4g8h3Zj2Ep/GljM9kBJ05U+dqECZPQzuymAV+fNOrOTPDrQ&#10;S57dHnZURt+UieNtAFbt6a+29Jn92FE79JGOLXsciqf557ug5qv1zI94vgv1PdjyTe72XLlyady6&#10;daPTEyC6Oa5eXR9X1i+Mq9cut037HtDVS+PipfMFaE73zg/g89KPfzh+/JMXx8uvvDS+/4Pvjq9+&#10;7cvj7//hM+OP/tfHx+///u+N3/3d3x4f//gfji988XPjyNE3xlqBqKvXr/Qx2Wb5Q8dkvjz99qW9&#10;8dVXLo2/+dbJ8cnnz49Pfudy7wD9xfOXx59/Y2188tuXx99+//r4zA/Wx9//6Or4wivXx7eO7xYA&#10;2h7fO77Z3xf68fnD8cqFu/0K/mv+tuPKnfHi2d3x0unD8i+H49il+qG8dWfs9jfnyl79d1HTrsgE&#10;aDzX1r8JCOVHv3RecLIGWA/az8bPzb6Xj+4vapevd0F8be1ygyGv17s8DQjlmAw99ddPQUsDkPk1&#10;fGl8uRRtdyfgiJ9GwQNJtz+vevj+9d//rU+tLl253ECKHP2Lz0f4WmbVWZY1viiyoSF8DggCiLIT&#10;dGX9ck+wvlhd4MiuEHIJyiVqx2N2YhyZAUUmFdQNCNmCtDuEsj3p6MwWZYzs7zh8idpFLHdXKJFj&#10;sme/M0TZFRDKoFSYgZnSTzvIqAE8kRPDBREyZnaNUBb9bLGKN2irNtN2A6FqN3GTRjx19ct9Kt9c&#10;eOX1twoMnRsnCsicvHxrnLyyPd48d7MA0c1x9OLmOHZ5p+8OnbtRgGbz7riycdgXrd0vAnqEKIDo&#10;7LXtcWp9o4/cgKFzVXaC3PUCSRW/vOXC9Z0GVejq9t1xrQDSte3DfvXe6/a3a4IAQ2w+/TrwlVV3&#10;H6YFJ44rTkpe8pOHwsfRxoFbaDmrLLKcl18X4so4jzgyi5iF16JtEY5j5Fg5yzj9OHLt4VEv7Vsc&#10;pbM44kfi0S9x8sgJT/qB0g880uknProIlcsT0iN84uoJs3Oh38CQNAKOOPMAx/Q11DLn9pftRe+W&#10;X+noLr5sO8CCU4hzWNog/ZOOc44s9YX6098YQjX3zY1sh2cB1AdjaXxRxlOffC4h7XNSy7kkH9FZ&#10;mLYRveiPV9g2ZssqIztAKLZVFlJn6azlqS/P3JCvTTooD8CIU1XedUtn+uJR7oiE4+ZgUZwuks9x&#10;m7f6D1SIxx4NNtio8umSvscmwgYSM3AAZDjfgAr5yXM/hS7SIQ7acY185Zy3PDsYtzau14/WCRTt&#10;FmABLgAhJE8Z/dip+1x60R1AAZQ8q50uG7CVvtNJmq5AkDYBr/QhfHTzVtWNW1dXAAxJOyrSH/oB&#10;SkgZEIQXD8IDJJHHHsuxoq+xooO0PrDnciz7Ym/NWWta3mb2TwqufVy/eW1cunRhnDlzapw/f7ZB&#10;0bVrBYAKGF28aMfnXO/6AEQA0KnTx3vn5+y5k+OdY0fGC9//Tu/+fOObXx1f/eqXx6c//anxp3/2&#10;J+N//fH/HB/7w98fv/mbvzF+9Vd/pcM/+NjvjU//7afGK6+93G+Z0YE/3Sw/eXN3f2wWGDp59WB8&#10;7+0CO987OT71rVPjr54/Oz75rbXxqe9eGn/9HXShL0J/7sfXx5devjq+eXRz/Ojs4fjx2kH/b9lL&#10;Z7f7D1zfvvpgHLv+cLx948F4Z+PBOHL17nh7/WHJfzgubNSP4f0HfSJw56HL07UGz35xAjjZGflg&#10;/Mu//XPF7cb4OLHnaAKU8XXta4v4wfhAYMgxmV2hawVCgKETJ+2cFRia7wsBRb1BUH5Hm123/PEK&#10;IJU/BprwAWm5x4TU47Ozi8OHx6/LQykPUFJucyYnRPLi9xNGTqernGz1G39U3KlU/zdZH4tVCBgZ&#10;xL43tHmrGqgHdd4J0pC4C9T5zpC7RCbY9etX6yGxzbg7drY3+89bD4sX2SHycSuG7ElbDyZAZFfI&#10;cQ1F7ApBZ31/qKgNtDofnAbFQD1doPHp4GS4dBDpdJBgwFAMopwBGPIpUJoGnOygZGHaUCbPoIov&#10;edTpxb76dfv27bLFtfHqG0fGOyfPjpPn16ejssvb48haAaG1jQJBewVy9sfpq3vj/HXHX1Vn83YD&#10;GKDowo29ceFWAZrdB03Kz17d7R2m40Xnb+43iDp28ValN/vekby1qrtW+XaWACJHZ8CQy9V+IRzW&#10;ZPPNoQagtWg0gCuA6giT0+BgLNhZxLPYxKEuHZG8OC99X4IexIHZcuXEhO0oit8i7BeghdevUnzt&#10;WGrBI4tzRRw1+WQLpfGk7ejVOld+nCtecfnqxuHGAQMccVR4UOqgtEkX9ezkBKChtkHJDP8qXWX6&#10;GfDTDlx/7ATNbQZ8CMlG+hr5dLHIa1/f2pFW35A8hCf9JJ+8AAl1EBnqJk12+h0Z3ce5H1235kX/&#10;j9P8Y6AB8gIMZRdBGCAgTUbkCRF5z7YVvcTpwq5pe8mXMADIvMm8Mn/0uUFZyWIXclv/WX6cN0cd&#10;feTLS755zemKBxAtHX7ABsdPHluat5w4B97HB/O4APVCOmUuaNNz1GCqytTn4AEIOzpCbdiBAG7c&#10;TdGWo5rsSLigC+woE2aXQpgjHfWl1y6cbdCBOGChHYlr5KtfcXrrI/CTezl0M4bdh7IRoBIwJKRz&#10;A52Soa3eMSnglWMj4AGdPnNinCqih+/urJe+Z88X8CiAYXfE3ZqL1R+6pFxIv0slR5+vzIBOe/rX&#10;96DKRnRgywAzcWMd+6MGUOW7pree9WO//dfl9Utlj7Vxbu3sOH365Dh69EiT+Nra+XHhwlqDo5Mn&#10;TzT4OXnynXHs+NHx2ms/GS/+6IUOv/Pd58fffPqT46//ZiIg6Ld/57ca+PiT4f/2G78+/tt/+/Xx&#10;3//7b4yP/+Efjj//80+Mz3/+c+O1N16vvumTF5L2xu5B/Sjd8Ubwnb4e8dKpG+Mrr62Nz720Nj77&#10;4oXxme9fGl94+eb40iuOwjbHN4/sjm+9szO++/bmePH03njt4u3x+uWD8fpF/2i/1f9LdvLW/aYT&#10;N+6Okxv3xolb98bx9Qf1A/n+uLL1oMDQ9PdO/oHg4eMJwEzAwHMlrHWq0j/7ma88T6cv2Q22Dnj+&#10;+eoJPE0bAO0Py/9569ur+v6+Ahi6eGm9QKS5eKXGyPo6fQMIKJmAzgSuABHp9rnlh90X6t2hykcB&#10;K9nZaX9eOgYcdV6l49uBGaE8u0nqAlXqK0tamPpkSUc3cdjD34DBHg2GckTmzlDevLLNCBTlDTKU&#10;XSJvmOVjjP0XHAV6JkBw0GkL7J2KA0e2JB2VccD55ckp93Z85dkRChjKH7VS/unNcUZgHIaYXqdH&#10;ASMBOXiRji4R5KrTZQwkP21IG/A4Ae1k4LUhbjI4Lstkmdqc9On+zMcK9+7dq4f7+rQzdOL0OH62&#10;FgY7Opc3x4nLW+PU+m7/J83arduF3m830HEPCBAKGLpYwGa6G/R0t8cOkaMx+Rc2DvpT7pe3HYk9&#10;aDmO2gCoc9f2+kjNrtJF95A26gHcOWgw1G8VlN37aLLCnvQVGjcOg1OxcMeR9q+yWnwsOHHkWeyV&#10;iyN1OSsOARCwwKojnbsz8gOI5AvVkSetTbICEISRvwQM5OKNw+WA6KKcE0Xy6S6eeuTQO/wW18jS&#10;R2XpX1PxqcdpC1sGR1x8kROZ2tOHgL6APDzu4/jVLU6XAAD16EduAKB8OsXR41kt/KVjxkU9eWSq&#10;Q4Y8/HgCYuXRMcArfVvK6fySky/0msN5DsTN8WlxNB+mXZAer0qLk0OettMnOgmVyZNG+h6e8Omr&#10;eHQTb/2Kr3eDirTDYWuXrj2HZjltn9lBAjbZTRHGqQMBDUZmMMR5BpBkh0McUAGCAoQCOuxa2Gnh&#10;uMXtvAAVdAIs2CXzWX/0gy4BQ8ZCG+rSLaCid3WKgAiAwn0UDlkcidudcFmXk3ZXRYgPIAGYTp0+&#10;3mDjTPGdrLi7KtLAyenia0BS8oENu0N9ZFW2AIayK0THpM0dNtF3QI2e6muTHnZKfvTS9/uPdY8c&#10;fb31efOt18r5v7LS4Xjpqe13quyNuYw+SDn9TlTfoicCnrQT0DftJl1rewUECRNnZ3YNsOWz+C/E&#10;Z/nu3dqF89XGifHW0TcL2Lw6XnrpR+NHP/phh6+//to4caL0KHrzzdfHG2++Oh2FvfSDPv76whf+&#10;YXzu858dn/rrT44//MM/GL/7e78zfv/3f3f89m//VtH/6NAfDIsDRZ/4xJ+NL3/5i+P5558vGS8V&#10;ADtfYO/6CgxtOz3ZKdq/2+v3m/Wj+IXj6+Mbb10aX3n9yuojiy+cOBzfP3kwvnd8Z/zo9EGBoLvj&#10;jQJC71y733/UerT8x4lrB+Pc5oOxtu3NtPvj9K07Y23v3f43+5NX745TVytdP4oBL+u+naEGQ+X/&#10;stPj2eaL8zdSnnn5ATvKehOgiP+za5RjNDwBQ+4NbWzvFLi82BeogSEfXfTHrA2Cigcw4R8BLCdL&#10;fDOgwl9/+LNf1Nrna/PT0ZcyvpxvzkVovPz0cgND6DhMvEHVDHwAI2XytC8dHvWlycJLLzzaABQ/&#10;rDaFq2OyTCogx8VooZ2gDgsAJR3QtDpKq8G+f7dQuT8Mrfj29rRrZKfEDpKjNUAqnaIcZR7WQLUB&#10;5g5FaR2iePMCSVWvAU8Rfp1J/iRzutNjoITSBj7ABb96KznVDmKozpvb7fy5HdSGrdBHmXz5MsZL&#10;/ehKhm1Id4Yurq+Pl155bbx98sw4feHaePvM5XHs/NXx9tqN/s6QHRzABbhxCdqFafeFrhbAuVrg&#10;58IMZJCPNfZxlztBvktUwGi6aD3fD6oQaELXd+sXQcm+XDLxXri53f+HZmcIEPIfZj7AaAL3BLUt&#10;Wb8agCGOhgNHzzq+Z0m+X5IcE36Oi3OSRgBEOzNpDm0RNm/JWIIiecbIAwo0AVDaoEd0AiTU50A5&#10;mwCUkLLE6WKx5HwDZuKI5S+dN2pnTMeSG8ctL0665VdIBschP/LCDwSlj4kDR8udIWXqkUUHssjo&#10;vCprx155iJ7RLeAFqYuUyUdTmxNAUC/OIvrhZz/AJ22tdKlQGxmXhPKTFjcWuWsir+cAXbVXZL60&#10;3pXfZZWeji+muyd0SX+7Hv4ifZInXPZBv9r+s56xQ8ZBPsKbOzecol0MjpwjjTMFaFBADt7sQAAj&#10;eV06PBMIuNJ3SYTr65f7OMUuApKvftptYF19oTsd9S9gu3ctCnwggAuA4ex7N8VxzNE32gkDFN5M&#10;Egc07Eq4m8JJi//k5R912QsvfLvzpYESOxjSLu2il156cfzgBy+0w//e974zvvvdb/dbTmfPnu5+&#10;uMrgh2pebHGVwbUGP1RzxcGdGrsnjpV61+TokWr3u+M73/lWy/zCFz4/vvGNr41vfvPr44c//H6X&#10;fevb3+h7NI6UfvjiC6Vb6VP6CX9QaXH9eqX64D4NIEV35C6O/ruP83oBJ8RGdp/YGAAK8Mm8Me7m&#10;DPvjsetkF8p4Aq3Alt2eV16d7vd8//svjK985ct9yfn5578xfvKTl0rv73V/ACQ6Owb7yle/1EDo&#10;U5/6q/Fnn/iTAkIf66Owj33sYwWGfn/8z//58fFnf/an46/+6i/GZz7z6eL7ZN8T+vrXv9r2Aboc&#10;uwFC7rDk0zP3Hr47dg7u9OdO3OUEiI5e2hgvnrg8Xnh7ffzw5M74ydk749W1+x3+5NxhAyH/UXbi&#10;5nvj7NajcfL6nXHq5p1xpsDPlf3H49zGvXFsfa9A0YMCR/f7f868pezkYe3mQR+T+VNY/1P57pN5&#10;V6X94fxDskGCddX6OQMg8TlvuRnAnzYYKp8XX+cS9UH5fN/V87FF/8d56fJ6jZUfOuVbq834GaDI&#10;5ok4/8mPKuM7+X2+HgDiT3N9hc8FeIILtBtwI86nL/03vuYt+QFA+OUt7yA1FQ88QI/GEyUjp1LP&#10;uSsE3DhfnY7Mpp2gAKK+PL212dQg5y6wZIt4urUPAN0+OGwwtLPjy9MbTXiR+gySzvu39A8+KDT3&#10;yK/SaduMcZaAJcahcMAPUo50WD5aDhgUiwwmxAuRkotaRnU4Bo4xGSrApw1ZYQZIvlA+Eo8cg6Xc&#10;ZPd6vbPZM2tr4+XX3hzHTp0bp85fHicvXC0wtN53fhxveZX+xKWb48zVzQI0BWyK7B6tbxSosSM0&#10;g5krANL8jSFviK1vFXi6tdP/a5a3yPIqPiBk8qs3/e9ZgalbWyVztz/ImO8N3Stb3y7UblwDhtwV&#10;AUI474AbDo4DBFbyq5dzVM7RxyHKQ08fsPf6P8LIS73s/qA408hNGTDkIczOypQ3gYppV2mSLYzj&#10;5ODtqHCOHL00CjiSl10meamrLLsxcbQfAQbFw6kJ45DjoJf1Ob/opS90FjZ40y5dtF20lE9WL+rl&#10;LNMXZeLy0hb5AQGAhbR29TFyUOwS3sgQInn6j2ITtARHbN5gjj1KVuZAyyKTTqVfxkZedkXk2yWx&#10;u2CnQZzzyrFTwED04tyABH1KH5Z91xd9VU53b7zpc2yN8KevHGJ2hBwpOboBhHrnZf1iAySvRPeO&#10;zAx+AoROFSCxy+LOSDvSAit2YwCBAAIA6O23j4433nhtHD/+znzv5GL3zW4TJ62/dBJmrOjXR1PV&#10;Xw6bfDssABACaL785S+0A/ZWEnInRfqLX/rc+PwX/r7L0T9+5Yvjc5/7bF/O/YfP/V0f2Xzyk3/R&#10;Ttsxzt/+7af7iOYv//IvKv8vx5/+6Z80/cmf/EmDF7rrD3AH7OTFFnc6ASO798ARoAT4HTv29vjx&#10;j19qsPPlL39pJdMOyF/8xScaECBtfuITf9r3Z/74j/+oAcRf/lWVCz/55+Mzny3AULr+Ven616Xn&#10;P1QfvlT9+dKXPz++/I9f6H66hPyZz/xNg5C/K36gBMCzE8XGAZyZM5kX5rt8tnVnCQCyC/UTYLHo&#10;hwW0tPHZz/5t0d+Nv/u7z1Q//mp8+tN/XW19bnzpS2X7Akhf/eo/tu3ZmO3Z2a4QG3/iz/+0+v2/&#10;u+9s/MUvGo8arwKC3/728x2SATCyGfAYMNQgCAAov8cv7PvEyZ37Y/tOrdO7d8fp+qH71vkb4421&#10;jfHa+f2iw/H62p3xxoW74/ULwFABpvV74+StB+PMhlfyDxrwnHUSsPWgw2Pru+Ns/Yi+uFs89QPb&#10;PdR3Lm/09+v4By/QuC/KN7Xv9K/+83oz/dDkU+dw3glaAaQKn81v31x+D3iwO7R/526DIV+gPvr2&#10;sd4h8p2h5Z0h/jv/JNHAYwYx7UOLpPn5UDBC/L/2ggmklakfWcrxyg+feIBQygEiRL76DdL4QPii&#10;6uVk6rm+cb+zWYN4tcDP0wvTKF+edmnaLo97Q85mgaa8jQQE7e3trXaGgJ8+Ky0io8FQNawzFKE0&#10;pQChx48tyO/3xCE7QCxgRIcorFNIPWWRIzRoGTggCCgS5liO0RgvxoqsTs/xzi8iT5hBEadH5xef&#10;PJRy+YzpQplXDS9fne4MHTl2cgJDa+vj+NrVBkP9FliRoyy7Qjf9g32BIf9ZZtcnQCggaPqbjv3+&#10;hpC/6pi+SO0vO3x0cear8pt73hx72OF6laOrlX+9yB+8Hj6cPr7lzQLAja3Z2J0hZ8bTgzGBCM6O&#10;0wtxdgExeDh5PHGUDVpQ1RVyXnGwypfOFAU0hKZ2PKDA5nSvCI+2AtI47jj7PMz9QJfz5igTIjq0&#10;o5x/rctTH/9qIeD4i08a4QEWloAiCy4+/Jwdefi7j3P95imZdEbiAUGoQRH7lgz8S/lx6mSRnfaW&#10;OirPr2L1lcnHq74wgEIY2YmTi8Ib2WRFHr3pKp6dHpSjIKFxMX5kystxizGTdnyUt5noCwQAQZwV&#10;R8apcW6AC4fmOAZgAhgCIjJmKLrnflH6rW/4heo4UgFiAB4gCLBxBGN3Afg4VYAn34XJERMeoMdu&#10;jPwAlOzKNFXccYqdAzsLdl3sXtjVcFykTaBK/9Jf+sf2dNNnIA0gs1Nhl+L557+2OoIBZP7iLz/R&#10;Ow4f//jHx8c+9gfjD/7ATsQfzG8o/U6TI5n/8T9+s+O/9VvurPxmH89M4RT/b//tv41f/dVfHb/y&#10;K78ynnvuuSYXe+1ccPgvv/zjBnJeMQeEcrXBrlDf86w8bwVz6I58/vqvP1XA589bD7LRb/zGb/T9&#10;GCSetHszv1EhHR0d/dZ8lPTbpfcqPhNd8ZD7+3/we30M9bGP/X5fPrYT88f/+4/6ro5jQbt15kl+&#10;PCzntLnL7uYU275UY/P8t77egBGwAho/+am/LCD25w3Y7OIgYMgr8GzyrW893/Td7z0/vvfCtxqI&#10;ITtFwOoPfvi9HjO7bq+88pMGh+aCeYHsLgFFAUHuKK0VmPRBYr7Shd74tQZDdx+M3Xvv9o9bL8Ic&#10;u7w13rmyU6DmYBy57B/si67cHm9V+NaV/XHs2t1xpoDP+Rn8rG3cHRe2p/8du1g/gOUBQlf23xtr&#10;2/f7bz78AawrFD7wuDl/fPfR+xMY6t2gJoBk8ocAwEeAzzNASIh3ukoy+WoXjb1N5vhv/fqN3hk6&#10;fsJdrAkMuTd0WD/CszMUXx1wtPS5doACctrfLnwsPy/dehbJi99t3tlP8894488DougrD4+NC3zy&#10;o4/w/wGGvD7vsrTdoekIbAI0ATXAkF2hPiIrApjsDrm5jx8A2t311pj7Q95Im47GcskakLIbEQV6&#10;YIrsDH344YdtMBOGgzaBpHUuxmBU/OrrEErHp3w7RNMuEMpOQwgvw2g7hui6RUvDShswJB3ef/7X&#10;f+n4ineuy8h4+xsOVe4c1X+1vHn07fHOyTPj+Onz48jJtfH22SsNhhxtXS/QYjfH8Vj+dqOPtW74&#10;2w3HXfdWYGgCQgWICghNf8HxFCgJnQt7sK7v3B43diteZDcIEPJF6hs7Fe4CRHf67Pjw3vRtiPxi&#10;8UsBIArw4dja6bSznHZpOMeAGmmOs51i5Qvx2WkAELLzII+s8AbgIGUo6cn5TqA6uxPyhe7bAEPZ&#10;2bEQWhgtinGO8pdghtNfOfoqzw7IKq/qCfGJe+Wd7ngCKBCnZtElI/nqyZeOQ1ZOToBdAJ8+Tm1N&#10;IT3oGV3oSn73ZW4DRccGAIu2Lfz5VYwHsQc9EJ62T5E60ZOsgLEQuWmnAaS8IuME4PSxlzaBlgI0&#10;vcNRjh3YcX9GmHw8ysQBIiECArIztLybg5TnDo00UAQw6YfxXdqB7mwXGyjHF3l2gvr+SYEexy0c&#10;o+MXzgxxZo5LHDM5WkLuhgjtunB47olwiNmV+drX/7F3Ff7hHz5bzvNv+kjE7ggQw9E6DnKEdfzE&#10;0W5f/4AhOumHsaVndoS8ns3B2gX5vd/7nQIRwMWvjV/7tV9twLIEML/yK1P4bPz/i/7feOnO6dsd&#10;8uZvXnRxTJYP49olApSOHHmzdzsAB+AEwPko8PrNAmT/o/OReO7P9F2a3/3tKT3Tb/1WAaSO/1YD&#10;pl+p/ur/7/3e7zYIWtLHP/6xvqTs7S1jCmyyaeZ+QGeeAzY2v9xNChgypkLja0zJMn52h+zqALeO&#10;DoEa4MbRlvEBjrXprhaw6z4UgCy0s+Zu0dGjb/XuIPBz8uTxceoUAABcFxC6sNaXpp2u8J/8WK6X&#10;8Jl7h5UuoOA/JR2VXdo86B0cuzmOu965tt8Xo9+6tFugqPJvPAVCa1v3CvgcFAgqQFQE8KzvPywQ&#10;BAgJ3xuX999turBzb1zZuTtuHPhvS/9a/3i8+/70l1F8mkvTuZaQ/wKVtnmwBECJO3UBhqaNBeF0&#10;gXr6xtAEhi5fWS/bnenQfSHk44vZhGg/PvtXPhPx6fwQMKQ8vja+Wbj0t51fMgCdACD5wQnyl3Hy&#10;tBG58efy6BW53Sc20UZRgyEfp2ow1N9oKPCzOR1z5Z6QY6+AodwZ6tfxxQsA9Y7Qzk7T1tbW2Nyc&#10;PtYIEPlKNTDUqLAa1pnu7E/Lif7TdBGKUtrCF6MJ8esA/hg2nU0Hp10Fr/Fx0tNOQwOieQtQ3Ril&#10;DVNyyYmxocYYU1u56IWXHjGc9hBeZfLFXQJH0DIw9PqRo+PYqbPj3MX1cfz8lXH68q3h3+pNUv9H&#10;5qOKjskcafXdno39/ld7IAfAaSDUgKfsfuAL047K/OXGnY4DR08B0kFfzLtZ4OhG1bm2ud+hXwRo&#10;o0DRRgGig/v3+9fJ4XxExl5+Jdgm58BXYKicol0COzNx8B8BQe2AJ2eZMr/el2AogOYjcsuxBQgh&#10;eeijYMhuiok/jZ1dFRQAYfGzCHI22glIQnH44gFFDQaqrantSYfUC9DJ939afvWN0w2YCM8SPATA&#10;oC6vvM6f+5sdFP0W1z/lsU3AGZn0JKedZ7VtkQ+wIVt+QE3KxFOP40V42jkAQ8ZmDvHQW3tL++BV&#10;lj4aa2PSOlQb9Ed5FRoBQcCOOPADNIl7ddvFXPEGOfVr3u4LEAAMBAAh4EhejrSkxbPDoi90SH9i&#10;3+gcZ6ie4y73SpbfgfHasyMYZGfAUZMjGLsDjpUc4fzJn/7x+JM/+eM+YpKPHPFwwvI//j//sHcs&#10;OHWOnuP+9V/31hAA8+sFBn5j/NEffbx3eDhP/QSIADo2N076EF3tVnGogJCLuAEtz4b/X7QETP//&#10;Uuo45vnqV7/SRzleK8/HBoGgJRiSz+nbCfnCFz63uhfzmc/8bR8xkfM3f/OpBojemvrsZz/TaUdK&#10;bO+18s/+/WfK7v8wHZH99SfH35b95SNpO2GOnhxB9RHfZ/56fObvCqxUPWMCvLgbZReP7cwb84pt&#10;81yau2zMvkB13qo7VYDYnSMgWNiXu91VeuUn3S9ADznWAmrOnHPpt+q6aF4UOUK7ieLTZfYTbTvH&#10;pl7J96o+8HP58sU+enQfS7432GwquEKy2igosqFw4NpJ/SDd9wfbdx5MpwLlC84VyDnhbWFvCBco&#10;OnJxcxy9vDNdjN6egJAdn7P9Ao3dof1x0d3R/fvj6mGBoL0HvUsEBF0ucHSp0uTeuv1uAa8n4/6T&#10;n47HH/x8Bj1837TGCvuea/k5a22umShLufyOVygdP+2+kB/+flzf2truu0InTp4a167frDXKRWnr&#10;1gQ44jsBEP6VPyWHj/WDPH43uzj8qzp4hB/xv0Xhj5zwA0fhVY6XvMST1k58uDIyPgKG8oEqgGj6&#10;ToNb+fUrr1AthJsdIkAFuAGC7AzZIUIAEEC0UYBJHDByZKYuEAUUUQRRliLdgZ+XQu4OUbAU4aTF&#10;gRNp4CnbbDoQPp0mS/4EkOYBrEHj5DlTtES06sZQ6tOhjVRyk6e826xBUkc5PgApvNrFi9TDf/na&#10;lXFh/WK/ZggMvfbWkXH0+MkCQ1fHO2fr4ekL0dNr7yZzh/6Co+IuSff9IB9P3JqOwdZubDVIyh+z&#10;+qNWob/a6PQMhvwv2a0CSMDQRoGoW7u3+09a+3/JHrxbvwoe9a7QzuHh2HaECWwWGrd71nZ5r0BD&#10;UYDJs7QELn3cU46ck29nWwtSHD9HC1AELMSZAgjqcrYBV8lrEFHOWRoQynjZ4etfJTWWyrQZ2RbC&#10;gIrs5sTJAxcWS7rRIQ4UgOi2ilZgbZYFVEjbHQl/wEZCstUT737PlDJk90qfsgOWeABj61dtaoNu&#10;KG1Y2Htxr8W+d0ZKtrSylNMrv46VS6cOnugeGfjCGznsEz20vZSRcaSvkP7qAjleefYqNKcD+Igj&#10;9zQAAa9uSytDXp3mTAAVgMfxleOOgIa+oFxxzg5f3qwCiOywBAwu7UF/NgOWOEe6kOuYixPlaKeP&#10;33nj53+M3/wfv9m7EL/6a79SQObX5p2YXx+/Pu/GJI0PQJl2Mn6r8yYQ8f8OUtQHboCc5c6QMYr9&#10;hXYt7Dg4drPj5Jjr/yHv/wMMATShX/s1+v/a6jhMGJr65ZXvaffGLo32/tf/+qO+L+NitbenOG67&#10;Q47FXJi+d+9O/yACiByduSDOyb/11hu9a+KCNCD1/PPfHF/7mntNX+nQTlMubQOifb/pH78wvv2d&#10;b47vFZhxeVq+uJ23f3Q5uWxg16YvW1c+0GLXzvGj3TZ5bGVHxjGn40Vkd8ic6HlR8yHPgDlhngDU&#10;7oQZC6DGEZsdHnNMmF0cYMZ/iaEca9nNMQ+R+WouigP05PW8LaCDAB9g8saNa/0pGXGh40WX0/lP&#10;101yasI3Tn8JMr19fbdAgv+J3L3vf8PebcDiMjWgc7r8w8nr++P4NW+M7Y9TN2/3JWlAyLGY3aAr&#10;O/f7B7W/9XDCcPP243EJEHJ0tuXuUJUXSLpx+O7Yuv9k7D98f9x77Fjrwz654LuAmqyvfRG6/Je1&#10;l//MS0goPOGXpz5/BwgFDG3s7PaOEDB04+ZGjU35z/I9+Zhig43Zf/OZwt4UKX8KwAQLTLpNvp1f&#10;lQ5W6Hqz/5Un3TtDs/zk4em2KlQPpQ0y8UeP3PeFC4Chj9wZ8haZgfQrHXixS2MAAZrcHXJUBiQF&#10;CEG9LlB7a+ywHC4QJPSK+YMadMdedpiCAFE6lY5RnqIUYwAgBDGYUF4birKzwdIxHcFjEHPzvRHt&#10;jGozmNnpSTtCRJ72c2cFxSELpU0UaZfFMzGACW3J7/9zK9vdrofSPxSfPn9uHD12fJw8tzbOX7o2&#10;zq3fGmcu3xpn1zf7e0Fep7+04W83JoDkY4veEJv+vb6Qf4Gkc1c3mhyFoQs3N1e7RP1HrY7PCgw1&#10;EDoogLRt9+d2H4ntuKRXYGjXK47vPi7dbo+9O/UrpcbE1iZA5EHVP8dkXqmOAxfGKXKQy12dfEgR&#10;OImztEMUZx9w0otV1Q+QCYgChuStZBZvABJ7srVxyDcpEH582u/jnHLo4hZBAAUI4Cg5dxSwEYBA&#10;H2BJmXriqd8AoeKrOylAX/GlLHLxpJ0swAES+vxv//7Lto1+sJkQgAwgbDBZctRfLuYrmp1+QMAK&#10;pFTZkj+7QIizVZY+0EleynK0EHmR3f0pfZ4FT9np04448mvcWzqcQTuEAi2Az8V+I2p6ZftcOSxp&#10;oeMpr1N7fdoREgeX4ym/zt21wcPZKXNUJe7XOwfGEXFqdE+f9UE6zjA6Z7eF47Xj440fzv+//+Zv&#10;NAgCgBpMFNBwDNXfgykCYtxxme6t/FbvCLlT8wcf+/3eDfr9j030sfl1auDIsQ4ZwAaSB3i5EOzt&#10;qBz3sT2b0ZVN6W63CGjj3AEFoE2bQJtjImCsqQHMpBNgFlDzh3/4h63fH/3RHzWp+8d//MdF/6vz&#10;3TNy3+iP/7fdrv89/uqTfzn+/C8+0fS3job+4bPjM5/9zHjpJy/VuBT4vHyh74U6CbDmW7unF2B2&#10;ex1wbGZ3iLMHGOyguDwuBCYcEwFV2WFx7GaHxdga6xxTvlkgFYl71d74H33nrT7KApBy7ypHUtK5&#10;vwUEAZC5/M6GbNlzwjxFFc98MN+BToB7+S0k89O9LsDGTg4Q6JX7Bj9lB/Gr1wHzAjg1RiFzqy/Z&#10;17gC9AjoAYSyE5S/8gCAAMvsqvEFNhX4UP4iLyZZb6WdHPR1hYeP6sfqo7Fxt8BQ/fjNPaC1jft9&#10;OfqcV+Zv3Bmnr98eZ27YDbrTu0L+YuP6/rvj5sGjAjyPChBNYMiR2QW+Y/Og6pZP2SpfcPhw7D54&#10;3DtD/pKjj8na904+DuVEY+nvAnwCiPi/p+vx9J0gQIgvcfR3Y2NzrF2uOX78RN+XffDe9Kew/cew&#10;5XP1GeDyLUGvry+/9iwNhMS3wwNAijA+n79u3LDgA3AcrwUz4A8Q4ueX9fj5ZTn9szGCr3GGekVs&#10;1H/H4eEAcAAiACZgKPeH7ArlHpEHKA+TgXZfCAFDdojE7QzlzNTuDmUoR3k7LQE6UVw8AIWCwqXy&#10;SF7X6UGd+JBBC6rN4Mmz7fdPv/xF6egX7/TdAZT6ZGrDZAB0GiBU/RAZyuxc9OQpZ420JfSlbg+A&#10;fyi+Ug8WIHTyzNlx4vS5cXrt0jh34XqBoY1xcu3GeOfctXH07PVx/vrBWN952B9cPHNla5y/ut3f&#10;BXKHCBhyltyv19/a6dfrJzC0Pa5sulO037tEV7cO+o9Y3RECihyRbc1HZcDQRgEgH9zyELi05+K0&#10;j2/5SNZ+gVu/VvoPWh9X32piZwdjAiaVnp1RAFEDiRnY2AUBUNpZ1UIEsHCueAImAqrw+ePK7AzJ&#10;b4BTvNLKJ/AFOABKEzBCPY5VDkw0f8UDTgIEhNoW0kdewAoKjzC6SSNxefjEyVnJmhfc1AvfUo4F&#10;GD+99Imt0GSP6U6UdEAGuWQI4yyROEcqbmEXko2k6SLE1zav8uxCdHnl4eGI44zVJbP7UuWxR/qp&#10;D/JbZtU1BsbZERkZdoTs/AT4+IYMZwbs+JZNvhPzVjmxfEtGyAFyeNPuwLf63sYPX3yhf/ELUfKB&#10;ITsDHChZHBdQoU/0FupDxoL+sQ2n574OuY5e/vef/K8GCn/48Y/18ZYdERdzXdL9n3/0h10GMPnL&#10;BG86/flf/Fkf1/SbTH/36b5062jni1/+fMcBl7//3N+NTxSfS7jejHKE5oitj4Kq3nerH+wAMLIZ&#10;vYQZC8d+HDmHDrjps7tI7hxp0/GdY6K+TN0Xe/+mLy0L++ip4u4suezrQrPdGHyf+5y3zL7YZegL&#10;X6D758Y/fvXLpfeXSu/Pju9879vj29/91njxpR82vX3saAOArFfWbk7aj1o/aKc3ympOzZep3R2y&#10;Q+TCNRAE9IjbWZnemjreoaOi3mlxQb1sYUfGuABAxjTfHPItIfMHKDJ/8Nu1AXrYRj1xQCi7h4CJ&#10;+RCAbOwTZj5kHiPzhb2BmQbwdupngJOdnHyV+mqt1UAhagAzf1bBmGlbGhgC0I1fvlhNhm/mAT4I&#10;CELJA4TYk7/gF4EhNgaE+tt6tdY+LP9lp+be+7U2P3zcb5a58Hxp58G4vPte09rWw3H21r1x6ppv&#10;B+0Pf9vkj1f9iL6xXz/AiwCiawWMrvadofvj4s6dpjX/W1n+4erenbFVYOu2v8X46c/G4w8nnxff&#10;lk0Df9gd3yYMGOLjxLMuT2vz5Isdk7lusbN/MLxNxue99uZb/Sa1N+eAHyAoF60DjBAgBADhEQJF&#10;sAA/zC/3qVDlSyP+Gj4AXoIThDkWwxt/HnwQjBDAIx5gBHvANbl6ozy62SnrV+v7F8J8xunCMxCE&#10;7AYJ7Qg9fTts+ld7DxXH6iK047EGQEXuDO1XHbtE6MmT6tQHT9FeQJEdI0pROkBI+dIQOhJjBUAZ&#10;lK5fRp6A0gRYTDyDBwT1YC8QLQPg11aMRCZZjYqL3yRInSBjYd9nqTyTGq/2PFgWFw+Uo0N3qdyq&#10;f+PNIw2GTp67MM6uXRunvUZ/aXMcPXV1vHX6+jhxcbuAz91x7tr+OH7+1jh1aWP1UUXfC+r/Kauw&#10;vye0WenK9+q91+Udp/WF6ip3p2jjsB6Gmvgbe/f6iGzL/5HtH67I+fT0r8UTmZjOrv1y6X5wgO1o&#10;519btcBwiu3ELTLllBoMlcMXogZDBUjEOdHe9alyTiAAIx9zA57wqt9hEcCFEp9AwwSIhPmVIlw9&#10;tHiLz2KXNoTabTBScUSHgI5lPLtDeOQJyQwfkAMk2DWRpnt4leETSge8ZAegAdEM7AKIcrQ4Ab2n&#10;wI2tEflkBPBoiyzHLRZispVb2C3S0vqOXzzHMuoK8Vq8HTXhiyPmOLTbfSrSDzts8htoGOMietIb&#10;uHU3qB1BORFfNObwfRTPr3yAh5OTlv/yqy+N1998tZztkXZ8eDg9r0bbAci9jd4dmo8/5OHLP35z&#10;npwgp5VjMmPFrnTLGERXevexWzk7dbXlnok3kLya7f6KO0PL19T7mOYrBSgKjDimcd8HBbQ5ygFu&#10;fBPnxwXQALoXfvDdAhXeMvp21/lKyXve93R++L1+bZtj5+T7rzDKXnSnW8bZGDjSi64cvj73kZD2&#10;Srb26U1/3+rxJpPjJno6NnIR3JGSS97qRWf60Fu9pqr3rcpH9KW/YyqvmOdPQ32Zmq655G6che5/&#10;mVPmkXTml7mXY0zg024LEHPq9PEGMuK961IgFqXcWF6UrjI7htlFzFepleGXh7KLk3jvxNRcAELM&#10;ZzY07zNn2TbPUyjzg+45Rs0OTwOiAjN2cKzZLjgLHWm53yOO3/Oi/8CXMROSMe02Tf9rBgzlrhXw&#10;6FgxYKgBUflDvpSv4Vf4C361wdC8M/Ru+S13eICh7XsP64fxdPy1vvuwd4YaDG0+6F0hITBkZ+ji&#10;DIa8hHOz1v2Nu4/7OMyx2c3b743r7iDt3xtXvETTn165U/7hwdi5V2vbh78YT342+Tw+za66dRtZ&#10;B629WWuVo1/+ix3v6bQFEJp8rLX7Se8K8SO+rH315q0JDL11ZLUzBFgATAFCQAZglDtKAR7AkN0h&#10;cvlo/h02AHLim/l/OMBr8QAQvx9Q1Phg9uNCafUDlPCQPfV72h1KO6mftuRp7zkDBkhMH1y03Tvt&#10;BtkhAn4cdwnt9ABEdo8AIvyNfudjMsdjQFDAUMhHGB2bUYBSFGiEacdoVlRelNOhdKo7OgMifDny&#10;Ui+dagAD5c7I1iAKDeA0kAZ6gRRRpdUlH3jqSTKjYRNDXH4QcyYKsKXfPvPuwWI7u2YegI3N7XHE&#10;m2Qnzoy3T54b5y/eGMfOro9Ta5vj2LmNcfTMrXHiws44fWV/nLy0M05d3Blnr0x/teE/zJagyNen&#10;1+f/LVu7vjvtIBX1sVrl+WL1rfpV4P9ubnhLrX4R3CgAtVkPhPtD17f3epcIGPI2gW8M2QZ0Z8jk&#10;776UA0Quw+bi7HJ3aOnYs9sBBHGayjxIjs44LnICOMgDAnIMpq564kmnHTLtUuXSIfsGDBnXBrbF&#10;rw0LnzbFkbYshNqN4xSnS0CNRR5fdJNvQbWwWmSlI48szni5wDbNYMKCTJ5Flwxl+IA+fQ2oEC77&#10;S/9uu/i1y9k01eIrpIdFnAO1AItnMY5TQFmkwysElvBwWhZ/eSFytZdf02wAPFr8letr+hm9OUm7&#10;HRyn0N8mcGqIw3InSJ5QXpyesnZ85dAApj4GqZDz5CRdRBUCMPKkOUXOSj85IzalE30yNwOEMwZ4&#10;2EwfOGM7EsAVYGW3CYBwZAOMARB2ZHonak4j4AwwoSOQkmMdO10haeAPSQMYrxagA/yAoHzkjx7G&#10;IkCVfsIAUuOlj3TVb+05RqSjEJizYwYsAor0pK98eXTN3Rp5AZTy9aX73H2cPnAIzAGpjvD0wfj4&#10;EKExy99yuBi/fCOQnuZ1+iCkv50ROzXCaXynI6wAF2UIgAnwYBN3yMyPtB1y1DoduU51zNmkzYUc&#10;c2nPfDev6WcOe37MDc9pfrR4Ttlb2lzRB/Y2JuovwYwjLT6rTz4KuCA7OdNJyPR/cPqcuaU+Wfpl&#10;lwzln+/tAuXTBLlrJY8s/jD+oI/Laq3Nzgpg8OCxnZP3+7tvW7cf9M5/f0B3793eHTp3q34oFwFC&#10;fWxWIAgYAoSmH8qHw52hjXuPxq07j8bV/ftNN++824Do0vZhf7YFIJr+rLvW9Q/K386bEe3n5h+w&#10;+RG3BELZBMh/b8qXZ01ugFd94EOAITtDANA7J082GPJmma9dAz4AT/e36kjngrK0HTIhfwQQ8eN8&#10;NPkwQPw0feEBOCDHZwg2UB7wE1yRMK/r4wmA4ufTBgomIN+mjH7R4zkAiEPK7pDB7LtCNdC9o1LM&#10;jprkA0WrnaQKJ1Dk+yLOnOvX7K2aVPORGVCUuK9NB8FROMotQZAwHYQEGaCVrjpIHNKjOL4ApTjQ&#10;gCJAxgBmEsZw6md3aPVVylm2PDqI67P+MiJd8DGqUP21ixfqgfdp/ulbSnbO+q25G755cayQ8lpf&#10;nr6xcXucKaBz5MT6OHr6xjh6dmOculxA6OLuOHquEPWF7QJEW+OdtSpzjFZ0/MKtcWZ9pz+p7tfA&#10;la17/Weu/f9klzfHqStb/bcbvmJ9ueTf3K9fCfvvFT0sAHRvXCsQdbkA03o9EN5aOCwwdPfRk3H/&#10;UaH1TMR5F8ZiYoEBXpAdIk4c5XgnDp5Tl9/3SWqxDHgCZuy8WKSyQKmrrB+2cmZCACiAqgECJ1eh&#10;PItGwBC9jGd07DH1sNZY57KzB1l9+iF9iBO1aNLFIhknZWETxpnGYQEEccLKLLpInLzwyrPQkqeO&#10;uLYACe3RBbEPW7VeZYPkR78s3lmwLcAWbAsusvgDPJwKneVxFnE28pB66suLA0HK9Cd6ciR0bTBU&#10;fYojUX/Zh4yjXT95jsmQN8M40FyYzp+BJgSWxFuXiscJ0pfzzzGDUFo+Z9oOtYAT/elCVzbuuVN6&#10;Lik6K8t85bDYLU6UkwaugCLHLkAO0AB4SPedFbtWRe6nyNc+h947GufO9BEQ8NYXbivM7kfvdJTu&#10;5CNAQLvTGE0Xkdk3lLkVYGE8GqzWONIVkRNQSE/A7MTJo5V/vNp/u+PK335n2kE7cnQiZefXTq3y&#10;8SD9yt0b/VUmJJ+e5ogxamdfc4Je9KSvOHt2OM8XcdTzrOYUGcaO7hlH8dg/c1iIP7tl5gRApO92&#10;GgOuM1/p1fO6eMXJwhtQRRbdMi88a0CPOWDe0lWZZ0xIfzrnR8NTYMQnPT3SamDkW0v75ZvK34W3&#10;QdhsJ2OmfbJ8qDL3hBr0lAyyvInniFF8CYZsHqCAIusYf+TejD/LvvPgvf6Runf/vX5h5nqBG3eA&#10;vBl29ubhOF/ABwgSd5fIfaHLta5P1yjqx7DPqBSQAoDWCwit701vKSN8/bZZ8d6sH8Z8wEG11/9R&#10;Vr6zgU/Zq5+reX1q3cpvKuNHsxkADPkxKs8a3T6+/L/rFv2P9Tu7fV/IRxffOXaibLZRP1z4U351&#10;ermIvwxIiX8FOoIFggOQfHztk8uv87fqhLexwAxgspkhDK/00merswRDAV2h6CWeNvrOEEAE4Nj1&#10;4NwNpoEUAkWcfY7J8JpE6k13jWoBKD7Ax3HZnTsWsvpl/LjQ509LWY1WmI6nA0jHlsrjoaR00F0U&#10;1RkGVs/A6sjUyWkbz6BN4Ge6MyQ+De5kJPWR+mQjoCgDFeOIA4D6pJ0YH+n/+jUL/43qu2+reP14&#10;evvOq4UnT54eb5+oX8Cn12qibPQR2RvvXBpvnbw6jq3tjLPrdxoQHVvbGqcv7o3Tl3YL4OyM0+sF&#10;jCo8cXGz6cy6t8pctK5fBsKiU1f2CixtdXj++u1x8Yado3vj0s1pF+lqPTiO1tau7lS+S9aHfcHa&#10;Bxf9Ejm4f386t66H07ZtditWTrwWFI4xYAjwQcvdjpQlT9yD1bKKF1CZdoum3Z+QetODZ4KysTGZ&#10;wBHgk63k6AYY5V/1XfQGiIChXILWZoOOatOiGNAS0CNuIZO2SKMAH07AImsB5IgtoBZAoQVV/Ti3&#10;OIflQhvnodzCvLTb1J/JPrEBPu22Iy85Fn4OZQkWOAVOYAWGalFWll/RcRrKpwV++uUsP46oAVDp&#10;pp/aYYP0QzeqgEgAAP/0SURBVPvGCNFDaMeFHQNWgSFxugPHAFGOVcQBoxAw1E6v9FEmHQBFx3Ym&#10;pSedkma/9JcN2J/dY1M6IvbPGLSzK93k649QfkCGvnOsHGkADKDTu1iVHyAjP4SXjenRTv3Kpb7/&#10;og5+eUK2J5+ucfzGAnHWnCpnSFd69VxYzJ3oqX8ZP20CYOqTQ7cAoXPn3Zs5VeWOjc4UmDlWoOZI&#10;gx9A6OKl6RhJPMBobQaC3eeZgKCAPTprl+1jb3O6da3nRxhdM2eSl7lkbtGbzg1kFiG7sA8e/UTm&#10;BWCMACAAOTuKiCz2ZxNjqC7dkkceHvrQwzPMvuaC+QoIWQPoibJziD/PNN3RFHeH1bUNwM+Pcx8I&#10;9sr79H9mmXtsxFaebW1GRuos37pD8pC38oTZdXKqEv8JQGTH2w7Je+UHHzyedoaszcCQl2cceV3c&#10;uddkh6g/sLh1v8HQpa3575fcL9o56N2fy94qrnqXCwhdqnyXsP1npRA/UARk+dbQfpGXaRxN8Yu9&#10;41P2690hPywLCPGZfCg9syvPd8aPWqP57ukDkoernSHHZFev3Wi/520yf0kFEPU/0hcQAgizGxO/&#10;3oCHPy2fTmZASvyvfMTvxsfHXwcXADkpj7yEkYOWACjYIvJD8iYc8Wi6M/T/4+vfX/S6rnzR233v&#10;3Z2+JOl0Or2zs3fSnbubJE5wh8QkIcEmxlgYG2NhhIQQEkKIQkgIIQohIYqiKKooiqIoqhCihBAS&#10;QsLYGIeENOnQ3ezz8p7zN813fMZ6vqVln3PeH8Yz72OOeRvju+acaz0haBkYyo4H4w8IuUeUe0Mm&#10;EBBkm7HPSSuPu0V2glygdiz26NGj8fvf/77JnSGAiNtfnF4IjjQoYINQBJpvY2m8+AjMFWeiyYuC&#10;aDOA2doTD9niryzqDljw1ampW+dKwy+yGExgKOXUeWvFJUQG4M4RGHLEqN+ApPMXlsbSlVLAyyt9&#10;THb55vY4dWFlHD9bgOjSdgOic9f3i3bHhWu7vTt09vpOgZydPjpzpwgt3bo70c07fax2Y+tJg6gL&#10;y5W2iFvefDyurwNKj/uf8JfXH/RdJPeQ/Pv9bbtDtRAOHr3Xb5h5rfNBtaH/JPej6XhqAiHTDkvI&#10;rg/iD0jizw4Coy8+aZQTJUUp2bkBdpLPNixA0PeSKi9/7hDJw205arFZiNkVSthC9KGwfDkVMEL9&#10;56LqL7ko9xh+ypBCO1JkpSCjpCl2FONAUVK6lC+lHBCinHwx5HPgwa+OuWHJsWDaEwConeLIqW8o&#10;bvxipBGDMufLjQEVVm/qFtcKu/IknSERFk+etJtc+oOS5+caJ0YjIIhry9wldyAVIEIBQzlGQUAR&#10;sIMcpaGAn+Rz9CIuwLINkfKVV1yMjPjJSE39rB3C/PLrp+wGkDkAzlgLI+MtP376xxgGrLThnhlt&#10;6QExMbj6THzn86bR6rSDEl7Kcs2HhJVn/JVRBzDEwOpbfR3jLMwlozZqn/7gN17Kc9WFH+ASEBY5&#10;A8i4ATVJC+gL8JMvsgW0Te2a/mg1c8ScyTh0f1b/pl/NUfLyI3mMSc/J6gP9htIv3YcVj688ieu2&#10;FmUH0Y7iHBDxkyekD/DQNwgP9ZB1Ph8iV8+LcvM5DHPYfKWvzPPmYy4uwAx5AlyMVYAMMn52eTJH&#10;U24OhHrtPK6HqwI8wFAA1cRzAkk5LuvPydyfNgaABvYCOWVpY/yb3/YF6icf/GrYGfI16oCh6c5P&#10;0b2KO/xgrD341dh++m9j9f70xtjtu8DQdCfo1t6DAj33GwSt3Hs6bhR4airwlFfxb995b6zefdo7&#10;RD7K21cm3psuMk8bBNPr9MBOQA8ChKRx6eU8kCJtsElgVwgY2rt72GAoX6De2Nyusao6ChB5tT47&#10;Q7kbzIbOQQ07Ky52vW1zUcAL2yyftAAgfJKe/OEjb/Od+QPE2PWjehb2H/4QDuYga98ZckwxASGK&#10;bdoJAoAY+9wVAo4AgJy3cqHhfmusyhxWOjBkUvjfq+wK+dsNl6xDEeiIFh3AJbAGowATQneji/jT&#10;GUGdDKYBbIS7AEKNfss/XQKbwFDKqT8gyKQlP6DHTVo6KvVrv8+s+98ZfWDCi9NuYMg2ovKXrlwe&#10;y7dWx5Xl1XK3xrWVAj1Xt8aJC6sFhjbH2Wt7BWju9N2h81e9aXbQYOj0FcdoWxPYaSDkOM3dosMC&#10;TncKCN2r9P2i3SP38opdpnsNsM5e22mABBQt3drrY7Vrq9M3jHZqsfV/lNWC6DfLih4uJjrKDg+F&#10;wgjmPgHXZei48nwSHAl7cgcCKCdKVVx2SgIMxAFEeLm0mfLSJhmmo05jGRAkbFH+7ncFmv/tN/32&#10;W4BRfx9pATTworgo1yhpypQ/yjXGgaFw9MGYUcL8DAojwqgwHkh80oQZJHkob4Ytxr6VZfVb2gIA&#10;2V1BuUDOeGd3Q52RiwwtR8lL8ePF7afymYIWrz6KnTGLKz1tTTgKnTFTjp+rj9pw1NjNP0tALrKS&#10;WxuMUcbcOM0v2oprsAOElF8+Rs8dMpR0bYg8bViqfNonLA0lX9wAJLICQAGR5OQXR25u+igAWP8Y&#10;5wYw1cdcpG/Mi4y/NHFcY6mM/+PqS7YL4y4eKScsj3ECOJoPkFXk6IQxNK4BQHN/ALo2kTHjhLf5&#10;hKc6InfPU7wXsgqTSb8oY+6G5DMv+ZUNEMIzvPgjqzi89BnZAioaaCwA8rwN5o9xybxTf/jy6xfp&#10;2qZdWQ/d1nK7LyvefEB2iwAj80Xe9LN1kH5ByukTceYLOfUheYx7ZAaGuC1vkfmXOZ95FvkBHmMV&#10;N0dcXKBGuaybzFft6LlYffO0dPv0xp23pqt9+9WmA22fANaUBojZffKGXoWL7AqxWewI++MPU93d&#10;cYfz8L0PGgzt1sOqi8+Azdr99/ojjEvr9SB7+GGBoo/6w4t2im5y9x71zpFvCl3fLUDka9MFnG4c&#10;vLf4QOPk3th/fwovjti8cGMXyn9UepHGDlVso7tBAUaIzo39zIMpXTzRBBoAIfeGfIEaGLp85Vpf&#10;D3Ey4htD/pvMMVm3eQEy2NBcNeGfu3McoA62XzkAKG+Xycsu4xW++lU8Sj/zK4effOE7Hwd+vBoD&#10;lH8OlPqYLMde09GXnZ/pD1e5+dYQsiMCANkRyrZgAJOL1CYE8PO73/3uaCcornggqUEO4Qg8EzKN&#10;mgBOdn0mQALEEF5HJS6o06AFCKH5Rehp64+xfsYHX67JSnbtk8eRGX4Ajvw6VV3a1v9CvOeVY8cB&#10;Pi/gacWF0+l4kSHQJ0s+0X67gNDtUngrjsl2xsXrm+Pc1e0CMDsNdoCWvjsE+CzvHR2bSbdrBCwB&#10;QGevFWBavjtOLO0W7Yx3zm8VbbT77tJ2gagCSpV+fvlwXASeis+54nNu2YVsb63d7df0b2zs9TeJ&#10;9g5LQdfTATDkFXsTHOLvXYBSAHMjhxhGgEZcAAxQI47hjOGnpCitZ8rKd4xsrboLdK8VFb9y0sRR&#10;YM/o4ztDAUOox7bmBkBkZ+g//uPfGxjxp965gQFg3PlwydQdioCf3KVwx0K6eysxEjE6FDSDhw9g&#10;NH8iZ2jkp6gZB4qfsqV4tckOELKzok/stABD/AEejKOyXVcRP9m5+h8vip8x0i6KOeEo6CNlHao4&#10;coiPIaDcUZQ7g8HYBbT22yQllzjK3vgYB2PHnY+PNGFt5E+95oR4xo1fujmCyKyt6tZPkSVGSnn+&#10;5rMIc+XT1siqz9pfMgND2hHDLS089IF+NDYx1ChGlsFNHOMof8ZB+vThvK02cnYLMj6h8DRX2oBv&#10;AlfuDG23IWy5rI0as08CCvENiEpOdWqnOjP3yONiLiJHvwK+CEcmRlydABs3d1b6DanONwG2zE9h&#10;cga4AEXcbnvJQT79h8inTwMwJ+M/HTPP+1c/4E3mrqPCDYYW7cIzfU2PoOwamh/ZTUTp+5Bxwks8&#10;GbXDQ4h2pD8jExn1Ib/+Fm9eooB4RC5zDw93fvSbsdVvT54U2P7w/SMQo258jJf6lct8RPLbGeqj&#10;tSqf/geEpiOymsMFqmwCOBHxoMxWctkotoY9+dDRUdlCO0PAkG8NbT94OjYfvDfWH7w/th7/und2&#10;ljb89cbTfr3eN4f4r5d71VvI4oqSdq3Sruw8Hpe3H/UfuvoLj0tb/tG+7EHzmXaUXKb2L/bqBsq8&#10;7WWXKMAIsZfsgdOUfnGl4rJbRA9nk8Jr9XmbbHWzHuAvLpVuPVPzbLPGytqcwFBsLNvKdgM+AR0o&#10;/cIuBxSJk0cZcQFDbfPLDXaQR16YQT7p4vgbDC3yBBxxhZE0+eZ1hn9/gTq7PAx7vypegwkEoAkA&#10;mcgmm0lHQQJInh4mAppckg7g8Z9jdobEZUdImrCGtlDAz0IowvZR1UI4gjVV2ITiF6+sDnFjHA87&#10;OwypgWQ8udDuf/6XL0z6ovSEJPHX4O7MRR3aCPA5+lrb8NSyVwvR13T3uj7l5JOmD+QFiPiz/al+&#10;E4gR8Krm0uVL/arh5Ws3+6OLN9b2x9XbO2O50P7lW/vjyurdvuNzc9OdnwcVf29cr4l7bf3+WF67&#10;P66t3CsAddh09fb9Ak73GyCdurQzThYgevvs2njzzOo4fnGrw9zjF7bbffvceoGkzXH6sriV6f7R&#10;8lZ/9HFlp57a7027Q7Y5D+5RUi7IG0dHfs667fJNiqT/XqHigR4G/WhHqAiooUSzE0KpUhq9S0Np&#10;lcJSrg1BKakoqPBSTp7E5b6aOeXY7pNgyJNZLlH/Zy0OYMgOEf6UJSXsyMBbN15D9vqxV5W9mZPX&#10;ul0wBYhysdRTdRQ75YcHZTw3UoxJdoPEMSqUfZQlhax+fRiAyJ3vDvWxWRlv+fQNmRkX9cYIqFt9&#10;UcDyxdijGB3pwvLgISxvyklLHrJFPrxy1woQEuZHypPf/DXGIW0BcPgDjEIZVwQMMULymS/8aSs3&#10;xnROkTdtIieDl92fXJDn55JdHFDJACL5U5bbc5aRLePHwBojYeOG1KuPjaU0fv3fMs6e+JHy8hlr&#10;4xTjz1WOMQyAUpYskSvgNWOkr4yHOGlkEi9sXPH1phJjzWjjbdcBkSXHORPoKaBQIExeaQFELV+1&#10;m7zdB8UTmb8NBMsv3jxD5CHXHAzpe/LpY0Q++RB50/70iXDPy0rT/rRRPd60c1RmLZgTyPwyN1rX&#10;VJp+zLw2DuQ3LnEzrnj3fCvZMu7qEiZ3A/qOn/RO9FeDsZKx13j1q/5LnwEwvq+WXR1ydz3FQ9v5&#10;yZY4x2R0EMqOknFXFvk+EzeflmEXACEnF5N9os8Aj7Jhv/ndeGpnqIDQ3qMCQv6nzIcT7304bh9+&#10;NG7c+aAAznvjQtmC86sPxpXt98blracFbJ6MpfXHTZc2K7z13ji//mScWX04zpTNuLDxeFysOOF3&#10;rh+Mt6/td/yVAlC395+OjarjoICXXSn/Yv/0w4/6hZrcIwJ42DH6FxCyOySOPUXTLv30AtP0v2Rl&#10;Tw7vDWDI1ZAzZ87VvNiteeQhtey2/0Nb5Gd32Xj2VD/wizva2ChdfgROFv7GB2Wn+QGilDnCDjOc&#10;AGi1v+JgiACk4IkAoWAHZZInacpLfy633pGdDx+iAoymm/HTK/fZDWLws3NkB0UZOyQYclE6AfMA&#10;EH4kTZz8XKjNjgzKzk/SNKT5zrbG1Jc8eKUR807WwFyM1iGpT13yBDkCNsAPMLSy6hVi31VZqgV1&#10;/6hTufIE9AFCdpMgXrI08i0w5g9PxTsm86rhleWbY2WjFMPqVhEwtNtvefkPMn/P4XV4b375t/r8&#10;XceN9TtjZfvBuLUJEO1WucMGTl6/B5Survg20c44c2mrd5G4xy+sFzhaH2+c2Rivn1wtWhlvFVh6&#10;59xq7zx5i22pAJEL1Yf1ZHD/yXuN6oEPSoCiAYJacbSiM/Z2BCcwFPADwNj1kJ/hE0Yu3bpz0uCn&#10;8gb4ZJdgMpD3e/7Ydex5VQrFbpD5ZQE6mjW3pMsrLkBoeiJR/4dVjzPj6fzaorVIASiKFRjy1hAA&#10;lO/X2BnyhJm7Fb27s3qzd3oodYaB4qXQo9j1A4VMQVOk2TWSRonbLdJvjJ3dCwozyvRoR6P6q4Fj&#10;9VUDxjLo+oyybuNQvGKYYhBiePBVjjGg8KUlDxKPAiZiFGI8QtKlkU2YsaPo5QWIyMSd/pdNOzzF&#10;TmCXrJE/oEddxpVfOyZgVGNYY5m8AUvK6wM8lTOXGCdl5TUvhHME54mbkbGO5vfD5u7RB0LLIHHR&#10;0RN7tU9btTlggGtsM476nIzzfkf6XPmEpSkfg5/5wR8wJQ3Jy0Dr2wCL+I1HxiXjYI4g5cinbnyR&#10;eZa5FtkjJ/nIEADXgGxBASjilUHmr/jwEI78+EQ2spM5RPYADvKSLzzDZ15P5ll2TYyhMZk+3lhz&#10;uQCCsDmShx3r27rvi8vuqZo/VbeL1fRPg5nia84A2tOxK71AZ0zzC7XM5C8ic/qf3L1uqow+8HDj&#10;IYYOILt4Mqd9WSfNbzFe2sXNmJlzaSM3f2GS9vWJyGLzAAhCsQvS2z44xWgAMv1FxsMPf9MfRfQG&#10;mCOt8+sPxqXd98c5AKeAz6nVx+Pd2w/aPVmg6N3b98bx5TvjreW74/iN++PE7Sfj3VtPx9vL98cb&#10;V++MY1cOxquX9sdrVw7H61fvj1cvH1b84Xi38i9vPxnrB6Vn7ztidmw07doAZ70h8RsPu9arqxJe&#10;qKkHuFpz/OLoYC5whNh4gG9v/05R2ajVtXHq7Lmxvr3T3xlyVObPWuULL7YUsemfPJ4iS9JR0qWx&#10;1zY+hFHwQsLyy5cwW68MHr2rtABN4tXHlcauz7EBV/nnYtQN4nQUVEpgcXTmqZ2x6p2gmryMlh0S&#10;nWFLzK3xVBgAhFKBSZCtMsLEVbGGaWiAkPCRYMUz+eaNDfjhJo1/nkfZyITIQDYkXj3qUwbAIZ/J&#10;LPx//l//V+cJQDPBHZH1naiividUeZUJEIyyBhAdk11dvjG9criyNm6ubhTI2Ro31nbGzc3dAjd7&#10;/aHErbvTv82v7h4e0e3tOw2YVgoYNRWAubV52K/Mr+48Gjc3Cky5KO1DXEXXVu+Oq7cPx8Ubh+Pk&#10;pb1x6vL+OH5x2kFyr+js5XILDF2+uTNWt0sJPfhgPHg6AcppohtDO3+l6EpR5PXpGCpEOVEUjDoD&#10;F0OXIyG7IPziKSmKjLHMkxmFll1HO5CAdivCmluANSVpruWbH+ItvACi3BsKibd4+5L1YheJYgZy&#10;KDxv1gAswjnuYixyTEAh8kcxUvJR6sIMEYohisGMAmW8JwX5zJgAFn33pvqid2B6F8M6mPqJG0Ch&#10;T/FrBVw8lFeverh45+lUfZSy/MLKI2Vb4Zc/eYQjlzgUI4Ef+XJXiJw5fuqdF7tFizFtoxCq8g1o&#10;qn/MA+OrHZkfeeNPvHxIeig7AZlHKR9+5ok80+XT6t9+Aq95VG78DJEL8441AoZCMUrab3yQvtIv&#10;xg91n6m/6sz4Jo6bMTaHMvaZI4x/5gHe8uhXvJC+ztEwIMHPNQ4Zvx7jIjIivCKbuvBRXwAWPzJX&#10;5ZGeuaH+lJOHG1AU+cOL7Emf14lP5l/Pl8VYZ+7wk/uT6wFFhtSHX8+1GgfgZ7pHU+t/Bhh6bL19&#10;XLaDHbH2rXf+7AibC9E9HsSAZS6im3q8iswV8kUPTXJPu1rzvic72Yxh7lB5ENIG8VlP+sCYaEPm&#10;UOZP+ijty45Qv5I/uzytjTkZYRfoVpsL/NIAw563/aJKAYkCQo8KEN0pPbx16K2x+2Np89E4eeve&#10;OL1WAGflUdGT8WYBnmPXC9As3xu/LL3++rWDdn9+YXu8vLRf8Y8KGL1X4Of++Nm53fGTMzvjxZMb&#10;46WLd8cr15+OH585GD8+tTXevnZ3LK0VcHn463oY/rDa6Hh02qHxTSBXVfLASd9yYyujX+lgD570&#10;bu7Gsv93Dx9Unx6Oy9eXj74z5P/XtDMXqPUHG8ymB7iwmdLESRMfoML2Jg02aCBUcSkfICMupCwK&#10;LgCGuOqa1yFvXCRf17nADNKei0ejURBhjsKETVxASFglGAEVzbyYBXBEKHmQsAbIL9+8YxIPwQEe&#10;QWqIX9ok13SpGt/wx0v94Yvkk19c+IiTljJJz1lkgGBP4Fq4OefFWx5viDk2CxAKGJJfXuUBIYrb&#10;orAzdOna9QZDgNDqZhnqnf2ivXF7c6/cO2Nj77D/T8xXo/2FhnDi1ncn8hHFtQJDqzv3xv79D8bu&#10;4fsNirw+36/Q+whXARw7R8sbj/qtMnePrtXER+JWdp5OR3FrB8WzJu+DQvRPgFMTNspkuiPCQFE+&#10;wEsrA4phQRQO404JxWjG0ONBMeFBqSHlKbYGQgWI+muvtv9LCXKBIMCHmz83TLw5Zq4xtLm8BwRZ&#10;jPzizNEsXIuVwqLoKD9PghQfhU15BwShGAR528CUnMIxdvIzPvxcfClEoCIKlNKlOHP0BWzkWCdH&#10;Udk1m/dRDD8/Hsopf2TsKPuql0GSFkUdJR1F3XJW3hizVtYLIieDgIewuvBSn7QAIWHy5+5QAC2Z&#10;pzkxAZv4zQ2kPYCTOOPr6T1P6eICdtAR0DEf9Gn5pSNpKddxymhPPUVnZwHYOfoj4VpfwFCetBkn&#10;pG/m4yWctusj/Zp4fZex5p+78vAr07QAAQy+eOlIfICKcPdx1aePY5DVJZ+2aZN+1ucZb/UFuAAt&#10;MdABFyhgQ93KZMwzj48AT62tfuCosHJ4CecoK/zUmbnd7SheXPOHfCjAvsek6uz+qDLKpry4yKcu&#10;pL1z4JNjKPowcda9NZ7d3wAhBBwB1w16Siau+SEO8ZtP9JC5ZL6Yh0eAqAH7BD6RPs/Y68P0DdJm&#10;cdLlQ9rUZRZt7fEvSt9PaRPwmSj+WrcBRYudLiCBPQAU2AltN1/1BXtqt8Q3hnzqZOfBk7F590kB&#10;lf1x6tbheKuAz7Fr6N44VkDnF0t3x0/PF/i5eGf87MLB+NnF/fHS2d3xo9PbBXR2x08L9PxiSb4H&#10;44Xj6+P7J7fG90/vjBdO7Y7vndwb33l3e/zgxOb46ZmNceL6/ljeLltT9R0WGOq/zAB2yib2xw8X&#10;D5nRtbHddOukb6cHYXhgeoP8oOaJqxFPC2jujBsrq+Ptd0+MazduNhia/qR1AiRoAlZ2niagxRZn&#10;16iBTdlh8bHPySvfdA1lOgkKHpi7sIu04AKYQv8rJ06+YIDgjuAG8ey4tGdgSKBIRzg/jNHhxo+k&#10;u1QFJGCksMZoMOERIBHhNApfQKcFL38acQSQSghC4qmMshFeujikQ5KuvtSPJtmnHaOU508+6d3Z&#10;VVcIb3Fkzrmu/KkLCd+8fasnNgDUu0PlmvQhgIjy7q3hSrMzdH7pUoOhW2ubY3VrZ6xs7xaAORgr&#10;WwWKtg+a+AEhBBRJ73+dP3zc1HEFhvzVhrfB7j76cOwXss/x2pqvVBdQ8jXqFZ9p922KTV8e9Yn3&#10;9yrPe7XY3qu67xUf9TwcuTP0qBajsZmeWCYwQ8lQRp7iGa42hqVopFFGUUDI4gCOkHRplJbylBaF&#10;5riNOz3hTUdkUYDTgqJk7/QuJFd6lCXlYjt9vkMEDOVtB3EBSIA6Y0HZxch4KqbcKDLKMAZMeijG&#10;IYozfryiBKNghbkMn3yMTQCSMCOIgA1u+igAQ//oX32jn9roFK82cgsjI4zauFR9/OqUB6kn8ZFf&#10;XvFkIS+SLp8yCTPEiFF2LMb4ZadoekXZWpl2irjIuIbIH7CjDcYUGGKcpGcHKaR9XPMmIChGLXyE&#10;n8Ut+ngBhhAQ5IjMrlBA0SfBkPZpf/oopD9j1KRnnPRZ4jPWidOXHS7/UflKU4f+7fIVlyMpYX2r&#10;L7nyGPvUr7/5M2bcyGGu4i0deAnYSJ3GV1zKk0HaJ8FQKAZfOfz6nsz/CxjCM23Bm8zGnbwBRMZD&#10;nSj9wo9PyDprmbVjsQNibACFgCF+Oyo5Ucju7wQcPGjhOQGgUHYdA4bMFfMLZd6QMfO008y1hbxk&#10;jVza2H1drjTt7rVT4awzrrD2JC19Ja3bX+3TFkAvAGi+SxS9xh6wER6K2QJzlI5tcF8Pnw/L1gBD&#10;dx5NYGitdPvJaxvjzSu7fcT18/N7A/D5+dL98cOzd8eLZw6a/vXMnXL3xg9OFdh5d2t89/hE3zte&#10;4ZP74/un9sb3z5R79nA8f2J3fP3N9fGttzfHCycKOJ1aH+9c2x8XV8vulL3YvVd6p0DZ9D9pBVTa&#10;3k06ln51z5Y9ZgfpWBQbAQx5aHUypH33qw2OyewMnTxzdvifMpez+wL14s4QXrHlwm2HFzgg4AQW&#10;+M///V8dDmbgZ7v/6//430c8UoYfL8TOC8deCwd0ZcMj9h61/V/EBTtkI0fZ5zBJ4/OtHk/mXB2U&#10;2+YyR0hMAjgwDYgIqEARqitdVE4gPCK4xvOLx0MDILdJnkkueZQRj1KfdGFgK40M79Bc3nQ0ACcO&#10;D9RyLOTGjx8/8e4TmeTze1UICEIdv/iXfoj57PlzPTmco16/tTpWNrYLFG3VRDkYa9t7Tes7+2O7&#10;JtGd+y6iPRx7930wcYqbAMvTdncKKB30/41VnO8FPXi//3LDxxT9SaujNm8J+JaQ82e0/+ijpsOn&#10;vxnbh08bOAFC/qJDXXerrgcPKRY7CGXsqk8YpBgubkAQYtjbwFUc5RNQFMMZQ2nBBAzFYNoZotgo&#10;w9wXoACRHUZEMZprKHm4QA4FEuDDzdsNOeO2gHvbtuqNkuYPRdFRcjFA8sTYME6Up3xHBnOhOGMQ&#10;4sZQSI8xVEZ6QFADoeoP4KJfqy/wAQy5SB3AqG9iXBCFjEcADb7CffdIGW0oudXFLy1yIryUjfz4&#10;obSNoYiMdoGAH3wjr3piDBl2cfKmvcLx44vnXBbESGWONMlbceaSNmeO8JtjKPNEHL7d12VMcwQG&#10;+NgNyhxt4F7+eR51Rw48tN/YMmzGN/1M3gCDAArxysqP+OWPIUw75csccuSCt/LcjJU8dob0Ycro&#10;d35lySYfnsqQI3I6zs3czfw8MsyLMDfUMhbPtCNtRcIeBAAhrjB/2tC8yiUXPtpMtszb3lWssSN7&#10;u0VpH4osymsHV5wdEGDh4ztDjxfAwYPkdNVi2gUix/99Z6h3uLSp2pOj+uwomjvRO9FLH9M95lbl&#10;C5ErlL7RXv2uv6IL9AXK3ODPGCmbdgNDgI/L7QF7AUdpOwL4gAV2wO5EdBgdZTMBGPLxw/7X+vc+&#10;GruPPxoXCqS8fGFzvHRup3dyXjixM75/4qCAzkEBnv3xnXf2ml44eVBp++P5NzfHN19fHd88tja+&#10;+dr6+OorK+Nbb2yM7546GN85dXd87dh607fe3hr/8tbq+Nd3V8frFzf73+89QG/frfX2Xq2rsm0A&#10;ESIfXeritJeP2D720cMmDJC+1wZj5m+63C0GhByTuSt05vyFcXN1tYGWYzIXqdnR2N/YY/ZWmA1m&#10;t9lyrnwodbPT/Gy2PJM8z/KwzSEYg91OevLEvqsXv8Yh+BbBG8ETyYOeI/REU8cYRAPLiPHrEKQS&#10;Qs0FCdNUhiFDqwL5s2MkbwSNcChp+CqPH78G4iPvvB5uOkMdOjUdgd+cPz9e2YXSRuEMQuqUjide&#10;wFjqkt+XpgOGAvYMUECRXSVvz/nqtvtW3iazXWjr0J0hYMhFagDIkdnt9e0GRncLVT98WouinhJ2&#10;a4Ju7N8p8HPYfq/A7969P3bu1CIsUOSDWZ4mtu4cTrtMe4dj6/Bevy7v+0Fo//HTsVcgZ//Rk7F7&#10;/0mnAVE+x947TsXvoPh6HTLbiJNRmY64YrjmT2IoYEi8RUFBBjBxkXREccUQxuBJN4dQQM90T+CZ&#10;MjTnMu+Sp4/xaj4iwIdrwZqHFq0t3CgZxjrGkBKbKzRp/JRfjFAUOpIWQyUsjUKNMUPSGQq8+Lny&#10;8PcuS4EJAAIlnI8Y6r+8QafPGiRUP0dxk1td3Hl9eHVfVjzZKGqyyqu8ePmEufKIn/cF/gm3TAsw&#10;xG+XSB3C/G38ihdiGPFULsAphnFeJxf/zINprCdghMwnu0eZV9wjALQImycxOuZidoCyGzSBn2eA&#10;CElH6m6ZF/3U41f9NDfa+HKNO2J0AQXySwuYUD79hvRnKPyUN4c6zJAu4vAy7gFD+Cin/7nCqS9l&#10;uXaZehdzwSuUeUo2wDv1c/FH/KHkB37kxxNlB4kckTU8yEImfRgg9zFAtOhTfRH52l9uyvNPdOfo&#10;TTygwW4QwHAEhsqOWOt5GMqDUHaMHLfaSQZ+ACIfZgSIzCfzI3PK+qGDEEDUOmohpzamTQmTN/2j&#10;Dfqj+8ccWMyDgEr5Mu5HbS7q8a92AD7amaM/wMhbfuIClBzz2/2yMzSdHJjrXiiwfiYw5NV2d4aA&#10;oe16uPVNoV+c3+z7Pt95e2M8/xaws1W0M77+y83xtVc2CvjsVPzueP6N7YqvcIGgb7y+XumrDYa+&#10;+vLN8S/vFJg692B8+/ju+HqBoW8XaPruW2vjhwWGjl/dH9c3H/apwv0n9XD277/vP0hlH9lfupZu&#10;9ZA5/ZXVYgelHj57g8QxbwPRSQcr40WiLQ/3Zc9cC/EGtbfLgCEP2y5RzzdH2Foum812x36L0zfc&#10;1CusHH82RxovVJi9jr0PqUdZ94uE5clpT8tAZ1R94SEvmx+cQY7I8lx2gxgjxskkDTE40nRKLjO1&#10;0AuwQViVR0jpBFGJCuVJIxp0VDkVp7y8hBBWPh0lTFhllUN4KKO8hiafeC4iG8JLmQYvCyKTMsmD&#10;PwBkiw7YkQd/JJ/8+daSyS19mjwLqjD5nzwpsHJn+mPbq9ev9eRwiXplfWusLsBQgNDy7QJIFb9/&#10;WMri/qMCPvfH5m4t1AJB+y6kFe0U6NnaK37lSj+497CPtzYP7hYYKlQu/j6wc7+QfiH1cvcfOU67&#10;V6CpwFDlv1n1ygdE2RHC9/8NDEWpUDwxXq18FkoxT/GUEpIvBo3Copi4ylg04pvngvpeT82tgBoK&#10;kWIEejwlSjPPhCmPBkOM3SJ/dohQLvTxhycFPleCXIqRUut2LRQchUd5C0uPsZJH+eSTxsgKU4jC&#10;2TVRJoAh9dpdASyAjMk/7bY0eKz2T09V01FSA4KFQUs9eER5qzN18EtTl7z8ZOhyJbP6tVW8sHzS&#10;w0+aeLzEkxHwQeQMcEPJx82uVHjipy6Gkx/fOWlX5kXmSdorbE4FLKGuqyhgiKwIf3JmF2hyS5eU&#10;GxDUIKlkaiBUPOKmH5H+0b/6k2sMAYGMPeNIbvkYQuH0PTeGkB/JF/maz2JO4C3MT279mTaQRzqe&#10;4hpkVFyDB/zLZZDn4dRnnuILDJEvcb17UsZcGpmTLwZdGjeGXhqSL5R2kZlM5oT+5Odm3PUP+dUT&#10;UrbdkjVtR4lPGv5cYXUa48wNOz4ADwCU4zBACAAChoAg/2Pm7TLzRhlzptdN+fHp+bWYQ5l73ITl&#10;J9N0RF8ylhzqwzv3GOP2UX755/J32UU6+YG73IsCgHwKwV+4TP+Gbzeu+Fa8XaHpGNAdIjQdoU27&#10;RKUr3v/gaGfIP9bf2Dkc71xZHz87bxdnZXz7jQnEfPXltfFPL6+PL/90dXz5Z2sFerY67msvr45v&#10;vLo2vmXnp+j5YwWe3tgsd31889WV8YPTd8YPz90f33lrezz/+sp44Y2V8bOTa+P8yv3+hEvfG71X&#10;66WACtvnCLofOotgALvuKDY2l6ZzJEnvTtdoPqx2+fuSw74ztHzrdr9BvXunbEfZR3YzmxxsMn/s&#10;t7TYe/Ww7/ziELmQvGwzOw13wBnZqECx08lPpuAKdlndaUfHVz3BKqlLvDzzup+DBn2NkqEJmuXP&#10;vQ3GCRgiXCpuYFQVYx6wkgZK12hCB9lJjz+Vyy8vwQM+dJw68NGA+LnqQinTeYpH5JBHnfzihH0f&#10;CZjBF//u/CL1R25l5I9MqUsZr9Xb8clbZw0iKOfiRQ6T/NAZcZG3zrya398Zur48bqysjdtrmw2C&#10;Vrd2e0eo/QVUdvbvjs2d/bG2VYvowPGYOz2lLAu83H1QwKaADIAkDd17XKDmwaMGRAeFvB+8/2G7&#10;AM/u/Xtjo9q5Y8u25Ln/3gdjfe+gd5EAJfyaf4Glg8VTSwOOhcHJk1aUFaUUBRRwJEzpyBfDF4PH&#10;zZMaF+GJ36SoJkCEejdnAW6AmQAhcfzmnrAnEHOOq1zAkQVKdhS+jEyMPyXNnzhKPqAiRjOGMEae&#10;EUPyKy9dPkZMPuGUb6NWbgwHYNGvqgNACxBkVyhvaMmbPuk+qjB+ZFJf+PIzIpFf3fP0GKzUH1e+&#10;GGD1tyGu+HmeGGk8Wj6XpoGgys8YSkublcnukXjl20BWGsJfmGz6Bu+ur/KaCw1uKl746Al+Ic/c&#10;aGVuyZ8+VnfzYzg+cWQWINRvlS3knctMJvH6i2xIXzJsDBqjrX+1Oe1SPjsogEeMvHwID3mMFRnb&#10;MC7SEycPXuSOHPpUWB7l1Te1a7pzFoCivDAj3KBiYYiFGWMyiY+hnu9qBBSFhPOWpLIx8M23eKqH&#10;7Ciyk5vM6Tfydd+UO++/AJzIk/5EZJEW8NP+RRvkl97167eiHIkBJjlK5wd+xIvzir23y/hz9K4s&#10;8AS8CGdeha+5heip6LEuX3UL4xPwpb6AI+H0Tdqpb9K2qf0V9+hB7wj5XlFAUO8GFRAS1ztF+8po&#10;jxdC3JcEIPXhZDscT9HD/hrp8P1f9TeGLm7cHS+dWS+Qc72Pv55/C/BZH//8ykYDoa++DBytNxD6&#10;+ssr4+uv3BrfeWNj/ODdnfGvp/bHi8d3xktn7/Sl6p9dOBw/PX84fn7x3nhl6d74RcW9eXF3XF4t&#10;EPTodwVUfl2y+EyAMa710g8b0ydKYABgBz0DCJP+je6ib+lo10P6haK79SBfdu3K8nK/Wu+PWwE+&#10;9pR9xmNuo8U3Tij7O49v/8Ius71IPBsc+wx7IDzZ3dhoZVNeXGwyQCQsf/jhJW/kkhex5YjMz7kX&#10;xNBo+NEdod4t8ipdKb7ZronCmEaQbtCiIfzADuEjcMLcIDvlkHQu4fBXj/oibDdiwZeg/OqWB+El&#10;Dm/50yCudDyzRZZ60nDyKw/cuCRN3rQlA6YcMOQbREBV7ggpH/SJv50hk+uggMntldUGQhcvXxm+&#10;RH1rdWMsr6w3CForcLJdIGhvAXKAIWTXxg4QAHTn/qMGL+hBIXg7Qk0FkuwCod17Dwr0+L+xR0c7&#10;Q3aFxANIO8XP2bC7SIfFI/yBIW8R6IcGIotLqDnKoUj6js9CAVEu/AwXmhszbojhC1gSZkiTb+Kl&#10;/GK7eLbTExCEGtTwL9KVIeNR/CKP7XWAvcFcxeFDgUepU/SIMqfgKWQGQjj5KHvtDjHwAA3DJR8S&#10;r3yMK1c6t3lU2/JUHYoR1H79qV/TD3aLgAN9pH68KGCu+skcYzX171S3vHjHUIXkUVcbW+C8CFjw&#10;5hXgkF0/4CGUoycfrfRUmAvK2qO9eAILwurs+ituXieXvMmfMD9ZOn7R5vQzN20Rz5+2Sk99+k/9&#10;AUG5M3QE2qtd3Rb1Fa/0WXhn3BhrRkw648YwAwfi1REZlMmF6AYN5j6Du/BrDx7KzXcKUm8MJ/nl&#10;1YbMDTLqG+nSxAs3WCjeeJA3vM3TgJcGC4sjnJap2tLAouLkIa/jL98lytuSLk1Lk79lrbzSxKU/&#10;um7GvUjd2k8m8gnzR07tSzvDs+8iASzlxzdhMiPxZJOGpOnf7M70Lox2VDywg/K/Zdz8saudoQAi&#10;+kM5bnaXrCsPGww0vYPksdboKXkCvOgzcfzyAEGo+0F/FGUeovSRtujzpsXxX77+7djMhxx9eNNH&#10;MG/dutEAycsgyEMxAo7oq+wMedPKMZnvDAFDvj59defBeO3q/vjeu6vjOy5Gn9gd33h9AkBff3Xa&#10;EfryD6+Nr/1seXz7l7cK/GyNHxX99MzOeOXi3XHs8v2iw/Hq0sF4+/rjceLW++PM6q/G8esPxzuX&#10;Dsa7l/f67eLtg7KvT9yb/ajs1WSzrKfWA2Xr3RUCfiZgNB0h8U/6lx6u+Vy6dtq5f1z96S+Cnu0M&#10;nblwcWzvVV8v7Df7GVvfdrxsawAN/vLgE9ssb+y5/NK57LSy4cNON3+2ekHyxJ7jH57c8ElZ+fm5&#10;0ubp6DngByIEhnSMOxm2w7rQolE5GsIQ+IhQ8vCrXF5CiQMWInTSCKpsGqhc+KAAlTQw/D4JvuQN&#10;T3Vl8CJf+MmTfEe0qFc9OsuA2DlSXl71kDGyAkC3a8K7Pd+IeOHKr2yDriL3hu7dfzhuFQCClJFd&#10;n+29O32B+kaBIveHgCBgCAhaL3DEBYKaKg3wsZUKCAFEQMzRbtEC8HCBILtEExB6dlzmiAwQsmME&#10;FPUftD6pp9SS0WL0xVGTHpCIEjTRbYNSIq00KfqigBvKhCLKU3/iY+gpo8QjvLIzMMVPd4GAHxTg&#10;3TJUWp5AGggtwBDXYpQ2Pa1M/tw7CJ8GRFVXDBwFrl0Um7ZRzpQvhSe+DXKR9BhEBoCR5CZe3uTH&#10;M3UwctKFYzzy1C9tuovjQv4EEJXhd2foSHlXHQh/5e3U8KuHMk69jCve2oHUG8I3uxzZRQlgmJ74&#10;JjAUgBTg45tYv/tdKQ/rEhCq/AEz3LRv3kdIPeRiGGPQk4akRe5uc7lpU/pOPu0QNyd5taWBZLlk&#10;JNsEhKqPS8aQ9uizyKc8t412zV1uDHiMeMAAYrT1N7+y0ud528AXkAgv/gBqfnMpAANlvI7AY8kV&#10;+bofiqRrdwOEBQ/1pf0xuuE7BxZJUw7gAXACQsJLGOiITMKAUv+X2uKjg/IGqJCZPPM+JLv+146M&#10;NZIXT/X4ZAVe+JOfLOEtjpzpZ2WE5bEDE8p/lAX03C6et8hZfOwSSVeX+JXVm019n6h40kl0EL1i&#10;jWVNRe90f5O9/PICXnjipR+a90IOwCg7TZFbH2pXAKkxQNNRWD3M1oPx9CXwrfb7g98bN5b7v+34&#10;b6/eGleuXe7Pq7AZwND0KQEPltMx2ZMPP5w+uljkW0O+Pn1y7fH44Zmt8e1jN8fzb6yOb78x3Qv6&#10;+iur459+ujy+8Ysb43vHVsePT2yO15YOxxuXDgvs3B+nbz0Z59feGyeXD8eJ5Xvj4sb7FX5a8Y/G&#10;0vp740zF2xW6vV0PzQdPx+EDO/N0xmQj6VS6lV5l76f7QtOuDfs2bYhIt8sy3dcEjthNdnB3727f&#10;GXJH1gXqzZ3dcf9x6eOFDWeXYQf5EdvKrjaeKHzAfrLJZJnqm+w7/yfjIlPse2x78qhLmBv7Lk29&#10;yYv+n3AAfuLI9pxOiYHqXaEicQEGCirUOy1FqUTnIGkoFfMbfJW1AIsG6YSAGgLIl8bh2Q0roeTj&#10;zhua+0qRqd8gWzQIP3UDQ+moNA6FZ0BO8ss7tWOqVzz+8ia/tHxrCMLPN4fU5bipd4seluJ//Lji&#10;H4zryzemjy4WWt4AdArgbJk023vtuhwtzpGZdORSmwvV0riP66nh3uP3Op9L1OIAIsDGbs8EgIrP&#10;vemukD/gc8l6/37lKdq792R6Rb+AUVOBozsPCtF7MukxnEAExRLQQ6nkiSpPYOIBHi5QI04agy4u&#10;RAEpT0lRSBaPMHcqzyhMAGdaTNKnJw2gJvNPujkYUO5pxeJE2cadnlQsuGfl2/gsjE6U+tx4o4CP&#10;VpglE2NwFEfGRVmGAb8GGdq2SEu+OR/5AiCkZXdDu3NEdtRH6i2eXHzx4QYoMDrzOLyRMKMsLWUR&#10;P+ClrcBQKDspAUMAREAPIPGf//n7/n83gMMuywSUrFt9Xmu56laXftBHKAY/Bp3hkCfype/0gfLp&#10;O/nJnr6L/HjjGSOcdsuXPpzuNX3UMnOzI4RSB37KkocBY+wb3CzCGXsyCyMyJZ5M8TPeMX5HZYsP&#10;ngEZDUoWRlI4oILsxoE8KP1CxoAL+ZTBV7vJHdA25x3+wulrccAGMOTtM27ycYVR8yiDLw/gkj91&#10;Dcnrf/l8jJS8ZMpYZyxQxkm6vlBPf8i0AIUPmwI4ly5f6Dj13L59cywvX+9dEmABUEDTzol/q592&#10;TRwh+ejq6tpKAaCbTQCEv+9A+JPRkdnNklccIGOXyA4O3UQPpZ+PgNBifulPY0JmfCYANH2FWp8A&#10;iC3v4gv0+kxYujTtCdgLyJPHrg/KPSHt4rcjdOWKr9tfa1B0/uK58e7J4+PC0sWxXGHtdm/IXaK+&#10;clK69/EH9UBXYOTBhwXIn3401g+fjovbT8ex5bvjR2c2xvePr44X3tkY332r6I31pheOrYwfH18f&#10;r5zdHm9fuTPevXYwzty4W2Dn7jh74844tbw3zt66Oy5tPBrnVg/HmZuH49rO07FU/qtr98bq7qOx&#10;deCqROn8shXvfVT2jh0uAPS+h4/StQDR9Kfm/sJqsuO5QE2fTYCoHqYaH0z3gg/KNq1v7Bwdk3m1&#10;/vChuQNUTzYV4cdOs9fsa2ytuA5X/Nz2xi7HlotPPvZYfGjOVziYAE5JHfMy/OL51SEfrMKv7HMa&#10;zLAwShMynFBjwEMK2gVxTISZIy+dwzBpXIBNwBOwkE6QXxxeQEwuMklD/PJ0vkUHps7EK6ejwgOJ&#10;lyf1II1F6iMLICVdmD8IMmF1RWakDm54kcMRGaTvHNgt+nxLAjhqun+/6e7hvVIW7gqtjttr9XS2&#10;s9dgZ3P3ThNww3V/aAJGBWoqzifa8zp9yNtf8rr8LAwQZdcHGGrwU0DIG2R3H73f/zszB0NNBZyU&#10;cRlbXcBQf1+ixhrgoEgAGyAnioWy6d2LogAgIAeoCXj6JCiaFspkTOUFBPBrQNCGcboDBMiYM5lv&#10;ATbS5Ek+FOAk7/y/cizW6ZKfiT2BcYqRQoyBZYDa+C4oyjKKHjECMcLSKP4YhRjalE+YIZYv/NTD&#10;qIjnByr49UG+Qq3fUJR4A6WZfHgznuoV5o8RxStGKXVyI7s8LZu+OwJDEwhC2SnKLoswMGRnCLgA&#10;NKTNwRAZ1cGwpE/Sr1zGWzrZtJ28876KX56QMH6In8zkT5x6lEubuejf//3fWl7Hei1vxakz44EX&#10;ufAgV0BK4oEJBk0aoIDkVXfi+QEOJH8IH3m1mf8IsNhdKEPL4ErTPmPU47eQCU/+jCMSli958Yox&#10;xhvoAjIY6bhtiMtIx5gz4v3XMjeu9pfVlc0/1yMGXB5/PSNdnHADmQWIIjP5tFH7yKgNR+NQ8pO1&#10;+6X6R1vxxcP/+wFT/t+PHP7yxhffL19easpxEVAEBAEMQMLaRsWJLxAE/Ny8XXLfXO5dlItLFwpE&#10;nBkvv/Kz8cMfvzjeOf5mxZ0b1/zhcgGuS74oX22xm+Ooi+7pfl7MATrInCE3+SOz/tNv+pn86SP9&#10;hfSdPvKHzdz0l3D6LXmy+6N9aRsAKP7ixfNjqdpw6dLSOH3mVIMh35rz107AXoOhAoEBQ64p2B16&#10;+MFHBYo+GjsP/RfZk3F6/UH/rcYvzm+Pn53ZGT8/vz9+cW5//OT0zvjF6a3x6rmt8ebSzjh5fX+c&#10;u3l3XFm7P5Zu3x3nb+yNCzf3x6X1e+Pq1sOxtHY4rmw+bP8Nf+5a4f4Xgz0v4jzpu6fq/4CNK3rv&#10;V9M33OhjoAgBCOyf+ElvR58vNkuqHADhzpA3yrIztLVbDwhlk6a/4pjADD6xzwkHkMQOs7kwQOy6&#10;dHhCunjpbHTb5rLXsctx8UhYXdmYmdow8Uhdnb94JB5lk0e555wDzo1QGhCBuKk4FRBOOR0W8KAS&#10;b2YBGcAQ8JStsBam3AigYQi4CThSBz6hlFGXToqLv/zkSaPlSz3iu2zJpZF952kBztIGaeqel8Ez&#10;YCkdKl4b3B1yt8j2YMjOEN6HiwvUgNL1Qsm+MeSbCz666GhsY/9uH1sBMr5EvVzx6wVQABqAxRdJ&#10;+9X6Aiz9lliOzQpcuReEnr09dq9fpQeCQnaBfEdo51757z85cu0kNfWOUxnMxZdHgYwea7s1RQBN&#10;gAt/DDhFA/Qw4NKEKaOAIXlb6ddCsWDky8KJwuKfni4mANRPF4snETIAQM7V83YZeZLXXLT45COz&#10;9JQLoGtARL6qj5GJUaLgGSFHIhTlx0BFpQtz5WHQuUnjxjDEoM0vSktvg1zp6hbXboEJoCL9oU+B&#10;RP0CDOmv3t5fyIvwESYPf3YV1InaOIUWZfi1U75ux8fA0DMQlCOyuOgIWFScPH0MVXWqG6VftJ9B&#10;5IrXZgYzYCLyNPir8sLyRKb4I+vc2MbQonk7Mn4+DOkSN9CG7GJ1+yqPPomczadATMAaw5ddFWAF&#10;BcREfgaSK1/AEiDSgKjkmYOhGNIGQEV2DAAVbgARXvpgPifSzoyXtA4v2o638urtXYzinV2L7GAw&#10;5gFGZAggYpwDcBh1xpt7vcDDHPy00S9QJD5GHR+yk1n/aae+i6za0fO32pE+Uj8+ANDb7xwbb719&#10;rP/zz84QMNT/A3jhXAOCiS6Oq1cvN1AAGACH5RsFKG6VXixwwL16vfhdPDeOv/vOeP3Yaw2AXvrp&#10;j5peefUX482qw38Mnjl7skHR5atLfaTW9xlrnKylj+mYIn1OZunaSGZ9ESB3pXjoq5D+CQhC+kj/&#10;yavPlJWn+7PaYucroIjfbtD161cbDJ09X/1QdGHpfNOZC+fH5evXxvrm2rQjtrfTOq71W+nfpx99&#10;1GDIiy7eKnNUdnn7Yf/Z6umVB+OtAkVvXr473rpyOI4t7Y+3L+2Nd6/ujjPLBw2ArqzdGyt7741l&#10;oKfAznX/Tu8fCfaeFAB6dASCbpbfB3mBId+nA4acMLjX03aALay1Rc+2LSiXns2mhzB9G50e/c2m&#10;2gTwjSF3hubHZHaGpo/6PrO17DpicwNoYqODBcRlo4NffrY494y50nsDo/g0v8oXwg/FZkvHPxhD&#10;PSh1pr7w77ji+5wOmLa/gIJnzFIBBsJBTwphAgylcwJIsstCqPAIsBCfxqcDIhhSj3ypQ57EGaBs&#10;Z4mTrmOQOvBJg1KPfLnnYzfHAAbYSdfxOiTAK3LhBzzNARGgY3coX98MT4DocAGGHKF5InBE1kdl&#10;K2v9BWq7M32sVQQY3a44X5wOEHLpGRhyH8ir8YBQv2pfoCd3hPiBpz4iK2AEBB1UWa7vCQUM7T14&#10;2i4ChHoHqep1Mds3IPrDX9WP2Ykx4afz4MmI9xNXEcMN/BwpndAiHViSJ4AIWTSdXv4AKuX/nwBM&#10;AE4WIoDUc2kBhlD84vP0Iq6P3apceFHmDA5Dgyh6Sp47N9aUJaMpbxsoMlcaAwuQKCsuipWfopUn&#10;Oyf9FFrxyszLcqW1sa74EPAzB0Pd1wvwox6k3jagC75kjdxHRnYmi7S0s9v+uAzww2q/L90uwBDK&#10;zg/QAwjxuysUgCS+AVTxxqvbX/zIEN4I2FNv4iIv0hbUMi7yz/OEJzfGiivNWATMxJWGnzb+tvQR&#10;ecmqfcqkD8JTGaABqAgQ+iRgYfRj2MW1uwBBwvLKp2xIHPARMBGgwrhmx0a9+JIVWE4/krH7qsIo&#10;c1N7A4SUx4ubMGMcw5x6EIMsXjqSzlDbnWHkY8C50gEB8UtL5xrEIH7l8NI2/Ub2XgfVl9pgjiNh&#10;ssqHJ9Dz7om3G6C8fuyVAi9vjFOnjzcoAoZOnToxzp07cwSKgASg4Yhu32gQZCfoTOV75/jbBXje&#10;GG8ff6sB0VsFsl4rvuj1Y79sQPSzX7zU4eNVr90hR2eOyuwOmSvRP61z9HOFM3/IDawZrwaFRReX&#10;zjbZ2bKbpY/Sl/o24EcZwFOaMTBXHIvldfoJGBXYbEB0vdt6+eql3uEChJYuV79fLRB60/HbSu+I&#10;2RnqL+t7Rb90lx2iR75N52vUpZO37r83bu4+HDf2no7lvQ/GWX/KenV/vHvtbrvHr+w0EAKCrq7f&#10;b/DjXwZWdh73faDV3acV50/A7/XfM11fPRw3Nu7XQ7eH8KdjbadsyP7D6rsCQ2UfHhUA83o9u8ZW&#10;0qsTCKLb9efTtpvA25Q26bROL/3LjrJ97gytrm72p2ROnDkz/IP9Qdmq/s5QgSE2NbaavQ24Cahp&#10;rLDAAJ2v/OyvMJKO+JXjbzC0wAqx/8kbHJA8ymTzJGXkmcuVOpUn13PefLGtDwwxLgBAkBVAgPjF&#10;SUMYycuIzfN3BQtSAYFSVlzyBHgQlIAZmORNo4S7MZWWOvDVCC4eAWLKIH758TSogFTf7Sm02/Us&#10;8pINKf/JcgAeV53q10YTwA6Rr2/mdfsGWfcZogIkFWdn6PrNW4WWb/cbZL4qvQlBFwjaOLg3Nu/c&#10;P3IBl3vvf9hvhgFBgFH/b83igvS0GzR9kBFgulvt2Ko6kftCuw8ejm15CyBtVn6uXaOdAlDTRxkn&#10;4GRXCpg6fPx4AkTVD3a7THyLgIHOhcTsEDHevSXdin0CNvzSGXeLgzKyQ5Q0i4ZfWS4w1Wm1gCwk&#10;dQEwR0Co4psWwMbCyy7l9D2LKR9ANO1AuiTvEjJFyNBMZSnCGB+GEjE+XIa9AYo2LYyzvIwAF8kn&#10;XVoMFxKHUh5/8QEADEeMiTz4NL/y60tu+mref3g1EFjsjkQmfBCeAQT4Jl79kSeytrwFgnwLxXdQ&#10;pmOyArMFkACdgB6uHaE5IAoowg+lLTHgHV70qfjImP5heD7ZP+1WHn3NOKE5ABUGCLhHYKnK4SVO&#10;HfLh04a50j4mT/FOXZEBATxtuGZABdhBjCPAEXAhLXGAD1AQsBSQwjgihpGRBDb6iKqMKICApMtv&#10;DD8mI5lLzswr7WTAydg7QVWvOhhh/AJs7Fjgq058GeYY6aQHFHEThwdXmJyAAAAEqJw8dbyBzJkz&#10;JxrUAEnan7lHzqaFzOQ1BvpWf+CZHaDj7751BIYcmdm5OXHynXH2bKUXnT9fYKNAwXSPpgDG7ZLf&#10;cVIBoWvLVxsoAA1xT54+Md54a9oFOvbma+PV119uvyMz9POXf9LgyLEZMJQ3woAia8paynrS11lT&#10;AXEBjfpGG/SLvtJ3AYZoPt785oL+N07mTz6w6A2y6eJ0zZFycy8qYO9ygaAr166OlfV6CN5Y7yPB&#10;tY1pHprzPkBJv/VxWa09O0T3CpTcefz+WCuw4u+UfBzx8saDce72YR+JHb+803eCLgI4O0/Gje2H&#10;DXh27v16bN39Ven4j8qWfDD6Pygrz60qe8POUfFZWSs7sf+k+q5swe79cfeuufjeeIzKznzwXunZ&#10;3/ym9QA9iybwM9n4gB96K2AI2QgAiNwZWlndGBcuXe4/al3b2u7v2OWji7HXKLY5Nh9IcQ94jgsQ&#10;fxNbPCO2Pjykxy4LK8fPXssXXMBl34EcYWUiU+x8NkLwkf/oO0P9lF2KMwV0SAABUnBO7nIwWPJK&#10;l78rKuGVS1nAQlr4EIRwaWgE/WS8BmpIeHZa5ck3jpA0smiM/EgcAKdehj9x6ph3Zlx58edPXdLU&#10;3YP2v/+r/dLzYUWvTtotsjMUMORr1RaDXaFrN0uZbe40ELILtH5wtwGQXRxHWAgYconO7o0t04Ci&#10;AKCAIkBIvPS9h9MR2frBnbFRIAcIAnyavzfKAKgFGOICR8DQIRD0njtD709fCS1waKL3hK/JbtcD&#10;KGa8KUYgx7Y0QBSD3goTVX7EwANEQI94eQChXMrml0YBeANMfRYcYGOuATWOx8QBN8IBQ7kjND2p&#10;TOVyiXoeb/FGgR8p9iJhOxo51oqCl8Z4t4EvmcXHD3wIx6jhKy9gon+EA4KElWPk5E18lyk+eWLN&#10;zhBw1H1b6eQIUEBzA8pPqQdgIGnqitzklC+yzsFQfy6hwhSvOIAIGAKCKD07RsCQoycugKSPemdj&#10;0XdzkNH8F+EYUNQGfuEmD3nSDm3QNuXaEMx2frjC/MrJmz5Rnj99wQ3ftLfDFR/ABWBkl4cBz5O9&#10;MACCgJ6AINT5F0df2eFJ2SMqMIIPw8qIAhIMagBIdg/Urz0ZM/Jn3CJv+oEcABkjjR+wgT9XGF+G&#10;Wv2M87xuuxr84tQdgCaNTMIx/vLaCbF7EzAEwAACAaNk6vFa9C25ey0s+l4fkWMOsLIbBFwIt1sg&#10;6MyZ031v5tndmtvPdlTKDyxcd9G43NwdAojsDL1bgAqdKOD2dgGtN956vcGQnSFx2uLtM2+GAUN0&#10;inVFX9E5veaq75FxILd+1kfGMP2r7fo0gFIa0COvsc/8MBcCqsyhfFMooGgOjviBoY2t9QIdG8Pf&#10;N62Wu10Pxo7IHJVlHvYXufu4rOYG+/ThR/2mb78Y8+C9sbr3cFxbP+zdn0tFF1bujvO374zLq/ca&#10;JN3aedy7P0DP1sEHY3336dgo8tr85t7Tsbr1aKxvPR4b20+qjWUPChihlZsHY2uj1tedqvPRR+PR&#10;w6elG2qtlx3wcoLdZHYgJ0NtD0s30MPT5kge6kqnlS5hO5wuHNbDNjDku3qnzp7rV+vZlumPwD9u&#10;70NsMTvOjV1lv9vuVjo3trrLLrAAoDLPA1sECJEXDxhDXnHShLlsuDrlCV/xeKSsOOX6X+sJRUCV&#10;8qu0hSk3oCYV2kbjR9LkATwQXiqWX16V2ZlJvlSqrgiUeoSV5aYT2r+QIfWRLx2KV+4nSZNfnSac&#10;+lHqxAfxi0t8ZMNT+/FFkUVnikf4rhXqv3HrZt8h8qbZzo7/GFqtxV1KqYCSyXH15s1xa3N73Nqu&#10;xbJV6XsHY/veo/6DPoBo6+6DQvXTsZZ7QP2l6FoU/NMl6QIy96YPdNlKdSR2tyYZt+8F1WS2w7S6&#10;6/X6Rw20/E0HUAT8hPqV+3L7u0VesQeEih7WZH78fim+j57t1uSoKgqdsqQUKRkG8wgsMEYLJTrt&#10;Bk13OTquFGkbtXIBqmfKFvh6VPW4qGccAaDpO0YxHgElDT6qPm6MCvr339ecqHj3Sebb+jFCjGNk&#10;ka68ctqBYrjJlvrkjStOOnlQ8kWm7JyRnSIO8Isc6kTdF4uyeeOr4z8oearf8wE3H3OjdOV9+t7U&#10;P/wxTC1rxUUGfHMcoy3i+2l4AciU7XErhYs3N8dlQI8dI3ULBxABSWSiFMXx4x2ggXeMOCMjTl2J&#10;R+Qlhz6O3MIBOeIZA+GMEb+y4qULkz9jhJQVli4t82Pqrwk04QHUMGZkRNkRAFQYtNTDyM1BUPwI&#10;oAFSGEu8snPDxQ8gCHiJYZXGgCqrX7Srx6rkYwC1SZw28JNBneoO0MKbQeYHYhDe850LAMjRDkCi&#10;XXYm8naTY5pPlsOLrMAKWZUFjPBRt/4kV+ZMxouc1qa+FRavb7QxfNWPAjBQ+gVwwn8OLJTXrwGX&#10;+qzD5SePNrkXZPfneoXPFmALODpToMt9IWXtDOUVew8U2RUCiuKnY+gcgCnfLfLKvvtGwl7px0cc&#10;1xh5/d5fbeTvRPIHrIgf2AGGABn+pAujLtd/KTL9Ee32jvGteaVcEUDkErW0/sPvxdUK9gpooJMP&#10;n3xYOv39vt9zZfVuAaL74+a2P962W3S/d4Ice9nxAXg2CxStV9zGVo3Pbvnt/Ow8KnpS4Kdsy9r9&#10;sb1eD8Tlbq4+GBs374/9tdL5Ox+MB3cKMB566Cy9Urrh/aLcObT2p4ejsodFgBG7AARNNsLcmGwt&#10;Ww8M+ZTM0tLVcebsxZLF5zamKzPsbjCCXX7U9ncBVtrmlp+d5UfySgvGYJ8TF2yAh/i5/Q9WYPdR&#10;bHzKBUjhqx7+8E69XHHPYRrQ0RUWY4kRVqakKwgQQIbcaVDLkJQQLZgGLwiPeVoalPrEdZlFY46o&#10;yqpzLmj4aZCy0sOTO29cyoUH4g8lrC4dNe8M/NAcFCFy23JTRrvtCtkdAoauXbvWIMgk36onhnOX&#10;Lo2l5Xqq29waVwsk3SxAdHtnrwDR3bG6fziBlnIBotztCRBynBZABMz0pekir2I+/tW/NXgCfPz3&#10;WFxxeM3BkG8Q+Qq1P4DN22SHVcf9AlPuDQFDD6odD58CKHYtgEafSXhmyNvoUDALpU5JdjxijBis&#10;InFz4xVwIQ/AAzwATf0UtyBpwES/MlukHuUY+wCL7L4gccCQS8zcABB1q4t8MUhtNBeyC5M/Bpd8&#10;MdipE1gRx8VLHmnzfMo6Ss6OF2CkHcLKBAR13dU29ZKNjAFD04XlORh6djT05OkzEKbOkDT8mrRJ&#10;v5V8ieePMVa285Ryc8fGThFXvRMYmuqmBIEgcYCRML+4vkdUvLUXUMMX8aPuj6q308swJb3zVLjz&#10;lUuuyM8Vd9SeRX8CKcBLypNfesZUfvF4JY6rfm7zrfqAjIAhLlDQOyoLQCQ9+QKKGGnABIkjC+MN&#10;mHCVA0SEAQHEKHPx5qoL4ad8xoNcePCLQ9oWUIaUUwdXPYAGufnFo3m9SQci8sVjOxOOoeRJ2eRv&#10;ELVof8CRtqSv9T85UeY6ea0/Y2AeGzOyBjACD0BOgA5+5GmwUn7pxkB/mJNInLLy62txGXfx2g+o&#10;3CwZvTXmdXp3hOwGAUl4Nw+8q2wf3Vd/0il5OPFgwm8tSnecJn++bg1E5UOLdrv5gaC41ghQYz0G&#10;FGSNcj1UBPgkz/Qgc2cCSQcFcn19egGAgKFcnAaE7Gpz+1rFfXO8dEHZMd+lu1MPvA/e+/XYf/jh&#10;uLlxOFYL0KzueKHmo9L9v+7dn9Xtx9MRWNHt1Xvj9q3S7eXf266H4gJJO9sFvjcLBK0+Hps3au4V&#10;7dy4NzaXy95cKv1/9f7Yu14y364xLbB0Z2+68/q02vFetVV7UfTAHAx9fBd+ukObO0X7ZWNW1zYK&#10;0F4fp06fq3G3hicQI4+8bCv7Mu3oP7uvk7SAF2WEY8tji4WVS1rsc3CCOC6SB19x4SNv8EbqwK/L&#10;LPCGeHHK9s5QGInUkOzypNLsHKlkuoA75VFOfnkAhggXMJFKUiGaN2YONtLQTq+0lOUHRNIg+cNP&#10;nDrVl/R5ncqidBCSTm4y2PX5ZF3i8QtF1qTJq81AEaSvL/4//+f/txZHIXo7RFeuj0s36qmtJsqN&#10;ze2a3HcK3e8Vut8ZNzd3a3IfjI0CLnZ0HJH5TpDL1I7UgCCXpqePKsrjq9L1tP7Br8a9px903NbB&#10;dNy2vuuVyYkPwORoDDku27hz9+gYbdppqgVRlIvUj4xftQH4cWwFuTuaEqYUQ228KPSFIaYkA2jy&#10;RMbQJ02+7PwkHRDKVmuOiwIkAAtAhXFTF2UcQNS7MUX42hFCwFD/XYRw1RMAQqlT8JFXOAqe8o+R&#10;Vpc46epMPTHE3BiIucFQhydP4I/cubcAGEoLIEofkAHf7HDN0/AjQ+pSD2o5S0bx8pEndaOU0wb+&#10;5OcyMNrY7XPZeAGGKO/58Zl4YKnvCi0IAMoOEiI7Pgwh/vjGgEZ+9XWdbWCe/UM8+dK/SFzyaA+S&#10;N2XxTvvVmfHTZ8qnzvSxMQtJD4+AGkaXgQYGAAS7EAxvj3+Rehlk+cUHSCqbnaMYekBCeX4EBARc&#10;MNLhoVz31aIt3YbF+EX2lrXS5SMDYx2eDSgWJC4gK/V+Mt6XkH34z44FYJT2cslHfkADby4ZpQvr&#10;r6wBsulrrv4kJ/k7bRHPnz4LgAl/fZP6AghDGVN+acry95ytfpj3G9Bi9+Zm9at+6R2d6l9xDYSq&#10;n4EcugK1bOSt+eBL1AFFie/1We0EdvDGDw9hlA8u9oNY9QWwY10AP1kbXGTNoIAf60h6dna5+ZYQ&#10;ANS7Qv2XHOoyx+vhtOJz/YTNZD/bdtYD7sOn9VD1q9+OOw8/GCubpasPPhirWwWGdj4Yuwe/6mOv&#10;tfWH1R8Pxurt++NGAZxb10u33ywbsPJ47K08HLurBYpuFSBaLjtwrWzHUtmEou0LBZpO74+d06X/&#10;TxV4Olvz/GrJvVE6907NzQe1pgCzWvt0gHYBQ0f3CRe7Qv2A/AkwxPbdKduytr45rl2/Oc6cuVBj&#10;agcX8JmunmQjBBgEhoINYoNRg6GFfZ3baGF2vrFApeOJhGERV2XY7rnN58bu48HGS2fD4YvUkTjE&#10;P6/3uU8KiCE3QoRpgIBGBkwELKQyZZM/AEeDlTMJbM+pS0PlD0WYDhe/ed0BKWkkvklrOStt3rAj&#10;HuUq27KLW8TLk3I5cjM5DTKeeEtPfdy0P+1MfhfJGvE/KCPz4Ufj1vr6OHlhaVy5tTqWa6Ks+D+y&#10;7f3y74xrq5vj+urWuLVRgKgAkh2cHIXljTOgSHi6LzQdn0nLTlHAEBDUPO4+aNCTC9NbRRs1Sdfl&#10;dW+onj7sHOGBvFrZr9gfjbH2AbR2+goAPJoMLqK4KE5KkTKP0syRVxRPFCnq+KIABYoqYKjjKk15&#10;JE668pQt5QmcABD/9b9/33nJwAgG9HR6gaAGGuXKmzoZH3Jy49cOfOeGd94WIAUf5QNClOFXp7yh&#10;+V2ofL1WOXLhFRnbCFZ82oKkpR/xRvzyMhJk0weMAxkjf/wocqGUy1i1oSrDwcDYxp+UdwGaxVa/&#10;MKUPGOUeURRfwBC3/dUWdcRwh/Sh+COgxKBUnDEig/YdzYPypw3KalvaG4OYvuAmLWOJR+L5jVP3&#10;4SI944RPDHEMLEPNmDLWAQPykTkkLu3TBvK1f8FPOf3J0IsHfJC0BiQM7KK/pSM8tI1smZfpAyQt&#10;9ahbHXgBFOhIZgAAkWGRR30NQio+xzncvtS7KK+sPAFp4SFeeXGZT/qOP33aY1auOcudA1P9g2fk&#10;4ldPAFr6oNcYWswLPFDGWxx/+lM58daVHRqgBVjJbo5jLWAGaMn9ReuP7gB+Wg+UvACRB6ypv6cH&#10;Fjwb6FQZ61Vc7kFat3krDe+sC0DHmgF+AAOuOEApDxIBDHZSACHkz6YBn+wKcacvT5N7SpvuQn7Y&#10;9o/tYEscKd1/UA9u7304dvbvF/irh1jAp0DPxtqTsb7yaKytPBibq4/GzvrTsV3gZ335wdhaLvuw&#10;XACowM9++YGfzXN3x87FAkdLT8Z2AZ/Nd++MnRMFio4XHStA9tre2H6jwOGZavdKtfWggND9asuT&#10;0r9AS63/6ICjNpafTcjOEFuK2H/tAIY2t3bGjZur48LFyzW3D2udTjaXjey24nl0T/TZhgi/PPqE&#10;y64G/LC5iF88UmZ6eJ/+SgsYQtLwwid2nat/xcVuq4OrjmAP5UKp77kEVBThxM2FVim3harBnKcB&#10;IkAFZjoi4Cflwl9jdGRAhbrkVYY//Fr4RQPmcjXPipcv9QBY87pazgV/csnXcQte4R2/PCgoVrx2&#10;pOO1FQpO/alDPoS/XRbHTj5FfnNtbZy6uDSu3q6nm9274+bm/rixVWCoANDyWk2cjb1xe3Pv2e7Q&#10;3Ydjc9/OjbfAChTV4th3ibovQhf6fvz+OHjkNcqDJsdiW3cfFRA6LJB1p4/GAKEAoNVym/gXtKEO&#10;d5AO/TVHtemDekJZtM2kN1mhf66LdJRkK7BSFvyMI0UzKZt6si+lEqXU94LKlSaOAqJ8AJ3eNSol&#10;RRHJCxwBRPzyhBhEuz1RwIiSzg4Q4COcnaDs5jCQKLK1DFVXwEL8MZz4c2Oc+JFyttq7bdVeYeVS&#10;Vt4oc+2Ksk0/6MP5zsq8DQFtjI269CuKkUg/oxhVMkS+5OEnjzR+/PEgawx4jCAjOb/zgGznBwh5&#10;4p2DoSi/tCPjrV5GmxsDrs7QXB5EZnJlPgQgRtakx+2xq7zpa3mR+JYBnyLhzIGMh/x4kitgJwaW&#10;nEd9USQsXd6MY7uLuFD6OHm0G3jRRnzwFsYbKAiwQfKkPXY2AwjTNiQPWRB+QEoARYAP3vimvrjq&#10;405y17gs7q64yJs8SPn0Az5zXukT7SKPfiQzWY3HfLzUw5Uv8opTNvMBb37tms8L+VI3f8YJn5RL&#10;O6XlTg9AlHUFxAgDQwCSuIAaeiQ6BRCyvrITbX2ae/LiEV5xs9YCkhBAA+jkCMwayA6qdTJfT3mQ&#10;sGZyfAb4hByXIQAIEMo31ICBPEC3S/cWcHDR+IEXakqfb6zeHSvX9sf6jftNq9dKf1+9OzbKXbtU&#10;ev5K2YQrT8bG+Qdj+3w93Bb4seuzffzO2HizwPXxe+PgZNmON4vXL/cKAB2MndfujM2fFRD62e7Y&#10;ernm7fFaC7eq7w5K5z+o9V4Px499NXqhF7Q9eoFNAIbYBC+4sHVsL5DjQ8TuCO3uHTQYurh0pcaT&#10;rZg2L9hQdnOyz8DRBDrY0Lkdjm2P/e54GCBUYfHyHW3CLOLV0cCm/MEG4a2M+ppn5Zc3OEV68INy&#10;SF5ln0sBGWTM7Wt+x1MRGKVB0pBKxAdUSE8+6eLCS7yywiqOMOrlzjvpqDOKxDe/8uMnb3hlgvHr&#10;mG5s5SNX7vjMkWDznPFPh+KhHv4OF1/ycdOeyKlcZBL+kL/ifGr95urGOPbuqXH51tpYXt8d19f2&#10;mq6t7lV4f9yuSb+2d2+s15MAULNz72n7dw5rEpffJeveyXk4XZTee/T+ePDBb8faQS2QOw/GjjtD&#10;d5+M1b0HzQvQWr9zrwBQUU3GW/sFwAogLe/dHcu7XB/kqvhd/2z/oL9U7fsW/dccNcktaqh/2gal&#10;SKancB8rBDqiILmUYyu7UiZRTpSX+Il806mejCuvi40UFZBxtCvUPCYgpDyi1CizKFF1MiYBPq3o&#10;Sh6g6D/+s54Qyt87Lot49UY2xofLqFHQUfoxROrgJi75yNY7PhXWNm6MccqK81Qpn/yUqXZpg7s2&#10;2VpGlHHkYsQRXuTRxhha/hgIbgwWIxGjwQhxycB4xTApT6ZJrqk8fhPfMj6UdCnwXPoU5ym3wU5R&#10;wBAyB8jN38cDCyAz7w99l/5Tn7oCavTRvO87XDwYWXwyPkiZlNMv0tLHyuAT0BM50oeJT/70IXn0&#10;XXZQYmQjZ/o7fThvj37rvqs8+CZN3rQ/YALf9D/e4YEnOSOfuZp2o/QLapmLJ352c8gckMK14xKQ&#10;pC3yIenKkct45g0n40ymzJXIh1faTsbs6IjTTmNDbu2wnvitO/Jpg3RrTDyeeIhXf/pVXulIvLrS&#10;z/zp16RLS58lH57y0BvIjk3v2pQfCOK3xqy9SddM8yIuyiVq6zH6xfoMsFIW4fWxY7Kql+shQT/a&#10;/cn9GX4gqfXjIpx1Y60AS0ASMJoL0jkaQwFEwNC9BxMgAiLc1XHfpo0x4FD0qHTy/b1HY+vGft/x&#10;2b9ZduBy6fqrD8bq2Xp4Pr07bp/YHWsn7oytk/XQ+04BpLfK/1aN6xvVZ28cjt0CP7uvHo6DY/XQ&#10;+0oBp5/sjo2XCnD/eHtsvliy/ajA0ksFkt8o3XG9gN5e6YHDmq9lZ56BoSfdXvosd4Y8IMc+sIPk&#10;7g8u3rFbWGBrp2zb9Zvj7LmlmnceNqd8se8AjJMHJxCx72x0rr1ID0DEO2Xla9s6s7figlViy4Xx&#10;kc5t217U/kW6ulBwQPNauLHties7QyolvMhUGKAwL8yVF5M0wuC2cAs+yYfwaiEqreMXgvJ3Qyus&#10;E9I44aZFfUhd8son7ShvEX86kV99AWbqTR3SUk796Sz8xWsLHuLx60GaAaL4I4N8yrWM/1Zt0Z7f&#10;/nYsXVseb5w4Pc5eWR7nr6+O8zc2xtLt3XHx5k67viWxuluTvMCMb0sANusHQNF7Y6sm56ojsLsP&#10;x8bh4wJGT/qDXOJX9h9U3NOmlSp3a/d+E//tPe6DAkL3x/UCPle3747L23fG1Z0CQnsPCxQ9KPd+&#10;5wPAHL25RA38UCQNij5ydquvq42lCGN8KHNhRHFR7NnhAQwonTxlUUSUj3Tb13ijVlr4FD9PcL2l&#10;XWHl5U+ZKC75lRcnLz9QhfIEKI77TDlOW/oUL2U7KbrJYEVxU75RxgxTyqQtlKdy4vPELF1Z8cox&#10;NNqKWqFWWhQkMME/KVRgano7Ax9yhU/cGK4YCgaN4WsjgvdCbkaMSy5tUobLqMXwKSs/GSl3ijx3&#10;GpCnWDJRdmRE/J8kedQTA8ZF4pA61YXE6x/zIvMkYyDfnJSVjz/jMM//ybqad+UP+EX86pEWcIH0&#10;pX4DItC8TzNuwuoyp8mQOaDP9Le84rjxKyOPdP3NnzbwyyNeX6RvAIj5l8rFKSN/+lAYb3KmHi4+&#10;ORYDirQpspCh54X21Fgi48qIyzcHO/Lxk63nUZXJnBHm4kkm8pFJmKt/9ZP1Lw6Rr+WueLzwxk89&#10;SceHS97w5Kaf5oRHy1Jup1e5rD9uwMzRUZZ8FSeNTrBePURFb3Q8mc2RkjvrWXm7S82j5AqpBz/l&#10;+XNMhoAebh4egITEAUPWNFffA6W9zu7dncDQrl0sYM59pZoXPrRYaT4r4pgMEOr7QlWe687Q06cF&#10;OOtB+N4W8HNn7CzVWC/Vg/HpWtvnHvVx1+03Cji/UWDo9QI4dnxeORjrv9gb6z+rcX65+vIXBYh+&#10;uj92XyqQ/OO9sfOvO2Prxe2x+sL6WPnO2lh/fn1sfWdjbH5/pfJvjAeXajy3Su/dKRl8gPHxpK+0&#10;iw7IAxJbgByTAUVsH7n7Q8PVlr5Avbo+rlxd7jtDwJFjv9jqxggNcmZ3hsp2ss3ACVsdzKEMUia2&#10;PXZXPHurHDd4IPliyxs3FLVNVtciLUBIHLm6rLyVHnvOL/05Pwy7TNwIdASEKnNXWG7iko+b7asI&#10;mbzSIqS4ACPEj48yqUN8gIz0kDSkY5rnIqwhASmpJx3NLy95pKNu1yJPOjYyJI+wwTboKRM+SJ2R&#10;t/lVvf7f5cPffNQf07qyfGu8+vbxcWLp2ji1dHOcW94cl1fvjPMFhvyPzOW1u2N55/64sfOg6F7T&#10;7f3HY/3w/bFawGi5wAy6CegUSPJHfrfqqUGZ5e1741rlv7n7uADO43F9q+J2HvbXS6Vf2TocSxt3&#10;isrl37zfdGXn0biyfX9c27wzbu3c6XtHB/5P7cmkXEzWBkOLV+uPgEApbUomT7dRTFE+FFKUUpQY&#10;fgAKxfQMqABR5a+0HJ1lO1t5ik8Yj/ASJ783uP7t34Fqi2MCR8o1VZjiIycZyU0Bk5FSjhFDUdiJ&#10;ZxQYK+XSBkSOKHYGgbJWRn7GijKfK2lPmgEaiOJEUaQUTAx4DEF4MSqMnngyMmgxgjF8cwMDEMSQ&#10;Rhb3TLxBZBchxjAyUOC584DIArQBQvwBbpRfwtzUgYAHc8H4awMij36Zg2Vu/PKknfIJ93gVX2Ft&#10;IbswP5JHeWOorlCAEDIekSVl8EjeGHy8m3/VqQ38kRcPceRTPv64ZE55cXiQ65NpKDLgTW6ycNXB&#10;T+b//M/fTWup+KhfPFLOGGdukd3Y95FZzQPjO69P3iMAUvPNuCL+zB1AShl5+PGQFvAiLE27Ui+5&#10;9F3WPBnJza9d6p73t7By+KL5XFAGb3n1mXbypx3ydT9XOLJ0v5rfxRtwsZ7pEWvMnaF+nb7SrU2y&#10;Wp/RHfQEUkZc7xabI9KNWZXDp9frgod6opfUo35rRT8iICggJ2sjfY2saWtJmey45m4QEAQAzYGQ&#10;XSFgaNp1f9ogArElv/7Nv42H90v2ex+Mw9VaM9fqYedCgaLjd8fm63tj47Xdsf7Kzlj9xeZY+UmB&#10;mZ/sjM2XKvz99QI6m2PtBwWSCvDsFB18vwDQ97bG6vNrY+3bEwBa/dbqWPnG7bHy1Vtj9WtF31oe&#10;Oy+tjnvnSvetlkxlV379pGzoAgxND3G1vhYAMPeFcmIQEEd+nwmwK7SyujauXrsxzp1f6rD/JYtd&#10;5k5+c2oCIOx57LwTKLtEvjfEZvNLR+yq+pRXjs0NiWObgwWCN+IXH1svPKfwkid2nCz86us7QyFM&#10;NJg/wAXYUbnMzgGFI5A4AxshhSOIBknDQ3qEEJfOSqMIlMb/1//xv4/qxiv55ZsDHXmRPMIai49O&#10;VVb90pRFyomXVzwiU+pABiJHbcLk408Z6epRrzg8TRSvqN+tSbJ8e3W8+taJcfz85XH60q1x8tJK&#10;/5HexdW7Y2ntXv+R3uWN+/1HelcLzCDAZrkAC/fK5r1xdftwXCpQwy/+coGb87f3xpkbO2NpHZ9K&#10;B3TK9c/E/pjPV0vP374zLlT4wtr9cabcszXhz6wcjtM398b5AmRXNwqIbZcBddZ7WIv0cS3sktt2&#10;aE/WAkN90W1mdCivKEHKiwIMWKFYopQoHHFRUBSSpy55UOIpIq68reBKaYkLL2FKStx8FyjAJ4pw&#10;np8rf+/slNLDm5I7uihZcXZxABd3EHIPQVzK8Ed+CjyKm7KnuD+pvNtd+ClRyoPiDLCYQMX0FEm+&#10;GJa5EWGgGsDgU/UHCKlLfAyNdGOBT4yJNPy4whkbeclCuVHaABHlFkVn+9vfXABF2Q7P316QXZw6&#10;UeaBehk7/aJ+YTsfjlUYPHnlY1DbWC76ht/cIXt4HrWh0mMwUfJ0Oxdx+DHMDTSqXOIYvSNgUfHk&#10;4leXPsi4pU/4xSHlyKWuyKpOZUPiM078KZs5kLbE6Cuj/d2ekqfBULk+ASFOWW76EA+8UgfKmEoL&#10;6BEXWeUBcKb46W5Lxlj+gB1luOZS5oay/HP+4tPf5Ip8ZNfn/ORWJn3Fn7WBJz7ma9Z275Qa9yqn&#10;/eK41jOy3q2XOUDptVqu9Rh9kbVq/QJ50pt3uVnv/RCkb4unBzk6LDsZ/O64ACNNtT4BFTvgDLO0&#10;GHg7NtaofgR2rJ3p5YNqa/ntkHhImNZUgb3eNXKUaO4W4KqxyA5d7hXx0wlzgDHpBH8rU3rq3r3i&#10;W0b+178dHzwp+3RQAP12AdvLj8addw/Hrns+BXr6qOvH22PlxdWx8a+bY6sA0M4LO+PW12+Nre9s&#10;jdsFdla/uTrWvrUyNp/fGLe/vjKW/+nGuPFPN8ftr66M1a8XKPra6rj+xSvj5v+8OnaeXxl3flb6&#10;5vTeeLL6cHxwULb7QenWAjBkNKeyI9bgcLGjhaZ7Q9X+R9PfW3lpyKv0doa8Wp9jsumDi5MdZx8n&#10;u2o3ZtpEmB+RCbOvwrGriVc++dlY/uTHv216ufjH1uPBFW5/leMKwwXCTZUn9QirPzx6ZwgpyODL&#10;QJgAj4Ajfm4LtAAY8nGVi5+AXWlR+PJzheWVDy9CaTDqRhaJI5gyzbPiADD5A1Saf7nS1dcNWzRS&#10;w1NXOittM5hzMBd5pkGbwFB3zEJ+PMM/fTPvi6k/pgUGXPgvsjdPnB3Hz14aJ5dujONLBYgub4wz&#10;y7vjXIEVdPbWwTi/cndcBGY2CvwU4FlaXwCccs+v7o/LW/eKHhS4uTvO3Nobp5Z32gVqAB58uADW&#10;5fUCTEVnb90dJ5f3ig7GiRt3xsnbh+P49Z1x/Or2OHF9q+rcaTDkW0S7NaHvVV8AQ3mjjCKxSxSl&#10;zsBQfm00KKMifgos4IHyogCF+QNKouTwiZJroFEuBSauwdBMWVJu8yc7LjDUio88izg8Upc46cLk&#10;yH0A/LmtdCueOwdD8pEvssSPD2UfA6hs862ylH8brkWcNmoTJQJIABRARhSg+KbKg2f4cmMUgR7E&#10;qDBg+Mcoy6PPY0wZ3I6rusXhG+px0Y7KH4WG8hQbcEaxA0BkBYLi/93vftthf+TafV0E8KgzQIfL&#10;SAIjfa+r0oXJSgZl0r6juBojcnHlJT/Snvjlkz/l1MMoqydgqOfkgscndy7UmX4jA57CKPJw5dXn&#10;/N1P1Y/6XrjLmk9FyndfLsZZGBBgmJUXVkYcV1g57Uh/iWsQV/HCH+NrXvY8XbxqXnWEl7QAG27y&#10;RVZ+Rte4MrperRenjQFD+PCLz9wQF5nDUxmy6VsUIBQwpCyZ5VNOGTyE0wb1WAPks7NjzWX9WVPW&#10;iHUVil7ovi03eoDfGs0DTNauNYu8YSYtOiF6wXqlf30ahO6ym8GljwEgd3UCiBj3XAhGyrXurnUC&#10;uFi7wE/AwLQ7NAEa/c0fsMRvzScMBBmXAKKswegA+QGhp2V7Qr/6Vcn8uIz+vVpza++PO2cOx84v&#10;3e0p+mE9HH2/QG3RxncK6Hzz5tj89urY/06Boa8sj9Wv3h7rBXZWCgDd/uebFV4ZN79ya9z68spY&#10;+8pauQWK/ufyuP2/yv3Hq+NWAaLVr14fuy9tjPvnayxu3x/36qH86b0a50fVHyXjj3/8w3Ht2pXx&#10;i1/8rP+A1m5XgBDXXSH3nvqvOO46vj8YG5vbfWfo/IVLDYa8Ws+uothNfdz3hhb2mc1kf2PbY2dD&#10;SceDzcUDyYdnlyv8YGMmOKJt84I/+43E4cHfYKjS8Qn4Ehaf/Kh3hjBRURoRUCItFWOOHCMJTw2d&#10;3uiK4FzC8ktXKcKLix/+0sXNUeG8XDpIOJ2QcuqWpqxy0rnKpS0dX3nCB4jyKp7ykT8ypBw3naJc&#10;5OKPTPgEbOErr8Vi0fmIoQ8cHj9zfhw/d3kBhm6OM9e2CwwVmLmxN87c3B9nbh+McwVyzheYQWdv&#10;749rO48bDAE/wkASsCR8+ob/p9np/6e5tPFgXN5+1OUurj+ouCpTE/viyoPKczDeubwz3r60Pd66&#10;sjPeubY73ri0MU7d2C+AtF0AqhbS7r3+O4/DWozegvMVan9zYUcoRBEyKgzEkZIu5cUV3wqtwlzK&#10;LAqMQgNqxCF+ygtomRPlSQFSqjGY3PjVgShossyVdHYjpFHkeQqP8o0S5QbwHFHJPFewUdrkIWtA&#10;VhQ3+bSZQYjy73ZrX/GTR90UKCDx+9/XvKl5lOOmKMHsFh0BpEU7Yxh9M4YSnZ5IC9SUIqZ8u98r&#10;Xf0xTOpVLn2QvpM345TLoFHqUcjiJjBUa6TmLpmzKzQHRul3xjxjhMRnZyb9nrkiH/nSX8j8UY4r&#10;XT7x5E+8/An32BcZV2PtEn8AVwOKKh8ZuMoy0NqsX8KDX5y+y/xVv/oACnnUiQAO6dLEc8kov3Q8&#10;+PEDWDMewpkPyqsbRc6WpVykr8ibfmi+C/lQg5gKpx4yoflxqbSAEXOFoXaJ2t9eyEP2eXvF5agM&#10;iW/+lUeacLe55IvMIf2t/8msHXOZ+bVfeSTe2rGWrCl5+LkheiJkzbT+qLKdXq412XGLsvgJe2jp&#10;478ivMXlruAcEAE/wBDd1cc51l8Z4Ph796fCXCBJfHaHlLVGreGsE+s0QMaasRs0gZkCVov1mfWF&#10;JkBUerDGJZ89mB9Rh4cdIX/bBAjZJXJ52s4QMPTe6vtj7907Y+un22PzhXo4euFgbP/LTgGgav+3&#10;t8bWN9bH/rfqIe6bFfdPK2P1yzfHypdvjdWv8N8at79U4f9Z/i+tjKufvzSW/v7cWP7C5QVdGRf/&#10;/sxY+uKZsfHi6rhzth4Ub1VbyuYcHpB9An1/+Id/OJ577rkj+t4L3+1+AoYASd/Us5kADDkmszO0&#10;tV0P2DdW+ivUwi5QB0O0zWwb+dseh9httjOARt620UWx20d2t/LiE8yAlEk5PGKbhVFsufKpA7/e&#10;2Cl+NkLCX77IE+qdIYldUSltTFAaJA5wwAgyTGXSxSsnP2Hk5YpXUYCDMuKkpXHS8VFH6gpfbjpJ&#10;Q4AOfITnDcSLvwFM8QuPlBcfwBWQ03XjXfm7Q8sNpQ584srDBabUh492ZZeKEdQuf1B3Y3V9vHH8&#10;ZIGhpb5AfXZ5re8LOeI6XYAGKAFuAJ5zKwftni9wtHr44biwcqfAzUEfoTkOc5x2xsXrAkVnbu52&#10;eaDIzpKdIeDIztD5WwWobtwZp6/vjRPXdsbxoneubDXZFbq+83Rc333U95DW7k7/eH/vSQG4mpx2&#10;hkxUE55i6O3mGJ+Z0aD4oowDIqLAsuNDsYmj8KQ3oCjFZvcmgIMLEElrRVn5opQpXn5KGMUo5UgG&#10;5Y0ycagNZhln9QI/ZAvvbLFHrjnYifyRT/1km1MMnDSyoMS1bMoyINV3nioBidzJiUKVBmQknoLV&#10;hzEujNOkKKcn0WyzU6L6AqW+jIOwPoiRbdm1q/h2n5ayVje+/AFh4gKGyDQdk/2qZUMAWxuF4o+v&#10;OaD/Ed7i1TWfG/KZL/zyoBjP9JcyMaLkVpZf2ZSRRzj1aptxNcbCKOlzAJY+EY8nQ2+e8jdQqv4F&#10;BrqOqldeacrN09JG6WgeJy/Cjyu+x24xf/HBE3/tnc9hRHYyR8b0Bd7KAj54KafuAKGApMwDdeFv&#10;njC+3ibznaGj47OFPCkP+HkrLZfKI3P6gLyZOxknceQM4BQfvigy493ylT8PQk3qKLcfTspvPbae&#10;WKSLT1ryRmfg0xeeF3z48+BirQE+do7pD/6AITrL7jZAZHebAQ95SGXI6Te7QjHuCCgSB6wE7Fgj&#10;+tSHLa2FrE3rKK71yW9NGQflMybTA021qfIhcVNazakHD6pszZ+HD2u9eah7bzomu/P+eHT7ybjr&#10;u0A/2+sjsP1/ORi739oda/+0WqDnZgGeG2PlS8vj6j9cGJc+f3Ys//cCOf/jWu/83Pri8rhddOnv&#10;l8a5z5weFz97Zlz+3NkGRBc+d6rozDj/+dPj3BdPj+UXro+14+vj5rnVsVq2ZG+HzJPeeeutN/p/&#10;5t5993jvDPlYZPpKPwFDQJBdIW+TAT/rG1tjefl2X6IW9uHh7PbElubkITaey15ygyVij5Gwsikv&#10;X3AGDMIVJ919I/Y46eJR6kH4sdXilOeqh4vw4bLz/TZZEjHFHCWjNK7MmGHeSKvKaUzK6YQApzQq&#10;wEE+5ZF4YYRHBBEmPPSpYeKVV3d4aZR8LVeVVV/4hJJGBm52c/BIB0WWBjSLvPiok6sNkYcf4SEc&#10;IHTUR79d/B/a46f9av27Z86PizVBrq5ujzMFiK6u749Lq/vjwq3dcabAEDpXfsBnafXOuLZ5b1zf&#10;qoXw+Ld9SfpSxbkMLf/lzbuV52ACU9c2xtkCR+duTXeQgCiXspdWKk+BIyQeqAK0HKshd45c0l67&#10;+7hfz/fxxfsmVcn8PqBRSsSE9WTlaakV40KxU4BRnIwBpeqJjZILUVwBI0eKseICfgCQ+a5QeDMK&#10;KApYPa0gKdiFcmdEUIz/7/+j5g5DuQBD3txxwRqgicJVB4VLmZKBoiVDjtTakC7iI+Nczulp89lu&#10;RIxFSJis/NKnp8lpBwjAQNkNolATH0BE6VKoFBDKEyiXAs0ukTg8YgzVmbFIv+g3Lln0VwOBKofw&#10;UNck33RvgUsOIIhcwmSXRjZpaa/2B7wIq6sN5sJoMoxJMy8Yx+w6IGMrLfLHmOMjrGzKh2fqzBjn&#10;yAbNAVH4KhN5tT/zRt386gQWgIPMtznYQfJk3jWVP4Y/6ajB1YK3cVAvf/JpQ+L5P9ZfReKP8i7a&#10;zZ/6lOXXl+nP1KdcZJobWfOnd09cNK682gaoiCPv/BtG+GX+dJ+Xq1/TDmnisytHfjzVKS1y6Ne8&#10;8dZ1V33WErL+rCnrr3dmq3z0wZF/EY7+kJdLd/A3eKp0YTzwzQMLt9fyzA8M+dPwgCFhQAcQAn5c&#10;aPaml6OyORCSZrfIejP39Wn+gNX/v/HrY7s9QJF8iD8EPE1A517zsJ6Spiyy1uV5/Ngdo+rLR49K&#10;H/yq1mXlf1xr8G6t37Wq38cSf7g5tgsM7fYO0Na4/aXbY/kfrxRdGrf/8dq4+YXLY6nADQB0o8DR&#10;pS8slf/auPWPV3sHaOlz58aJvzk2Tnz62Dj12XfGa3/98jj9uXfHLz/z8jj2+VfHuefPjlMvnRmn&#10;j50bK2VPttd2xt2DGo+SL+CO7A36Kk6f9Q5bUXaEdverP/d87X336L/JfGfIsZkPMdowCdhBfURm&#10;53mBMaSx77G3ba8X9vdZmWnXhs2e22L5w4fdDj6IjZYmHD4ID/nxSH5lxUljy5Pn6G2yCKAAxCWc&#10;jCqSD3PbXUmbCyguQiFpES6VyzMXFm95woebt7mUyfaWctLl5085gEaZpM9l4JcnYGwex0Xailfa&#10;iF/cyKSdieO3Q8SNPB9+WEDw6fvj8OGjce3G7XH89LmxtHyzvzZ9frmezO487uOpaxsH44pvDpV7&#10;01tkew/69fjVg0djtfJ4hV6c1+WXtw+PSB6v5F8pUHRt/W67y1v3xo1t/2T8cFwuoHV17U7HXat8&#10;gNWN/Uf9xlr7qy5vpW0u/tD17oN6Inq/nqAY2vc9YdnJs6tnwtciLmUVxYuEKR9xFGGUXIBQA5xS&#10;TFGG7VY8pUhZob5nQsECGAujF7BB+caYcRlCrnq5MYCMJCWtXIxjP8GWi1JXFGUAThRsgA9XOHFJ&#10;JzcwZCveJwHwVz951R95I1OMxgQqpq32+fHTtAMzHZvJg/gnBToZM0T5UKLZsRFm5AAZ8epDMfpk&#10;UP9cljakDEv1WUAPhUbBTWDoGeCZdoQ8mVafFWjiSiM/MDQ3lvpXX3effoLUaX6Qi/HObkbmDuMp&#10;DQUkpS3KysefPCj9jPSv3UCuOZH+J9c8vzDeCE/zKC4iEzAwz6P+1EVWcUnjdtnF/OYe8Vv0sbZF&#10;Dq70edvSduH0lTzik48/MuGbhw3Er8+4AWHy8ZszxtbYMbT6XRn8Q4kLQI0fjyO5Sm6y6QeyZMzm&#10;60z+9Lk2pB144dnAqyi6gGsd0RGA0tEDEvmrXEg4YAd5wEq+fIEar+iQ7kNuyZoHq5YL1Zzu4y5g&#10;hOEuN7sZAI/v//jnfK+/93FP9Z17RO4UIevMkSPwk+83WYPWaD64GFd/o6wtZQMgrC1x/OLjImve&#10;jhBAlDtDjsmePim579Ua23lv3DmxN258d3lsfGttbPzTeoGcGwWCrhfIuTZuFAi68fmlsVx0+XPn&#10;K/7aWKq4s/9wfpwssPPuZ98exwoEHfvb18Ybnzk2Xv30y+Olv3lpfP+vXxwv/PW/jm//1b+M73z6&#10;e+PnX3l5vPaDyvfTN8eZt06PawVkDvam+07k1a6p7Y4vpztXaOpLumjxv2R3Dvrr08s3bjUQygVq&#10;b5PJAyPYqGBD/c1TA9QFAMrmA1c4dlveuQ2WB1aQ3mWK2HI0t+EpF3vNpuMRSl7l4Ro2W76AMm7q&#10;e06BMGzgUpEqlAkDjQszaRjJ33EVToXSxeGTiiJkpy/yyjMXIMAmDZWuDMABDHVnLMprKOoOWdSX&#10;/JHLoB3tGClX+cgireuqcABay1Zu6k1fkC/tkrdBT8UHPHHl1wZAyPci/AOxt8lOnr04zl9dHpeh&#10;5gJDviS9un+vAE1Ndh9JLLDjX4rR1t0nTfuPPhp7Dz5oQLRZ4ZUCML5FtF1h7vrBBJZ27n9Q6U87&#10;vLb/pOjRuLl1d9wq0LS6B/jcKUB1ODbuPzn6LpEdoa3DxwWEHvbffTz5oNr5K7spkwKhSFqZLJ6W&#10;KBhKMYqfMqUoEWWVpzvKibIKyAAoKDZuQJE8CLhg2CjeGBB+RDFHQVPA4rqeqj/5KOg+NilKuaOy&#10;RZGDklSfnR158SGTrfb5kyea50eRN2BI3XOjHjkZBO6RXJU3YYY7ICmACNBAjBelyKVwnjxxfFVz&#10;tRQ3RQqguMgMrAAofWTVQGbKEwOmngADccBKDJU4gAYPPJHy6uUCZAAbucJ3ciciJ54Iv/DXPn3B&#10;nY+d+SF9Xka6fMmLzCGuvlIu/BhWbuQPH6Qf+yvkNY782hy+yZO6AhoY6AAvvM0h/AMEuOYEP1ce&#10;9eIRcBJgEhKWT1rSuZGl10rxUo/+lya/NLy1l6ypZ16GPOrgooAYdaQe7ZEXTfIU/zJajCzDLH/G&#10;Bl91KTfng8KfP32nXMrO5ZQm3A8bi/iMFcKDXPgBL4BPXk6wzvq+zyIeqLHurK/ohqZuz37/DQfw&#10;EzCkrC9SKy8uaxWPIxBUMlnj1qq3YPuOUM31aWe75vTCz4jb/cmHD1Fed+fn6kf39oAhoEDfWgvW&#10;KX/i9TsKyJGWtZwxCViSDiQha9C6AoTcFQKE+D/44KPx5FHJeFh6YbMeKE7ujNUf3BwrX781Vr+8&#10;0kDoyucvjQufPTMuFQC68nfnx+XPnhvX//7SWPr8xXH8syfGsc8eHy9/9rXxo8/8fLz46Z+NFz79&#10;k/HNv/ru+NJffHX84198ZXzhL78yvvipr43P/8WXxj/85f8YX/zMl8c/ffHr48XvvThOvXNirCzf&#10;GOtrqw326IK0jdvAcXH5XB/m1IfrbTI7Q16td4Ha33E4IvvVryfQEtvLdgJC0+nD4vpJxbO32UwJ&#10;TmjebFLxj+1la/Foe13h2H98Qo0jijc35eLnRha8kDKx9eoC3BrrVJ7n0kgZCej9f5knYzndByJ0&#10;N6QqTWORMgEOoc5XjAMq8E6DpCsXfsrLyx+QIy5lwmvewfxJwyeUOtKhkTHl5Mc39fInrN3yCMsf&#10;HuFLNvXGTbtQ/x/LB79uMHT95so4debiWLp2Y6zu7Pf9HP8l5q85/Flr/6XGnelL0HcffTj27z8d&#10;h48/GPsPn469ewWKypW//42+wv6mY6+eHHY730fj4NEHVfbDBlA7BYoAnO0COvknfPWsHdREvfdo&#10;+pp1LTZftG4qfv13HB/+ur9APR1HQvpATS3qcgEiBovCofwoQcYoxrcV4UKRCQd45C0wiktclF/A&#10;RiuwIvxiEChcfBGDSvECTF5JJgOlTPnLZ2cgH7OjnFOmDUDlQ7lU6fsklDBFGSUaBUymKOUoWfnI&#10;PuejPXhrZwxH6u12V74YDTJ3noonkzzA0L//ey3gmktADeVKwQSUIK/XUo7Ss1sDqCRvXETpqiP9&#10;p+7UqU8YwcijDgo4O1ahgCN1uOc27QLVEzTei92jfrKtfsE7/LQpBjBxAafC2tvHWhXWR2SK0Ux5&#10;YAZPcTGqCac94rUjcyOgEt/MyaRnHPjxYPjdjfFnpeYMMBDAEjBgLAMsUoZf3eEjXTwe5IlMXDwC&#10;dORVjiuOqz3k5CcfuTMfuPoGr/BonguZIvO8/sjGVXeAHGM7Gebpmzhk11fqCH+u/HgJ4we42Mnh&#10;x5e8aRtXf4bInPneY1rjoV3pB3zRxG+/gYsHDkfTeeiwlgCb+OmBBkPVBnH8ca1N5Ty44BfqtqNK&#10;7/tE5ffwY82iaa0yeubXtBsEBIkLQKLbXAGQnr/NEOcB0MOf9aUvgR6Axhrgoj6GXOwaAQnSpjU8&#10;rRsU4MMfADT5q01VPuv//fdL3lrzuUDtzhAAcadswu7NAlznD8bOq9vj+tevjVv/dHPc+l+3xvnP&#10;XxhnP3d2nPnsqXG+3BOfOT6Of+bd8cZn3i4QdKwB0Lc/8+L4+me+N/7XX39z/OOn/nn83X/7x/GX&#10;f/y348//8FPjz//or8YfP/ffxh899+fjD5/7k/Enf/hn4+8++/nx4g9+NE4WGLq1vDx2d3b6rUT9&#10;YNdR+1CAJFffZcfHq/XuDbkj1LtDyzfHufMXO/x+ATy2NbacrewjsiLx4mJDEfvKlrLBiD92t219&#10;kfwodvuTuIANDmY5wh8VL5x8XDyl4xG+dorYevVKbzAkE6YBK/x2WFq4RWZpKgEcjgSqsGOjNEKe&#10;NISLj3wBJNL/rcr/pgT5rd2YWYM6T/nVl7KRKXnSuOQ1QMLkiUyRnzyRW5x0ZSJLU4UzaOHBj5x9&#10;Rq60WQeGn7QMvG9G2CK8fvPWePf02XHh8rWxslEKev/u2NorulNgZe/OWNutie8PUws43X30/tE/&#10;1vtHesdX/WetRdO/zE//WL9fwEj48fu/GodP3x/bBXr8ceuUb7oD5EOK6uIi+cVL98evh/4dv4DR&#10;PU8iFuHDRz2pp8npf2Rsg1KEjiemu0MJQ/XOfeXxlJBXLoURw0i5UpxRxvFTyJSuMOKnvLkULEUb&#10;ooS5lDpiYAGNHN8w4gENMfaIkqVso8iBnTw5Up7SECUKnKHsJgWwCcvfwG0hVwyYS9uMTSjHeIwK&#10;A8Fg28FwnymGG3Aju3gyezKclOb0BBlgMinJKY1LCUXhKqN901PlpIAnmsBUQIz+jEEnV4y0/hem&#10;yI7GU501powF6h1Biq744Bf+FCOZhPseUdVPUVL00sRH/hiPyUCX4V08HctHdvn0gXwI3yn/xCvG&#10;Msaxx1L/17xy/AmYMnxtpGtM8hcvz8bzWZtjPM3Bj/nLsDYQWriMekCIdmsfeXIcMjcKZJxT+p3b&#10;8hd//MhnLYTMgz5uKlnNM20zvzJfPXxMRzYTOBAnTTiAKDKSG8WvzrRR3eYkkgag6As8pp2ZqYy1&#10;yI/MlQAhafIH0Jr/2mKua4d1wE1/BmSFt50WRyq58Ay4ZGzS3pQFeICcACD90nrlnjtGwI+HqGkH&#10;p4/si3fGgmtsslbMS+sj9x3Na3OdrgrQMe8RftFn2RlyRaCNfI0lvgh4MTczH8xjd4h6TtfcJite&#10;8yMk8eEZysMlf+QS5rJvQAXb9fhxPaTuVD0b98b+leqDM4dj+Ue3xqVvXh3nv3xpnP3iUu/+vPLp&#10;Y+Mnf/PK+NlnXhs//uyr4zuffml86zM/Gl/+2+fHF//2n8df/flnC/h8qoDPnxXo+aOmP2j6w5k7&#10;0V/91d+M7/zLC+PMyfPjyqXrY33dG3tArDlI99ghoh8n3UFnTDtExqPaXuOwV2BoZ/9g3F5bH5ev&#10;XBtnz58bm9tb1cfW6wQ62Fe2kd0Ux4+ObGbZWPFze6yckxZf52ZT7TT92+9+Xw/I09WU5JnK2OiY&#10;MAI7z/bjGwwQf2w4OZQVh9TNVVYe/j4mQ/NC3AxYCiHCSNeghBPHjWBcje0GlAuYmAT4/t5bWZW3&#10;/8KiSP7UwZW3AUnlUSYd2PVVPL98ZO58RfJkV0lYXnwMLh7Jg2cGQx7yhLc2oPAJf3khz9QhLn00&#10;b7tBvHlrZZw4c25cLDB0c3VzrG7tNmgBiAAhu0X9BWjgpPL7a4y9Ai4HBVzuFCgK7QMxRQCMNK/s&#10;8z+oMsLSdorPZvHk3y1wFFIfYHXn/uMGTncLDN2rRQcA3fNNifen/ybTN92nNalM+igLT1n9VFV+&#10;SoWikSfxFIIFItzACfAoo8WlVPNUz0jliTPp/HNK/CfTJiM+3YeJEaUAY1gBpDxxMZSMZkANooCF&#10;GdUo5GfG8xkgEs/oqjPpZNcGBpZxAGz+878KuDMWZeAYBu0CdnrnouKSFrDU7Vnw8u0eAI7yDsAI&#10;wAMWAmy4wtKm+Knt0pIesJK2N+mzqgsFdHa44hmyjGkDH31YLiB0NKYLGfBmXMilnxl6hkGcNLJP&#10;ckxA6JkMj4/ATdqHMm74h4fyjJp8aVvGzlgABG3gax4BEQgYcmwZcBQgxJByjYV5Z7wydwIWxAX4&#10;BAQFVPSRUdXF8AXMMYZcspGXrNL0BZlDGRP+gCEyBKAAGw2IgOOaJ2QmW+84LuZdG/qitFfb037y&#10;hR8/mT9GlSf1In0gTpq6M//EA0cBQtK54gMg9VfmanazAozil44vEBSeaSuDP93BKTBRBOzY4QGO&#10;7Bhpk7gAJePGPdr50fddfgIcczAhLWOQOWYszCnz1Bw0h7M7xDh6eBM276Ov6Lf0d/y7dx3BTbsh&#10;+AYMmwMZWyDIrgmgRDYyKRs50/Y8HHaYrEkrv7xkUQ7g62scZZPoX6+i7+0WcN0pfb9agOj6/bH8&#10;+uo4/d2l8eZXTo+X//Gd8ZO/PzZ+9LnXxwuf+fl44XMvj3/5+5+Nf/jUV8dn/+J/jL/+88+PP/vj&#10;TxX4+dPx3HN/3MDnuQI8zz33B/+P9Ad/8Efj05/+u/H8t18YF85fHVev3Bgrq/4gWN8bF4Bf2+lH&#10;uni6OtFgqPpJnv3qp52D/bGxszOWb6+MpUtL4+TpUzXe+9XvzzZCYlvjsp9wARsqDrGdbZfLpsaW&#10;/vbfyv7+tmx+EUDU9JtnGxkBLnMwFJudevGKHChl5IFJ1BmZ8I3/ORmzgyLBPR2JDWCKwgiFuQrj&#10;74YUze/q4MXFh38Sfnq17X3l8Ksy3mgSH97KBOVpoM7BQ5oJlHxkmjdE3g4vOjSf+E7dASzKyS8c&#10;2VOH8vzzS9tcYbtfXB2J0vmpX15f37y9sjrOXrw0ri7f6jfLUECJ3SFAaGV7t/13C6DsP3jUAGan&#10;wsCOP1EFeAAYcYAScAT4ADTSgSHx4pC8ytr9kYYa/FQc3srj6f/IgKD+x/rFeOuDGMkGOTX5A4z6&#10;qaDCMaB5yur4ikt8K/lS/DHCbQTKeAlToG2si45AT+WJAp6M9ZSWfGgOhii+GFQKMDtEk4GdwFB2&#10;DhgaAIgCjkEN+EEBPKmn8y/cGGPKPso/cpCTLHO5xKEAEEbjY2Co+DZAKlnJ7ciMkg1IIDtDzNU+&#10;cUCGdnEZ4+xMSAtISp6U6boWbYpMHS5quSufshnDSYEsgGyFj4xI9WuO9RBjQAb1qYfskbf5LeJD&#10;8qoLBSSJl+9Z2QkQxaB13pK/DWMZSGABePD3K/2WoHGq9ACigFs7KQ0IFiDEmDDuAQWADqPfAKDC&#10;AQPyCgNGDDsgIQ0pGwDS41/yMpQoYIgbw8zfVGXMFaQs3uJa9oX8XHMMmNNOcjOSjAzgEJDQO0jl&#10;J1f4BXQc0QLQcKWRW35xwuaDsuYkf3jIQ7aAQGlZt/yZO4lvEFRy84tTRl14tExHYGYCNgE33NwZ&#10;AojS/nmelJMPQNAXwFD8gESDIUa4jC9Qos+Niflj3gS0Z5fTHDanuXTTfHeGbmtgVYCkjXv5vWUm&#10;3X0hAAjxZyfok2AoIAePgBzykltd+HZaycwNcEpeYfny8UL2kj28cw/ILPuweTA2bh2MpeO3x1s/&#10;ujB+/s3j48UvHxsv/I9Xx7/895fHlz/zwvjSZ74z/uFvvj7+/I//dvzZH/11H3/9wXN/UkAHCPok&#10;AUUTAUF/+Id/Mj71qb8eX/7y18ZLP355LF28Oq5cXh6raz78Wg/Vd4xLraW+x2hdLmhhE8icnaGD&#10;AkUBQxeWLo5zF85XH9uNdzxJn0ygJZspsadsJ5etZUODNeSJPQaC7Ah99KsqU9RAqAHRM5zAVQ7x&#10;S1MW4Y/45SUHuZD8sffhF+wjX+8MARoCGBBYAeFQKowwSIXCymscv8YHzKSR3PBpQYuPb9z46B//&#10;PC11pzHhkfSALfVx7djoVHlbxkUZcUnjimueVZ84dfCrD29lI7MB4pc/cfI32Cr+KRuSDw9gyM7Q&#10;yTPnx6Vry+P2+lZNmP2xuXund4Ychzm6Wt3Z612iAx8/fFKG4r0Pe3cHgEHZHQoYQtIfv//RUd7E&#10;I3nvPynjVUCJmyMxBCgBRw+qr4Ghx+9NQOi9kpfs+jaAx0LlWtSUR4jBDGCawM+UXz4UZYoCBBDF&#10;SmkyLAnLS1H3U3yMdaVRlgEabUCKxFPEAUF2V0IBA21w8al8ygAzAT0MS0BQ4hhSNI9noJQTjwej&#10;QQ5yNjDCt9y0h+x2hbjykTG7RMCQcNrKP8n8q6N7OoBEQIZ2BCjYkaCAn4Gh6biKEQAqxKM5EGnA&#10;or+0Y9FfXPK27BUvf/dVjZvxy44QEscV97vflXKpORHQAgSkn8XF+POLQwFCaQuZtYdcXGncAAp+&#10;pK34oPQ9wAMEGY8ei8W8CED6d8eQ5Rrr7A4pK495F0DE0AaQGC/+AIWQvjHOCBD62E5HxelD8jKQ&#10;ZA/44Z92EYCByVAHeOh7/Y135nHPoUX7EH+DnwYE024IQDC/ZxO58AngkT+yp32o+RyBkOlYTVib&#10;5mlcfTMHg2Qj5yfnLLm1H/GLl1e5Lr+QKbyAGm3KfR9tAYL4tTlAr4FruekL4emu0bTroi/4UQBF&#10;A5ju8+JR/Z95l3WAAKE8qCE6iS6bgIddqeq3BUjBj05roFV+6cbYjhDQ435Q1qE1YHy9XSZOOTwD&#10;sAAhr+xzA34CfCI/ElZOefFAA3s7B0VAxq7rFBt3x/kzN8ZrPzszvveNX46vfulH4yv//cXx+c98&#10;fXzu018dn/pvnx9//qefHn/4B/+tQNCfFf3pERj6gz/4k/HHf/Rn40//5L+NP/3Tvxj/7c//avzN&#10;33xufObTnx9/99l/HJ/73H8fX/3q8w2E3nrzZO8K+UaQez/u+9jZsTPkPhNA1PaArl/oDbbdPVN/&#10;O7VbwGllfWNcu3FzXLpyeZy/eKHaVvpmgSNiE9lP+IAbkMSeCrM9ASH8R7a1gE+AUF/IDhiqdCSv&#10;8uy4TQ9xse3sOf78eMmXNOWkpby4YB+yoaO3ybqyyiAjSmMw68KVPm9ImKYDUhE/QYRTNiQMADHG&#10;Xu1+WBOhhV3wVn+En/PAk5zi489OjkGKrCj+ACukoeLxSz1pQ+KVAYQCnsIvlLrjpm38mSjXl5cL&#10;DJ3tSbK6sV1gaK+PuLI7k92a7f1SwgVSgBtvdwE4AS4AzhzIAEXKADryT0de7hJNR2X+Z+zuw1qo&#10;JvGHH34sT4Oix2XYanIfPiglsEDv5LadbJJbpBSIBS5MocyfCMRlGxod7RgVydtGoJQmxRrFSZkL&#10;U5oMRIwFtw3FIg610q0wZa3sXBFzAwIQMIH4AxgoVqCGIaF4Ef8cAAnnyZtfPP4Mrnz88omPkSB7&#10;ZJJ+JHv50+a0o49DHOVU+8mctiGy2h3KcRmZKVtAQBpwQNHn6Tc7NMpIkxeomBsBPMQ1MNFXizaQ&#10;q2WrcMCacgFEeIZiRICNBhzVhr6PUzJrhzHkx18fMH7i8FWXePy7f9RfxJ8+i1+ZpKdP8QrPo37X&#10;t9qC8K+6+QEfO392hhIX8Gs88UcMPACBf3aBxGcXhZ/xbpBYZdUvrgHGwsAHRIRHG/vQAvxMQAg9&#10;A0Palv4IGMr4a9c0x+wKTUclMdB7B9ObjtkdMjcjZ7slFzkiS+RNm/jtcAFzyK6PsDQuSvsiJ1d5&#10;vLTTuB/tZrac07yetwsP/cnVPmW1rePKDwDNwZA28WtPjssAgegMOifHYgEPiD/xARTP+rvmTq0H&#10;c9/at2bMfzqJjmpwX/Fdpvo5gEh/CwdoRX+po9OqngZiBYgArwB568UasyZ7vZaODBAKyGrgdjQv&#10;QtWmWstc/FDWHjdvlPneUF+orjoeVlsOyk7s7NwZF8/fGG+8fn589/mXx1e/8q/jS1/87vjHL3xr&#10;fPYzXx6f+ovPFcj59PijP/zz8Sd//JcFfP5y/Pmf/dX4q099pkDPFyb6zBcK+HxpfOEL/zS+/OXv&#10;jP9V9NWv/WB89zs/Hd///s/GKy+/Nd44dnxcvHB5XLp0pf9S48BJRdkRoMwRmY9D6hPjFBtgI6K/&#10;NVTt2VzsCl1dvtE7Q+xely1wFzzBJuK5vukbWHbkpvtE7Gfb4LL54mJL2fP5TlF2hbheUooNljf5&#10;ndjIy8ZLFx/bjS/qOhfYRpnmXfnEce0mZkfxuWTuHZYqADgELUnDGKkQs1Sk0Yg/jU1DI5BwKp0q&#10;LoErzu6EnaHepSgSH1SnHq78ATGIXx3Jm7p0evjPGyqPvPKIxzd1BEiJR8LKAEIfGxC8qp7wDpBI&#10;J3Pl1V9QtfPTd04U6vbK4vbu2CnQA/gAQ8AJF8gBbgJwABaAB/BJenaBAopy3CXODpB4YYBo/16l&#10;PXC/qBZu9YX0gKHebSogJN5/kQUMTeMCEBavWuwUiAVOUQX0WADTImCApicui4NCEJa3lVAZK4ox&#10;hogSjfJs8FAKtd2ZkqVgjwBFkXRlpVPMR8q50gCIbIlzKRVgATCgGBkbR2IBOnkCDRiS1iCJMSn/&#10;HAzlGC2ASnwb6MqjPVH88zbEaHDTvsTphzkg4u+n15I17aBos9OQp1vt8CRK6QbsaaM2o0mJTu2f&#10;2q0+BJQ+21VTp75Tr3gyqW/qs1rnRfgJUwDGHxDSDwAGwBFApQ/SRv6Aix4nvIv49Wv6bG5AuenD&#10;lqfCyccVL78+Vz+gg7LzExcQsiN0tGNU9UojN38b+5IBGMIXT7xTT9IAAjRPC1CQR7z2hcSnfAOS&#10;mYEzfjF0eIXCk9tylvxkRtaLtRbDby210V/In3mb+vBAc+Aj3LJVni6zkN9l5vnRoHyAHb/+SJu0&#10;EaVt5DNnjFfan/HLnMo4qwuvuD23Kh7oAYSAoLQjbeIGDNExefCiQxhbcQEv9E/ARvqo/fpoATL0&#10;ez8A1FrIw8ME6F3xoJffP+IHCKmrw8UL8FGnOhh4sojPTpT1mLXZ41r+kHUZPsZsDtbkJYsdpmey&#10;luzFR9nMG2vVWgc2DgskuJsz/WFr2ZFak488/O4fFkC5NY4fXxovvvj6+Oa3fjK++vUfjy9/5cXx&#10;D//w9QI6Xxqf//w/j09/5osFjr44vvAP/zy+Auz883fHN7/x4vj2t344nv/2S+P5Kved77w8Xnrp&#10;+PjBi8fG91745fjX4veTl46NY6+fGGfOXBw3b3il/k6DIR9LBFzQ/fs1Bqj6PmBIH7NxAI+dIWDo&#10;5upqP/RfW74+rly7WmNc669sDPvCTufOMVpdWx03b99qHmwp28vezu1z4sXJ12+muTdUgAgYil1n&#10;u+QJiefCB3P7HBuddPXMbbs49U2v/U/Ud4YkBBBgShikkDgMgKWAIRVIkzcdhk/iU7n8AVmJd2eo&#10;P/hX5O6QMkGI6SyN0pkBQ8pJ4yePRvVrccUjO0DSUicebfAXQAaJlx7Z4p+j03S2MBlSluxx0xZ5&#10;uBl0+Vdqgpw6e25cKaR8e21zbO0eHAEdoAY4AXSmu0E1wX71qwncLIAS4pfnaU2A5FVW/FTu/Q4H&#10;OAUEcfdqMh/URLYbdEQPHo77j+spruQ8LGRPQVAegEwUtIkP9PRTE+O7ADoNhiqMKJFe/EXSA5gY&#10;zoAhCpaipCQpUkqVX1qUa/zKUKiULTf5cxE5Svr/DQwJN4AopZeFqw1csoqPn+JqhVd+cc/m7LTj&#10;QIHHyEbxxyiQA5FPmvjIhhgUrnhAxJP2PJ3ijiKkyCldCpSClfYMDD05UqTyaFuOoOTjD3jCJ4Ao&#10;/Zq+bFlmfSqvftOP+g6/9CWa78YgoDDAUHzAhbFF3QeLvOIZXEZUvrkc83JxlZW3DXwZy54rRepC&#10;6lUWCLJLBQQBPbk/BMimbmPVcQveAQZccUgd6usdn0qLrG2oK9xukV2VAIe0gT/8Ujb8UMBQ6kLz&#10;tmkrXgCONppr5lzmK795CKCHepcFsChSHqXO1KGtXX/Jhfi1L+An5YWzSyRPeCjfbS9K/5kzqSvz&#10;OHNYnowlCq+M5Z1DQGgBhkqenjdVRpvx87cOAEfWKAogmvQJUDFR7/SRr8rh1f1S8ZFdfyI6gkxk&#10;zRoyl/kDYPIQp5+jt8jADVCKDHTDkQ7pdTXt3gbUIH5x8mW3qfnVHAB2gKE5YM7OlR0n8oh392j6&#10;4KIHGnrhmf+990rPHz4cq6t748rltfHO8Svj5ZfPjJ/87GQBmrfGV/7pxfHlL78wvvb1l8r//fGN&#10;b740vvn8T8YL3//l+P4PXi3A8/L49vMvHYEgZV97/eJ45Zfnxks/OV5xb49jb54f7767NC5evD6u&#10;XlkeOzu7fUzmzlAfk5Xcjsh692qmS7lsnFfqszO0urHZD/1nzp4ZZ86drfF3GuC6ha9+H/TbZbdX&#10;VxoErW2s1zzw/aitI/vL1rLJNiBip8U1RljYXna98QO7XCQ8z8P+4yWvsPhQ11F8Uxc+sEI2UuQR&#10;F1yD93MBPimI8SfBgLQWpNyAAKTxJtV0KfPZbgkhVaZiwIUw4vHqN8jK/0S9VYcyEGfLsSgnrzj8&#10;pUcufPilA0qQKFeHku+T8so379h0EBInrHz86UhyBJglLZ05Hxx+6fKbBFevXxvvnj7Tr9j3ztDB&#10;4dHdH4AIGMpxmaMtuzZAj6MyQCc7P9wcd8nfOz1Vht9uEhBkV8iuEz6OxxyT7dy922SnSDxgdHBY&#10;T2/3K1yI3lsAFj8wQyFY0K0AauK7N3IEiBaKZHoimICPeIvfU5ExDyCiOCmoGBJKkhIFkoSjgClI&#10;8fwJB2jwyysdv6NdI4q5lBwjzp2OkOxw1BwtBciokynK7ZmBmbay+ZF2pq3yBShpw/zohTImW9rQ&#10;spUM2dlo5Vvx3DYeZVDydE1eQCjfScoOzQSGilfJGhCEKNwAE2HKM0+YlKcwBTpXxgARXvLL07xK&#10;ZnW3jOXGYMV42ElSBzd9mafrBmKLtnc/VPns0GS3JmOacUzfIH5x0vjNgZC4BhJl2FIOf2HxRzzl&#10;K3mn3RP1GRd/IOxpzZ22R7XOfHKjgFnJwpWXCxzh0cazSLvVxU29KICAq+4GLADBooy/lgAg1BWA&#10;oX3hF/5J63bV2PT4LPKkngCQ9AkZtYmO9BBi7llDMcqMfs877Si/8v//wNAnKfUG/CjbMlQ5O0b8&#10;4ZX1SH75hPVF5g4++B0BoZJbnoyntG578Q6few8r/KDm7QIEGiNzh2vXKKCBy7BGh3AnMFLjsuCJ&#10;lJnKyTO1jYzqIw/XHb08hOVIOQBmWluTDrPWQ5EjD3a+SJ1jMvLQHf2AWOvCOguYycMJvtaPPP1w&#10;ZU1qU6VZ17l71G+eNSiaALNwANO0/qtPS+/7fzJ/y9H2o/S6b9Xt7hXQ2Lw7bt3cHcs3dsfFpfVx&#10;8vTt8YsCNj/9+Znx/RffHM9/79XxYoGdn1bcSz8/OV76KeBzarx+7HyBn3NNb7x5qenNty6PY28s&#10;VdrFCi8dgaHz56+OG8srVVcBlAJDPqAIDLFhOcaLnjRP9ZtNA3/FAQxt7xWIqjJ2hi4uLY0Tp05W&#10;n7Ar71dfHjbwAYCQHSNHZTdu3Ry3Vm7X2p3+sJVdB0KymcHPnvLHvqKE2eD2L8o2GCobzVVWXPBD&#10;bDn7z40ND5aY2388uaiPyVDASjIKi9fAOak8ZYR1WraZspPAyEgnCH7KqFScnaFfl7/dhRAaEcHl&#10;F9b5GitOefGRTTr3KG3RceISPydxXV6+BR8dnz9fFa9+MuKnXeRK+QxGBo9fHL82kdNEunz1yjh+&#10;8lRPkpX1rZow+zV5XDp7NPYcdZXfLo3X3CeAUpOtFgYw87QWR9zHH3ww7eo8qglZkxPZ/bGb5K80&#10;kDiAx24QHuKEgSFxTz/8qOvavVPhu87MpzcGKILs6pjsjkt8ayjfGxInTbyxNZZ5QyNAiUsRcOVp&#10;ZVcKImBEHXgI4xc+4vhDna8UWpQxxUsJAxO5gzM35HNgFD++eJGHqz4ymI9JU0+Ul3RyRTaG6uO7&#10;E9OlUheiW66FQWAIyIgYFkbm+ee/2Qo8QNBr+MAQRf3s1XvgrdZLtQFRtGja3ZnuFAE2FGWULn+e&#10;Mn3wLcq1d4Kq7GSIF0q6jAM5ga+ANDJ23zFqtVb0of7qXbYay5yTM859NNaAtuSpvud3NMXVL4nX&#10;PnUh7TVO837hT3gOBvQPo5mwcvzy4RMgNK+/72Dpv+pPFAAUkIYAOGWAiDaejCmjujCiCBCJseUm&#10;DvF3vDKLMczYMr4BFElH2idf78AsjkWkawsCPtJ2NM2daa2Yg+ajuSlszZh/XAYHtWFeAOIYT8Y0&#10;91mMd4xsqOXU/iJ+RL60gUyRMe0BrtKmBhT6uyjrMA8y/A2Kyg0/fPjDQ78iY5CxNF7pa+3VB9Zh&#10;t3HRF/Rl642SR1nHablrFDDUAKv8gJs6AT7yk9l8t8Y8IFlD1ob+AfB7Z4j9aKq6gZrqWztUU93T&#10;XaIc1ZHD33b0GNV6UZ6bPsYXH/pGuT4myxjWejUm/cZZuShr2BiKF8YD37ytBQy17figdGvp6j4d&#10;OERPC5w8GrdX744rV3fG0tL2OH58ebz8ytneJfrRT08WEDo7flng5uXXzo9fvn6+QQ+wc/z41XH8&#10;xLVx8syNAj4FgN4GgC6OY29dGG++Xe4bZ8bJk5caDC3fWO3X6tfWN6tfa20WSGH77FS5z6Rt+gNN&#10;42YtL74xVMBpa3evHvh32ub5zpA0mxPbdo3WVqddpOqL/JcZsGVnCFBiP49sclHsKcouDbLJwf4G&#10;i3T6737f5FK1ozS2N/zYbXlyHGYzJYBJeYQf249i28nA3/9N1kwqQqGAkuzKSAtDFSLx8k1pvqfh&#10;GArikjZdtk3F8inLLw4IyneGfHiR0PO86aA0DvEnnzzCASU6TYPE4TGP40+9XHFceefpXOArbTQx&#10;DGzKiguPDJTyBk4ZfeVymZ0hd4YuXr4ylm+t9lHZoSOtAkG7Lqn1Mdij/mCVVxOhazs3R/d9CuD0&#10;JeiakDnmEgaOAoSApU8CJvHvlWzKA0ad/0nxqzIAl7fIIifFZIwCcIxbPqzYO0KLXSHAhfKWn5t4&#10;YS6FgiyWjqv0KHsLSRy/vCgATHx4TnwnhUv5MkTT094zMJQdDArvk+4cDEWeTxoeC9lF1fw3UeSJ&#10;HOoHgihuLmXPGOSojkHLk7m8ZESbW6vjD/7gufGXf/kX4/s/+O64dv1SK2oAiJJOmwLa5sdUlDNQ&#10;w699lLZwlCaaK9MYR8o0T6vCk5KejjXITC6ykjNPznirgxz+IuTf/8PHzyiPqe8AH8BC2xkx/uwK&#10;tWErXml3jDwCCsTpL+nGKn0mPfnJ1zzK7fFcGNfwCAhC6mWUASDHZAhYS3oAkjz5nAKjGwMaIzoH&#10;Ow14qk+EQ8IMufzGjJ+8DQBKngZpi/i4jLK2knsKT4ZPnDydr/JkHqft0xyvPlnMT3M1wIAxZqS5&#10;IcAn/5GFP3AEEJsDMc7z8VdPA5OqO8dlwAOKH5CQTkbyys/VTuOFjEsANNIGcfwBgD3W1Sa8QgAM&#10;Amb0i3lkHNPP1px1mIeSgA/6cjKy0/h5qw7hBQQpm3GK7BkjcqLega15bW1ZPwCLuZ4dZOsr6wqA&#10;AWTUbRyEs0M11xvyh5cdWWWtOXzpnICgtOuTazT5jY2xNH7iIoePGgIcdmDo5LaPvyrdbdf/kbun&#10;74+NrXvj5u2DcfXazrhwcWOcOHljvP3O1QIzl8YvX7swXjsG5FwuKrf8007Q0njrnfIX6EGvHjsz&#10;jr19brzy2unxyusnGwi9duzUePvtMwWGro9btzbHxubuWN8AQPUrvegI/nHNMSB1amfvgjWZrwVu&#10;6oE6YMhRmbfJHJX1rlGl50iMDQWAPIBz7RgBSHaJ2FI2l4sCiLI7FLssPjiD23H57lC5R3eJKh/Z&#10;1cmVF+XEJpstqa/5lP1WLjYe9TEZTyqMXyWhIwZV2AAqI57wjBzyh2yMKj9jY/JTAsqER/uL+q5Q&#10;uXaIGlgs8nRjKO7yR9AAGB00BzPqhhyBIv7kx094nl+acOICaKSFnzbxy6P9wJD+iOyZuPPyXW+F&#10;pfkCtX/xdUx24dLlcWNlrcGQHSF0BIYePKzJdKe3Jk2o/ZokvjUhPq+/AzLCPpLI3x9JBIYWrngk&#10;D3ClTNKeuG/Ub6gVz3rakC4N2JsUEANXhmthoO2g9CWyArLI+AEJFFUUOGpgU+MZ1/hmwVD4AFYA&#10;iPxR+viJ58pjbshzpBhL4VFwMa4UMEMehceYU2ohCimAiCIkq/picCxc9bYRqvzi5RHX4EfcnMqg&#10;MsgMaIx06mYIyEYZu6BKRsBDvKMVYOi5557Ruyfe7q9OK8sIcck6KewC99Xv2qBN4lr+UpLitEc8&#10;wIMoTgo1/k+GKV7EOKW/yEf+GLE27tX+9AEwmguDAcRAxceAT5XVHyg7Nn2EU0ZJH+GN5DVe6uRX&#10;X/omRitycDsfXmUkM97ttoxTvYwoeQCg7E6Jz26VeADp6Ait0sjIEDOkZIwRDjCaDLK57El3AYQA&#10;F0ZWmxZgIqAm8nGbn/zlxtgFiBwBkkU5c0S7j3boFsBV32cN9PyrsDUD+PQOQ81XRjo7DgxoXvMO&#10;8BEHHH0SEPVcWIyN+dYApfzZRbGTI54rnHTy6v+MTeY6MpeAjB6TImnaFLfBUPFInfo+JM58MVbW&#10;m/WtTVzrHWl7QBBK26c367yVNu3YHBnhKp92Z51YU1lD1hRK2Dp7dnRWc7nWl3UD2HAnoDOts34o&#10;qTz0BrkQ3SROuvzp7xxVc6UdgaJys5tnjOSdQM8ElJA4siifi9NAhx0if/QNGD18WHI8KL1/+GRs&#10;bNwZy8tb4+qV9bF0cXWcPrU8Tp1cHm8VGHrtlbPj2Kvnx7ECRW8WEHrn+LU+Cjt27EIBpQI+Rb8s&#10;0POLXzpKe2u8/NqJ8fKrxxsMHXvzzHj7+Llx6erKWFlxROYf/R2ZWhfGhu4BBp/0WPUYGQPufXN2&#10;+uAi8iDvEnVerc+xGODjSAw4AoDsCgUIIWE2E+jhsq9t7xdxiG1lh9ljNpd9ZYM7r7fMCgjlw4zB&#10;LW2bF3ZePmFpyoY/ir3nj/1WjvucAgE/MfgRQiZbTvw5tuJPnglcTMcRlCyKUTTBTCo88FVHV1oN&#10;dTzmo4uoeVS8+tURQKRMBNU53XmLfOLnYAQgSrpwwNAc2IUXuaUj8QF6wnjghcQlf8BQ+if85nyc&#10;+/rjuhNnzoylK1fH6uZO3xvyer27QzkmA2Ds1tx/UGDi3nRUhoCW6aLzBHYCdMQF6AA90jq/9AVJ&#10;A6qkAUP3Hz8dB4deg3zYQCv1mexAXu+ClWKhPEx2RtE4xkhS3pRCAE2UBb/4UOKMd47AxMf4tvKv&#10;erKwGvwslE6IAqVgYzBjKGM8Ka4QmSk5cvOjyKjOBkNVj3q1ITtRAT788nZc5RfHmCJGGShgAAIu&#10;5saCLIyBNDLKB/y8+K8vjG9886vj+PE323DatVBGvjYipbwjK6UtHBe1way2BeRJo7BbUbfipjSn&#10;3R1xytjhiUGIwYqMZFO/eH2oT9JWfWKMHZG1HwAuUBHQoQxi0PQHCpDIE38MI5qPWYhxDqCITEAC&#10;VzySJ30LoKhP/TkG48ZPHiAI2bVC5JVm3I4ATs0jBtmbTeQld15Z55ePm92iACJjFjDUYKGIX1zA&#10;kXwACYMXw8fto5FKQ4CBdh2Nw8II63fzMPMPmfeMv6OZ7FoCAkAAg7q5uV5gaKsNKQOaunJkGiPd&#10;AHkhd46u9LW4BmhkW6TxcwEjfjIaA64xDQFCdjbncz/HaEgdza/4avP8lXp89fN0hDmBjBjT+dqf&#10;jOsUF0DY7iIu6eL0tbZrtzVwtO4X6ybri1549vmKac1kHaWvnq2nmrcVD9QYF3Xpf3VHh+ljZQJ2&#10;jIsPMiqnPnmbivd8nISRcmRPPH7C3tSyM5SLyh+W/OR5VHr8AZtw92GN/8G4dWt7XFveHFcub4zz&#10;526NM2duFvgpwPPyqXHslTPjtZdPj9d/eWa8/trZ8fIrp4tOjJ/87M3x0k/faDD08mvvjh/95PV2&#10;gSG7Qu8cvzjOXrg+bq7sNBiyM7SzY+5Ox2QoIE0fZCy4bAdA5AvUjso8yPs7Dq/VL12+1KBoY2uz&#10;wY7dIACoj8hqztpVEs7F6tjc2PPgCTY9th6x4ew33BGc8vS90v0fFDBafIdIGrxwtIlSdpnb/gUe&#10;mGMMdaOkqztxfUwWA68yBl9CQAR/V1aVSuPPdpSyFKuOs+CnJ82JTDKGVYXK4dX5CVtx/SXkik+n&#10;EJpffeTBX5kIOwczyauReHOBkjS8/YuGagc39cTV6elsbl/0rnh+AxH+KRPCS53iG4BpT8kJDPkC&#10;NTB0+fpyv0mGgKIdr9ffLUBwzwVNxy6eqgsk1NPAEbAp4BMKKIoLDAE6H9sVkrfK2W0CfLqOAj/+&#10;MDZAiCtdfvX5/Hsu8FmQnkooAYYxBtI4zo87GVIKghKj4AJ0jXmDihrngJ95fABKFlWUHj9wJL7T&#10;S3lTvJQuAyrMqHDbwLYCm8BAdlkCGFqxVf156lY/OdXdsleauGkxP5P/4/IBDNOuEIPMIESeBhVl&#10;LMjDzQfq5OHGWEgnq/i+J1RGI3kpzshv+57SJjtlGWUd5T3R9DSb9qWtiPIWDg/hgAeyB8Q0uDgC&#10;NhMwRNN6nMa2x7mA0e9+P71e2mt2MY5x9VFcY6Y/s4NIDkaAkicHeRiPuTGQFkOhneIm4zGF5df3&#10;kVc7AJ0c1YUSBoi42d1heLU34Ge+Q4QCjnqXqMEAYFD+BVCYwtP9mgAiZO6RNfIyYjmqYtgAo6Oj&#10;EXUVH8ZyPqZpn77U9/pXX2b+c4EhH+7LZV5gKKBHHekrfSjebhF3irPLMDsmKzkC3uYU8JIdIneI&#10;7BJJU9bYmgtk7AeiGlvhXh813uLJ3eu1wuQk79HujXGu9mSdWefyCou37rL+xCVeXChgBG/lA4ya&#10;f/n1s3bPAY051/PfnGRbak1YX5l7+l+a/Ed9NZuf+BpL8qgnx+jaSr6MX+aw8TAuwBc9JH4+Plz5&#10;w5fMaJ6HP2AD0cHv1zp6r9d96RH24PDh2N49HLdXd8eV5Y1xcWl1nD6zPE6cXO7L0b8s4OM7RC//&#10;/Pj42UtvjZd/cXy88vKJ8eovT41fvnZy/Pzld8Zb75wfb75deV870cAIvfr6qXH83aVpV2htr8HQ&#10;zq6XB+x6W0secPWr+Vv2pfoQUO8xKMrOkRdxfIHaVQ93hrwtBgi5SO2+UO4KAT6AERKXqyR5xT62&#10;lk1l37lt44sCiuQJBgkuAISm7w5N3yAKJsk1l+RTDgVcqSt8kqfzLUCV3ab+6KLI7PwIAwgRTkGV&#10;aYx4FHDEb+H05KnFw9BQtPMnT8CEQLnU5M6Qt8l8cLFfr6+w+AYeMzATObipW+cEfIgjo/g0Xtkc&#10;m0kTp4w6hAOYktcxm7LS8tabNDTvtORHwupMHJeMAUOnz53vC9R2hFyg9vFFO0S+MHrvvjdUJkAU&#10;MJSdm/lODxAU4AP08AcwuRBtFwi5bwTwZPfJUVxAkJ0oR2X8jsvUZScKGAKCfl1t7u3aGrcAn+zw&#10;ZPwoP+mUG0URxU6BCUuLgpNnTpQKfnjEjZFNGeE2gkBHG+5pV0g4oINSYngDhCg4SpAyasWIx0zO&#10;zMM5uEvdR7J0vVMYiGBQ485BTlxyccnIUHIb6MxAkyfqACCuy9TiA148sVLWEziqPlgodu0T5kZR&#10;Jy6KPwpVWB9kV4ifLE1VVwBRdrrE64f0hbbPH1im9Tnt7poDMXr6MAaLkcpY67OkGYMYi8g7GQ6K&#10;f3oaZgwClNIWhiqGDJEzu3Pkzy4Q0AMcBQhJ42pfgFBAlF0Jd00AH2Boa2e9nkDX2p94ebJ7AUxl&#10;NwlQAA64wESAeMBQwM8nwRC/dgIbgIb0GOGQ9prnmZPcPBSI16/zXaFOW5Ax15+RQX0AAX+o+38B&#10;atAcAAWkcX06YKv6I2+XkTdpxtLYz/U2Wc0F4x25zQt5c5zFWJJfXOetea1N2hGAg6SLj07I+k8e&#10;bVYGMExfAEX6aOqPaS4FBD7r21q/xct6sg6yxqTpM2nTLlHpvurHZ8Cmxn6xntCRvIsx0VZuj92i&#10;TPLjqy5zOeXFSc/YJ94Ypr6MIX6961KAYwJE9fBVa/m9qtMDKjB03/9KHj4pMLQ/zl+8NU4VEHrr&#10;+OXx+hsXxi9ePjm9OWY36Bcnxk9/8laBo5MFho6PY8fOjFMnr/Tuz5lzywWgrhVdH++cWBrHT10e&#10;b1f8qYq7fHWtd4bW1z0ElLz1gA4M2b0BePKwbGx6nDMOBYIChvr/yRb3Xh2JAUO+N2RnCKhaXV9r&#10;PxAEIAFGgJbdoeUbyzWvgOwar7K3bDI7yh/wEzvPLseOxxYHDH30q7LFH07HZh1fNliZBlELXuz0&#10;s02bKV/sd2MYdqV5TYCo/7VeIxUK6FAQc4gqDCJMmEgnZIwm4s+To4VFyXrq9PSp0fLn7yACiroR&#10;JXganQ5SR3ag1DvVNcmhwdLJqzyZI3c6Q/50AuoOKgrIMQABaMp4s6zLLmRJ3gBE/D4ZJo/B8Vcc&#10;wM2Nm7eP/o7DBepbbutv7TRB4L075C5PgRKgyMU194cQYAPwzMFRQI/dIXHyrG1tj+29ejorUCQO&#10;+Nn29dICQ+igJvjde4/H3h1AyO1+yJ/Sqclcddqa9UonQGTS99gtwAFFlafEBhEVF8UVMCSPRSIu&#10;SiRKMYYSUaJormRTV5SiuACgGHVhgAKYaEBhrlW5gCFPZpRRFKI6UfiqM8Y+QCD1S0/ezFkGl1Fl&#10;lO0uNIApCsixI0Qu4RwdkDHykl18HyMsAFEDpyonL7kpZcpaWxoAlOwBBwEL4qJ0J6U57SZprzzi&#10;5QkPJA+Zyd+7QyWPXRJAgQtgxNBpP9IX1uSvij5Y9JGxRukfbsZ2UoTlL8o4cyMDmbjaQOmTc248&#10;tBHxI2nyMxTNo2QkKyK/nSGU3a6PAaJF+7RXnLD2AztAj4/7Mfh2hLhAUS7kHu0KFQBQRh8FEAEH&#10;wEYAjv6PrIAPsvPDICN+xq2N4AIMyaOMssboaHwLBOjDNvB46tdy9S1ijKUBGWiSYQJD+OkndQUk&#10;zf3S1N87PNWPWUsAkXZl1wsAAoiyIzTffTWe9LX1kgcH8yTrP2vWujLu5CU3vaAsN0CHfw4utFue&#10;AOwAqnm6/Omfo7lWaUd5FkAoY5M1E30ATPhoofWFfve733b/S89Dw6QrpoeLrL2ee0Xq0C6yh1re&#10;2bzm6usAr8zlgB3EP8+bNZBxyrzqN7XuexCqvi2Zfk0v0Eml4/2L/ZPHPsz6q7G+djguXlgZZ07f&#10;GG+9fWW88ssCQC+faffVAkN2iY69cW68+ssT49VXjo+33z43zp9fHucu3BxLl1fHxSV/orpWgGql&#10;/KsVf7vjrlxbL9tU62R/sg8PHj6teUFf0KOAo36xrqb7U5mzQA6cYFco/1qfnSHHZF4emh+LAU/C&#10;XHYab35AKTaYnWXrA4jY1Nhtc5Keit1G4gEXF6h/81tXWcRNd3bZ/4AohF/b65oLE7+JxAsrI/1j&#10;O0MEbYBTRj5CJhzh2ugvKvwkMIjBs3i4uZOAGhgttuLxUJcdId8Y+qB4+Aq1uKMOmDUaStV56gkI&#10;kk+DgDQyBgRFPsQfSnt0tjL88usQu0Li1AUIiTNg6TTxGSB+lD4gI+CUOlyedgS1vHyz/7X+wqWr&#10;Y+nK9QZEgEpTgRLnszu79YRXkw+tb2yNjc2dsbq51XkAIYDHq/DADtCTN87iv7W61ue1dn68qZbd&#10;n3zxevegyhcQCqVefwbYx3MlpwlvQfYTSi3wKCuKKsYwylCaxUBJyGuR5DVUisRi4RevrLxIeWEu&#10;RUvBmitcfPDrBVcKmQIHgFCAUb82W0TBUWoBBvNw77Is5G++C+VtHqqb38X+eRqK4kYMK4Mcwxhw&#10;E+ATUHQEgBYghx/wmQOh+e6QPF6ztxtE6VGuUcQxaJRjlG5cihMpQ/GmreLkeabcJ7BEbrIADYCC&#10;Nojj164AnPQ3V38AQ0hfxdgZK8SfMU1fGucer+praWQlf4CDMJcREJc2IGHGQLuFY5S6vPFf9G2A&#10;Dzf+T9IcIAE0gA3wkyMx7bdzlN0i8QFDcfWPclwAYbpcPAEM8mcctAfwYYgDiBxV2QWaxpBBn3aW&#10;5iBmMsLTTpm+MwbpT/3HZfyRsHXkAQMYytzAR3muuLiAAT/ZJpnVW1Ttzs5Q3xdaxOWPWRFZpQc0&#10;AURksz6zNtB8LpgbkzGcQExcbYihnLt5UNIm7ZMva018gE92gAKGGggt9Ak3/NLm9EnWgj6mCxwx&#10;uXdjTiFx1hxdoY/MM/HKWTOhzNHu/8qX9RF51aUsHcMVVie+ZFE+a2ACPQVsF4AN4R1/5rq46F47&#10;Q3j5O47Hxec9tvBR6dd7Pr76ZKyv3hlXL22Mc2dvj+PvXCsAdL6/F+QNslePFRB6a2m8e/JqpV0c&#10;J04sjaWlW+PKldUCQMCPP1AFfoTXCqysj0tXNgqwbPY9pBu3t+uB+WnZi+rjsh9bBWoAGPbPEZnd&#10;ocxHYzH1Cd3O1nhA91bZ3WFnyLeDfIHazlAfi9XasCOUe0NcdlxZZCeJ7WZjY7/nNvcZBpg2U9jf&#10;EFtrN6jBSwEirjg4BHX5BZ+5vZYHSYMFuNLEBQg1GIpB56bCCDkxmpRlK9ASMAYtT5QxnPIh8RZX&#10;kJ1Ku7ELAMGdhJh2cdIBCUtTphtYnZbGACYBOfxpdDpKPq64lEkeoIcfP2EdknKRhR9v/jlvdaV8&#10;8yxZu/5yE6c+R19Xry2PN986Ps6dXxqXryyPm7fW+tXFza3dsbtTaLpAyfbWXqH+7bG/VxOlaLX8&#10;AMt2pW1tu7tQyuf+45qkD3tHR/lbt21x3+nwzQJYgM3h4aPeaZLXZAaqJrDlHHhyfcQrr09OcpRx&#10;sCVaC8DEJLcFyehGaRhPY0yJRyFRGBSEMTUXLA6KjGLMoqfUxHdckfIxBPihBiQLilGVLhwjHGWM&#10;zLMGMgslzW+OcaWnjHrCo/OWH191OAYyJ8lG4XZ9lYfb+csIH4GhMiLAGSDzSTAkX8fVHNJPASvA&#10;DzCUMvzAkHJ2tihneSlOLmJY50aNopx4UtQTWOA3NvwZm4yVNHHc9K+28PeYlQIzXuLTd0h/6Ad+&#10;igalrH5Vnitfxi99K814tbEq4u95UbJH2XPxJ0PqxF9Z8VwgBgANCM0uVgMifVj9Js+zY7JpDpAx&#10;449vjFfu/7RbFBAI+GzvbFQe/TEBxOQFiACliaYjqtBksLIbM30/hpFD/B4EtnfsQE13fRiMGHXt&#10;1sb0sz7KGIhH+lP/yR8AwB8e0vBRHsmTvEcGqvJIk0988kgPkCBD4oXFk0c9/NLJExmtEX3Ln37m&#10;R93PVQY/burGG+GJUl/nW7Qj9Rgv8elv+XsnrPzhlzmV/mlZawwyFtYQCigxTtZL1gXX+gzwMR9R&#10;PzRZK7WGIkvagzc+nVbErw6AR1g54cQLW7NZtyH5A9pQZOamvPUuTn6ykmuqw26vHaOaN/dK9999&#10;OLa3yzasHtQD9s64emV7+o7Qu9f67pBX6I+/e3mcOOUbPzd6JwgIinuxgBA/QHT56nr7ry9PF7IB&#10;oeWbm2NlzUPCo7YddnDyGry+b6r+ybzh9hwQ//BBgyGgyMcX/euCXSGkPLKDlJ0gfPv19rLnbI4L&#10;1+wOGxpQFPufHSJ2GBYQ5ocHbJrExsc+CyuLt3Lzjy9nN8qOFhsdTCGfconDn1+Z5wICUIy8zCkA&#10;2DS4oTzLGFooFk5epbdoUJ7+s5DkkT8ASMNTsYag1IfIgSJg/BqetAZIRXiEj47m4iFOWWXcHcJf&#10;mvh0Bv88Pm2PbIlLPkdpeLWcxVd7Ul4fWbytON7/cFy5en0cO/Z2TcYrBYxujkuXl8eNmybirbGx&#10;vjO2AJMCP2urW2NjdWfcvrVeE97ukFv9dyrf7bF8Y6UWaU24AjxAFBDEBWaAJu7Bnfs1CTenY7d7&#10;jyp+t/jUBF/daHC1VnUheQCy2ys+ruVVSneX7BJRBAxW9ScFXQrDQrUwKT+Gh9KmnBBjOB/TKFEL&#10;xcLvRV4LRT7zIAqNi0+MwDyM5FcfY6HO+Odx3MSZW4kT7n4vF0+8kibcCq9kIO8nZVIm/BhgQCfG&#10;OTtTTRUXUCS+n7xLqSH9Buh4lf6Tb9/wc4EieSg+5C2w6Yl+OkLCh7LUfwETUcD4BxhNccLPwJi8&#10;HVft1mZ9gbSPkjc+WZPi9I1w+sl65s7XrHRx+okhogTTv/pzThlLiv6Z3M/GdT4WwspMfT4BnXmf&#10;AzBIWNr8EjUekRHP8FU/BT0HVHPXLlF2heTJEVnvBjkWq/iAIaS/8MsOT8Y5xi0GjgEHhBD/0WXi&#10;6rNJHm2a+kZ7W95qf+a8evQrCnAIkFBeP3FjgAIKpPMjaeoTF3ARPskvXVr4cMlkzZJbOONCXrKa&#10;A+lrc8F619fkxkMdCA/1qKNdemAhT4wnt+UoV5vVM88TebnSUfrtY+2v8bA+kPllDKylgBJxwJHd&#10;oNwRspaMnbkpj/nJLz7zRr1klx5+KZey6jKv1Z11qr6sXW6AjvQA5+wipkzkVMc0l+4u6hRX/f5h&#10;2ZsPf1VyPi0gVPXeeVC8Ho7d3QdlM+6Pa1e3+u85Tp2+UQDoWt8jsvvjThGgY8fn+vJW3wdyQfrq&#10;8lofh126stoAaHXtztjaedCuIzJ3htY2a2weTEdkvgvkjs8EZCbQk/HNeGbeHhag6W8NFYBa3dwo&#10;YHWj7wwBQy5OI2AIGAFEUF/MLuIHhthWQKft9sKmcoMD2u4v7HlsP5vMVSb2mv1SLjgCH2WCXdSJ&#10;F/98Y0VZ/vAL9c6QAhEAJaxggE8uWlokDEyMDNdCymKywEw4rkUVUKJz0nhhvNNQ8S0w4wzVlyue&#10;wEF65Om0RaPSMG74hg/+DWB0cJG4Ll980y7tlj/1p+2Jw8PxGTBk4MiB0vHKQ54UhbY7gjp/YWm8&#10;8vob450Tp8ebb71bE/jUOHPmQsVfKsR+rXeM/CeMP8lbXl5pFxi6dXu9gMpegxb5ABsgKkAKyJmA&#10;zlaDHDs+ygNO167fLPdW7xgpFxAk/crVG+0CWXjdXlkvMLXV4AliNzktSErAIm2FUUorisgYRhka&#10;S67xtkiSjyLAw5hn3NtILsLxzxVe4vUb/jF4DEfHLeZQSF3yS++5V/Mwcy3ySUdRdIzU5vZGpysX&#10;hY5X4qb46b5NDDB/H8UsqMFR5eH2xdRa7BScPqPcHIXZHcrOUcjl7wZGVRcl/R//8e/j3//937qv&#10;lNfXeOn3KNcoTmkBPBPIAI6mJ9tJgU4gqV3hRT+k/RmfeduFuVmr4o/W8qI/rXX5KEDKMGOpnHHA&#10;2xh2fUXtL7nImadv5fE2nvK3fNKK5LcDBJBwEfAijPj1vXF4NhaTrJE7gDz8AB9Ap8HOYmdoDoam&#10;Pwl1DDUdo/EHGAUMAQeZG/o/lLEJEGq3KGUY8xh0ffbJ9vZcXrj6sftrkZa5bQ3Ny6MY6oyjNHQU&#10;X371kiMyzMMBQcmHD77iOr7CqR9PcrXci3HNXNDviLzhFRnJgayzlr94qlc+fIWlf7J+/qZFe7jq&#10;n8sX3tKyJrI+gAzzLMBnoprXZRdyrCw8BytZSx0XORb1y5PdJGtaXn4PMfIbd3UCOnjhDfAE6IjD&#10;Qzjx8k67RJO+mHSFdTvtMilHnkl2OsJOl7tCTwoIlS6+W+Ny93GDIXeHrl/bHBeWVgvgbBX4sdOz&#10;frTjc61A0PLNerBe3W9AdG15vd9Eu3HL5eadjltZPWggdGtlb1y/UXZkfb/BkGMyr9X7PpCvRgND&#10;+ka/GLeMa8a8x7RktyO0UQBqZX2tj8m8SYbYlLxNZlfIA3dA0fyYjI2NHT3ys9UVZnvZVn52um3z&#10;Is0JDRssPnZbXHaQ2Hc2mY0P2Eq8OLIEC8ANcyyA+qOLARciVJKKZLQwWmEuCDBCFGkMWJRsP0nU&#10;YhIWP5WZGoIXwfvIqcLqiiCpkwypWwclTOjImfyTbNNRmHSkXMqmHmGuMgFaaW/iuTpvHlY+QE4d&#10;0sVlEOWb+EwXdl2KPn3m7Hj9zXfG8VNnxuvH3h7H3jg+3njz+Hj7nRPjeAGjU6fPjaWlq+Pihcvj&#10;3FnA6EZNoqv9L8JLS9caxAA38gRAOW67cnW54wEaYAd4AnQ6T+W9fOXauHoN8Lnd4AcvPM+eW+rd&#10;qQZFBZyQD0MCRM53TViLElmklIlx64m/UGqUOH9TLYaMPQPair3Gug3zYtwtJuWkWUzKU+gUnnh5&#10;EuY3h3qOFb8oYGWyIMmSfOaT3Ugy8IvDC+EdvuRMeXHKp17USp/srfyBMjta03EXIwwguVcBDGWH&#10;yK6QOxdReBTgBEiq3jK+7mnwZ2cIGHKHSJ9O3z/x5PcMfCqrzylcbpR1lL884tFUzzMAhOTv8KId&#10;+kzfa/uRcZNWpJ/kMVf1mz7WXwn//j8plOlL5PpHn+u/KMH0H75o6rcJ+Ghf2tW7VuXirZw8/OZL&#10;DCygArQAItwcYyFpAacBpQE/TTVHyGn80wbgp8sXL+UBLDtB4rIDBBSpB4kLaJKH0Q240eapf6c3&#10;kPQ9AJS7QsZe/7ZRWBh6ZZD1kb7Sr2l7QBA3Y5Sw/Pow/PAJ3wYDFZ8y8vb4Lox4ZAZGslPlCE/8&#10;HAzhH774kY+bOPkaxFQcubP+kDBXGfUrk3Jc/NWffggwkveTfYN/ZJ+TOP0xT5u331oDKLjmmbEA&#10;eMw745R1YO6Jz9FT1pQ8E1CfdnSOZIk8C/BivRlrxG/8+Y15dnzk5ZoLATnqaL6LsgFAz/zPdhnJ&#10;RA6ustM6Frauyeg+VM2X+3aQHo2trTtjff3uWF05KJCzM65ed8RVgGZ5u8EQEISEl29Mx2C3VnfG&#10;hiO2Kgcg3by925S8doVWNwocbeyNtc16YNi/09/+8dbXBGImQGoMUcLpL0dkW7u+oVcgq8CQnaH8&#10;WSsgxKYAVfE7ueG6k+Q4zg4Ue8p+omc4Y9rEkMbGx5aj5AOE2N6AGHnFs8Nc5eVhp5WRL2lccQBR&#10;AFUo/PttMgBBJm4qwViGKKEopfmruJScBYNirCjfpFlY+EVQgALAiADqIVg6QZw8SDyUR6aQTops&#10;OgWfgKOAGR3AVQ8e8ouTR36dks7EJx0hX2RQPmVThzCeAUXSxGur9gNDZ86eHz9/5bXxi1++Pl78&#10;4U/Gt57/3vjmt/5l/Mt3XhgvvPDi+NGPfzpe+skvGiCdP3dpvP3Wifa/duyd8ctjb4433nl3vHX8&#10;5Dj21vEOv/bG2x337umz4/S5ix3+2cuvjp/84pXx85df77x2ofwFyJvHT4y33z3VF7jR8ZNnx4nT&#10;53t36q23C4y9e7rBETDUF7i9EVCTOgrFwm3julDiUdjalvHOAqEc026GniKywC34PBGZBzGMoTai&#10;FY8vJS09ytb8QeYMSt7k40eZa/LwJ15+vFqxLhYwP3nxSD3hG9lyHMO1OwT8ZKeCYWWce/eiDOh0&#10;WZU7HQ3qN4ZX+QlALd5yWoCoid+TXjvqR8JkjxHUZ1Gq+p8rjoJFUaLiY6iTB+GJl7bEjy9X/1iH&#10;+uuor6r+xGc9A0MAhvj0W8ZsPkbSEX/3ZfGLgieTPlEvHgzatP6noxf14aO/ACG7M8AJABOgIi07&#10;Rul7PFrWmoMofKKc+RFZuGRXP2OKGOjExeiTDXDQvuzwyKNtQKs+ztM9w+eL0MjxRww4N6AgcfO5&#10;hjImma+ZoymfPG10Ku4IZJSM5EXWEiPcY119nHUWwxzw0+BhIYPykYE80vWDPGTIGCH5xfNrPznn&#10;40v2lrl4kq37sOrBI+3m4iFNX6rLrmznXYxT8qD45eVXN7+xSLo4Y6Kt3e/VXmMBDOkTO0PAjx2c&#10;kLDjJ/rIGJqXrdNmOk49ZEqfi7Oe9Svin8DNtCs1ze+JV/KSST1Zr9avvCkjnUvmuRuQpUxkQ+qY&#10;dqPqAc//bT35oPTNk2rvYdHDBkQ3b08gaGX1TlN2g26t7PfukHtCwNDapiOxew2I+uOKi12hgCO7&#10;RgATMLS6sdN3hoAhtsDODrKj031fZCz0E6Ak3hGZf61fK1Bze226L+QL1C5R51gsu0N2ghyZBQzZ&#10;feKytyH2lT1uu102VVzsM2J3ky82Oun8Tm6kp2z7y37HjosPNoitR8rFxnOFGwwBHX1kUv7JwD+7&#10;10NJ5kmcIqLcLJJWHBRUxfdCrzj5/m95qjKgA4AIoEgdXHUHiGmkOuWXTwOSV9pRAxeNFCdd2JGW&#10;MsoLB7S4VIW/eH7l5h3EP+3wTMhxTvgHiMlLLuXUI31Ke9qL2NHTufMXx7++9NPxvR/86/jaN54f&#10;f/Ppz46//MtPNf31X//t+F9f/sr4+te/Nb7+jW+PF7734vjOd38wvlMgCXB64cUfjX/53vfL/eH4&#10;4Us/az4/ffmXHf7Wv3y30/7pa98YX/zS/+rwP3/tm+Or3/hW+b8znv/Od8c3n//O+No3vz2+/s3n&#10;2//Nb3+n/V/96jfHtyv8wx/9ZPzy1dfHqdNn+ntIJr0J20+7i0XeiiMKe6H8jKUxphyzQLQZteJf&#10;LOwoALz6aWqh6GJQW7kuDHHK88dQoxgHrvxJz/wSBiz6lcuSSRoZlOGSjZKjSMWRXVx4ql8ZlHYC&#10;LMAMshvBCANCjDRAw0g3OLLzwGCX4opSa0VZefyrul0lICh8xE8gawIC2qC+Vi7Vt/xkjuJF4TlX&#10;rvxR6J5wKU19HrCkvdqY9iHtzViJV3dACTeUtYqsZX0rT8ZLef2esP7PWODb/V7yTQZj2vFK++Z1&#10;h4d6suuTXSEAKCAI+OEPSBJHRmNNPuMurF51GGd9mDkg3AauyPyLwUV2TrgMNCA0Kfjpo3tkJm/z&#10;qH5nvAAhRthXh30NmhE2r5VByqe+gIB5u9NnxsMY4c0vXTlu4jN3xYvreVFut2Mhx9yYoswZsqfP&#10;5U+75vMBP+mREcnT8pc/sjXVWJkHiH8un3pW11bKsJZRW/ARh1fzXtSfS+bpJ5R8LesiHGClrcoD&#10;UeJQ8qb9xkR7+bnWg92hZ3+9MR1BZa1w8zCB+HtNiau2dJ9U3cY0/aoM3vJaY/iJzxrkSlcm6zT8&#10;UwdXWSRvSN0h+ZS1loGq6FDtmL7/9lG/SOM6xE4BG2Boc/vBEW1s3R9rGwV2bu/WeNxtQOQ4DOjZ&#10;LAC1vnW3wdCKjysWGAo5NgOGkGOyG7cdj200SHFUlj9Snd4IezaeKEAJELIrBAy5M3R7daV3hxx/&#10;5ZX6dosCiBpE7e/1a/jsffAFmxobzp6Ki4sa8FQecexzh9nvmX1nk/NmeMBNyqUO9locV35xseXB&#10;D9KeI5yLRn3juwYnwECmiZ4p0Cg2i4Y/T2sdX3G9a1SKK3mBo4CH3L0hNMFQ6kLqbvBRLpChAwJc&#10;NKqFXnREOgwPfq6O0CnqUYe6/vN//1eH5QnA4sorvTumeHadi/ojDz8QhYTn9SpPHnkoCxMHwj5x&#10;8nSDG2DkC//9S+MP/vCPxnPP/cF47g+Kyv3TP/3z8Rd/8ZdNn/rUX4+/+ZtPj7/7+8+PL3zxS+Nz&#10;n/9C02cr3P5/+ELx+GKH/6ryffqzn+v4v/rrvxmf/dznx99+5rMV93fl//uKV+Yf2i/t81/47+Mf&#10;i+cXvvg/xhf+8YsFoL48vv6t58eLP35pHHvr7XFl+XpP6t4WLbIwKcYjA7dQflwUJWlczQd5pKMs&#10;YgoIn0lhTApP2VbK5kxRG4dyzQ2GNfGpN3XGiCQfN6AihrGpAZF0vCdDyog6/mBQxTOoASfyAD8+&#10;6ge4SAtoCShKPm7AUQz0BJJm4Kpkt8PRO0FFXa5c5fBqfpWHYbEWtEk/U/b48LeC7nGoPlsozbmC&#10;pXSBoD7C1F/VN5Rn+pos6Vf801/i8Ddm+iogh4vkEQ9gCGdslU/7uAjvHq/in7ERz1h5Qm85Sk5P&#10;5sbP2M/HnbEjCwOXnSBgSH/adZuDod6FW8TrS31n3CMzwhs/hi18yRJDixKXfNkZaSO+mJvcGGF5&#10;pee4zHgwvAFBSZc/fIwhHvPdJbKlj+KmLrLoj4yPvNKUSx+FIqc5of7MD9RGt4g7L9f5F+XwRsZJ&#10;+KjtReYfmfVp5qG85sC8r+OSudtaZQEdZfFVrvuq4vEnS4BN6kq7+TtvwuWSgz8yCiuLf/zanfYb&#10;D34ESLg0PQGI0gk1T8QBLdwJKLlX9GxHJ+sFZezEm7sBMlxr0BoLsEqa8tmhEn7Ge3qQ+f/R9f+v&#10;n17Xfe+t861fTk/b8+Uu53tP0zbtcZuSpilJSEwTEmwSjI1JMBbG2BghIYQYhAYxDMMwwzAMwzDD&#10;MAyDkBBCQggJISEsjI2NjW2ckIS25/6Trns99nU9P7qsk/uH9dl7r732Wmuva197vd77ut7vj35l&#10;4CZAZLzS2HOdj/znL3n3t1zmX074Ygww5L2hx4/f3V579aPtyeMP1ovQgFAvRKv7x64PHvkZlffW&#10;qRAw5IRoldPvRMhjNOSdoctX7wzd3p578fLFqxN+/2edEL3q0esOSMXHNUP4wJBHZHKHn3lBvk3m&#10;pWgvUa9XLyZ24QkgSBu4oh/QCvyUs8vh8uuiI8cr8cvH6ynRxGnhgOkvx5OR9+X2BYamT46W28vX&#10;kT6YQJ3dPdaHzrH3VF97OxOHCXKim7cboySmbOO1odq03ExubhsAcmNxOCB0nuTZQc4IYHyTCkBp&#10;6w+Q6MML1NRuTChxTfwv/nzNo0CZF/uNKaDq5Ngxf3W+rBOrCZZ+OpKhG8/YdSPPAve19WeeeW6d&#10;6DiRAVye+i/+y18CQ/9F7aP+X/5X//X23/ytv7393b/397b/+r/5W9vf/jv/7fa3/s7fWfS3/87f&#10;nb69/nf+7n+7ZP7ef/f3j/6/u/0doMqp09//+4sPJAFIwBAQ9I9/5Z9u/8f/9Svb//lPfmX7J//0&#10;n2+/9m9/Y/uDL3xxe/rb39quXL+20L1/uGfBu4HNYW3ec23bwG1s583dBmK+bg796p1WlLBtAOuT&#10;3CFjrLWD0lNiPW9M6WOfbOurRN44AAiw6JTAuz695yOp9i6IZBsIIiOx6iMbGArkAC29LxSQOQMh&#10;OtCetD/91I/WOyhjj25jGscf5P7wIcG8bPyoBGTONkXx71Po+ZNjPJ8ePws46xeXEh9/lPQidf3F&#10;tviLZ4DyfF34mK70nK+JuZDN/7VmJmFIRvz0Kb4x2e9a0m8cMCSOnb5Fe2wBgx0siZ3rtl/j/WSt&#10;+dGzEu2QdWbjXsl+1rJSMpW0JdPWMJ9W8hvCM5aPTozi994NHQsAzbVBKyEPjx3EZmPi0ylOfGzu&#10;K6ZH/Je/I1/yR8UwHfxF2mTpXPfm2LMuWhuu+3vDV+fneUzXxlhxOPuKsgEA8k0/4k+xbh6RdjGj&#10;g3xzUpJpPZNLnzL+umbH2OadH/kVCCoWZM0deLC21lynDHws8DAAvHeF3B/IPgQo+fYmQCRuxopb&#10;1yeb9O86d7BVjNNPn3Hdi2wj655ca8Q4/Y23DzYm/fpQdX7zr9OtNY/JURK/n0zxC9Eelb3+upep&#10;398ePXx3YvTRAj+BHPV7DwCO9xdAAoaQl6R32h+PLTB04/H2nWcvb1/5028PfXP76te+ufnmsx8L&#10;9t/kvTcE8HjMVfzdD64HvlOefnTR7975vTsnQn50sReoPWHiP1zRqRDdToX0lTvlUXlYHtdWhhHk&#10;2TBIuXhhEaDxyM/pUTaWHNJunHxPTptNeZws/Yje5NY/aiWEdvCzG9N2cgDguBlsRutT+XHyA/ys&#10;TX5uqD//SwDkJ/umZ4FOv2SFmhzdyjWBMRwo4QinlAGxTnfI4PMlhxeNTv2Az8Wkh2eSK6Ajg4+S&#10;z1a6CqR+egSw0yH92SenDlHSXZzI7Xb2H6XzY4o9Jvu///W/GTDyzxYwAXY+BUVTAkZDTo0AoL/1&#10;t//OAj3/1dT/q//6v1mEFygK+PzdAT7/7YCev/f3/8FOU/+H63QIAPpH2z/6X/6X7X//x/94AaB/&#10;+qv/cp1Q/eq//Nx6jPbvfuu3ty/8yZfWu0VOhRxvAkMWNt9dN5uYTWJtGHOjI3Wbgbrk6yZHNgM3&#10;81mmT2M+4ZAls5L26LRG6FdaR0qbErs2zTbLEgjeqs9asjkvMDT1tTFPPzJWH2DjP5lLnk5pFng5&#10;gA6exBqoAVgAnfUuzyGjrC4RB3xKyotH5uDnl3L30/z20yX/9DTgFRDjZ/MsCZirudBRclAXo5IO&#10;eVR7zfuwGxgQt65bdXwlmXjqxUzZBxdl/K4L/em+uCZjl8zZHhm+2/QDwTZ58s31bJMOvOIJDAGs&#10;XnAWZ9fG9VrxPOInpvl1Eb9JYsr8yw+bN0Cgrqy9xpxkbOzxjEd4nQ71iEc/+ZJCY9lHe4LYT4T0&#10;888cFx1xXHOftj5y5LOrROuajb58R3ST1+f+KpkGghcdiVcCJ28cveamLm4XCX9KuurL5+LIv4t7&#10;6+S/PnXzSHc+8xdpd31WbKZ9ji+9+s6+dX34vfw/CGAJKLTXkHv4+MGF3ua54v0Zfy/mMbxykHyl&#10;z7jl0xE3+xObTv7OZXHegdW+lxmj5E++kQucod33fV9EjUHpbQyevZN+AAhws5fxWQ5cpyAffW/9&#10;hMqrr74zgOidBYa8P/TaGx+tEyBgqNOg/aTo7e3xa+9tHpM9ef394yXq11Zf7xd5p+irX3tm+43f&#10;/Pz2v/0fv7KeGHzlq1/fbty8vR6VAS0AzX4KtK+rT6+p3+7yQ8BP1unQnfsPtqs3bi6Qg4AhICoQ&#10;pKTHaRPAtN5PnRwhD5erlfLuysNHHQVeyu3KgEt4hUzynx2D6qdXXUwdbhgbRsCnlzy59b/JGMwo&#10;WqBoHN8H758IXaz1afIARBaaT+j6aienbqPdP8Hvx1VN5ML4OMMpfZ8Ci902JxGevibfBDgeqsRT&#10;RwX4PKZAsaNMTp2cUhvfQoRelz9HEOlvLJ36kNjsCHjfMPy7C2Do83/whfX+z+d+7d9u/+RXfnX7&#10;3//P/2v7Hwa0/MP/4X9c9HcH2ABIToH+u7//Dxeg+Qf//f+w/YOj/7/7B/9wnfIo14nPP/zvF/9/&#10;/J/+0f74a/T9H//kV7b/65/+8/U47t/9zu9sv/q5z22//pu/uf32f/gPF+8Xff4Pv7D95m//3vaH&#10;X/zj7atff3p75vkXBghdW896/UaEF+H8gFabh41k0Wy+SHLrqNfN2yZw5p9l3fz7Db6DJ+31qWp0&#10;upmQWFkjqE2yJGuja2NWRzY9sSXPx/rjWZvAEBAiiUqugRPl4h2nNiv5Tj2QFIAx3okQPhmlcZJ2&#10;bclanR6215yOBEZP30RbP7h4AK1Ol9ZmPWQuNmQkmdCTLn14qOuB1MVHLMRPv41dn3obvP7Go/Sd&#10;Y0gPolPs1M9l9bNttuhpjcdbvo8MeZ9oXWuJYK2HmQ8i+9mSP52gBTa1lYDsiu/EzjXphG2/xvs7&#10;LOylnx/mhsTglxLsiVbCPjZ08epxGeJPsT2PDSwoI+MkiMamO15zPMdHcutkjB16uo75s+wfa+mi&#10;PX146u69kq4TCPfguv8m1pIrP3p0ZZz2qh8606vvQvdR50fx5Ds/1xoY/83jYi5DZIw5ExvZXXT4&#10;3PzUu0bx8su4deowQCFqjtbSTn653zedHi4d1qG5qLcGWpvqbOjTbn9AZC7iMCSeCADyTlilx1/2&#10;OevYHhYFaqzziJ8BoIAU/9Xx6WkOiLx+/PS5jggY4u8e7z2vvPueR/D7yRAw9PrrHy1A9OS1Dy9O&#10;hgAhdSdCAFDvCz16MiBpqJMh7xb5McZvfefy9lu/+4XJR/9ofTD3gfz3J189+9wLm/8Z5lGW06H9&#10;hGgHRBdxG799S6x3hm7fu7/AEBDk5WnUt8icBgFV9HiERq+8Ko/Kp3LrOmyYcrWjacvX5Wz5NkyC&#10;yr8XeODQQ6/cHXZYuOCUv5edIeMQOaVxiG6yTyUYMyUBhTa9bhLkJgeAbFAWmwvZJ/jAEOC0f/Ns&#10;dyLwwGm2gI8Ckl2OnyeubXGo8yVqsnykD4/OgoqvTS59ZLJZsJurEp8cVGt8Y/Jr2Tx0m4vHemyL&#10;hY3EDxn6nSFfrf+Tr/zZ9gdf+NL2+3/0JwuwOKn5lX/6q+uR1f/8v/5v6xHa//q/7e/z/Iq+X/3V&#10;BW7I/bN/+bntnx/0uQE2v/q5f71I/Td+63cWAVu/9fnPb3/yp3+6/dk3v7l96c/+bPvq0wN4ZmE+&#10;/Z3vbF/8yle2P532nz39je3bzz63Xbo8i3UW5fXbdxYYguydCr275rAnQ9dNuR8NTwI7NoQzuGkj&#10;Pst0KoTXNyzUnRZ0DAwsLd1D1kgbq83LBmCDRG3MgZ7K1p84o9YkffnfWOuzpMSGG7l29to8lb4C&#10;70cT1z+FdTokQU+iPoMiyRoBW3Txy8YuQZIDxpxOAUVAUCcbO2l/eqpSgsgn8eAH37WbX/3KxiF6&#10;muNZ5zn54Cu1zzbO1xqPb5VdGzLJK7sO+NnFL/aucY8JrAk2+bTmfczLeCW+eImPuEbi6nGjGAOq&#10;PfbUpsM+Y09xr5kPXYitM2AJyNjAa3fMbx3gu2b62ujFqQRNTlkbGUfeOJROlA1+8DPf1jWcthgU&#10;267X2fds0MEf+vBRdiXZQFAgYYHOg9JDXr050IenrVxAZGjVZ377tdivjRjw/bwG8r9riNZ9Ss+U&#10;rS+PFsWFTX30IvX8UpoLWnL0DOnrP/R/eroCPOzv1OAFhujka3Nhu7W+/B3STm5dg+EV9+St00AL&#10;AHTz1rXNP7FF/n+b3xLzK/R+WsNPZSjtB5E9Au/Tf4bbt88+/QmGgJU54AM+gaPA1L537vc4P4t1&#10;+e6jj78/c31vfH1v4uKr9p+Mfr9e/+Hof2d74NHYgCGAyCMy4Md7Qo9f3YGRUyIvSntxGhjyA4xf&#10;e/qF7d/+u8/Ph+x/sMCQD+mf//wfbl+fPOFbYV6G7t0eYAa4cRoE3CjXV+OnDxjyL6Ru3LmzQNTL&#10;r1zevv3Md9bpktMg49QBJadCxsujnvjIo/JwORipdyCx8u2Rc8vdcjla+fjI8erx5OE9F++yyZ3r&#10;/cstdTFWLntTZmd9m0wFU6JHLgb0RFk39MXFmgtncwJ2bE74JdK1KEcG32MzgGm/sJKBjcJGuj8r&#10;BD46yVkOH2UTUC7HZ5LGaDfZNamR5yNggp+/+pTJpyu7feuMfY/H6DEmkBQQKiZ42U1ndpU2CTec&#10;f9T64qWXFhDyVfhvfPu57elvPrO+/u60yDfMfDvM1+b9MON/+MM/3v7973x++82hz3/hC9u/8M2v&#10;//tfbV8aMPXNZ57ffvf3/2gAz+9vXxjZP/jil7YvfOkrA3L+dPv8H31x+w+j54+/+tXtG888sz3z&#10;4ovbs7PoLl25sj3/8svbSwN68Lwo/cJLLy9ax5mzcP1jPadC3hXy34ffWe+L7dfWtXINgRef9veX&#10;+uZ6m9vcuG1Qbvw+2SBAZ4Gd0SMxktUGjOIZY5Nq7SjbtKwXmxSejZgv/FCWVPLRujoncnLFnw4b&#10;yzkhsaGdTRuwPmP3jWf/pWhAyG8D9QOL63+LnU4vOknS5jO9Ntd9U399/NpfypbEFxgaWURHySWf&#10;8nWNn7ic+fyhu7mYb/E58/H4wb722Sd1PPqUSMy0zVssfEhxause1sYng/i6aGyQ4wPd/CzudLGD&#10;gN/WgPWwYjLzWn6OHqWxaNezn8yJ65kAogAosERGnS12971kf7+puYmH5BiVfPkg8UrSvuItmQaK&#10;EP8CIPwSN2Pxuq7k+UuWzsYaoy9gZBw5PjXP6uKjFDNxPMePHeMDCQEFulA2JW5UYl33Ep+mvXhT&#10;p2v5PXW+L79dhyE6o/xXJ9v8jOWr63Wxjx91MvWLd/FQ8pm+dJJtrbLNXvLqqLFo+XWc0pjjL58O&#10;AUX7SZ54k6eXLTx6xLa48ldcrdtIrPkTmYN9LMBy//7d7cbNq5O4b86HWe8uDYh8bUDMW6+OrgFQ&#10;syaBnnPpw9KnP8C6nwyh1r9vHvoZhoBRAEifcp/X/g9n130z65jf3Yvlyfc/+Hj88CvUb4+etxcA&#10;8q0yAMgL1cDQw+NUaL1Mff/19e2xSqDo1Tc+WCdIgaFnnntl++3f+8J8CP/H2//0//mf1xd0/uRL&#10;X13fMHaC41thHnn5LaD9G2XuKWvI/bS/RO3D9E5+dPH+xakQ0PP0N57ennvh+e3SS5e2Fy69uHQC&#10;RnK4PCr3lvvlViSnloOROn55u5yr1C93A1X04MnX8rBx+pThCXoW/hj7yePlz7J3+IDWYzKdFDq5&#10;6ae0KeFEiUlp4blg6+TnSJ4WYhuqi2rB4fcIDRCK2OAoxziizg7H8XZ7p1OZw1FtcvmEj5InQ3d9&#10;2sYj/fSzFwDTz95f/ce/XvwFyg6dZLKXD+pnnerL7+XDDgj953rHjX4D6NvPvrBdunxte/GlqwNY&#10;ntu+8vVvLFDz9ICkZ164tP2J3wv64pdX6feDnOJ88ctfWSc5/uu98X4zyG8HPf2tHVAp9T39rW+v&#10;R15Oe4CcV27c2K55o//WrUXXbt9egOjazVsDfObGmAW7L9y7axE75gSG3HSuiU3LIwqPgXw6twn0&#10;j0bVu/HXf/Y+XhbW9inpvGEgn6j6gUIEYJCjjyyiF79k18bbaaJ4nk8d2+ysJcm6TUO7NYfa8Gzc&#10;ynO/8UqbaUl6bZirnM1n/O5TH98AJPM4z4m/qE3cZkynuAFBAFEkmSPAiG2btnFtfOrGr2RwJBH3&#10;jf6VLOaaaJsnP43XZ06o+ZJTR+fkWzLAp7s1WmzF2v25Tm4PkIGnJCcuSjLpyPdz/Na9PnWAFyiy&#10;yRd/lC9K7X2eOyACgHZwuT8mCwyJcWDItWGTDv6Ye7Yv5nwkmf2T955o1CVUCUli6pO6ZCvxAhMl&#10;4JKzRL2S7sRUsvUV8q5zpB1wqW2c0rzPoEKczJePfHctrV91fWTpaXw28I3jU+vgvF7UyRgHGAQw&#10;IvJR/tBjbkBhQAKPvnSSW7EW3yF+oq4dXeTOIDC/09F1X7KjvzhdyAyvdXExh/HLdei6KV27QBIZ&#10;esjT00vu2ud1SDde66X5izXSFlc6rQUnUsrbd67P2LE3e5uTof7LP1DUvtbeoG6/syeo97tjfRjo&#10;1AevtWYu1uhnwZAPmwjw2b+OvsdGHpNbPvjwu+tRGTD04MGb2927b2y3BtR4ifrxo/e2+/feWr9O&#10;7V0gYMcvTwNCHpU5IfKI7DZwdPzyNHr2havbl77yzflw/ifbv//tz2+/Nx+4/YeEq9eub3fvOSW7&#10;s050elQWCAJoEDDkA7X3hW7dvbeeNPTytCcqf/nXf7Vkev/IeFjiDFjkzgWGgJWhcjQMIu/Kx3Lz&#10;Oe+We/UBQg4xlOXyleNHvjyOd1GOjXBB+Rx/2Tj80a/v4r/WU8i4iyNRqpvA+dOizUjbjY3W5jrJ&#10;6WKjmkWI9NlY98W662Y0IJED8TlmomwicsnmcH3G5Hz9TVR/wE4fnfoFqYCESsk3ln16kX7j02Es&#10;6jQpX9MrHm5A/5vMi2hAzIsvX9kuX725PX/ple3SK9cWfef5SwsIXb52c3vp6vXtmRdf3r49QGjv&#10;v7IAzjefeWYBoZenH/nv9wCQkyb85y9dHt2Xt2u3bi8Chm7eu7fA0P0nswgfPlx1ZKH6L/j+s/D+&#10;NcjjVOg4GdoXecnAJuwT/RsLrPjlZAAGCLAJ2AD2/+z92toI8JTAjY0CfwcMjrH3/4y9/kXF8AIT&#10;dEhuNpHHj/0g2+OJ8b5p2azEsTXUGpOoq7eelK29EstKisdmh/DOG2UbIl5j8LX5bDNc/knAQ/zn&#10;p1KfOYqPpF0CsPnvNvZ3hqLAkLmpmxOfxNrmbMOz8Rm/NucjSbSZp/tT/3YAoiwGyUkS9NUvDqgx&#10;Jabdz0/foxBTJRLH7mMy4oPftaAjX+jmM346ASEniDb7TgDzITKeH3sffTsoAngAorX2Js4XJ0ML&#10;BAER+36yrt3hWzFhg2+dlEikkYQTEEL9TpCkq9SvLlkBFJKr6yCeAMP9h/dmM58PD/f9SJwPCzt4&#10;UHb9kWuKzgChWLXG+KotnvzP765N92Dk2uMXr64jfqcwrZd8YB+xT77xZLTpIfdLj7Smr/J8zfjK&#10;z2KtxGefvPjwQazworPPZ95n51ZMlGw/eHBvgRLX5OLR3wFmFyg6fDS+ebJBR3Plu/p5Dkpt6yZ7&#10;xgWSXX+ABejpg17k3m/vUrffWZP2A/uE/aA9IiDkQ4H7gO/W436avq9D9wa+9Va/MU7g5SyHEPzn&#10;q3drAAtg6KOPvj86Phw/95en79/3aGzqA4Ye3H97ASMnP/ceAEVPFvjpf49pr1Oi4/eFvDzta/XP&#10;X7q2ffM7L24vXLqycov/buC3hh4/fvX4V01i/OovPSpTyhfIN8g8IpNfXhkQ5QTIidD6Gj1QN8R/&#10;pVxcLpdPV34ePCB3lr+RvsDQyslD+OSVcrScW95F8nCgilxEVxhBmx31bCUXr7xPboGhFPYGuGBw&#10;wLGWx102Sxdq0Vx0m6VE1VG7G+a8ueJdbKgzSbo/60wOmWCITrsgJYOv3eQ4rowHpNChNHa9lwR1&#10;T1D0m1uPwwI++MaTz4YyAFSdXGAoIHRxEQ5/3Wjm+oMf/mgha6c4ly5fXT9oBRBduXF7AaDo2u27&#10;2827DwbM3N1euX5reDe2l65cXSDHaQ8gdWX4CCB66coOptTxnPhYjCFzp0G3HzzY7jx6tD18bT71&#10;vPHGdvcAQMCQn08HfvrnevtvSOxIvw28T+iSOBC0gNDc/DaDBXaOT04BHTwbAfIpqlMkn6xsFmSM&#10;3U+APgVM6cDrcZJNymZvbVUX0+JqPQWU8MjFRyUXfW1++tts8fUjG85506Sz0ysUGOJfGyG/9QWM&#10;6KQrW+bhEVlASAIvketzb/ClZFDSoOOCPzrx9F/oPhKRufNVP/k1r5GTjDwC0uZHMsh48zwnjfyl&#10;l066zV+sUPHFF1el8caUxJLDZ0fbcX8nM4sO++ln25zoMC4wpLTeehSpDAQFJvefO9htdr3p5VN6&#10;A0N8UEpAPvVLsnd9yn30YLUlogV+JjlJiPtpxA5uAhj8A4zEVdJV4unr2rlexog/cHEGGfrESRy7&#10;BsW/a1Ts+I7U0bJx2InqYy8/A25nP3zbCuk/j+GbenYCTgEZviD9rTmxFuOoOegnZ1y6lelfPh/r&#10;GGnjt77zV33FND0DSDqpcV1ck73c341K73nureXslpNaFyvex1yKP1l+tQbYZdOeZQ+rtH/Zz3yY&#10;U/ZB6bwf7PvAfkLuRNQrAU55gB5+nwkQz6a1qG6OaL1bOflmvX8649XlYE9nvvd9p7LfG7mPZoxf&#10;RP9oASG/N6RcX7N/8uF6RAYQAT4A0P7r0q+vk6H1H+qvP1qnRwDRiy/5GvzN7bkXr6wnF9cmX/md&#10;IT/Ce//B5A+vUTgxGwKG9hepPW7ec8Z6VPba6+tJg9zjPdRvfefb2ze//a2Jh/sXgN6/DSd/ypFy&#10;p/ws12qTkTdRObZcrF9Zf31yNz1yLxm8izFHXtcO2MjfjS+/XwCpw0Y8Phhj/FOQqORukIsSmGCY&#10;ADBk87S4uqHdJMCQPotQ3UbVp3mlY/c9ie1HZAWKnYuJjEM5VVsfgIbOE6qkT52ctiCpA27qTawx&#10;yPzw2denHnVxBEofGb7k5wKL41dfv8/2mejxmAwYcoIDwNy4fX+Q+qPtxp37C/Qob917uIDQ3UdP&#10;pv5oAaV1unPn7lpcCOABkNBN/6B1xiD1G3fuLTAECBnjEdg9wOfVQfVTAkTqj153XOorkPu3xoAg&#10;L0yjEHxHoDbGEtJK3rMB+CQEAHQqhGwCgExgp09GHSs7OVImZzxQ8fNf/PgCBC09s4kYK+Eh68lG&#10;1YZVMin5RisJHmsQ2eg6zQgQ2CTj2/hWkpvNcm3Ix+bMThv9GjfJt5eoPR6z6eEBSeZvDr9c7gmt&#10;5CFpA0IAUadCF6ca5nj4y9Y5+dRuYzdHvpV0dt2fntLoqx/p614ko17CyTfyJYTlxxE/96V71GOy&#10;TtnIFGttss1VLNOpX8l/+jv+l8AkGHGuLx/MR0Lb4w/QfQqGrLtOJcXts2CIL/n72TjwLfuAmARz&#10;Tq4AjxKPf4GgZJWdNFgrgQcgqFMhdpStH/3ivEDQJDjkJEmZPBID8UMrdkf82Vr6hughR6f7MICh&#10;zp98wjMW4fFPaSwdPf4iS684LTvH2qcfLfBx6NMmg9TXmhsfradl6/C3tpjTl570Gr9iNH34yRQv&#10;vooNu8jcjCVrDsCBawQsdE1co8Bqc2iscYhdPlmP1od1Yt75zu/Wtnpxbg1UenHavuW0+vGTBzvA&#10;mTVqD+hDEJ59oQ9Ev3yCNPvl8Yjs4h7g95A5sfHpY7n9hJKcfmBPfpEfAw/K/VWVj8cegPXJyH48&#10;9N0FhN54/eMFhh4+2L9Wf/vO6+ur88APILT+Bcfp3SH/vd6p0CtX71/84OI3vu01ixsz5vF2d/LQ&#10;/g+8AcLJFU+A/E9BEAKKFkia+vlkCBjyf8m8PM1nuVM+LdcGVuRMdXm4nIzOQMTcyZzzajlcHzxy&#10;fjpTjk63Ol3a5WS+iK/+BaTGl8rq+ULmKcqBiBQrEd4aNI7gL0AzE3RzW4QWmEUI/PTugYVnLMXG&#10;G8cZTkG8eDlAZqG10W+M0nNAk5CwjStQTZI/2vzQPvsdoEpXugtqi067i5A8ffi1ldlKli6+J8Om&#10;fuUn3/vBJPr3FsL2I1b+uer123cHtDxYAAZpKwGbOw+g91mE029ReQYLbVtkQE7U81llJ0H4XoZG&#10;eMrG9khMW6mNXn/r7UWvTVz91+EFigYQrfeGbHTHMe/+O0EDeOfTTp/43fA2AUAGoOmTUSCpjcun&#10;chuZMcavG33p+fTouKSFJDHHxNaTTdOGZyO3Ya3NdOo2QpsYH9vsUBscajOnp0RtXJ+A6b5IRkPW&#10;Lhlj1SVmiReQ8Y2w/aVd8vspRadm0Rno9EgHGJK4gcmLhD58ciVwts2FL3zOrzZw80f4+qP6+Uue&#10;LjJt+Ok1/2KC15z3F+EnNscL7drijvzYW+8K0VFs3NfqSGz5QR8bdCq1+dF1Kkk1r+yLGcCDAJ5z&#10;HMUo/9kyV/43F8nMvoLWtR1ZcvxhVylhWaPr07q1eXwiLzH5NO5RmTaSxJbs0H6N9vfm1rsoxwkP&#10;kqSt1/3T/v6uSqDDukI7sJCkJzm6N2Z+rZce+ZmnNlt4ZJLXbz7sn8HCud69YK7iggd85QM/zXNP&#10;ug+Xr0gbXxIuHu479/p+gvYpTx3PPWud9HthK8kfa025z3cHPGxbr62P/NF27V1TseKruBmrrSQT&#10;iTF/9xOT/T2j7Ig5wIQnBmuNjZxrwr+1h8yHEPet++/HP/3hxbpaYHtK/e5LscZzLcTeY3prkk/p&#10;7touv2a+ro2522/yqX3qoj4+F3O+ibu6uAbCtdX3x4Gzn86c8cV7n8unp93vWd+zL3/43U+2Dz7e&#10;T4bee+/726MHb28P7wOKTob2b5H1G0M3bz7abg8IunZtPjDfmBwybV+5B5L8m46XX7k7H7J9FX5A&#10;0bV723OXrs0H9skldwcMPfBu0aMpx7/X/aDiW+v0p9OgxwMU7z9+sD14Mh/K5wOC905v3R99N69v&#10;L7780vadZ55ZL137gC1XlhujHTP4ELXzYYEAifbKtZNbF9Y4SO6O6jdGvo9Prlxc7g4vkGeXLeVF&#10;Th++8kzfH160fnSxpK6TQrycysH62phLSkqfxDsJMpZsLzpxBmqkS5utvtFFDhgrGMasicwkCiYZ&#10;vIsgTD2esiB/NsBkA1/qSr6suc1YcvqRi6WfL/yjE58sOf6op/Psh8djP/npzzfvDDkZeubZF7eX&#10;Xr66wM86hry5Uyc+V2/cHkBz/wIo9f4P0APoADHATyc7gA3AcwZBToQAIQDoyvUbFzzjgB+6tJWP&#10;X5+NfMgiB4g8MvMLou/NDfiBxXKAn083wUn0s9HE/9CGPZvISjiTbAAg9cBQm6kbvA31rMM7Jfps&#10;rHhnkCQxl9zaWG34yGZqQ2qTaK1p7+vs08S/Nq1jXa7kciRnelfCHF3k0EXSn7pN2yZ58S2wATg2&#10;TCBmJa5JmBJX/1S05FZJ3rjGB5KMbTNePo5vAQS2zStAgUo0bcT8V/JdPRIjPGPoROJBZzEIPJkn&#10;OTHuJef9uuzXpOsd0DC+Mers8escrzPhkS1xnMeq53NAYH9/ao9VJz/46TGGnmLjev+/wNDMQx+Z&#10;/GsdBoYW4DkAgk/hvjF0796dlaT2xLSD+Yt34MZ2YET8kaTYJ/jAEF5gydoyZp/j2D4o0BeZu3XS&#10;miFzXktiQgeb7NN5cc3pP5LuOl0Z266/domZXAmYv52wBISqk0mOzA6Q9nt3n9+nwMh6OX8o4kP3&#10;JrsoP+I3B3XXs2uKT37Fc0BNJdn8Zz8f+JQ9RK5TJe0Vk5Frj1lAf9ZQX2C4+J2v4Z3XXWvOdXBf&#10;Bob267bfa9lrPTcv69K60+fa4K9rdPjZWhO/QCaeuWgje1/x5TuePVFbfe2/s76/O8Dt/Y8/2N6e&#10;9vsfTd784KN1OuS9obt3Xt/u3HGK9v6shfdnn39n9v/9/49dG5Bz/Tqgc3d75ZU72/Mv3lgnQq9c&#10;e7DKS5e93zMfuP1m0WsfbHemvHHn1SH/cPXN0bXT49fkiHdXvujdoVdnvT6a6wYM3Zw8c+32ze3y&#10;9WvbpSuXFxjytXqP1AI85WNlQMjTp3Kotrx5ITP8cjF80Gsv8iuSj+EOsvFW/p9cL2dXV5KjKxl6&#10;LnSNTHUy+tn8IR6MMPUFhkJUBHIyZYGENXAUSUSRC2hzsgHbuCwaj9roNM6vNiuNowPYAYTo9ojm&#10;wtljYoEh/pBB+tg2nmz+Feza5Hb/9iO2/EfGrveGpp9cQEy94KnT8xd/9ZfLf48L9bl4SmP4Th85&#10;NtS//4MZ+8Mfz8353XUy5F9yvPDipYt3fYAfQGi1L19dJXC0wNICSrcWcPG4TNnpD6ADCAWC1rtC&#10;A26U3jEKEAWQFjiafuM6RdIGjp688eZ6XAYEORlCb3nJbUBqN6uNZW0ucz0DMoskrNlALj59R3OT&#10;SEJucrRvZjsocnPTuQOg/WQIj/5sSdDrk9FsNm1GNqGAdoCo5C4B49Xfpls/vv7zRnVOmvrIt5mV&#10;uG2OEpN52ixLVPg+VZ4Tmw21jbZEV1JzOhQYauMl073BvjkEFJp3G68kgfQtsvGjqeuvzffiwf/m&#10;jcypDdt16Fp2IiTexd91wXcPp4Mv6aWDj3TikWH3s7aSwTOumK9EMQlP4nFaIk6AQKciYro/nv30&#10;sWHEXgBY7Nprsl/MyP7yqdCehFDJv2+T1fZIZD0WeTK85ct+osXf4r6S9SmhWdd4krIy0g4I9YJ9&#10;j/xaM9aRUjtgHd9aEoudv69Xc1Jfj+AGAPFJGSjQFrN85mf3oGt+bkvSyLy79vjJ7HPck/de378Z&#10;ZV0goMh1F2vXRMnmitVpfRY3/lsD+321rw9xsq75XvzI5n8AgT/8TG82yJu7d6KMJ2svAaBcG/EW&#10;xz6MuA/df+Lb/ans/hb71qHrJGYBE7FYOo/6TvPB8QBr7Y/sG6NPfIudcejT2LZ+9uu09rvRpZ8+&#10;Zfuv+H44sfYh9d2h97/73dmjvbP0wYx9f9bx/g9b1w8uPnxr9vjXZ49/Mnnj0XzIvr8eg7105e72&#10;7PPXtq9+/fnta9+4tD330nzQvvl4e+XGTtfuvbZdmfblW49W++b9N7brd58MOHpj0YMnMx9g6M03&#10;58P4rL/54OwXp/220DoRmryyvsF87fp6v1Ue8rtE3hcKsKBytzq+HBrOUMq3cmpy6uXTHoWRMV5p&#10;TCc8qJxNXt4OFNGBr65EC3/ABgeRycdlhw4yQ08ZkJNKwkgdZexC6XxKs0H1SV1pk1LfN0rH7J9O&#10;DHVKhPDJAE0FQonPOWPPvjQx/epACqTZS1qd9lzIjo/AU1TA0lmwyKOCrM4XPpI784sBXfmpXD4O&#10;GPKP9d5974MFhny93u8NAUKAj8digI9ToTMYcjqEgBfAxQkPAn5QCy9QowSOnCJ52RoAwgv4BJq0&#10;A1WBoU6ELGyPx4Ag5XpkNpuNG9QNji4+cc21RB5DeF6OeoYOBElCTo3aALq5kbabvI1Gfde9H23v&#10;uuc66psN87yZ2hTQSnTTZ1PFLymvT1Cz1rRLwsgabANOX3Vl+vBt6umzSdo8Ow3qW254NlhkQ7WJ&#10;LtkhcufHIT55GlPS76RIXWLgcwlCEigh2PBLIMr8LkFrG1O/OeR7c9MXGSth0CvOgZ5OhcS7ZLI2&#10;4OGtTXjiZzz97u2zv+zqF/MzIMJnp3FkEf9Q/omnuIib5CP5S0Y7EPpU9mwD8SFApI5Hphh0Ta3J&#10;TnpQiUYCUpdgV5IdntK3hyJgyLUoMYvfImvmRMZ23bo26nuC92jlePQ284uaswSsbs5krBkUeMIX&#10;E3bFtLgGjtc6OPxi09zXtR6/lt/HfLvHtEvQToai7sVkiw86J3P3pvWCPEbt5xVcB7b5wb9zvFyL&#10;1Td6leu6DGmbA7/JtzZbV0vH+BPYWHOZMfSlsxO53j0ih1xL8uK4wM7xAcR92P2orR91b4q96yDu&#10;4n++zmjfy/i1A5llY3h89GjZPeXeqU+s8wmRaz50iGcvUYt/Y7TpQe5J833r/SEfUof37uRIwOTR&#10;kwHDfkjxtf1laSDoyq3H24tX7mzPvXxre/7y7e2S058BQy++cnf7zgvXt698/cXtS3/2/PbMpdvb&#10;869M37UBTDefbFfuvL5dvv3qoksDhi55pOa/248Np0X3/Zf8t97ZHr464Gjy0vqv9HfllP0Dt9zj&#10;PSHlyi8j41Ga1y3OuVh+vcAMk29XDp1Sfl1AZvJpvHIqXnl55fHpW3TIlpOdJMnL9cvx7JwBkvHa&#10;cIZxS9+h57NgyonQAkNTfypDgQUD0TI8RIlBDAIBjO+OAzH7v9y42ChnY6WDbJPMEaDIWEAGNYHV&#10;f0wsRIjf8Rnnm4ASCFpv349vZ7kmSx/d2nRpN0c8wIxfxuDVp+Rf8mTY0+ZXp1bilL0lCwx99N0B&#10;CO9t1wbw+AGrSy9dXidCHpM9fPL6LJrHs3juDqLeUbXFBLQAN0qnPR6JATEWHWADGK3HZ2tRPlyP&#10;zdbJz0HGkLMoyQWgPCrr8RogpI6AITea59F+eVrppMhmZnO14Sldy8CGDctmvzZyAGg2j5KY0mYT&#10;iLI52KB++Zsh+0mRDcFNb5NQkrcBrI1n7Nv0EHslVXUbahsj36yxTgnyObn8N1Z53pDbqCP6yNMj&#10;Ydk4ne4oHz6+t+Zl4+zTuw3UfPu0ieIpk8Vfx/U/dtN3XL8DIiVfzVfJBzwlgGFu2hJECaRY8BWR&#10;I7/mcyShgM2+Ae8beJ/sxd3mbRPXJrcD0f16rGunfsSS/XN82WZDvQ883et4/HDPF3N1ZWPF+gyG&#10;rJsFFiYZVe/60c9u+iVf+8tnbTb/4hIYAm6c9pxfnt6T2p6ULojtSY7ef1uPyiaOYh7IUae/xAgw&#10;ii3+Dn72043kA0PdI0jytS7OYCjAhGe9FAek7wJQjT8BrdaCOcdvPSP2+WmOfHXPmb9Hg2Ig6Z5j&#10;URkoKnEbS4/1sB6dAsSfzIfBIR9+W5/ntZsP3efZpz+97OAjMvwhY+0h/exWrrkoR3/3wh7j2VeO&#10;R5R0kUf2ELEUY3EFiJB7b91/U3cdAkPk3KddJzw20+m+EAP1fd3s8yo2AOLFvjV9AU5xReZ2jik9&#10;+u/cub3iQkdjye565575wDdB31kfTu3Jr/Np+K+//d7s4W/OXu4x1jvbrftvbVf9a41r97fvXLqx&#10;ff2Zy9vTz17Znn35zvbi1QcL+Dx3+e72zRduTd+17dnL97fnXnmwvXB9gM+t17bnr015c8DQnTe3&#10;K/fe2l6+88Z2fQDWK/df324MGHr09ocLDN198tr6hnI/0YLkM99o9iHfB/wnr/r9JR9arXEfknag&#10;glaunVwpn8ql5VN8JG/KofhydYcmcmr88jA9SuPY6RAEn07j5Gfy2og8Pcuv8Ucb35j0s7V4P/Go&#10;bKenegv8DDq0KcpohhlFS8nxnpCXp8/H2MYwhtJZcNQBGReefhPAD7x8CrT294b0NbEz4ZFJt3E9&#10;wjr3oeyueY3OeOa47I89QMc44/MpPcmsOQ8/+5/K+OT08VoY69tkA4Y8JrN4vCS9yAvTQ/u3wj59&#10;9ye0vS+2mwv0qJPBf/nqtcUDZvyXYHUgBxkLPAFGygho2h+LvbneE+q/C3tM9qHrPD4DQ71IbdMp&#10;IUowNr2Sro3o1dc953dEv4MiSczmYuPWdsOXjN3obvL9k+a+mbjh9etDkjMib4Ngw6bKD8SHi+Q6&#10;ftSWaEuSSJ8k2cmG9iqnrX5OyItmI1fazNNn3X72EyUwZG42Sqc7FxvtQW2ogSGbqg25PmP6qv1+&#10;QrT7yGaJhG+BgBJMdQkgMoZs8zN/ciUifJuza4DEWmz9ryOJrI15nQDRMSX+DpQOnngN0Z2dcyy7&#10;Jut6HHKBk3wie+Hnoc84cxCnFcOJs7XT+hFDJB70n/UqOxFiQzuAZt7ilZ3zy/2+Hu0r9cDA/rLq&#10;fvqhvKi7tvywhgGYI+ZnALLWy5GwrF1x1d9pzRkMnUGNurmVfFsngR88a0IstN1XQFDlfk/t7yd5&#10;6Xg9JjvWLR675o/XGii5KjtxMPdeppakrY2SeGQM3qdrZH+cCgwp9aHuNVTcW7/8EiM22N1jPXMf&#10;e607scOP2NaXT9Ub03ytC7E2R3FejwrFY+bkmiwgP+S+FV8ktgGhTnUDRK1D5S9ds2OP4msfGpYf&#10;x/UvVhf+jf34za2YNkfy0TPPfHu7dOnFtSbJ0JP/+t95R/z5tb84vV5jeHfi8pGXqb83H2Lf3+49&#10;eXfAyVvbtbuvb6/c2k90Xrj2YPv2gKA/e+aVBX6evfp42ve3Z155uD1z5dH2jUv3tm++dH97+tLd&#10;7fnrr20v3Xtne+b6q9t3BhB9e2Sfu/n69uyN17ZnByR968r97eW78wH6zQ+2+6+/vd15LNc8Xj/g&#10;u3LRfPD2Qb6c9saANL+D9L3v73laLg3onA9VAkNyphxfHt7xw3548VkwJK8i4xduGJ5y2RmCG1B6&#10;GnvWoY8t8saufE330YfX+B/82KmQ06GfbU8BJsvYTCiDLgwEpt7kDKa0ydX29fr1rzcGHO03jg1t&#10;B0QcyimOrPoROOMDHp3IFAht/SYnWOrG0qG9JnEECx9A834SeWPR0nVMni/GKfHV+WgsXR6N0Wd8&#10;MvmfjeXfEVDjEV4vT3tUdv/Bo+2ZF17cnr/00gI3QAtw47TGG/rrdMdJzwCYHm8BPIAPcBOwcXoE&#10;xKgb61tgAI3xdOLrd/IT2AkokcEz5s133l2AyO8NLeDjms58PCLrJWqJqESNbHTIhmQzWpvTShgS&#10;x/6JHmkDSDYHm4SNzYYiGe+JdnQPT79Nw0ZgA7DZ7o9tJiHYMEa3xJldCbWkKgmeSaKUFIEYa82n&#10;VhufDRHZ7NoYL0Cbje8gyYjMSs4DXgAW1CMtG6V5qUtk5G2m+jt614dfHIzJdjEyppNTvvLdnMTX&#10;5n6RcC9iu4PC4h3gCYgERrQlCTL121zbjMVZjAEeZYmmxFay0+8arGsFVAw/8LFifyQ/fpf82EJd&#10;o67FOTnqX/qGVrIcP8VRzMRkAcop8boO5kHWGPqibLOlLZba4kYeX1yAml6g9tgLEOi3hUpc1pkS&#10;WHCCBDgZtwDRKf4L3Lg2RyK7GDOf7ulTngHT7vtcx7HftQ8MRebaurGOnBpq6/N4bJ1mDa17afTg&#10;A0ZPxk/EP+vCOzMAUXatA/HmY0mWz+47daCwufdhxdzMAeGTI2PdWAsBZWtHn3vUdW4Ndj3En/11&#10;UjU6OxXJHn2IXTz2yJBtnZJr31DGN7d1bwzRv96digCiAXln/62p873vg8gCnCd+a1Dd/dr965rx&#10;j21zNX8+093aQfuHu71dnc9k1weKiXnghgy/iq3rYO2oG0fGuOy88QaedTR+TpJ/+/3ZF98fYDT5&#10;5O0BRI/f+nB7+OaH2/UHb26X77y+Xbr5eHth6KU7b2yXpv30i3e2rz1/awDQ4wV8nh5A9I3LD6b+&#10;YPvqcwOWpvzGK0+2b159bXv68uPt6y+P3JTfuPLqKp+ecV+/fH+A0ePtyoM3tmsPXt2u3Xm0fg/v&#10;qi/+DADyI8GebDwYkPTe+7MPfvcHs04mt3+yHzCUS8uXcm5ARZ7UPudk+foi5x9tOVgp79JnjD4y&#10;2tlQwhDlZHaQseTzgUynSOlif/WNz0rjP/pkcvdBT62EPo41WJnwMnzUKcyQktN4HpN9FgyhM6DQ&#10;VtLHKXwUMAmc0K3/r//Tf1yTc9qjz3j96vh8pq9A0WMO9atnAwWelF0UvhcQFwJPqZ8c/YhOFzW7&#10;F4E9Av/Tn/3iQMifrJOhb3hMdvmVBXAAHiDFKY33dgItAZb1za9pk+sbX/qUZAEoddS3wvZTntlw&#10;PpjE8O57C/Qg+sip6weE3v3wo6WD7fV/yCZWnQq9PTff+kbZkchsQqiNT91mZOPfN6g94bRh20hs&#10;2m7ytYmNThuCzbRkq63PxmHTWO8gzDrxCYyMDcOmygcb7ZlWUp7SZryS89STK1nuQGPf+Nr02uiW&#10;rwfxF0//RVIeCkgFcNRtpjbMElm622z10YXUA1NkA0b7yZD1swO3HveYkwQmuSnFWbKLVnKZeOEH&#10;EMyZLCKzrsWU4qbeptpmW7zFVl/g1LVwTQJDfQoWWzHmI3DJ3or5cQ0CJXziA78QOX3q+PwhE5hR&#10;3xP2nnzEL2B5rtNjHnQUr2Xz8E3/Ar6zbrSLAf17LMxbghqaujhIvCXoEpC2pOT0qG+SKelYeiZu&#10;6zqM7D7mU5IAe+QEkABE+WEdADUXpztzf+BZP+rWjDXU+vKNJ2tFn9g8Hn8eHb9x0wmsEq13icYv&#10;66XTogAzHxYwO91/yLV1rW/evL6Aw5689zmR7TGiMXjmpTSm+3ati1kz1oo1wAdzdR20XVflAoWH&#10;brbZQupsoWJX/LJnXD6QT8bcgFJzcz+YNyAICK05j8w+p/3aiKX7TWztSer7uto/FInZEVBqAAD/&#10;9ElEQVTx+b7vnkauEz/Sxw9l6wa/eZzb5Nxf+762f0Fkl9nXj3npxwfcvMRfuZ9YvrkA+w4SrVdA&#10;3J4+gOq99zePx15794Pt0Vvvbfdee2+7+9r720u3Xx0Q9GRAy36688KdN7fnBxB96+qT7SvP35ny&#10;te3rLz3avnZBj4d/f/uT5x5sX37h0aKvvvzq9uVLwx/6kxcervqfXn6yff3Kk+3bdI7+l71cffPe&#10;AkLX79zbXrx8dT0au/tw7pnx6eMBQv4P5/vv++C7YwV5sHwqV++4YP9ClLyJry1nloO1jVNH5ORZ&#10;/cavPDs5udxPVi6Xg/GV9OKFHTx1uvi9IzS+9QSKPSXZ9KGPv/+D7aPvDagDhiijnECGET4DlBnU&#10;pPHI6wee2qh+8edOVXYDZ6cFgA7jtQMVJq2vIBjHYQCob6EVFOPZXc6Pb3h0sJM9lD71ZXPmo58t&#10;QKdxlRfPH2ccHv/YpaM4LKB0XMTl8zF3uveXwH+0fXcQsgXif7z432HAEIAT6AFOABknN8APXl9x&#10;V9/bc3Mf4AaQQW4MnxQ64dFHZn16OPoAHiVwpK7/LEM3m74R4HRofYPMyZ8kuebo2nya7Ep4e6Kx&#10;oU95bIb6lPpt1Ds5LdpPK/SXwBCdSvqtE3Ls4dlM6SqBlgADP/h02hDpDWyTlbTJGbP+j9hsbL7x&#10;FvnBND8e2bshEp96fehDm+W0+WE++cpOPPNu4+cTP87xQBeJ+4gh2ebTXOpHa/zMC48snWyg9BcX&#10;dWUy+MnSITn0KbNP16hPrZ3Wldh6F6RyAaPxVVzdu/nETyX/8cUl0MOfYqMMNJZ8XAsAsXc2+EyO&#10;z/v+sJ8+0ale3Jp/9iNyaO0z3l8ZnjURKJCk9gQ74GTm3q8GAzqAj9Mi3x5TdyoEFAEJ5+RrLhL7&#10;iuvokfToCkxIWpKdtsRszfNBaf5AUI+R2V4gZkqJOBBdYhaX88mF2AFCABE9AaL0oHWCMf6Zc6BA&#10;mw/6jNllgIf93SmPe+lULt7M/9xnDBuuj5h3XZWuu2sj7kCSDzLWk5io43XyIf6Bsf3E5tMTFfEF&#10;gPakvwMZ9R187MDBNUfmYl7FnxwScwCCvgVGRv86wTvWX/FVimfg29ozP4Cn9akPL3C+6gdoyZ8I&#10;rzm6jwI/+rTFA0+8Wj/KqHUPwFozAbo79+7sP9J5XEffqgaE1o/hzt5s3378xlvb3cdvbg/eeG+7&#10;PWDIez0v3AZ8Hm9Pv/Jo+8aU3775xoCYx9ufDZj56gCfAM8Xn7u//dEzd7Y/fn4HO1945sH2H759&#10;d/uDZ+4v+sJzj1b5+9+5t33+W3e2L7/06vZnr7y+ff3yw+0Z7xRdf7BdunZnwNC97eUrNy6+Ee1U&#10;6O33Z++WY3wJZ+Zr/nKkHCt/lovV5VC5U56VU6N1GDH5VB4NFJV3ya6+z+Tb2uXuKLv62eXLBRAa&#10;0mcMuWzCEeSUxsjdDjP+/C/+aj8ZSjFaDs0gdYAiQBBxWh8+ZW4am9zPfvHTtVHh5yBZdY4BHvRC&#10;i4KQk2RqCyAg1MvK+o09+whU4a2gjkw2AkuN4XuACMAqEMkYb9zy9TRf9vlOFp9PZJX8wM+XFYMf&#10;jG9Ohj767nqB2v8X88Z9J0BOcoAgoKSTof3E543p3x9zATqBn0rA5r3xB7DBo8tYwGp/7DU38dw4&#10;AJISsv3g4+8u2f0kaDbajz5ej9k8fvPVSN8m8+85nA4BQovmmpWc3NjnxNuNja8fr43IxisRuKFX&#10;YhqeseSMt7m1sSK8NgztNmD6lPmhrkxGCVh4Pw1QsdYkRvxVn8Tif6lJgn3zbf1S7PjXoxCE17si&#10;fRsONTe0J/d9Y+MXwudHidkcySF1/H3d7/6e5fmN8JJrfurGs9fGSS77+tIXGYufD2RLVkqbNbJZ&#10;I0kK3+mQE7mf/nQ2F4+b2B9SF0O+pI+d5pKf+ayv64iMOQMhJAlJ9p3YGfPZ+S29B0gsPvjJnak4&#10;2GeQtutifSFJq6SsdI376rxfF16/LHycvKxToeOE6CLRTlKyfpeusS/Z0UOv5L2Dp/00xXsfd+/f&#10;WfLW/e6HsTsBMUpJFgWKJF9xkozFpJiVyMkFVgIs2gALmb3fadHuJ7tdA3LADdvkjAeCHszc7z+8&#10;cwGGEH10k1unUcvm/rtJxZNO17jrDUjvp4vzAWGSHwr87KDm01OeYiVu9QdsinljxBjvbBsZG2jS&#10;3/+W26/xfhpnXViX1kPrTIztSeLdyRxese9kG7/rgu8+cc80r65/ZN5OynYgtD8SVO6ynwIg82hN&#10;KBFffQvO/7k7/787dXzACBDy1fRFvuDy4cfbGwM6HrzxznbnyTvbtcfvbC/eeXP7+kv3tq9cujv0&#10;cPuKU59XnmxfeOHBAJu7A3AebH84oOeLLzzefuvr17c/fO7h9h+m/Xvfurv93jfvb7/1tduLfvsb&#10;d7fff+bx9vnvPFyk/w+fe7yA01dffLh9/YU72zOX72wvXrm9XXr5+vrWs9/DA4S8JyQfrfw7se8D&#10;5XrlYXIskhPL68CLQ45Oh+RSffJ1wAYPhnCoUF7Fl287hMCTZ9lVN5asXE0WadOjvvu3y6aPHb7Q&#10;S1Z/OEXu9tM48vhTnyaWHdEZzGEKlEAMxygLgVHmvSKTlqAkqr/4qz8/FucOIoxtQtpnfU1En8nh&#10;I4E7/zYRGU43EZQP8ZKtTp5+fvCPPXrZCcCo05Ffzds4+snQ9Vm7+C46+cZf/M7Qx59sV65e2775&#10;re8sUAS89GgLgEEei9175GTIiRGgtP9IIjAU6AGEOuVRAj7AEzmgCrgJ7KxToAM4AUJn8FRJ934i&#10;5T0jj+Am0c+N53TIY7KSawkWBYYQvvUhcbUBu/n12TCTlTDRulGG8I01Lp02Xhue/rXRHnJKSZGs&#10;Mfpal/GVeMo2av1uRqccXhp20mHzauNqk27zRnjI5rdOVMYefflvfvxtgzO3Nrzm1HzQRdIw78NP&#10;94E6/+gkj69tPF4lHenXpiufVtyP2BQPfflCvk+pnQQpxSBwJJnF82jsF7/42cWjEHFbvo6NfGKX&#10;7/xoXvkaT1tcdh/2JI8WGJrEtIOg/ZM4+dZRvtPJTrErBunsRFBCYZdc8VvXZvrXOpxynRasROl6&#10;v3HxMnWA6AFAMMDg0YCC9Q+CJ9FK2Gj9/7JJTj61469ke7FG9oS9J/i5Zx892O7cubW+GSRR848P&#10;Z/ChBDhWsgW4JylL0CXnEnRJGXAKqCywNiUeHYEVcur3HtxZ/RfzPkBE9gNhQFEACRmXbn0BNn07&#10;WAK8dqDVuup+dm2skx61WkdnoIACO0iM/MCle4v8GdSokxXPCM8cAFLzWUBieMXduMBVIIo8Ob52&#10;HypbR+qtT7yIfGuMDnXr3H2BzM0+0ZzysX7rgj8IP1lrtPVaHJ0GATt44quOFyjqZEjfeU/ef/vt&#10;w+3JAI97r72z3RwwdPnB29t3brw6IOj+9sUXh154NCDo4faFFx8v0PN73743IOfO9jvfvLf9wXNP&#10;tl//yrXhPdh+6+k727//+p3td7/1YPvNAULo3037dwYc/eb0/dY3Ztz0/fbUv/TCAKtv3dz+9Nmb&#10;+1fxL/sfmHe323dmPb+5/+cC7zH5VWy5z57xg+97FWbAj8ftk2vlRn0BHfmznKwtb5KRM/HIyaly&#10;cgAFKDKmg4eVXyfPkkX0I+P1ye3a5JE6XY2txFdX8iF/l88DhrzqssCQBWFyDGSEMMdQYAIw4NgF&#10;CLio/2AMcch/ft9PZPBNjh4TRqEx9YUUpySXk3Ti8UGAmgA+njFKwVqBHH4gDb+ApUOdfXrIrNOm&#10;6csH/rDTOHrJ8j8ZNvhADz4ig5qPf8XhUZmToVeufAqGnAL1npASaOlFZqczboL+10snQ+R67KUN&#10;QOnrBWx1pT4LkxwCjJD6/s9Z90dq6gDSGnc8lkPsu/nWbw6dNonzZoLUa+sDZs6JyCbTxpmeyDgy&#10;xpUE0ZIdvsSmz+Zx3tyQPu+i9dIsYqvkSV+btY1K0nfK4Z2kNu8+xZYkd/r0+HsHCJ8menbp45N1&#10;zOaaA7/H3+ZCtniY++o75lXSdtoSkHF/0aM/IkcHvhIV0/qTWXMcHcunKfG6VkvHMc8IIDpv8GIR&#10;+AEWnRDp60SJn+5/YOsMUvih3Tzzsznzd7/2+ykHAOQxBXI65ERjB0mfjstn41137XOMa5Ol37rg&#10;R3x1sn0CX3KTkFxbCUzSvPhRRQBlkr0SGAoUBYKcODjpuT0AByCS5OjawdD+onEJmSzyj1+NWcl/&#10;/N/f4xk9oxvoAIgCHgARIBNQBIjEqBd8xQkwOYOWu/dvLx3xgBrtO/cGhA2RkVTZ3W3v7xsFeAJC&#10;eMYhOtOPT+bm7WsXgEmilpTNZ13zY4217joVisS42ETxxOj69WurxOubfUASOfHdAc7+mNL9yC4f&#10;zAdA6Dq4TvQ0Tum6kDOmNWDdKK1Z/nb/LN9nbbd+rJXWFWrduUeQeyc71pI6Anr08ZXf/DPX5fux&#10;DtgHfJpDp0DqAJL4ooBQfWsNvTGAanTtP3syH37feX978Pr+2z83X31/e/HuW9vTV18dIPTwOPF5&#10;uH3+2aFnHm2/9a0d0PzG129vv/Vt7Yfbr3/11rTvrPLf/tnd7d8//XBA0P1F2r8x9G++enO1f+sb&#10;D7bfHVD0R9+5v/3R09e3L3ztpe1bz13brl4f0PbAo9e3N18OkkPe837QD2Z/ndwnrv53o39ma9+Q&#10;I+VyeVHelE/lXGVgp1xcfi6Xy7H1y6f45XR66TDGWHVPeeh0GMOmceTpWvn4lNON2zHKflhCn7xd&#10;LjdW7v7xT4CvH/kFagmeo4DLp2hsgYEhLyRxZAGY6TtPiPKSFtqTwD4hIAoZw0E6lRCiukkVDHy6&#10;6NbXpGorTYIvAJqJ0GM8omuBndHFN74KECqg6ffWvmeefFOnVx97XTA6jaGH/S6UeoFnf81v7JG1&#10;aLwzBAy99PIr69thvTOEvLDs8RQA4lQGASQA0Pkkx8ILCAFKKCAE3JxPkJKl46yHXLIBpey58fii&#10;vW7C2UwWuemPhGMjVLZhtIHYgPBqlyxLdkt+dCVnU9Lvpi8ptuEaT7Z3HXyq7Sjbp2cJVRI5nzRI&#10;vPokFu11+jBAKIBj4yrJ26zU29RspOTIRMa0SfIT8YmffETmcfY9StZc9XXCInZrsxjwggIZ2Uhf&#10;oMNGzE/+7IBtT+xKfuezeSaL2sTzG51tFA/jgSCAqFKCA44WSDrAGz/NK9/MoxJfXUk3O+a+xw4o&#10;/vRECAiK9ut1gJiRz0cJQjvwlU6UPP7f1G/drCTo+g1fjMRrT7KPFhBaP6boFOQEiu4DK1NKzEBN&#10;gOjWnZsLEJXA6VOSCzhJ6PqjxfeY4+7tBSwCMQjgcLLj9AXwuFjXQ2LifSpxso4DMYGW23duLH2A&#10;Dx6QhY/u3L25+rInqQJxZG/c2nlsB6SMzSdtuunQvnrt8rILtJmH5CxZi6/rLa6tYx8YAOzuq8AM&#10;EotOQTr1uHHr+vh4Y8U1H/WRc92VbAEO7p0ABFogYfoBkq5PwIRd/ABG44EQpfV0XjNK8zivHfWL&#10;+2PIvkQ3ojugcwZD53Y+IPfVqo/9wBmfzFk8+Blw5W+xQDuI3R/R+qHF19/eP6Taw/3QokdkN5+8&#10;vb3y8J3t2dtvbV99+fH2+88MeDnAz29/5/H2m08/2P7NV25vn/vyte3XBtz85rceb//6K7cW79e+&#10;OvwvXtv+5R9f337ty7eHf2f4d7b/+09ubP/qT25un/vS8P/07vZv//T29u++cn37zS9d3n73K5e2&#10;L3/Lf7MfH+8BpPNB5/0P14f97/7gh9vHP5gP/AOGPl55efaRAfTrfc3ZR+TF8mQ5O3ygXg6WN/ED&#10;KvJ1uVlbSUaO7fBDXkbl9TV2xpFli025WElOPldPPxljHJycMczSOXV8Pmo/ZdGbHDAD2BCgLGMS&#10;PhSGzwCeOvBBuSRgQ3XjrPcPxjFjQ15L/phogKISnYOhTT5njccTHGP40WkV+QAPX+ggL5gmqOQn&#10;/XQVRP7xLVsCXuACYSuY06ajUzF1OtSBL/ViwbYXqC+/cvUCDHmBGqCxwJWAx8U/SAXEZh4+DZyB&#10;C4DjdKcxnQT1qA2fbH3J4/VyNYDkdAkwwg8gAT/98nRgbAGj2SQkljYLiQjZNPAXHYlMv/US33VX&#10;SlD6lTaHdJHFc+OXEPWRbRM7P1JAASNAqE/Wkipw1PsBPZpZIGkAQQDC5hTosXkpAxidCsVLvk92&#10;zZe/KFDQvLXPtORnPsja90HCxoBvXEBIiV+ci5F44PM/QAe8nDddPmvjB34kpsi4z/qmzYeAEDlH&#10;2YDPAj9jUymx6eN797Dxy69JJMra2VBGaw3M3HsM5Hoou5Zdt+XLkPnT4ZpLDoHH9BcfsvkgPosO&#10;uWTIW1v0iY9Y7Un60f5bQwME7kzyvwU4OFUZEKAEiHqUsxL51AEhiRtAuki4s17rlwyVgSJj1SVu&#10;Y6/duDLjr097Bx+Ah1OXHlsBPWJRKSbWfI+qlJ3mADDADWBDH78Xb0pgJtL2vslOty4AEoDTqZDx&#10;xsZTR/HJkwucSMzi2/W4uAYnMGT9iYfYrFO128CVx3l7shcPBCQCRUicAAD9nZAEBAI2AYnAUGD0&#10;4ppOGThKX4CCXvfwAhazHt173WetFWtKW2lOeO0/7ERstwZQfpizOrJvIPfWWnujp3nwx9zPPq05&#10;TelaAYlI23wXiJq9xz9D9f7ovaEHT17fHr757npx+tKdt7anr722Ho15HPbvnr6zTnd+/euA0J0B&#10;NTd3wAPYPP1o+/WnH26/8fTj7d/82b3tV/9owNAXp/8LNxb9iy9c3/7pf3hllUDR5758a/vcF65u&#10;v/ZHL22/8UfPb7/75ee3l2892d5+b3L4h5P/vj95Wg73szG+ev69HRB9MrnOb9X5YLVeSzgBkfJ9&#10;+fOcz7UvgNDRlzw+UpdfAz1yL73ys358/cYvncPXj+hTyuHhC3Ll9lUees65HJX3n7IpedSFbN42&#10;RyTBG0jQSUqIq4FNIHmbKR05lAyj6h1PATTKnCxg7C25A0zhqRtHlu10AEPGBYDIRumjC2kbw5f0&#10;Zhcv0KR+toEf8HER9GdjXdDxib4CCwy9fPnKBRjy1Xrv+QRc+t9gQJBvcjml0dYP7CwwM+Cmkx5j&#10;9nF7P9Imh+e0CW+BnRkXmOpdI/x0kWcPAHIqBBQBYuvbZZLakI3QJhG1oZTEbI5K7cjGomzjsbmo&#10;ryR/gCZAw4aJZwOwediUOlqWTCUKBPxIFD5RlzAkVycPnk/7VL0ewwwIklh80pbUAzkAQJ/iAAn1&#10;z4KhAEabmg3JJmrO5sK3BXKOmET4ZD4LCvQFfvS14ZbI3RvkxKb40G/c0rGO4PdToE5z+Khen2Rk&#10;npJR/MBOetjO/tnf/PvsqdAFKDp8ROQi4xFfXfvAC33FB1/CB35cv8BQINZ1ywe6zF1yQMbu13+P&#10;h7I22eLMP/6QX7bHrr7arqEEJlFJYN4XAnpuD0C5eevaduPm1QWKgCMgQkKVWCXZlVwBCgn8eBeI&#10;rh7tINclHhmyPS5TAiMAyvlkBthw6iIekZgUq06NepTmHgBa6EB0LsAzpA1sZaP+TlwAGv34AaEl&#10;c4zXjgJdbBlDT4l83QcTWzEXf/FFgSHrD/gW5+J248a17ZWrl5cfQE7Jvm9M4QfakllAaOwh7UCS&#10;cgGpiXHA5ww+99ibl3jcvAAU9x8CcnSZh3tZfK0lX7t3qjhrdPLXq69718iHOj9t8dr4wQeAdH+n&#10;R5lOlI/FprL+C5kZkw7zBADNo7lfvXblIi76+N/J0QJjo+fBq48WGLrzaEDTwyfb3Vff3m49eX97&#10;6d7b64Xpz3/n7vbvv3FnQM+tBWT+5R/vIOdzX76z/Ysv3th+9Y93+txX726f+8rd7VcH8PzK5y9v&#10;/+wPr636Px9gpP4rA4Z+9Y+uXwCkX/39l7Zf+8Kl7be+9OL2Z8/d2q7fm5h99IPtRz+aXPfdATsD&#10;gtb7sL56PmDokx/+ZPv+j366vo7ua/Xf/e4OPORZeVH+lBPlVvkRf+XUAzDhIzLl4A4nznhAri3v&#10;lmcDQvrZUsIBxsvBqPycDH0rV0+ZX5UofXzj61M2cRuhza6NcP+kuIMMQhaVOl5EiT4nSunYT5f2&#10;oy0OmIhxAgYEBW60c6Ayp/TT0Vht44xZ4w8SQPLJqBuTX8r8VxcE7QiPj/oDNGx0oRA/BKwx+Vt9&#10;+XT4599xeGfouedf3K7fmE+bd2dTdMMNYFnla5MMJeK5Mf24Vr/3s8DOa7PhTgnMdJqj3bfRtMmo&#10;r+fKI+ObZdq9H7TA0cjot3iBInIBKrbWo7rjEZly/ybDnthsgDbCNkM8fUCNaysp2RxLjiUk8ng2&#10;ipXYDl2dCgE9JTGkLalaZzaDToHOCUOSCBRpAz8/+onFPyDukCdrDICw3v05TlfQDoYmqbLJp0Wj&#10;e9EOPC54xxwDAM27ufBdHamvuUx/81QXgxI2Xfv9s98T4nSeO6JL4tfHl5XEpwzgmIvkExhqXuc+&#10;CcoY/vADXfg2pE6/WPMLGPLCNBAkXkrvWblnu7Zd0+XzMUe+apuPOeK7bq73Ppf9JK/r0TUEinaA&#10;tIMgsithTDKQyOMFgOgsGbHbOswuv/IN6V/XY2ISEFqf6mfNAD+BoGvXLi9QpI4COgEcSXeBmgMM&#10;6XPicQZNeJJycpHf8lmPtQZ0AECAxgIbAzqsX/EQA7GIrGUxIgOUOKkxJpCDF8BZoOgEjAAi9pSB&#10;CPL6jDeOvsCQsrox+oG1HrfRnZ4zGOiar/viw/ngMWtOKdbiLC5iJ7lfG0CEJPvrN/nmpMoJ1n7i&#10;di7ZAiBcd+vHerAWrInGo3W6MvrpFecFLMT7ABUAhrH76ZATJe8c2UusNx8I5t5YH/T2D/HKvsIO&#10;AD14JPY7gDJuBz0BneNR3PRr07+fQO2P9sjtIGjvu3vfY7GHq7x5+9Z27frE40SvXL2y6PpN1+zB&#10;8pENtte3iSee96aO7k77xv1H64cPX7n/5vb87TfX1+Z/95u3t3/3NY+/POJyGnRzQNDN7V995d4C&#10;RAAPsBP909+/sv2q8vOvbP/s96+uE6F/Nrx/7mRo+P/yD67s9Pnntt/84+e356492e69PnH6YPLa&#10;gJ7vf38+8E8e/MmPBkhM6X2aTwYUfW/A0A9+/LPtRz/ef8cPGJL7yrXq8qdcKneKfTkWkZE/yZNB&#10;xsijyZWrA0fGqMvR2uV5ddcZIMJjL+yhXR5nQ5sv+oAqRO8v+Tp+DBjawQhwAfSkqIS/UNvhaKAo&#10;MJPCHKA4NIdyJJDRxJFJR5+1aVw29ZkIOePiVcc3GTztCE8fnfXRmQ949SvzuQCqk4mvno9nnZ98&#10;Isl8sr3z7vvrxelLl15eYMivS/sWF4AC1HgJGjABUnzl3UkSkAPIPH7jjfWfgl+d+pODtO8/mRt0&#10;6q+9/fbcNAOYpu4f+L3+zjt734CcR6++sT185AYeHUNvvSUx7/8exD+Pfevt+ST02iTUAWt8fGdK&#10;/Hen7tfHz6cXNkCJp6SHSrQSaJ8S+zS+J/gBLu94CXCS0ZvzCV0S+NCjwHe3tz+YDem9N7fX356E&#10;9+4AgClffevJzGF8/MRx9pEkJM8hX3Xvn8Gq43n/w9fkPaP2VU7tvha//i8VAHEkfsmSr/kdEJBw&#10;8dqEzRW/T3r6S770VZ71Gatkq0S+kvEQWcQHsZTA2ZZMSiraZErcASCJBijrRKhSnFGnQOqBJTwl&#10;oHT2S51efLI9VgOegKH1Muwkte8NKPrB0c4/c81PdTqbZ8CnuUsWkpG4IX3/Lz+GL3aNQeuT8CQW&#10;yY1sNlwDNvbk9im5JnzKP+2unVI8nbJ4R6f3dIADid/jqxsDgpSXr1zaXn7l0iSkqwscBFoAmE4d&#10;OoEAeAChwBLy+ERJphOLHRABK/upR7Q+9R8Jn3/mZ57iwW/xLSYAyI0BCtf5e/v6Km/dG70DaNDN&#10;uwMsDkqG/N1H91Z5Dcgbee1kbgMXx3ikre+V61e2q4DGwwFaM+bKjatLR2AFyOjUgu+uHRJn/iq7&#10;hq4/3427NXG4dss/lL61XZnkr0Q3Dv7VG9e3lwcMKH2T1k98AAF+98y3acneXP+aaHya8ejaAIcF&#10;Jo4S785cF3LqL13xGoL5DWD1rV2vEgzZX/sg6XUB/0oCX3u9ezkfTH2I3H9qZP8lfx9UfZll36Mf&#10;Lt6dATbklWT55h1QPu/jJ96jmyyiy38N8A+0v/Pc8+u/uSP15y5dWv+RwL+0KCfQ5X9P+sB89dbE&#10;TaxmPtdH97UHj7aX7zzanrv1ePvOgJSvXHq0/e7TN7Z/+5Vr27/+k2sDaF7e/snvXBqAM2DmC/sJ&#10;kUdfC+z8wdX9xMdJkJOhoX8xYOhf/uHV7XN/+Mr2uT94ZfuNL93Y/tUfXNr+9R9e2n77Ky9vz74y&#10;Hw5em/3l4+9vH3w8H/D9svTkNSc//m+aPLfy8vcmV/vm9I+O10qGyoNKORVWUPd4q1dXkNdWfEs8&#10;PEBG/XyaQ07uLceunDztz9b5Joc7XEHsdjKEjMc7j41qwygLAM3+Z0x446kEKGBEfU12OlGKOAGF&#10;AUQmnVHtizFD+ChA0Xjt9LATmEg+5wtW9cCLfqUx6Ww8O+rGKJFJmjQ5fGOXvgNYofQ1V3oEKX1s&#10;G6tdLFZ76uxq/+AHo2uQNHDjF6i9N6Tcbx7PgvcbTd3N6vTH6Q1A4uRmnRwNsHn42msL9AA6ASJt&#10;ZTzl+4PG35n4r/4hP4Tll0H947zHr4/+AT/rdMh/0vfukEduA4bw+Qgs4b01BAzZ8M6PIpSSz0rw&#10;R3JDkrYkLLmqS+oLEAExA37e/3iAw5TAT22ABwhCgBEw9ODJJIvXvTgIbDhVmqQxYMdXos+/E9Rv&#10;AfWvE/yOkD71DwcU7T+YuCdyCb1EqY4CMXwv2Wrjt6mrS1L4qHmLA5mSlrLEFhkbcMxmVAJBxTOd&#10;vX8AsIilT9wBHkCmR3v7C6ufnnj1rZ5PZd5ceuhsnpLYOi06gFKnTQGiXefcr9+bde80aPh85Vsx&#10;y1e6xCwqwZcUAyz61ifm06kCEl/yqLVEP3n9xSiAFEnGnR4Zwy8+na9zvup3etjjH+T0w4mHkxWn&#10;HwDQK1dfWqSujwxZpyTADZAD2ABDYtp7MZ0MaasHhoAj9WvXry5AwGenHoCROJ3Xm/mbZ6BRqc+8&#10;jQFMAjYACgJaAkfqL119eZXkyF+MGRn1ZAEffBToifQFjPQvcDU2O8VxyuNUBqDjm2smzq1j8Ub6&#10;9pOT/XoDJAEgIAFQAXwAIWDmlWvXFhhSD8Cc/xv6ejw0bYCD7AJDMzZg9OLL/rWRfwfh/2Nd2y5d&#10;fnnXPXT73lzr44S8L6oAPl4Z6JUC+y5AAxQFgIwBZvr3R/bqHQTt/yYJBXTiJVMduPEqhH/G7R+Y&#10;Xp4Pwn6Tx2/z9A9Nn790efy/Mn7fvJB54aVXVumHDF+6MvO5cmV75sUXt6effX77zksvb5eu39xe&#10;vHlve+ba3e0bl+9uX37+9vb5p69v//4rV7Zf/+MrA2gubf/8d5/b/sXnL22/9sVr2+f+6PL2r/7w&#10;8va5339plb/+J9cX/ZsvXN1+/YtXtt/44tUZf3f7zT+5sv32l6f9h89tv/Pll7ff/9rV7blrE5uH&#10;++PDTljKlfKkNipHy+HlRzlQjpQDlTDB+kLS5ExyHYqoB44ak64wAZvKcvDK6UddWV++nXXgqfMT&#10;X7v+eOX++pY+uofi6X8qpzADHkrBQcupIfze90FkAkZNmhFydAkaYigiI0j00nV2jjN0ugjpbxKo&#10;yV1M5AjOWT8ioyTTM0GEVx1Q4lttdb4p10WbsezTla3ipM0uWrEZvwAiv8wJBPn1aZ8A3DROg9ZL&#10;ca++usgJkBvUezy9MxRYciPr67QInW/q/VHXJC6nSkPJ4S2wpP/dHQj5TQj9AFZfpfd+kMdjlWK8&#10;vz/kU8FcR490jkRYYm3zXgl3NseV2EZXx+WShJMdj6/Wy83HN8A8GlgvPX88wG/0e5TS45R12jMA&#10;Z4Eotg+AgwJC/WowkEQOSIroRP2aNF8lSFTSDbisTf1ISDZysmsuh4x284pfAggg4NFtPBmUTf2A&#10;JPK+HeDT2MY7KVoAY4CH2Ilbp0PiuAOX8WeoRAzsBJTqA2qAm/NLngDPfmS/v3/A1+ZEVr+xdDkl&#10;QkCVUyKPyfD5GQAyjs/arju9lcjcJcBOQSRPib0Ezxd+nNdO66cYB6DYQukHfoCDQIWSHL86vVQ3&#10;v+ZIZ8m5cZEEzz9JXsLvUY0+PiwAN/6y4ZSjxzVKfSvRH3r2E5D921GAj7mT3fXviXk/RfBofD/x&#10;cJ+59zwS9/8AvafnvUHk3tcfCECSfSAAeECS/+VrVxfhK52OkAs40IGnTYeTFwRoABGBCn0BkOXr&#10;AUj47xHO7dHh9AV5jOODksdL9kD7tYTpUVOPl5bsgBEgh302m8/ZHnCU33jn0higBLhA/p+j/9V4&#10;6ZUr6zTlhQEHiMziz96K/Kitk5j1j6wHrASE+gkSAKiTIHsrEBSoAYSAmPPJjv0aX50f2nzpf0Ya&#10;Rz4A5FSHD0rtfDLm7LuTImU8Piu16dWPvvaNb25f/tM/257+9jPb8wOWnrt8dXv28o3tuSt3tmev&#10;Ptz+7Lk72x9+/dr2+T+9uv3eV69uvzXA6Le+fG37va/dWLzP/+kr2+e/enn7g5H542/f3r7y7L3t&#10;q8/d37724qPtWy+9uj3zymvb08/f3Z5+5tb23CuPtpevv7q9cuvV7c7j2W8/3HO9XFuek9tW7pPf&#10;5L8j55UvER5ZeVlfmEFZP5Lv5Vt1fLLG0F151lkuPuuXxzv1SQ//8Btf/s9PsohceCJ+soi9dCww&#10;xICOAEATixZvNtGCps0oUqeIDs4tRHhyULlsHJPXNoYeYIotejiM8NHSOWPyJ5t4UXqzT39+0ZF8&#10;vkR4/PSS1tI1Y5GAh2CNJytYBZY9xE999ANCABEw5DHZsy9e2m+uufnclE59POICTJTrSHdu0v3l&#10;6b0NHKGATwToBITIrZOl40Xp+pweAVkA0ZvvTbL48MNFHrPtNl/dnkwSejiJ9o13R/b1/Wv+XuIG&#10;igAh9MF3P1ylZLgS2yQYiabkFqiQZDudWKcZA1wW0DkeeanjIaCnxxcBIOTTPAoMLdAz1OMxYMiJ&#10;0HoMNnx174KQdUIECEVAyUqOAM4BXDqNKWlKuCVR89Fe8kdCLcmv04bhRY0P2KQjcKQvkNWjMW22&#10;I+OWvkkmYreDFABnQNUkRXHEE8tk9J3f04gaDzQ5qVgnF0dCb/7mY35AleuEFug5yMkQQITOp1oB&#10;DT4DH3TRI170LwAw4CCQAjR85atfXnE7x7J4Gquv8fjagAcd+sm1vi7AzIAMlJxYiyuf1I2J8k8M&#10;yAfSFrA5gEygBSAKzAS8jNN26kLGaco65RldSicqxjtJWbo8ejra9DtlAUwk/BL8AhsDCtzf3hME&#10;ggAiX1hwvwNB3hd0DwJO5I0NuAAOARugxelHgEJ/py6NwQdA1FFgR0mOT/qBlnQq6VrAZPiADTCE&#10;ehHZS8YA0dqjZ60ARvjezwGCPB4jzw4f6eQnO4EhpD/Ax7/ly/iFjAMyAIkz0LkARdMO9AAiQEQg&#10;BR8PgAF47I1rbx1aoGj22AWIpr0ebZ1Og+zPS+fooQMwiQ/gsEE/UgeGUG3lAkLA0VD15duhDy8d&#10;HpmZVwBMP9+WvfHjT//s69sXvvDH2ze++e01zv8Eu3br7nbl1gC0B29tN+6/tV2589Z29c4727UH&#10;H22v3Plge/7aW9uzV17dLt96fX0L7JJ/pTGkfXVkb9x7Z7v14L3tzqOhh+/O/N6aeM66fzQg/P7c&#10;k2/M/f7O7PkfDFCY67ty5ZEH5cuV2yavyYXl1YtcOaU8uIDEtOXCcnR5G/9CZtrprIzOfdk7y5R3&#10;+2q8Prby2eM3MuXrixx++GUNwy3ZUiar3c/ywC5PYVBmIqg24TXJMcq4eo4oKQjx4blpMsjYhcHp&#10;J98E6cMzlpMFAP8MtpJXJmMcXv0FWr96dgoEAlzIp+M8t+T15zvSh8cX/cZkU918XaDF+/5ctO99&#10;bxL3h+t3hp55/oV1U9x+MBvqcRoEmABC0Toh8ulQAhxw43EWgAPcuKkRAKTsUZpPPsoFjBaY8unS&#10;Y7T59CPhTCJ7fZLFW5PM3pok92R0L5r+x5NAgaK3J7kCQ6gToY++N3EfIBRJipLTLyXZ0SP5lOhQ&#10;pxU9jimp76cRn/L2EwzJfxL10e5kYyXn4x0KdgIW7Eh0JVh+IMlQ4l4J0smGU4OZKz2dsCj55dET&#10;4os22v371JfFG7AFqHl0st5/CrQNsFsvuj55ML7sgA+A8y0hj2WUgJ5YSMiARV9C4BdSr80XIKaT&#10;nQuwMvM0R3M19xK8eJgn3jqZGXlgolONgIXErr9rdgaxCB/AOfskdsBbLyd37d/5cBL3AY799klf&#10;+337g3cWQAAO7nkU9WR8eNPaHpAj7pPwkUSP1i/pHsnfp39JX3390Oix/sjhSb5OHfYXV/dvByEv&#10;wCJ9XpR0BK/9GkAxQKM+gKN3ULzzERCQaNlWBhD0R+skY3iAy+0BlSuJ37y+eNqAglJCVy5dB//O&#10;o31O127f3G7cvbu/93Hz5qKb90ZmyMuw7nWPs9/64INFTm59YFFXuqclRifKt3yAmiR4exLmjZsD&#10;4G5MUp0S7+Ek92vXb64vZ/jA5TE3nv3GuHv3H273HzxadPfegMJp679zd+YmAQ+RU9KXfrJk1PEf&#10;PHy8xj4acLE/Sp/7bfa13kH0uP3x41cvdPDJOz3A1PpW11xfJ02okyMvFgNNeF4wRupXBxws/ugx&#10;D/NS+hIKgIC0qyN+ipW6+Siz1fph0/pgl0/aXnAO8F2AuCn1rQ+uB1gCiIAVwMdpUidKveYAzMSP&#10;xErc1/WbWGojvokPvjlGZMUZrdi7rs+9sH3zm9/cXnzxxeWbPj96eOfe4+3ug/lg84bfp/ve3FM/&#10;GBD9w1n3P5hYfzR+zVp695PtjXc+mnvVj+t+uMo33v548dFrw3vn/U+GPp7+t+eD5jtDsz++t78f&#10;vPLlkffkQPlSHpYDP5u7teXZQA5qjPwvX55lyrdkznbSqQ6EdIgCExhLh3Fk+FE/XrmdTRgELVvD&#10;P1Oy+ugJVxirLocvfw8flQsMESbI6SaCl0PKFZyRRTmNb0zKtY1tnD7jKvGMMwEydDUR410EZcHj&#10;E7lzwPQhYwJjKH/oJKcdLbnhCyBfjc9HVKDwleeg6SeLt2yNHnV6ly8DhD4avV5QdkMDQ5euXh10&#10;PxvEk9n8Bwg9ng1xlSd607sgA0488lpgaEARcAMQATt9yukTT8/FlR0De+HaY7iHk0AfTeJ6wynE&#10;JDfl65M88Gy6gBd6d+LrkRmSvN796L31aMwjMslwPSo7Tgok45IykFLSl1x3MPTp+y/K6oGiKHCi&#10;TiZAgg8gpHfZGjkAIFCk5IsSXzLHV3osJcn37SigyGMgevmgPJ+sOGnhxxkMsQkYOKECeIAdAChQ&#10;1C8JB4TWN4BOpB944R9g0e8K9W0yfprTmsfxnpXTnL7NJJZADR0rphPrBWiG8ItLdXKBICcUTivo&#10;0KdEZC4AlfkOiVNAMjDUz2i47h99f+69Ka0HBCi/OnMGeHz1F++Nd97cHr46m/+0ASR9yCOh9XtV&#10;65Hrp4AID+gBIshEAJBTSWBJvxMIwCaA0zdt1AM8TiV8wjvL9f+cAll0r/dPJgl2IqId+AFeEF4A&#10;Cki6PknRBwYfTO4O0Lx1f8DDXKMb0/fKjUnCA5AWGJq+Ow8nUU6/+oO5Rvi37s8n/QFESN2HIF+R&#10;Xvf+8UHI6S0g5PR2neQOzwcliVaylOTtHUqABUi5P0kToAmwVAaAABI8Mo+fvLZAjCT65NXXV1nf&#10;SrojayySkEvc6mxqs0sHsFNCB4iUdMQDiOgGSiT7QMa1G77e/ykAcYK06tMPsDiB0h/1aI5971ma&#10;F38CZdlA+HxDAQpyax5jy5oBkoGhTrQAM7wFmKeOf+nll7ZvP/OdBciAMfIATY/S7KkoANQHUPtv&#10;Mj6MtkeTte8DFuIiXurAI8Dh1MWXVoBKbSWel5S9w+m/Frz2+uw30/fmrAk+vjFrBvj3Gsk+1geY&#10;+XD+yQ+3jz/2nw7kse+Nnu8u+vC7A0aGPvrEQcX0fTwl2e+N7JR4XozmJ3IvlQd9k1Sek9/kyIuT&#10;l7k/5Tj18m35W/4jX97ug4rcfR6jzoZx2ZAzwwf0ZLPcjne2SYdy2T1yb33aTnWcGNGbTvqXb4ef&#10;ynK5Mr10wiHa+sz54h+1ElAPSKQYn2EBpIyC9c9Mp5/CDAAxFGb07HxHUUvX8IxXJ9fk1RvPvgAp&#10;08W3/NLuYsSnvzEFJD2ILN1KFyGAZDw6z+XsEz36lQJvfDJrzCefLDBk4bqhv/GdZ7cXL1+dT43z&#10;KWxuoIdvvDWgZDbARe9M/c3t/iz6J7Mo3xw0/db7H22vv/3eJJ93LujJIHgvQ99//Nqi9UNcr74x&#10;iejNRfF86kRAkUdiNt/1YvVsuP7Hjc3Xy9UA1XqkNuQmlogsYDeG0wCJMFD05oCNkp+TAUlaMi/p&#10;lpyd1DiliBeRk9SRsRJ7Cdq4Enty9aEFCI4Ero8MQCGZd8oSWJPQtW18Nrw2PgmyZKkP2Zj122Bs&#10;ONrr67WAx5M9wUv0QIATEfN36rFOPiYOgMF9AOTBnfXNHScj2khi7bejov4J7jo14cOxWfDJBsy2&#10;RHHxSGIS/HqsMr4FHuhdNLxPH6lOjG3uU0rmfqZhbehHEiopKJG5kyenPPvz4dyvSn09MgVm4pFl&#10;k+3lz/iRHjx6yHdC6QRT8uhRhLXmGz0B/IA8+f6hsMRyJjx6lGR8UDA2/WdKLz+LH38BH49iAB0x&#10;ApS0nfDU7lSILOCy3q3j4+uvL1BzbZI0UON0B2jRf+fh6NV3+/Yi/T6IeKzRiYE5mvtKokcCdb+Z&#10;G3/Pj7jrBzAkd8kfSfhK4ETirw4UKAEFpA7QKAGgBXYGIEiudAAKkixApB4ASocx7AI/wNRK1pOg&#10;V2IeX+1nEjt9r88epg9pG2+ssq+1W9Pq7kFrUd26BF7VgSLrPTDb19LZTtcZrCFAaf2a//DiA41K&#10;cSHv/rHO3Vts29ckaLnE/a5c996sXX45ETLm4p1Vv7D8iScW80Hm+A/mQApAA7SoB2r2R0qTt2aM&#10;csnIKZNH5LNIvpA71OVNxIc+7Msb6qucD8LWOhn7iH0NSNl/suZ4RWT88vX29RV3vo4sYvsHP/bb&#10;Pz9e5Kvv68cRZw7f9YvRU19AaPxmwy9J+9FE/1LDDyd6l42f9OR7OVi+K2eX68qX57p4852ceEb0&#10;FgNlORSVwwNC7MjH+UK23K591qlcfk5c5He+KFE5nZzxbK3cPzx68M8+KANh+p+iLCcYKtkzht/E&#10;u4jqy+jhbEqVi4bPsWVk6mTJKemwYOlpQvrONgT2rLMJt3jI88tiLumtMWOLTeMK3vLv8FPbuMBR&#10;lG9s6W8O6cg3AA4YwtNPdi2A702Mvu+o8OP1bPhr3/j2dunKte363Ky35oa/5xOEm382mMezyT+Y&#10;zeSOTVaimZv4yWwwgBIA9Gg2IuVrc+P5WfbbjrofzMYznzoWQBqghE8OWNJ+c8AOgAUs3ZxN5c5s&#10;Kru+XfbNdz9cfY9nQ1P6D8Sfbs7vTML69BEJMCTxA0SAADDUyQwAA7AAKJ1cBGxQAGmBnAEzgI12&#10;MuoLeAyAMl47froDRE5/0hFowgOKUP0esVlPUScHAE/AoN8h6ZOiDTnwIDGuRyYAjs15ypUkH99f&#10;j0+AnnXqMEBJ2zdwJFbvlnTaIAF3ImIzE0/1gIM+9QUeZq3ygS+SB186LWHfaYb3LegOiCgDQRJ/&#10;YGTpHp3mt+Y26wowklzN3SfVZWvW335Ss/skESttjvlmU1xgaPRpp9/8+CcGdLCvRPlGnyQP+Pg1&#10;9E4x8dfL/NOHByA40QSGrD8yeNqIn8ABMNE7H4GKRdPewc8OhtTpAdICjUqxE8d1neZaum7n91bw&#10;zAnpA3LWKc2AIo+3gJwzIOoLEHgeg3kkBgy9cuPG/k2gF14cPdYCna9egCKPW5C5aAN4gFAg8GL+&#10;x6OnQJAysCHZ94hIHR94IG8c4OLTvkdY8QEYoAXYCdgEfOhGdGnT0YkGWeOXjSm1AQDrigwdSuBK&#10;Ha2Tp4m3e8795L5yUmNNWoParffASmDI/m3fBjgAgh7FOT0JlGXLHAERfi5QNjLmuYDJ7MPyRskY&#10;MFKXz/Db97VXTpm9Wy6x768EOcAm4gvA4Xd0AJD46sjXyutX9z+tyhWBiJUfJl/IKfxQl5fQAkMj&#10;V46RW/yAoV949uHEv7r47g8HlAx9/4cS+qcHFWRXHvxgf+TuX2H87BfH18lHF33Ajpj4nTlfg9f+&#10;8LvfX49l3e8/+On4NLyPAa1le89h6S+3Vjefcy7PFyW7QEx52jhEbn2V/jgAiU/nmvdQ9XQvwDLj&#10;xMaaYFsfHlry6jMmH/L5Ip5DK4+PXH7QU+zVjUmO/mzQY8z6naEUpjxDFJgsUjegBaVeMEw+R8jl&#10;/Hk8nuBarOrIxOrXl12+mEBjzr9RgPDOk/uLv/rLC3ntfO0mweOPoAsAuezi8yObqz68v/qPf71k&#10;tf/yr//qAgjR/Ut6p+03Gda3yeZTl69TvnL91oCh2dxm87g/IOT2bFS3ZoO5OxvLo7mR789meGc2&#10;w5tzs98ePplX33l/gNNsPFM+mU3Ify6+Ncnh9qP55Dj9/nmf8o33P9pem01D+/FsEuQfzMZxZ/Qs&#10;XU6PxsbjNycJTfnkrUlQA4rUnVLdfzyJ98nrk0wkcCdIA4JmPl7y7FHHStxDkl8J2OYm2UrgNrvo&#10;4nEJwDAgQd0Ji/b9xw9WCVipowUkBmz07omNciXvSWaRDTTSF9jx6c4mej6aXaBg2p0Q9CgE3wkA&#10;6p0RyU/7IlEOLZn1eOT+egdEErzpRd5JkvuPoQ1Imn6nBPj7+yD6JhavvbYSpRM5G47fgKr0jw09&#10;GumkbtHUAwtKCfQMFKwf7yt0onABFEZGCQTsAGAHBos3JLHdvbd/yvcTCwDR41kHO+Cd5DiA5I1Z&#10;T9rrvYHR4ycZlD2epYtOgAaPT/zkiz52JXL95JBxyqVnEr12vpEFkGz2yjWP6QswBRLoReaPzL9v&#10;BS2aMcp8TY/SeHXjjAlgeA/HuyBeZl3lLSdDd5Zu394JcJHHN0cgBnjR9s6fa0EPfWeQZoz5KRfg&#10;GZmSvL3NuxPWqeS/nz7uIFxJBt+abs0brw85PXFyAbx30qKNgI31svPxWCha98Xo7N7UTy997s/l&#10;w/SRw+v+0nb/uJ/OZfurpGSfkw+QPnNz3+Hb+8hG5Lsnk9fmW6Akve5fe7A9eu3Zs98uW0NklMaK&#10;J114i3/kpmSMtx+3f+Oz1z6N8MnZ2+3hybNrPtrG0Zuechkem/iIHv3ywjl/ZENZPkF8BArkL2PY&#10;yYZcpA6k7PfJ97bvjS8/+vmPt5/8+U9XHc++7BTnh2ML6AGS9lPx90afd3u8yvG97Uejc81tPpwv&#10;G1M3RyddToLWXIaWHz+YeA59MuOKh/KcD/PzYp5T71qJpRit9vDpRHSgYkJOvWuW/JI5+o1ji0y+&#10;FHN9xuC3VpJB2kvn2CB74eOUF9cmGh6fxV2JyNAbPeUPR2JQtgI3F7JFQRHgw2BB4BTSzmlyxlpk&#10;dBlrwk1Au4WnvwlwCr+Fnw9uWDxyBYSes590Wmzs4MVHxug3Jj8LYnqaW3L5scZOHxJAN1IyF75r&#10;H+8MSUo+JX7pT7++fefSy9tLN29v1+4/3q4/fLLo2oPH03643Xgwm96AozvziQd4AZgWeJlPPMqH&#10;k1AQPrB0Yz6pXZ9kd5YFhgChXf6d7c7w70wSvDVAhy3lnVff2m48enXqb24PBvjce80juvemfGvp&#10;BZCAI1/DD/z0qKSTDOACsFgnBAfZXG3M6jZjAGP90NsBcrxP4nQJ0PFtG4Tv8VO/c0LWKcx692R0&#10;2LQDWTbukkN9NjgJxiaubPO2WQI9QA0fAzvqAM/5tCUwBBj1zRp9Pv0DOD75I+96AUTAEQAEFPW4&#10;RL3TArzV/2j8fn38mji+/eH+swbA0AeffLLaHr8AS4EnSTxwIaGW8CV0CVkd32lDsmRKwkCBOvkF&#10;duaaetny0ePXttff8I7HxH7WgJPDHfgAuOPXEAAUvTOftPUBLYEaJbAS4NHmR4AIGOkESH/+LT8W&#10;4NpPbLTp7YsB+gI1AR5zAC7MufnqAzqUC/SJzREf+uha8aDriJmS7AJGR5wWmJw6fvqLXUBLXwBO&#10;HyKXLTLNe/k3fp2BKj1AU6eM3R/Ahn3L2l0gaNZz4KT1G5+MtW2/tKaBBO0AzhmA6AtwARTtcWu/&#10;mr2anHvC3tX+pl3Ctz+Sx7/Yj2dvs5fhK/EjOurTZiN77bN0ILrJZhvlo/7VN+PzlV947NNdniFr&#10;jHkjOvSf/SSnlDPswWzpb6xYlQj1pVudzvp9gF5yx9h8o2PZPPzJR+30XLSPsXh/Ex/xG9HfnBHb&#10;+p04ffjdPU4LDP1k+n+22+4x1gIz6xHXbsP7iN4B9C7jj3/yg+3nv/jx9rOfTT7S/4O5jovm+s0e&#10;RI8x+XDxL7cOMISfTDE1B21kXvjiqDzXjdt17uPJGi9fJrvmMeuitZkdNsiu+c08jT2vAzHST9aY&#10;ZOpvXPFE52ugJNN80plttronmuMCQ6iL1WB1A2obqI1v0eA1+ZxV0mPRUQ5ALBAxTrTA9RuLlx46&#10;6M+ukvM2ETLqxgmmfnZXYEYHm10ceroQdOAjMvwAes6Bzg7biA2UPXLmRd8CTIc9/YgP6yfJ56Z1&#10;dOs3JL7ytacXGLp0/c728u0H2+U7D7cr9wcMPXxtu/boyQCUASoDSO6/Cci8t4DKo7ffX6R9d5JY&#10;ROb1D7+7vfHRJwN+PthuP9lBDwJ0yFy+93B7+e6D7caAnztvvrtdGyCkfvuN97arj+ZT8uOpv/b2&#10;9vKd2bwfvLrs3/So7L2PttcnIb4112R9Lf+UbJAEJmGUsJSLHLPfmU/vUy7gMtfIScn+MilAMcDI&#10;vy+YxOAFVC+dqr8KtEydnH4l0EKHhLK+3TFjfRouueiTGDpaR50K4a2kM4nluZcubS9cfmnZdnpz&#10;7c6t7fIAIC+/Ii/JXr11Y/XxRR2RB2hu3x+wOXRrYuldLz+kdnNiqn3jzv3xe8DQE1/R3WXvznVE&#10;+ErvcHnXyyPLN96Z5D9g4725ZuhdL0nONU62x5X3jB9dd+769o7HJW8tEHNvADRwgx7PtXxtrrF+&#10;Jz6+CaKNv2jWg3F4+gAjdXqMeWvWVGDozfFrBz8ewQK6b0/CBzjEEBjYea+Pr0q/bK68PTFQ78c9&#10;678/4BwfMLBe1vqZNYM8HgOaHP/3ybc+4KNTnlXOhwCPQHyY6EVTtF72nD5l72t4NKLPOyxoPRoC&#10;PgY4eEQWCAZ6AWGP9yqr99iPDIAc6A7AKK0vJdBivQEgCA+4sA8hwGad9hwAnawEbr9oj0pW/9rv&#10;Zg+xd6Rn/xdG3m+wie/k076Epc+jEH19U9GjYaWkhpwKrOQ2tMav/w/pkdCeWI3/87+0D/vNte/t&#10;dvwvypHF+8nPJJvZE6etjwzCo1OdfxKwcWR++vPZO6e++70nR3O1N9s3qyvtse2Z5o5nT21fZZ8+&#10;utikv9MOpVMQ9b/+T381MdvfHyxGu1/7783woZMfe/vZh3JHMddPlv3P+t/ent/lpXIEnnY2zQnR&#10;qW/Nedr8Sp86H8iwd7bhf385vVnvns76UNLzgwE/6z2hKT2S+9GPf74ey/3kp3t+M14MAKCf/nTy&#10;Hf/9svyAoB/9aHLz9weEzFqkzykRX/ix1uPYAbQQv/Dzm+5yY/PRNnfzVV/9xxzJGaMkq17MVqxG&#10;jq/uC7b0iX36jKGHjLF4S9+MQ9k69xujTf+6Bodt1DjzNdfG6TNvPpB3/cgtH6fNzlMJcIgCHRL/&#10;mtAIZ8Agk0hOmyF1lNEC4Hgwg8b0KSVb5DlrrAlB6kv+cIwevpEjb1yTWwEaOeP4hLQbW10/Mhdz&#10;coLEH7pWwMlNW1nA2DKGfD40d7r1kb+Iwyw++mzaL129vn39W89sz7x0dXvpxr3tyt3H26UBRH5e&#10;/eqDASmP39xuPnpruwYcoRM4uf/mewskPXjr/QV6tAEl7VcnET1864OLkx6nP4AWgPXstdvbswO8&#10;XprkeWUS5KV7T7ZL7E757M3728tTvjTtF28/3C6NH6/ce7zdfDIASVKdJON0yOmFJOXTsE/APqX7&#10;NNyjg/X13+OxQd/i8H6DxzPrXQynLQNAgA6A4z6Q9MZrq70ePQ297IfX1mOmXRbPycx6ifXe3fUN&#10;jzMgWo/gJjl1rA8IqUs81pIk5hTIV6f7lk/6AR1giM0XXxlgeuXyAmx+XgAQ4y+Q5CTIaQ/gA/QA&#10;QldueLdk9A0IuHpzfB1gpA7IKMkCNvcGDCBACEhSB3QiL8UDIcAQkLTAE5BzyN9kY3R5vHX9hhdG&#10;BxwO379WQUARAni0gRxgZ/3S+AGCAB71N2edRGQaow3oBITOwAjtj9C85zT31vf29wvU95fu3979&#10;/3A+yXuJdIDdAkTDQ/Q6jQFoOgmKPguK9ANMwLW6PuvKGuv9E++qeEfEo76+udTLu94VWeDoAEtA&#10;EoCkBIadYnqPSb33m5xyIi+y+0Tt07X3uXp53OMHJ6CdUqx7ee5z5N5GAZtI38W+MWQvMn7tTaOz&#10;T7/2CPuffadx6dSH18kJkAGwIAADIAjoXACPSf74kt8CCAOI9OMDE3R4t099AZ0DqCwg9Bf2Pb5I&#10;Kr5B49EE/52IS/A7PxCUjWVngAgfUGDIWHYqm2exE4u1px7U/qtufxUzPHupPXb5fIAb1Fz5wr55&#10;8h+Pff7i8R1Yo49uYJN+thD9xb7cId7lqvLaulbywlxPPERmXePp73pX6v/U931u5Luu+aHNZvrY&#10;LB/iu/70/fznk1d+PAl+wIvXLYAXYOZnP5vr9ud/sf3i53+5/fQnk99+6EP95J8BQz8zRp4bXTvt&#10;OQj99KczH7nqx5PPRuf6UWAx+O4Ohtb7WbNW1z9fPeISBiiWzXXpPs29Otvm9TfdH6ix5OKxwX7X&#10;J7444Wd/jZ+x9KN0JYuSUxfTX7J9jKWze7H+s5/NrXWi/ZRPQRxxwTjchXWxCXchXWQDCnqyIT4O&#10;NNGc5BC+8U14jT0uAJ4NhF5jloND5MkVdO34HHcDkte/QM60k+WTscoC1IT5ZFz92UUrQMd8lX/9&#10;n/7jqvPT3H9Jjp8jw3+PyeizOV++dnN7+jvPbd++9Mr2wtXb2wvX7m7PDT0/oOSlO0+2Kw9fH1D0&#10;xtQfb89fv7f6Lt8eEDNgZYGkAUe3H7+9ANLd197b7r3x7nbv9ffXIy/9VwfIXKEH2LnxYHTcWUDr&#10;xdv3t+cGfD17/e72nSt3tm+/cntR9Wevja3pR8a8dGeA0ST+65OAvHTdV4A97gGAAJ/Aj7IfJ/MD&#10;Yr7V0rc9fLMjOS+P96Np64fD9M+4dHmk4LGG06X0skVOu3c12NFHziOJ9ejkeISC1ymEOj4dfaOH&#10;Dj6my/shvf/hB9vIAXvayPjeE1nt6aOv90TwETnt/FmPSgY4Iv5U/ywoQPum870FGjpFUTrV8EJq&#10;L6xqS/zrJVJJfgCCkxC8AIDTEZsZUICvP3mkbR1GQAS9nbasF1CdAI1dfDbUjU0PAAKI8Eu9k5hA&#10;Sn4jgHjVB6QCq4Cq0xH3NLI3aPfCbDz3MZ66veB82tL9i0eOTPfkorn33Mvuae3u8XWvHvuKss1Q&#10;X/II3x619rfRZc9Ij/3Bh561OR48Y5TGKSO+rX3p5Bd+ewr99Em02u1j7ZHpI5cv5kDWGDy2tfUZ&#10;o6TDfiSW4pQ/5s0P/ca1DyubE/30avONXHPlHzq36eUL3prb8OnUpqe50JUf+bzieooJ2+aM3wfL&#10;dNavnR+oMcUA4Rd7ZMzFNZt+dTzteMazl07jsqFP/lAXT/YQ+eaSHhSv0jgxoNM10Dan7NOJ8MWJ&#10;Dvq7Xj/5yQDmH41vA1zWqdB8uP7JTyavDeABiAChCzD0/fHDC9z+P9jMccVr9AH7HrXZawJL63+I&#10;DVX/6KO5P2Yf8qGGnG+b7S9c7/ddPjbP6BzHrpe2+YYJmrN61wVp0yvmlcaS19YvjsW86x2lu3WR&#10;L/roV2+dqy8fDj+MaR2I+y/JHHrXNZh69FQvnDFgcjlNURe7PqSvTaxJIjImhhhU0hvYyinO6+dI&#10;Y8+LiB68FfhxsMBq6yPXjUy+IOknp11ZcOlLhzllP/1kzjqSUSfXiVZEfvVZSGIxMhdg6NvPbt98&#10;4eUBRNe3rz3/yvb0lN+6fGsBk2eu3hkABJAMeJnyOwNUACbA5uVbj7ZXBiShq3df3UHPkDrAdMmY&#10;0ZGsNj4w9MKNu9u3Xr6xPf3i1bF3bfvmSzemfXN7ZuTZYO+bL12f9u3tmcvXx+aAl1t3x9aAlKF+&#10;H8V7LZI9EANEACnekwAI8AAdIMjXXAGhF4+fmAcy/KIrOWACoAGO0qGtRABH4OrcZyw9gZmAidOD&#10;9aLqEADkdGGdYB2nV/xV6rvw9QBUZLLZuE4kAi+9KyKpexdmgY339m/RLCB2d7cLBKz3YQCDGUt+&#10;gZqp0w3koPXoZ8Yv8HP0kTMXftAFaERO19gQU0CTnQViBnx8FigFTM4nJp2WxOdXfYEhfEQW4CGv&#10;7rTFV4fXevaV4lnHvtVjvQNe7iEgyf2urX99y2buK8f72u4HJdnzxlJbidob1ti5t9xv3ZPsx3Pv&#10;4bVBt2+UfPVH5z2ge93YZeO4t+tXSuzG0HU+ic4PdXrXHjXjlecPWnw520peP91tup/9sJYNY/Hb&#10;v5b9sZNNvIvYzRi89iU6teOlixw9Aaj0ZAfh0YvoIWv+5Iu50riAEr145NfYaeeTMn/EwXXqutLZ&#10;eD6utXXElz7UHFYMD7+aD37xUEbZIXcGaPr4zL5HmXSxZ/yK5+FTAGzF9pjPuuZTxzf+Yh7DMwe6&#10;lWzh0cl2/he/5tp8yYoP/SibyaK1NofXV+abnw/Xxjgtwv/ku1P/0az/nw2o9u21ue/6rwf0eMn6&#10;o+9/soMh/g+fbt+CI/vTAVQLDH38/fVlhu//YEDxyOxfvd8PHdy/zbu5Np94YiFO5/kau671msen&#10;uTSiU0n2vAaUxrgm9JIjU6yU52uBGq+Oj9Y8jzL6bJs9PH7wHzVn/exFT/mEoUL4vLlRgJ/yJsF5&#10;ZfL6kXEcXcGaUpBMlgwQRb5FkPx//M//6WLi2VDXb3xyxqJAGL/WohIo5VB+FLAumHHpvxg3xK90&#10;9lJdMubYJ9JoAZ8ZI5hsXPAOMCTJvDwAITD0nQEkX3/hyva1F65uX3/x+oCUG1O/tkj9G5cGOL14&#10;bYGmZwcsvTig6BWnRAOGLg/Yec7pzgCbZwbUXBrg9MIAqecH3OgDhJ4Z/S/ffDig5v724vU727NL&#10;foDXEND0wox59pU7w7sxAOj29o3nr6wxz7x0bcbdH7q7veDXXm/4D9a3Nz8B71GOd2K0PR7yvojH&#10;OddvO0m5PyADsHBy5Fs00752ayXz9ZsfM77TBDyJvROGvi6sdBohQUvyHot00qJcgGEAjHpAAjlh&#10;AUTirfoBRCR/QBQAACr8EBz7/OgXYNnrXSdtdgMIxu7g4O2V+N8fousChBxySrL+2z+bbxoz19wG&#10;3KmHdaS03pW97Apc6FO3FjsO75sfTk9638RaWutqyPpUNo5eOslYg61Ja7H+ZPHWfTBkTbO1NtCh&#10;js9Xffr2RxA2tL107L7fj/s69ziCL/qtf++auLfdR2s+Q+d7a+0BU0oa+Mg4PPr47v5e9+pnxnR/&#10;aa85HDxt/PQls8Yv3/e5aqsbw379ZPmsNLf6fyZJTvkTmzob5Kf0iRuvb/Wsl1nHrrKvQRv3w59O&#10;YvzZAI7R4zdfJJof/3xACVvD/+FPfDNo/xTut2C0jdH/87/4y7XXIL5JoOrN4zyHxT94a96HjDhK&#10;yoEx9eJOVimO5kwHG2e9F3E4xiJybBTf9kU2G6fUj2/Niblx9CiLNTltxNa6TjO+b+jSST8fyacD&#10;aafPOu86IrqMV9IV+NB2X9BJ3ng+IH0rbkPq9NY2jzXH8U0M0q2dz3TkTz7kT3Lp0NecameDHP9W&#10;XNkfmR7l6t9fpJ51OuUCNQNm+jr/otFnrEeX3/vRlL6OP+tytekYcHQBmOha7xDtNhegGpt9+DGu&#10;9dE8V/+03ddKPHNu3snwVTxq02PM0jPt5qmM8BE94mz84h86xAkfj65sp68S0V08I/LLx5EztxXP&#10;kdv3r72/8qyL3HqBmnCKCwABG3ib7XlhMIanD6UMPzkTskBzinxkUZUcbODkl65ZxPQg48iWIPiF&#10;8qeJnP1luwuG8Ngmy4Y+Mvr4h1eg6GVXO53d5Nk2rk2HHr4vMDSfriVSL8W+dPXG9sIrQ1dvb995&#10;eQczz7x8awES4EQJKD1zACDA5IVXbm2XBuygawOGXr5+b9GLV26v8tK1O6u8entAxv3XtlsPXt+u&#10;330ypXdgXh/eXsfz/2zuPJ5k/uYH2+2Hbyx96MbQ9Tveg7m3PX7j3QEcrw/4eXV/IXjAhxdjfQvK&#10;i7TAiXdC9kc6+7sh2uvx0LSBlf3dlR1k9P5QvwuCjwcMaTuh0AdkoE4vyAE6TmjY6oRFe7138t4A&#10;jA8nvqcXcb2H4tRlncB4L2XAiVMLm4RrwJbf2nDC47qsZ+W+sfHRx+skRL9PTI6TbQheUFwbhd8U&#10;GbmP/ZjaMdaRNNnv+i2UsZEMwIS3jrePNdPatpbWmj3WcutQfa292ZjOwMQaxFcimzBK7+If91B6&#10;F394dJPDsz7JtE6tb33Gr3Js/fznk/CGHMOjZX+ADwJ8vL8B6HjXxHsZ3uHoXRK83u9QJ+ddDraa&#10;Q/XoYqMcWnuB+vjNH6QftU+YF7444mnrb9Ps3i6e9LUXoLVpHvbsMXR43N3mmk39bbDA0J9PMt2B&#10;zcSE/unX/tHI6Mc7AyWASOKSrACbn/yCDNm/WAAI+KmuXx+gpA0QAUbGAESuNV+apzhq8x3Vz1dz&#10;KCHrU0c+VP7n/+c/L1nx6eTEz4OYq3p6o36ORF0f23R2HeMXKzx2O1HTh+ggo55/SmPIJUtG/K1R&#10;/XzWR2/X/eK6HPpcWyXf1NMfj1x+aVe6H5B+bWPy5Vw3dvl/xLb7asV+YshOPHqy2dzO86GrORQD&#10;1Pp0bfRliyzd1pJ1tdaWOA21zgBu+571BAw5KTIO0eFe/PEvxkeAaIAQAoS8TP3D+eDihWr3uPeI&#10;lL7sY/9Z9/0QwMQHxE+05jA+4tlvivvy/fD/byKxMlY8Fm9k01csfsn3kVGKm/q67lNqn09t8dRb&#10;F0v3EHva6W4eeHSwDWPoUw+n6G+OF/qOMRffJsPEaEPtk6oLGz+D6hlQ4iXHSSXDjOpPZzoKSnUy&#10;a3LjQ44q6TnbTk8Ti2fh02FMCxiZpCCmm0wBQd0I6aMLP5+XjsMXbaVF7eJcJJ9Jit7VWI8g3vI7&#10;KG9vj199a4DD69udh05avNvy6vbqW+9vj157a/EAEeW9xwMmHu8v4XYq069La/dr00o8Zb9S7RtK&#10;69eqgYrX+92Z/dtAAM1Dv1Ctb8YgL70CM6jHQ5Fv4+xf8dx/L8n7HMoF9r7ntzC8dDdznbgAJOQB&#10;lfW7RFNf73wYO/LFaT1qGdIWW2upZI63NqwZ80t08FxzZXq7Zvh04611cOjC77q5ZuR90kI9U9e3&#10;bAy5puRbK+RtdHRrWzPqaNkeeXz2uu7GsmstIBsouTXHscEeG3hkkfVGpz7U2kTk8Og0b/7Qq73m&#10;N/3ZN67NmV/G0d2GwYYx6W+O6mtDH136s2FMOrPXvdEctBEdZMl0L5R8yTaOD2v8QeSMzU/yeMjm&#10;t+RmPJnWEF7ySjFe/o+cOXV9mhuZfCKT/v/0n3egQB9daM1riB/FhWz68T5La9zoYLs54dHNNvCB&#10;8hc1Dzy66Vm8sZGvjSeTHbyuh/mJCT35oo+M2InL2TadZJpP9fzVLnZdB6crgKM63/ijjxz9+HhK&#10;4+svhnxjKxvaxqLisO6J4WuTXffiEWs2jDPP5LTJWvPa3R/5h9hzX+gTj3UfTv/ScfjGFj55ttKr&#10;1K/EZ4MtOpsnHfqtcfEyj3SQNwfrgR5jikFjyWvzTd2Y9LDV2q2PnHZrrJOhTod8owwo8iGNXNc3&#10;eX6IB70Ij27xaA1lk6xx+MrklMjcij0is3TOvJSNaVzxzg98uumgyxh1fUvu0NN4JR7fXJ+uWXrW&#10;euHLyJhjftGRP+mWi5zO05V816p50Ivi7T+6OEJKAgbZjNeJzRjqJEQfh9fERkZZENF5IuTwlu6R&#10;baJnuRWM0Y+nv4vTZNOhpCcd7KL69SFJGYDjN18F0UI568tv/XgIj16LW7liMPFQp5cMXihZLLqp&#10;0PpRKycKA4r2n2h3KuGF6g+3/Z/i+WeHk7Q/meD/YBLdBx+txyu9DOtkxOkHUgcynHgALOvryetl&#10;t/Hpk9E/9f0luP3/mXnHpUczAQ9kTj2i8VKrOFlY4uPrwWJUHMmb15rLEc/mSo9Pv31SASw8lwaO&#10;kG/x0NU1pk/cXMf0rnhOPz+1ETtIX36QSZex9CSrvq7XsV5Quskq8aqT/ezxs/78/Oxa07c2t6nj&#10;q9OFv2yTG6K7cW18ZMnVtnbYIddaIX/Wa778UMZXsrX8GHnJ6bx+85OcezKyeeIpEZva5pheY/lO&#10;v37l2edlY6i4KJffM45McvSlV781pW8loBmf/3RkD9FDvnHpyCbe0nfsNfHXtZx6NupbOqdkJ9IP&#10;GPAzfeTXI5TRywdyzbc11jVlD6kb27XXbmy+0rv8H74yX9ccxg82lMWl+XeNGoN3LlF26EhevX5k&#10;PN2tkeZZO/2oOS6fTusm/8nkNzBFLn8R3XjFSTsfza1SvBqzeKMjwiNDB7vmVGy0ERk67D181maX&#10;LuNcr+4Z9xh+cyj29OYfnj51elobbNJvfPIRfWyQMY6P+PToM6b58fWcN/M3PWSU2vSwlR66i1m2&#10;8JF2ftPrl6QXGBrwAwwh+UbeWY/ORtYYfrCpveZ+6K1uXu2ty+7IiYM+bXy0eHQO4RunXL5M39ln&#10;bf1dF+0LmcMPbXFyXfG1jUXLzuhqzIr98MRMPFfsT/3lZXrXB+VjPs3BWDHIbnMVV23y2vqVzTf9&#10;699xYBKMuZwaA5xJOd7a6IfUyeozKW06mkwGlt6Rp1NbP13nBdXiNu4iQEONzR5ZY7X1oSallOiN&#10;U+d3ZB6IHWScMV1M+vhisSrJ5k9zQCVzvgvuxY0yCzVAhHoEA/i8+x7AM+BhCFjSt57Vemn1AFCO&#10;Qb3YpvQIKNDjJMbR+gJC0waA9tOZ/ZsDwJBHRcXcYgMmAKN8Nk/96ubbYjCvYnDm02N+xpDRBii8&#10;O9E7FU6HekTg68nn9ynUleu4V9xnPFBm4dLfRiBu6uy4Xsi1CQyRX7aHzhsEHed54bUeVnvkWlvL&#10;L9fbGP4OiQ07xpFTFh8+2cxaF/HoQvj5o01W/ayPTL5okzG3fCLXmiS35jWUbnU6kYRlTeo726dT&#10;n7JTAX3a5JXaUWu8WGeHH+TRivHwybOFLvwY/ewtv4+x5LRXDKe+1oa5TH/yq2947BcvffnsFCK7&#10;zZsvxRxvxWj66cLPp2JQjIo1WnOcsepkl9+HLm1j+F8s1M+28ke8+JFdPGPwPhtnY9JHNn+7NsUT&#10;r5iTwb/QMfqzjfQne55L86Rbn/KzbbLq5Nd9PPryx/yBJv1nX7UXcBwZfvAJnww/1/01/PSi5kV/&#10;8T3Pa/UdMalv+Tg+WAfq+WGMe3TdT6MvXiW+GFvL5FasjnituY1O+lcsD746Xvbo0kdezNTzCa95&#10;tIbw9LG/9Byxppc/fFHXTxaR00bsdb3wz7aV+s/2lOaG1OlYYGjyRiWSO5wY7S9ffwoWmh9dK0ZT&#10;rvYQO/ncXmCceqV+csbiJYNHl7lqq/ONnP3auHTirbXC9kHav+TPlMXNmLNcMcKnN3vNIT3lO0RX&#10;esVZHJSoa6Q/fSuuUy7/h1dOe2opOQzldCVF+mrnzFI+hptMpxIc1ObMCvyRZPEYPwdFuZLf2CB3&#10;nnR6V3CGl73G6VNnZ9VnjPHdEIgO/U28uRi39E49X5ItaOvikx3im7HNjQx96mvxHCgdWaAda/70&#10;Z3MT/WRunB//fMDPgIThh/K94b8v5Nl0fjY3xS/+fD0XBoTWC5ZDAJD3C87gR+kFzf4xH3l+NUfz&#10;4bs6vsdd/F/zad5TFk83t4Wnbq74bRLmt+Izus+0HjkNBZCAIgvJSYwSMFrvUkxbTNOl3qbQ9WGv&#10;ks8rnjNeWd+6DqOLjov1c/i69B++61dmgw8LmNF9yFhvjSfXNWc7v2rzg/02OHaMzS9jtfmEhxrP&#10;fzba6Js7ao3Skc/s0Y+nrzHG66dTmc42b+9dGMOPbKzrOXJnXfTnHzvqdGgbkz5tpD95ZJ3kL2o8&#10;3d6t+eno0K9tfugsz5/mLimh8zsjZJXkVsI+EjJ9qOtPTp+knR5EL11ks8c/OsWm+DZXc6ILz/Vb&#10;MZu665bP7GS/OKDi1HhlMkr9+VK9Mcl1nbTz57Nx0F8c1Vf8xidlvBWrkYlHT/rw1fVpR2e/tJXJ&#10;FUs+IP3KZBE5beVZpjWYXHW6+dljPHXj85fcuj7HnOltDvrIrWt6xJosua6TcfhnOaRuPN/YtGbo&#10;JN9cs1dcG5vt+PxZ85jY5BM/zJmOeH8TsV/JJ/V0GlsM6biY0+E/2QWAJmf0aKxTIrR4I8sPZXG0&#10;pu1fKJ1k2MkPbaXc1lysf4SnxE/WuPzNFhl5Rom3/D38aSyqzjf98dUbRyZf+ImSY5OMeSFjzI08&#10;W8quAb7+5onoZPuszzjk1ZDyxAJDOVMQTU49AIBXX4prS7Z9w4V8gVAPDK1Jzxj8FWwAY4gMHahx&#10;ZE0MFQRkPJnz5PTnkwXWomqBJmMc/7TRCuihr5JefHWk3jz4rJ8fdEfrBjr00b8uzoAiz3V/4Qez&#10;hgAfIAhvHXOOP93sa3HyV3t0qf/53KQ/n5tQMi+hBzKUCD8wYp7dyHxU8l9c8v0c4xYKn4uvea6+&#10;mYt54elbc5u+kLPHZfnFX35aRPiSYo/Rku2bOubVtbGh2Ig+e32XvWMOKy7TRtrrWk4ff/CWnrGt&#10;bM0oUfr4ws/l08ydHjEwxhzblNkir549lK78zH5tfeSU2vSUSMSy+SobS7aE45plgx79ePradPMt&#10;G+h8fQIUxjev7oOla+bYRq4dkUt/Y7TpVfKFz/rZ0Z9NpXaJzTpYJ0PDX+vgkFtzGh3a6uygs019&#10;+YefTe3skiXHL22xOc9HfycdxmZ/zWP0ffbeJRPhuw/Ioq4HOXbIZCPbSvqbm776+cCXHjcZj7eu&#10;6bHejElvY7RbH4ju5mC9kGv+ydOlnv3PrgFErtho5wPdEZnWSX7i8UO/MrvKYlWbrHb2tfGjpXNI&#10;TJwGmg8Zc0TGlG/UyZJhF4+M65Lu7sG1RofYLV71kdM2V3pWzpH0Rl974IrzIX8mY/Up+cufwLey&#10;+J7llMUzP5T01c7PRdNuLH3kxF3JP335LncEhNZjsSn7YI0vNuVA8zT+vOfXx645uG58IiceK2cd&#10;9caT52/zifizfDpsGatEeMmZXzLZprc+86a/62He/OyDuzFkGmtMOhqT3epk6UTq5Og1ll489ptX&#10;+rz36gmHvPXUGjAdBnMkhQ3AX4kegDkWlH4OnMGMtj7kEzgZgVNyJGrSTbwxKF2NLXjaOa9+LvPN&#10;AjVGEKsbk47G4KECVeDw2Cannj/6jUP5Ge/CznGx8D0C27+JNJu5E58BRx1xWszpyr/AzTq9GF+B&#10;ob/0CGFuBm1AotMNBJwoARFkfs3l/9+8ikkLzLUSN7Lxmit9zd1YQCgwxK6Et8DN6FOXBAEevmiT&#10;NR91vL6GTKdHjeLLF7bPxA8l+zaG4lmczSk5Mm5qMvGjNmk+IbFcp1ojl650aBe/bLRO8OMhY2wm&#10;SH92lTauNjXjXNvVx7/DR2Oyb35KY5b+kWlOJY3Vd4ytTC89YlPiNTYyjp5sfLYv+2QQffTS1/VH&#10;2UPG5G/6xYEeMe7UcK2H8TX/6Gl90bPidpqTNn18yFfxV5KPz05JlW281gsSB33Nhf7mcbaZPH4l&#10;+/lXfMRUu0TY3LOdb9r8UKL8VCevj3x96vmoPLfP/vE5oi+b9JTQ8PJXSbZ5nW1H9ADPxtNFlk19&#10;Xcuz30jc8GrrMzZfrNML2dFVHzn9dKo3L2222CRHf/6KszFdL3xydKuTr84WXdqtl+zgqTe/VY6+&#10;fFJvDFn2uufP679+lN/WBT3NEZ+P6lHzOo/PRn3qbK25THvt00f8zv10lz98mJZPAKD1m18fy5Of&#10;7lf2a1ReRfSWA/KJHXVj9J0/MCvpI1P8zckc8IxRkkmWn4Gi4mce8RF79dFBt7bxfCC/fB9Z/nSC&#10;j9dYZGx+L90HjqAXj3xzpJPv5Mkqs68vm/JaOe6pFsgyMIozyhlKmrCBZLSbRPIU53yOFsicr686&#10;Oo9BK0mPTvUuWoEwkSaD9OWbcdpdKCXZbo5fupgjl670pWf1H2O1+YanzacV/JkbPjk3g/glT8+a&#10;wyGj3dyaA33aSrwAjouilFwAIuVKLjMGuAg0kcHv0zgbF7r0Tf0iDsdczd+14BtqTPNz/c5t8mJn&#10;bICMPwuYjSzbTn34wX98vOYRH4/PTmaSMbd1CjZ6u9HY4gPCR+bCn9YCn+s7+9wYdaS+eKPzF5MA&#10;fG1aPb7rhdhW2uR+aX1MWZ0P6sZazyXdxZ/50YeMzw9y6mTMqzhaK8Y2H219a90e14lPral80te1&#10;zN7yc9r84X8+46UD0XHWo4/Ns438S2c+s6Mkc/ZLHeGbaydD1sNaH6MLBdrpKJbWXnYQnjZijx/F&#10;kD121NltTsvmMS/95o/EQpu9s4/x6NVmp+vX/Io93XiSPJtkz7bVo/wgHwBC9NBtrP5klMbo11d/&#10;dpUX4+d68anrxjafJGOy+OTySX3Jj6ySPfr1q2dDnJb+09zzOx/O/HTke7a7Xo1TGqfe+GxWL/7q&#10;xpKjC48/yL3hnk+WDPtnv5T6zUWfevL0Vle6zvH46DoZj+hkP33k1n124vEFFe/mj0fmHP/i0PwQ&#10;P7TFy9zwzuufDfrYbU0aQ9b7jeoAT08a/uIv54PPfKDufSEfsI2h1xgkR/GPTm36i4W85B6Mz5d4&#10;xqQjncg8k43oirSz1xyMMwYBN2Twk2WDTfJ8W3GYfnz+IPrEjkxjznPBI4efH8Z4ZQfP9TiPWTam&#10;Tjb5NfeR8WUg/7rnqRwnXCAJc9Yn+U5/CiLSZhivUyBjkqXPhTyPifA4kZ1KVL8y5/OJDTz9BT6d&#10;ybJJ3pzUW/TnCyro+U5HF8E81I1T6iNjDB4fCr4y/pI/dJ99ytZZN2r+/CQjaQRwJA/gQTLRPvPx&#10;1qdwc535XSSfwwZa13La9LJh7mLDL37mlz7tNhoLp3WgTI92IKYTgEBbiS/wo96L1OqV5Cw4Okqa&#10;i7TpHlrXj73DZtc7f/nvmqkr+d860VY25kLfkJOp/O5aZcs4ZRtctlHXkT781lOxwU8Pvrm00eLb&#10;FC9sjT79kjVKHx6ZbJ55fDOWb8Zko+ukH+EhOoula9rpEp+yaxw9+vHpbzw+oh/Fq1x6Z4yxySxd&#10;wwsMKcUcqYs7EgvyfOQzXcbir7kfvned8SU6PP18z2fzUi9WAQR1/JKR8WzSSZYulN+tE3JdS+OW&#10;rbFTH3/pZUObLj7RQ05ZvTlpk9FG2q2DJTv6iqsS5Tdig0/kWwPm2fU0rrkkXzyM0aekA48cWr5P&#10;rN03iB6+kE9HdfKdIuXLxdxGRzEjy6fitnw86WRDaawSf8VidOAhMnj1iTn92nTpz775LH9mPH38&#10;87MJ+OSROj7iE53uZTr4r43oo5/vxpz9ZsNaFCf+ZA8Zq01314NutPTgj658an700ds9QFdzXf6N&#10;TjL06G9vczLkCznAkH+tAQwBR3jrSzmHPD32QOPsj/jGs6NOt34882KvWBpTH15zpAevMj3Npfig&#10;5mSc8dpioa2OjM/emvO06UHFjRz9QA0+v+TKNadDt7L55Nua98jhV6dPvfiTa5xy8UeXvOVR2fo2&#10;GSGGq+cIcNM/xsSPJHeBIM8xsk1UXVBM6qxTiTi3xo08OYul8eTYVNZmpwnRT6+2/nTGp498CzB/&#10;tAV7XaxDrz4Ur/msi3aMW35NXfDYJGuR45HVZseYTxe9+Vnc5kiHmO3/WHD/Ibv9QvGB3gWUxv7y&#10;47DrRqWLLDl9buR8y4/GIHLGGK9+puLdIlDS1c3bRmM8nWS01/jRB9AELGp3MgRoAD7aTmLq1xeR&#10;QRbeSppTtwmxe96o+SWOxeHse3MrVtrFaW3Sh4w64k8+o+a6bPFpbBQDbWV99Kw1NjLa7J5t87Fr&#10;0Q2fPn10KddcDt3qxpLhn3ZriAyeZIKvfgFoZg7axqWfPHvNST9q/hLBGUSUHNKDp8wf45Yu8Rpe&#10;cVcvaSCyzVUfX8Q58OO6KsUdX931tyaMb53xpevKJ7qQOr+VSH9zaa10HfDU6cOnvzko+aq/Oagr&#10;xdV4dQk/v8yp2CvpZ5ssXcbpy54SkTWeHbqMwRfTYsy2OtIn/o0zJuChj8yK69SzHY8uvOaEyPEn&#10;3fUjPij1rbjNHF1b95m2vQd1vyebfUCj9cNPursv6KYDf/UNL9DGr/wuruSN12YvO6h6pfFnm/GU&#10;zY8sncVBm7zrVDz5gs9PY8zlHFfyZLrW9NDJPyRWZJV0sF9cxRytec2c8I3H+2wc11ofGXV5Rv85&#10;DmzQL7b08ascAQz5ko53T9c/aD3ePQWEkDEoG4gu7XSy4ZqzAzzgr7kd8mT5qly+Hf4YI/df5GTy&#10;p74Lm8Pj93nezVFZHMjkW/7li7j0RSx1tEDQkDVqHgGi7BpHv741P74c/drGpotsscoGv/rgvt4Z&#10;MkAnMoBzGT8raBIm3kQqm4xxJsRpY3Ii55U5Z5zgIAFHTVxpnDEXkxy7Snw849Opz2LWNhaAY78L&#10;wQaZ5nEeq3+1p//C10PWeAucbHNxsVvA+EoXmtx+o9Evjjt98BEg+cn02zz3n5XPjxaMdjbUl55p&#10;53d1xD9lfhuTDu015tAlTvjq4qLOdzraQOlvTm5CepUXMRrq074TAG0JTr3ToRbU+YSgJKhuoS1Z&#10;8z10ZYuNNcehda2nXNcA/+jjW9cxP9uM8PHEDH/Nf8YAZoEhidlG2OaVvvPYSoRPlr6ukXiQSa7x&#10;9adLPRvJaa94jl/pRmSM9+vBNnFriE3j6NHODll6ml92jCse9ZM31iZv3ulVX7ypn/1QZ7N6etjU&#10;Tr7rok7nAghsD/VIssegrvO6/jM/175kQyd99LOpbK3pax7FVbJaoGX0J6/EV9Kb3/mKih15cyaz&#10;+kYPO8bqV0fsXcgM0WucWJM11wtfDhn84kGHedCfj/lQPf35qY1K3upkldrJrus9tGJyXHt1suza&#10;U9zf6WU/eYS/xh7jEBm+1nf2zTzaf7Oxxo9Oa+B8f6aDPuCpuOEbY2x69NFhH9JnHDrbJq8uXuyQ&#10;LZ5L14zXRvrxsqE0rjVeTNkyPj45tshqR2ToaT0qm5t4xC8WynxJF3l+4bHNlroy/e3ViI7qxhUX&#10;eRAIAXzWO6g/mjn4p6s/dL/M3jogSUmXcelAbPBv0dTZTf/KF0efOfGtGOMli2c/5ocxxtKV3Gft&#10;pJ//xdOc8c7UOOVaY8dYdTbrU29d5xc/8oWM+KxrMWP4iq+tJMfXdGmf9ZNZ14aPw1vvDFHIIDCS&#10;AopT3mDUDVIAmgA5JV1L30zi7Hhy6W1MfS04E9YHUHE0uxZVFyH99Bibn+SMxWNXifibncaQI3/u&#10;U665RWMLj63Vd8w5P5DA85N/bgbzcCLkZAgQAozU3//wvbEN1X5qq3H+DQLS798ffPRdv7Pjf6Xt&#10;YztZ0v7xT8XcHABEMd8vMLtKRC+/zNU8XNtihooTOWQeeGJv3NqEZyMjw0+gxkLpxAf1uKuk55ix&#10;EwElWY/PENkFlGYcG11ntthVFtP8Mp8Vy+HtMf0UYJz7xVwfHWLpBkwPv/jI/vJt+rObXuPTh19d&#10;mT5jtLOhjoeW/dHFNzETO+Px+EUWFXO8xuWLctma8eo2H2tkbShHotHf+jJGidh1nVvv+VK/8YAW&#10;v/JFQqAr/WzmA36Uf9YAuWQDBY0XX9cbifdfAGdjTz2gpO4arPUjVsNbPsx4MVn315TL5+krxtp8&#10;X4BvZPnTHMnor+R/a1edbPHFQ/WTb87Gtx70sbXkxg/zLBbZVCdPVizZKOb6yODR0dj8LGbux3xD&#10;bHZd4qnzD4lN8Vn+Tp1NMmsfG38ap99ayFd2us+MT4ey2LJdmTz9rou2esQWogORLY786dqSyX86&#10;4q89ZcY0Pv3nOt+U7gVzxUfGdR/pz8/kl2/Tly589vXh5cO5X714K5uf/sad45j+YtN1Q9lTd53V&#10;uybk6dNOD160/B9e/PZfoMfL0h6LORXqsZmTIu8Ouf/La2v8EQM2io8+MtlIN9nytDp5vpIxBr94&#10;61NH+tDSweYhX97PLhKjKD1rzOFnPONX38E/z4ueYhif7JnOusih5ul+W994P4BVfrle8gQwJEdd&#10;/AK194NWUKYjRRxJISKrnXH9Fmyy9SsLcm2OnIEFHeninJtxOTd6LSY84/S30EyAHvxsAE74LVrj&#10;Cqwx+Zq/+YVvDHl9fOMP//DcOPQ298/qSU5bX7Q/ChNHp05uIN+eslHagH6yvfbG6+viGM8/NpMH&#10;fnaA4yhVjMQfoJwF6f/QHDz/OPOjj/1G00drDm48fvDnHIMVz4m1mLHjxMw8izN/1elQ55PxbnBy&#10;K44zHhjq3SBJDQhCkpsk+N6sgfPLyhZXFHDiB1uuJXst+q61Ovs2ELFXxtNfrPhlfJscv+nid7r5&#10;fQZvCxhNPx1r7id5eowpbtXzTWzRqh9rQj/KT+OUkqfYrfnN+OZLNtvaklDj9KnT1XXMv7PdEjl+&#10;fq25jHxrj1285JbOY+zy6dCrXhupLx9mHP+NqZ+Pxi/7w+90RHslghnjOgPEYt7mgsQ+MNQjtOXf&#10;4RcqLogP2W/u2iVq/fnf9TFOmf/nufGdLmP0J1fbHOhp/+j6k0PqxVkfUjem+OIVe2PSpU5Wu7mw&#10;iWfvUteH3/ySa46NzXYxy39j1OnUNta49s2uNz3FS5sudfzioN3cmt9aH1PPfuvMuAu9I2Mcv1Y8&#10;jzY/yETsdE0ai/K3/TDCZ0s9efe/vZtP+vMpG9rn/YJP6cHPnn5UG6VDHR+RyVZzSzc+mXw0v3Sz&#10;q62v62Ksfn6s/Wmo2JLTn4yS3Ho95QBDToaAICdFgBDCM96eKKek80L/6OEjHuLnarM1bTbU6WDX&#10;mOXL9Gkj8s0tv8gpyaYfz3XkS7mD3myQ0z7bE286yBijTG+5OD/x8p9u/dnVn+7GkZf31GGE1998&#10;Y4/nMVa/8b0Da+96KsMtSIuNY/EEOQDRRPWh1R6DDCAyxiRbPV1kCgTH2WaT7HnSBckY+gtmgddu&#10;4tkFyox34YzTx1YLk/zSN7bIpTM99OYn2+QEEa1HeNNeN9hsTsaR2f2ZizML1lh6lXwGVICY/rml&#10;secYWdjkER59fBEbsusGMteh/NSHT7bjS/aQun6y7BQL49T1mUdfbzeGLBkxKt5si386JDSABvjp&#10;0702WqdC5jOy6nhOBVY5Oulhg87mh58N5BoVh2IakeeHUrvrZy7GFhN8etp0Fo08EIckZjbTY0yx&#10;0T6vyQvdM2bFZq53iaox+tmKjEfFUkmPukRnIzW+ORuj3xh+6cM72+IXPYjMWTcdlfoQfcp0iiVS&#10;L2k2R0TOHMngs89PdB7PD+18OftpboCO621trDUx8kCzcoGgsaMPXTxCO8WcrmJUbNhTZq9r1PXR&#10;tl7EI3+SNRafLnLFqLbxZPGyg4pbfXjLv9FVu/580G4c/dZqviBj05GvjUnGvMWy6/7ZtZIOZLx2&#10;usmqJ1ubb2xkB79rTi6fEVlkP+hec93Pe0/zPa8XepV0qCP+6cdb62zkyXTdmg+5/MFvH9Of3nQn&#10;Uz1daPk47ea/7A5PWXyUfOfXed7k+cGe/vM8yWVrlaPTNcle8nSKWeOU2vRrkzVmxVN9yDz1F690&#10;neej7p7ge4/F1o8tHoDI47LeIbL3yQXti/ykb+2VR+7kU/t9tviE5PdyiXsqH42PR57P/FU2lr/p&#10;av2QV67+0ZXObBdXY8kpyfC/8fHIiZMx/MFXpzs7ZLT111Zqk0XmIe+lI7tIfs/2UxkyGSSAAkSg&#10;IKnjJ8eRxR9ek84ImYsxQ+TJ6DOuhdCkQrRdOHqMt1gFj7PaBcd4FwDh0VEwyHex2CXTTXLh8/hU&#10;IMhVNoaMerrIBwj5TL72mscgdb8DYWxz3Ofs5S4Xkz97XOike8XIy29+PGvkm7++4kK3+TZvPLb5&#10;RL+Ly7fzvOgnQx89biZ6Fn905B+ZRcPT7waiV78xZPJD4uokSB2V/CQ9QKhTgZIg2XSmly02+cIm&#10;fteQ72Ky7JEbYp+s0nyLgzZS1782jNN80s8PvqF1SnQa0+ZpDJt4jedXNpKzCaClY+T4ra3EM179&#10;rF+brq6BeBijj0zXgUxjlt/DU7eRt/ngsaNNhjzSl3/0s4WH8qsEmd/4ax7jq7K5rPGHDvzPrhN2&#10;6qcvX5z8ADk9GhN34FPML9YEfcOzZtTxu1/ocNpk8+f3iuPILnujG0hgP3/06yOrT0nuwp+hkmD6&#10;kHo6yRSH2vSToafrodSnJJdtvGTxGuM+5GM68y37XVOyiP/azQcvf9Xx1c2/6xDlv/V7lj/HiQ/K&#10;fFaPj/JTSWf7Bhn+1KdN/7lMZzFU6ss/9zR9eHwkn1zjm4f+7kN9eOYQ/zwfJGb8a8ySH13Zz7dk&#10;9dtfUHHEy6ez3/Wlkx0lOfZat/q1k1Pn44o/PWOHXtdcyQ99jUH5g5dfzYesk/x+r26dBE0dGPLN&#10;MqU2X6y7clJ26dJX/+o7/DQH+YacNj8WoBoe+fxccnMd88/8jCGzeKOPr2d7xUfJZuug+SHyrS96&#10;2COf3XjZVOdf8Vp9dE2dffL66Ghs80DmJT5r3DEeke+gQ3v9ArVGAaPEQMYJGqA/ZYwZg5/xyNgC&#10;wAFAhpMZVheIbgSOLfmR1beCNnyBKljsoi6UyRtHjl51AdNe5RGgxpBBzQ/lb/NZC57OITz+N59O&#10;hujDY4ev9Kj/+V/Y0Pbjef3F5W8ietkwHtoHiNjgZ/308scc3EDLr2Nu4iF2zUfZ3LWXjtGlTq9+&#10;8vRE5FvAxRif7+prYR82V6wP6tHHao+MuuNFyc7vNKTXHNRrs0H3it2ht3nxr3gX88asazKy5PJ3&#10;tYfOPpag8czZOLySbgmYPJ9W/8jzQZ3u4kKHeGWPXL5047KpP7linA9nHWTVkWTfp3+yzSPdkXF8&#10;MSa/1lyHtI03Lt0l2GSNzz99yu4ttrSNX+tuYp5cc9VeNg//8oVvSnbUiwsA1LtBQDCgjJwgWhtn&#10;0NxxtPUjlmLHV7abhzoe3StWx3zzrfjwgTx+vukjq05PMdFe+obX+07pUxYnMTZe2/XKjzX2uG6N&#10;bXw+iBdb7j3j+YQn9u7L4o26V5Xi0L3avoLU2cfXj4xJX3w+k7df4yM2lK0bNviKzI/PxZuf6uZX&#10;/KzTAKox+K2HyFzNW6lNhh5yiw6/0tmaWT5Pvzjq6/ooqxfP5f9Rki3m6cqv4pMfyXS96C1+5LWN&#10;ry896/4eW82venbVs9VeoDSerq67duOKsfi6ZuRdQ2XtdKCuq2vomjr9AXz60UW5pg/gqP0+Mrb5&#10;5Cc/+GP+eGzQr56f5kp2xfyol/PpI1tf45A+sUH6WoOIjeZarPDTya56c9ZHpjYyPzmYL3QYk1/5&#10;YEy6xYAf9Bvbtc9mY/K1a+TaPbUMHjcPxwkyFmLiiH+C6gWkAk6uYOZEjhjbBWoi9RvDqYLKloVy&#10;DpIJRyZCj0XRSQibZAuACWqT10cfvXgrgMek6TCePjxjlx9sHW3zak5Keppv/iE8tMYc/5yVH/qM&#10;y3/tfFtzO+zw40P/eHXIHC2ks303lguEnz392uTVmx8eWTbw2RCD802pXIv1mKsFwA4dxZ8Nsogc&#10;GWO8B+S9kE6HJDcJTXKT5CS4BTamnm/qbCJ26LIW2F46R1/+6hcP/St2h4wx+vnTHPHOcc7HfO46&#10;rRtgxvrtCP5KzI1BxdcYY+mpnd9s98n9on98o5scu8ribU75o01OW4knsXRdqutno7iRi7K55jY2&#10;kHbyxclcmgN+tlff+KQtLvGyhcREmw7jzUdJjs4oPWRX4jxsImvg/Cg1QIQXcF71KWtbT82RH0r6&#10;2fE+krZrkE/smDcy78Yko1+J8lU9ub6Nps5/erTFkyw9xZguviH9yHzJFZf2MfrFtg9L1lb3qtKa&#10;1t+6bA+yJ+qvjfQr6Vn8GcsWnfoq08UGymfXRt1cai8fRic5evMN6W/edItN8xaf1t6Z0k1GPOLR&#10;xa8Vq+Paig/b+osbG/mprE2XkkzXRD2ZdZ8N1W4c3fWru07pYZMv2vrPschn8ua+4jgyXdP06+Mr&#10;XZX4+skW78Y1X/bNgU4lP/R33ehtjPnmsxIP8ZfMn//5X65TIYBonQYdj8v6ej2bYk9nevnFdnHJ&#10;tjXVtaC/dZVsfRc6hvTTkWz+8RU/OTzjmpeSPN/OPhWfxiaPyMZr/Lpu47dSmx/e/1GKXddEn1gY&#10;t3Qfc6K3+4l+7daMMWSjpygAdNzQy5Ehjz1Qv8zoXyqoSy5N1Li33n5r3WTqxtNTYBjXB8TgCQBn&#10;OIZMDt/mZEJ0tiDwlSZbACJ6ERv6lC0GEzRR+tTp1J+M8ezGK1jsIf3p6WK0QAte8zUHbWOyS9Yc&#10;UDrUl87DRvrpoKsLxC+kbZz6sjVzbX5nX9XZ7tNIfuK5sGLHdj4oEdsoX+k699HVeJ8OyenDc1OX&#10;CLVXOf0ryR2ET08bkbbrUdkCzhbdfKaL/8bob6z+YqOfnH6kTh89SnOhi5yx+OKjT1tf8ckXdviy&#10;fJrx+oqJOhk6znEmT0bZxpgv2me76WWXPB4is+I5RCbd6vkn1sZoozXmSMxKY+lufRnDftcJ0cmX&#10;/CKDx188erWVbOGv+jE/Y8jlN5106FMHbgI/gaHeGwOU9HdCF5Am20nS+UTpP/4//3n/9yljP54x&#10;6cXHo791x1f+SeB8L5GbsznwMTDEb9eh+JjDeU3R0/op7uqt0e77wEwxEn/87ldEXpusPbB9Q+kf&#10;KBuvr/tb2x7q0cj64HfoaO2rLx+GX5su/rHf/oa0yfCJLnVzaI0oG9fc2ncar58tpbi0NpG4KFtP&#10;9BmnxBN7MW6dJ1e9E6fiTl9rMDl21dlWivOaw5RkW5Pf//74NyAh3a2NtU4OH37605Ef+vOp/3D0&#10;XtiZNWBM94OyOpmuL1/osR8qkznHi5wY4l/4MvpR+lwHpbjSjd88lNrpzjbSv3jH3PnONmotdP3j&#10;G7/8mhIfna9lfXitD3Qx76H8U+rjtzWcLnOkxxg8/pFvPB6/Ina7JurZR2v8tNnRppdf6vSq06Hk&#10;Dz10aCM+oK5FdWPo7P7Dy3+ld15hnfXV+iaSMz7p92m/4+1eRMXnSI526uPkaF3gUzA44Ubsxs7p&#10;bNXuIhQUuvlEjzqit6CQNa5JCgh59cauhTM+FMQuoHq+ky/4ArXmf9LfmBaqC08+nxCZ5ddhC7G/&#10;6oducmT4pKSzm7uLe9ZHDl9dH3l9dF3YOvzIx/jGaYsJG2To45N5sImnr0VO/ux/sWseNjby+PSi&#10;c13yspisFUCa/rURzGJtQ1Cy11yyoc6O/vQaxx5+a8n81hzHBjlzobc54Kuf52UcWXrWXKZdDPHJ&#10;5mdj6Uk2P/G7eYszfmPI6zMW8ctmr8wGvmtDZ7aNR+TSqWxMtvWzj+daBGyW/OGvOjky5zH4fFbH&#10;BxT8FkzAwViydGaTf0jbPIo1Yhc/WyvpGatv2kjdmlACMvYR60Kd7Pmr906IauuXwAJBxktqiKz+&#10;QFQ2l/zwza25usbNw/xQ96FrEJhxzy8wMveQ/anNErkOXR/jjXUvdl82rnVivA+Cb7z15vrU2rc2&#10;l/yhe+mfur3y1ddfWzJAEQAUCDLWt019yLRv4vOXHD4bbDeWTDbJ6lv+HPMgTybbSH/+0H0B4kbe&#10;/UkGj+/mLKbNW79YtpbMXz8Sp64FOq+j+CVC68c1wqOv9Y/Ikmv/QHR3TZVrDR73rVP5H/94v6eW&#10;3SFrxZoBvIGgX/xi7oufjC8/HeAx9Xyy/sxDm1522NCn7f5Smrs5rvVu3R1rC4+MuKibS33mpC7e&#10;+vOdTLES18agdKBimh+Nd330r7kf+wrqmnadujbq2cFbvp18bl1H5LruZMWUPF7rR5uus+zyc3j6&#10;kT4+84l8vijX+IPIGGc+roO2seZx9kmJZ222H2anmNDXfPNJmxwZ45XLpyMWYZsFhgieA9ZLp+uE&#10;SKCmTjA+uYtNZKgJB3royIF0r0CObIHPIe1sk+0CIO3kOW5igkA/IrsCMH35rs4O3cYX8MbQhwRU&#10;f8FC+cc2/tI3Y/PJTbMW4GHPeCVqvvrEwwJqsSL66FAnW72FwVYXK3t0rfFTNtcljz+U/fq0zz6w&#10;r2SbHu0WtlIs2XPdGlsszjZKfOlKj/E2B5/8e39I4stnssaR5Wdz1m5TTA8iH4+txuaLsc2/+aVP&#10;ST8d+vKVjsbWbxw75oXU9X2WxJRsfhh71pWPxgca8NZGPnrzFx+lg4y6seTEUHvNbcbgsds8ULbz&#10;/8w3FvXoLX+VjUPGdUJiLSM6arOr3fz5TH71jQx9+Nm8iOP0B2oAFEkIrZObkV2f0A8ZSYrcf/r/&#10;/j8XP9AYCArstJ4kMgAb0G4vsg/hW2vK9alu1rD11X7SvW0dd88k071SvetsLDARcDjL0uPeDDRE&#10;ySBjAZJAjv2RLmAE+EFkznaU6dQGbuhQBmLIqCMASckX/NrGJ2O8cUgszDv7/Go8/9KdnbWnH/sy&#10;nrY6EgMxFQ+ludcuzq1npbVhLX92reJZi+c1qq1fvfvEmgPa8T7bp52epevns4cMwNGvrw9l1pNS&#10;/wJEPxt7A4Z+9rNPH7NZR+qotZ1v3QdsmB/57pFlf8i1J6vUJp+u5d/wxNS1UM8WO3hiiJb89Ndu&#10;7FmvMdrJ8KlrjFpLXRs6lK5P/KX34GvTQSc9yDpofP6ZX/Ngxxj+NO/8MA6xxwa+Or+ToS8qRvW7&#10;fup49FxgjLHb+Ozwx3yVrhdecukwtrWLT8b4YtG1sKd48rX+HUcBJqBcj8gYPeoEbTw2KQM5gQqE&#10;SRkXH08fJyJOcI6NqIAgF8E4zukr8PQJSgu9iQoCvcZmzxgTbS7Gk9H+rK9Imz4UbwV/qEDRYywZ&#10;G4p6F0TJFyVdfOIjX0suxp3tdJORpSs9/DwvDHLqZPD5dp7LisFQvqUrPfTjWyjnGPHNvPCUYmbM&#10;usFnHDl60mEM2YhcNwcZ+m04kp/SRkRfC1MMJFKy7JV41fHyg6908i/exc1x2DpTfrQmzoTX5onI&#10;0YffOPx803eeX+PNvboyGf50LfDpWDT66CVPRhytJT79TbbUyeprXmKGj2dcn0RXzA8ZfpGrXryt&#10;I+vfPVNyazNQ6ievj1/Gt4b5wx6/6TY3/HwpZiWpTr4WjY+Azl9LXtNGTncCOetR1sSpE6JOfuwv&#10;kpE9Bd/+gudxvN+tQvadPoidwRAyBp+/XQ+ltnkhcYmvrTT/9pWAgLbrpXSfAyRiRlf3lfHGrE16&#10;9K69YkonNkCQMQhI6ZRn1Q862+o6ITr0kWn8GaTgna8v0j7737VuzkgbXz99S/f4Fd/YwBOZABsi&#10;t/yeUpuf5OjtHhCX1ji+9dL90n1n/XZPWF9dJ32IPD6d6njn+0KbfDxtZffj0jPghiyZdV9Nv33I&#10;erIuPRr7yU/mHvz5+DWACDD60Y92MGONmYN6RM+6F2Y+SmuAXjbYdg91f6iveEx9lTN++TA6kP7i&#10;03zYo9OYdDcf7XNf11MpjnSumB/xxkd4ytb/hT9T8sn1dg1Xe+gsby7m2X2SH+d4Z1udPnMiS686&#10;XdaV+aJi2lyNp1dbf36sOI8cKrZk8qUyv9gSK+vWiWg2lHzlo3rjuo70pkcfHewZC99YB2/N+n/K&#10;RBjRwaANyntC7wrgBB1isvnY0NbmdASRoTWxYzJNkI6Cu4I1OrqB8fRz5iIQxh2TUfKDDdQkyCKT&#10;xRfgglpdaR7dtPq6UPoQ/as8jcuOPr4JEv/4wbY+tvFu3Lq5X4QZj4/XuAJ8vvnJ5D857WKweMfc&#10;8fTxN93rQk3cjOejdr4nc1GOjig/xFOdLeOqk8m2eOK3WFF6F42sscXKuK4Tn8lYEyspTd3acdPx&#10;+WLewz/fTNX1sU13tuMBDs1n2aB/5PKdDysRk5t+PDrxETs24pK2vub+WVv6omJER3Moln/T+Pry&#10;hU3vFQAN+PQpF6iZ/vQro4Bz1zFfo9ahtdF6RmKCTz9fjKUDT59xYlPc8M5xJMtW92Z6l51pZ8sY&#10;bde1NYiyQc+5pDt/ujb5RWc6lAiPnFjkA/nlx5Dx+U5++Tj+uM+RPWYl7yH3Zom9hG9+2aTjfE+R&#10;Q4EPpXG1EX3GmD8+kNC4QI5++ulsfL7oI2O8McUS6Se/dB1ziPD0BUaKjXb66M636vqMzffigNSL&#10;ebqAJP4qe+T25LVXLwiPP/kL+CG6XLeuFb3iq931VXddL67/sa70aePXZwyy5q1L68de0fpWdw+5&#10;59pH8Mnir/tmbPXDrwCREhCKgCDgyXtD5p8v3Sf8UG9erePP+qWtn1xzbox2fmnH0zYXse6asY0v&#10;RvSn4+wDW8Z3PyWnne/qZBB57WLEZuudrP7WkvHaiF72+L5sjA71dOqzT/GVvmT00yOW8fQXuzWf&#10;KasXY3ryVT27a67Nc/rIxBMr463DNZ/pz7/8SJ/xXS9j9DW/cpBr0IcQ6/wpDES5AELWToSAIYgJ&#10;IPKprKNpTjFMsTGMNrEmR0YfOWWL7jz5nKRHv1I/X/ALDOqi0EumyS09wzNWgNxs2Sd/1osKCCJD&#10;T74aZ+EIUgu0C4T/+NUnK2Br7MhWovzsArLT/M+2EH71Nf7w3xjU4s2eOn7yy8aMOc+p2PA3n896&#10;1Y0lrzzPS6lNtnp+LT1HvbkY46Yghwc4A8zWzPrkfviy5j1j2QcGGtdCRHj5ok3eODKtEWTuS+/U&#10;8cmSCWDQgdKvbi0HSrTTxbdixxZdbRx0IfXk9LUJn/UWA9fT/JA+YMjjpfxDydNdjJsHH2yO1mpr&#10;Br85I37oOyfS6saK8blfOxl6keRVH5vk6eWPtjpb2cVT1v9Ze+mg2xhtVJzpy64x2tmgU1mSzi82&#10;6KTPOEmdnHrzWHMacr/TS974NjVkXMAFqZ99MVbdqQ77Zz3ajSFDFj+KdyY8fWzw11zS2bVAy4/x&#10;XZ85xkMBmCi9+atsDrWza6x248RAqZ3ti/gNke1a6KPnDMKMUwJG+vLJfnTz9q3thUsvblevXVt+&#10;n+dAb2vCvNmwzq0Ldf3Ll4mB+bvHyHXN9Wnj41knrZvu/cg9gtTda06nnQadgZBSPxCEfvzjyVUD&#10;ioCh5q/kH/vLp8aMbeRerR7px28/ab2r03WWMR9kT8AnC0yKhf0C4ecPWvfR6Mq/9iZ1cy5u6VMa&#10;03j99BpXnJa/wzfHro/SeLL2SXuYMfrI02ksu2TZyT5/1O1v+l0vJZlsITrQum8PHfm6ZMTwiB99&#10;+tRRY40xXj8deF0vevS1xsnyLR/NJ538al78tbblWddjgSE3TQt0DRolnQg5QlqPzYYkOoCIsRwR&#10;tIx04TihdLHpI8Ow/iZRIHISz0TU6V9BOqh+pE2f8ck1Mf7zw0XV10UzTr+SLv0tVHrwlz9zQbq4&#10;ZIwxB3rpsxmQ1Zdv60IePvFfPzJGm16kn5/GsqtNH542/XxD+lwPG5F++ukoNutCH4sHGU/uYs5H&#10;n1KfC66dP+SSp9uYYpUNY8/9+WBcC4xuOq0Rm4414oQIn54VywEA4mg8fW42wEAfPeLhRtS/5jUl&#10;ncpsNN90IHxji+fqH2KPjXj5q43YVeIXgzYNfqm7/nSkv3noy3YxWdd5iLxTKPJ0kSV39s+6aB22&#10;LvigrE/c1OnWR3dr0HUsyZc8+0TjHk42eTxkPRmrXmKrn57Wa2PJKPnjWiA68l1dufybPvL8Ncdi&#10;mxxbJdVOF7KBj/DInf1TJ5ees0/qxUA94ALYiAVbdNK9wNDYFadsZo++fFpznRioo3xUnnnxje8a&#10;5CsZ8eBzcsWVTLFQR8VngZDDT+1skckG/nl8vhqjbbx+8o29uH4ju2jqxiS3+ob4QT4QaXz6xfPs&#10;j/bDx4+2y1de2V66/PJq08ePgJOx+Ui/Nc0Gf5qLfrLK6mzwC9WX7e4XsUX5t+qj1/6D5Kgeq3oU&#10;u162n/vZHuCeXXvNyFVvP8Fba3iIrHvYvatP2/2Pl2z3ub72CP6lD3X/02n+4pBO+wVSp6f7pnka&#10;oxQHNtg0Ht+Ytf8Mj4xx6koySJ1ORJ5d9fS4FnyKyPPHHqjuOpHjW3Mzhi6xaB50Fl+68w/lm3H4&#10;qGvHJhljjCWH8o9cMTNu9U1pLShbG+JDP/6yM+P5u+Y6cur8O/OsSeu1/aIS7ymLj1ETRABPJ0Lr&#10;Wf04hVedbBNazh5BYMx4fIFo4mS0yZDVzyH9+Of6CtDIaQsAHvmCpV6brLHpVi8g/LDY07nsHL7o&#10;P188dfxsqF/4fPhrbuQEXVsdNefz4tTP/yh95PmULLmSNzm+GI+aH93GaeePtjJ/V1yH1sU+9LJX&#10;m88WDn76I74gOrUtLnL0Ljujlx/NA88NEjig37shCwRN6dMY+XxLj5IdCzMwlH/Lf+VQcXcdjaML&#10;NUdEV36h/DQmH+lGdJFRF8tubrbwWyfoDIaaG1I3jqw2ndaauFpTravs8u88D2PISwKuw/J/eGTE&#10;2vjWFbIRkcd3PUp0JZLq+D7VdIJIFhnnnu4GJ3se20Yi+emnZ8lOaZySfJtNvrThKFsn2mStD/L1&#10;G9Ncls6xo0QlPzw+SKKID8rev0mO3nznB50e3zQ3fDbJJ8cfvhQPJcofdWPOeo1PR/qyrUTJqKcv&#10;G+RWfeaeHnLskUNnva6/Ov66DkPGi1vx7FqQUxef9JDNTjbw+YLy9zx/vGSsQ2vUvZNfYsZ2a5Hu&#10;pWPmhJ8fXTs2yeA9fvL4wgf+sMUmnmtKhiy9ZPDXvA99Z13aZM5z1Da2+fEVyVXr8fzwPM1Q70M8&#10;QNR9f95H3NPtfe739oX2lPYFvHO9fUX9vC8g8TnvTckV5/YF49SXP7MPJJseFFg68+lgI13mXp0e&#10;ZZQP+GvOU5LNljg2XlvJN/4qxdsYfcboNyaZYiEPKMWBPP4ZfPDXGD7QkR26+JmuYvfZa0ve2jOG&#10;LTJ4Z73k6GtuZPBa4+kmbz1ZtwCQPcT9pN7+8xQhF4iyddPMorOgLCYLDPWyIn7GEWcaX2A422Q4&#10;QuZ8o5Fny3jtnF0BPSaHmvia9HFR8dwUZ14XTZ9x+kpM6vR3I61xM4Z9dL5J2MpedfyVbMeGBSnA&#10;9BlDzoXUTw/bbmIXz9jml9/Zpsc4OunRp1x2TrJ04DWnNd9jrvmU/haV+tlvPOPPPpeo1C98GXn6&#10;8NmnI9+yvcrDP+QkROnF2N4bsj74h+jQ77GRl26tD3VrJX+6Rsv+4YMxfNIfNaezH+bHfyUqFmST&#10;UdKnn13y6GwzP84xbJxYGUsGH49+cULq7J71kdEWd+uueNvk3YitIf0lixKOPmMkEoRXMoncvHS5&#10;gSUghGcDK3noJ7sSztQlJ7ark1MmB1CpK33ytzFkh098KSGV5JB54JPRtv61yfCDfboQe8aX3PDI&#10;N6f8MkadXHbUm1fvspQwV4zHvliR6fqjYs8enXTnn3H5vnSMbPNmUx99ZNlSIjryK135SI929Wyk&#10;g//qrRllccBvDSiNxec3HcXyDEKas3pzQHSt6z3j9ZPXz0/xsPbYKU54+vDRWWb5dfiknu305pe4&#10;qbPJtvXJ9zXvIfrTh+hILn3is+IxpbGIrD51OhD5dHhM/xY7Y/vtafO7WIhvPq/5/P/Y+v8Vu7It&#10;wffLBzP2G1yMjd/BGNNc7sUYUxRVFMXhcMgkSYQQEiKIIBAKRARCIpBQksmpQ3dT3fS995XC4zP2&#10;+kauI+qPwZxzzPF7/hp7rrX3Hpw+/nlU9u//frnRlXjYH85gT28vsy8o7QXtE9HZ19qjrH107TOg&#10;PQ3s/jLt9jVtMu0bW04fvWQCdsEr95uggzNe7VHpVadLIqLEc7aDnmzYc/awCe/aZO867BKzjc+x&#10;n2Ur+mKoXizo1sZPl5hUsiFd6Iw/ncktptrNLzrSky3a+NCnEx6utUSGOlpjDMLhg28PbY4+vxM3&#10;8w1sMlQQTBoTSkIk41a6dpQMdf3ICLQZZ5JyuIDDrzPjODpGkcs5fWi+D7r2DsoxIACebTmshFfm&#10;fHQFPPkCvEEePFsAHn3o2d1A0Jtc9qAD+WDyoGFDmwlafeSBkiGLNn35p55eculC32Q520Uum/U3&#10;qckUQ3144Z79PnwJlw8rR/8RT232sKWY62ti6QfZzR5y0eHfsZk6GraYtLuoBmduSIaAZAgvOvFp&#10;4TzLG53KZIpBOvTh0bbo0Z19iweo62vhRUOPDdLEZidfK4tLuOyjDx/fySFXXZkvzYfdfGcu87/N&#10;GJgX2slUZofxaxNHg18fG3a9zfpRj86hgh9t8x6dQ6NPMB0UFvMeeqMHTbAH0ODIqY1XSXc20tGh&#10;lT/kJRNkdxsIgGMviFd9eYYOLhu2PCB6NrFBSR5cetgA1NlIRji+t5npF7fGUpzI37lnXGc+GTd8&#10;aJRkoYm3NY3f+OoXDzTwjQv7oknf2VbAF7TK/AHaq3tsVodDl5xiqo/MAM3GbyC+4kqefvzq+dd8&#10;SUe00ZDb+je3xSfaaPST074gltmqjJZNa9/oyC7Al+zWJn/n2zHnkocHLVlk1l7+4Stu+sgoLvDF&#10;V9ttkDMLOLNa3/ji3bk/9pC39owdnz7Nev/9j5dprf1NQo6EAtgD7CvtL8po7T3ole0b7bfxtz/p&#10;A+r46w/g8BqXrU+ZzsUPpFfd2OljezYmq34yzrKNJXw3N9GB7CNHCdc5YM4rkxFem46zPvW1UX2g&#10;dYjHuNRGExQ/sulSRrtzdejNxfO8VOpHT0/2oom3+dg8Mq+6DarvPG/Njx8KAiEmikzbxOqXp/fK&#10;cZRKjCRDBUSZY+qMbPCiWcMsgAGGZ6x+oI4PD4eSATgEcl5pEFfHEYDq+hqQLUcev5T01h9o00++&#10;Eh9akMwN+NjNP5OqSaEfj4Wo38KDJ4s/+ABbsz170k2G9uoYvmi+74crRnDnyY0WrO0H1MaLrgWC&#10;n/3FUz95+YJPyQ6l/tV/yAL1kwMsqsUPryTIDZHn9vkkPruJHnUlvvP4swWEQ6/OLouk8TAG6nyB&#10;j684rM4ZC3rUyVFnPzyZZ1vMcxulOtBnwWS7xVHctZO3MkZe406Oss3cglK2YVuADvDlGzno0OyG&#10;P2UHO91KctHTRUb24CsJgm+BW9jq7NBXcoSncSIXDqAlB45MdOSwTwnWj8MWbTTZUL9y+YeGrUsz&#10;9eIa7Vke/eG0jdv2TRzwJQtvcSW3WKBV4sWT39lHLh5g3PieTIAWD4A3vvlVrMhgJ13o4yPT/Gyd&#10;4E0ennwG6ciWZERXPPStDWML+uZOfqIHaLMnGezGrx2eHj6wT6mNZmWPjOUbXaA1B4c3vermnL76&#10;0wOiD8iGy0ZtIIbpxE9fa7Q5/b3M9LM7mcUkWdGlR10C5KzSFouH0QeS7Sy7Gv43YxN4jsXQfPz4&#10;xztN7LKflcAAe489xv7TfolGaX+VDH1PY8+JVrJyTj7oMD766IFvf2WH+dVelzz87XNkw6NVlgyd&#10;6ZufdMHD4W0Mam//sb8rQfM7Xerooj3ryI/qdNEBZ/6xwfgY6x0Xc2/qZCefvOCsr/VIXuOR/CDa&#10;6s19AGec7a/2SKDeTZC50brZ+TXzDP4HihhDMINNLleOJUMSIQDvdogyTqHPsQwSWAOkblKjsRgK&#10;TrQ5yyD4HBBIMkwSOPRKgYJvMAAcnrX7sCc7osdfUBc/AQXq6NmYnmTFTwd98Hj0KZNJp5J/2aK/&#10;wTWI8SczfqCuj5zsyP/8jE5bTMLHS382R6v/LKeFqD8b9SVH/EGy9BlD80KdbHxolOTA6V8bhscj&#10;VYmQxMgc4o+xBTYeG5XJpq9JGM2Zlg30oMuPfDvHX8zTo8QDTxc9//qnPz396S9/fpaPps1R2Waq&#10;DtAlz+IA8HABeovJokqWTZ++wAKsTz3cyphxpif8HhizCFuI8PrpUdefXWBphpZ8pT7x4je7LXi3&#10;SvrFhw1o9JEFsot/+U82OcWkPnFvPMhId0AOeWjIWNzhDxn6lm/o4NiXLn3kwrOrPULZ2C5MzMhF&#10;D7KPX+j0wdVWolsZx7oq7urK6OtHnw/q2atOPhr9rQOQXWQBtGQmH+QL/nRvjEa+snVb7LIL8HFj&#10;eRqr9emIn73EuLMDHl0+k9saUqdbPxvx0IkfDb0gfUp8ZKHv0Rc8uuzTV3yU2YZOGw1cPtHV+G6s&#10;j9hrg3yOH+AFzR192QJ2/Yxfzim3Q/pW5v0Fbm6OT/5kisH0vxo55NH5+fN8QBo6uotb8VG399g/&#10;7YH2cmVxB9r2VqDdfqXePNlkaBImcvAWFzraz+1pzS1625+TiU6pP5vU0cSfPZ3l2UEnmSt36mc9&#10;jcWz3unPFvX0wKmTD092iVw6gPp5rmsXS/GNlhwylGSkSztb0Jsz+YFuaccWNMkF2uj0AfMQvzlj&#10;vzaH1e2fQfOs+WROwP+Qoowv8ZEIbfIzeDdCfbtMEAkRSAbjKagFE+hrgjJQGT1jWxx0c0ZAygC1&#10;OYoGNAgFHdB31q+s7ywLTUCXCVrw0NaXDHh61JMNDBbAA09/feSeJw8a9sNrr9xj0NOtBPrQ6isJ&#10;OdORhVedfv3o0GR/epdnaLX1pQMfeqAeTonWeDQBzzacZa0dhz27mYzNxtRcsRmZN94vO29YO9Fm&#10;wzIZ29CAiWcjNQk79OHJW3sOOfSxiW36xLpJrI4HPTlkkGnye+9lb10Gn051sHptoiMjiIZdaNKR&#10;jRaVd3P4oN2iSiYfWnDaZCVbrMhhr7GGo59PbNe/a2Ta9KrzRQnQi8fKxnfUQeMAly3x5XN2sYEO&#10;dbFhMxxaMWZbNgB1NtPRfEe3co/4aetHXwzhk6Eeji353NyhXz9840wnONdriwtZSvLZAdTJyw60&#10;rSt48akP4KGbTrKSjQaejvwqPoAdZ5/xFAuAd20aX/UD7WKAvpizLZnR4TMuxggPPWxDZy0q06sk&#10;szhq6yc338gm13hbF2jBxvNYY3SeS0AWKF7FgGw2pV8f+9bOkQdfGxTLfAb40OnXVgdozrHKDn1s&#10;y0f15jR+dKt/QILzkdwPH56uri4v5Nub3Ay9uHrzdPV+EulD7zP9xIIMcSfH/GyvVdoLe6fo+71V&#10;vy9enPdVuKB92jlAjjkJ8HfuoUsmIGd1DV5dH1pA3to1duAFeJof0eBf2Ye9xk3ZGMKHy5azPfoB&#10;Xb2ygE4/+XD8yT48+sk0D8QUP5y+1UnuQOdQtuNPr3p2mkfJIwtNfYAOIJ7JJM84gr4ybw5UN3fM&#10;m/MNkdLagPuBETlLaclPX1f0CMR7IT79O/BMGJNnDR2D8TEI3mRt8Z7bHDLJWyzaDQxAq03WBm70&#10;cTyH9dGhhG9SnYMXxA+0+UcuKJHYCTX4+vIFZBPQxzZ2N4Are/joh1eiJVvf+jj+sQtPuvCeAW1+&#10;aDfB6Myv/EADb5JbfBYn2iZA8pX42KNMT33K6uxSJ4P84ic++uHEPnli03i0uRnTfXlxwKbj05cJ&#10;B5qU4JcXL3YuSChMPhO0TbqNusOAXHaYwPTQi1ddbMlTZ184MsKvTYd+es6bK2gDTaa6Ej0b1EHz&#10;DhhPdC0aPiSfrua2uUI+fnh02oAf9ZHX/II/82VPNuoD4gHg04+XzWvj1ONJZv6E5xM7AXwxQGuc&#10;62eLPhBePV6QTKBOTrzkwYuBPnj9gO/8jlYJ9z2QUT3a8M99R0y189UYia350RzGr1/MxA6wC39y&#10;0ARsJ7N6NuQDWSC/AbriZj4oq+/cOuZ2culsDqNLDpl41LMLDz/wpxNPfeijAWzThx6oZwN+tHxK&#10;r/7il+3xq7OjPQBN+pXweACZ5qJ6/hb3s3wl+WSEr+8M+s2/+thOVmsw39eWdxM3t0HTf3s9CfLt&#10;rPVJilY2/+7ePb25HTtGxt4mDf379xe9xYZ/xZlf9kZJQsnQeR/tzLRfArTttWjt50o0aNU7C8DS&#10;H7LU+alEZ2+nt35tvMs/OkpearNZ3NMVr3b7t7lWHR5f/gH1dIRXFgd2ZXs+Z5t+stsr6UoWPdpo&#10;l3/a9MOJd/6ns3MwPr6Rnfx8zSeQXfD2ZHOjM8Z+0BkDp7SPKuvfD7uD+yHBJpa6RMiNkHdAJEI9&#10;ApEQaUdLOWeaoEqTso1a3YRvstYvWCabSQjXooBvMXGQHo4DevTRWyCVAimASu0GuYALYIOCbgfn&#10;CFw6yE4n+jOvsgFVrvzhNVg7uHRNm41wgI3kmjx0xpNc9XjpDOhTotFfO1u1TRiT8Fn/ITfZ+ZNP&#10;+YAuufHxp3a8eODpI4Nf/DFWNguTx1i1uZlcrp7f6jMPBtemFb2J6KYGX7crzQl1E/GnX35+PqR2&#10;U5qxVpqg6dFO7s6Xse/ZrgGTWj/8bsKDY2e6AHz+oNWH7iwH0AfHfzx4z/T6W1zLMzaiN5dB8tfe&#10;6SMDnj3KbIcXczapgzNfawNo0x9dutSNFzn5jo6M7DjT1hdeGx0btLOLTvWVO+MRHsSHRj17+VdM&#10;0q1Mtzae7MxvNPDa51io021uAjh07QvkhSNTmw1APx6xIZ9N8LsJTh0PPD46yGFnMchmcqwjJVo2&#10;4dUHslfZGNRPRnoaO3Ts1IdeP5w2msYHLftX77H3oc2u6vSJeTJAcwWO/9Y3nu/n1Pp/+E6ndn3R&#10;6Qv0N9/1hwP46dR3lhXPru3pizYbtZXNHaAOz3cx0o8/PnvKee2Bt2/fPr34+ZenV7/MB67Xb57u&#10;7+aD6uNlP7QvSYbuPo2v4+/LmQMv5gOa2yE+ZHc+V8crfvZE0IGt1G7fLdHZvXZwe6j3TuURf/ts&#10;PM9nwLEPozfHlPZ28vHwH42+9ufoAF7Q+tD3/d5ufPmhr1seNqFnC5qtDx8/6GaDcwYuunSppwft&#10;+nOGwSvR8iEa8s5xAuSw5czLLzz0sl0M1AH/tQHetefQR5753jliDpkfO0/Mj8E5T5o7YOekOXTA&#10;5e84RqmJtsoZIeijQOlaURIkSeoxmQlDuQnTBLXJONT+8tOPl0PsmKhtPoyj3MQDjMkw7RYzpwVo&#10;gzSOtsGkF34H4wgegONHk6XgsRGd4BqI+kwAfWddeAF56AW6iYK2gSADXn1tPOTjg98BYtsZ2HnU&#10;G0ByyFVW159t5Ic7A/7sIwddIE5K8rInHvUmWvVkaPMzfrE2rm0ObVhw4Dyhfp4ER0JkwwFo8aFX&#10;N+bomg/a8DYhuCYoMEfSaS7ic6skmWoeZQdZ6LUBfiVesp/n5vDArcxjHmUfQAvoSyYe+tiZrXiy&#10;X4l3fTps0k8+OXRt/yGPLLYkRx856M5jd/ZJXz5osxu/Nh3o2QZvvLXRw7EJnXpyzr5pn/HqZJKF&#10;B/6sb+2b/vi064NTr588eDi0lcVeO7uBvuxFk66gdadPG09ltuJNh3p4uoJizj71s+1KQAbeZ3mH&#10;DdYGG9hSnOtjR3LqJyNo7LIbkN8Y872+9AfpIVsfnvr4UX/jmt3m28ocW9hkH8lOe1b8Z336ALpi&#10;A9IdnG3XT3d4NjTX9a2/R7yysbGwXo2Huj5rPRolPF52hmcbXXQAMj48SCZH14eZV0N3dz26Bz7e&#10;zVk29G6A+LfvDX0YPwcnISI3W/SzeX0YvJLuxkRd3OydDvXnvXP2VnOjQ76923pEo8S3+/HQSjLQ&#10;tQfvuQDs7VPiId9N1OIGkqlPvbNmz4ajNDfZQc/iv+Nlv9iV7GQTmXB9wGYbfPLO+rTNpXwhNxwI&#10;hyfZ5JFLX3Xy0KHBr17s1u6TT40B/nyKD52EM1pgHDuXzK3OHfPHOXN+MmH+6Fs4xvwHE3Unywy6&#10;gPmUv5/0Z5L0clq/N+TNfLQArYmUYgcWoBSeApM1Y85t9G4EGLRZ+uD3Tf/ho0PSJfmSkCl7RGdC&#10;qz9/g2mCKEAGo81IW/AETIAEb4M5wRN09aWbtklQcAUdfXRKsho4/ia/ASdLfQfnoNVu8ZABp96g&#10;0ommwTc5dsIdcrPlmYYdA/Qlix3a8Opso5P9+RZv144WmDpd+vgIvv7mD3j9aNmnp+v3f4y3OWBs&#10;JCPGzpgrb94ZS2No07vZBNg4fr+pNKfwAPNMG52xAuZCc+J6xv/169f7UqMNzKe2u7s/fvXWfFkb&#10;yB85u7kdctGbh9lAdrqUbabqvkFCl0+SSrRip1z7h0YMzMN97McXMTlk8m3n9/B6L2HrIzufk6WN&#10;nv3ZAVbfxBcYN360vlp3jQEb0AfFtDWrbHNPHtzZJji8+KpvvI/Y3d5OIjdx1s/2ZFhvYgGsOXhy&#10;t2/o9lP1B3HBK2Fig9sMG+llIzvHAz8b4dTNU/ZlL/1waMzj9Ox6ONm1dvL3kB9vPu6jj5kP5pGv&#10;T7NTCQ/aixqvuw8zBneX+MLpz2560kkeWcC7Jm4d2Hn/6fN8CDAnZ3zuj8Pz4FsdY4vHN/jMPTzw&#10;u45uJGfmpXGSiAzP/fR9mPG7myRgaMRU/47R8ViH/a+u7NMX38Ugf9SV/GGD+Nkz6GVX+50+McVn&#10;7azP0w9HpnnRi8ji9yxT/5Tm6J4Vt/MpnC/vB8bmbEnPr7/bnyWpHoP7IMS+0zp9by1djT7ryW3r&#10;66Xls7n15s2r6ffp/nrn1YdP96vz/fTRe3t/M/59fPpt9s9vH2dvvJl99vbj05d3Q/t2bJk4Wat0&#10;rn0T3/fjJ/uN1/XNxPt2Yno9Z9nbScoGPgxeLDowNzbHfBDL9lDAR77aSzvo/6N9Hb5kRClZ2L16&#10;+smMriSCTGfFyph9PPn/9rdJxv7N+0tzRn0b/Y9zDky5uCk/fSbr96f/8l/+/el/+9//j6fffv+3&#10;p4+fHg+fZt5+GT2//XXp9ZGbXWzg42W9zdob2Wi/fJ2EY2TgX30jH54+drIfOGc6qyQqZPL7Mg/+&#10;OM/She6vf50EaeyoRJ9MfECcns/730fmnFnKz0PLTmO3MGP5dsb79ZurSXwmp5ixNH7OGHPcOeI8&#10;Mz/DV7dPbzIkAIucRebTvcTkl0lqHIYlRz79S1psFg4mgoBsqzaBydH2rZ42H4COUZRvIjRtev78&#10;809PP42RL6ZNpwPBgutxnbJvtgmKJMmjO3/KZ/LsAB6DWAD5ZQMQXKXgGnhQsgB2Ayb74DVI+gMD&#10;Q0Zy9CvDK7Xj/V5mcthTYlK2vJNjeMIB8vCzk28AXTbUj1+bbBsYYAOd8Pi8X9SflVpYZMYD1CVB&#10;b64vm+vN3Ycde2PtENxxmNJYllC0WQF1fSVDxqANFrQh7wEhHtMPp4QjD93WzauXL7eUqDhEbP5o&#10;zStgDkkQNhEaPjo7JDoEyFJPD/nNS/3k4umAalNmd/baKEuK6IIL0K+skbNw8OcnXckzHmwJVv8B&#10;a9/EpETIIbPX+UPHtw4cPuy4TkmGmCnpWl/J+862QH9zQr/SXEWXPWIhqdGfH1sffWzoQ0jxKY5i&#10;57B0aAEHnsPq8avH7pdkqDgo2UJuZXNAH0BvXuvDc46RdmtYiRckF7Br6SbhYBfww3r+j4qPHezk&#10;NpeXfxIhG6p4aJOjn55spyu5ZEkOJEP6P81B8W7KkiH2k51/JZsb4ynrlxjc3c8hPGXJkPa7hxmT&#10;j1MfkBhdTSLw8Gn8PXyLXwL28u1lrhXT7+tKbb7YNxqTYqefD5U7H6ZuHNjbWpT8RWN+9mh89+oj&#10;abMfmPv04Q/MP0mNZObu3rx1PlziwybJ0Lt3M+/HT4mPfgmg5EVMHh/nQ9r0lXRLFMXm5fWcPVev&#10;nh6+mAvj4/jz7u3I+fnt0/2r909fbma83sy6ez2xeusDl6Rtzp7hlxC9nrnw4s3bp5evPDKbD+Zz&#10;gHaglhybE/zefedYc81TYF/e8+Q4M9rDO2PgHfzogKRDv715E4JjD1YmBx6dPduP1JY4KOH+67//&#10;96e//ef5QH0kNL9PEqH+9Rt9v28ypP7v/+1/bLJTMiOJUeqDx7sJzWE7O4yH8do5M8mPZAct3oeH&#10;T4tTB+TQja/EJT/yF5h7YkWP9uobWL/V2b0wfVOyoZgAPGLuA9n+ovh/+a+bDFl3D59nf51EVtJj&#10;/CRC796bt5fEdvtmrlrP+7RqxrGcpT3Vh/m9xBncD10fyZgkJxKS1zOpJT4/DpGJb9KrS1qWZnhK&#10;aig64ywYE0f7H/7pH1fRZfGPQYcei8YBujB1j1okRXQCOIvOAWEzdjskCap+yRAneAMmlqDRW4Ig&#10;eJw1EOv0MYH1C3aDEX43u2PQKtGhfx6Qoakfr34DH12y0bDFhLKgbK4Gga9sQUOvPrRkkU8WaKEE&#10;O4HGhu/pLCqLBo5NfHr2b+jL9tmNV5tsdcAGNtpUJUKvHRDv3j+PgQPWQWszMIHaGGzOPtWCV29e&#10;7vjzjyx+06cM+A/wokHbfIAv4dAWow4q9OKDx7wyZ9iBfzeoobF574F8fGJeeVOSg6723+mbBObL&#10;l4nTAcYBZHdySob0sQGe3r0tmX466YYXG/HUbyyANjp9dBe/lUH+gDq6eJZ27FZmlxig4z9dxYNM&#10;daC/evaQo579yWzcweqYQ28P7JGBXgzWFrqm3xr0YQQumqUb3yUFDiwHlZshCZGDzOENr04HmfTh&#10;V1+9J7zyeW0c41Ds0EXD9vjP45VP5OvbNY9+gI2SIP3FUGySqY2PPHG1l638kQm3oH7oYBe+HWN9&#10;Mz4Sx32FYKA5WylOmziKxxEXB731I/kR+7V1YqXtoP/4dfagbyP3k/3DNwgv49S3n8TF+Eie2Z79&#10;bFSnt1iwlb/NK335Ew1bxYFv+wFkeCR73Qpp62+t00W3hGh5Rib7HEZu2hyct+8usULvFtlNzsPj&#10;5bazuUUe/92wWpdo4chvPyOXTUp2ivHuTfezDm6vRqbxHvsmobqdZOj+7ayBFzdPX9/PHn43fr6b&#10;GE7yJd5vb32jbHxw8zZ7nb1vD88jAXLzITFWLx7NF7HTFjN22EPtp+Zse3NJjL3Z3qtdcvT9vq4d&#10;XXsyGT608l2/23w4dH2YLQkqyZGslBC5NTrX95Zok4w/QBJzSYJ+31siMbZeWn/ODnuLecamEiyJ&#10;EH3dEkmIVs7Qs5dtnTsgfvYr6VFHRw/YNlvHHz6xx9iL767hqVfu7ffgv/w68iYZciPrQ7wk6Kef&#10;Xzy9ej3n0iQ/xu5q8Op7S3ScKUrru9Je4JWeXutB84NOG0AHiMSn2wFJiiQI/GUyqD/9+JdlJMik&#10;MFGAiYK3hUFwh5fbITwLIw8INprlGx66gEPYDRG96hacheMAsggkRH3LzaMyN0RNKEEWcFCyI+CC&#10;qS3wu5hmYYfT3k1tZONDr93EaEDPeLrwojdI8e+AzQLnv1jwERSH4oteyQ70AC5b2URem1QTLeAH&#10;YIdyF48JORB/C0ls4kebbmNm/Nj88OgxpJfmv+4n271xmf7GhD+gCWRztrF0O0Tebs7HZoGWb2Qr&#10;81PZnImWPU1yY9w8IgOPOMCZK/BK/GSh0Wej3E/ehw6w+OkH+PRlm0+6Nl8Hi01ev3Fi2376P+zE&#10;szCbcJ/ok1+dfbWTr8735xgPTf3NCTrrB81D/p0THTwg+5XoixHAt+MIjnlDzs63kYOPruKGLjvx&#10;Oqz5rR9v8iRA1pu54AMIG/WTseXwbQzdWgyUDJUYKfem4+Qn3vjZWpzYCG/+Fq/mQvZu+4if/njx&#10;RR8tXDd3bjccuOeYod/1O7rIwJdv+ooFmSA92RzN6jzmsBg5pONFB0omxGOTxSNW2pIi80v84eEk&#10;QBIhCZHECM8mSTMHN2k6bN4PjMf8APyiF+Qn2Fh8ZxNccSBv95zBNx/Ejd2BxAg9PeK/YzGw67K5&#10;OoePQ0gS5JO5Uts8JNttocdbO4bD68xhFxvEILnmAPt27Mc2t3tsKkkjSyJlv3ArJRm6nQTn69eZ&#10;O5P43LyaBPH10F5NEnU14ze23Izsy2OyOXeOx3kSIQmRQxP0uFSd7evj2LAxOmKj3DiOXew0h9qP&#10;7d/AXmtv7nywF8PZi+GcJ7X1tXfD26slEspkhEcv0fL4q5uhfcw1IPEpuSk5Upf8lPh8D5IiSU5+&#10;ZAe9xjkfS4A2mcI7pbZkCD+f+c8XtuJnqzmlrY+/4gc65+gEHz26O26aSoaiW9/Hpp3zMw6XD2fq&#10;88Fl5taL1282EXKz57GYhMg4KiVCe0M0+6k5aK46hy9n2OX2l65e84D7AfEOvEk6g49Y4rIZ0yQl&#10;z9nT1E3gBJokSoAfmCgm+Mo65MVHqbLNngHqLTDG0fvjzz8931KRTV6LWoALokCBAifgJk1B3AV+&#10;DKgB2cTgCCwceoAO4EXXhDC4z3IPPnYonzeWqSvZLy58VIJ84h8+sVBvkTUg6ODQkNtGpT9dTaq1&#10;b+xkT3Y1CfmgHw9fJUkek/FBvJKVvha6idXGoLTJmHQSYhuu+PPRHHDL51NqtwGSIv38aB5pKyVK&#10;aM6fhIGr7t2Ybi6JlYT3dmi83OjgtVHuI9Ejvmxmp7hsORtjB7h3jN68mU+dxy1Nn2ABWrByBsJl&#10;327wwyfWjYO+PoXuxjvgIF26gQ5YPOwhl0zzSZ1csloX8I0/2Y378h6+0eGG6uvXr3vg5UubL/no&#10;mkvFAcCtf+J1xAyeL/TTtz4Z08Nm/fqMF/7GhK1tWAB99vOLDfD4G2f1PdBnnLsRUnfYG9vXby9r&#10;mB3r69jY/JIA7wY3bfY239mIPp3mtbL4ocUDh2b9PejZVz95dMdnv8kHYF3gbd7s7ZExHvp0B8mD&#10;r6ye/5dHgxe/JS8e/zwML5zYoCebPD7trfeMV3OtsRGby/yn1yNdc45to2fWiPVEvnd0PEZTp9M4&#10;qrc+2QWvniw02san/o3PxEwc2GJ+K81FawTsHJ14sV0s2bkfbGe/3k/is2+8ncTj6lry6bHF2HP7&#10;YT+18/EyBpdH7HsLNO13R9LkXZYeaWj/85/+PB+GXz0fuB6dfJgDTrL1/v3MvSk9Hvzl1eyzM4df&#10;Xr0aP2btTozevr56+nBz//T4YRL5u4nx2HI9h6bbbI/yPCZ7fsfpSNjYYhyNcePKP74ak8sYX5Jh&#10;84Y/6jt2Q2MO9+qG0od0H9Y9vfg3H1SnrL03h7MXe6LhT639ufX53AElQ/Zv+3pnmv2+x2T/+b/8&#10;171JUUqENhmaJEVyIhHS7nGYulIio+zRWgkRwLu4I+Hp5mf7jvNm4VRnk/UqJs6X2p1DYO0f2n0h&#10;fErxEls89hYxL7liG3/wJbNEcmUPbhPg45zyJENCJOnxqLNHZep/+fHnGfObTYo6iwP7nn2BHcC5&#10;JtewF24yZIIbdJ3qcDYPE+OcyBBCuIWApqQl+iYWQGuxlBw4SJVo8eAt2Uo+XO2A3Da7NhQTUTBN&#10;ygJuEARNEPWZTAZBHU5QS4jwaJt4SoMMF6AxKOTFf14w6mzSNsD5+ucf/7J+gDMdGm11/gi8Oh60&#10;SkBO8ctfY0L/TsQBdb6yy+QjG2TrGfbwOWSZCNkjhnD6PXf1voOJZaKdH0+6nUOPjp3Gzma6m/Rs&#10;vDaZ5szlYL2Mz8UH8bm8C2ETlvy4Lu8xm83RpuS6e19oFKOpS45sMNktxnS0CTmwHFw2aZ/6QRu5&#10;TbuNC4hLi+CPTflym7UJx3ETRI/Y77gMvPNi6iy4O/GY9t4sTCnxAtpr49iGx+I1Nmylh/zGuTnZ&#10;PBFDdmjzix0dyPmw5cgRd/zorB3y1Hccxyc4JVno6wN0bNyM8QA/2Qn0k8WWjceMjTmVTnX94rIy&#10;Bg/Hj51X0y7G5kEHbOC9IQmCsV4d2Tiy3WaInZsn8VtfxgZ66GDfs97DdnWxbfz057P6c5v80cUu&#10;fXwo1uJI/vYNnfGC27GcBMAYKNOLb/WNvNa5PiV8a/6XF34W4s2ChIj/4iGJkbyIj3iQwfaN8YA4&#10;iOXqlAQfsfCB4JIkXpIXcsDbt6+3lFxtzEePW6Q+cIBNSAf0S3aUJWdkSUaMtTr8JnCHPdZUCaE5&#10;6EbG+tDeG6JjfpjXzWFtjy3upv/Lr3+dRMCXMTxG8YWT8XkfWVyvLO/+fBr6D+/H11lbXz4PzSRC&#10;Dl50kiLJyU8vXu5h55ZA4oNG4nSHZpIiSczeBAx4TCcp5Bcd7LyeQ/Hu3ewTt5N0jg3GS6zReUy2&#10;SaS5NImVWwTzoTVjrMF5TpoLl3l+OTz17byYfmda49WeuY+UByQ9kiAJT08yJEu93rGveMz5c36s&#10;5vBXinUfaEss6pO0lLicEx5JDPwmPtMH51aoxEc80Z9pSkRKiCRT4JwgldR0plgzwfksqtyzavxl&#10;q7UcT3FEZ+11vnos6fEknezFb16hozddPjxd3lObPXTOKqWESPJjTkh+SorMjW6HjJUxa++VYxg7&#10;NuwanhykvXqToTZFg43AhGiTQWjRG/hNYKbu9kZbskJYG2eTSJscmzUe8tVBeDh1CQR59GhnD7nk&#10;41fSl23gPDnpFPgGpKTBgDSQcNolQ9pAMqTfACRDvQ1VexeUgTiSHHa0KPi68TvsWnvUx6ZiCAeK&#10;k36y0eyBdtCSV38Lbn2eEn82sUcd2ESBycYOMdFWPts1/HTXlz/KbmPcBJlskhGfYEzAdNN59gue&#10;nfjhsxlo02OTDmy8NmA3BS9e/jR2+emFGe/5lOaH0F5N394MSYbmE7CbInb5lFwcHBp9alW6TbFp&#10;+6TpQLOR78E29MVHHbCJD+wE7EuWJIfdPZKFkwTdzeLar+oeBxW+/QbaLEI4mx87N15TJ98Y7FhM&#10;XYysFfobj/8I8LA3aNMgo3Ln5+DZQJ/xasx8GrKxR08Xf7PDnM6u4rJjNgdNsTDWG6Ohw6Nu/egX&#10;+5Ux+GSuPIfTyOvgNc7qwY7bEdd9nDO8xlNdnMVv5564jx6y19+RzSY6i0kxVJrHeNBam2jh2bWb&#10;5vDHF8S7fo+u1jn7HPgSa/PBfNI2l0pS0Z/lpM/47t44+5IXf738T4bkYefHAfgvcR1b5/D1Pk2P&#10;ZPbdmpmzO+dG7sZ7YGM1wL59T2htuiRGkp3irbSuJE6tNbHfDxqTiOp/mDnaS8rdLim9R6Pv27cv&#10;m6hYB9nPJjqzTTxa9/Yrtu7cmnn5ZmheTt/7STzejT/Km7uZ/3MQ7YE0a4asL6PjwfjNmrgbX774&#10;4sYrCd7sIZPsdMj1qd+cdjC7Gbq5MTYfZ63P2A+N+Dn4LmNiX5qxeP169Xya5ErS5BZp3/8Rx4mp&#10;F6/35fQZY3NHguW2iS+7v4xt4m+OALHXF+zYDM78Q0vuHqT2wmmLhYRH2Q2Q26J9v3VAn9sgLwEr&#10;4SRDf/Po67//t71FQu/QlzRpnxMp9f/87/91XyCWgPoQ6yViZ1kJi7PNXmF+S6a6WSnxsKZLMDor&#10;xdgtkKS0b4v1iE3S1PmJ/gzJOgM9bOhsNe/ZsfvFxMucSdbOn91XRhZ9k7BJzOBan/jINM7iv2ft&#10;JDs///Li6V//9OedXy9evJm5MOfUkRCZd+aT9bXfFBy+PWNn7IyrNQsk0D/98uPW21P2naEmeoAR&#10;Xl0yoq6UtMDtbcZMBKBOWMaSpUQnidFuk46OfKXDmqHdisAHdJKtrL56hxYfx/AoTVbygcC1MYLz&#10;YMKjVYLo2cgedOjDnWVmO31KuoN8OCcf6PAq4YqJEl0x4VP9aC20tXEmQv7Fmy30Z0t+kENufuhT&#10;18ce9tETD5nwHap7wE5fn3DYAcQ+Wfjph6crWxofNmpf9F6+bg06IG3QL175JG3OeFH7l/2Z/J8m&#10;SZIESYb8ONrC6Nz3iSYOdDlsXr16tRueQws4bEpqtB1ebGKvGGanGKjzV3vHZzZx/HvoDa8DiE6H&#10;gZshydD9JEXkJnMPjOlb3QPPj/ZGHjvRbUyPOCubmx3eSnixQmvhwzUfjI16sdWvro8sMfFJVOK6&#10;n4xnE3BwoCsZIB+QYz7buNSLCb3Ph/HYqc8mhl/9bEP2r+6jrbSJLYw+Y+vdlvN40wP29mdg59cB&#10;Jd2bKB227hjPHOIz3WxmW7rh1NFmc7aZ723wbaL1s1VsyBWL1Td69W8sZkybP82HHXMJivk1NOQk&#10;C5Bl/SglKR6H7cv4R+JgDinNTXTWh5uP/dbaHMAd9MqSMDFfuWPb3jQMrK3Dr//Tp/HfGpnkR3x9&#10;wLCe3EhdvtXpJdBLAiQ50AaSHkkU/nvra2jYrC4J+vxZkvFmdUgKrS9+uAEtJkCcxYyN6mBtHdy7&#10;ie/1JEDg/vMk1h8uB5Hzgf0fxzdJlyQIfJ543U4SfzMJkJsfyY2fCZAEKb0c64A0t4GkZR93zUEH&#10;3gzvvhMiPsdNV0nX8oxu8QbW9M4z3yIbyPZum3a9DsDxrTnXfnweb3TWrbmqD25vz6e/ZKhHZSU2&#10;JUFKiZAEqIQISIZKegB+pWSohCggw/udkiDwOImiub/Jx5GE7O2RZIuM0QPcPkmM9LcfPK+V2QMk&#10;QuammLud6XZIGw36zlN1OsOll1wlnPUG4EqG2lOUeIH+S8L1x00UGXTmFzrj/HzGTjIkCfrxp/kQ&#10;MnWPY2+9JD/j6YMhXInQPiobvh2n4e1ixnp88dJPAV0uYRrbH3YyjLI9JKasw8aUIAwEuZ0h1ERQ&#10;x4MmGVsO4DFpujkSGLhkozXhlGSTYcLZeNSbcJUALx4y9yAZXi9nqwuySWsDIUcp6PQKqv4GgowA&#10;LWBTmx48ffxjWxsvGr4XPGX+o1EvOURLLj5y1dHrZ28+5gcaJTloyWfL4o94KeMB9PE5P9TR4FNP&#10;r3706ueEKXnZQjcojgANfvbgS362AX3nMdNHzuVAvJ2J7R0t75pc2te35BzwfpLD2eDdDEmEPszG&#10;3A2RF/ltNKt3/N9bmdHlJqgDy0Fy/jo+HPstMgtqfRhfvfxPznlB8kUc0OCBVzoIXOX7ETc/2ubq&#10;nVzQAYfvOXmaki6bApni0TiyW0m2edi4iFWxdVsSlDRIsPivdDDSs0nX9Elcq6N3uNrQ+haMjed5&#10;3hw6lHTunPBpeA6fQCzYy754xQSevfjh1eH5AnfhvXzAaPMS9+IrWezxgZLN+edw8r4HfDFZm495&#10;vjJG5+oeWeo2RXjxLLZ40LA/GuXGevh8Qt/bqIMHHu3GZPjXJwf9JC87d2bsq4N9QXzkWDftfY0n&#10;4C86c8INhkMbOGi9GOrQ/uWF+Tn27vsrF/j0+dvE7+PlE+zoo7cxcqMgZmy0rsy5vfEcHea4DxmS&#10;HgnA3vwcj8a+uuH56tHCl+Hz2P3Flnj2ZmfmDRkgPyVwkiEJ04sXP8+HjRfTfzP98yFikiF8xtY+&#10;Wsl/MRQ/c12cfXjZL1/MhweJkPnoYHJmsF0i9Ptv355ub2YNX716uns/ezne4bOW+bpzeuSSZ47D&#10;7d4yH4DYzl6QD8WLj5sMHWtqX9oe3Tt3B8gtwTQPmmvs2v1kAB/fzB19Zx+ba80bbTwX3bM/Td0+&#10;tV82GX2Sor0R+v23v7sdcqvzX//Hf99SAiQR8qFT4qO/G6AepUmYSqC01S9yL7+z4zd2Nik61p4b&#10;FK99bCI0dEpJkPKcxKjvvB1fQY/J3Aj1UrYkCMDhAW6YyKOn+UCPfU+99bdrcMYQDd2tx2ji00cm&#10;HW6F6D0/lgP4yBJrFzHOTy9KuxUExtoaUkroeky2SdAkTOr2/XIZoO4sVpKpP/ihgdUZ6IBrwOG6&#10;GepxVTzKnVAzYcKbXIENhENkojHZUq5NPifJyBZ4vOr66DQJ8ZSElHjg1/c8gQ+99Ni8lRbGLo6Z&#10;zNqArnwlQwmXbL7qX98OW7Y+ti3N+AVnU1x7B/TjI48uOHFLvhLPGcjON/wBfsAndOH5X2J61nv2&#10;uziQq00vGnL4BK8fTh+ZxRWuWCrFEB4fXXuA2FiGPx+SAScelzhfbodc2auDyydXNnu/bOyeTezV&#10;8L+YT3eSoLezEb8cGrdFNpc9NEc2ua7B/YS+DbpPsCUoHVy7SR7xYJfFZzME7GqxWmRshLMhmZ97&#10;Q3SCTYqOxKh3h/BsPKZejPGKE5n61t6xgW6xEn80+uBsEup4dl5OHxuUNlM+lzRo+3QJ5zYF3kG5&#10;SZBxnRi5XbD5S04kRPSRz57qNqDG2+bRhoF3byqGjm990hMXPOGzmYxk0uXQQ8eP4svH5Rtcjwyy&#10;dw/5wStt+urNM3rUAflBcQTRkt84R09/NOp0ALGlfw+7iXE0jWXj3VxSN7+M/a+/zgE1PuFt7uff&#10;ypt637j6dTZ0j3IkQeLiMY2bB/H1KVXyA7xP8+H+08R+xnHGwqEsYSGTvOK1c2js7XEwMOcvvnsx&#10;2Y3X5Sbur3/zMqxP0PYTcXFzYT+4JEDnRIIuOgFf3RhJgPzwoVsjdTdJ+vE0BuIFmrf8F+fwewtz&#10;3OR4TEU2e906Sa4+3OubfXHWvd8FcjPlRi1+idAmreOfeU02/627Z1uOW6pN5obHOLoZk/g1F6yF&#10;tWF4W/vNvy1HB7rdK4Zn5+rg+cgn+4Z5jk6JFmwcRmY+69t9cfa9vnXtkZk570bnv/y3f9/bHPPc&#10;bdC//2//Y/H/4//4359vjSRLkiIJTzdDEiP9IFx4cjwm++1v/3n6JVuXhIHd5qnkYpOhoZdUaIP2&#10;PCX83hKRic63zb5NgjPJhBshydH5PSI8khc3PPtyN3smUenWRlmytcnRQHMjnZVgeQ/d7Ng95NC7&#10;7zINvzgDcqwDe6rz7vLazCT6x7fHJD/Wl1tCckqG+maZunMJv7Eytp11yYQHcD8gcPj34rK6g97k&#10;KhkA0TmI4S0IdZPmrAwk3ARCazKRYQJxrsmGBi258ejXVz8dboCanIBMoP8MdOOvBC0a9V0EM/nR&#10;8jE8WXxQ0icOxQIt28DSHz7QwSY+1o7/7A+5ZbWCzxe4ZJ3jm93ksjOAL37qZKMzBtn/pz//aW1u&#10;LJbmFK9k81tM2F0s0OLTT0+2NQ5oQfGjV5kdxREPOhN5N+PZnF3hS4RsWtpKSRKcb8NIgvYPFI9k&#10;yKZlg2lMspH99NgUbYYOLnU3OL/PxtCnx+iyyaYI2MbvFuX6wi+HgVjcTMwHNjazkDu4r2eheXfI&#10;H0BuDB4uYLO3Mduoi0l6i5lNwkawuoamgxSwgS4/dOlTtdIn6zeTpHhvwq+Bqyt92vZOhW/ZoPX1&#10;Up8MXZPfuqF5/La8+kus+GvDsRnadCQtl83lcmB4wbXbnb2hOB6bOcAc7j7NOxiBQ6t3TZoL/N26&#10;BGxs2sRt5Itbh5CDvVshdZ+gqzs4JHnN0x2vKYsd+eLVp9jmQfNUew/MATYXY3z8PNvhEMxuvPEB&#10;vppPJQmSauNqPu2hO3NKfROWOUDxLv/EWOl9lnc35qSEXOIiOZKsf56k6uvGV2zRaaPR/3rfp+md&#10;oIusXVdjo2Tbxu7TucdIaK9mHrKluSNxANaK32jjv4OQ7/YZseIrHn7xxZy9vR4fPM4akOSf3yPa&#10;xOVBcmIOi9NlzZunHVDAnN51MnHy3tGv0/4wc/a9+SrRfnP99PhJUui2zZhYi+yZM+HjtD9NMiSR&#10;++oxrT3w7dPPr355+uX1fHCchAnAA4nZH8narO3ZK+DY5gVy9rQP8dnv5HWTKpbGXnzYyxcx3j33&#10;6vLuHx598Ori1x6Lvn23PRkdejT2UrrolAz5wFKC00vS6pIidTdC7Oqx19LMGpVoKCUq1c17bfX6&#10;jK8Xo4Gv1++3r7x0fNzkSF7csiyoH+2/S3Cm3UvUl8dSl5erzVsfcHpEhv6cDPkykhe6+W+u2lfY&#10;ZS78nX3sPxIadPsBa9ro24uU+Pgoqfv13/62pUeA+wHJ3DJ2E1sxbzycCdbF+XeFfKiT9Oxj00mC&#10;4exveys0YIzsGTuOMz7JAuezEvxgYB3WXmRuU9JuMe3EOQkC2pxRajOSsOh3Uo4R+hzQ8BTv5Jk6&#10;HcmJH0862aFMLl5JhsCiaWJmFxya5R9eMpV4O1T1ocerH07ZxEaLRtJSAOGiV0d7to8N6g1YyWF6&#10;0ajrW54BvreA879+fXSsnkMHmmQE9Fm0HXAmaPrIwLsya0/JLiX8bmpzwOCDD5ro+rMDP3315Su7&#10;0gWPtvG46ETjE6/DzdUzP0xKfnucRublE+Evb149/WU2E5+wLITd6I94ZLMYGBsHk029w+rrLCC3&#10;N+oOq8Zt/R8ZEgMHY+Nvke24jdxNdmazdih7MRqIw77A7UVV8Zmk6+rNjP1xEHms9/D1cW34NJsH&#10;O9bvkYG3GIgH+jYF8WMXn9jWjUq/XFwyVP398EhulEASY7PYTzujQwIjGXp3/3EOz0nCRs7lMcXo&#10;degf9rDDpmOeXMb2824abinOCZFNUOlbOQ5oh9geOvMJ3mHk20xKcviUH3Su7dMWZ2PHBjEVX7Yo&#10;XfOXYPpUXKIkRs0f8oA6oEe/euPWXKUf3pgbe3HXFlNlhyGddLEbPzn2LjcukqjmUkmgNpluIh2W&#10;cNoeG3kkawyLq8N+X8J9N/5PTCU6vbzrlgh4DCCu6m6KPEIDkhyxloTs+zvHocNWCY4EyuEkYZJE&#10;BcaL7w5gSRMfJZbscSiJJRvFwT5m3vbBQZw+vJ/4z5y5JEPsvCQsEjJJ7yYZsy6Vlw8tl7VvTtsz&#10;zgk9eV+G77fHORAlgDMH728/7P+CWRseM0uW/PK09wRvPsz6m2To6m7W2XwQkhDZB+jav/MYkAj5&#10;YkX7BtskQBI1sAnRJElehr58m+7yLU1jYs6bfzsPJ0bmgDIfxE1dXCRDbprNG7zw+vm382ra8K1Z&#10;QI99ZM+ZiQeZdIi/MaPLzZDbIGXJUI/F2LWJkkQCTL8zrUdGJQslDPrsE9avtkRDIuTr8YFkRvIi&#10;obGG3fCYc3BnKEEqMVKXDKmbnz1mx1+CtAnWzKls2uRs5ii72MRu8za8ddU+YyzESx0OTYBH7HbO&#10;97cakufPl5vkHTvjecTYGP1xhl8eg5YASYzshZIjN927T44/bir1OzOcjWwhj6z/CPT/4FNEiQGw&#10;yLxjIcvdTxwzMRgXZGTOlvSA74UzhGzlTqDhSRc5Jt2ZfmUPTTraeExECVpBtqEZkPjxrk0H4EOn&#10;pHdva8ZOfU1sctPZBAfsQ5deOukgywLRp50sdIC+fIxGGw/e5TlsQl+Slix0/OFbfqFl4xng9bML&#10;T5ONLXiVa8NA9lXix7s0oxONdj6A9FeajOqVG4NDfvEgD5DPp64f/yNewAf0ixuwoTg86c8vssRI&#10;DI09HnWy8e6hPLRuhoCDxSdg46yfHHPExkQHPJuKHV2u491G7QE+vA6NTcRmA76WqO23cy4vk6Jn&#10;VweQrwd/9n9u0842NOSf45ZPgE8rb/QWi/3Ry9kELGCbkQ1NaUOz4Hv89WU2JovegWtDcODatK7n&#10;cHsxn8RLqtgGxJN/fsTUGhY3+mweNg3fwvDyoaTovYNxSpumRIhP+xs5DsTjsHYoXQ42h4afi7g8&#10;WnBV7yXa95NMgJK6/d+swbPL7ZHEja9sKP6gZNGYNa/ETgwdBPWJGSie+mymkhXzQJ/YGm+PGHxC&#10;l3Q5gNxY2WQlYnht5Pi62eNzSZFDkjzzCU6SpA6HTomu2yOlx2pKyQF6NGxZG6dPWx+afQ9t4tE7&#10;aV++fB65EoyLX5LGYqi8fTfj+n7W+MPMixk388NtgNtD8XUj4cZNvKwJsTPWDoNLEibBs04mzjPO&#10;SknQ7fWsA+3DBsnQJkRuSo+b3H0vafzY9TFjQIfxU7fO+eQ21TfDPo2OzyNLIiThsjZ8SPGytsd1&#10;Pgj1g5J+9LCkXcLVzwXQ+9oN8vSr09/NEDkr63gUKHHyQrQD2K1b9vWIcD9oDZ11Kem5zOkZu2O/&#10;ciaYa2jR0bX+jt7Lh7jLPmXN7rykf+IgvkBdX/HQRr9zcGwqSTjf+njMJKmQRHwP6Ny8nHHG0x5W&#10;QoKm2xxr9fm2ZxKbXbuzZ5gfJTrmSYkR3N8lQyOjl5clQOaJvab5FR0/+JMNkjK+SH7Mb+vMnJX8&#10;ba5grkxp3e3cmdgAbR9M9Uke5RZo7RN9M05C1N5lz/9P//N/evqHf/yH5/MEeAQmydkb2dkP7UHi&#10;ZCzYaqzs9cbX2EuSzsmTvbPSB5g9BweM3f4dByYNgtpAGQy0gUOAUyZcm7xJwQi8Heygg55ssApN&#10;qIE18KC1EdbXxFLXx3E49G6Xuq3SZ/Kt48NLFjo4/Or0owsfDdvZjQ8t+9fOI3tkqzYbkqfM9rX1&#10;4CVLPXn5AGqTxY942YRX6bGkvjYYNGTRtzJP8tBrp1eZHPThjEul2PYpTn/+iBv5Ypk+cgB7tJNZ&#10;aTEA/HjITTZAxz4yG3ttdijFWd3CxheebHNqF83B37hrK+lLJtAmD6/6L7/Mxj+brscYfXKnowPT&#10;gWihbv3QrSRjdRhDMZo2O7y8vd9qm830ajZoL4danPvOzti64zmxenDADDgw4dnaAV3s6Shm7K29&#10;84Pewe9zf4fzbEIlPj7d2KD2k9rpQLuaRfz65ZsLbj7d72bw8Di2zZgP3+VWySF6AWuW3T61NsY2&#10;h95h8TKvg1YypHRT5A8THegOHp/Ie7fj+aZoEiIvxXtZ1wYn2XkxCYSE6O07YzlresaDPQ7rPdCH&#10;pt+z4r+xscGJQeMgrvqAMRJT8VSu3cecEltzUUKjdMCxN15+23QlQMZd3YattGkbFwfN3pIMSFbc&#10;/Jg/xlVb0iMx3sNzcPrdrOzt4NQlULUlVXj60UzzAT9b+EaGGOKRTN7OJuzFYbeQD4N30DuQJQS+&#10;aCDJuSS145dfhZ9x8SOGL1+MfVeXT73mw94W7k3grIXRI2biZJ7tGhgajwwkUG6r/ObOx8EpPda7&#10;fjvJl8RlYtAY71fsZ8wlA93sdsNH7q6hiaMxMXeNn2Rof25ibPFI2WM4c1PJV353s7M6zJuxtTEm&#10;t1uoTUwmEdrfUJr1Jzlhm3lHhneaJGkLfs16bLAG9qX1ibdDkSxy8Hq52gcZ4wL2lm/ozuufv+jp&#10;VzcOfDdH2dY4aqvjEef1/ehbOdM+4/DSY88D5yTCHiGx8EKyPzTt1seP5HYDo8SH5vnF6ElISmr2&#10;pmdA4gIkNtW7PSr5OSdBkp9NjvAPXv18q6RdMiSRyveSMqW1xw/xdsPVbZc1Zq/ZD5kTC6U91T5h&#10;Dj0nwFPX79LFf2NekqDLXhGfOWzfd06WR8BJbPbx2My1V68uP69gThqTeID9eMuhA5KhEiJlCRK+&#10;YL9aT0iHjYyNQz5teGyhvomQyX8sAgPdRG4RkmMyqMvKAHkMIl8fXpvgPu6YNjyj8cJpg5KS+JJj&#10;UNDvYTOgjQY/vWxSR5uDeLPZpMWvhFOnlz48BXwX+kGjHc/ac+DJI78FAK/eRhGfEsADNMUc9GkO&#10;LXl4AZna8aY3+SAe8lqEYgLO9qHd+siAR298yF67D0BnPIuvOjy5l43msiGQ0ST0ie5yW3A5tMjG&#10;p59u/PrworcRaJNDX/aRCdcjCpuog4iP8HjVzUsLxid9Mvc2x+OtKW187CSfb5vAjS27AEc+PaBD&#10;lq10qEuASn7Ul298eDmfQN8+zFh4p2Jo/TaKf8J2+Dno2GXzYhs5/GNvY6IfiEfjg85cY5MNqGf2&#10;e8i56p1PLD1qcYA5XHya94n70yQxj59m45qDbD/hv5s4T2kz2WRj7JYQWKvWrY1F24YE3NA4ZD99&#10;/XU2pfnk+fX3SYbmcLifT1dXDuzLTYgDCDjAv361SXrR0Zj7LyjX3pI4cr5NzOYg//XX/fE9sDdF&#10;Az71vZkD0X/fKeEkeG4tbLT7iG7GK1ttlkoHsA9ifNHuMQR8G6rxF9duhsR25+vIauMF6EqO1I39&#10;0tE3c8yYmifmjT4b/s6h6TMPd36hmQRH0gU2gfKJduLtgHZ75lZFwqjupqUfnvRY5+r61eLvH949&#10;fZ2+j4O/n3n4bg70jeknH2JmPU/bXwxIJq9u5zB9/LbJ0KvXE78ByZCEFbgRNN6SzkByJKbmjyTB&#10;19FvrmfeDzx8mDgNfJzk2Q8S3l3PIWXezHrbZHdsApdHYzP/pu7vQDyO8m6fmIpj+8Ou/4mnOWyN&#10;O2Qk2ebRJYGXrM8cYpNbromh8n4OvPfj24eb4Rue3sU6j1/rFXSjdt4Pdk+ZPnQSIcmedb3rbZKZ&#10;9WGSTImUmz4fkrpJIJMea4JPEqB+msA+JhHC3z5ivaJv7eKHZ4O5o89e6vxoH9v+2aPESdv86ibF&#10;/gC0zTW3QZIhyU4/sqhPclTCVDKkr8Sn26Hq8G6DuhHSJ8Ep8SkZen789V2CZD12i1RytHvSjDH7&#10;+MJ/9rCrDxXeffICuG/JuZFtrbam7dfWbetYveTI33uZwxIipT0CPX7jLKZ7Lh9n9I79zO29CfR4&#10;evYS8e3c6UwL8J4ToEvyM3vLJELePVLiDf7uq/UgY9wOSYx6Ns05jjCoQW8CGnzt5BAsCWFghjIM&#10;bU6iQxNtyRN7KtHvgTqAD34PkgkOviZs/N/rxac/vSt3cOzWBoKM/mwPejR4tSVw2QzX5NdHRnTp&#10;ouNMkx1k8ise+D5tka0tjmRYZHjx8BMeDVvxJ0dJj348ykCfsk2LTjz5mix61IsN+jY8tEp2thnQ&#10;ox/4BOaTFdnw5KAHxZA/+VIMtDc2U8eDl3yb35///Ofd+Pb9jeFNFvoefdjMyEbzbRb0brw+AY4c&#10;MrMBNJ748fBlYzz0Djt9Hpf5Vptvt0n8N5bDK0F6MT7uC95i56vSb97uIbw3ExMrn5aMQfNHHPPH&#10;xqa0kdkE4elGI6njh0OaXcZ5P/Xczhx3U3HYbBP/9OHz/sXA/fX48/bm6eF25seb0TWbw75wPQeN&#10;0qcrh8TzezkdbOPHw5fLN5UkJX4t2IHrUHXgSqp8FVwSJpYOkQ5Gn7b7pO7gcGDsV7pHh+TKzdTt&#10;yHyYBPF6xq/bIbbQdbm9gPPV6UtS4gZM7NzaaJfA7Quw4/d+6h8/HPJstpGWKOlzMItXc3U/rU6M&#10;yd9DziE6B6Ofa/AL5+D5cZm1MIerpMbYkAMam308xp+xH3j8Y455P01i6jD3orAbltcvX22Cc3mM&#10;ODGZWCkljHvTMXb7JtXiP07sJyl6mATj/cw3pW+DbRL05sVlTo9tDgXx26TIC88SneOvJSQblxdH&#10;50CYuKr7ZG0e2OB7X0LbYfZ17JYsPNyzccpJhiQrnz9OMj/tyw2ZDzj2J/sPfR43Pj7/aaySbWJu&#10;ngKxEndjYR6zWfLLHo9z6WevOEuAwL7bN/NNEubdouurS6JpDRoTY7Fz4xgj6xK/G7hud1avMTf2&#10;o//yiOdy07P7x8xTc1YyJNZ4L4nUkSCOrbv+zLHxwzzms18Sf/n6xa6TSwwuH/z42j7FpqA1TK/z&#10;aM+WoVmbh0e//SHa1re9R3JxBomP8nzz0mMzoL5J0vRLdEpujHWPuuC9VN17QBKbEp94SpDE7Pl2&#10;STnQhzGwj1inNO/4AOxdbJQIafNjE7ZJ1NwM+aactdz/mF7mxCUZKkGCk1PILcQfzhy2d/Vn4WiB&#10;WIpZZ15nljm1vzM162+/WICH7OHZ83B0GAM4UNLTTZB5oIS/JEcXwPsDZkqXcTYikHAHehkZgE+Z&#10;NgObKHBAP6NNkGSpkxU/+pwFZNEDcq5+MlfH8CWH3mzyCO2f/uWft8SnD6DXvwE8dCabHnjy4dDD&#10;sTfbkq9//Rrcyp0Sbf7AKdGZ+PrJzg71YoMuWjYp6bDw2AJ3PsAtfDLrQ6ssJulhd/qX9vABkFXC&#10;tQt4cGjx5R+Z+GqTA+iHU66M2YTIqw+Qx57adKBpM6FXO9kby8MHOskiQ4lefIqDdrLP7TNISmzo&#10;DvA2TYcZULcRujnosYbN16d7PPquZhHuj9/NBmAzdwC5vSgOXdu/8RspPjXOBuvwc+DZOPnpccyL&#10;t256LrGn18Hj0dYmdGPbxmLiJ0Gw+Hcz/jCH+rfRdec3kCZpnY3Zo6a34+/V1zlovo3e+xnHsenz&#10;/XyafD+b5MNvT399mI3w6vKiqsOTjb6RxwfJg08/4uUwduD6Taf7Bx9cxqc5LOhG58XrTaRG/n7b&#10;yUuMszm5BTEGNrMeG5aQlJS4cXI4XjbO2SwnuZIU+dYbEAcyNoaj7+O3L09ffv+25YN/ZZ+N043D&#10;46++QTJjPz7vBjob1B5ws9ErPc6jo58BMJ/IdGA7ILTdTnkfSVLAJzF84SCeeP9yPWt0Dsebie39&#10;4yQSMw6SaYcImTZ4hxSfjKUDQLLzjf6R9W0Sxa8D3yQRUz68m/G+mwTBH4G+HXsmibybefPl89g6&#10;42rszTdzTCmWborgleYV28XP+zNscSiLkYR8f5F9YuwnJtQld2jEwzrYGxhzbObXrj03VxM3yas1&#10;JjbWlfmmpA9eLJd+Ymjtk+fgNU/MS76Tf4nt5VFk693aB/qtObKjVW+tqIPWJvzuR1NaA5ekZGhn&#10;HbZm2Z48QF968Lfu2U7WrrcZL2X66MazusTmkEN2fMr1/7ANFC9zyL7jfFna4XvmIWMAPRw46zvr&#10;JS99gA344NiZ7fQVYyDBMA9B7xUpa0s6jJXx6BFV+3EyJUqbnAyvxEW/utubeKwXtPolWXs7NQmR&#10;R2qSJ3NEKREyv/aF5LGdvXubNToWlu/b2qTNRrLFwllkfuFzTrpIcFZ6zaVzt9wAXgn0xbdxnJjz&#10;TRtsjAeHxrxQdv51ptYWc3VAB3nxRL/nzMhNDhue/47jTBQB4ETAYELRUMIpOILgUqq+fQecHSaz&#10;yRag7yWpJqk6OnX9AC88HDq6clJfj+DoglPCowfqgB3kpV9fPpCbDWjh4ifTBLcY6E02enLYS3by&#10;9Cvh1cUwP8nd56Fjrz7yTCYTfBf/8OQbeU2IbCse6krtM486+jaXNhX9Sjh02mQkO7580rd2zYLA&#10;B6ctBmyCW75j0qq3QOk8x4vsdCiTd9Z5HodkPvt0asfrMOh9DwdOCU9JUIeTjbcEqOQIzqIPJEE+&#10;1arz4eLr5ZNiL5T6FL1/YfCF7MtjMYeVZEjygY9tbljw0yUG8OLgMNrkY2jcCNw9TpwfxP/i05Wk&#10;bZKFt1/eP734PIv188xztwk3cyjfTCLxyxwkP10/PV6P3PmUI5m4+TR2frokRjYwnwz5JnG7fTcb&#10;/iRBv/5mw3QAzmY8G6UkSPKnlAiIhxd7P48cn6p3jg1cT/zcsjiU0b54M7EumRtwVb03SpOY9Vhs&#10;30kavsaF35++PU5yMpurr1lP8rYvvw7u4XHiIkGbWLFfMuJTnN/jcVvVN94Am8wVc+sLeW5ezAmP&#10;QCZReT3xeHU1tk8yczeb+puR51bv1eh74T2Y0bO3RNbE6PEpsU+5cBKyTcTuJ5HRd/3+6beR+/vd&#10;x6cvY8vD9SS51xOLGYv7if/7qUuGvBvj5sNYlwQtzFoG5JMtXjtGo8s3Ft02wncjZJxfj38Sob2h&#10;dNs0vPqb961lsTWXjZtvxv3zP//zPg6yvzQHrdmdc8Zq5OJ367JxnnJv6kaWeJKLTzyUrXn82uiS&#10;ccaho4t9yo3l9O/cP/aM+lv3YoKvdR8NPni4nX+zD6Btr8gXejemB98ZkpcNAbsBfjrIUNfHtuYW&#10;nHZ24NGXDXBk41eHW57hZW+06bM3o0HffMCfffAlRXxSeo9IIlPC0iMySY2yBAdtiY+yfglKiQpa&#10;yQoaYwaH1pjT4dYI9OEDnD98iAPAw56SNPIlX9lHLr/5C8RQPPZMPnIE8XiO08xfrzWIFzxc55m9&#10;vrOp+CrJhEe758Exfxo/OKV2Z2IAH2SHUhutc3jfGeqWI9jOcQCDOof8js2f/vLnPcD9Vg7YhGjo&#10;gpTi0YdPEAoGvBIwnJPrzKGniQaf0WQWgHXicDw6bRMKTckFKDDJ0c6GZNEHn31kNfgNbLHJFoBe&#10;H9nnxZAOcosNHNg22wanRAdHJ5lnO58H+ZCZXTaXFqG+4nb259zHtiYRG7NT7MjSJh8/umQv3fAk&#10;51nu4PBaSBZ1eIBfiXdttfAPe/HgrZ+tyu/50fAHoKG78QTZTWaboQOgg6FPnhKBbodAyY8DWvIk&#10;KdpP1Oyw4Oegtfj3k9DopJsP7KFDWzLk8JUAeT/Ej9V5yZgdl8SPbUfyN7AHwTGX9rHDbFzFIj+8&#10;FPp+khW3Nuu3T/0Ti4++cfNxFv4kSS/vZnxvX++h+/h2Ns6f754eX97tQf11Yvx5krK37y/vBbmh&#10;ktBJKC6+301i9PHpt9+/PP3b32aj/KuNcw7psZkuyc0+wmLTJEB+L+abROPRu0sTS0nE1ewH5qYb&#10;pEkQjNWOy9jLNzEtjsaUbPGQFBT7jc/4KxFxO7OPrMZ28egRnKTT4w20G6vZkPcF8tmcJaiXm7bL&#10;ePZuzi+//LSPqfYl3rGNDZK2j3MofJpDYf8mYmTfT+J0P0ng9cP0H4/N/jJrz7tTNnP+b8Jh3ov/&#10;2O5r4hKix0m0vo7+h4nXh7czL67nALuZ+ffgE/SXjZ8E0Ldcnh/FSAjFavq8Q/Uw9lxPHH62H40u&#10;dnmk6H+93IZtUjI27S3R2CA53Vu5scnjIEmp/aG1suN1JPMSIe94uRkyDjsmAzv/hh+UuGzduh3+&#10;ks/o0Ih789M4bFyOdaq0HpTwdFTC2Ue0jWuHOplk0x0/gEf7LHdiwD994a05kO3py1b27RrixwH6&#10;0JAJtIuH/rP9O0cHsi39Z1jbpmRHfqRLXz7rQ2cfhdOHx5pGi4at8NrF5ezPOZ4SC/Hr9kWCUzKk&#10;T0IiYerla3SbBE0J4IAkpYQFHxx5/DZG8L0fZA+UEFlzJUIgfyVDJVqbRE39v/lF7UmQuo3qrChe&#10;YtH5Kb4bz6HRBs/7/BFvdTydjfb8je0ht5jjU8K1j+BNfrGnQw5CVuOLL3s686v/gGkVHwkBOCcH&#10;GYjGzYbHUZIOdTQ5pa4kOIP1odcmR1ud0TlWkPRvUMYZkBw84eJZ3NDWFpS1e4KnnfPwyYxPmS78&#10;6LIbfaA/2cVAmR/ZvbQjH07c4E3q7IFPhjog26SHK25kGfh00IdfnUx0TRAywqujDeDIU28Rfr8Z&#10;RUdfMthoUSrh8aJVD9iMBpCJhtwWcbHAB4fmGT845dpx0Jx1KeHYk31o+b30B/BbiWf1HgmOREi9&#10;Q0LC4yB2ePZYTB/aeCRRHilJHmwA+3XLkU23kk3Z7HZo35OZw9tBLCnyPgj/bFxemPWeiMcf3mvZ&#10;d1vwfpg5cn9ZtM83BnPQeyfFS7QPk2DdmBevxOR+n2Xvezqf755e3cw6vLY2f356GP8er+6evr54&#10;ePr9+vPTl9sPkwxJKvzOjB99+2kPN9fcNjGPD9no5d3bdxPPqxfjp1hPzMfmbnEuj7kenh4HPg3+&#10;t9nUvn0dfzxS8o7QxHsP40kGbJQOX3E0RjZAcdzE8hgfCdlutqP/V0nJlN7NsfmKiX4Jk9gbpx43&#10;sktSRMZ+cp0kyHjwhV42euT062zgElFj8G6SSY+ovn1m7+Vrxb615tbnZsbd7YvHccbBLZyvdntf&#10;QQLiG3z7HtPYZD4vzSSE+01Cc3T89pcRH0f+47tJSqZ+PzHwn3Ueo3k0+OEjXZ/Xxr7CKwnaZGiS&#10;KPOKLR/GbknQX2YuvzR/Z/7tez4j19yyTtbnic2+7zS2sKHbpL3FGZvNRbaal82l337zvscfN1LW&#10;BDoy0bVezb/VNfuBBEsya76Yv+c9QDs+PK1LoN56JqsyHuOuZANe/fFEb9609tHBW9PtwdEH6JT5&#10;pZ9v+ZW+yvzOrrMcII70ZePCxKT5iw+wBx/c7tlTZkN60kEffHvyxmvo1eGySUlX/M+yh373tSnh&#10;ySxhYZ8ERmIj6SjJAeqSE3OnREh9b4WmLmGRMKl3aySRwkvuxm/2Petrk6EHX6IYu31QMocl9OMX&#10;m8goyU22RKtvwJHHH7TF2ljbvzuj+KgUW3iwfg9fcUcrZ5DEqItbsSlO4grQx0vWtg+6hSO+zS2w&#10;lxED7NBmb+O6X60nKIIcqJ5QAhnpxxndEDmUCUhZzuU4PoOqzgGGUmoAdiJMP776MpyBypxWPweL&#10;nfqirU/JHvUCo42WDdmlfQ4WusVNXYmXXfrZC0enRAQ/+njoD6fdAGrjx0dWbbR4xKXJA+CSq00G&#10;vrP9IHuTxdZiEB1eYwOSmw40+W2Smdj64eliVyX7mohojJmxa+K0uLUBGjoaF+1zH71KvLWTA8Jl&#10;XzaKIT0WOFlkN9fYyYezHclKNhy6c792dHD5dbY7/eTot4nZDBzEl6/5Di07p/RYqZi9vJq19FYS&#10;M3NoEiGf9h1qEhzJiRsYScdnNx1zYH70tfjrSS5ez1hfeSfkshH7Z//Xk8C8fPPzbFhzCL95+/Tw&#10;+vbpV4nQ1SQGN5MYjS2+jSTJkbiIyeUl2cvByNa3I+flJFM//fLn8Yudl3HbhOHushE6SN0ySbi+&#10;Dp/EyHtRexM2topBm+X+mJ5bn0k0JIf7dee31svE4s6auSQ13o8hw4vHEiixc6i7uQFe7N1Hid6L&#10;uZ8Df5IQ8SmJlbCqg8tt0KWUpIn3ze3bvfXyWI8MSdeO+4xdh/wmybOpS5oknHxk/yZnk2w5COgS&#10;Dy9zvuDHh4mlhGh8IVdMPk75ZWLwaRIjv7S8f/A59tzejz/vR/+My/vr4Xk7/dN+dzN90/70MAfT&#10;w9f95pZ3jd68mL1ixvrqzcQV3ejPr333bewQa9A8VBe75vTaOzw7Bkeiz08JqnpzeMdsYrBjPSVZ&#10;1vLeWkqGZq5Iusxre/o//vM/7dpzCKe/ddU6+B5aQ2SoW4ts1Wf96KO7PR9kX742v+DtX+rkWUts&#10;aR/KDnRLM3g4kI/pSqYyH/iWH+2D2srtP/acYscWvOShgY8/e+DIsuetzOFnX6DtzNx1edgIh955&#10;Qm7nA/7d4w9d7Tliau+TePgVaN/mUpcISUhAe1O3P3ASloXB4d9ke+Kp3hjxwTt6kvneE/KP8P7y&#10;oheP0bEdP76VPTIlVCVYZG4sxzf0fMgfwEcgDnwPv/4OT7FT2u+do8WFjfDNDyV89F18dD5HV/9Z&#10;tj7lnpGnszn4ISEJyBGwh+ph3L4zNG10cN0SxUswPOA0XAHvgDSBBRU+XEHUJoNe/PrgcyCDtU2q&#10;dK7NA/XHz490oFM/04F4m4Bo+ViA2a7UryRbHZ4P6atfnIpHPgbpWXmHHXi3b/B8EgsAzw505Gjj&#10;W5uHlvzagD34d7FNP//5YCzIe7Z95GWLCV7s8ai3abUQ01V/QF8xAOlWRwvUV86Mebrg4sv+ZMLV&#10;nw785LLFQi5m+WIhokXz7M+h+1xfHwfIRJuOc518+tIbv5J+8tH4gbxuhRzKkoHolmds9Cu6EqHb&#10;SVIuL79eDneH8vXMxU9T/zabz1dfdX43h9nVbEpvjJPDwt8HXNaSP87cx1WjQ/LkJd6HNx+ePl1P&#10;sjL8D2wbHV6+9vV3CYWvg9vYenyy/0p+bRPy6+iX2LHT33g8fxvJN33GB3Z9noNW0iCR2RuYicfO&#10;CY+t5vBG69B1oyPxEQtw+fq12BmLu6EZvyVMHhWNXDzGwo2Ib7X4EUHv5vBtv16+Oty4XG6AHPAO&#10;e4e8P+vkl9uaYs7n337/ugnpmzeXR9PtOzsXJ4nx9xB3w3P78tXe7nz16OvdJGqTjHlhXELkK7rG&#10;b98VmvF9N3Z4lLYvh48ffPg0fv42dn3xDs/4b35c8398evRjiK8mIbgd+pv7p8/3j5v8gG8P34bv&#10;29OHGdv7txPHKb1ztInT1cTrln9DO/HJ133ca86OTYAv5m5zuhtQoN4taHhjZZ2cZZzXX+8ouaWT&#10;NDrg7OVu+ztU0ZGxa/9YN2cZbFq7RgYcPmBvd3hv/IfOXCPHHkDuxm14Fjf06q0/tO1NrcHOC7rX&#10;n+mLJhvQpi+/q2dfOqL7fg+uvfN89OYrfn10osOvP71oyECjzl79+gA5SrLt52TUzt/k0oXGOKSX&#10;reJGbjEUD8mHREfiIyEpVj3CKlHpBid7sg0t2/a8fjFrZhIiN8Rugn786Zfnv7uQDLGPHfj4Sj+9&#10;EjL7IWB/ZxLf8k87Pzc/GP9aowGa6LTrT4ZYxOt8ZTNcY1cOoOycR0vG1g969vPZvMNb7DcGB/wQ&#10;49moDGHYv/zpX/dgxQzg8KhTgCcnEroH8dBkHEBDJkOaRBu4Y+DxkYEnp78PCjhPanLTiS9+gJcN&#10;+aFN5+o9ZK3+AbKa/Ctz+MjE2wLATy56QU0O3nzDqwT114cn+frg6DgnXvHSUQzjx1PctPGQpw3w&#10;69dXDOgiqzL9aJrcK2f61HdTOxZ0PlZHz9f0kSGuxQPvmRbAWcAAHn8lO9h7plcXb6CeLejh0Ad8&#10;wVMs0KCFy5/koNdOX7LIAOp0gXjiUybXws/P7N1ycPt1co89hsdjJb/P4hFZuhx0frXaoxcJx28f&#10;H/ewvJtD9O7ucRKod08/z+H90qOyG/8zNvPEC7t3vt10//Tt06/79XoH7sP70a/PL/1OwnL3YQ7z&#10;scWL3Q5Fh6NEaJOW6d/HXVc+Bf0xzh7v7O2QZGBsejc2f5jy29B7dOe9IQkK2/nbAbw/Njnty1fF&#10;xWZKSdMkDnf+K+rRHEA7Yy1pvJpxngTGbYyDUsJhPviXd1/t3mSDD0PrNmmTgQG2e8GSLxKjDn+J&#10;kHeGJH9KN25eprbxk8sft2PXr988Pfpdponp49XN09eJ198+zSfkiZ2vdX/+dPkNn1svRn/07cDL&#10;+1bqHq3tu09fPeL7tO9R/Tox+ypZc5tmjk0MvPvz6ePXp9u3Y8cktDdvjO/sTa9nP5nEx0vvn2ds&#10;ffPs+uUkd5PEorm7nr3g9ayjN7Nub43jJa4SItDNmESHz/yvXr8xu4zDBbT1m2dom9vGm73NZWO/&#10;7ZmXbobMT+PbOBsj/dZUa6u+1kXz3zqz7sjscY02PiVeEF9rEh+Z7EMHj8dehz65eLIdrr780k93&#10;ssgA+b71oaezdQjXHpgddClLNs4623/R8NsekZxii0a9/QoOPWBz/NmE3t5ffPTB2+83GTr0wrcv&#10;FQt1Y2QvYi9bFj9x0Ae36+yon0s05OQzPd512/fd5sOBsj9C3W8teuQ7NNneOUIeEFN2kMdeoB+I&#10;R/7hy2eg3fnE72IUrZIMPNqdk+cLmPSoo48WDj15wK2nuKZj5U17z/LDp+TvO0NgjT0lAZhBV1bw&#10;+vUJfs4+J0EHL+HR60PfJIguZ3JCvzIbNhEY2uiU2SPwlfDpyg8D1+AVMHZsoA5cugC7+AK2fyC7&#10;4Ay4CZRf+PmPTlms0MDFxwa8Fgcc2iYiONutJHdjNSV+eHxkx5tf2mSjw8s2fWjgsunsX3rxiweA&#10;T28xbdNocYE2wvV76Ok0TmxMdnHHnwxlcrK3GLBNH9n64NtI4q3NZrj0p4cMUEwAHfrRq9sYbHAt&#10;WnrUleznO77zOOCDo0OZLPamv36H+/0c9L7J5EcM3Xz4xC1RoMeNyv4p5+uZI5MM7a2LWyG3PO8m&#10;NvdfJ2n6+PR6Dtpf5mD/51eT1E/y45bo3e3Hp9s5UO/ez8ZzO5/AJnFy0+Lg9AjGgS5p+TIJiKRo&#10;E5SJmYPRAarud2wkK35H5fIS+OXwuth5OaQ2aRr8o4N2EqF3Q3fnnZyxh5940JEnoXMgez9K0iMZ&#10;kvR5tOTF73eDc0vkZmhleNQ0vA5LSUb/xr2Pqo7HeW6/0LO7WyHQ32Bc3i3i38zDSY74KXG63CTN&#10;upgkQPLgUZO/K/k8ieblBeh3T98mtv/t22+bCH27G7/92N/boR/8zbSvrt8/+eaal6HdVt3eOKzn&#10;E/nXb8+PkfaWa+r7Q4k3x9p24OzvtnzbhNXtnkdgkqJNWN9NEjsJ2KcPk7R5JGY8R7YS3cP7T0+S&#10;Ib9VtDGVZEmWJ5nhpxjztWQQ3jjx0Q9+io06XD9SigbfJo5jo3m7e8qsD3Oxdahv30saMK5Bax0f&#10;wJecnevmzfQ3J+Cti9YEQHPmRUv22jF05gFc+HQlp71InU749sBdT2IzsAf86LK20dG3MHx46NYm&#10;e30f2sVNf7aRSx87yCAXXR/G16ZDBvpikM1sIDud2YYuXXRo52syQb7mI8DTnkYGwLvyBkf+Jjtj&#10;h3p2uC1a+2cM1dEAuvWLX3afdUl6JEBuh9wIeTwGLonQJUk7nyPqZGizoaQoufDOlvy3r4L8Ukfn&#10;zFImS12/uJc30KeEr8/Y6NcmUz9Z0dGLDg6UT+Rv+3xtfHDk/qBBwBJJaAZkYAgxAcIIpgx9wT0L&#10;15+RAYWBtn5KZb/R7OM3eo7DNZxvq9FlAsDpy47wTRjy4ZVNGm2lgOLd9uETO7Z+BAqdicSndBUX&#10;oA5HvsFLR33qyuzQbuMhly6Avo0BLXAAAN8GsYnZ0LTpiUc9eXjI6Dktf+DYrh/9Ljg6xw598E0s&#10;vC2i8Nmnnhyg3oQvPtGQRff6P7zK8MUvGUA9X8RYnMiCY2f2RHvmQasfLlp22QiTkWw8aJQ2KhsC&#10;/OoZO7X5Ay6+Gwdz2yeFiy/sZyMfxAuOPHWy2oDdAvlK+6uR82YONb+z44aIXI9vNiG5n037w6d9&#10;nPJlEiA/4Od/nK5ezth6l+Tj16cPI+/Vl7unf7mddXD//unlu4nj1YzRtV86/rJ1SZGboqu3r/fG&#10;RSK0/y02icT9OwnHbHo2yDkMHYz8bZzNHTcBHo0UO9fivqUlcUPnVumvrtYdHJNk+PsEMcGzX0Uf&#10;/uWbw3mTk+M2aB+7oJ+y/3Pz4vLOmzms2bWJkW+LPcxhLTmb5M2Ni8SnXyUGfozP+zgeYfl06t0n&#10;dTc98Np+MDAb/KqxH8B8/cvQ+hq+ZGf8spG/eTWb5durjffD+7HzamIyyZEfL3Qr9mLqv1zNPjHJ&#10;y62k9MMkRJPASF78IKH3JzziNOZ+nVji9fj5kryJoZevr9g7iZefSnj4ePlGzuMkR/vrvlPuO1bG&#10;d/D+UsOBIwlz+3Q/c4JPZ/+BF+uBxGj/3mLGks4SoZKd1uPeAk0cShj1bTI1cJnfl73GHEDfuuJD&#10;81kZ1BctaL+H1299tQ6BevONDDpbM/j071538GTbWV741rJ68tCy37ozr8KTjX/X2yEPrzLb8bHf&#10;ui8W8PYGPOp4znLbn/QlE9SOr+QsfHHIHvq2HDyajc3U2x8DfWjbb/hETnWy1fnCts5bPOzmG3p4&#10;ZTydZWzM7vjV9bGH3ur5nu3mtKQIeGzW7akXrPedt7GLbLadbeXT5hOjK7lksi9fnb3aQNu5jF7J&#10;hrUpnpGhvvPosE09n4opOrgSWgCPhlx0G4OxDT9AQ98PGAnX0IFwE4TBlXycr6YILuAgYevIKMgg&#10;tHhAxpCHBq2goStgcIBM9AWCfWxIryCTBVebDWQZBGX06skCZKEvgL3cpo4Wnqzv9UUfXTJro8eH&#10;nl/61JuE6nzZcuiV2WIj61MdUHeIRpMdbWarc2Qll24yV9bg2YFPXzHe8uhD1wIuXsVZ7NsQGl9y&#10;gvoA+vjIJ4+tjUVy4etXgp0rxySFT7dNywaTDLTqzQny2LC6p/9sS3T4w6sHNg26xDHbgUPdDYf3&#10;X9xy0EmXkgw0+U8n3mS56fAL1a8/zPyYjUFCZLPYT/HD6+bjft8lmcPs7tMmQ98ev+wvGbsluHJD&#10;MTR33+bT/dd3T396ePH059sXT3+Z+fPy5eh7Mxv2289zKEqE5mAZuXfvZ8OcZMjh+tOPL1bHb1+9&#10;qPw4B+xsShMfB2KxZqvHeBI336Ji987LsdeG5ttv+w0mY+FxlviKv3ehRtd+rV7CdYy9Q1cs9jZo&#10;ZHpvxo8bemzkd318a6pkyAEuiRBbf8Dp5fKrkbnvFx3vGz0/IppE5vKLxG60LknQ1SQDvqq+tz0D&#10;vjEmGZLwkC2R8EvcHybB8fcOkp1LEjN9A2xz+7E/5jhy/dXFy9HxUrI18X9xNQfGDZ9mftx9ebq/&#10;mbkydT9wucnKyLq89O0xkMdwI3PGwKM4j9j8DcrHL5NEzXj6oUljL677NwhfPaa8/DJ0L7VLQMmU&#10;hO7L29PPj330+OF+/9zUjzdKhi6/1jwHyuyZxrN3wBrfHcOJv/3CmICddyPPrZs5j8acbe9rTZ3X&#10;IhrrRh2NsdVvrI3hud9aiL81El4bb3LoQqf+POcOWjh1OqJVBmcb4ssGfeH4Rd7uF1OSww6QHHi8&#10;5Nl3tPmVb1s/9gSQHmV2reyB7NKfruTsXjE4ttCTTWjgi439OruTkW6AJqDLnsgWOgA55JPROeVc&#10;BXRmb7Gjg5zsQGPvVU+/tnOFLnrRwMNJ6M3XXqje+Tzz1W+Z+bYkOvT4VvchVz278pXtgF180td5&#10;tnZNLgDXeapkm3qAlj/48YarDtgkPmQ1FkoJErpykPIVwK7nH10sIE0aiULCcohQdIxkTIEnlCI3&#10;OvqiZVByzzoaRP34lOjj1aY3OoE2uAxukpKDRn/B0Z/unERXqd/kZbc2uiaE9hm2b2TpyxegnY70&#10;1AcvS2craHI0ubN9YWjXr+MafD/NH2BTe97gxjdxUO6CGz5+4M0WevTnizZAV59SH8hu+GSxrUWt&#10;HT+Z6ODU+XmODz5t9Prx6IPDkw50AM64bbyGvpjgNzYWZP5mkzKb6QTZVJKIRxs9XKUbNDLzZz9d&#10;HpsfPoeGOvn6N+E4Pl0rjY8x0Z8Nu4EOOGh/vp5F5Ztcc8CekyGJif8w800j75B4JPb5fg7aOfAu&#10;NyZf9mbH173vv80c+HU+qT3Ogv3wy9OfXv84m8/MKz+weD0H68Nv+9Lv5XGYx1qXP219+3psuRsZ&#10;Ez+PySRgkg/f7trxGNjbq/HFoa4s3vkiSfCOk0cve4gafy8p38z4TuLSLyLjM6bW8MqWlFlL9zMn&#10;Z3N8PXa8mHF5ObJ900qCZS55BCbxuZoYvZqE6PrDxOTePBnbJ2lyA7J/zzDJkEdGL4/f6/HoCbzz&#10;kvHEzoYsedtE49uvl2RiNuq+qeWnCSSI/l7k7djzchLcH0fnT+9mz/pw8/TL7azhGZOXk0C9nTF6&#10;PUmqROh6yveTAH24njkz8DAgIfIfXnsbNfPDS9W9CyYRMsZu6V69nARo7HBb8/PPPz/PfbFy62UO&#10;ff30eW+n/ASAF7rd/pgf6MxZa7/HYOaFnyOQLO/fgUyCZA8gB6CRtKKngz6PyOC7LWsc0bOLntbn&#10;jtuMEZy5bx20fqwd/c/4GVt7mXVED/i7vcY6nLFevDHXPqA9BiR35930oTcvrDu45CnxKfHA0U12&#10;6xovmvrRplv9bIs2yFc86nB8gyuG2ZZcuJU1uIWRmbyVf+jI3mTEB3/mJTcaY27/MybJiU6ZjWLU&#10;fhgfOQCejvO5s/gZN/sbH8Cuvyn1oyND6bxOPxxov4ZTZ+PSvR3ZM8f/8uPP+xjN/N/f/Zo1dvlA&#10;dYlDflTfsZvyLH/jNzh28Ymv7NGHxt5Cp3rysrt8AA4vGekGxY39ZKAvJyHXu0No4NHRCfBW7lfr&#10;NSQ8Hk3t9dII8yhLQkRASRFDtPFQ2sTRRosnowG5OaOupJR8RqLH2yQC5OjLCfwFBq9ANGjk6Qfs&#10;0h/+nMBVks9mtmgL6Mqafjxs10dGgSUT7dn+bKmtBPBk1t/gs5leNvGPX/XZ3HxbxsuiNjUHMJxN&#10;Dp4NoFhnF5vIhav/HJv1Y+SjZ4sY/Z1vdINp48nGdATdrOhHy/bihBbkK36ytEHylOIC1BsLCya5&#10;bMFroeuzsPUpxVYfXnqV8PmRz0o69JG9dCMP6IPjy47R0GsD9uw8G5wxcJA4mLq1A/rYpcRvk/Lb&#10;NW/vx9eH+bQ2eL98vL7Oofvp4yVJ8V6Il2XdEHlh2AHl4PKuyTvfplr+0f1pEpgvb5/ufp3F+fBm&#10;Eg36J15vHp6+3X97epzD/fMnY3TRfyNhmIPfuzG+qu8Rjhsjicx+JX588DXxP/3y09OfX8ycs34n&#10;Xo0BX8TE7/J8++u/XX44bQ5RciRT+8/lk7C4FfL7O+IWn/hevj02cRxf3Iq9mKTmxfj7ZmT6n7L0&#10;sEcy5Cbp7SQnvmF3u38NYm5d4uGf1MXGy8RXk+S5RdkXk288+ruUvt1iI5YAtRG7upeUuMX55cXM&#10;b48pJ5G4evw4ieXD04vPkxA93Dz9OAnYP76efeX27dOP1uq1pGV8uZVszTy6njn3ZpKaSYQ+XI3t&#10;bvImGdpv0I0vkiG3XR4HipdPxPSy17fRmiOSkeYMvyQ0j0O7v4M0pcTVbdYmQDMWzUeJ094QoZ/k&#10;yc8RfPsySY1EavpKrEqGVtcx5/1ek/lEn73D7VF/IqzduqbP2LVmjE/zH14JZ2x9gFBKhuLbtXHI&#10;eV5zp/0je6x7ZbqWd+jONliPfWhkH4gODdq15dgLzjrQslWZD8pg59xBm61nefmhv31dGQ19wJ6j&#10;1JdNZ5nZxF+05LS/poON+aRMP5l7Xhy0+kH4837KJnsNW+hrn3KGOk/aG9Hrw5sd8PjPss+wYzV2&#10;2dPjIVMdDx3PL1VPeb4d8q7R5cXry/lInhLgT686uzozNo/gd3GZevz6lejh2H/uRw9XLPStjEMW&#10;vLK8QQ4hp9mXqAeH/qyH/+zZM3l8/YFQCRCFJhbB50MbEQY4zOiVG6jpt2gIvgTuclWnDcgC6OEZ&#10;CE+fRIixDFvHDodKhOhHD/A/B/KQCbTZwFk0IPpKEF3BKxCCR442GjoKKpt2Mg8PGvYH2mjJVIob&#10;+vzGZyKT83eyDrvJCN8nOBtcn+5seOr60PNPzOgiX8l+ttKjJCud2Ycme9EExQVtMV2+w1d1sta+&#10;WcBo6YUrJmcfmvh9koTTF+gnB682HdolWdHlw9kPJV/Izz7y6Gm+4tv+o05mCRH+1T/tvoaK9ixT&#10;SSe6ElJjIkFtLMhZuWO3upsCv0Xzy/XM+UloPB7y43r7wvIc+J8fHYYj53i51ku0DvLLY6O7TYa8&#10;cC0xuL6f+Xjzyxy6k2A+zqb0afz4PInGbDqf57B+lEhNIuEr6Jf/r5rNyG/VeDw0SYjbB4mQR1ve&#10;xfEDkPt7O3OA/zI+/DRj92r82L/ROMbOO00bey9RT+Kl7r21va2ZBMijQwmMWyG3Q/ur1gtjy8RS&#10;nx9k9AvL3hd6LR7T5/2nhy+Xd8zEcQ9lsuk1PmI8iWJjJPGRdHgcto+SJilS7zGSmLmJ6R2nfh/p&#10;x9mP2O7l9c+//vr084ynd7euzVfw5dPT228fn36ZRPXnh9nTZoyuP42cGSM3cvv48nrmxbvHp3eT&#10;DF2/HZtuR9ckQu/g7y+P4yRckj6/nP3w9XFfrGaPmyiJ0PML8+PLrt05JLyr5EXr58ddM3/MK+Mu&#10;Hs0zpTUj+ZAM4Qfm3s65GWd02hIiCXpz3Rwkrxi3X6Dr5Wq45r54o7dGwI7P4ABZ5nVrsnWs3voA&#10;0cKpK+0L+s524XWAg9ZL9qLbcR+8Ojlnf9Q3Toc9ZNED0GvzSf1MR6Y+csgAeMz1/GQPnP0Mf/sg&#10;XLrbX5Rw+ttDtbM3XtBeC9IfLT44feSqAzLh2O02p1jD2ZP9lp9z0DlGxsqafrLXnqPuDGpv5r8S&#10;vT68tQPy8etjt5I+AJ+v6C72TOL1whOY2Xfejm2TECklQj6gkAHYsDqGZ20+ys5dcssZyI6+2OhX&#10;ksUWvGc8f5oP6iAdaIo1vLEl5zkRGr3a+JXO0rVx6LXFWT6y7wydDdHBYDiwzgyT5MRfcjBUgPVx&#10;yCDio1BfjutT6lOSQdYzHMlTzuDFA0dXwdpyZLIPTbzwOQHHpu2fPsHASy4+zkvmch4dPLn8hwPn&#10;iQoaqPrDkwPPdrIqk6+EI9vgNTh42K2sr2tum6DSp8b9x/CpK9E7xG1Q+be2jw59ZLMzPzZe08dO&#10;7friQa+NLhCHjdmUaIpDdXKAydQGR4Y+k7CFvJv61NuYsk0drMxjLMmwOexiPcZBvz62i9/aPH3P&#10;C/qgU4dLrnr4NiuyQQsIsL1+fps3zQV4NMbBIeSQeU6Epo2HLCAW+zcKkwzdzEELJAwOZzcmdw83&#10;Tx8f38+4+dT/5emdg3eSIofr5evtbj8e91tMEoMPn2ZMbt9sAnXzMAnJ73NY/P55/7vrr3P4fp3D&#10;328K2TRfT0Lw42xGr16PPrcic7C7Hbode9zC+JaXr4RLhBzgEhSPryRDHmmJwf5atpeB/X3I+OPX&#10;qMVw593IkBC5XfLjkW6Grt04TXIiIRGjHd9J+rwQ7Td53A7tu0IOuUkYPFoirwR/Yzlj52VrL5z3&#10;dxz72z6T7FzerZmNbb/FQv/l9md/wfl4xwZsYjT6vbAs1pJCN3I3I4uPLw4fb8av28fh+zpJ0eOH&#10;pzcT3zeTdN58ng8bbHg38Zy4Pb779PTl3ovTj5sIffAHrB8m4ZjE1XjtC85Db8zdtO3fiUzy43bI&#10;zZBkCF6s3brx00vdQBIkGdoXo8cm8dj5eKyNlTt169qYdDMErH2xC8xJ/aA10hrQRy8dEqDq8PYS&#10;89w6RAvav3Yc+UPf4JWtGQCXreY+e9s79CmNqbVQP1rr3z7AL/K121vQrNzBK/myfWNPcc7Ws236&#10;6YgePsDXOkfb/oGHTm02oANksDmZaKKLB825RL/75PQvbsozLn362JS/8OR+78OzX0Ozvh5xfrZ7&#10;wD4f/9p70PI1mrMOcvUnl672UCU6NPDtffnQHhgPusZFEgTcCIESoRIk9GQAMujOXiW9bNLHp3Qq&#10;6YAH6M72sM+Zfb6pQq8kuzpeNuCR+KDPT3zFUZ5g/NGV46ClTwm37wxhzAigDijFRGBCDZoBqZ9R&#10;Ga9kXLIYufwD8MnP+PD0a+OrD95grEOHjALWTRbaHArw1Mc+9WTnJx50LRA+CCBAv/4e+pLHHlCd&#10;LH0NMBkGnXxtZYPSIserr4W79o4sG6CNbjdT7wNMqW1TpAOvMhvP+hfGT22ygbaSD8UB3dkf/WzA&#10;Rz5QP8OZB+RPcSKbHJs5WWJJl80H4CG3GJ9lLi25h63p4ZvxOutNhk1DefY/vUpxpVedXDJ2ozz4&#10;il22N1bpwldiagzUS0o91nFb4htnvl0kEbj7OP0fh2/AIeu3aR6+jA3fpv717unzHMYOcN9W8i2i&#10;9fnWjwLOnLifA3CSId8+kzxIQPYHEif5cCt08zg2PN7uozHfFttHMnNAv5gD+Kfrd08v/Fr12/F9&#10;Dna3Q24iJNYvXs06vR17x+83Y/MmCeI4/uz/ZE0s3F6VDO2txuOXnYdXfuX63gF72XjdiEjyNtFz&#10;KzOJycZl+y7Ab8kSXX2TzK3ZJpAj0y9Aq7thkUi4mZE8ufWR8Pi9IYf4znU2TKx7jOS3gxyqO57T&#10;JlfyJl7s3kd4bJHkjoxLwnRJQIyhx3PvHyY2H2e+3s96/+RGuA2eKwAAb3xJREFU4fby7/ySyOse&#10;QU5C9GESIi9Nezz26cuTP55lM399E06SK/mlc9+9kigN7JoYu8wfc69bnU1sxj/vRF3+O23m7PjF&#10;l52v5uUmppd32DrQ8aJtX9Dmy8qjd3ith9aGeKFFJ470a7vVBO195jlbAT0dwKtzdJObbLEHbG3t&#10;oFPiP+tHQw7fL4n2l+ebDvRnWWc+6/Msr3MlerhsYTv6aNlEV7YnG631nfytH3rQ1FYCPLXtAUoy&#10;nnlPcthwhu2fPjK020+W/+BT7h4/9bN8POwBOxaHH2QAdPj4q8QL+GE80XRGqtOjX70YAbizvfqK&#10;Z3NCWfzUyVBf/0bu3gwdj8jcVCt7ZK1kR3MM4CP3wnvEYYBc55E6ev38yQb9IDlonK2d78VAHU9x&#10;lgsE+OH4iUZb/fv4d7bHl45NhjJwDR4DzkYZKIyUKAlDK9NCFw9adfLWkVGo1KZMCdClS11ATO4M&#10;PJfJjS8etrBLnT2c1NdE0N/kJ6sgtNjQorEA0SnZgZat6dUG9O/ADs9ZFr4GWh/90bHDRk4uerjs&#10;Dcj1XpCDoAOhRzPqNjbyxAc9mfw+T+r800cX0C/Gsl19fKQ/O+Hw8QEfWfxIB3py+Jeu/EMH+EKH&#10;Eg/QX9w2DkMXHn869NOBlk2AL/rYpI5PmT628D3/8gtddmpXphcdHjLIU08OPrT10e/g9h6GMegQ&#10;ctC4KfFVc4dpXxO/fm9+zAJ/JwZj+xy27x8m0ZlE6OHL+6fHXz8fLxk6VC8vPvsvsW+/Xb4i7HHL&#10;fsNrfO7gl5i4PXFbdP9x4nX9eg7Rid21F3jHj/vHpw9f/+3p5tPv+20oG5RftXbosp1fHkntuzzT&#10;fjG+vJgD07/h76OziQlb7ydJkCzAeXyGV+Jy8fsybiUdDnuPpyQvYrK04mw9iTOaSaIkRZIWsMnI&#10;6NxHRWOLTbVkyGMutyubvExS1HxsjnUA+7aemNDhkdx+jX/qHhX2h6seybFN0rkvXk8cvKjsRyS9&#10;VP750Q3W7BHvZh96c/kV7suL4mPXzd3T4yRB/jLDbwz53SFflf/07dv4dHn52Pj3zpPfUKJfQuYw&#10;eDufks0ZIF4SAPOXDxKfjdOAOHhXSNncFLvP3y4/j7HzbnjMx5IZ/M292kpzVWzwLUyc68frfSFl&#10;9NbWxnb4zDn2sVOMs5c8drUfGI9gx0OcwTEuxgmdPjzJWL+PWMChp5ccPNa7Mtn6ko9en3WITomm&#10;/YQsAKdNX37QB5ef7QN4gQMPXiy09W3sBnb9j16lfV/9bPfaObjs3vphdxAuvDZ5xjN89oHzAcyG&#10;YmY/hV8/Dhn60g3YWH+xclYq177RRRbd+smMF8QD9qw7zlt96V+Zo0e8uhX64xepx8fjptaHBTzo&#10;6F39J7tAMVfSxR/9fFPSDU8vWXABefFrJzt/QfHIbjQ7BmMPWmegeNMbPblkoA1Hzw8QhEEyBpEO&#10;9R5XEZ7R4SlhAIU5WmDgMwKfic4AcFbumR79JrZ2kwZOPb1nHfj1FfyC1IJukucTQKO9/h3Be57E&#10;A/D1Azxrz/RlM7yAKuHV6SMnG+iNXj+/0YRLHnrAlur6+Cd2aPhHHr/IOet5tv2IF1vzXzu96PWR&#10;B6/MFiX5ZKWv+CnJU4+GP9mTbvKTiQYUO/Q2OTzsUeLBS0Z2o+ezvj7t5bPSlbsSsGt1D8S/cqdt&#10;A9PvU6k+scxXtmz8R4c6mnxU7mOK2ViTha946cdDF3+1QTS+Hu53iq4mabmapOjlzS9Pr9/Nofsw&#10;8fUYyYvBHjF5d2Rob/df6ukZ+/EM3e3nifEc3PuIaQ5vicq7SWJuJcZvLx9ALomNeS9B+fZ0/fmv&#10;T7/MYe7gc3N0+dFFh+fEb0Dy5Kvf4JdXkwROwsBPNtO9f/MxpQRDwuY9nb2ZHF2SG7dHkia+Ggu3&#10;GPuNtEngNgEb8MgKPZnA+BdTsVSSqe6bWG5UJGqbTAzuJ18QoHN8cLPzbvq9kwPY9eX3X1ev5MfL&#10;176W/+Z21rXybtbg/cRpkoH9iv0kLxIcCd3lG2qXDxhu84yDmx03XJKofW/pmJPGRiLlkZzETJz2&#10;xxbHVz8QKBnLr31UNj4BfptP+dl8Wbw5aq7zVexGlnd5mn/a5HXrtTE/dG5CNACHBj+5zXtz8NyH&#10;r/iTbz7sbdbAJl8DEiptfa2xbCCDD+Hobm6fx7Q+9PHAZzccu+DVkw3YtXvXlPqVrbN8gUfjbPG4&#10;w3pDkw3owMoZPJw1qwTwlxiQ6zD2YfAvI8+Hdge+c+Dy7eXG8Az2h93bx7ZzXIo7oIPNZ3uKVXYk&#10;TzyV+OJRR0vPH/ZeYgHYAKJpz0qGurikk4zkwNWmqzHQl234te2Nzh460lNpL97+AbrQJ4OOxoss&#10;dX3VWyvZEZx9oMcYkJF9SnNLPfpigb74gPxX18eP6NlOBlvg1M0n+vQ3XmQAutDEuzdDBIIMEAhC&#10;vCPk7zgIbrKiI7zDBi6ehenHq85gE8LAUIpe/77nc6LLQDR4yFvnR6++dfqQjWYDpn+Ag2enquMB&#10;2jvAw/vMN3KV9f3P/+v/8jzxCzZIlzrZ4tHCyUZ2rd0j00RgT4OEDz/ItuU74okOb/bSfZYDTJQm&#10;Yv7Arx8D5JBpMuWTcifslHj04y/G8TemxRnwL53GLX/R0WGRJwe/MvnkqOfX6hlcgAb+2c7BtQjU&#10;+6RHLz36yKgfnzrb9Etq2KCuj62AHMDOYmmc0IL1Y/TA5yc8GdqAnuYmfP6JDR3ot348KvHP8RKh&#10;/WbYx7Hz/Yz1bMCSDAe093r2j0K9PPxBPMb/9+OLF6g/zlh/dJvkQJ7y/dBfXT99Gx7fKpJA+Ldz&#10;v5Hz808T66uHpz9ffXj6yyRHkrHH4ekHF72jdC1J8rhn4MVL82Fi8uly8L58bROcDWT8c+Ph8L+S&#10;PIwfj1++baIi6fGbOv7zyw2DsZI8uMXyyRDtizfj483YfTuJxnED0i0IO4zJjsvYvmNtLkyclBIc&#10;33Rzk+SHC1+NDN9C++R/lD5+3Peb3PhIWiQvL67G50mAfBPt5cTt7cTv/ZcPT4+/X37F+n4SH9/W&#10;8pV0SVG/0Nw7NjuPBz7/+m0Tq3eT6O1Nlq/az3xlI1uNp9LcESubuz7zBK5399CQ23ppPphT+ukL&#10;8ElAzFU8zTnQXG9ektsa009uc7X1oo8M0DpVx49+b7JmDCSJxk4pGYKXHLKDPHbR3XwmVx2uOn3m&#10;fvKzG+hT8re4PPcdPNmYj/rOcvIp2tV3tOPBD6LBY22KPRoQH/CYWBIkGepvaCT9EiRgb4qP3NZ1&#10;cotjY5qt6u0F4fHhyZ5szOazXWd5dIH2zfBsA8nJrvbb1XnsRdr48WYvnvyJP+Bvutuj0w8Plmfk&#10;o3EuolFHA6pnx8LI/v7cwudsh2efWLAXjdxB/9o5/GffAn3o2ADCkZ0s/cWA72TnT35osxkdWJ1D&#10;Ryb7orHPw/2AqM51aggwwf3zv/7L3t5wSDAJ5kgOgBxCLwFQB2QwHB/jtBldoM/OZnT6S3qSr81g&#10;uslKPse08ZKR7mzUv5PycBpemT2SMslebX1o6eUzufCAvB47Bfqzkww88OkH+ad/fTmSp+xCa/Mp&#10;TulnO1lk5qd2fQtDG40NTpzIg0PPPjTsMKHwVm9M9S8cOvQZJ/Yp8azOg0Y/uhYfHfkbbfqTl77G&#10;CWS3zb44sgeQvX4fOtGqowPk4mtjR/Of/pf/eUu88OjJIkdckslWdPrTUR+5yvB05TOcEp6t6myQ&#10;PHgX5fXdm6efrn96en3/8un9txmPXyexmeTGS7beGfG1al+B//JxDps51C/JyxxCn4b/4+jzTsuU&#10;ixvZD6PjcZIFtJevub+bBGTm/SQh/uTz+n6SOTcavsbvkdf745OZxzu+Yv7BYyPX2dO+ut0r7svY&#10;eAQ58Rs9K3cSiX0pWCLh0dXDJCfjt5iLn3mwfg/sy9TvZ9zHl1eTmPkRQ8mQg1XMxUMMxVMC4JCM&#10;f1841zcy9zHe1PcvPL7+uo+m3Aztez8jQ0K071GNDI/K3CJ5X0c8lW6GPv11kpJvl4PfTVB/7SER&#10;c/hvObrYoSSjH5jk477kPXXjyT5rEDS+7G4ubt/MM/HlZ7cr+OJ1g7l/OTJ9eNGjxS8+JVPmUfMS&#10;n5ilC02JCj6gPxvIMy7WD7rv15c238VEYuoxmdKtkNhsfAbQ04neHCeTjuZ6X4Rgk3brIj3pIsMf&#10;gfKLbfWLn37QmoRX4mEDf9IZzTkG4khea21jOjzK5FU3ZnTxY9+Z8yFk5rhbosvt5szfqV/Kywcw&#10;QIZ9K1vpYQO5yoAOkD/RF4fFHzbob1yzM1srm2NijwYtnL0JDh18+17nUvrwAnjl0h1xVK8/fvao&#10;A/qV/E4uv0FtNjiftfNTHez+OTTh2UkXecVGP7piAMRRH9n5WQnwois+5QbOS206spMue7o6X5Kt&#10;vvYdscDTeds4sjnf040GPP83Wc5ipDzBgBDC1dGiWSFjEDqCuuXRV39y4PEyHp4MiUU3ROjTF31y&#10;2ITO1el+TW768KLVr10SkIPwdFlU5J39Q1uCoi/dbCXLJMjX7FeuP4On+zxZ1ZMByChGZKjjZQ8e&#10;euG0yUMPb7Dgnu2ZvuRomyT64fI1nTs+Y6O+bFZPZjGJdhffyF84+Na/qaOD55eySRY9efraTPID&#10;Hxloo8EL0FqQ9LCbHjT1KZPZpIUr5mSSH6/+Yra2DU5d8q4uPvr7VgsZyacXLYCnR2xBcrNNHZ+y&#10;+LOBXdre+eig9rjr5d18wrj9ab8a/2EOao9mJEP7DaO3V08PczB9neTn2+PHp99/m0/Tnz/vwUUW&#10;GTZuB5dbJH+a6j/CPFbznlHj55ZpX5SWFN3MZjDz5/MD++aQnRi7Qfr51dunf/2z3wubTeDuSMi8&#10;nzPrAZ2DwX96OXjcDL19N/Nq+JRua/gkUUDPd4mLZEYSIWHxPpIbHY/uJEfsb+yMs5iLvQMSTvn8&#10;o48DbmPokOh8+9vfnu4/f3368vvv+zX5hy9zqA7Nj7MOxffbXwc/vHtrNiDx/PTt8enzb5f/QaOH&#10;brce7HUjRCe72dJ4ekwnGRKjfeQ3PPBsRy++2niUcCVS7OcT0N+cNBd2Tk47OTsvhk6SwLZwbKtu&#10;jl7G4sKz9o+uTbL4etjQHEw/nPmILxurk8mmkp6Sotp9QWNpD3vVd70Pb/Ego2SMfGVroBKgJaMx&#10;hiOHzWQqtenKNvwgOnVylHw++6MNjw5eu9gUp2xqHfPB/HYj5B0/8xxU7xfm02sd2ytqZxe5dKY3&#10;HqCfL2jpQ1tZ38oam9oPgZhooyku6vn9vL6HFx6gp7MxUgI2Jw/Eu3IH4MzL6MOVQADndfOXPP3O&#10;RXLWxrGPT+Js7uXH92dtdiWLP840eGNJlpIfZPrJgGjzM5+zF+TD6hi+9W3Kzj94PGjg85MPW8cz&#10;gCba4qtf3VlPXjnIDzpzCBNAqI0wweoUMUQdEIaWQQVImwz1lEYPlwxldfqjU+a4OhnoSoYMonZB&#10;iEYbP3mbIIFxMjvj2f7B148/nuxUFxf9fNkYjS560GoDAWZrgSY/39GRpV8J34RYH6eEA2jJ0K8v&#10;SJa6BWNyarMvPJ6Ve4whnJJONuozQeHhyLF4wzdh9YHo2MTGNoP057M6XqU+utJfX3Ejw4JS12cz&#10;s+GSqwRtcGSlC31+sYnf6voaA3WxQGuM0bU5tWGyOVoxbbzyY+M3/Pl5bp/14GvMVv4mExPb9zP2&#10;dzPmkwy9eDdzyrfLHsf+wXvpeP9D6/Wbpy8Th/3rDN/m2nd8Pj69ejl915NY385YvZ947v9kjdxJ&#10;NvZ9mNnc+fPy1dXT3XvfAvM19NH3anTcTN/Y5FepH3+dJGJk+uFDX7+/vpv6izn8JxnyHtHV1WVz&#10;Emc3M3xw29PX030ry9fw3dZ4Z0gy9NHhP/TV92v0/B05P7+d+XkkQ+SJkXHecTzmlRg11uIq3vB7&#10;sE+fJIffr8Y2j9z2sdvdJFwTF8mS94Z6bOcbcncfJaB+V+jL09e/fpukbA6TkU2/sTYWYmXs6KET&#10;nj07bwdvL2CrOLrRUG+dsw807kryyIInz+HPp/QAeLjmF1zzCu95PpKrHT2a+NkJ1xpLZ37Am99K&#10;cuPFQ67SI0K+SX7AJomjz03ZvoB9+EdX+tgjFnTok8Rtv5iOnnyonr61a+jwsKkYr+1HbOovTkAd&#10;LTnkneVYl9YznHkDr05/NoVnQ+PUHoBOu5uhHpMVS3pb++2h+ZNd2UZWfWea5T/8oYtNm/AfMYru&#10;PKeAvasYVZK78Zl+pXby86191di3N2uTX19levJNiQ6fvupkq6dPGx9AB5c+Niz/2EReMoE9GR59&#10;80N/Z3t88frAmgwxIBvgJ8v6zL9AnIspPv0g/XRo67eW0eDT1odOXUln7zMnD4jD/ugiBkLPDqYk&#10;gxY3iuAwKwks8GcDGxiKgzV0ZAhSctCh5yh6dSWbzgNHLp6FkZEDAA3Z+M52VMcjgWIrWWgLbj6h&#10;ZVcJE9DnRoqN7CefvNpNmGw+21CM9CmzKbpiEh2wuC2maMTAxEo+m9EYNP3w59ijLc5obW7VyT1P&#10;drLb+MjElx7Q2OAlF7/Fjp4+fTs5JwaATWvX0dYH8pMcGxg5DsI2Xjxkrm/T1g9H57O88YFN9BrD&#10;HueyQX82i0H4ZONNTm1+0omejXTlS7bqJxO9/mJYX3r1O9T3a9d+1G+SoLuvs7gfh+ZuEoyh22To&#10;ZsZ86P3D/Ncvs3FOUuFw8qKzf033S9NvptxvM72f5GUSGP/N5RsbkgE3M+R40dc40Hs9yYivwt+N&#10;jt9/83tFD0+/3Exi7dP/58enj19/GztnQ5/E6uH+citQ/Hs8xL5NaKZ9BTf9mwAdCQbfJCQSokc3&#10;LmO3ROgt8E04MTXOExPziG3GuTjvGE1dzMRWnMVt58bg3Pz4wUf/6+WRm0d8EiE/NyCxef72mHjP&#10;p33f6PKCud9R8rV+t0TsRMPubrDcANHZeBl7dTb59iaQaLo5YdcmIjNn1LOV7erNxeZI6605VV91&#10;gIcMvpKhX+xBSY+EAx6gac6uHrGfkhx9rQtAvz0rPdlIptj/+uvlpwrML6XESDLE35cvL+/A4c0e&#10;fqx+82z0apsj+vggbvrYpx4kg+4AnqyVc4w7umJRfPP7LD+5cMVerMLlY+1kAzh7t/3aHmCcvTPk&#10;xWm3RJIiPGh33o98bVD8608+fPF55h2f8iMgSx/bkpXv1QH70YF42VkcyEX3XB+9Z3nqSvrwoeFr&#10;tBef/0h8zFG0+qpHQ0cy84ue1XH4Kw5ko4dX6lO21yqroydDHPBH5xzVD6fsjGVPeHqyrTM527M1&#10;e/GA/HzWc/BsfjEy9JObDwA9GegCtPjp+kGW5OrKQUOATjcwhDIEDiFBZ0UAL1xBYRBQX77DiXVo&#10;ZMSLh7yMRQOfk9o58Ewz/NFW169uojVpkgO/cNCfJyyagm3Cp0M/fAOnP3l0/Z3sQxf8OSbiqI2G&#10;LLFA8+zbwRu/eKk3mdhpU2uDRpNNLSb05JKJh3x+lHDwcQ+lQxcdG6upk0OXvv023+DI4T9ZSvqK&#10;F5w2HnHWjx5OHT9afY1z/upnS36hYV8LBu/3/QH8yh956RHXHpGGA9mINjviV9IJzwd05h98Gzx7&#10;6IdTgmRs/9ABMe2g0Eevx03ev7l5P+N/M/N+4OX1zO/rmSdkTEJDp3c3fLXejyL60cN9J2aSlv1L&#10;jkmCXvkrCrdB78f/SVx8ldyjHS/5Soh8u8ufhe4jo+H1lx/3koP3N5NcTnLwOInKxw9PP/pK9RyC&#10;H3/9fRKHSTrvP+9vFO27NePXxn/41T2u8pX7/T+xSSy8WCwJ2aRm/JSMSHYkLeajJOrVtH8Z2yRF&#10;+4OHEwOwSdMRH/E0Ls0TdfPYGBgjsSVPUvzjT/NJ8JXHgRN/MPKbR+KLh61uyPwukkcdl6+5jz+T&#10;ELFPTIAkKHvEXt+O0fQ1Lzw+AntLMqCfv3TQ/Ye+i63qaMwD5Xneo1cnV1zRAPVsD0cWPH5tctO5&#10;dh249GuzGw/IFvjo4fErxRz4Q1eJUI/ItP2UAJ/3L39GhnmMn64gHeTpbwzzQT+f8Kt/jwPFj32g&#10;Pjh9IFp9YkcOXcUwfrrZAYolfjz2l2Qlh+1ia4+wr7mBMOfIP9OiA3Qkb/UdvtNDdzRKNKC9GF00&#10;ZLIbwGe7Ot17Jo5NyUb/rGf42ZVsAAdaN/rRF4P0xgOXbjxwexaPzuzG04VA8sMXf3KyRX9jq84n&#10;axmIfXaG76KBDWQ2Zmjya8+fae95N2V62JzsYre+HzRweEH69KsrA3g0/AZnngAN/ejZR746+5Q/&#10;6JQMgQZO4LpKKoAY4M7ZtzYgNOFkFByObYCGP0MFPIf04yELX0mStrJgZLR+cgy29uoY2ekgryA2&#10;MOjYVnJxDiJZ6NCjAXD64NGymT/pzbbkwAN09ZN3tku7PnzZpU02vfDA5BSj8yRPRrKV9JHBFvqL&#10;1+oe+cloTNHoI5Me4whH/i6IiY1FgY/8+sgyH/Dqa5yfdR1+Buj5CrTpa2EBOPrYoG1cWuThVs7I&#10;bRzgisV5zNEXSzj2aSdX24Grne342M2GNluHYRtyus7joE8bHn22bJ/HSjdvJ4mZOfSBzZMY38zG&#10;cD/2jSzf4mKflzclQl9/vyQ03rvxboz/M7t+mKTXH4yqjx++IeYwlxC5nZFkeHfIjzX6VWl/eOob&#10;aQ8P755++/XL0ntE5o9Ir+fwezvJkD9PvTv+82v/BNX7QCOb7fSLgWTLYyp23I1tN17uHl/3Ucsk&#10;NXvbMn7uYzI2jC2vp/3Hv9PPBwnxnjhI2PZ9nGMencdKHPGLrzWsjU5M/aKtb6j5qv7+yvUR98YM&#10;4PPtNomQRx77DsjEe2+L0A2P2yt19mwSOnwAL3ieL4c9Ek4xMNeNI736mxPmUWOu33zSxt88Uk/e&#10;eU7gRwvQArrERYkWjxjkH77kVFf+nc3TLi5kNy+L5dr/8XLrKBlSuhmSEEmMJH/86F2mZLKbXD4/&#10;yz5kAjYlX/+OcTA2ZC/+4qQNkh1vtPDFArSnklG5N8gjH3+xKMZ4jJ35ZC8jE61SvNqz2JJfeBuz&#10;9jh64dNJV+32H3uZfVTZXgP00ZFskP3olOQDNucLELt42IKeLHLV8WQLPNCOZsvRpZ+PSnz5pc4u&#10;POjyAd/6etiPTiyz+xwTwG4luWQoQTFQF2tjkD38NA/ioZce/YCO5Z86XZ1ReM+xxI+2OGqrFwdw&#10;lrV+TUkXvLO1eQDIgFcnK7w6G35gLCICMrwJpoxBnzYFaBjAKE6oG5AMKHmAx6ukMOeiZShZZxsy&#10;Tl1ACsQG7LBNiUbfBmDkb7APfWzKLnrQkFWQ1JXLcwSPL8pswcNOdTr1ZSPd8bElG/SbWOSbRDsR&#10;B599ZNObP3B4i5GJ0GTAvwv58IG+4hJ9EyAIl21wdBVTZTrCL/3wVceDt/iwocmXbvzwZKrDK7XZ&#10;bqE/23TYQgY8OngLBrQxpx+dGMKJQfapd8jQkexiiQ/+e33k0wn0JZss+h36AC8efdoWc228+tXx&#10;w4P1ke9zKEtOJEN+Q2h/YXoSCzLYgNYB/mGSF494JA9+DNFNkNsVfyPhsZPkwg8efjhepl7fJ0nw&#10;uMPfbbx6NetvfHWjs79FdPv28lX9e19Nv336aWz5eZKen28mLrcz90a+r8FLhtwM8FccJUEShR4x&#10;seftJGv7gvQkCQ7P58c4B51Her515lGaZEjpBxQlVpIRN0r7zs60NxE5xkIpBo2b8RIPMd3YzqHd&#10;ryi7wfAC9B7m089e8W4tNOb4eznW3NDn4CyJOa+v1qoEiZ9s2+RteFpP5BorugC9eCrNzcsYXuYI&#10;e/Bo1weXndp7QyY2RyzQsw8NPNnnpAk0VwAf8Kiv/QNLM3xkAjZ3qwW/NngcOvHr0dj5vaFNioZu&#10;k//RxXYxOO+FZJHDtmIfLn/yXfvcj57f2gBN9Lu+Z6y+xxU/ODYotdHxl1x1tuHRT48++GIFf44r&#10;PNl4+Jie3SMH4J0ReJ/7RgeZ2VVMshWtPVwdXbTkO8sAHrj2bDR48umsH615etYVHX+UtcmjJ18A&#10;+vjIVD+PJ75zrFb34U92oNUfz9o9ePr5i94YKOsTt9U7dbL4B9DQn29wK+PQlQz5Qbj1Y8psRwPy&#10;MVni0NznC4Cv/qxjoLXPTme3fj6w5xxvtrAPTvlDCY5OROpwMWZYCQZwG2Tg0SrRpyBnzk4VgOU/&#10;DN321AVASab+HMJTMJsAcPShhRMYOgoQuXjYA9DvQI487Ww1QYA6+vQB8thBX3Lh8i292uj5gdZg&#10;mVT6m8CV5CsN7Pp7xBFfC55MNhnwcIEY4FfHvxNsbCGXHeTsBIc7IBz6dBaT4oZGnzI+PAE6G67N&#10;RbsYoecboB+wHX7jNHaRmxxttMlUb9PahGHqxSqaeDd+Y1f+ozu3lTtPR0eyG0fyiyf72Ebm6j82&#10;9sq1e3iSkS5tdTLQkkMGWjo9Inv9+uX027xd9fPtMn7oL/r4dEmGJC7r592M+cOnJ/+07s9U/YaQ&#10;r7l7sdp7QPvbRB/n09WbSUjfT4J2Pxv80HqUZCw9nvPi9P469cjzJ6U/Tcz/PEnWj29nffkPoTeT&#10;nE5S5EVtiYYER0z2m2HjlwQhP704LZFxaHag8vGX0SV58i/V+4L3HK77rtAkV73b40ZIQnS+mSmG&#10;YnA+II0HEDuxkQz1+0Rs7B/XWwtKcpSNjbJvDDUP6DHuxtFjkv/b/+P/vr8fxl80EiA3bOzlu9Jt&#10;kpiwD+zjwYMe6GODOnub22yI5jxH1YsnOdmtnf3sNJdKlMlHR0bx0U9XOshWknGW5xtrJUNk7Bwd&#10;vDi6EZIAG8duhoorOvLYa50298PpFw8yAzrg9efzjqPxHiAXDhQLdbzsPfMtzcSxPQJNe8fuRUeM&#10;6cxfdaCePHSNV35lZ/TwaMlO/9k+NgCy0lsdXfaA6vHmR/ryoZii41u0uy8NvT4Ah2fliOOhB7AD&#10;Lzo0wL7fWUDWngMHvbZ9AQ4t3Wwyx8gKlz3onF1KeDajyX72dDYW89V14KMnq7G3D5NHb3aoxydO&#10;5QHpAdrsLz7a8OwqVtmffqAND4rBs5yhgyeHDQBPOcezvOGDp2Mfk52DmIDq3wtGJ6kA+Ao0usUd&#10;ygiHyxl84UDJTzdQcOSggdcfTTYqS2DQoeeQgVBfmgG62MBR/dmWDSYEaGDQ4VeeB7UB5CM8Xjig&#10;/2wLefD0gWIA1NPJFjxw6URPhwFDk76dgCOTjenAR4Z+ffD5lSxwxiuLn5JcgA4POeTypwVCfhv3&#10;bnpDx+5nWQPsWL3Db1PeGAzd2Ub02urKJmZ24rGY4Nbf4V/fpkx2cdLfxoMmOejOvqAjM2A/X87x&#10;hleS970OdfKT0wHFVjz1w/nDUo9rru+un/wvmb/k8E6LTdpv8Ljx8OOFb68mgfGYa/rcJu1tzd3H&#10;/cPVK+8L3U68J2n59vnb0+MkPq9/fvn09ePE9HoOIn/D8er905uXI+vVrLXXb/f/t/bl2LHNjc7r&#10;m5knY/8vk7S4FfJV+TeTUEliHIJuCJ59GL/2K/LvJwmc5GkTkRm/TXyHTjIEjPHPL18t7P+SDVy+&#10;fn+xl/yVNfIlG5Ig4y5GxqbYaQNjIC5wYgtX4rU3V0Ovvji8x/xjMx642m49egka4PGTA8o///nP&#10;T/+n/8v/+el/+r/+T8uD3tf4JT8lb+wF+vwVisTH7ZIYNM+UJRwbt7G3eZdcbdC8ah6vn8dBtPYe&#10;MuEkGvEXG3MK6GeDPvTqZJqjcPHpK2HRn2y3QJKfHpcB9ZKh7GUPvdYOvflGT7LR5I/+7PF7SmJC&#10;n3582aKeTY0XOMdLrPI3fnsD3eZP6xBef7rjr0+bXHx42i+Wbj40SN6VvnhAl/0NTTLIxXfex/Bm&#10;3/YfspXF6Azo8hENWWd58ShbGytzIJ7kA7RsC0/+ea8VJ9DPzKiTmXw+wuM3PnSgsffjR6e0z5PR&#10;GUFP0PmkL3/Swb7sosP4mOvmxZ4No4f9+PXTjxZdfqKDI4+tbE43YFs68ZHpA44zvPiwmZzzebV+&#10;jrzsD1bvQL7AKbNfnby9GdLoUMdEIIDPOcrQMKgkBX2A1ntH+tQ5VXByagMyBuRwyVN1fGjogvun&#10;f/nnxavTt/IOZ8nImRzlJFuU+hs4bbxoDc76NXLylbzzYm3ga+NRz/7lG7vJLGZ0BGjEFRTXZGUn&#10;nnSgL1b6k1dciyW8eqCfTGUxJi+Z6VJGA6/Eb1wBejh07FVqdwCZ7GiipRO/2KW3zTHd+tGd6+Ty&#10;oTFbmH48AB5tEG8+0MUWNqnjz/9kAThjhs4izY/sV8Kps1nfs03Drx+ODPVkRZfPDtP7RwnCbIiT&#10;FL3/NOvkfjZw82USh/2vrDnkr64m/m9eTPJz/fTJV+XF9t0cUnef9j+xfGWeLQ4x/0L/4i+/PH26&#10;nYNHwnQzG+bb908vf5k58mLG/PXMpXdzSE0ysjHyIvWjb1f5/Z75IKH/4fMc+JNQTb9bnWK18Ref&#10;sd1v+rjZ2V8p9qOQww/Yuz/UN/bw2+2Sr7z7lpcfZuwr8P66QqLlkd1+28tYif/U4wXqcOrmiFLs&#10;xN0YnJMgdcmM5AadeOMHjYe6MWEjwIcfT/8pt//LNbbsnJT4GHc6HN70D5QMkdv87vDAqwQO+X5M&#10;Udvcan4pxVZpLJoXgMySHsCO8Eq0zfGddwPNSzQbn4Fsw0MnGrxwbNIP/4ybZOj333/fBEh8xLS4&#10;ilVy6MmGZzsGim/2Fnf2oeMrv0C2wWdjMSBj4z74fCIL//o7uvSjTX/1s4zsild/csnMB3uAfQIf&#10;fSVCwDcx9dmvkh+QrY9N5NMDtzYdY5IN+rXxqYvLs51Da321J0ennc3R6k8vP/Ams3id5aafHOcA&#10;vj0T57zIdlAMWufkhCO7NYfW2dR7o0t/8J91qMMVNzKLG57OCrRsRZNN4ZOjpANvvq0tI5Nt4q5v&#10;z8H0HTZpw5OpThae9KEhkyw00SrZiCdbz3HEZwyzd5MhSIYglMyUdQqWek5JTCQ89SeQ0XjJapAA&#10;Wb1YZZALGFlo9ZOR0WssWUcQtJOFBz4nyREAJRx6AeKHev34yMYr4AYA/fpwyCUPb4FjL160DZ46&#10;aOPBpwR0pbPA00dudp9tz15yyROXnfijF6iTq0wPnu0/ZD3Dgcs3PMVB31k/fS0+8Vdqt6jPfOrk&#10;6W/s4qcL8CF8sQHJyYfz2LAHfTHLLvLwnsczm+Aa8+jISiY8UMcH0m0DiKcx5IONtM0csMPYmRP5&#10;D/SdfdKnhNsbETa/Hx8+TkL54Y/D0OMpcPl0PuN8NzJv3uz/iEmGPlz7C4kvT7dvR8c7hxjb5lPK&#10;q0maRsfVjA86Mvyi9M0kTP5vzL/bf/zw7unjp4mhPx+9nlht/C4/rngzNO9uxuY5ANz87F9evP9j&#10;499ywOMu7wC5Xdlfx/YobdodmHurNfwSqpIhbYfM58ev+2L4JkQTt32n6JgXDmjgpgWQJeYdhsaE&#10;Hcptj/4O6n23ZcYLj/5z/JUb12McSob0oQX6d06NfDrNCWsRjcO7uSBJYhs6NMUFPz3pJBN+E+rh&#10;1UabXWde8xq+ddCcyzZ9SnzKjcvIJLt2LwwD/AAfHfFmo3hGn33wYiKOkiEgOSxZ1IcODznZtXNi&#10;dFgD4pRP2Up+8dNOZ0kRGet7NkxdWQzypT6yldlwjqk+Y4heP5v0aden1Ed2/XDk+BBi7p9vhoDE&#10;vV9hzz91Y3jGkbmyRm52bX0APqC/Oc1uMuwf5oE2aH7g/Ttdh6yzHY2vspjUTwc7Fn+S9b1N2dq5&#10;s/E7fCAD6G+fA2itEfL2jJn+5OIjp8sIerMDrzNUTuAsIUc/erTt4WSrx4+ODLFjH5/Np2LYuYyH&#10;rHjOdSUbk60eThtN/qiTx8b8RKsuNnwhG+2+QM04znPMbUy3OwT4P64EcUhyc8YlGP0GeGgE75ln&#10;cDtwx+BSnHN46A6fvGiBds6gj0+pT508ZY5+P5j62njaDMhmJ52r6whug53ugtrEMohLf/DQnT9s&#10;VIqfPvX4spU8eKWNRD268+Rlf+3otZMDj0YbsFk/XACXnPSu3QNsZXfthbEZoAWNDUgenEXFdhuH&#10;SawE9GSDEj057IXDx4bGJf36lMU9IDt57MIXrnr+A3R0FZ9odswHjJ02vDnAHrLg6C5efEEDsks9&#10;GvXVJe54h963m7wbRO7VbLwSF7/67I9Afdvrw/3E5N18EpmkyDtB16+u9mbonX+ev3KlbaOylma9&#10;XM1aevHz/i6Mx1Iv301C5BbHRj+y7rw4/WUO06/3T28f3j/9adbc9fXN05eHx6cv919G9sz/SWYe&#10;vs6BP8mTr937enzx8i01yZBHZZKQr5ME+W8vN078dYPi1sg7TBKh/cXpOUz3T1U3wfMjfb+Or583&#10;sZIMiSMQUzFSirdYqivhG5dgf4PJ7ZSkbOjEr/EGZOJtjLaPvrEHLN20zUePu/CjVzZWeAE8fmAv&#10;2P1g6AAbzVXxoZPM3RsOG/Dog88ndf35dp5j6c4estWLkTaZeIpPySMZAH860JKpnxz+Ft9gdUp4&#10;xHHA2EqGLgn5rM+JF13ZRqY2e8mFYwPbABzaZLNDDLTpbj9dO6ePLDLbZ/LrHA/lWb8+dPjDO0P4&#10;qE6fkpxsLAZwZMAVp5If87RkSOnX2n1zsb2IXnXy+YpXmazv5S6oH5AdSrawvfMvevsbOfo6J571&#10;jQx+a+Mp3uSpm3vOY3Lg4Ypjdmor4QJ95PFNP/lsYGNx1seWzmhgzHbfnH4yAb7s6OICnj10yAPw&#10;oIlXqS/eM77zFmQbe+sH9ODPBzaq49l5NbT4iiU8XeQo86vzJVnpJVNZXgLyfZOhAviP//xP+/sM&#10;CAlClDHqQGBkb/Ag5YQxDk3JEBzjU2oCpLi6fvUcS28Al66SIgAfv5JMvPmTfDh9BhGenvOA1s/m&#10;fEezMo5BIvOMN5DKeMnSZzDUTcp0tpGAJhjQ9gnVpkJWeHY36QF+suH1FxNlOusDeOLHawHYsPTh&#10;Y7M6+4pX8pPThPse9PEhvwB/2/TU6UZXCdiiD83GlS7jfoLkA7TJwhNeO9+KJXnFIvn8oqMNlf/q&#10;Srz6si+fN05oTnR4s1udneTng7LYuv3xTbA9hO5mk3s98+TdHDKzEXvJ+fadP7r1KX3idzPzdjbm&#10;h/dzEN7ORnozfn34uN/O8hcTr6f///n//n89/fhiFvNs6j9PEvLjJAs3k7S4/bm+nk+fnyYhmITo&#10;7dD/xTycBOjju49PX95NgnM9YyNxGnk3n0f+gGSILztnxXr8lNw4LO889ppDwz/r8+eTxGkSpf12&#10;28C+JzQlep+wfUNNIuQ2ShzFpliJI1zjJ56N2W7GE6u+fbZz5rixkBB5nIPvOcbmxkEPT4ZY75ji&#10;H3r2euyHZr/af4wfnTu2h1z0Ei7fXFNKDjYJG5nmjvJ8wJ/1saU9hkx+6FcHJSZK+tmHrxjwA46/&#10;kg3y1dNbjJpnzcXkk1Piw5b1f2SgU4dDA8QS8JmPbt26eSu+7KH3rKsyvexHE92Ox+CzV5le/fnb&#10;WhYveHTw/APqycQDRzfZcBuvQ49+crQB/wEa8cAX3drHr1lv/jx5v/0489M8lRD10w3RKwG+fFM+&#10;y5q2+hl2Ph62RA/HDjbxO94zP5v53bijsQ4bf/UO5+WlZ2Dxc0ah0daPp7hqk588sdKuny709njg&#10;3Owd3caosrMhu4LklshkI3vlAewKj77EAw1d6mJj7ejDR1564EEyVv7I1EfGnvuHzF1/R5+6kqzm&#10;VLFEq6SrXAF9vqjrywZ64Pdf62MoWJRj0KcuECU4ZW6ESIzWwYEGKx4lI8Ot0qFRz6mVNUZlKB0r&#10;82QoWfSega36yNZ/bj/rGgeV6arPZFFq41sZow+eLHpNJnhABroAr8FFn17y4VqsBkXf6h470LZw&#10;4ciFzy568aFJrz58Yog2OjiQXrYCuNr0KMmzQdvgW6zsWtpDZvEB6mj0k4GHHLTigh4++vrZ3oRU&#10;z4Z42NHmHT89jRUc/vV1+vCrx0c/uuSCYgCKO3saYxs2GerweODUw5GrDugiHx6ddjLV17bDDj7h&#10;0e4Ttz9Kdeh41ORbYH7fZx9bzYHrH+LfXHn8Kh4zZ9560Xdkv5tD4Ord08eHx9mw53AeWW8/3Ow/&#10;s//0YubibODXI+v1bOqvxga/Ei25evPq9dPD49j/eT4JffAtspkzb2/3VujL+89Pnyex8jK2hMat&#10;kEdpkgr+sFsy5PeCvGTNPv/0/nnkX7+9vNvm3939IKQkyLtIkqL9faE5ZB00ZO9B83D8uNrEwbiJ&#10;k7m2B/4RfzodXOjUffMNeLzmwwAeMQT70i87DnlKt1hu38gio7kR7eKnv2+I0QHo5+smAG5ERv5l&#10;LC6PjeC10RhTuhprvM1X8htzNmnDswMvm/IXkHHuUwf6xAaIh7Z+pTY+divbn/SnLxo2KGtb39Zt&#10;6/gyF0fu4aMSmJuSQHwb2wFys4G/bCu+bNGXH3D06dcOJ25w+uC0le1//NCX3+pkxkPGuc4O8Wwd&#10;k6fUzoZioK9xyY5uhTwq8yhXUmTOuhna26KxLR/IPevI9vYVcrWzMR10w9ONbnkPG8QNvX5jI8bo&#10;4fmFhi9KPGR0aGtnU/5lR3MQ6D/biA6+eaOffjLQkO1c3ac6x+8J4olOHc6Ydc5rd7bSAQ/Xnk6X&#10;Omic1ckkT33ljAz94sYW9bX7sDmgB6gXF7K2PbR80c4ucsgnN7p0qqORrDUPQfLRsx9O3djA77/W&#10;YyxgGAoCxf/wj/+w7VXAkAHGphgPGegbNDSUJS/F53q86nB0aBssfeTn4PaPTP3KMw9aJbrw+Nih&#10;ziYOA0GFrw89nNKkWJpjIOJjc/R0oG9glfiUFoA+dPg2XmOXxdAnRkFHS3YLrMn4H+nWp52+7Tv0&#10;B9rsWv6p06eeT20goDHKVkBmsslTshu/Oln5ryQHP8h3AK/Nx/Sd/XnWe/hGN5lsajPWn7w2FSW6&#10;7G1eJIM8/G3seG262sklAz0gi9zmCoBPNxlnvjZx+GKUHDiwtowdGxs3HUPj0M1Hsvd3g2580rok&#10;tMs7h5NEBNi0HeoOf4mL93J8kv1wz5ePQ3s5zHyLzC8J+72i+2+f9teg395Jomfz/fj16cvD172Z&#10;kmz1UrPEQzLgK9dr68Dr9/Opy483js7+y0pywHZJhTnr5Wi2+xZW38DSvzR8PcZHXWzEzLevdr5P&#10;HR7wFW2HYbEutqvjGH/y9EUD9BmTpTvGRpk8oI2Xrh37oWn89ME39+CjT4/+2uQ6uHaMBrJZP/6N&#10;4cQ1OyV1fE4W0N98gWdHcckmdpYQrk3Tp97ao1ebPejJgSPHI0F4v8vkJsgjVXOu5M9cKRkyttr1&#10;R7MJ0+hd3SP/2cZDV3Fhg/eTxAQtXHOYPUr04IxDk29k966WfvGhS711eI6V9s6psSX66IxjtjUW&#10;aLKZzuKLRn+24SXjvGfWjweODLqNA7nG5RyL6PTB47c3ko2vurOKnj03DpvxPftx4rPnap9pV/fh&#10;//ncZQc+9i3f4M/6lZ21XWTgB+jQrO9DtzB60eIB6OLpdud8zpKhJCccWvaQl33FAr8+dPSC7FSW&#10;Q0TDd/Xa5BmfbKYToDMexS18OuQS5RjaZNBXbNJBPtwP50AIAKEN1MIoj5nBbnO6PcqB+HOwAARk&#10;KtfYY1DU8WWkOrozNBHRhCMfoA/qox+tfnY1QHCAXejh1AUBJBOeHLbme7ryJRnoDIZSmxwDox+Q&#10;hddkthk0aPqU7NHHZn6e+/DpbwIkT10fXS1EfUpyjJ/2jsPI2U1u4pccdHDx2pzUz3Lh1bMDNK6A&#10;LDTLE82U/CNbH5r8RRctfDzPegbiy+5kKIs5OnPGohRvMqPRD7T5m7wOnejIpoNtZABysxGIR4eC&#10;wybYMTpoyWnMw51t1s+elX/yhxy2RccO7xN5KZqslXfQfppPtW6Wrt5MrN7OWN5OzN/OWM/Bx4f9&#10;PzS/OD2fgP2Vx9vr4fn8bWRNEjKJkOSHbRInh5+XaiVDO04TE+8SXT/MAT91dvEhf8QMnTa/zRNx&#10;LX5o2KiNFq+vvvJJ3P76t3/bkoz1cWTwu/FoTKqjUdK3ckd+cYffcvQv/VEmMzptcjZ2p3EnKz8a&#10;G2X0eLOzuaPsoM42sgBeNAHZ2ag/HwIylGTmRyUQW22yyAbimV59IPuVJRV4ulHrhyt7JOabiebK&#10;JtDTNgf0dWNUMsTe5PK5sc4/NrDl3McfcWzO5GfzQj2f0OS/cTn7q44WDRvoWZ1D2zhpw6/8wbUX&#10;6CNXPxuAfvMzu/ClH126yGivae9IBny49gd8IPvSKTbkBWyqTBYd2dWeQza6dNKRLrT406mO11lG&#10;P9AWw+wE6bJfOpPsk90CwdWvjKf9iS3wnX97Tg9o4/+7c+Wwkd364b73S//yjox0J1cdDg0c2e3x&#10;bMbH53jVjV8xFXs60NEpHulLZ34lH8CznR5y9QE4Msnff63PQIlOjDmPIYfR6BdkCVFZV4OJrmCg&#10;PcOzsRPcDrQcpCsH0OaQyWDC4dvMdHjpiA4eHf4dpMPZZ9zQweGhh74mhz40IJvjpx8POqUYZP/6&#10;MP3sga+OlhzthdGTf9mjzP70arfBoIXTpw6nnX5t9OTGQ2a2ZwucuJ0XMZ4WE8Cr1N9GAbJBCbI3&#10;fDaB1TtAtsVps2OHPrKySwnHZnbB4dm+g371HHiw8qfNb3XxNffQnW3NhmTAs4UeftF5pifbJrzy&#10;D9urK/mHly+AjOKVjcrs0ia3RapP/EFrB29y2KGk1zj74UC3RvUZQ3xeUvaeg5erNyG6HlsHHGJk&#10;7jfX+Pjpy9Pr64nD+zkUv8yn96/fNpHqNsDX5h2MkqGNw+jxVfxeit73bCZGbNcvDuK3cRh8djX+&#10;SzM+g11HU7L3H/7pH9cf/b6KHm/joK4sFmDHaeiKc2NPpsPeAQzQkIMekEVOoM1uNtJPVr6wcdfI&#10;yGQ/mrWLzMNGMtDXBqt3dD7TitPhixI9Wc2baM79ePMru+pfuVPi4xM8WflTTNauoUOjbuzFWZ/b&#10;GgkOMC8kOSU+3Q71/pDEB+hHH259MJ6jO5vYAJ+tawP/BtT18Rngy05+FhNteLaSX9+Zlr7kKdNF&#10;v/7ido4RWv3JUYanK33ihD/78ABtaxeNeYH+mVYcDjy65kt9SjLYrczucNXPPigBPe0LQN/Gb+S2&#10;T7Cr8dWHBu3/5//3/33uQ09+/PmsD21PT9Th0Xc+Nbb5mB6g3Vqhq3MMDmRf+vDApTd7xQQdn9iB&#10;1r6NpnZ96SzW8HjZhw5enc3mgBjToY9ePGKRTCV5yUaTLr6gJ3N9gxsormBvhnJeIAWugz58xhWs&#10;FTaAjkBK1vihEwx0eOMvmOkiG+0aN+Vz5sbQkUcueRzPeDjJGv5zwNNLPlwD0yS2EPSrg3j0xyvY&#10;Ao0WTTLAWSb6AlswC3Y+oa+f7Xj5L7bqxUAdDzuylw1k0GOQq59txstXti7NyENHhjpaNPxAj277&#10;hqYNVr14PMsZHBALbWUxhc9OePVKMtRNVvLxFNdiBqeu3yHHTrzw0Z1ltLGwDb++9XNAHT1+ixsN&#10;XH7GR0b92a5cvtGjzHaAD0Sjjg5/csgobvlUbNDEGx17d8wPH8mEVy8uHx4kX3/cFqHFc+U9oP1W&#10;2ugY8Bs6DjY05tcmQ3y7/7h/6yEZUvq6vEduvhnm6/IewX378nXjsb8DdPwukRej9xek+Tm281U9&#10;f9nIJocQn7KPHH1w+ccXJV70+NFpK/Gixw/Sg9Z4K9GQp199byEOu7RBMtXRsSM7tfGvnxNXJYDX&#10;3phOiTb71BsT9WzPttqVyUML0DWW+XSOVfKzMZ5sA/rhi094OtHyKb8kaGjbh7X7Gn2/Ml1CJBEq&#10;SQJwYOfQgL5NnA4dYqNka/M1f9jIf7qjyc/tmzFiT/0ra2SwGZ06XHxo4MjHD1eM6leHSzc40wHx&#10;0iZndY9MNOrssRdGH62xag9Vx6MP5Js+crItn9CTqY5eH7voP9u3PCM32XD42JRdZKhbyz2Kcg7q&#10;+7vzc84R3/CGZwccu7I3+Z2RZMKvfuUAGfBs5MOet4M7x6B68tSz90zHNrD2HD7qx5N97IAvDmjP&#10;ttENkgPIAGzrnD/rza5sIkcbHh0ZaDdmEwttdZD81htcuusHP2B0UDOCwd8TquunyKTiINyZjmEM&#10;rE6Wfk6Qjw4/g9DlYMbji0Y/HCiYtclFRweeQEDAmY/T9IG1Y4IvyNmOj74Cxzc88aGJHySfjOKE&#10;PzAwcIAOfoQjvwmpzY/0szX5dGu3+M92FLdk8wnQ0bjUJtvLY+q72aGdmFXHbwODywb6tfXTt/UB&#10;8UFTjNt40glXWezoB/BsSCZehx+58cAD8vSdbwK0062/A3v9HxmLOzYhsvWZ8PDnun46shXue0AP&#10;zjbRAUc2wFt743PEFU8LTR+f1+/pWzlDp62/MRRXeH8R4dGYPgegg8u7Ow6zHn2wjw7gfR//zv5H&#10;/ODG18+Xb4B9+uZR2aenm+HzLbGPkwxJisj3e0N+qdqL2n6U8dPnL8+x+z75YDeb6cBrXNAGxZ2P&#10;+RbAiYfxQ0cGWn3a9NGhpK92ccJbMoAH73mM4M99ymIEb82kPxsbz+iV6EE+NF+04fMrXdkaP9rz&#10;/APJBGc9+a3c+T1An3a2o4VDx3YxAMnTL0btP94bKlZkbP/Y3pphf/rZglY7PdmkjfYMZ9+qk1F/&#10;MpVksGd9O/xhZ7zoz/Op+LKBDO3WdDTkVO48mnhpN47qaM864MSC3NZYfej0p0OZ3/mGlh32Lnrq&#10;hxNTwE/lyhgf8ZAL0NVPRnWy2hPhwrMReNLSU5nigMaZgYceIA75QK+S7PSjUWabOh/IIjegG2/6&#10;0ZOXv9kWn/kGJ07Zkg42otOuXzv90RsLsvTxifx8yx5jwJ/z+Vrc4j3HBO3yTv0sFw3IbrxoGyu0&#10;wdKPbcpNhgzCCjgMfhY67XAcNekBxwknLGO0/+VP//p8A6Kdkd9DfegAHH3Vw6NTFhDOZad6djbo&#10;2vq02dlgsJecfCnI4QB+PG2g+tkSrVK7xJHeAk1HPAZVO//QkI9Xf3FtwOPBz182W8xNSnLg0GUH&#10;erJrZzs6QI5kKHlkmQjKfOJn9WxFTxY6OG006vhN1u8PhDYRNPjSwc8mH3vp0ce37ATR6jPH9qCY&#10;Mn3w7GixgHwqdtrNSzYlQzs7o1PPbjzq4ZOPj71iksx8+d6u5CcHFIvo9Wmrs6N4uKnxG0ULI4fN&#10;Pun7dA982l9byBsZXq6WCIEdF3LcHr2/e/roRdrx2zfEXvn6+7v3+/tBviXmK/P7La67d08vp9/j&#10;MbdCvnGTb3RLiMyLxkh8gH74fFE6dPDwX7wdzB6Poec/QNt8WfqpJ7s+MtJTbMhMb7FEv7qGniz2&#10;KPXBk0l2POTA6a+tD02ykxmc7UGX3OylU1KYXvMDPVplvGifdR8+FS9l9JX0oN05MeNjPRhf+wQ5&#10;xbsY6Qd4z/addSrhVv8xFvme3uJQLIJkwqMhq7pSXzFlZ/r1iyH6sx1Lz46jnbz4+LxreWSqw7Mv&#10;W9TzX/ssP33GQl+3Z2InnnDkijE8mY2rOKib940LPnt8fpFNTrbjX90jMx2Afu3Gjj9wxZ7ubAaN&#10;MzrnCcAHjx4ffnzqbIEvBmSwHeBhA/5sxXfGk3G2qxjQm07tlX3oxisu6acbwGc3Xv2Nn5Ievmbb&#10;OSbq+JXr5xFXOLTqxTIdaLNJWw4QPRq2qePRtzRTLx7qxjSZAF6/JHT5Bn4gJMFno5VLNMIZbEI6&#10;wNFRzjD0OYfHdZ4XKRmOjoyCqg7Ua2cYuSUH9MVHds5nG1BnGxq6yNNGC7eLfRZJkz+d2aQU9OrZ&#10;qGwwCpgyXdp4Fjc2LUwfGQYerzjRi94A6EsW3uTgzecmNb42KbKAWCvpQWsszvFXtjDwo8luJf/x&#10;R6O+co4xYodSm1w09Wk3WbORfUo2ijNoUoOtDz94xh9tctiYDvLpYQ9aslpw+sDafsjC+4w75NYP&#10;nz50IB4023fQJx8OqKNr081HuOLAtmTqi4+sdGRXNHu4Hpu1sUCrvTqm9Ns/D18f99GVZIde3+z6&#10;+vhl/7DUC89wEhl/pLovTNMxbb7sex8fPw+vW5+x52HGaOx0aO87Ih8mCTE+bpmM8f4aNbrBeUTm&#10;a8dje74+3w4NNA7eS+FnwDd4PqCXAEmE0MEZy9YL2uQ5pPCRIRZikp5KdqSjevtLY9zaRg/IyX5y&#10;8DZW+pqfeNE1x+D0p6s4rPyR0zw424VGf4khH8VVf3LQowVr9zFP+Y8PnGWhAeSwJ9uU2RSQhQbg&#10;QROfmIi9dc9uOlb3wI79Mffhyc9/OpIJ0GWTNr3xKOHU0fFfG54t+cqGeNFW0pWs/NSOTxsve+tr&#10;f9MOl536+MpW8wRdvotFsvFlA95shgPnsabfvqx/fRo9ZKivvMM/OulXzxb1xkCJBg9IPhvI089P&#10;dgfk7FhNf3ayb/0dnD4xVMKTd+5ntx9CBGxgE91kd46mN/nFN7/QkuPDtBsr+vTlF33Zjzd535+R&#10;eIoLmecEU5vujQW6kYeOfLJAMeyM1Q4Xjzp9a+PRXp6hh2crHgmPvOT8ZIgMevi68Zv2D4gbWMRl&#10;UDmBAY4T6hwA+AgC6ARPwHv+mfEpB2SSAUfmOdHRJiuaHOIEOrLgOZ29ZKrjx4uGY02UJgsa8tCp&#10;w++BMRsImflG5tIekyYdyh2AgQYRns10ho8ejj3k6CM/fkBHcUDLNj5me3TwSnLPsQlXTOKBK67F&#10;gm7+ipv62jJ1fCZRYw34ZdHi049WPTnKNjQ6bSJ48ocN0elfXYNbGJ1KfQ4BdbLw60OvvnKmnS64&#10;s151vPmtH16/Nj/0w3Xw4WFreAeTMtvh1dHy/xlmfuz4jj1koVGPN8g2kP3neJCFRhuYe96d+jh2&#10;eHQlSXEztPPyYZKl0bXve+Chy/g9TN23zoZuf2BwEiGP0Hz9fv8qY3yUUPUDhfokRORIhnaMxq79&#10;Rel3E+fbkYt35LFPmY/4gbnMj+YhnH525qs6XjHdZGpiRo5SzPXHYxzUxacYaaeXHerZhIbd+Oij&#10;v4MLLjze9XlsJFN/tmQrWelPlj6AXvuMP+O01esjm510sQ8u+Ww/+wTgJYsALzvh6ECvHi+bsyN9&#10;yaEjHHqxEPcSzezBTw68kly8O/8OO9GA7Ru8dYPXmLdP0kUv2QAuf/HRhwb/OU7kh0MH932/+ABt&#10;eLHgj7nGhvjzm33Nx3zZtT719lx99C3P9CvJEIPGAw0++OSDtXlk8U+/Nbp7xuDwALYtzL6OLt3k&#10;0Fd80LCnvtYPHfrFlww2oQNw69vQZXv0ZKBNH9psR9N4kEOXs9g5gC4Zex4ddok5efxLPrrmQMCe&#10;s8368RdDtpCr3LgMoFVGs3E7zlO05/lBFpro4dAF+rM7QMdvNtOFDh/7shEdvLjo0y4e8MpiRT46&#10;Nu3vDFEAKRla5cchru62p0QFnhATl0EOXYGHB+gkQwTnSAZoN7HW4KHvigqdpAdtvGi14dPLVngl&#10;Gcpo6S44ZLCPDybJs8xpK/EKZoGFRwOPX0kmXPrQ4DGYFgo82/mgXx+a7MpP9Uo8Zxry0QGy0rn6&#10;h05c0J19zwZ+mczq8YJimF8Guk2HDLrOetfHoVOnl1ywYzpy4eNrLMkGxRDfyjnsh9evD5BPpv7G&#10;g01gJ+zBh44uwN76yDLn9Oe7Er8+vMCml61o8Feu/JGFx02Gg4KM9OIhq1jha5zh0QD1M+QrHjKU&#10;2mjP4wyPltxk+/0eydD+d9ghz+8ISYZ6uVVy48bn1n+XffuybX+XsY/Tjjpca5JsetLFn+dxGF/6&#10;JV7vDPlBxeYQOMdLu7WQvI3BEQ/tYiruHWZK/PxLTmXjDc4xP+uPP3ry6WGXvtXF5+lnGxn10x8k&#10;Ez472ZztQL/2WSe7igF8MT335Vt8AZriot5cykd2oyOjOrz24kaeZIn8ZIGzDnTkZjdf4cmj13xr&#10;Pe54HHqaA+RmU3bBG+tzXJQb/2PM6YVrfeKBr63/HP+zf+rFH5CZL8WQz9alM4U8fHwohnj4hQc9&#10;OWzQTj8f1OnCk47GEA8a/cld2Qe9fnuudnTpsQfDtS+SvYnt0LAzQEufOlvYDNT1VScXjTbZZLbP&#10;F9tkooFTbzzO46eEw0uOs7BYBGv79OVX9vEjXvt79OzLD3U2JBM9EAu/Q8i25JMB1PHgf47d4NiP&#10;D83mFIMjE21+mgOd+QCdvtqrf+SwCy8Z0al3GYCOXpBNychOcpzhZP2QkQhMkIzUTrAEByQUwKOD&#10;VxYkyRFebSUeDpqMSgPFUQZERw+Zyga2IMIr6VBHT6ayOp7o0kkWPYLIYbpNHHiy0KDNtuwVFPrJ&#10;xAuPpkmItgXf5MRjUgG4Bja9z+3hB+d+NqGhO3p1/enVJpdNbVB07qYzmwlfspt/aMlle/aoF5P8&#10;wwfoQaeEx0sH2eRmr359bECnL/ur104mfLYp8yNflBuX0acPkCHO8OmzobJnk4ip6xfv5R9egPYs&#10;Q1/2rI4BsiRCjSEa9OlvHOPHU5mP6ODIWt+Gt7Y+ti3PYZc6MAYAbsdufLmbJGcTokO+JGi/8vzu&#10;Eqv9HaBJgjxOe/jyeZMfj9fEgQyJkEdjaOP1bSE3Sn6VuZukfn3ZV/YlQ26G9i83ho6/jXUx4oM1&#10;xVb4fNDfPHC7xY7iQUa+nwEtmfSgL77FTh86csjQFz552bC2mgvHHDjb27jqa2yziUyA/ywX/7mv&#10;/mjIKi7ZwH/jSLY2uu916APqe0Nz2IEeTX3q8cenFAs66NSXPPXsAGgB3M6tsbM5Bsd+srT1kZHN&#10;8ABdcciGZNsf8GqjeV5L5B0y7Q3ZpmyM6RbHZxvwHbzpwRMNHeacPnTw6uxbvcOHDsCzl6/10YE/&#10;G7+PVTao073rZ2SAYpVP0epTAnL5ioaM5EcXD3z0SjayK144tPBwyur2eoA3m9Wf/RzeZNTPBmUy&#10;2ULW2ja06u3z2mi04ZMfnbpy9RyAnv3K6JLpsqJ8IZnA+a5kQ7FJNjnoyYxPCY9uz6kDojvbc7b5&#10;2d6pJyeZ9ZdzkJ9cdWCsyKNj/7VeJcMwq+dgfQQoOQlKkCRFFBPMaSUZyowvSOQp0ZUQ5Rx8AEdX&#10;j97Io19duY4OTfLU60dbAM6JGqfhPQfVJn9tnICB/ENDHno48pOJju0GuAX//cSvfpat3kDxm510&#10;oSVv8aNLiTZ99OQfXXTC4yXPYrZh6EerD1486cWbPHU64NtM8JF11q0vPdrnGBTvXWTDq24M6RQH&#10;eCVooQK6tPmNBk6bDDLJhsNHJ2CnNrwYobeBsY+MaPShyV596dCvZB9+8tCTk9ylO3zJNzFFj49c&#10;9HDZEQ/5+gG8/mzQR15t/epo8baZe7zVI7LsdXg+Jw0DvnGGBkiGJD9kotHW7xeI93eIJsnZb6Gx&#10;8cP4PMnW0vs69fF1e4/OvJS9/WROfz7mn1KbD2wOl29K888vTutnq7EpRmiU2kA/XdGEI8ONAF/g&#10;6CSbTPTxVUZDDqBHG157+8aX5J1tUE+WNp/ogsOHR+yTj44s5dknOHytGbKywdjqUycXvcdj5IYj&#10;D33+hMsuPGwTe3V4cVKSLzbs0yf+9O1+MvbFlxyy8cBnD/762Y+P7OacEhSbaPEBssiEQ1/M8wM+&#10;vwKy8NCVHDiy0KPpXZfaZKyu4ckWcVTC8RNYp/jEZPVMX+tOmYzmcvLONmv3Q5Zr58DGZkp24EkO&#10;GXDPsTjkxXfWpzzX6zvrAGQp8yXdC0MPD7TRkvcs65DPBvb/Rzrw6Bfb6OHpyjYlHeZS+uHQOE/t&#10;39rkA2dDtnSO4KNH3VmnPxuzh45oyQbr29CIK3y2oE/fs18nWFmjR0kOuUrnUrnN2nLg00VHtu/c&#10;m7xgX6CW3WlwGDNB58QjIfWhlahINpSUfn8jhPccoPhLBM7GcCoazuOBYw/ZnFVHC5IB8AjSefPC&#10;iwaQa7EWPPLoNWD6+JcPBZU8AUKXjWiTkZ3odnJNPfujJYe8lXsaCHAejOiKl/b3E8AEaSKjW54j&#10;Rvr14YHP5ujO8dUmo09E8aHXD+A3XoPPL/xol37q6JVoW1xKcN5M+kSMTjsaNse/Gxv6aVfPbv1o&#10;w3eAoM0v+GwTx3DhlWjNj/SRyQ5+oNEuPuj5oN94aIsXP7I/H+LXzkclfHM8P8++kN+cRMs+oE6W&#10;PrTrI/sG5//EfJusb5Xpc2vk9ueT6/rB+W8x/1v2yy/zoYAt0+83hdBIhnyrrEdwkiV/t5G+7zdR&#10;9ooZPXxkd7YDdTQOEKWxho8XD7mgQ6e5QKd+bbEN6EPHDlBcyXA4Px92h47ilH3040FHdv1o9Wdz&#10;Zb6jp58P4FnGQP6SB2rjZ8fZD3Ib0/qUdOA525oN2kr9cHQr8agnP9/NcWMiwcp2QA98tsCtPYcd&#10;dMC1z7FTvzkKX5JBhnXAVm3jWxx3Pp/80g+vzlZ+N4fR6sdLd/EqPvZBJVnti8UXHbn62ZPM4oRH&#10;Oz27bkdu8Ugf/fDo8CQPT/7lixIv2nwNyFj7p9z2Yd+zTwNk649GP11gaQYPR/7SDQ5/Os782dl+&#10;BFc7utpA7LTJR08H2dpLP7j6nuuHDLzpJ8u50dmSDP36lPGgp6e6Eo1+vGILyDBmoPO4vdE8LGmJ&#10;Pzvyj/7/f1v323L3cZxxXK+5pQ9KKAl9EEyxMUaEEBOEgjEywkakCAuHvDd1PnP2e7S92wfj3Z0/&#10;11wzu+f3W5/7lhRWn5HqEkPcR1yk+4IGnn90vTuNeuQkcKsBvhEuv/1LFzkhFkHCyDGgnR/yiWQS&#10;3xcPfhVbnKR9CPkZ6bdxZ/P4amJ46z+5XVRwkYv+jjPXlN28WcsDp/iayZ++Q+Dg41cMDHMxcY+/&#10;kc+tg1dcOfaQDwYd4YufMX/Cx4biYK0XxvDFEH58OpDG/Opf+KS8ctHHU73l3fpnhNWhkoPQw8lO&#10;PJzCJWzkuR7seMCi04fFG5tDZh1/D6t8rM393L1+LL+Dycc3BnHdWk5+PmKrh90L4O7L1jx+xakN&#10;Fpu1uRw9gONMsompP3DqDx+55a0OtjuHM8iPTzmKse7l43d43rz98oByQXmN/9vv95/c8LdTE3Z5&#10;4uiP0+8/ojr5PMT9GOzbb+eDf879fts0eXyzRLbn76bemfsX9vt30tSGc/XfdYlZrBnp2Ahbdnva&#10;yxe/zhobHWHP78a27owY86vn/HrBuQx1fuxFPAlfI/vmnbrLHVeSf/nLK+6WzlSYxcKzLq7aXp4h&#10;HBM2XPfcHImvGLZqJeZy7OVvYq35Efaea85PNfY5v7GX1+EbP5g4lZO/Wox8XLD4EJ9LvrDylYN/&#10;PaDDyYXJvHr6nGz9w4EPfZ9N+vYQT8+qemXNR0x+8sPB5Yl/+ixPOPVqax5/dcQRtrFY/MX1uYZl&#10;zbbjxJHO/60X055Yh0lP6OCR20avhnLf+cOv1/T6cnPhtzjjC9tZ2Jf9PPfEsf/HH36/f8JTHsJX&#10;vmq467zfZd6h8Dpf7DBJdvty+8prDsfIZo5T9ZL2lzhjMNldXOJfvTDM1SKfeHXYO3KfgfzdRdwT&#10;9lI0gkuXItI9RU1xbFyepxev/KdGAmHkWFMqml8XGX6kiwrd8wJz2c1LqhGwy8HXSM+++Q8OTLoO&#10;DV/FhbnzGcWw89c4692AKc6cjl19/PugyHk3lY2IZYMntw8UHmrgZ44LvDaav5GOwEys4az/4UTf&#10;5tKJp29TjPHew3zq6UFjjWs9ZcsfZnw7/AksD4QejIs1ernLD08cO87Wy+vUKoa9mtgIPjvO/ojB&#10;A8Y+JCfHYsxIr6fWOMPAy5jgt9wnH172Sxx/ddHzw6UajF4OfDojzpFe8Ich1gNTbnjy0uNZPTfX&#10;1tVND0N99Z1Pe0QXr2qSh5QnPPl6Wfn3x/ZvmJ5a8XUR2r8p+qd5iP8i1sNz9tYfif9hap5Lj1z+&#10;OL0/Hg9r+zo55Ib58fyppf2nN0b2R23Pvbc3U/9P6nucRxj1I7HefRjO2fOBk9/mnpxsW99I/anP&#10;aufDX93p41R8vZKPqOHO1bm8OdOl52sk8tDHUcy9J9btBX0jTGKtBn7885HDWVtup6Yn3ql96x9s&#10;MXzrSzniYh2PhB7mjZ0s1vjAx5H99u1zWF/o+Zrv5WrWcJy1cNZvaqpuOPGoJuP24+j1ll+1st8j&#10;X6NYmGLM8esZQejX7+DyNTeqw7PWs9hcvifW8S/W51LupFzsfZ47Rxszaxx77sEyT/joE+z8wy23&#10;eRzwtJYTX3rPn/t5sc+u8YHbvpcPh3iyxQ3e5pqc/OF4xoUpl4uA0Vpv/+Xf/vUZvzkPXzrj3aPN&#10;OXYjvuTeHxh9CQHr+XwdUfPu5wgOz3f0rOGJlUOc3H1GsxnhPZ/r42tOX355+MaXHzvxrCS4Fbfc&#10;Jr/YfPSme0q5wmkujm0vQ4qoIIZuVxXsL1NMtyRPEwCIM+92ViKxsPnTtTl0ijN/uVF8cOEjnl1O&#10;2IquMDY54PiA1DyiaSsT2zxb3ODDJXRs8vOVh90Hnl5t1nEnfOXF+/6AvsxXvJx8HIj8cTcSdrLx&#10;g7Obf3pz44qXk+CjX4kPGexwfPDFsxnZ6DwU4YivH+UtT2v8w6fzQBH71I2PfmTrvPQgsXZG4tWH&#10;gi99vOjiSuqHeS81sfqiBms5jDjaM/FiqgkvI3u1xdm4HEcHs72ib6/zN5ezfvJvf8Q81+O/Mvpe&#10;OvyrmSyPI3qwf/T9xzkPbx+/OL17M/q//jgcf3jz+f3fxc2LdnD9LpBfqiY4+SPy+6fC3s85HJ0+&#10;+tFXP0rDwWVUjj0bH94//qX7/3YB+fnzh8nz+Iboy6UOV/PqrcbsdHBxt4a7ulmrL4x6J15v6Pix&#10;810+M68v4eVbz/xfZJjlIsWxhSWWTm7z9iBfczh8wygXf1KsM0ffXonVAzFs+BrtV9zYxXcm5Kkv&#10;dHBu3/w2x8R13vmIqTbCj14+ecMwdilzUVIX3Y3RCIP41oAvXfmylQ8fcXTyENh82czlzPZS+Bm3&#10;7vEP11rO8vEx6oF5fPjVs3w2t14dyU8d5dEbwu5d8fz8Hw71wZqwwU8vf/7W5jDifutJzwrvEbGe&#10;fd6T/IzeW/TlusfywRBvZMNFf9VAX71scnlu4lTebEa1ZM+/+Fu2B+bDQx8JLuLE0yfW3smesXz4&#10;7hmZePnCwFv9y0nswRe/NY7N54HO2VqfkWx3fY30vevzTXBiM/IVzw/Hes6v+wn+YZWLlB/Gq8Bc&#10;MgQUmPhZnH+E0c/g+N6EAXVByZ8NEUkJvBodYXZzvtaa04bAQ3pJnkPSBYhkl+s+DOZtRJsUB1yf&#10;uccfJqGveQ6gDWWnr74E123yyYfz80Myug5YeYovh/p6EbDXJzHW7OYEDzH05RTXQdzDeOrTi/TF&#10;qz+hx604vtWJH4zlMYK7fEn7LB7Wy5rF9KFmq/Z0YstjLe/Ngw6Gsb3sRbN7OGt+5j2M4y4GDr1z&#10;KXfC3tnCgR9/Qr//l3xeVLhuzKm/PTM3Om/VLn+544bPcj097AXJR0wvjvhX+14q6P429c1lyDc/&#10;9C4y5M2PevsQ3+I8/16hufg8cs1L4ofBGYz95zsmxt9b5NsgPyJTF9/+iP7bdxP7y7vPv/7TP4A6&#10;F8z37z5//Pj4PRl1+pyKiV+jXLi6WN19I+Z9e0N2b04fjfpS7+A19lkz1h849U5Mfd2eDK90SbHZ&#10;4ZL6DtNon/ib8yVrH77ixcRTH4hYfmxb86yrqVrDK1Ye541fOeSFEZZx6534sMWJ6bzSi71xN/eM&#10;6vTZgGFOZ04XH/H1wygWTvj88WITo1/iYKmP3megGuDQiyPtq3l22Gpis9YvIww56//LWozsO59Y&#10;/nz5iDda82lv7ljPDD7WOMkht3V6fqS8BA7OdOqo1v1cnxrkZKdrH9nEw6WXn5/c+Xv5mntu+F3c&#10;O694NrEwzO//ucdjz9fp38aenDjLVx/iD0ts8XzxidvGj/Czrz2Lxa59/OUSQ9d7FX5xng29e+n5&#10;VpOY7c3MN+bojHL1zRIMPTYPl481XDpxMOQXa757Prat6fBg1+d6QtIv3xlh1ae+TFEve/2So7n4&#10;VxJ4mRgj39/tA4yO+FmkjUu3yceHTjLrPXxDHDgShD5ixIbVLH53obDoarYRZhwUqSiY1nFRoDm7&#10;+Nbm+RiT+JnDjw8x3zpmvht2NiksG+/D0cPBfPmOXxj8cJFDHDy+Xjzqj3+5+9YNBr0YcmOUgz9e&#10;hI0eh7gTHOWpf41s9du6vag/5jBJPTQvxmH24IXPLp7ITdeHAl694Ie/+c2HyHdzaT/6vzt5rYsn&#10;vYjCUHuHHUa8q4fP8jq948/vfuEZ2eLb2aezLndY/OOFCxt/ObzUxcB3gegSIa5zU7zRBcc/tAmH&#10;Lj+jfLjAKwYn8807+czhd4EkdCSs1jgRPjiz3Q/fal3dSDXiDL/eE2vnWb1wiN/xIn0uYNafdHjE&#10;0RgnfvGKr/h6Ul4CywiPPx8iRk+2hsFkh6kuozhY4fGv1viUj6848/b2f+U5PPOjtw/lqH9+tElc&#10;Wvfy6zJ79tzfMB6WfcXZHEZc5IXPTgc7Hmrw78v97B/k/WX2/8cvZwznPtedy8XXn9MjfvURXmer&#10;vslV3vxw6bnDTnf3j858uU8O/nycFxh0hJ/8/Pp8b+y7yT11uOg3+idnvv3Oe+QRK0auapSjnHSE&#10;ji8/z1F+xZl7AcsrTo1EX6rRyEbUhz99efVAvHF7fHLxN9+aBk9NzkX4MHyms/d8lW/7c+b1kT++&#10;ajAvbxzobv44vNwDNv7yvhTvfj5yGssHu36a10N2eZLqEA/Pu02//O329uur//rm8+vXj3MYtvd8&#10;c/uQDY54Ur64xINNjFxi5E/HnrCJKQc8faAn5nHnB2//bTJg3WgRrbnWgPMRCDiSAPotbi+jbf74&#10;kDAIPwIv3XOz+M8myNHtjb5DGJaxZtS8xrWfTa8R/Nnh1QA+9OmKo5PTYSQOkzU/4oB1UPlbJ3ga&#10;5e1SGZf6BkMsv6157OLKQ7a/hwsMvjDqtTmc3bjBlc+cvl6W58aGQ7f7NXH5O7wEDpFT/43P/T15&#10;qumOk0sP9UWOJM5GUs+qc2sc4WsNIz3/9qpYOc3lM3qAOhfi+amzM7E4E0PPvx6FJ4Z/ceoI544X&#10;Z5SnM1HMftAnbs+mWsavunFjM3p49gIwqqN94Quv/bhfSkY+8Yu/2GzyWRuLNSdi5NtLxuGfvvxG&#10;uPGni3s+5sb6Xv/Y9Qmuy5AccZDTg5+ehGskfMKFU39wCDf/m3fxxLp86cQlYW0Phls9YBPLbi5O&#10;/fWKjYg1immf6PjELV846i3OnCyPc8ZdfPavNfhp9m3G/QZwLkS+6esSTPB0cYZVHjj2CY8+23zL&#10;J+bdT2JdwqaGeQGxiyd8Orf96TNrODDrFZy446AnL8/GjSeWXn3yhccuLrt1c37FJNnVZs2uHuIS&#10;5GXqQuQy9P1f5fiCXXx92dwzevbQxdO6/7ln109zn3EY1Yi3OPP2tj7zM29PYcPZz9Cpne3mVX44&#10;ehc3eljl1pf6wDdsa3M+eN01GW+/W/jHwViefY6f5zksXLzzSTH1hv3OK4Z/NRN6+eiJefjOU5eh&#10;13+a98tfHvmW3/TJ85q4S8hPL07O+wsXApNfz3h+xVuLgcFHL31OxXUnIV2G9Kya5CT1UcxehvxO&#10;kG9+AGvGNnBIt6kS9wFnFwNAkjtpcQ7F+g/eyugQ2NjTbELPjyBGV8Fb6NiRNGeXV57WuFVUuYul&#10;u/3gsPMrjq854ateBzesYtWwuhlx7XCLL7cRPzo++aup/GTrPnhiwhEbVr0TR69n+BG+z4NwcSSw&#10;90DMYezh1Qetg19cH0hCZy9h9wCIk9z7gZmY8uEnZntzsMpJb4/EVz88eej0IAyxxubODd9q51ts&#10;Z4PeOl/6/Orb3Uf+4giffXgfzj28rNmIeVy8FIgXuzhS38yLj794+fiQcPSlWMIfxzjxoTPug2R8&#10;zHc9H+7lOHXxMScv+bLJATdf6/al87C6wYQd3/ZD3v9T19kLXOnY4xw2vOJg6FmXgvyaJzjXj4S+&#10;f+xVDth74Tr41u0HfHrY4op/WQcfuYxsJG785Ml/8UbksRbnzNLJS1f/zWHIzy5XNvPy982QS5C/&#10;/8mlaP+plVn7d+j6xiZ/OY3N7U0iH7/4kQ9///j546+/7TdDvlWpHj64dB7wpG8dHt1dtzqNfKrH&#10;miyn0eNlDVMvzZ0Rn8U4LubY+zzwwa2ajPQw4yyXS5AXqVr8KLg/bdkcnhzOIww5CcyeBWz8luuI&#10;b96t5bGfpPph4GAttmcJvdqqBX/82OD3TrzrYhcPS476UX24LO8zwjbnXz38xVZbdmN45uzpzY1q&#10;3LpnLae66jE73DsPX5ie8/TWRgKb8OPDtvsz62yELVy185Pbnn33et4fr//8+ZtvH3cG/ny8U/TP&#10;3cG6WsT2bgv7HssNa+NOT+isiTkcnLzTeu95J7FXCz/iku2yTfYvXezbHQBdVmoWsZYYSfOKkSwS&#10;dJouTjOKI4/mvN0ciJnzr4l82yC2xfMivjaJKEje3fwRtrtxT34Tx2/rmXl5+JH8YMpV46xxoOMT&#10;L9LBMldP8WLpHBQ9Kke6fOHjFDbfxZ7RZTROxIekOXzSGnY547O9mn6y3R9OteBA5OaDM798SB8W&#10;OHJYrx3HU5Nc7c/LMX+84avl2b+Jp2enw12MvMUYPXDkKIbAZfeANicw6mFYeIiHc9fHnw0WvXmY&#10;+ZNy9WHHg946fw/G2zcssvWcHHix8YVTXV4M9gaWGPXHwyhevvziUPzu1fGxXoyzbvRiNe+s4EEP&#10;v/24dXjXK3mXx+TZes7+8CXp+OBHcHAx6aKAV9yMxcLG68YldNUo3qiG+qPnhB7GivmLNf/4yCd3&#10;OazlCbM9yJ+tPVcHgctOx7YcRldtcKuXHkbY5Sy+i08/IrPul97puuzxXa5Xj63JfiZGX3626nYJ&#10;8q3Qr59+24sRvR7CYBffHhM4nU8+RA186WHTxYMffT0KNw5i9Yy/z6N89bF4/ux4wKnOeOSzeeYy&#10;1I/9fOPlEuRy5CLUZUgezzIipucizN2LI/Lg6dlXbrH8jZ4jdMWqr2cKsVYHjD0XU6/85VMfkWe5&#10;j3iGwqK3t2Kt7z6I56d3auhZhs9yGe7i842PuVzlY0/Y4RBzPvLdHMvBX20Er8W4+kbCMxfTs4N+&#10;z+PxwYm99ywdP5cMP9p0IXpcaL9chPi5C/S+IfWVT/8zLb+1/UsHWy387/eVNT/reiMnnnA6L/WI&#10;r7vIn/48793hiuP+pYsVW3JBQCWzBo4MXzpA/WIUe4IUH6T5RDYiXYZuPz7yIn83+8bITzzfHgR0&#10;y3dGXOJNF7dqoocD2wGwzkbPn07zysvOn65DaE3E1fC7+aSDYtwPw4y4lYuIcUgdSHmqW954pGu+&#10;mJOHPx0+MDb/rMMz5xOvfPjv4R+7sTgjqR/hiuVXfFyMarh5VC8dqYaw2bM9YwffPsrhwSCPtTFM&#10;9dDB6tzI37icBufOYW1O4kf4xKmHQZj2qf8TpCPOWTWFKZYvvOU1+mz58jGy872lGD4w6KqXzZzQ&#10;48dPf9qv9oOYL96p0UsQD7n1hU1fSToYfMTmo24PbvPqgMenka89FY9XtXRRKBd9td111CN6a3Hm&#10;Cb9+TGSt915AcOHA7sVE99SfZwFpL7LtC2zi6lU47HDSy2eUO2HD0VwOcekTOj9+EqvmfHDIt2+C&#10;Pn369Phl9rkI7b8rd34hXl/LgW9zsXHTt/aMvXoX/3yL4tuhx+8PfXlx41b91d3+hd/+0Nv3bNbG&#10;zghMZ4Sdrj0Swzdu5vkb+RF+e7bOHhXXKJZ/PyZTk9q6GLkU7Y/L5gzK33NUTBi3lE99zr64Ytlb&#10;4728xl891nysiR7shfX0cWsZ/j0nifjNOfowxfiWM2y2Yvmayxcn4h3BPz9rNdLFia2aCVt2vnjB&#10;LN/2lP+se+7KT4cnn/plbA8XY3T8e7fW87iUj/Qu3nonl71y0fj6m+/2m6FqhHVzrn6x8spDNudg&#10;hsuHHWfjHYMznt7b9OGzVQPMJ7+js/ZjvH4E+0pABkCkohE1svdLTxL6lsPFxIXo/sZjN3DIs/Wt&#10;kdialr+CIkSW4MTe+YwaQspBZ/MUL4a/IuHiJzef8PBV327srKtRvDlsuRZnYtnE5hdGh9OcP3v+&#10;W8vYxMlFqpfOB8jBM+dPzHHoAeUDK04eePku7+kTWzq55I63GMLOj4/8+sJHPA7JfjBGR/iK6aDA&#10;YTeGZe7B1gcHbxziZaQPU0784liMeHjVUM/E4GXEY/829K/++MAbn3Jbv+wD0QP65UI3fnFcXmck&#10;W/us48GPrj7Hszh6djnVIweufPKl428Mk8/2YeqB66EHxz5XSw/p+Iln4xdGvKuNXRzJR3+aewDD&#10;JtYuR72UxG+/Z6w2fjD5wig2DvzMi8fD/CVP421rX833hTmx6ogv/veZEsvm88CfTi38YFmb78Vr&#10;7HxfrnEIy4gLPD58ictWcew4FGtdfNILkF+84kKHo5HUD37h8XPp6QLU7w79NpeUX3+di+ubxwM9&#10;vnLVM3M6vaO7z6zeOjvw+30hFwaXoTBwqva4hWnMj759INnas3TF4waT3hnCo54bcTPyN+4ZP2eB&#10;2M+e0eV99mrwXYRcfPq/9V37Vmh0f/n+0QO+cnfOCJzmcI16a8TB+8P/iPtM7vNxPs9Gdjh8YeMQ&#10;p+oyV7ee8s3f+0P8fpamX+bk7od8cPu8mfNtTzbm9HrrOTj4wcfxGX9s9ZWNnp3Qkc0Bd4SdbM3D&#10;Ba41jPYErrj66f3t12b0y3tV7+IGR+384YSZvvpchuxbvzMkX7zFyBFO/OVenoNX/UYcvBPEwdi9&#10;nhw44a+PsMKEVS3GenSvifmeqcN1f2eIoUsOsDYmotmMCEpqjqCGRVoswnxrlrGG923SNiT/GSNf&#10;QyPbGqYYvBTOV34+bDgQOnhyyVkNxuLg0eUrtzUxLzffmtelxUbArhfb4LMpfMupP/0imBrCXf/x&#10;U0cPmNakD50PO5xnzOS453qojs076zgk/PK98W/fDl09NlZ7seo1V1cY24PBNOJfX+qztRFmPWIn&#10;chBzWHIZe7jZy92Xc+irh61DHw956ODHa3mfes3jk42+nuNnDZvdi8PLTcyeofHRg/KoLw5scWHn&#10;Fxc4vYTqifndK772WW5SLnqYxJwvPVx+MLrg8GHD2Vye9R8ssZ0vueMZLoFp3PxXbnM45nGFQ7qs&#10;wCJ07NsDNZw67rr44AYPb/zhWMeHT7VWTznFVpM4GGoyr8/m6jU38o0XjHRyW5vzrY58cYiHvHz5&#10;3ZcKogf+TTB49Yvg1jdF4uX1ozAXoP4UmYuRP0VG+usU5FFzfarPclrLqQf2rP46W/D7JsWl6NNv&#10;/1iuGz9Sf7eHE8d/YwYPdvi4m+MvDh/54lP/SNgw8Olzwde8M1C8ec+W9PmsfS45fjTWnyKDJSef&#10;cHvWwfB/8C594h6XpEceNVQvvuYP/C+Xh55z8aHzrEnY600YfHGl7+zQi+1z+eD1qImUu/6Ux7o9&#10;JOa4wcQzfzxgwsmvPOw48YFpTc+nehf/4HlXeF8R80Q8H7E4EP5JvPmJ9X7dmIMtt/e55zWJWzz2&#10;AjT72oVILfqHe73g71lL7vj4hcs//r0f+MbFyM+ol+biYXU3aB+z4fg4X4PhHLkMcQIsWS/wAtjM&#10;6SLX7xfxR0ohNYSumEeix0FEivDPr02xZuPXBt5Snvjw01jrmiYPHnjxta6G4sK7m1ftYXQ4CLya&#10;KE4ueg+CewNrag8sepwJXBhi8eK/G3hkc5pPnLm61Aevl0458MhHz+jLSV//4KnJ2sONDX+6MPKp&#10;N0a8+cnNbi4X2b7hOVJ8PMvLh81DJB7Z6nNcCdsTe/TqiUN9CIO/B1Tc6Mpt7CElh/y9MOn1iJ8a&#10;5Wmth7BIfbkvGvDods8mrvrEwu0FYc6fDxuf7PTlqy/w4ktvnR1nfORiv2M6o3x6GZFwjMvj1HTX&#10;Tk/oCF18Wzd/vgwPD37locfJurnROl849UrOcoWzL9M52/DFW2/dY9/8Y9vx+PGJP117S2+sT418&#10;dpxYvvZUrG+F6gfhbx02wRmvfGDwa1/Cp/cjkPKL5W9UBxx64jLk0uMi5ELkGyJr3xJZi6mX9YhU&#10;E6GPo7PaGXrEPH585Juh9z9/+UV1vi+50dOJq4+LP7XlC5vImU4cH3MxcrPB5bf+Y9cbNjq2fHyu&#10;+4zdnyOj/zO/X0hykHxgiZFjz9j4uPipd//o/fjAZpMvbvGF0wgr4VOdvUd6DrLZYyJ2854e3XtD&#10;55kDe/FnDVNMPemZZk5wlRPveMFsX+H1rGTXbz5ssLxH8OWPr5H/5lDb5Hj2dvTsnnW9M+jFWfdO&#10;IuL551sv6GFs7pO/9zf/uFWLudg/fvX1Xohccvf3ckbPHwY8/tabZzDp8ZYvH/M7Ts7epdVtXq86&#10;93d9z2+VJh4/uu4J4p0nnx+yv0CdE/H1GN1eQgag0S0QCPGC54tozd74Q1gRNQbRZ0NPzN0AeHzu&#10;RhZfY/ji0WGz5ieXYn//n3/Y+eYYf0WS1mziNEouf2W5mLizEfm23sHfD+Lkw8McDp/m20gHfPBs&#10;gljj2g+/5T9z/YIrH10itoeHh5P48vmwEXnE4i6/h7t1PsZ4LubhZM6/vsKhk4OkywdfeNujwcCL&#10;Hyy8STnk9CEtNx9xPWT5lcecz82HXmw5qpOdL1t5Fn/ENwZ8wmMTh4ecsOjCLh4nuuqSI9uNVR5+&#10;z9pn3T7y6WUMU95yG8Xxwak+GuNTnS99WjeXc3lNT63lvuvuQWw/+MjdS8icnYQjHjYx55Oen1i2&#10;ew/p2MMoPmy18IElLz/xBDf66vVCEVMONnpzPmx0/OwxXfp0i3NqhMNu9C3I9myw7GtxbPztTXnv&#10;ODXx51s87HJWV1wSPMTzg01cdlx0iL/8stGFx+8IxblYY3j1kMQLF5ysOw90xJ70GVmuE++F45uh&#10;fneIvv4arasFJqne9YM/Ajt8PJy5/MXiCGvjx786jLDsRbWGiT+7sed4NT7rOT8OcynaC9Ho+caN&#10;D0wYu2/jv5e+84vWcsZZbJyXx6zpbwx10eOeXXy2crcvauZbfrr7LIZbHp/LzT3cPTus4dcrOetP&#10;9W0fxscIxztJbHVlxy8fY88A6+a3Xzmsw+cHmzz3g9/EqoPQlzusMPiZ9z6Ex693Yv4uF/3y9P5p&#10;svNOrB9GfRKrXu9IUg3l5wd7+c7Y3YOtGoxxFyc/O+HfnQQ2POvuBHv+5n8oXNhe+ZNMXq6CXHhc&#10;EgKQiM3NygWCL0IAEUjuQhWGhMTblJGKF1uB+cvFRxPTF0O3+BOHRw0w50vw9Hsm8uZfXuv4xofu&#10;33/3u+dXfPzjx7bNnpj7kO8BGZ1482IcIgfch8PcB8WaHZ5Yvan5xVXbXaM4a/5xls+4F8bB5+cB&#10;7AKonj50OFmT5uLufLDiSPg94w62ka9Y8/ZKn6o/HA+JfGD0APEy4WPtgVEeuHKolw13/j2sb+z8&#10;q4mou3rizE+s/sOk357MKI+RvnzW6rnrE3+/MMLrwU9HzMMh7Pxu39sHt8blPPl6IBqLLy+7+uun&#10;NV+6aoYljn5rGJ21PsKpn0Q8u3hx1nD4pC8G3vqP0On1chjBp/h6I2YvAod/NefjAtMlKL5s5awn&#10;RnHqh+mFGpaRno9al8Pwsa/EmYRXf5wNPtvL8avHcIg5HWw17fkYTvUbLz79mKk4MYm1eH7qX/nw&#10;YS9Afv/nvhT51sePxMqZ3JhqlotY46OGcpPdh9GvzLz9xEGcS4SLkAvC4xeOD9b4xlVt8RCr5nt9&#10;98GaXh4jiSssa/7VYYSvF2Eu54OV2EN7VB5ivj8am0ucl5IXqH3xrCwPPzlg4ORHLv3+kJFfe2nO&#10;18i/PPWMDx7Vbx1n9dF7zvGtZ0ayfAaLH/n/eioP/HQ972CKpc/PmTW+FPb7vZQ/HNgvdfKY9/7L&#10;p76Vc3s5wsbPyJff9uaMxDuIjzjraq9f5vGLjxh4ZGuZvbRXxq+/+fJrNISPET9YbN7pJI4ETr74&#10;kHrDj613013fXW+c4l/fjPawv8rhzdu/ff4fnQ9aFvgHRrwAAAAASUVORK5CYIJQSwMECgAAAAAA&#10;AAAhAGFTI1gdYwEAHWMBABYAAABkcnMvbWVkaWEvaGRwaG90bzEud2RwSUm8AQgAAAAJAAG8AQAQ&#10;AAAAegAAAAK8BAABAAAAAAAAAAS8BAABAAAAAAAAAIC8BAABAAAAQwIAAIG8BAABAAAAGgMAAIK8&#10;CwABAAAAAABcQ4O8CwABAAAAAABcQ8C8BAABAAAAigAAAMG8BAABAAAAk2IBAAAAAAAkw91vA07+&#10;S7GFPXd2jckMV01QSE9UTwARxMBxAkIDGQAgAw0MDQ0McADCA2NsIEhIwwVFQAABAAABLgel/yOp&#10;JI8pbEAIQFpBeEeJX85f82EKZyH/fjN/GIQf/5hVmXefN/+zALQNujn/0qXTidiK7LjtT+5v9Gz/&#10;+wABCZX7AAEKb/sAAQ+z+wABKH/7AAEozvsAASmp+wABLun/+wABRUn7AAFGRfsAAUvH/wAEQoAA&#10;AQAAAQHYsHA7AoAAQEAAgAAQwAhQJTk1i73gaFpragwkFvXQKLbrJhuUaCrCVTWkiFtaCpMvtbar&#10;IS02Jm1TuFSW6xJ9YYlDgyXAa/cAmI7SIIdutAUpOI3DUGsy0lzKhY49THkSgbq6LA2xerYYQEVS&#10;pqWwQR7DCWobbctOtRtwFNTpMEfgNq4BsrABOGtHLGwychQM8hNMP4anX4FQpVvlJZ/HmUEAEgpW&#10;+VXsa+ZjYyNgLlUCFOOD0kBWBCipRBABA3k5lh2DIHW+xagu3iypmUqHjU5F0AHXMVC9gl38GJcX&#10;EOsbIh3EGoVQIAEG8QYgB7qRQZltKeioYvTnBytoBQQJf2il2KEcKAU8iwhKVQstI1D4+bFR+wRW&#10;wRYggewOh1LEMJEZIh6gK9OQAAABAgZBRjACjGMwwEAAAAAAAAAAAAAAAAAAABCkZJzRTsMRSYAA&#10;AAAAAAAAAAAAEKIuGRHqeXAAAAAAAAAAh/6NJwaBg0VAAAAAENQScT2VoQmATiok5HyaCZ+rFygE&#10;F4zppG5RqlfGBSFcm/FEpsLI8hCyuzFoG1tHXzDfjdNzpcTAgv7SUVRNUsBBROpmo3/RRUX9QIFg&#10;A0RCum4qv6SfgXklHBgdHdyFrI7y5WCFJp+giXJWy+bboXO+SVJahRb6FJwqFPjQYRvtfqHmTBd3&#10;DZFCaJvrhkafbobrfz/ttBCIO/JkKHYLk5KAXqoA2qbsnHD1dUXOJlyDyLvndujTEDgyUMdCrN1u&#10;4+OhmW727b3QoEHy93baeepK2G/mcngCWbFx8WuKM+izoL8rUYXrZeI9hpGBYOD3CCEERuHGlBaV&#10;EpwbxII19/y4qSjRQ75zSwdYZvLKOLjQOe8ViijFHF5NS6Ajp9O0fuIDk1VBE4WA6FRq0mMyZKBQ&#10;/UOAU6zRqcLEz1CCWuhWVs2eEVi7UDT50FRTRtBOd/pwip0sFYQpdMKWWdLA4sIAu4i7igWzeuAD&#10;XWPgiMvU+IHoFC7cS7PjhcZ4zzv2aa1GLQbSij4hYhigIG+OpZOXTyoRycj/cXkjNDlbokKCKka6&#10;fXmISXkHXt492WhKICqGL+URUuZrKPUz9A8KlLUN0QN9cFyBJy0KGcTG39P8Bvk2Mx/zTDwa+y9z&#10;soO9lDMn3IqrGoyuUBw/iMT7tlhh9Piuy0r/06cEPu8enhW6lykng2aQlt6tN/5QE7Ht8Nc2oltn&#10;DkSSZUSvipt4wv7RVojnPn8R3EHhsqCMav3z4IlogBgR8eNDwFcDVgo6mB13OVNVazv9yIYuQD+E&#10;rUMJt4lkE/2GlZGZEOIrvQs8PW1g5F2WOw9ptOHYtDXXLl27fIrpY+g+NWnlfx0B4D9HRCJDZaD8&#10;O5VsFS3T6sYcQIYNB9qBawI5ulFYjVHMoOmgAliqQkikfR5qdWJB+9hQkrN8vf6Gkrj8nDweTeux&#10;ICG/7kDQqFyNWf0uQ7LqViLMRisqLPtzCr9jiQ+bKodKRFDggfkbYMj+IARk9Vj6XORhZxdWPr3+&#10;sLXA6GuDWthpEl5AQtLeAx0SFM3Np+qhEQMCzjiMZjRsorYSlWONaq8zI+wgxoNHdEXYA65BU6Xh&#10;XgjnjsyOvV6BdDIR83LLS9t0iFzp/gO2OZsKt0o0WmQtuMNJVee5lSU/FZ6Ze6DFfTxK8mWhxgYa&#10;Yp4nbz5+okWdTJiJvjmklXPSTlvTzlwOW3MEHZ7jKqgsIidsA0RLUSCYx4MhmMxnwBsLRzGwY6Wj&#10;K6FjDdzEEEEFGMJPzYWCpHXm3DQXVhccEMQgAyXcDGmdYlMi9Ty8lnJrMiHzfNIOU1Fa+2osMpkR&#10;aWlwBNCDcKWCSKxcs4Ag1EGIdMe9MD922N6uSyz0GE85nI1+q7gXWqsFp9K3Ot4M7xNHi1mPWYwQ&#10;jcNwSY/tiqCeHNlOSNoEEbvjSHgLmgkLCXQly03ZIjoU5FWSM1fYFQgFHo09LCLQjDQLW28AJnNe&#10;85zElXRYHiYXfaMthApl3dxABWWuAFIlvMIvxnI8j94WRpq/rk0/i21FIyj3fEDXgputCgk+mOx4&#10;+SOCFr13CLB61ffBD7E5FLOb4Noy0BzZ1OavUzgwGWc8jocWDf3QDV+CRv14SFwFjQtCFTzbueEg&#10;tT4JdQBfGsUtuotV2CBUWhBJ5lTxI4KqMBETV3BoShQFS8wpZkwQ01KVwPeTVckY1VKigyQtQlyq&#10;7iCaUd6rLYS6zmrfV7bEUH586eYL1GANJBgiIlZgbSEjLp37S8NLdtdUpawpxg1GAjieQ/7oGtkc&#10;bIL1CqOlva8CN3WBx/nUIEBGFmESzaCBzZIihwbhA/wmNp9KUWAaYTlgFGNCECIMh5BdgMEAzXjK&#10;0mcOWywGsKA0sBlRb+PtJrMNeOt9AJTD5YmfFPV6fuIXqAXm2IIQtw+8yh5WvNJvix8oR8573GPI&#10;V+eQRcs94CR0jjSPqZBtnvfX8KVU9ZQBMeQln2WHFN8x8hlCIRTDIBdFUXP5NwERzQyd1Q11OVQw&#10;RGFCASACrOPKQRuEYQmdYQVwsPEH+bZm5whsJCr+AyRyEQ4nt9IkMQyFTCtuvRTCUdSA85OMPvmv&#10;OufCAK+Bwx5jFpNXL3w16sMbcxAAAAEDTnfvNduB7OWyV5zPTolrj3qg/nAztk4Xsk7Et5VR/llp&#10;ZYhEuyLxOX453KzAtNimbUmzbwieNmBkjLef1T5vAu53FhcaOiupOWLAvRNmXBNKSajHTW5gfbPm&#10;4sJl2sdBdxF2bPUds680rn2G8Ewao6oAb5aE+8AFuCTSYak6VxSp7JBIraNay+bykyTsvLOXHiju&#10;XuLWfwOnP/Fv92TIY8fTO8pw1TTfm4FGWiZ9dxSyojq89cNck29XAcVpWTf1dLklsxNiby159Qbc&#10;FRJyGgckqYmyWba0tsmRsiYmKSkiqbNWtuVFN+YnOCZcs3FfccTY+U1scHyRi/+pslua9b/ifVMb&#10;c5YzwGQthJvYJWRo79A14p9xXm04pmbgtTdcnqOcZ8mJKbuJNRNg21bQdu5daNNISzeYU3E68biW&#10;9OPXW2wCfJ+Wxbtbk/lsfcWhu4+pNmEZix9Ut78SbDQrEhxqiTimaz2qxKF3ls0bHgkYmbEg7k5/&#10;qMyblyWU/+9TNW/1UWb1qJK9cFuNUrtL5iwldOVyJpqg2FIJNy7UUVD1ZsxzUlEyTr7/JGjd1y8l&#10;WlfhtZpZ87UY61k7nVTLlDazRcTd/Xf4Fm/WyTnRsfRucWoyKrS3CMzb15slhqu2/ObPEWZqfJeS&#10;FjOWpZ39j6JonROx528+VIb4qZtvcQ0TLe4ke81a51TG03tApZnAUeS7tGzL+LZdK7qbdxz1bt5x&#10;Vi5Zajr+drZKtFM/vodcWuXrUT1Hm5vU5ArQT5K6ZuiZj5b+feDyXOzgzv57pD8kW3IbjSHMnOu0&#10;5OCVfm5tEuYtj50mslWbsy9kuj/Hf0WRRlvJ46n9GW24P7w8hHV3nraeWNYV11bJr619Vf3xWtpd&#10;m2vlV/4lLf9uwUFwCCPkcEVnFLwELzLcXFX/N4DTlThTtwo64R6uzAabeFanhGNLl1eVP9F4xFNt&#10;7045Xo9IlhaUs6326PvrVtsxes7J3LPbeXTEZsHGXMY3f2nYkxZdzSPfSL/etfrDtembJjZsgtuL&#10;5W1ojzEpSqXo9nLg5zW7sKSRL7l4Q0qMq592Nljh/335JjWeUvLj8uo4Y/mb+CPBz5+IQ8wlFt+4&#10;FUVkgbkTXCEd2X1mkjbyzqj3gY3CvCollKn9Z38IPnJe0QOptJvKUikPqWeWpUftwM0s4j35oJv7&#10;/Kw5s1ilKzAnLUre8KVviNlUFZzRNDP4vNz51hC4h8t/Kbn3nhpcUC/4VTFOI4Uz2JN324SYd7lo&#10;m28AdueDRdjz9i7b4jVrZd9DDaIa/itins7WuBwaJJbn0wHfSKT3hzQD2ArJ9HzPrIJgaS+77V5U&#10;uzWh3E1aB0y/f1rLkKQAsj8lC4eFr8ypbLiRtFvnLwx8ttZn8t7KPHPrl9+sUShj9fFeLLv/gSQD&#10;WL0fflynntj9Z4Q0m1yla3s3gsZoZiJIvbZ+akb7wio7drS5/gbtff0Xr69/qh5oYDjb89JyuqTz&#10;l3eSVuXnKrOTwlKba5L4svxa+0zWWe6xYPmtNF5bqU3dz1dX/Er7OS6aXKNFnH72BqL+bA49tl6p&#10;qtpdvcu88eFerHWZY5p9fOkaevLAF+6z8BrPeFoyS/L5qLDgPHBTDFEP7dSpptTwjtllbgqlUku8&#10;CWrZSwMVruJHZb1dP4UloGl5t12QjOvljj9t6Vzc3dLJWb0TkKPPn5h+ZkSbyZ2yXiR+TvfbTuB9&#10;6Lj93BiaPR5OvLZes+4FUIt7Un3euW+0f8lOijiyl22DAB7/bJeWq07t+k+Iid4ojHN/rUsCeq0r&#10;0pjOwTbjFHCUby5rz+HW88rVz4KQqyuGTanMkPnZ6Z/lH/dR+LgZo2c/jZypw2rfbE8CbwOxnm7J&#10;9Xg4NiPYs+nWYETv5ah5WzkOdmWvcFv43Pmns4EaPJsetMLHs9Qy9mIkq48m6QsUyT4mjeAGUY9+&#10;azlgt/F6kY2kPR7lN+fZlGYk3E20z1H81EoFEUcXkq7na5Ve7MXM5T0qLHt2s+47Ui/lK14lp0oE&#10;f5SZQFUng6m+5qbu1v85GrTPuVTkGFmLql/E3n1v7Jetb3YzJVO/5uc45D/FT/smODLeIseJvE1O&#10;38uPd6DOz2oKiKl24k5KuyflycR/Lk6vd1YaAUAICAOhqAUIqUEpw8Fjin/ih8s7s6ft3AlL5XlM&#10;+y9bvbwdM2tehkTsLbJVB1LDD1IK3y9z226zvbir9n8tP+T0f0evWv9qt7qysoYPKN3Ej/Z9nqE6&#10;gMoeRat28tbXNR+8CTu38i0/b872hy5ZjPzLKpuowHJa2BcbfZRVKLblr/3USxYl+2M5Sa1e8GtD&#10;7y32b3gjUyi3Bd73mpVjTXM9q+d+1K2vnEtc7uh+7cdUxW8QncSuyfI+2uTqV+a5FvzlLi0u0C+n&#10;+99xJgNbLzf9/ZUuqTxOcjuaV3mB3w50/RwEnfPdVXf19lpyPLdBTcSZU/2SNNk/lmCCnPG7/xJr&#10;FDjRjT/NSIZt5tHyxNvM6w6TUoOVXFfr/rKKhikrL6kkuc1FKPtFyaLkzfxNcDlr3VLhGfJ1z/rf&#10;Lk9HdiKtJv76IIVsDT/AMYfFaebz3/u3GZ85YnOdf/nLYFU+YU7d52i9e17JxCLZz1xL20V+u9rJ&#10;pbz936HnvLqgha1a3gbPlrVnSmp/uJMxXsul5xai9RpY8Q/uCo3vL3Xn/azmb66vtkxY9SopJTlE&#10;VEikSCXTcW3jfLcK9W/NwDnnCJ4CkilUY79ZtstiXmuk7K477YK+TKTt7RaUt3vWqPkaJ3Oa1NfF&#10;qRMMCXBNW87Va52vk3lcRVLGz0n3OERzKPcQq0nOIy6WsFG95u+WX/Zv4CvmLlh380GeBJXWLws3&#10;k1Cm3csP4DhwUfo/JT3AV2WOv4VU7xWdwrXnwLygR/xaCQxcmubGe/s1vfuLXPN7eKT3G8ohL5pT&#10;Vni6zP421FmyVRnBVDMy5boOWYRyoLiIOWRGq2pODogi3S+xA623eyepP2ssdwVfbDyP9H33BRry&#10;Xbfhip6pfUFwMwG/gtdlip8rPrLJVv8jlo+y99lLFv9o8Rjynmo222pfLuo3FvUjbOXpohsn9qyf&#10;1uIo2ba5T+xL/VOighPKg/ebhzjbT9Sct6rlsqk8z62Lmys2X7R7FLvbsdOTM8LRvKP/ARVfuxzO&#10;S1ynqM7Vu1vNkCk4j0vcU9mLkzN5dSIZcsaU9nuMn428HprsfK2sFu5qN78Z/AobGqWJRG5G64zM&#10;9oZejfdbfz1M+tT7t4M04MWfv5F97PnPWFmOUBYVwudh2Gfp6TueM8sp9Znn3iHm1Ydy41T+TgWy&#10;inS76G738aPGLFwgi+95jrfVO9v6l/ndbwZTvnlGyDn59H525jdKT9dUkEpMT6V4CR7Ldn1GOMoM&#10;iYiEUoo46U3lWiVrCh3uJ7yP/2v9lz20PL7d9nBvWY4kwPTEX1EBTqpcBPoPLNQCSt+PVDes7yaN&#10;Xlj5ZTksUI5lO/lx0RRbS/3Hcz2Y2Fl6TniWAFnClXO/nqF9gvcF/Zf4Q61vLG3b/HyV9lZyOWuH&#10;mocU9P/rQvd6xV3hbrFu2YkiR3KPklbRLb09G7zSHIeOW3Z1Rt7ioKizUwdTPAabqEmVrbYXnwNd&#10;4rV51yuANrlB+qPJP+yFGn/gSep8k/f4FnzdrdigE9wWXb/FqUbAhsA0FiGIZRbX6VYe5R97cq/v&#10;1yfPTfqNtBr4HH5SqM7zfrO1bw6lWyYkcuSniQkep3c1T2PJ4uVMU/gS2zhHIZcl6k/bxTnwdaR9&#10;K84moCmdqZLU9k6nDVNxohqkdLPTPfg9DT+Sguo+8Thos0a3G1bAag/NxJNxs7jrbZBW5ev3vsLx&#10;Q5Zu/tY2XB7rfmLXLRebbKeWzd3n1ndPqXkcqnuCrfizNabebypX/9Y/J56OFG/+alvoa3kn9Z8v&#10;Wv5HDUpa2mz7lKcr1n5/R2P9ttdfeatZ961+28JHHxI/S9ufNYXk1W2qaqURwJnsbpOBbvxJClif&#10;4+6k0gRtsSNckpdwEF7OIH8S1r9/5NCEyFmEKe/lmc8CTHYlT9uXZi7e/hEPcy+n35MIM3nJ6UJA&#10;e2rtKy4k73AzM8oSAPFE1DGxRpfS/Z3+aCufloSj8ozbJbVwl7B59Ds448t5TEdOqNG91GigiDSx&#10;JANBMWfLBd+RBFlMRVrV2vh1Ml4NRDNmzV/2XQ7GxoUj5E4mzbYPuo+SJsfVEsX1d2KP88VS/4ii&#10;2XSgH5H4T7aBUQjqjLZ6s5HCjvWxbrXT3CUDPnMFifbf7/hndkL3xoEnAjPL1OJ1a8Q6JvZiwpFe&#10;r528lueFnw6VcexkBJS1mLXD2e0T79X3jjTHEYRWq3taNv++rS1SFrsjKvK9W8vSH8ROQIq86Kxv&#10;ZRwtk/LXWPbbyjaf5VndxtHOY752KQEOqRLjnkp6rkj/5JiyKrZpfrZbTTeu3TtP5Y5s4g5zbVDb&#10;nrjMGud4IrfNDuYsWY4q7i5RvoQy5OOjwbVi8/1feQW6P0LR4btnXQnnbV5wBq9H8JYbt9yXdZ/J&#10;KAi65Tz2KSk7XhGkuuf2w77+/vjKOvP7fSIvWifUuNTu14cVbT9M7Nb0fKNG/BdTpYlWa2ZcMZt0&#10;5qXhS/nknOjko51Hj4shy1ZONcURMqlvtrUZslZ1QqoEZmW0DyZRsa6cKZ4ox3YKOXJhyd1Dwe45&#10;qdWu2XvWffo/NSM5TgG0hZ9jKEgGIood2oz+9bd4G8w0KqQUryzbNrudiNus/x03E/sU52REEz4F&#10;LMSeSVP77hy57XwaiaJwHye8K9z28tUzhV0+32umX+vX3lGhzuUNi3srW3mJ+TkzTmLFAxSeEPU8&#10;ZR54VU3caTm6xeqMyj+eUelv7s3X/4VJbUi/UIHTLfH71BfttTd/MZBVfnLFjltmcVB80hP+dbXP&#10;E/iF4VrUfOq+ddZfNh1nakR4/oyK1v5jY326vzwJqvaz2Hkjvxb9uC75fwKmA3MPsfb1xPqKKXBb&#10;fAl8/qnz+BvZzjeKaYU48omErDykrd282vOpRR85ZtFcp//bW0kawMCBeRWhXNddHV/caaHrM/gJ&#10;eWfrZ7E0vnuTz1IuA6zFbqVYpEmVjNwG/VBZqaU+6xmz/FHT3OUi5VHK5r+Oiw6Pqlz1pmfnWj+9&#10;iOWKt/qVlbKmklHFlCemJ4R54/QsVrA0csYealZMNZWawxyafFy0/MaZ7gaHBgTkzgzvbwR23NqH&#10;5gRz7KtaSSQXCaODKfu40xzqo+4CjLMca8uBrhNQcsbHUuUjTPSq9mL2yMAs5P9rPSl3Hsr865/y&#10;6sptLmpi2fmuqW/rZ+P+s0bztkZvaerz9TAOsaVPfuk03mNWVtZRd4ngTXrnZY1Zv8aHWa5yXcvH&#10;PAl4map/88qPeSY/UjeSm0fBtTqkfy/xEs/cIr5beGej5nKxFfSriInRFR0vvvPDDf7yRBZv88Eo&#10;uc2ODZ3IK3gqc9em2+t1trOWoKlyRs56j+XrglPImbfXM/+Xerzu3BfMb60cPpyC65PShqw4XIjr&#10;UvPJ1/yRn7xBEsXEpineQKtwVoSqWXNn4g7Qy7XBeq5Pc85zGfPg1y5rnyf+lSS3tbF/qjZgs9pa&#10;VSblveluXbM+TtnOPX+33a9UlZyjgCN0fnFGT/swsTrSP0TiWXvUhX2v/FixX1RN5IsVWrFFFFPa&#10;WmDc8r3wqFK33vt7ebv3+u3+AoJxs+PLBi3NTc4cWPMNpSuN60AUUUUUUUV1mybVPlln95MolfzG&#10;0OWS3N5tQpn0JLeTfrTddXsvNHdoKsI1wiB5qNihzE06CrzZfXvAS5jPQqNhjqx/Q5EdVz+5jqU8&#10;oOWXLqj2/qnt29UM5JQR4lPLPUmzgda7iuqc/rCnsBTPWoSGbhXVzjDazo+ZFgPBZ9jlZaP7rT29&#10;QLDdT4hHzMZCdNMJUh8JL25fTy1S8RGz4688Dkm7rIFcs966GdXwu3co3CV+Tknlu+lpb+093n3H&#10;WGJS9Wn8rP814Mnlr/ZyK3+/LF2FKTL+4rdwkVLjN3/4ld3cMIidCw03Oa9riOTWEvnX7P3GvtpZ&#10;byrjgNiUmM0nJtu1JsRcLo16fleqWgr1Is2uOUYpgJp3FH21n/G+XwM4Gu64Bqj/yNVPYm67yavU&#10;acqcpp8kntcU6pKRwWNkwampvQNLvXGc3w5llE++K9jVtLN1pnFUUn5vs1pn/b8OlcivuNKtHpzB&#10;XN9ivfR4JsinxKwXdntFv665I4bvVGZyoz0/eakHUUSqxe0CQSJBMWha9oWvok3PyjkL1Ymm2FHz&#10;5a4tZ3Eg2aQ7XXB5ua3/gv87wsbcvxb1GE+cheSadyf7+C+f1JOBqA0Dd3QO6wHAdGLS09pWN6gu&#10;XdSV1pbxsYooujl8HNpby1/S5XYuV8sBPLk30ucbDyfJrllqUj9ckv/dRtaJqIiJGxQmYizPXRNn&#10;YuW0VPKdU+Xs/0HxSsY3w+K5/8ky2L31MU/sSbTtRue1lmyhexIstU+KmMRn2zBTW4LeUqIT2SIg&#10;nUBetAlJ5GZtl9Hi7N/59bvdc9zLyJPW2bsUiFv/U1t6l+SMd33DgJpXoaAnyZP0tNCwaEeXW15N&#10;iv/3eWk6P/Uf+WNi/ymQ0M3LVinZa5cE0xTqD/cqCig6zcr0+oPli4mHvPWxYk/7iqJq9iktcPa1&#10;rE/EeXUsLYUgfIirV/rQnLL79ZnY5DzU5eXavP8EOwkTHHlLGQsTbn9zHrZ82YBkUf/p2jkOp1U4&#10;uwGvGz/ud1uXH6HlnPtcXtPKzH2feBHzO3Wkt8upf7vWWcrEQ53fU/lM66iY1e44xvXLdZ4bHihm&#10;Jo+W8A29/gObeAfn2zXrFInP61c2nn/6nsnoqmzkq/LT1MTa388knizAarfkqS1aWi1nnLBHXPAS&#10;2n1RxvgtFnSYdjPZr9dacnM7eSh/Gg7KaFYuPg65/DLz/ht/imLDdORRkkvBtVS+fwK2+ktRvJv1&#10;PJt2otN7Gi0e1PZN1ok19Zw5T9y3tdfJwytjsxaWloWjwSqNACi4VR5wJKJgNSLkWr4f7KvMX09p&#10;RF/XlhTtVK0ft+/zanBil543vO4oDJeTcgVAg+TQMAYAwNet3TFjixS0bRKQ7b2NYLm/HpiNR4/k&#10;W8D4J0d85jfyV9JyC1ccszS49pFFNDLYnWuMnEamZeudWfyfncrvzG9/TAyck3k4VupQKlJqAkYE&#10;owJQCgKNh8mzeTJd4i87i1/M/L86YnvLF5b9WJHlE6LlK02RPp3LPZpXLXMsPb1qvjXtDUrjX99X&#10;nqQ7qSm9VLUH91IvVPLry77yXJaP/IqOMRvcBdfLrt242j3m0bW9baMt9B/bEn/etrqZeFXd5ZSX&#10;gVt8V3KpT8I0D4A7aBZC65vEEvHn6nZxU5eL+IiC81XJep6xspKTBZsk/dZTDpMfqlLe7W/MImlf&#10;5blaF9atP0Y2fZMTkki4U9an9R8AzrPLXZ3x6cA+3z+AP8PKqlvN2v6ouphFLWyt1s6vbx8Scyl+&#10;VXsRpxOPM+SZvt7Oeu1OKoO99Z4GpeeJz5+lT3FUfMBsQGu7loejottDTN5MpyTuUSSF9zkjy6n7&#10;89Rv8kFiLGwSqVrFHVm3qDkeU9Ragmr4jeScicZPVS8h31H/JPZy+17IDbUfWz1o8KR/cFtFtopJ&#10;mMx1QIZwN14czMV8W2mryr/sL9wCKeK46N9wVDuDp5rndjjM82u7EnbkehrO5wMbkei3xvXP9S5y&#10;2+bkQ2JK+0K80bhKNnUn6UVel5hQfvLgxKQ+aeH10TbHO7HlaK+HGMDXxR0dEVrQ5JI9aErX7jbV&#10;hZ5YWa2XKTAgjwqce+qsHBCODcVCE2ct9TkLj0TkLgn2wd7Oc7wwHtWA4DmAa+mipgSzg2Ib2uGN&#10;5KW4kpJu+Sz6wj61JZszG3YJnGheXN+e/FYD57byfE8WYn59OTOcpUeAcBZ3ggGAMJq1wuJzele9&#10;c+tmL/B7+FUZP4G4ApT7v7VXcI3tz1X8sTuifzcwvuLiimI5fiivfxwdNyy9YoGrv1L960tLU33q&#10;lkgZCLZJLlmP6lzmolwZEPXy9xO1z347kw9f8ubRPVErFf1G9REmF49ncE3MwiS/3CGvrl3gR3BU&#10;e/8fhhy42udXrF6OXyJ5Jn6182iyCxrb3Y2VLlyWo1mYnraaXfRz5Nf1TgsVV0btg7czn27zrUr7&#10;Pt5qYvPKRreBL3BSKWl9Z/9Z1pjtUa3m5/1HzqurcDrZnKJkuxB4N5yPyEWib2TTKec/Ke+5/NcR&#10;xdbSUFia4lUkk4kqHrP/esgqBLDu6Us2Ws6PDgTEMQW9R3gcnhF55vQxS2fan89SJrxZmNiFP2N1&#10;jltc1WXvuVCnJTRYfmpAGZG3a+GMQ4Sz3iGtl7fTfmpdkmpf9P6lwEdjZMM30gTKlxOCb2td/WdX&#10;blb+ltEsbh7UbjUCWFqeIRvpc+nfJh/mjajddO80YlhE/6CiRfh01Yq4SnM+DCPuVRKXsf9nXpfy&#10;tvKg0he1FgCzuqSkZsv1vxIr2xFAG8EvLjqijTTCkeiGJu7etTEbd7WH9nNWTwLnRT5cr/q7SSAv&#10;VCXyFeto4xnBmDm9nPhpp4knvaaLraDr2CQlo6O1hOzQKAlLsizLh/1pTj/BbrPY73Mc5dkbq2Qs&#10;khI2FS99FOTb26538eAxfxA/03MpX+JttyyM/Go8KljY8jR7Z9RUp/lSrJf1vPrUJ+Jr+HU1MSzg&#10;4RyUp2ZQsMvWbvCp30mfuLnczlKhC0LOWsz4c2vUSdU56KTakS177YK1vqNSGS89b7XUYvnYmuzl&#10;pi4EYWzZlSUQsFWT3UnN38mv5cKK+kXdus7+U6yT4h785pHs1sTlvNQ+kza1SYanLU95tzs5zkmR&#10;KYAG0+STiX51fy1CGAjscmjHW3FN30zadl5szn8t+YuUxZWfOaJM+z/g/JktPrZpopNj4VMU4NcH&#10;PTrfTAA54SG4Sbz5Oqpe9rMXJLrnJzQJM80nBUAxfIhTJUGP3m0e/Ws/1pfEqO8LWeJStLFr9/Ry&#10;/2QOFIUu79hKoENr3l/3Wd5coam6pHUbottbGz2P5iZazicHyGiwoouLCjYs7wWEAzbsxI4cDrg8&#10;Hn30bnk1taWzx8Cc/zkyz8cRA+y5GP15YNsk0ii3moObqxQWsXJ8qeyC/XIObhu3sah3l6wS4SX9&#10;UlRMxWKiKUb/KXulOrtJ1qpStOYDe3+xDFyUvHqH8WBMkm5TBNK1jCYdBmKqEZpYXAwj961nNfGS&#10;SXKvr+WdfD29lj6vuAwxLR9vXzopFFmb7HEx9rkewWvpjb+Jq/+/q+n99r8H8+MUVDf0wTWWE3Yz&#10;KTyzVrXfjj0lJvFJ/sbmalxIWC9kCctc5UrZX8WpaaftEkl+KP/nHP9yl+a1XHBcuA5NsVvKI/8B&#10;X3bya8mQEu8RR5xNFmszmMbxNOz1FPy00FPOetSn7OfA2AshtKK1uU0DPhSjX7bGN2e39Tr6ou1I&#10;1uETeWLK/PxMbR6EgLeslCVlp95KClQ/5STzUhQtOpEFG8DFGyl3knL/cWOn55Aso1KW/6eI1Jll&#10;qvuY/W83LuwdgAAAAQnbUGAnAGAAoDAA4GFCggBDkcCwUnuajQlPbCGHYZkK13S0cLtbgTa4QdSr&#10;526ng/2TdPmyYrL4txiwagLVXpAwg+JoHQwHSjfHSnCblyCksNExyWABW66hxBrK8sjJARdQSJDB&#10;gdlZVQBWFKXvaS+GphYFU4cTRS6vwZroL32LMFrGncjDNvPjwpoC7J1ZLVmAjDXOwLW4+mN5JhiM&#10;KnkKeYP4Bd+n6+lCKzUzmUVdxlexXrKTF+j/PxL1mIZvI8NV9YblcP9suHaxJrjcQnTZb3JTdbFD&#10;JBMlq5CrQpzcQOewAAABCgwbSEWAjCOUQEAAAAAAAAAAAAAAAAAAAADvMrKVYgZGAAAAAAAAYAAA&#10;AAAgpHcVWyjAAAAABAAAAETxOdyNARACAAMAFuRcR8dvBA2g27BuPwgztFLzbyG4pjzNIkfjsSaH&#10;VsxZ4opjd3GrUU3FN5fuLQqb2zUSJJ2YikRpqa73ScN119oMkcWoEEiFHsIEDBaAHEQTgnwdI0wQ&#10;9ynIkB/ppgGCKS4CnyU+pXe299APjkwcqJJNIaiXsyiaAgHqEEi8bicpXGvXDybPtIpcNRmpCWqp&#10;u+UrwctAkVcko+RzkgnFIxe5BGEky59F98+vVkbreQsS4wWylTw2hovdyEkTbLmWLgCch78BkGiw&#10;wtnYGWTpFOJ1wE1ILPJgnAO0wxF1ivQCW2VNct7jXIqsAQTKM41UktW+QQn/faW2BHDsXnF0zoAy&#10;RfOoDrzbPfhOllEaoyQQyvUSOYDL8Ss3hI6sPG0mjt3jYMIWS0vKmauFg/0H7Xoyqym0gJinCIMB&#10;YY1W+b+9QPBa388fQ/zuPbicdIydbzwixa+zHcR7BoQMVTYAa1g1PHoFiXse++b3pSqUn8ksvt1A&#10;eYPCqDOWKvPLIJtwgTbLDY6wk0u58/h33/GLkSyi76oqWKLPHG0WdC0QVRsq3H2BNTVB7F5X5iY0&#10;dYhSMWtUJyxu/ecFAZXM1lELUEk7gcFrBaegKBjPJF/AH+ELGIJGEMTP2AClEgfJXUMriTSVKnlq&#10;qtJ/RZZ0JgB6UX2g7EAFL4csRUYYfZD1u3YHyvZnReVbQC5oBFHk7JzwwvCjjINOt8SkQ8C1va+L&#10;Z7ULqfzP6V2q4iERfCExzDHFq6W/6zGlfwyo6SWEBrUY4vwSR14A6iDAv7QNv0IkspgQtveMA2xJ&#10;t/hE5gxsrNkpNto4M6pCbRisSCS+yEWIoooFjFkkbF2SvFXGNoRP1WPdwUDKrdGzvSrwaeQSLp4s&#10;QeTUjpcXQomD3Ofgwus2qfLPyLtfCqCblehpt8VSpZSXATOnhukFEpkMV/p4vTB0RG4VJs+9Jqwb&#10;94NgyHgei+m9eQ6Sa/r9y08IJBi96n+xCAHYnexjzFncsqO+a3VVgXdV4NytijuUODUMZOQ4AST2&#10;Ob03MsYFWwT/DKk+OI2Z/HAfMDh21gdlOXzNUcRmt23Y+/PaI+n3C8H+zcucWOSn2dxi3gdrwI6Z&#10;UoX+M0K9x8CrHDu8uOF2RWwphOn/sf4Yl+9WRR9w0JL/9eJF3S20GK6ngct3xfOmJ3Z92jFgOs4k&#10;n2Xh8I8dTFOkvKYnodEWcv4ixWnd2B9lsv/kWac2KUm40XOEJs7385vzI6t43U59G4zkspOJCZb7&#10;LZLBH32TZvsNCxoUA48jtGzLEcWH17TZWnmaabwfucBampEsLlRTESCL6vbE0PP+Sif89VaGt3m/&#10;jRPpk7n5u4mJfUVd0zl3fsD5aEfPeCRkhxsodZswN4iAZO1NlRx8um4YR9jxcV91A+CDiJws+B23&#10;+Q3SuGdIQu3rpXPvbaZcOUUUbTyZ/Mbj/esuDBWGkpzb0MfQ3N+ay4QNOPE7O8K+orBH1Cdg87wg&#10;vJ53v87Km9gCPrNpdse02aqEbg69TaKKn6QFYxAB1mlf/rbt4fUUvsFvQV8/jbgWfO02sdY07M4L&#10;6iIAAAABC053ONm99JUuB7gcsKAwkSn4Yzo2eJoGumsdk05+O+nI0m6kde5W9G9JVeml91fU0YIE&#10;p9tZCQLbzBM9ulyiuwl/6o3svrEO7OUT9J4qlO+N5VdJ5nKG26as9JyjNjyTjsRSliTes+BTFU66&#10;q8TeFm3ZWG/JWgin/bnBcNI7/JoJkxAbkXKgs7qO/wud3l1Lm361N7Hneb7atiyPE+Ya9+Cri3pj&#10;5tL/WbLaN4VGZ3CRlS6plydqnMTjf9pebmnSR6yXLGrSN8l63haSW7lQUm9UsmBilSXZdwmlNpvE&#10;5jdA5t5JeXKM3b3wMuRqXFZEotGkujZmN/BrTbPrQaNyJ6FXAzGtG2EgZuifefAmmpENMpOcS/lq&#10;Ns/0hM01kWm3mlk+WNklDhGmYumg1r3hcCaJcgpZ3oVMD0h3P+4z8BobnvpJVw1KIl4YkuPY4LW/&#10;eWUmAkt/Z6bUuNzcJZdMSa43aKbp1hqX4IsnVDm87DJf/1R7cca/BPet0Q12jceEOlxI0yeB0aau&#10;XE4Vbo24nr5KpkixxaTvFa4scj2L4NxzwOo2jZbwTt+zkX9x8Fn2WNLfExrLZGks33kDS3fqZypZ&#10;s2PszFAMazxTk3uSjdl4E+ZvEjvM4QZ3pr19o2co6z2xIOEyT5r8J4Mu21kk+e2IspMH2dS/7Xkj&#10;+vENL1infllxPDSUbMJ8aXL/NzuZl4g6G96lHSf1eHDZd6+M2ODVlHeH6MXWnY3/vKNE39xUbSge&#10;9E6DR89kyqsLboiv1Kni+JXlwC8Eyz8WpSXCH+hvO9eAKJLBvifns/zx+IUqVHYfkovcv8Ouidc8&#10;T5QpcNhS8hsbgqpW4FoNy7zeleo+fz/FKd4xQ6lhXAZhJFscl8LyvTzza7+4g+18sntNOlo2TbMC&#10;d24/VgpCbovAHx7uLVL56e6oR8tQCiCicRLdsy7dlkurANCIiPdfJvbkFiLbbYbgbvu47jefv475&#10;/8VrvFfwNBISdIKU7V2rn5on6pzfuWjddxpeJfYxJ3f6I/nLEwUxpGzWvLRYutfMSdbuBVI5T8qI&#10;1n6+JymNHwcKMeZcattJr8EfT5YUHzvDFU12dmDg62JZyWKuogCP2EVSrELJL3ldSPFeVh6KT+8t&#10;ZRzS4v7G/jV/LUn/+Vxad/rXcTQQi/qVL5lD/OpMUm2eGZvKezyx+Bb9xLD0QT3w+zqZLhimK8Dk&#10;5hHjU71r4ew19Ry2NC/a8CX40lrrrJFkUbnXhKIRNsbrK7W9nUCs+30nJ8SnWz8v0tj2Ht7X1Jqf&#10;c4eVutWk8TW02e7xbc9c0SKPR5v0STlvY8LRoW55WKLUS7ZR43DiiO0ilbsayfyj4cZna+cKGCuU&#10;ffXVoo93VjwiuavkPnYye36RZO5kHElYJR4X52Vy737KGIXuanOLLtwizJLfcbMJzhqfk4WNo7x7&#10;P5a+cKCnLa03AurV73P0WOY3dqpf5MQUSMW/Xq+PBqORtWXiVxLz8xvq56j7yXKpyFU4Pm30sKEX&#10;MtlavG4za1tfEvJuo6Wp4n576yn1qu53KUQ12YuHv7fOv5M+stb7g45Digunmya53cIXP2U4LpG2&#10;YSFl3ib5sm5a7xWZ53qP4L1Pkpubq5HvS05+BllH2Yj3CvfHuwpaq3yKN5qN5tu9UrkWq09kk8Ns&#10;7z44AJpbyzN/8qAfrnZuWpXHiol/L/D7gfGZp3AsnEZc5v8E5eF655MbOQ3GjTxZ2+/Lyg9m3ebq&#10;qyQes+c3c9fo8Kn/xQ4Dnw1KmtrP+XOp5Y64grgpTkgrrrOoz9fX8ZnRy+xdbfffeCd1ysfEK48V&#10;U7inLOd5ape4D5W9ah9zQkvUiqkGoX3m+8LN7JqaVjR5+NgErw2SOtcIUSCVpe7kjfsvppTV6O0t&#10;QXxXsUe6urOJqsU/xezF2We2hzc9aWwt2iUj/hZ9x5Z2baobniU/jP++UQl4x1+PxHqNPvRXmcJG&#10;j8Hxt3K8lzUd1xmNYcexRHo351+7nlOTeWHez7qnjOs0e7GYs0WeuxbXJXIfdBHliibLPsRvEvPW&#10;bfKxMz9uucriaZnJhVxJy3KM1PanVH7I44HpW1/xJwtfuAn+82d3E28s7+A548O5bCMd93k138rv&#10;5B7Nlh4ltPNcM3WNj2Zyoj81f271H/KnJ/FHfuB1r6kAFlcsZ/mxKy1cy3lH0cfUF4D838hPWvxX&#10;Wv9WVuJxmY0fL1M/kinIGHt9IXcBpoL7rZUZ8kZru55TyN79Hi35/tG+8mN5m+6tz7RY7Xr2fX+/&#10;Y1OSgRrm0P/sTSZ9HF7GwgS5ZiwvA0e47nqxA9yV2e4LbL6Td3Mjm3/SWuI1Uz3F/7KR7JECxLcN&#10;uT2NnIj91SUiQAqrh6hW8bgaCET2YncnPgXpc06tcTKJIDAlN24kbKjN1O+Bs97Umebg7ybXnXLO&#10;WpAEOStmEDuTHz8RsLW8UVJvOM5cmQM5ZYn/RunA4NBZdSJvlFLgRTwhQ+zOtOeU9Fc2/az8aeUU&#10;aXa6g/lV8s9T21m3e32r3c1HO+nBSePiZmz8Eij5YMFx/z1O8B2m2PsUlbZHuP60fcYa79af8nKh&#10;uCmPjbblFwHAhvbs9tK2J1du/lqfqxgtk+Vn3tP1nLWwWIqc7NjX7cSe46nfNNzkpcshnK4Sp+OY&#10;I3NLKfhz3Eq28+37WxeS/eD2xAtYXk1HNJ8s/8rpbVJQpTX6XzgbecXuBiPkm99fnCEf95pyC14i&#10;omaKasKr/1v25rRZe7lp3Cpv1SxxmGKvuUqSZY9mzElVu4vR8go8H1O/rEOeUnNnpX8jfFFRBMby&#10;RjU1LcJs73Gzy05MZQImwvOOJe1wdDbxdb/WnZf/MJNwJ5pPlidMfCm2XtyobxG5lipco3iFAlwX&#10;ONnvNTzJi2lebnu81JOl61fLMY/m5rhW25a7QcoGY5zTJ3CTHz4G8+NWV4+/ktN3tbYW3GcL9/o/&#10;tjfR/rNssRU9m37zTmFH9xpW+4myIRkoUUpB1T5KW3h6mcDA6CJ1s/avmzbM9BQECF+7cFaV4V5V&#10;yTU7E7HXzijh1QVxKYuOJ0H4LkCX5zac3HupVOJEI+6ihKJkCLKTbFREbzrXhb6UBjZ/y/7CyFxu&#10;PdnOJK4PWQc5TN/BR77jO/GdF37U03jJcxyW21J2RG7yZ/OdiG828GvyZ6zbB/wIosgslXjyyCH8&#10;TgPt4NUqYvmWP4RrH/+4FNQ4FZ+Wr+784ukoLwf7tUFtY0HU3MTa4mfnk73hTT5uC4XDuAkeXHt5&#10;Mowf3cbZxqs3mmABI0+osVr7qStbOxPxRvLrP+/7TFUi7w5TcCbhUU5YdD53H8Xlghs8ZWajf8OL&#10;cwGgZLgRbKTCo2lOdRy4a4GJe40S35VKyscUv/1Jn/jVvbjZtFuAj/mAzZ/ArSrFnNR8iYmVml7Z&#10;7Qu7PWFdLbCVYQul33Qnyr7i0P+A94iLZLmxJ0u0XKbya6+cpW3i6pcmHuYsIpJkRM+btup0pNaS&#10;pxuC2+kbWKxrKsn/9AnpFhWadM444p3FD+B6WdEydakoikZ//yRtkfefV487NSZ/UZwOs2XP5Zt7&#10;fV2YtQzhEz63g2of5uNS/apNv3ml/cqpf9WS7cpE01ncB6MrZ+pWg9lZrS5KSvqSNpyX9sjiUmc0&#10;5sLZf7+o5cK+sSKJHHtuPFlFn1J827g1Slevd5V6E7LNSfE7wiB13kqcVuitm1TLRnk5zlOJW5w6&#10;vPvBlPMvAv9xIa5cTXheb5i6nSUcS0v9rxtmkuWi467cKXrfyk/OJd0Uas4hzLtijNpS98m+KsFN&#10;1znJUx6WPsTSHjTN5qNmeqydgvLbs3FY3fIpfO0WKMt9+uc6p7y6hvsFlKRERaKOMx7NzG4v+o7Y&#10;P+Lo+eChk/BhXxVQ9+bdijWOs2YLg7b7RbNr8pU7vOuNfF0Wcy7eamKLouasLRH8EVB4SCMlGXla&#10;X7eevVdlsAMlZZJZDF8BQim9ZYlZ5oPA0bxJpNyZjXHM4OSGbsrtx7Pgs+9iV+OCtX46CFvwP21u&#10;xBSbakPuY4Oqvn3k03m6lYfWeUQmAoxeD3Fze9mdfKefX/c4o2fKXI1/ly9i+ytLzWiAvCppaHec&#10;bRZXtLmhvFqnLJyZ9vA0JlzL+ICshQjpa2sy/XUfiWuY0iGr3djjwo2biRv8kdmKOpbVMOa1vGGU&#10;wveH0/Nku+P8tyjZd4E1CpA1B115RBTGKJKz9xIbhVX+zOu4FDNTTY0qjA9n3rJfRKB6lqcC031C&#10;4o2xPEtdb/pQqA24kgSCGycsINLnlXcHIyKe+dQJMBtuc+Zytna22fiiQ5cl/IWek6qLUUWYq5ea&#10;AY3mfqdLEiiV9sdS5RJlMk5picawHA5yj5xSIDr6N6hvcbT7Yp7MSJkt6pb7NnctNdQak2OSxO3F&#10;u/6niRBE+iyyH1UpTtrTf3utOeJXxknJQWqNFrUL/W3XG/4GFiUsoCFsb6ySUSWsow0pXFwV/FPQ&#10;Z5iksbKKCyj6+8w1bP7Ud7ibECMKQEIbyTuxKsIBTU+pyeCfLYiC0buwkF0fCqsUZn3L1fo+JreL&#10;LCnPj2wrrUvKLj+g7OpWGdvA6qdBiTf72KK1sKHylzVJfFAb6OTeox6nrjjb1sYGGfkE3vppWZaf&#10;LE8QhH91MX0oSHJepUhvUvyI5blNxIv5pECDRZTKR3k2JnsFErwRN/dPBQ4tR/qkuKpm8QCy3lH/&#10;05ODl1TlyjlrkmNtHxDfkjVNJ8mnmPlHp61e+olEuNwjvv6CTHrUEkjEzdvWUjxY3jau7ln/Mshu&#10;FTSU9zrn9kalspIlrXVCPZlyb9LbT9TU//6zFwuQZb9t5NN/rcjZup5NJWeTaccik7vLgaIwE0+Z&#10;4V57OHOpcagtsrOGKdnNnaplWF+9RU+tNb8TefmA/3/wBTjnQXPMLcycs+2kmEPtcepd4EflK84l&#10;BY9e6oJrn/d21FrvERywVHmp3ipi4Kq9mspG64lxn/GcncETCAexXebdUmu6pC0L5PP/nBNpJ3FN&#10;iVNbu+ml3KLjRflvqU6P/pDu1v9c5G1srXYn/4ExbXEUe/NTZ4tDeKTlXKZxblk4PS7Z/VPniz4X&#10;GvAhSAMal6j6oZrXqllA99rup0s6r+Aq4KpMaVveo3ZmYqZH5YlXsuBkCFexSBNl9lKDqfF6jldS&#10;56mN/0nzP+zBRsq/nG+o1xnJhdH3it23qT7jR/CnfNt2s+OTR9HqaSKZ/Iuez9sTEdTUueJOkk2+&#10;zBxfyGPbnVPO/Eb0q12KPWH/iUN89GdrBm0rb4HC9RydzqEhcGyAKz2RERMStmxxp3KfR8m1qBdy&#10;kYVfJS51JaLV1tL43SjYibc+OPXeaC8nNon6VF1MdTz7lzGm5cZXJM2yX0uNz658CIJM82+D94WU&#10;YROfJH77PcaiHDtYf4UypvakbQClJeuu8CL21+YrxOJ1wdIEoJ8kV7/Nlat1u91sRVqSDLXH60/k&#10;+Xrn32ZreBumnPFHqN+pOUrPn+0T1N3UTBVRZP/FuXqvc6pc3KOU6vvtQK5WKyzuoLbcsO9ZDH+e&#10;LPks3KPkkxoxTPrJIjHBbtMqV5jEg0YDRrm0OSTBcduCmXOKZLcXIeDmlZtvR+7wp3nMR0Wz9x3W&#10;0m2iBctZVAkFPR+ShZ6kkELlxuozlJ3XAQ4s8F3GSoQ7xQFnaj5qaFZjyJ0xELNUyc31xLPc9Myc&#10;fQmqw/pl8iUYq6YN2bPZTMjjKYkoJtQrEnINSgX0SoI2ZOaELynWvaTJCG1SJCYUm3fTLJklBGRD&#10;8GTBO1anXs5nJ3KSvaS1fZcer/T0Wx9O4WcgRWEnYjFkaGr1GwzMmmwTWzIwvHWKsbxl01TOqTkf&#10;B3TXizXdJZtK0VJLrJzVszNk+5Wegr05f4mZdTJiDVCQzcyDmwdPREa7Jes41E582UmDKAybvEL/&#10;Z5Cjp3TnB5rEESEmDFU1rxqIpqbkzRNUsx5RpPKk2E0+acruXkKhU8SNuitwY6jngKm1LEGIs8w5&#10;EFDoQ04xCnvnHBE1m3ZKNI3kpClfRhi+yyAgsLQ+8iXgjJ9lPLm2PfIWpKyYmJAzWLDUCQBAyRim&#10;Q5XiTFA2RO0uYcnXMAzoSUje1pIV1emLiX6lJ0oTXa1MXSNWWKubowTwsRhIoFNUtORdbJumcQgh&#10;rtDzdlxDs9NM2lwq58E6qkNcyRaItAS1MmnowqwnVJcuMh+eWdtFu54ktUvypFWtZ7xBLn5puyTR&#10;LYsn0o2JESJ+DNnI0TMKZacD+6SPVdUqNBtYDQmimtQhCqJFMpjqV11lxVpxxZ1bQZyMcVQRdcl2&#10;Ra9OIq8eYznfmlby0GiwkRGvN0TIkyRQRlkZsajfIcoItYEK4pH4Ux0p4ii4cmnXWSe65Nkla3qT&#10;KmlTH66eq/KGLJu00yrMQz35ORcuYclTmIO+cBPuTvBXW3JnK00gTR7EnMTKteg31fLmZtleYhoD&#10;vKwRk1kk0IGkRsRR+Tu3gDPfYkhZKyxtEz5j1ZaJLg0DNbz2HR8EiU85sK9KKTck8nJZyEjzFRTj&#10;2DgkWvszXVSUC7LTqziqMvWc+AUgZNDebIOpLFAeWrb5zVcxKfKmfd7wTQiOTmRbmDPJydazWEhb&#10;RjQrRadEAwlZcTqvHgupnCTdjLHZMWIJoSKJCTEqLBJ7Y5GW0p8GUB+Az2SKYqOIo+b5BEGinw2n&#10;RL8U3RJhO78JGkTLk+anpgZyz2kW2Vzw6vz1KI4oJ4kO9i7mcW0+JwgrXkEL5EcW1dOl8pyY2equ&#10;xMcjyAhYKBOpZkyomsLLNUzCt6kej4jNU3bKk3eEJSUkNeRNkAQjyJ5PbuDSkRgTkkkw2zRrJs0k&#10;ZM+RLydMO0+JUVV5X7vKCJunNNYPSNaXRBRhMpfiiAvGck5xIJ4xftYEz5c1jF5IRIOfNmmkilbb&#10;Wxyd+mkQOLOSwJbfrKmkwEM8jxZWHZkZGsciOiy5WceXMm38ucuqQV3k5MuLOTKsJFLEYEICZiqs&#10;5aczirTOT2CM8NK6Bz2pVoNWbmonUpNxtWbxo9wvK0G+pyYj0xY/Knrd4QJV940Wy3Mo72Uka42T&#10;JjV96bpYqylrKXDqFkNNmd69pUzSmmZ5CeXEiRhSPeSemqmWdRH3kpmW4Jvj7I24kOXvZF7DSDYw&#10;5yXetSOKF6RkuuRZrVqaBgNiUcHh8mURWCRvu1TmmZIEUQ+yi1i5ZFqgnfzyZFMQJeaeE8+VhOvM&#10;t9zj3OlEm490Cak0CfKdnm7Y6W+5zqwULdm6PEG0DNapTw54oIwMtXqyQSHLCyZdaBOVpYfR0cSM&#10;Q1DFlsTirDdNbilJbQV8+fJaAgn2fct5UqW0pPZJmtBA4oK5TYOPRSJeZ09AMRRBB049goJVkxJm&#10;pFVQZzevKPoIydOYidPJp99k711oGCbsYZMb7geKcUlp6iyKYpFSR3hg0UWNu79SZOBHmzrqDz4M&#10;usWX5SNZKmI54Z8h526aikSoXMjZunhTNyQHnRSRmprxTMpno+7k8zct9U1Tbv03Om2IJGqObLg9&#10;P2p4XJIGbzl17FKQpiiEqhmmd34j/YZllTWGPNVUKBXJEaDVYVLhfJE7CXzZnLlraiTxA2+LPikd&#10;wpY8qHPDrXVlOSxRDevRScLNyFk6tijEzwR71T0QJAj3kc+1nb0KiOMRh3IzBxcl4pbkTWSPk2DE&#10;mZdZ6N4MWUpOKacqUOK69RHrrSLTXFXgEjSaFTzIdPfFLAAAAQzeLC6WiPhBHt0oIm2AMCAI8gJ+&#10;IAYCGIhhXgDMMA2MEEA23RwSADemKWTBAT7IoqYgUxgjMAxgDgwBgZBPgDZQB0kAemzEDZDGvADa&#10;0AAAAAER2wBQFwAAwOBoIFBoY0EEOHBlaZQCR1xOd6En7CFNUjS7p1tQe2UijZyO8rRNmLdM/sIy&#10;pZah97xvkUkTGIoyP0+6Y/JxemCHAu9GLJDt8Cw4wc2bSU1kbDLWISLhCEXyihxV2IHWQe5EJ+qq&#10;idzi+ivMl9DsbFHASAlUbEKrciczo6dd3KyECLy45zYCXkDyVAldvPl6MCWnAhwoUmI2f0XkPC0R&#10;cD6FDvU7UCHmRJwR+U5giRNCyatRhJ8EJ0oRpEr5vewRGeicEXlmIEOTejSKlzbINZGae4l6TIiB&#10;CYxQhEQCBMsnBV63PrlOmwziWLxEAGboDOKBWRndvCloiFpSDKEAQQCwlbBHWCLVhGIARedYf5b3&#10;NCnQAAABEhISyFGcYGIYYiDAQAAAAAAAAwEAAAAAAAAa6aYlTIKhAEYAAAAAAIwAAAAAI5dwxJn2&#10;K1NowAAAAYAAAB7kbgkDMrNsQYACwAB5QCmpzkaIBRCYD838EKRzAktAvSa44PxtJ36M69EkkSQT&#10;TC7XJSdsEuNa+bZ77M2QaKCiUIGzokDnzq41RVGhngAHuvCCBi4oSLDaap/uuNOol0/7vEw/lYi8&#10;nWa6RR7B7UUg0SRE9YcCv7ghcshBrLxXdn5G0YjVOMrIi5tEI8VM1CpQzIBeWFqflUAoQyXXz9LB&#10;ecDRWUDKC6fdyi02yQ8kWsrEeMFlxn9clp+URSsnuIaihgGmt6BA5EG0uU/pKbZ9g/fPzTTGM+Qa&#10;OYNVViGkU9zGMudAVpNoSwe41kbCyJXvqxayVDB50cu9t2RfaTd5HPf0JrPDVJCSokOdkMT7bIZL&#10;aI6oVGV4BVGq2wBwtuSDEOrt+hYMASfBSSjKUf8S3F4EwK6IslJmD7vtoYhiAOGWtsJjaWY+cFoG&#10;itmsipedHyUaJoNd0efmNHlez3peeNGT7aoec3Lkc8WWEhJ54UzIaMWiyGGe5I3IbG3k2PRStVtU&#10;jEN4q3W6gme8xfpxNuXSOdbu3D00ickUe6E0OVFlL5hxwrcfux2IS65X/Z9qAn0nJZ9WIg/vDzEd&#10;lxO5sihYgxDIoxSKMezmGu2Fv2hFY+5fJEvo2d+KboFSGnuaPgND546vcQv94YWPRYPLlktFwxSw&#10;155gsoZU7TFkwD/NLlLwIqwRVtEjmLhQam5gHbKrzghy0gZIn2brlcEy69WHupqmzxEboJ0pmzGa&#10;re77ViJ8/UZuupY5FP6sonwzhEmK4qYonNlUAyZDCL7sYVpoQR1wU9LNWDQDExYhDG69IDu8Jl9Q&#10;DIeDK0DQAEyzXiMDZzIcrcawQR8yoJpTwUVX7FQxfkVhq/Vq6AMc6lalI0fIs41UZAdlvQQSwpvt&#10;SfKfvhwQHPGA2DCWPimd8SiFb+fi0nQI+DkWU/QIqwksYINfEBZS92qiuG+gQxgdeN0aPS12psZR&#10;IzzRq7SdSL8GyU5+b2awZo+H6PKOPlqBrqHpyC/qE8WyL82mv0lYF4dYZR4qN9WCAMMOwxgjVXW4&#10;RVFTApL48eRtcemMCNsFtOwUM9JiN2az4eFEcw0ZK72JEJzoftJgFwiSOjUC8Ya0IxHGoKHOcmAA&#10;AVtAFFjGg+G5vjW1mpdlMUWZ4RHccqYym7HiQP4kiiYMb65HEzCv/SuwQCwplGQvfaHeQFBAYyhw&#10;iCQ/Xo0Wa0mV4Q9AuGMHDMwb8whDGNjIEruPvpeg0Ej0EURBIiCL4RAk5hlCeLtc5atLLBLR80yA&#10;Xnpr134SIKZzm7lsaCpPDninATlTdRSqOSTFGagADue2GlzBVukJ260R8EHUr9HM5lrCRN2R5c4T&#10;6XwuiI9K0bKxjtskELhG8TBSRRHe/xWBMrf1PUIfRJowWDHQk5fQk3IlecIH4nXXkFjQ9CAUlLek&#10;OUwH0YQYnoeMCUQa82kM4+IUUH40NhaP9coxXkK8JwUwN2OdrgEC5545a3hYIkfK+cM47m0AHC9w&#10;fybC1zKnW32IJBW2bz9fINn5T5we7YhOtjrlmwfLesEAokUZGWm0wCjDNYRf+RHZBf9TizkF5GSB&#10;hvTG0t46uA0OBOmJ9hHEb+coh+WgGazlXWFJHgwElyOg/4VuIwH0hAdz22NMubTO6RbvdyEf7SBc&#10;8K7vNj2nqBqUK4gi5YCyG2uzsiULb9ZZf9F3S6J+FEZQX7EzCqni/I0KXAG8YEXQH60qsTQNIEMU&#10;jdjcY90cyQqlpk1Puy4GxSxGKRpMHiA7WsGDYLoK1Mtt5aOfDCSl0OGilJhTdod8ApQIBAAfFywz&#10;dFKh9L3BM+Q5wb8DQIAtfIVeDK77w1aOWVoGaw3hzqJOme0m88esI6+reGSSwBox5IqwkEFU59ia&#10;g190DUjHYeCEkL0ZmJYxYhyd0/24QAj0PRYI4pZNtCPFY51mrlYRJDKSEMeSuRKACIjI83Kdj90j&#10;fmxnxGpUiJBthhHBOSYkAAAAAAETTiQ0ubSSa1zcWqSt2pAqT57W8o0l3XvsHbi6IRu5X8sNLK9s&#10;NLrr5TS/hqadss4fzznnn+CR3z995on51W8WWfRvbs5fvb3nP9SyXGw0sliZZZ7q8lS2yK/g3l18&#10;mnKjTcmqlOffxMNy/gKrPtkUPW5Kp3Taukn+rv5+NM01dOjfJ5a2EpP1yGnyfSvLMaQ2N4pbFZ7y&#10;6k5RGk7OvL91R/mp/2SMJLBvWM8Ulc/7rW2WxrbKNWc4EQyc0TX9SXROLvxWyipsUeKdLZfNK+Fh&#10;t+lmR+FpclNbIHVM05W6SeWZiMAks3k4zST6sShu8kkxt/3IKykO7iC5dndqQTd5OS5jeibxKwLD&#10;QAafN0lcoEoKs+rReJ6FS25d4zf107mqPfykHbmvbJyONz1G/zT/AikmNpLlpdedl+LtnrFnyyoN&#10;mj98TZKFCf4+4t1KNyNkiVMfv3Kpyds9mZeRtzl9XBJqI0lbgJBPM8oN7nL3HUb0ldJW82xKmJNK&#10;O57G0Ec+vty1g3CJgm5/6fkNY54CYK2tE7VOZ5PJoIkG4oneA0kx+47bI4BVO2ulFZZyxVMgcPJW&#10;o2b0C763Ju1xg1rLN9HJUsvVO3UllkZAw5UyjxMg31n+zVkCZ+dtAnFuM7yR/L9R94UfcAayG5XG&#10;UTiJ4P9mZwnYN5YQki7xOEJ4GiX0K82SnL9YhZlTvL+jq1L6sPRPyIlndcJ9mvJ+AlP88Hu5f/R6&#10;Vgdk2QjbqM6Pe6+s/P1ajztYaUeyVzz/9YgonF2Wh32yZmrDUR5EZRmx2HK+h8lt+15LnlYgsl43&#10;b+XbuSSS6VOasQ4KLrHea0e1xHmR/U8aHeIeetDR/Y1wXhzDsgFKt6LmPtUygcYLi1hN061Pz672&#10;xIWWucyLsbwWucuJp8gqR1aqgPizx0l2KayX94Uu/9eFo+0un2LK2Z+3KvZuy+wU+WXxUil7uV7W&#10;0gErSj2LmpcjLKysWq/7MftdtLz1td59Dd23gCdzYuqBLwlMo5d+cTXe8J0pYKq3/5fY7N4MbpOd&#10;SWSbermMSMg65JqXCVRYKPGZHo/JkLtVYRTF+14t9S7OVmMT07uJNyx9KBhcPLqRYXRQxlFxPkpG&#10;b5JVg10zx5Wbse5Uc9riRdbA2d5kAn4P1xJK3we9pqKPFvEoeL841Wq4OHpkyW8QunwfjaFRCbwP&#10;1UnKXzw+1/gaLOJ0aON4FX9FFctl5spiCiF9Z61dwovGuJB6eL/jDle3BfP5a542j78eU2tHWFqQ&#10;r8R4/3mjly613Ecjoad7H6LdS+pKqq2yBjdn2IUQP2+zkue4FSpFc68aDmEE1ZaeEaZ2Ns5fiqvF&#10;nJVL/k6YRzZ+NUj7qcj9M+TtjbqRclE7XPZliiCiB7OWcijVrUnJYWD0R7lK8VkQxZOajqXexbVa&#10;eJ4kcUar+uMy3cKUeVVZ/YvIucvjB8nb6EFFEB9df9CRT/lZ6XcVh4NTxrwM+DzAd2fJ4KPlYl0X&#10;xZ7H5pzW81sWB385y1b2dyspYuC9XFpfXMXEv0u8Z749s4gUQUASxBaxMea6T1CDY1CkK5HcuQfy&#10;/PvblXOY3dHDPH5a1/U6rlS7BRxYpYcmPf1z2Ny7vszia9syo5dcWoKqMBMa1C8vFS3j1QUmthLX&#10;MSNLzPTFiIacnuL+UQQbe43T9tBj/L1IetEt5rVj/LniwHPvLMXlOBarlLqZ8CGx9xcjzZ+bG9K1&#10;SDXPlHVLEpctqjPUc20kfjTSar9xVw647rMBAJPi4RqB7xEiZKKcuJDfAllbbbwr9n4YYuZwyDiC&#10;5Fu8ALb/zKPeWcj5S+dTuJq3jwlTx+SOWzjZgcDNk2twrR7s5TfETl3LRd2Zbe4LVJ4LD9mLUieP&#10;Kv+7ERuJTAJBzuntWjlqXv1vcbTJzZ6nN9fwP2uqfBX055S8GsxWWcGNneIUucVVzm3gSJ7a5qUK&#10;yV4Gfjy/TTXNJOEt0Oszkf308yiRMg4eAoJRKMq0RqRFz8TYXjWI0zdmJhYwWB/F0cz141zcoiYL&#10;IDffbaq7jUOceoeXPJKVrh5KQuTiDSYAsGjdH6WLrjCAJnMXZ512f/7Xk8pbfXGUkZCE01bFimJE&#10;kkVdzniPwwIyNK+DS/ySKzPBVQ0cJIjlH7RXrxKSEjTWA82oF85BeN5nPzqx+KOX3W7S41WOTen2&#10;SRkEIUtrMiSjlqPok5SrVdEkHqYJCisY7NHv3Vgkt1MSP4HEokLn2hfZz/xWYuthD7Nv27PU8z/Z&#10;g9TPBUdn9d5TzWcsojMyIASxWWUXEpfZ9PDENYhSpfbviqe5BEKJj1XpQR1m3qPmCjrGxcXWpefa&#10;e9e2Wpc0OgFTzlFFRrY1nXHeufNSLREO1AtVbnrR/irN0X7GyXJR+/zUF3Lk+bTuWxHwWxb94Kpf&#10;W/yl1ptZlFAyprMbPn4ooLYmOqt5tqbz7gWk/ECQdGXrIIRq+It2se8ClU/z6uJZnbGbcse5jIhI&#10;pSEax1cVTp1Q9c+SNBgDZd9sT/Uyz+qDOSryKXxzyUuxSeItrG4VGd60b8MQ2j8lH7woxbgNf7zR&#10;t/kTHf7xE7H/cQ2y2XVjosGNTxNm7dNTpQpzOIrKnxcIx0SFWVVFAn5QTjBawq1N0mV9cUGkhN02&#10;MpjnSrVt8vC0oI229FFv7yi4wSVnbW8eCREXouIVEJW+s6iB8iEiMQpMU/b5PaV397/T/x1IuIms&#10;epUmkFeuMUOEaWu2xHi84nRLP8tjyDhuAh+j4Ct4sWePcFqwoBZQZz+Vao7CrmUkxFih++h7dxtS&#10;vxzls1kDJYkfy1ItnFPNZ9sp6X5ibT+vf1pibP86nSy47s1XBOVDJIzYGZsjVc1WX1h/e5R9tzqI&#10;MHuXa8omIlB5R87whpyx6M84HOzhjN54uN/gZtouA1WZvWKQAQRdnG6hdQuoWN4kKKLPnEcKhkbk&#10;Iws5xKcM5HLJhJs2byoFBx5en+aXVPEiut+OCqXCnWSeUGW0vyznB8ajcTNcgRSnu8DTu46k/CVs&#10;ikez+BGLEmUziVIC/ZVEe+2NbVsAmy9rmP9SLaoJPzKRBknUETJXdiqC/IGbuW6IdQN5peSgsFz2&#10;qTZvam8WLKtU8CrschiMXxHsQ+SVO7UoCTNxL3yBKIXnm+5k6PLeSO3HQyDL28FlEOfNKtkmNeY0&#10;m5KVJ1zBaOb0nsP1pQ5jDIpPtFmCRUKfzaG3cCtHb5UPEoPCTfjrDwReOPgX3X7cYjzlVAInVIgR&#10;7rX9SYqzp8ZimW/OXqSrInOYkpQsL1zyz/HymlGus/1KIICOe+xpZ6iV4eppdY3J/Ktvsjj/ETWf&#10;OWwfLgCXG3Wo5St0iqwqBQgsfxcppXqW/ly5o/+aNyg/eaH8fq5TE2s1187NmE/sl5409v4S3eIp&#10;2epZ/t/oJ2XXGcDO8DZ59wztRHVy6zKjiWCrVHyTWnb8WlIq0aWWal4HG/fckj7cI28H0ia5SNZe&#10;NJFL9YWRpNTSF9nCEoCgWoHkiiWkigJx1KvcM9kKA64JxsFuP1Fkr1w6SzrQ4ta+KZn+zqf/NY3b&#10;XBis/Njq8fLXgSrm5f/LUu4RS3vLmLZgJeJaWmRLG7V7+vdyw95selzqIcm6Nv0mZXHeTN2T23ge&#10;jxaULfmnW+0ah9U5bcs/nrVanT3W0F9p+P3Gfe13tkwNN+Rs5grexP571pHtaT3l1L9UpJ/6G6Vs&#10;y3zllhSZ1a0Xtcx7Vs8j2bl7l+LrBtgFOqdFxR3BjrgptwKTrrPGj25lRsR1NdntHyicgM+8L+3K&#10;WJGz9Zi6vliMSS5Y3zj5S6roLvhdeENWsIjaUilmzsyx2KTsGweB8oxZsf9ca8kuL47Gg8ZEXeSN&#10;Hh++DWcoq6PjbE17N91Uc+WpjDVEXe10Uc3JvirC3eYuI5Wg2KUvVvyH8ROnz4rFljbB9lrziqtb&#10;d2GJX0vTx4bDnc4y+6TgtmKT5jazu2X2N9T8P/33dqhzyY5ZP4KpwTFoYuH8s17SdYcUnaNSbPuU&#10;v8sNxEURCSXB01bLNxiYlThcROpT7B79OjS5RVahJKpMbczTkt2o5oalydY/eUU/E4pOUcuopS3k&#10;5o271m5/4ozHGYrHKd/UWI3Wt5iyHqw8BB1Q1CQ7uXPrhVxoNWDU6wrVoGBA6CAwaCQepFHs0Wi6&#10;MpIPIuCCU6NRYw6RvFH79+1lSm9wG0SyTz7YzrN3WKxJEKKI/iDPZGfi5JJvp/7FexQ8HUjxK4ly&#10;F53/TbYhFldd+Z7hr/ZMnWoBYWoPcBIcv603k55m64s/pyqHu3kmKzy2Kf/YyJM0Lb8uVGeB1iz5&#10;qcjrG/wqRODhA6XLIfxGuX5ODbvcC3o9xIpJkF+7irdLEp+sgmLPwFO2T8tnwxztxZrTeIm3H0ry&#10;ky0WqYrkmf6z1riYHMpNsZt9q9U4h7rjdbnxo/R5jRgdZANd63uNqsykZWy5Vf4LUu/J2uKKQtzm&#10;Xp3ZhLEK13KcjZAP69a+RxUF0ADQkurFLaPBCxaUvEvV/7QUk23moWXTSdaq4DClKE+DyoRF7/h1&#10;j3ZJXyd+W2J4G68DklsZZ0XLjvY8bNn6o32uAHFQ6za1XPlWmA4j9Y3OSn+ZMsf8crU0W0a4rNqa&#10;zhUDG64kz1kn1YCkD526nk4lW7RgNF2JX6qISILmSOwvrG8Fmxn4Cj9wGr3ZENiii7DlqX3OpeJT&#10;ka3P/qb7lQ04KveB9cgQfx1SIa84ws6v4EEQIQos8FCrnc1uZoiUXwWxz9k1uBDNxNMLbzxtkTXP&#10;8Iqk2VEq2GmOIOZN7LybLzBr4mI3Z3reU5iuSRJ++lSQWbKNa/i9ulrVi5cJVpfDaz/wa4KNrvpl&#10;ljFjO2Pd/8QwdbeSmq9qINcg+3QshVnl1GAjAVd3NTQJlrV4pqU4hOZ/QT8l9K7g/3VIlxxqQRsR&#10;Mt0+bkkc2cmYrqUu7zrCy5en7w13Z27ajZwa2MDl+M/U1bpueNXCSWoIZgNFmJzpLzAyKHU08uIt&#10;rKnl426FHaLiqOxNyc2fX182UEW20XZEN+iRsedbHWrVHPXPd9msblsqSREM0af9rrZFNW+Lf65i&#10;i/YkPmZ7fwEp9ku63VQXeXL9xLyiZGpYot5ekwj0W0+SEMrIVGOfpWuDWN24rIoOf1GyTmm+X8h8&#10;4xBdL5Ye8L4JZsRYVNAXz+OYfLpTTy5M/edb+eVR8+c3di3cftP7+tKl27ZfZ/TgcN/fvk58+/Zm&#10;HAzQL55yA/JO5E1+14nbKNiUpyh+9gRmmFCKvE7i2zqP+nA59xKvPJplvbiVuaVPDR5MjA2XvKLE&#10;9maNTKV7HB7gV/Kqpdxr+/+3Do8YCBhY7CiqIWPJVN3CDAWRFwffhZ6abeSiwtuuPEpy6mRLC7dz&#10;EWnrQpNggTFwXPf4E74jm//J1VP/5M1SKbVm3PVOe0ba5az9k5o+SbgRjxenCTTqh8H8wtKhybHJ&#10;ZR/xxsxM3cpE8TjlBdCj3KnE3bKiTIvcUfo8/Ln/lPc9cOy62NYV/ea2ISqSvC4BwI6m0jYG9Z4n&#10;OW5vsOldbkb17OSTv5X7WVVBRPOWxbUpwOTreTKFiUjKTmGds1skhtor6icqoOJWs4kd3GtXPFaK&#10;m4kLDyZ4vRUH0KP05B1cTvxV3P1u18lI01KlQ8T/AjQY4QpIecokKV/Vkuj3UXl7+JIweaHUm8KX&#10;e+tO2rTlydLZI8SXb7A8D1/1QNDIPqGMiMXJlUVyoqnHoXa/4KFda/9bZ+xV3kvMOiZ9JLZTlTon&#10;Z0oVKG3onl8+XPOelnnma+V58yW1tjPS5wQLSwMBY0E5rK2cup0nSVbLq1cGBeyTX9pfTvYcjuli&#10;3rxLWyrm7C71JhDuTVe2lWYn3oj5rpGGvo1rXy7v9zz5TEVPwGuPkl/dS/yc7JG8KRrKl5IoSEcm&#10;JVTrad5SvkkwFq4lLvdyiE887GUt/bDgme7y5eFLinKJN+MxIyxCiAEUiItmzHjZtudSFy4kfy/W&#10;9yt72r0lnLgqiBRdRVPK1lXgUZHg1Btl5JQMIthFmzrKB0spvgUuo3kjWoGJyzcqqxKOluWxSyJO&#10;bLVazKFaKZJ3iJHOn5Z2WckWVz6jLQAqPrbaN8krX+zZeVxeyVs6Gjzn25l6JT2Qj1A6YmjeAlL/&#10;saF51hv1PJM8x4XRIglGMMUaPBZwjYyaRCjTtntMDMkEQVeA13FW5qCvnMQkGOiUUQya0prJIFil&#10;8lsGX2uQKH3fxDeWN7dztOV0xzmzLzcUfM9Erz6krX7ss9FhJ0wliglDQ18Q1MS6o3kscVIObXJI&#10;lmsZ9a8DUl6+L/WlIN/uKzu3LQoUueSJ4cOsypkRSZLp0WypwQCYwi5hi2+53hTdhXPJR8iGUiqd&#10;WL+TfVZd9GfaTPspq32pXyYi/DhEbPX4vxZAHT61zcSclhYhGP0Flsrl5emJlckhY930XgrrOSPn&#10;+5eB/t/ZewgpwfSePdZtz+Ur61A3FG4m/qbSetQaYuCNzEcvLFmVLyzEUVLbb6X+zlGZ1ureVqVe&#10;inUvRimeAYs8QeCC8CclQBwBuknSUAcAZ7KlSqJTEm0UQnLEmNkarup+2YKpckgn/cxsG6KLPUuN&#10;mtG9zqjOU1EEIckypKJpcQlkwi6oqnLtc8FX2XIbS9T1EDGydYexM7l+wnIQeg8kHk442SuesHD8&#10;ZM+qCTWJWA3qs7VUCVPrldPaz2LP2mDUVb+zlCyf62gjR8DbmqYsFG5jN2teWL1D3k3Jbza4+Tf5&#10;4oxpUy+nKYj5ZAno+8KG7dxM6pQXwfgUO40jPKoWI83FXXi6jndy52zKyi+9XvL5aL43q1P2A8st&#10;nrZJJZ6Vz2fTSWQUUiiiiwvi+OQ+1hBBdeViACKi15hYtDqdixbafKvHH8ctJZYaRwE1q191qUCf&#10;wYr+Ftj21gk3v+Kpy8C5KWtZo+8CqpUAUDCLmW241YRpJ1iIsVT7E/HDyiN/6nhQibgJPUcTz7+Y&#10;nQKpdc4XnqTcbXh1rndZmqQc9J22/30zbuOknLyyYatSfW9xOYpgI3KjM99yFG80uzmwtsxtD5LU&#10;QBnZWUjZHG9/LFV4SiorEsU+BCICbEqIbp0pMGmJJHKtZao80ZZMmSgTG/31KTvMl1zSeUBpMs3x&#10;Iw4MX5bBJF6n7Z8iILesSPdE8g5nFkqlpavpJtX5A4uSPhNN/SOIIeRRtNe/DZTNugV9lQxJYubv&#10;rhJ4XQdUuJCHkxNelq0k7SvZVmFNcsRcWj80wXNFXtoJrRy4/0FAokvZ8gdM6Sz3gsBq2EoFA5eJ&#10;uUBTQVy3iPdBvkaaQYgQTIwK5+iGHzVOgUWmHXip5sEJvnSLG06wMqyQktK2DWNWlhlacYrUCWqQ&#10;Uoyb3UslZZzPRpcpdHIrU86vF6vXTkcjAZaunpXTiUpSlKcsVbrBAYUImGOaB47ljU6Jh1f3HLyr&#10;nRT4TTMOZEr77zOW50hSJ1OtNdeoLs2hTZLhjLJn4S68GZ70l15FlZJCcpEg7xcwAxiiDEC5IpZS&#10;MUxUzehQjbOPDTNuj1gjk+vuy1DNSy3lr7yQQ8ZKhOcKlJBiwkx0NBXSuWXBGkV6ZsScAM9g0xR1&#10;c0UuQLVUTZsuJGqlK3ypUHRr2ccIVNo/hngiE6eISURQky4kiws9502pnMkyvEiLUDUnyhlMeRwe&#10;5il03KTkUQ7rxFcysU5IlLPNJsS01zkroFdIlzic4nIIkBFwooqFQP1bLJoMtJR2MApfeVNbphWH&#10;2JsQCjTM2CTEyKT1Jkc5jKJr0IwmTFKpMUyZnyhTIwbbmWgXA0Eu2rZMayFTHJZoGcLmqnsIO9Qn&#10;1dMlULkGzVWZ1Me9Qd6+vYVUs78Q1afyeRN2kRk2XqU6HVTQc1ObQIDd+O5yazh4ZVyxtg2CkvsP&#10;yIWsuJEk1ITtcKFaxxr42Y5F9ldAyrrUlAoeHI2F5NaHyUylvVjC2EUC+AeEWpoqk/Mvknwj5Emw&#10;mR4dT8ZSMrCFJ09Em5Ww7UsGcsiJhxIFyRmWsL0Zh2MZVqS6I3sNBKVV4UjfoJChVN2wkSShIkix&#10;JLcuIpgjN/RTZSdJZr8fD7ZFHwsZJiS7iE/NLSZuotyhMpR4hpO35RXsHaSpe4sJO1M2woizJW9w&#10;cTVpqpBmR902b5cRaJrvqawTBvQ4jXKbQUUvTRaZIz0K6qXu9KIahPW5s9Q6MUj0UQEVMiLXSCkE&#10;kpSFMe/mbm56uut0i3fU+IpMEixLQgyCz5509TdR5y5I6CZNkWATcPZ8ya2W+CdnmojKD6SKc8r9&#10;4Lkyn2cuSpq+IcSRFWTyEKAAAAEUZgcAAD4HDAAAAAAAAAAAAciDAABYdCLgAAAAAAAAAAAAAAAB&#10;GdNgQB8CQGCwJCAQcMCtnHpQdvv88MBSo+nssMItIDwhSP+NpA4w97zyvwxE1LcKeTMbjmkix4xw&#10;MpartRvKJ5hLU1hDoRkcWplGI0mM8GccO3MHgmk4z5qK7QOCo8yIFGIkNWOr8fXv1K/Z1CVlHYl1&#10;OS5+IxponGKekLtE5NuhAsyFwToRKr/FJmZLojXdtH0Mc4MclGZ4UFOT/i2jfkcvjrHJtoSAbEA4&#10;YapL8afUTudAE8kmkEahX0NJaQWwUcE9ZvRf/DxmCe9Id5BfiAPQAIRaEBgQwo3EcwDNfkenGuWk&#10;GAgmlno8csRsCBXdANJ0CB9cdkhVERMsMkFFKomQNMuiIISODZo1qFOCExSLPQ4eAAABGgBiFAYh&#10;FADDAoAAAAAAAAAAAAAAAAAAABXkGxkRGRggAAAAAAAAAAAAAAGUe5mK0AAAAAEAAAAEM28DUGpw&#10;AAwAD0GfyFIhyvS5mWFXk/+ImHFYNaUbOCb1XOIL44L4jZIgmbNQQMoN/CDiHGUSOEkSelcrSByS&#10;rCDZ2sFc5MbQXUoOKBR053silpsRMv/jwXKki8t5DcV2oe4xVmrbLsJazlJmpQlwhb2Lb8JXs6Iq&#10;VUcR84wDYF5g6rL4BQTiqJ36NrKrCITXw3pTrn5fi7eyxofNJ9VmJe4neIogwcbSUTrt0FFPcyrw&#10;jWiRNfIouviZ9tKUwMk4MSZWhMJXq6LkAChIHycsQVc8p3P55fiGLJ5Zn+EFeDHbU0T2CezeXQvT&#10;qmHapSI1CodeIpZNpRDSTck98blfWW7B4AK1KShzqXmHLYMAkNTNmMFPQ2DYagV8jluMBVQwZGBJ&#10;OhkROgXzfvNC1cMSoRmUOMLC4uNFaFXARiOpnKEAEIgTuvvnkFwIYAcXXpKKcaCt+uhVkkoMVRCf&#10;JFBa+JIG+VGA0Vi87sXNmL+OI4BtwP79SlIixnF6NGUV+u/YHbKpoKjaKtOcp3s84mO0nU2UOX+s&#10;RicarcKfVyhNBUMK5crvBMAoBuxMaoBeWqILiEgqmrgCizv/BoemyZWyU01kMo1rUEGBbZvPoJ8L&#10;bexvTpakdVbiOniyqmpfQ581ceSuEJmsWwTYf7eFEECEMcPjXmhfx4RWwMTbBsTGWB5ROMMQ0uEO&#10;aGkPNfSVpFSLRwmIJRNh9UmLDhpPxNLxUbIu+bbFDLgI4n7Rban9BnCkSf0Nay3k/8cUKSoiwgx6&#10;6kSOErOYkSKOKZxTnOmhovtYxpUrgzRE1bqxYJsvdxHe/Bw8Fqsrom0UskZHIaOHmdE0RC2cTcSi&#10;xvOKMi4+FjRIL7DRwiF+mXRT/pWzlH8jm05VnFLxRRN+9iiC0J5D6JUtyvoo33bgHOd498peid7w&#10;R5ch5ePynwco5n4wRJklV8xzy2KtzA2MvY9GNu3ZWA9Ep3uycPe5o2wfbXvjVmEGBIvVJgXEDdqQ&#10;/jn//bBbT7MyiLR4bsI5YhgUPffhwjYbp2CBrGPOg+rNQn4ZkDbDJDetdYScGUEzEBPBMGNA1JIu&#10;4+3+5jGE86Ae0TuW6pYFOFuLw44duyjogwhVuzqwIELynf4IaQFzeN68raqw0VRZoV3yclXPzRjx&#10;sIVJn0Sfdz37TWJ8DcNeMb66NWW61eyyhHiwfIfxjW3rgE2cdRk5HLVxdzCmzcnXxxoKFS88KeuQ&#10;TSh/imkK/SC7dE7cHUdNiEPjhMk27VfDId15NWEHUD7A5qBgsPfSz0FBaw83lxNDAbGkNCWLQJ9p&#10;UqENKsJVMRFkB2aqkLERSBUMrXh8JQdaap8fHLBFp3hyXFyQjtiWCOnMoGuk8LodtQ0gbo0z88Yw&#10;+QOX8nfwh3gzovN3/p/tay7WaCIxJI7JSujCy2s/IN//Ryz/+lyf4DkoOkHZ2/m+2BMgggFJmeJn&#10;zf/ExDGRkRZV9ZQkSYhRDrBmfpD6KdzS9fb9vjBibejWI4sPHZbhaIQ1SFmJsTCB4mLv+JiQX+SJ&#10;aR8vdB73xloucthI+Ni9dDQXJCRHfbGJgy4/sVmC3Fgx5MSUlx5FLctEJCmGUiLteMpqVTTemIYV&#10;CJe6RpYp0NNHVuFuJKOt/3UupinfCKDj792DuywUmReh0XZEyw5bZgeBUR3NBAEjEEgdgHkpGjIU&#10;TfH0FE3oPqzi/p/r0motrIXngeuxPY3fR2beqia2Jnt1TI0F/X1bRMWNOQgqRJsfLG62YPQkp8oL&#10;cuElFTESxQC+wEv79aVKfNemjsUvxGcspXVBSWHspWsnZ9nsl7Nm6yyU9QbG9Y0ykQj7qJPwvNCx&#10;eH7tGrJ1z/xNxjIDv0P8j7bkb0c0B2V9MEAMEAiDCMQpOiO4Tk/pOoUWNwgEED3F9lPgScHhBXAv&#10;/pIj0Nx552dkcXFsBgg+49rt6ZVWzkXL1EtKvZhLuJcQMJYJ102VxPVM9KkRHlRj7fqspKy2s/Kl&#10;EM4NmgDEMNOEMGgAAAEbB4Qp19SCJiXGiZW8Fdqa7VHqP9CNoQ1FSFtqlmW4KPTlbnjKwBy4vTHn&#10;6yiJDymvuSnpnGmKu7ZuuQKLZ8RkqT7eZmkt5YSC5IT7Ym8qGYLY92Ws/85tUFMaIxn9T5pueNFJ&#10;UWUiqXFjVLnG0hu8Ct/wMi0KStvm+IPeDWYruBrZDVLcaUTSY33CS1ZuFJedSkiMDU7v7zBfOcej&#10;d0ThCnMkuIE39NA+ymipYjrb56JCz+ez7964OtvAWr8ZkatDdNsZ4Lg/Q7bla3exeFSy6qgtf7GK&#10;JyTE1S1zmq1okl1nIDHqS5xvInzXL+3NSEvoRfxJPtvu3omAexR6zmq2VKA7Pg6g3k29SmQkHs19&#10;s61n39S24Hu7JZSVsrD0rU6bU0rL6XAiJJJ0lzS/Mbn1Qfoxckm9Zi5JaykIcn1nfwEcpgNpcDNJ&#10;L2YlDzczcR/1ESANNNpwMgDfU0ifCsk3JRUpIryiIuIoJhqPXSiNakc2lcu42LOakJa1ShJd5WTe&#10;cBTmFfZ5JTrnctMbHcR1Q2zYyE/1zoEhUuyOOeSYEgqMuC53KXZ+NpRN5ansijcXW4H3DbG/8XbM&#10;oxMQtE5Hk8izyUjYWjjlmSYxkZqkYKi7ZBfUnMMRLnSvzCNKHdTDz5zgKw6TktUEnWUCuSDGyb3t&#10;XxDi2+5a3q70kfp4uIRo8tEynHqUFLQstjllsSiWSaTXOeakRYeSJ8Q11y1ys1oSzVLWYGYiMjXT&#10;mW5LS00pzkw9s0zcPp7eCyp9GXFi8V1CfF6ZGHRv9SdnTUJfb4sCZWqtgfdRczMilvAzB4EEvNgk&#10;5ItRcHiLz031mYt0Up6pImrEtQVF0jSaSEj01r0XbpIjkOCin3kzmzYILo7SWQoSvPr685NTLwNm&#10;u15EazXLXTVdjXyVdcJJ6ZB0pFIjMzPr7km0k4WLgjDmt9KevkaBJBvJ40w4d23+uk8wJpPLca81&#10;QomCwGaFU4WD3tXNMKrLOkLRa4pY2SluoE9IkUxA4LmBiifyLycUE1zS9FEy86ZmmH2TnomUoho0&#10;1GBNUTUp1B1qSKfRPNqHWiqObRSXVKmxVHTUSDsUr7iqnpYq2Rmv8KRMDDrGGqAlPZkRpE60iRGm&#10;Spz1NA3jRzUMWeaFSj8GhHN6xAy1FmWKS25cJPOXM4W5GZIMdPLKR2QpyqKZTj70GWXLMkZ4fKQ4&#10;NfeeolzTaq8zOUWWRWJwukxss8wMWI1hZsjnrQ5k0kQbOXiJtFkNpEQM1r8royzrujJgNOMahWuw&#10;8qDJ6VtF3ePCuyoAR+jLx00y4iTwEOTxjcyaazVhgeSoyJDTHp8R0zIe+9ZEtK022IoaVc82CbXQ&#10;XrUUWzD82JNsGgcI6OBEyFHTWTA2kyMURKLQEITNzHEnmSTVZB+mFDuxfiFrIefM2HhpMVjkmiyX&#10;PNRyJLE0AkjKjapOIaRRzWmz24XVlLRsqaDleyPfci8euQ5VzSfdZ8AKMREQEghiKIIanigNaQuI&#10;cfkvWk6bJFGkpNPUXlxFkaJ+TZJoTU0ITqFVwwKXkjVxS9LhRVsOnttB/dM5EcubKeKk1iTTR6+l&#10;Hz0iTqwWeRBNLZ8ujGvGgy0NNh2FjKGS2IyGNI0sJGJGivCQxI0SZEcL7wTIjISnEIkciItc6itL&#10;SyRVjxlGuzFT+66atdJpRU7s4hFyWS23mTYgqxrgMVMi/s8rYcqFPc+VypSNaJMuCTpNTzxbIT0P&#10;dH8QXwH7F+oBpK0lIJtKUNuKC3WVeFd87BUp4AMmp5RJ1u/iiJk5ZhJ/FhCRDRyMjpEjHARFGPMl&#10;pkaOz0ZHKlSpP0wN4nLbntDsmqVdFEK83QVcIoqfvmNKTP8qhfJinKGFFrzn6Xs5Ml1uJFypdn4n&#10;KzgvpyC4UQRLyZElPbZLxDaUdw5SbwNwhU+xkHXbEQQb/Ai4K1vXJai7uJM3iEEp9wXg4kZiFGIY&#10;2CRiaIqJi+f04EOIxAdEACCijIQwjEIMbyxGAFjalZSBSiINntI+jyQ15cFN5bKmcqguFt7nLxfc&#10;WU6JRF0Cgk8kKFf562FLaSbwBvVIEUlguZW/zTQOQqilKzKzmjyl1G+wV5ooisXqr8mNycvU5F7g&#10;+SVtA05aqu6zZkN/qpieBUYfafiYPippqimlVNSX5z1iLZJj1Xxx5JbyTkpXHVmnNblRuUKd71DX&#10;N9HWpmVxxVmdTwMVcbKcKWxpfsy04ERIF1OaMowgggjGxlEiKihKEWLLoQwr1xcHT91s+SOXETRL&#10;OeNncU5S95e30VDkS2In0E4cTe9bJnt4FIUUo1tNT9PoRJfus+3/YlRoQ0RDeuCU2WS+gUYddQi3&#10;eGJ+3gSTOB4wAVPWQS0KFnmgUrBkFQTLiZhTJQo8L8MA0ZONJmhFZTIkUnOevSCXsS8ts9xUfmgS&#10;aSXTTRozFZZBRrtjEnXCKZoGcGjKTLKoFtNnB4mmhHJSY85ZELNFmtxJpfhRPmJEfyPVX+e792yR&#10;yAMmaDSI9Xm7gUbTBMzIKFDmFcw0TUjdzhIYBK63F+1q3t92SPazIkzkVbIDKHOTi9APjiSbEMgC&#10;AbdaJK3T1bqB5HNA+/hLqXpOMmtFpRVkkW2ybnLUDNSir3rQvESb8iDrOpJjpGzXsw9sNBxYdog8&#10;pMebhRG+GcdNpdQCM0Z7GeUXDFElEkwWUQML9pbFlxZUQhEKKdhPNQKKEZ2xRJ1dwPDslFlJhJ4F&#10;5BjCWIRZU9aRswoUeMoi9HDuJqMoOZGk295m1m1xbcpikN26lMRRIhAkCWFGIRSFKkSyyAKJaa7J&#10;a4jwRCj9Fk1vijWyosO6GCd8U1rhTYRvo5LtNFyaLPVHi8BVykYADoy0WLtnhmDHoxudOk6wPN3b&#10;bBZHwThgzbfGyFLBZJAmiSYJgxZnq+KqKTpGgYe88Ric5eaKDm5sHhMGGzCl8B9oiuQThr7/BQqY&#10;M+adJq4QGVLSb6viJF6drA3g7TJbBTNHJdPEVNJUdAC8ItUqZwewcCXU6po6xpciYqmtYT0BERtX&#10;UVxQIJUNbCERqaMI0aU2kla9sB1mgu+nsjhbPsuadiYTRs2cxaOkKzvundWm7MI40imERzLdZZqb&#10;cdRcIjLoGCa0tnHhPPCWOT23XrkerQYaI5NMzcpPJTJPYiQH7BI15aoIhIZE0WWqiu49l3Em56s9&#10;s1rJ9Wd1YR8pJs9CZjRphUBDcnZH+wA0jjPR+5U6e7ZMT6K34EHRvJ4SSD9EcbKjYIaF6pduJEwt&#10;2c6wmzK30jWkyeRPtWTyTZA7GjYUXS4bafTo5fpqjk2uq6qVPHVoh1DCWTHXTCs6piha2u6Eq75K&#10;RdhwlaJEiqImef0yXkmXl0T1i66E8xWPZIr/hLm0k7y12CkRgrN3/kiTIlySvxvAgVW925Yr9SPS&#10;1qk/OvYSwlZdLkvczcn5nhUWHM3UGixyloHAjURxsmBPcE0mIJ7IlargmaS5uk0UMjpsnKtIns0f&#10;RTeTYgy70bEn85U2mGIqbdrWnwBbBKD9jM8NTI0/qYi2M24oZXk0DwhxL829mywrUTDNSVKS1WBc&#10;CzZekmpZQ83bqgtlXIDcmACmudU3QANB1SelVrutc+jQPgkmCkaO7Epo9u0CdEzQe5jivhqYomEt&#10;Sejzxqi6tw7NnmaqDhJVOqYdgOrmCmZnWGqSOQ3RLtZfBwW66WjQSR+WGgQoWcgeRc01BhkcEou6&#10;U5xvBUCCEYqZJ5ADCmqt0WpwgzfmqYATW7jnT1ZUzRwTRPh12u0uyS3DtRL3HWWS0JMDju5lTVuC&#10;pP3OtQF4M6TNYMjYIJonhkZkjL7YxS5r2ESkdzlEcppgekSZVg8qSwU0rWdC7yzhU4IuNlwEJx13&#10;MkECTNh1yqLhWDlsB8lYIOTTwG1WXQckmZMCk26JgIpSwGHUiIm0L0BHrlUbAdKTw4sjHmwL5umw&#10;YkS9KVLTSdMqBKGDl0TouFqkTBTP6YSOvU8S8aPA18eC3mDaywdF3rSfBf8NA2dR9XYIIriw97vI&#10;MqNiUxXVkjw0nRVxQ8xBaJL8E3l5yJ9A6dhKWQGyWqi3FtAs8K03B1N09ym0lLZayQ1iJL0dmyw5&#10;mI5GJLmc99WTpmnXXV9Ij5UHwifjXXpooKywfpbhddUyS+FUkUnR4qb1FLigqwc9o1az1awKKWnV&#10;zDIzWTqVwXdtxRQ0rhkOfID0evwfTAklqOiXD5qLOTStwlHgS9oIq6SJPgQ0CWhyDmykxJMsOpDg&#10;eEzQaAmr77YB8Gh3JyMsO00kZfHRXYTmF+5a9qi7ooMqxFap3hSZ16nXnhMccmEbz7FYViOIleEH&#10;MD6p6cgKIjN+TPVATXw8GkcqBD+QsF07RDwzl8tVyr1SrsRImm/R0yxMK4eDPXhqnBU4PnRPu7Mq&#10;oMdVp87dQryoJZYXjqXpJ3wSZaJBpaWFDkRnh+nCoqJ9qDQ2DDSI+SUVSRt7W1Sas9jkCoSomcvB&#10;hJBSN47PhTI2ZX89NHR2gweiyPt9VZoIsIHU2JvBTBn2RdTe4hckfRNg1i6YlYcanSU8yQI21nRI&#10;vgENHIx4HFcKY6oPAlEVWo6TPe7mKf1SIka7mWTW0Ndr4jjzIgr8EXUOgHDEtZNrsnVNEXmTklI8&#10;lKfrSM0UKhcGGsmLMJDmZkNbUE8VMirVpOZzcJnU8a4Ju1ue3tAG1PTUZ1UIpyMmVGltD4fJ7E2e&#10;ycMFHLbCXTLBuRhdX/+e17XyarJCLIQoqrmhKvqBv6TM5MEwpatrUcmVSBTIuBNylJtkysq1JTsz&#10;yULrrb/9HuZEj7AmpR4ZGz+Q92dRcoduj2UD8SfJJFBIUm4ZcZ4UsOc+DKT+amBubZLAdpZnNBhU&#10;HBNrL5/RPoqy/qnub+oEwps5dpzRQRItAh0T4JmBTxm2T2VgY6tMmJojQgCaI1HbY/IbIHl0OpSa&#10;Nn2nSsLRG14KkzoAdYzmDiT8Sw3s65wU0ZVJtJyu12Wgpur6S1b6A+C5kFYHakFSxKdJ0SkXuOc2&#10;zppJTqEhxpK8moKn9lkTmekVcFzTAZqoigy5g1DOSqHJSQlgTpyJXaosWnIDJHzKkj4TwSODlW1F&#10;TcK588VkFSvM+AOKRs3pQ6Xse3yWwH4pOiOtbzom0EBeclJTlx69YOcqZhTmDQEFoGYHEGhBCGei&#10;aAQESuHNZgQFQEEgIDRKCCUqJDo0D04J40OtO4JSglqFNXPSHRUxNzgB1nBTeI065y6RYQKSpoql&#10;2dBTovmsEw7q7i8gYS0Q4xZvmmBSkafoSYkzw5wcOi6BLgLpjqkiM8Wo1GxqCkWxqfrSTss4IAVW&#10;RKOuNUcFDeyDozVc+FKgIpu7OCYs0igg6pTdcctqf6k2pje/8t0WjaJpaUJNZZfZPRyV2WPqiPdj&#10;pG3e0p5PuYbEaHp3xsqHCvJIQfEbn5g43RbmXK/MB2sCqtV+QBmoJG70DCcH59AiTZMl1Uclg0hw&#10;B5F1Am11wNWBtQqZ1rPFqwW/+e5VqZ7T3FalnhEjhbDrK05TgTyrWYOZkSMiQpMLkm/eFYcOZo6k&#10;2SZqzSggil8lQNcFnDuRQahaZR3FntwfVSi4cqfSJAhAQTQ9EjkvzRdGgYJjp0FJHTUXR5A8q1dd&#10;4Wj5iMLBsYc+9Ah0wNMur0mCDsjV0Vab0eSFPaiQVd0aDtkyOlXCuTnyKt0zJllDWyMV4dsmRvsZ&#10;Eua2gjQLrccGIMHZj0cZvwZ4UyRPsL44kK6UnSAo67OINWkSiYqL18O23g3c/lJ9FFcKBs07gzGW&#10;8HijTtxRZGcQuJGG5Ji3MaJLxMN9EgjKSQR6JHmW5pZDIF7h4JAQOAUKgNTOHCIIgw3fwRRQtC1m&#10;AUIsQeZXq2cSVvrJ/nTp0WtOnda1rS9TUII5hEnpFMDVZx6uQrn7wN4ZmWeZyUxPBYGGaarkFFYo&#10;tPj0V61MyW+8a6mjLyWR9pJh7S6CTMYhAMEXQWQUZkA90mM3kRsQ5r3DhTMWbK7qTR1RWCvxncVs&#10;JcKOk408mOiFhw0MxlCkGRclnM0oJc9ldlyTYWgajRNHWfklA1bCJ2LpK5KWi4jWfamSSiJtU2EM&#10;pBTXdsvNfFElMpskZa+PffdTTnk5Ee6zA0BwHN1PSAgGiFo2iaWlUeHHsNCchakVktKfyIzR+UNl&#10;mD6iyMnB8W1EpvjlZ6UTyVnU07R+mZo/ma8k7K5dL/zAdlgSoIB7oBsrQDK1WxHfyYBZSUt3Kwkv&#10;Jimwz66D4kFkqj7OEKQcbAr2UoV3rsuBFynyNaxZsNeopP3S93eE4CZvOkSVOiEHMzV3s3TSLHXj&#10;Gpm3vcnT0cMlUcmDMRjyIlB8smbjiDJEjQW1qX+bWSM7X7TPVPBog9bSQPFd8PhHBEoj4mUmXlvV&#10;z5DIiKh+WV+bORlqu8ki/OXeiX+/dcojC6B4pu3poyFXJmGGizDSdS8IvIy8KUiuJGBZLCqoPi3A&#10;lqFHGkN0qmAaLTP6nfVufmmNSnPVkXoYjMl0fL41kyIVw1ptJmasnSTqbyqs+Gum85EblclbQa0R&#10;zynT3UORF1igbIc2v3SUKv88zJAvllugnSJhlGfSYfl5JIM1UtjVpumkzWKUVV9qq5JqBtJFLWJz&#10;1dsUnVFKkAiK+FNR5PPjqKuSRQ3ZUDJiEnADixO/XFFsePHu8aT1SPdKKSLSYd9iFnAwSLEy2c2q&#10;8NZE502GWXhIq8OQo7w6+3MDIIgixqy3+Sym1cibQklT2NihgRYWNbtAX0eFJDRUHGkqU86pVlFQ&#10;rONMyNHWzIqPm5hSNJ1GFmFFkYakk9TLoWLEw5jiLKwD5jB2aTqdN1csc4YwtkHQYStKtXRNNhFz&#10;dzsP0ZvZE0+Q3fN2jy3AGFprS0nmibJ4cC87LSwNQyRxpaIGln502VpUiWWdmyR6x8yU8LOMzMzf&#10;v///HtLS01J+NDLb0K1IPm11XC/eSIu0ScbsSUhHNShhLrMZoPlKUjO5lkyNkICkX//kmm3A4U0W&#10;302FpyPXi41Aj0IxXPbjLmjosjlAmU69i3TciWNSVJ0zYZzFDRsiRUAZckmXJsl0TAYBC1zSIWQu&#10;WUgRJFKg1y9H1nQmzC0Br0DKNnkVxbQ5rJUc0OEkFINDmJhW+ddeRHQTfUDOqkbutKxN4DLRLks2&#10;KteZM1l9kdBuhh5GSFPxAZTRX+0ymSTIjk665sKlK0dRbwvtc9uNT2lQ7VYtAtKbIjHlnZMjouG0&#10;SppRKY3jUpzyUiKigHtWTyaizTnUmWU5FcLdminMjPfRvky4F55ihjVQdU+cQSrf++5Hu0DIIuk6&#10;ct6Sd9UWuKqpbj5MQJiTPsoot8226Rs9ANWs7go5ieOUiYS+LxEX69Ht8E3KRDqntB/p8EuWB2SP&#10;MLkBFnkkAIeUxhl6zKXCSjARxqTZJYSQGsKE7h+CxrzyT29lMWHSiSurELpKcjS8kJlZlpiZHRNz&#10;KikjJ50g6rTayKVLyIdIGeHMfC0tLOWPKFsEhMmGCZIFygiLBoClX5W9dqTieakl5SjAIsKhRMSE&#10;VKkaB2k59kCCzONIc4iJQag0BtBmYEgUB/TTIiIWljix5adyq8ERXExOfxJF08llMaHW4lPVlpVa&#10;/vYIVfPJWoFNEaWvg3X/yIzAoFUCAFbNASIiSANJIrJWw8z4maKVhG3t1lb5FKKHlFJoCkAc15SK&#10;vpLKDdQ0aH0K6TDTIiLtSVH5zq3yDpptIxRL7J1U7fpFE1OmZDp1JN/9s3iuxIvbMt906/qsDeTL&#10;hck/ve7Tw+yyBQcxHRv2LChP0mFFmvrSxpty6TM61CiySfbHiprIWTL7KR5fr99EVd/eUyd3bKS0&#10;yczunmEmX78rcb0LEulJTFmcOwkOHDqq8nutEmos9CJypSg9NpMC4kTsKmmwgAAAASHUYFA/BSBA&#10;sEg4qEAAkYBBAVg2QLoBG1zqL02XJa0J+tEnDHfci76U0VlNNd4lZpeUkoSDGbOa1Iq7eVUihmkA&#10;cKSXRziqqKvFPsyqEKuOQ+RggHIkukVlT2UD0GkZ0/1YOtpUslmp3kL3QunpZpg9iVVO5MbpHmjp&#10;Fhp0T5SREnwE203wdSaUeYQwN5oG/k2p6gV4vTITZjz/OkgQIHKxWAVmJxoraIPVhb89eoMgmTJF&#10;mzxRXQNyZsWoGz1Dz8okl5cltHg2mhDSMIM9S3mXCrp7+0lrqJqUVRDolSaFlwAAAAEiAxgM5wSU&#10;BmGUAABgAAAAAAAgAQAAAAAAAgLZHBgAEYAABgAAAAwACAAAAEIYxWMIeOAAAAAAAAAAQa3AseV2&#10;IAAAABD8zE/6kvQPcFSCnjQdzc0s93Fm+sUWCdkuTZQEn7o0sWVO5IIx0a7BRLgrnyIIbBuA5GKH&#10;knz8VYEHw02kqaoeMTuJU3lt1TcHnkyonZJZ76j+HKGuoqdQgs+uEVaNoANsTBv29elzI7T+BsTT&#10;MoS3zSBE9RZvNKOdFp7rNFyTMcQxBCp29bZtQRns3BTeROXHEwQ5UcQS1kNEISe2GeRFAHvK1BsB&#10;E2yiL++DFUNkhiF42ITMpmB9rtgsYiV+2QoAlmuYTQJkZ8CvRoi3IzWk1pz+QUoXiW/1qEXh7ZCk&#10;EkkVpOUiipt8IcZRkgziZ6PfgID5mCOKJjMvwW/PWKUj/V2xYCQAlppmD10FhvirYIQH56oIsrEJ&#10;I9VbwGMTOjztVFjeruLqY4DVcK3wxOyj7baP15kCogs3dql3iSUai14LzxEKujc0Ufn2yd7VHniy&#10;9htaD1uCMJWec8sWddHRQ/OqbxXRLYVG7+XRsDRHEhaniFp52wUxK6NQmg1ByMQKwAwE0FAassRT&#10;du2ShqzzKHhZ0bHGjO+ePjRnf5T5kruTkT/lgCjnK18JGtqNFZv5Ro/qXjP/6gnjXN5udEzJ0N0f&#10;B1lzkjZjZ/qqxQk6tq79Zql5SYiKzNTvFPhezRWe0GiBD/i3NLCjfagqVdjGUvmoDr4cczi/fiEI&#10;K/MWcKQuOBGJ57wblcy3RMkUtHy36x1MT6NH2iRIvXe6O0SNkllaLQpGBKIbTYNpBsVR1oDaS4eE&#10;jVzSqOyNjTocpcvfINIlyPCEfxWulruz5NGqqLeDMgZiBpVUpzO5kc7RxoW7jrQQk73kMnJE7Hhm&#10;25OXBwCtncTPHElLMQROeWyXd6gTPnG27+AcLrcYx9F+pOdVE2Xe1Bwm1NClJWcBGX84rAW0KCun&#10;ChVGmSM3rjz9OyUvK6H3BF3PnloxKIuH83IcDo6KFMWzleEmrRcUvcTNVDpsQjx7Pqf7sjXJPxcL&#10;DUUwY8WMVWIDeamWRQiniji2eLs2u5zEzLhmE7mxU0kHWTSi3lkJx4UZxIEPoKGprRLlXvrhWEtv&#10;6PIzm5vAUu9Aw190omRbARIatEQB08060iIsgjPNTEyE8qvfAcmjXG2jP5lQE/OwHjoTKa51pr2M&#10;p9UxYopHCcCU/jy+nJAgkZVaflpLO4eJG0YUzkJHhacZQNRDvS6ZH6K4HCDqgIn9O32vd5wwpmAv&#10;FViONGYcmiCIqgZRkVpLq+7BspoEnmos+a8SwyNXlzNDI+PyYD3aMUjPn94Glg+BoC0h15ZkHgIR&#10;0+8R0TYZFhoIGZOnWMyNbQSK1OSvyalCwZv30FJv1Q3Dqr60qRcDiZ0UDfenibvHRgKMUSb+4Jia&#10;eA9gQOnhHI0ijLC3O5Cx/LGz5Rk74rNE4F2JCtctR5ZSPLLDFJFeiktCkOX6cW6Any8yk8w1u8Vj&#10;F5D8RMGZbs+wS7itGBANsFObH7yW8KbYi0cRHXTyQm7N+d5k3eKxKyriGR39o/pDhW5D17m/oyRg&#10;DFRxPAK5ch4uakpcMjeioy5ItaoWPBi10TIvpQ2N6IpHeB8zuXZYf1C3HDSVmU9XHZ5NPGc5pVjb&#10;Oc2SjeTqPKUilET+9fNQuKbpi5nVsNoAAAEjK9CGImKmJyMeif27l57eFBM5+osxI+IJsvXmajf7&#10;FG2xzHhB4jFgtzyMi03Ps/HwS5SCcXAzFJyZn83L7RMg3fEs+CcfWfZe6oyWcr7bvCrSvZb5U1iJ&#10;TxKXWXGfWg2+jqPlaclTrNus3v+g2TWSpcB28+kvbjdoNSTlzRw8tk2TMkuxTaW/NbgKo/gkaWGv&#10;CxEyjdwBRUNg3ASJDfZqaFOVmBd7VeX3MotG8ttuGnOkgk1MuNHdScubPmtpTk8+JNC0wpMCZ44x&#10;A4JcOme8KuA3ga/2IkQpU8aDUoptyicqnEtoGuc+0twIk2jZbgJZZuAZFjrxBedig56ODE4O3WnW&#10;/7ItNnoTm3Ykz9ZLSlZhblwYkjkW4VNnJPs5xMXKUvQ35bwQ7/CL4mBQTK7eXGbgNM9Ys5lJMba1&#10;mydcsiNo1HLU3nmoFo4JlTmybEf6eSp5Zpp/1zpP9Yykt90t59a4mSkdue4L/re7scKKQy7r7Ukn&#10;a+w1libz+q2N1BsDXFPTqz9XRN7+ucLST3Pmlt1JM/wbN2xvDGnL8tuuM9pokTdrt3Gpkm2VZzfU&#10;7uJ1+KQMxMUz7RMkyyqnEp62iXUUyVFiYqkCxFpwalLWlkJhzLGzZnvJ5kzXQovk2HaSDOQkU9sy&#10;ZlxKOs41UEEcDD8QA7ktut2qPglk2jkJ7JkbGSBhRoGoOU4pGUzCuyTPVphGzFItqRt0wjggqnzd&#10;eWy0W6ZRbciUc9QskvhShqHMyj0HdD/1VPUse7DTkg7V1LIvFqLpHECRanwnxQKCFLgE9l6nSzKd&#10;ojYQxITNdFuk1M5UmmhTM9diFDElJC0HQX0Cpl2V85TNg4Wyec5FMlyWo5zguafdYJsc5K4rllc1&#10;bG5G8216PSciO3nXikvE3ZWbB+kV8k6c2S/8BJ0OZ1ZG6yyScFemcsjDsrdKunHmturktas8umet&#10;00ecuYdpJoNaQymqW7ol7iPZzdMhXmnJ2fYY115sRpIHmyZV4OAItcvSCUqbSC691vJJNDURvTZ5&#10;WZcnGrSki3VO5/iYotuFHEEY44sEmIQyCilkkUQdJ6JqTZZo2YVmTqkbNJvtoqDiAUfnwRx55FvC&#10;ZYQtBQmhplSCT0kbYbMe4UWZaVayRGZ7+jAezmsYk8y6eJopILRI9E8comZBzMpNMzP701lucubK&#10;abSImUcSGpDUF6Mkwf+y6kV0EgCsOFFiw50vkIxPJfJHSVstgSK5aoNhEeQVvwvhSChCuTgSDWC/&#10;HTIRAH43iGgDzn7B4KHiTzTMnadZIUyR9Mc0dEvJraZtJfiohZBDEZUQrhyegTvkZ0xYcknYlo2/&#10;JAWu2aWnoEyKpR7JMjYU+NJyODyB+4FCqIJDUdcmy2Q8ETVArooZDkZiMjxshyoWHQmyTJjJngzZ&#10;Q2wx5dMQSCNRQghgjiyfWIaMcSrENGMxRq5b3J2tFUf/m7SnuTVppPpiOMbbLabkDgZe17i6t1Lg&#10;h3IbdPdYgiDIuMe6uWuPHbSIuvxlQXCX70+hoc21DwyFKXK8lpqkts4ME5kitxdVpMLSkZ5iVSfw&#10;6M4oVcMqaKKTJVI2VcRu1ShYZhVJ0XFZlCQ1QiGROv2VbB6mXJ8Ctimi0wEVbqJCPa01a7W1rAoo&#10;ZkJK9ayuSNnTbLZeqxczLthy4h6XoXKpx5KeeSBoeRHuVlmRZIBMmbWkWEjFjRDbHhjENmHJTMR+&#10;Xr9H8MzONncdG3biMMRThSkFl6uehzeAOE8BxBRBJBMnyu8L7iWGjlLMLw6LM5ovNoqeuJJTxO3v&#10;E7ypVWczglhyjUknrDkUOTjOBFGsl2heX87CCCvPhwOSCZOFk8+JciygKRDhSeKRljlllIoV55SL&#10;lwq+v5RBui02cKcmCKphdIUEUaUYBwUSbyMBEWD4kSLKJLLKIHcyQJLQZagEgOSJCixUkdRJCULG&#10;xBBEQBAvMSVLkkqeUWUXDGchkoEVDZLIimb7kouS34QlwWNI2OYDSIozM4dGxiAwpEPJnBCIQ82g&#10;o8WIla6gIPM6K6KDnQ2D6R7SSFAvNgrmbGMRUybxoSVvAWChLAumFbNzNy5c3cf12NLEaWXTwkJM&#10;VJTqyWZsmFfFFyr2RoMeRu348fsRCREj9zPGK+JlW2pe4KUY9QprAulPUIUUvBx2OklZYKqjcnp3&#10;1I1p71Ky+5QxiAuFJyHmW9237zFCRkhISRn8REvlQUFMm1kbNY+NEHrFPFikhPGp0zsJwm2DSRZx&#10;dsrBonR1yUjZp/QlqHLjZINQqCP//OSde3SM2apGZmmDMuQzJiPIgpGFMzChVjMoiU7G0Yl1nLwz&#10;PGUMRlWoWiKpKgwVCe6KxkdEiKQxkyNJImGRiwoc3CscqqjrxpfoNjx00kTw4GPJHZ4wRUqgfOzK&#10;z/c4+FFyxBXYShKaReBxYSTIj0DyvwlKskwXEKwlAy+qZ1CONneoRxove2Brbaweu7YWCxKxRFGQ&#10;vu9Y8f0SLsK/eE9l+xCRpbY1YB/obGhsbtLhbGqriK5vnUrxdZErxwauIs0HzoNFtTGfExG8Tfae&#10;xu2z2xXOLOtiNxvPsnL25H8mkTWocA51pUpmy/lnZSg8UXK+5xqK5m+kT6n/gNb52OHtqIMmmMMg&#10;SCC7JtruVHW59rV2i3TN5KO7vpTo//WKXaylDugKZVYqqyt0yn63lZWpwO8U/xr26g0ikRla2/et&#10;EgOZlDV4lbbxS3Fg7ezDFd2cKjfKGUqDBcVQEeDB2KX4DcqtY9rHPFqe1uUiCmbl1yhFIpg4EFbf&#10;la72RuV/beVYjqRp7cUOIYYEvc3rkZGG5QfVodzFqg4pxat8NQnY03CqxiC59IlyQYqy2ap2oPoo&#10;3W8Tuo7dcSjT9jBvUiY+KgicXuK8p3RNOcS7cp29kUEto6z1PTeUzJM88NBMXKKuGRsPB0t5iLAq&#10;+Y5PCWvIC5TW+XX0UqLU02CCyM1okXM2QMGs2ZyqcE+1J1WwrckT1gJrUWROKmltz0mXLmxFK8jb&#10;RNtKcK4a1ntwK6EUpvBTNSKMPhsE072EYQ9UAJQpURHCHG17vRmiwiXRcmIh2paivmyShOFSbVEt&#10;dKXk7cMk4H9/5ly8J7KUEeErV6LmGa2LtKIxVh6NFKEeRJqwZXC1IILuvYKspNyXU9nzsXzWHnQk&#10;vo8NRHSyTBzZ6lEyrEi2pvSb0UEstVeBQZwRI/ZJlOZweCxo8T1BODVMjgWoNBrN2GpowaYqp9Cb&#10;kDURsVJk9UicmddNLNBWXRYXlKD1Ty1QqCSL4L9XHx2Ro+7kfHqdkHFojBakxJMKoJgyV8pbvEmX&#10;SgpuUHTWFs3lyYLCYZdiML3b6iSQOZ/g91hw83mcAyu7KOEGp1gqtOwqSWlYgXJByXUtpIuDf/zT&#10;B9eevto2wS2516Jp9acC7ODkmVXyRD4aa73rOVYi5XpNXMsFa6PWUHI2Z6t8B8nafRZtl1iz7ygy&#10;PUTPEKeptYKJs+SI4FyHVSXBLwRpgzw6Kgi6D8Gb3QKrWxP6iPCsHWqw90s61joVEiYVHJ0IDUCB&#10;8oKY+g+8uK8SQeLBm6DHW1ybBnGgccEcHVXkXCd1pRB+5jgla9FVUrrb3Cgsfyh0XTMG9zLgpFJq&#10;vVImR7weTa0kv0j0yPL68UUHIjMidYKyZ4Nbk09cDpK4gJdYeRu65xJnNlyVb0wdvCqeGsNEDdXp&#10;XKpX2SPo1VcTDjzCrv1CeJcODDxT1DvrIKAei9LyvZco77ZevhTJ87TBCIjgfPgiyDwfTEbOjRL2&#10;TkvEVUK0LODkTMGX7MQc6LyFNIMFxqS4JoGnlWa69JdS0DCkVBnamJQaneyZ06MlPDmwPldA4gg1&#10;lcgqvRwYPJZNcvwXg5EZEzyIwVJtWuywpoSTk0i6Vl12mU9vAwbT00v34dAqTRD6FogfDSM4PI/d&#10;dGFODTMEWaPbOJvjtIsK9DewMQNsnvK2CwQJVyrQDhSUz92y64cgcaYrpuadsdJPpj5kTk8uJFzd&#10;Hiu4zy6+blo+9A5PVHolKQmaTgooX1LZNqnYlASAjgn6gcxHRO2DhWgUxQDTpw5OVQOuDSIn3vjF&#10;W0dcOaAUmbWdEUGb9rKRnf002SaCNMYPWComcFA87mjPTJYajPQt+1PJ8EWFVlTs5GUu5k2K6nIy&#10;kjgrLmacG0iaUqX4dZPx5pgbdbSh40DFWLySKDiLpJYIIlTom0FLxkRwesjrqXa51TOg7lVczctM&#10;TT4IsWZq23Gkt+sCVMFV9fKillZG9FcfHHQ4VzkDOSLV8q0o5Lql8G9VX5LbSQQu9DA0sKSBhrDV&#10;7s+2F6AsVy6rJFRWwex5RKcHQe1OF6BBSbQTzDM8M3nRkFRQVw9BXgbSZSGgFCcljbu0tx6riyMJ&#10;UjmOD3PmWhZNR1i1VHdPIDDdpbSSB18qMzgT5g4sp5tgyw5TFK8nNzrJREm8ICkPdVPuFFu0oJSN&#10;U7T3SrwIzDQiMw0iedo8YRJt1yJApIllaCvhWgY7U3aeSpLam9IzKaZCMIkkc2W37WLGTMlRDtWC&#10;yWHYg5FhESNyKdODvCsO11FpOVYMKsGFMiUiOEUeFMiXap6UMaI1nXHmpTVVt6rhQVcWwMuaqcst&#10;PWnraF68kDFmYU0cy1hJXqLTppm+q7CWauFcgLDO9M1Mtwr81NMMJDSVO20uUpwHPp/ybwXHaKi0&#10;Xt1T5dCMOwYtlivREp7FFtYp+J9xoRwHMPGvSJocgQWakYROZBRwyuOWnjCQ0lfrwadRwkM/WCTd&#10;OXKwSoNh62VFOGxUx+49vrmmFkTN4NMORIntusvzVQaJy0gvyy7UENc2wdhw6ivWqFRcbBMpPMxX&#10;alr2sS9N0McWnoqrCrLYiYgJTkglatLI6BURO+40b82iYs1eCdneASyHUVz5sGhUzoSiRlQjUOrA&#10;cAh1inzdRye6A24abuKeoU3ST7qbSUpASUjbqt51xEuRFtXQ5Fo8GQ5Qs2DTliDx0gkpgFV6EZ7g&#10;gKPVq7ggLPDkHmALpJOPtmKmyZpbOCA0SWShQ7dyMSORnpAhXHiJNgiBvC2zQQQ4s3x2pojH7yOi&#10;IWxYaF4SHI2lMJo6FWceCyiUlIpxZJmRDyW4Q2EmZIVEpTqIyU5Vt9Hv9OB2YHNupaxylnAl6RMo&#10;fNpNkWf+CNXNNFwyLpfC0LGERQqhzOHOEjZCg83iNhrb5EkiWx6mZoNyRq6BVi1LUj0WS1N5zJMQ&#10;xs1MOa3lTekBkqSLI3ZG/AKu1pph80k1jZkaFaUiN1PRqlKyViolEm88TGpG8+ErPCc21SnSh+bR&#10;63wyelNPadKbtJJ9p+rpYSMdVrnujAyrvuv79nOkmltYAswJkhdBO3PNKdMpqzh2TUxkz/NA32wH&#10;R48OhEkqJCSoECuro0inIdR0KYmpy1fx+QB7poD6ykjn2kzLiZ8nvJFJhO8REG1A1ynCvNEB6zxP&#10;IU2MPa6xHykhBPNiq5fKe5fnLUCemJe/j5xKe9bdJnWyZt5x1rOAZ7Y5HERYPQBPPPPXE3jRJLTj&#10;VRnmg0X5prLf6TOWeVOaBPEY2RkiXdHYv17eFpOjFbaU9k81LD007bAci5Zqsz4SlDB7a2fbI11k&#10;E7o/b7KwpfzSBox11gx+EKahSEC/qDscJrgUjOVaw5wIstpAw+wbT01zNiSGpQMNEm145o+2Mym2&#10;Chm3htSlFRNICPzJH7xFty1ihCVJIyRiIxxxPGm7ybI8GMi48hyoUDNMcGiAqT6ump0IjNY115RS&#10;NY6OHairdZ1JV9dvQpZ5SpID7o2lU2f9tLnxU2XEz6ITy5kiZy+w+uLf6mcUnKvX2yjzN6E3kl6f&#10;BPoWcYi4mRoE8idsnsTmodAxmOD3yZSxwObkFOTIwI1jomznIzXB30lnJh6ku2ZJA3miPVI9MYnZ&#10;qLqd8w6lKtdHYJWce6D7hPnE2PDtz2WHky3UCiBvkjPs4czMD1nkKclPK7KSXd5eHVGfWoihocO0&#10;DC5ukj4VZLSRk0rSw6m8Q0/zPKyd4lBOZUlqTQLZ2rS59qn5eREHpqsmluSgdVidRlBElvNkoGbk&#10;0y5NNETdFIx++fC6t1WSJics5KwZuRLLpr0OUvI6paV19MUarz6yTr+K9TjsyDmSsllVOpldyNkY&#10;RkIpuSzkSykcKPNaxu6rJodMhQbBPbJaF480o/CkceyUCjWD8aCQpnxYXtR5HTdyL9dMmfa1b0Op&#10;USCoHgkDrNJp865nZ1munuRLIeiTUkfk90dj1TIvDT5GYVbmpPL4QsKpDoEEGwtEUrNwqJk4awOJ&#10;RUykH51pxaHk5KuqfRTkKSSiACzqpwZcuXx2+eL9lrgSYyRLXyaJr3OS0tXpVrANwPtRfad+QOZu&#10;bN1NN5I5jmWsWEdmZTGDPNyj0Qrw9QaPgqSZVOq2U2ttLIt3lwJWuc1I5das6xz0CblrPnlprIy/&#10;4CKoYkctTES3lTNz+J5IS50SqQFfN1KHzaVCeZ2sVVPpCur1UeklE61RYVntvPchZFlMtfVFNTX3&#10;pE0+pNoJAnrPNQcp1TUnRUeI2JiTAiO0TND5M8pLOumY8Pk6feGPIjJlv3+cshP0AYmKtomIG1dh&#10;QpGzNh821yeGyOIJA8luYZ1iGW0O5ZUntDOvERrO22dlj0kIbBpYFVKplRbJJRyIzPTsjaycCwcS&#10;eWg9H5byNdUvdGakc/3MCdbubTOLD0zjUUaiMGU0x6W2Cem/ky31pjh1b+025hZNDyPzOUW6TsoP&#10;E8raE1yAZIVi+aXqnzSltPhwBktvn/X//bS622gQkWdWBSmUlbLZTzlLU2r0PVOUoPPCooynWrae&#10;x1rmuukyArNy+CHYr63k9UvMwKJs8iaZswrIePzBduqxoJO/TlQYSDkecOzNnp1UUraC91AHOyjS&#10;M3mKRm+aplwFsAAAASnTUEgvAiBAIIBQcSgBEQJFOzMclEjwFW2yEPtanC4oQE7fHo/CcssmEBgo&#10;IDbGN0gAVkniqsqko/R5NplRbVJpiGEDuEPnIgv5hXCA6yJUtre61aiF0J8stzNY9AwJCTlZ3BFA&#10;mtyhQrWk9pi7p+jf2lhZChbkkwNbjStPyZKeEHEQZX9fkqez4RZJKEqUnoKgeTeaqaI3K6oIdJmf&#10;PoczI+EkPo78rjj3uiklHUzExtIfFMIH0EBFqqXZG9aXaIUhOFL2a4UAZTLOlwYwNpIGHkKr5hHr&#10;ziDCTZGgSgfJAQe2IRfWFLIPo9PBOsQpA1ADbJZLXbm0KMQRmS8EVjTJRCB+25oFVlP3ofBtNKSO&#10;iuYSHyM3jBcgGeYr+14AAAABKgQooGIhRzDYBBAAAAAAAAAAAAAAAAAAAAEJaliNiRiMAwAAAAAA&#10;AAAAAAAIBqyHbK204IAAAAAAAAAil9J/olcaVgAAAANgxP7llO+C/U58eG4rUGza8kG3IX8EAGED&#10;EYXGKIgoSfl4Gd0wdivkfRQ9v1fwAjjEGi9o+UsJXr6AdFG81aHEkTfJi6yAsX4kMlg6WRA5UYLR&#10;BogPiTVDQwQJAnNAkBoGABxQxk/Yx6L2iYknsfERzuTN2YA+txnHLOaPCio3V+TMfK6aaVb57pK3&#10;LjquDcEISEN2PJSBuLY9N2vz1WDUkNOtwgMJS+MozjRsEydbvtk+TpkkB8TbBRlaWJfVzNuOVKhe&#10;KzsG3cUaJJAQhTKf+1IBAAMkJlIuqOwbpcJA9IWCSdg1xgB6DOBA1StirSoIxrVymZPDI8MQHqhW&#10;z2W9BDeTuFt/8xUWl7b74QHTYmBsa0lRar4p+ozuz9XCCD4+OEiqAg4BN6YgAbBYJHCp/X4RiEjM&#10;RGgC8SIPRNukOyZfO2cBYtm6y1uFdXKW3iG/yUBVONNNMBeHYZZgIOgUctDaARkKroDeCkUq0X2q&#10;t6vV9md20XCfhESmRmTgqh0oIpvfELfydpn8apxKEtNOvVtNOT0S+7kp7w5yEqJS7m0QEgrYMZIJ&#10;dA7b/bTepsnsRBO5hXujcyxHOpn+LqD9gonQWQzC4fQLCGqMVn8MQ2BacOhqdCUSBPCwQKjmGN3Z&#10;ickJNnZbIMiTpIXIbFSjf/DnhqnUjpmoTy5aTuX0m4wBPmCNnPchDXqZCTIPTGD4HynOnJCS2kZx&#10;kPRPZKwUmK+YikE58nxWS6hqsxFC2B0X2hkRaLNNwjbAhrrlRU0JPSbYQN5ABHajXt4gBdsNUSql&#10;lzkhcWjYKRBiG7llICu4gqiP/ScG/Y9R8Z7oP/k+dDiEvABV389wyAcpVQSWsJyrVcqtIvlxX7Nn&#10;JUpTjB8cHq0DfCA80I+iLpEXeuzhO3KoHalqaFvxiywN+mPkKr2OB0j/aGlNcjbGiqQJNA6ZC1TQ&#10;i18PhzzjM3kXAhBgHoFFpA09f+soXOIUEICdO7O7CskrXZcf2vrSe0w/NT4vsX6wGqEgcn/rpo8S&#10;SCCGW94lPBLelg5Kt0M/HtucFx5a49fJlZIEJyC68Sd+IoE1XRUDmg3ofY2xwVAxNgMfZLaa6CkE&#10;Kqaft5XcHDS0v8FE81CZ6AR/V/2hKynzS6rxnYxEmeuE5F+T/AFQFFYOWEiemzPTL42P5pz6nYap&#10;iM910m8QAlUkUAm9TphqshCRu7/8cv2jhJqU1wgUghjbFKFTBJKj3+JzGA7CQSW3CAYto6LT37hD&#10;v1MEKvxjWYlSd8QrAD0YZ0PNWpCVn0ttjk5pTRVhAIijA19lNk1N6g+Mw03WaHMiDDGhEPGxJwBJ&#10;TbtBIQBGh2ig2SYYzjsmxVQAowLLQwDCSdiuVJGsz+mqFIA7ARwfIAk59IQoPlDg5FCWdQsLb/Eq&#10;Qo7inSHcCSA908I+LgDlX+axltI9ttXDXuJ+3/D1MksH9yv8E3KAha2iUYiLrU3rDOda7Flo/iAD&#10;aDoJDYKUVBYkKQaiIvPO6BBXuv/Nz20QTNa6Lw5OPiD0B8yBqxyBrPfOdX+j7T5D65j+mUHAzHnD&#10;UWbpsFkt9PT3LBAfETtM35+GmrhAIIRC6425u2Qa/Nb2xRQHe62YIFwT4wx6d9S6Uc9nSIp9rF9i&#10;Mb+JFHhYO0ISoqMKji4RCQ4wxg0PMGbeUQVFjJlMqss72mfcloGAMZpInFwgMIiBBP9DMIcOBN/m&#10;UOYS87aLzFMSSyEAws2SAZUqgXdmTkcvnWZbhxMOzqJyDznHcEfdybi2HXU33UXkfnkLqDKI9p/S&#10;Ar31dGJl4hqj9ATLWLBym4u5YNuZUNqvK4B7+Uv1A8iHU3/WRAFRQJzgkA3ThzCVdCkz7YTEcxUH&#10;xLAATwAAAAErN4Wqf3uWt5tTQXKftTeudJxRJ9JWyLX8MJOLUK8sCJFfahGfXDuJuv/FDed9G/gP&#10;N1PLm3gS4Qnk1lxe0j1nvBBMWp7w8Yxn+jpvqJ9wJ37T77e6lxOTyw17rkmu3N1RJ/XPakl/7rwD&#10;cWbxaxO41ecTJqPWxL7JmtYN8p/qmBlpSYnv6x3y5o2cKq1v4R9sca7wOMYbCjbOScNUkpfqgQhT&#10;8p4lkFBMmSKalrprs7aln9Vv/TzQJGYka6QNvm29vUnKp+blr99TS+g2TFFDiLyzYbgrIyCWMuLg&#10;83Imx4gxs2RjjRv9Z895//lVOqrlZaBX0ji6jYhZYooqRZwIuNP9uud/t90T+42voVW6SNxpJL8S&#10;SjZUeN8moYo8utI30xOWKIIxBcm3XU1uNibaJlrV05RuoqVWVHoSQMiUyUU5UlikmKuVoeNyy/qa&#10;4DS7/L3odcxt4Ca405m1zEehdKrXZ1BJOWxKKKZc1Qp3iS5Ub9ZyqNjP1MZMIKISxHWTD6bdLjXd&#10;PmYkXZKabPmQqbvq48SPhU6EKRnSktmYYxZobNqsYshSYiNmZpnNMDSuRbNuZ1Gjes819gnJYjWm&#10;7xAnqgA2jVwiLBEDUSCALSgLmZG1fM6TZtlHEMQcg5mmOZMsqQJl+I5bIW6XwpOZBympGhHnw775&#10;u6yDVFiNiT16Qt81M+rt2LNMfqVMwpZqSjhRMjABnEOJGINGJBFFxmFr7CGkrAcvNF3OqjnziaD+&#10;FxcaJHHkFYVA2abzZjzQlRqOs2DwAwgIwgNGKMW0RBEHjeG5jC+qSeXWm6IabZelL1lriIjz0LOk&#10;xI0hRcxFHSeYijRz1xG3mLI+CXXTJFmsq7VJuJQpzLKV5m8x1lE30aGd6XSNqELXzFrOWJBYXUOy&#10;mAe16jNkRyUCp1P0xiEd6Ezcm8k3Xg3rkW0w5Y49ohUzKyLD1FUUNLcBzR+iRXRbv9EwWEi4qQVr&#10;RwkVDQ4cnFkcqR6taaZB3W9fDtM1z1qFeBGkNBZJ5Oy2kizWTdgcweCeFae/Mggg+z9NEd4VZrz5&#10;TpLdEyyBmuRbSyrMyjmi2JoKUM8sjJzS0019hs0PvUfBfiJJFvcgHXjiWJImhyQExCCcE6BIVNBn&#10;As4WaPc8ut8r9K7IUmekcIubWdYwgT5BJXTOsZCqYifm0JNxCedihgMNperI49MIiSb5QbLNK5qs&#10;jSAG5lUhSAGNYjqTgeXwhBZiFbmahNMR6J23SNU0JImaLTKQI8rNkBeva6HSjn1hEIyIghiv2522&#10;R5a+8nkveYhCTHRCpjWOt7HLLG9E2FCzdMdYkJHQpFGoEmiGSBN8QpBjRpkdVCFJQx/SRCpDHIGA&#10;oOn8TKBJM1pVykmqZ9YcR1GKeqPVO0FDD1yIAojpTtc+bo1F4jrMO7kLj1RFrwFGLfOrbzNCZWhI&#10;ZByKxVTuOgYA3hR2Ja+eLqWOWmMpEaov+LIWhaWlCkLouZ2ipl6xGVAIb0ZZWRckQJEkBJqphveq&#10;fpZnKyl1UVqs1ZmZuhgdkMWwNdQtsxi0tRqtZMRR3ZSPMhTXManLpjuadCinndPIKZK7K11jK6Ha&#10;Kdsnbp0V2dB5UjqyI6vgIzKk/kskFYBRkWadlPKzRZRrt1kxJZ4IWelZKKKczoI0UQByVMQLId0i&#10;KjK+ksUBpkiP7Wp4cm7IB9Y8YmGTPJKj+lh3VtMaU6kz+lmk+SUmIixbNmxDnQV8KwMVSTfELkqE&#10;XpoUHA8EggUUatJ4qE7RWNQUvYzPJEC0DKUARBzAED7i2dU0/FdaMDcbViA2hZQH+0OoUpikZY4c&#10;tppztO+mJZ6LDlraCZ4FIlFkCQyBe6iXqJKgnYPstcVT+76KjWTrkuafigS4JENQt5/Mo2tNsciF&#10;/FePKDZnSG3nWwgpQFFMhTiiK1wN4tZg5lGVOikVnfyW/cXMFlXTr4juzExQS0ZbC5K9r/KZkLJE&#10;whMKgOxiMUjViaoZHgi/IV5v7u2/tZ82YvZM7lqENqNScLsGNdCS5E+CKU4IUeElmIqUuCUmjYoE&#10;NcFlVyhBcTpsrYXGNiTcJaBU7cWteDbFHGwtOaDxDC05oPC499D+AkLHxJfYTnNB94OzmLKna4uc&#10;RQwopNtdRGCZ6gQgMRFESSPRJJsc0Wnpmz0fze3ASl5LpdZyS9kKTjMaXqVtBXGiBLM7FPdRnrGg&#10;mD8JIDVCyFChrIYhEJq32UiRSlNiLqOKIKgF6zu+mSTJsVluKUyV9FMop6yijU7RIU9KB/vAyBNs&#10;s/yw5B+spH2fupyLlYAoSCQJBYdOCUCui05/GQUwc5L0QhGMKlC0kW6q5YRanBCOWKObeEhOnU+C&#10;ilvp45551Q2M/4nVyxUJohNHNRqKqWIiYkjRWSdsgGO4JLzyypJ7Z6hWCtgrLFECE6zF7cCxW+nU&#10;0+oqcKeSXuUnWWyFiiuFiySFWfl81VBvFrt2MhGkxFfdYiHLrDVIQoByZBRAR7yQDKZ7KZSIUkio&#10;l0CCiI8WAmAFz4plSzQysrIhrSmBiINIMg99z4WKLHFwIz3gbpY2not56QIjXmyq0LkuhcKuHYK7&#10;0oKFk9cZgSnBKgCujOA0UKRkRKyqz0j2m0TJuQ5BNMrCsHCg9V9ddFvmUIGwL1VBw+CbJtCRt1DT&#10;huU0pclX6zPNFBJEe/KmYsAruZOu6l2RsNBBl9ym9nKHH4FFcH5pR3Ii0gFce1Gu6lrxGEtMfh1a&#10;BO9yGQdTiVK2SgcTGRg74OJhmiBxu0tKvWR4xIpgG5FLyMInlikYkzIMlKrEZlJQEYsKoUI2hyC2&#10;jCJpVBCsPWVhQUmT2JAkxEZGBbM8jMCMAhkbcYHHSIGyjSmanhQptnAqzePckIWGIQUFSkFAQcI8&#10;IjoknCkZnQtLJs2M5idE6631WYIi8YS+nhxCEO0IMEKrhWQYZP8+QdHKWHRWmiaLNmz0h1AyIMvm&#10;yYE6NARC0+rFaGIkRmnDqlHU2EY6zKWZEyLunueahAU7E/+ICsigtZS5py9+ibo6+mosKjXuyb+F&#10;Mkk/OTa7M7tFhNJMa6sVANboPSi+qELvXBVNV+uM5JPkXQ1Kw23AVqvOThJpmuu28CrOIgsV/nAw&#10;3C1XFO9ou8GLQjgJ3gUf438NUBB/W+nRZmG1Lvqla78kQ/yuuhLiBurArzyTfeU8Q4EbUF8/srsn&#10;bsrXnrXLjv12IXOG5fJgOopIA9C41OketEG2VM/rQHaJ8ODISchJBFqhdmqSeq+JheVlQvNnNbMY&#10;79zUuR5rWOJpqmaOXUFziYX5ydSkwPenujJkrbXkWn7qdK+P9T6NLJVK1SiF7axP8TAZLHFG7FVa&#10;CF5PKxvJdCtWmq1V/6ekX+KRPTUkZRN90OPw3JgacS6D6zg+i6m10qnq8czUaMy5mNS5JaEoE2pH&#10;Nj7Glyq+bo3j1VF40yY3p1pWpHnUgZdYdRs2JC3MdtWMOVRwr5xApJeEBhX9LhKAw10SRNhiqZY3&#10;j2IpI8uCYogxboNBdwHfUfr0CQ0WLqalMCaK4JCcl+w4VEilDwdjl0KRM6wM9NOINK2IsMmRVKWU&#10;qAlhLMIZPzhso70IySdSwWESzZHEERplwIOgw6TZcIl8ngreEHGjpZZFwlOa2PhsmRcGWnt/RABd&#10;g+JivtC88yKsFqxYHTCyI7gOYKlFcAQaBHCaGjpbjuLNkL0XKQWSYPBS7RTOTk3TWrBo6DqRNxRG&#10;nr8TR6ChWzXpk3WZALhmmomfGR8FbXXepbQ8S5lFVpJl4imKpADmK5rBXKHRYy5OMYqUJt6ZT4kz&#10;CsiWDsKixlzxPPWEpwn8gDdmE7kIHBMOR74VFjLQ7FSiz58xtrnLGiRnwY7M4EKaRZ4PiJYU806V&#10;R1cKT4KJIc9QhE3CkbdipRu3u2T9DGMenWjrKpjTUDTcKaYqU4VJcS8Yf5TbNi3nymrA2yhRfBkZ&#10;S6mstty7emRAaNmaq4B69JupYIPpkUwaPBfsTdAoKdX0DnFH/Fc1w034JTI+dziDTT5+TwRDmjyl&#10;+dMFJTZSdqDLwWEIgqBNfA4FHptxQdlTEdLcE28STA/N6kyRPi9fSKy5M/C7MtfdHB05eQrejLrl&#10;2rkdch3Cpmts+syVeJnUeFIhSXQ13a5F+HYOtJbNzHaJClAjHnB/EdAgY5StIIJubqaxznOLQpYU&#10;3MlBqWkjk8h5vJ0k8lNYG0SWumblP7ThW6ebaGz2i2ubddKOaFplLoEL2iowTmy2mqcH0V5h1KF6&#10;1+GqLUcFzIzcq5EWOTOKUu228D6RXDGmb5TaUbd7iyg2tKoknqWZGsES1Vkv1iAsFFhpBJGYikGZ&#10;wWjW5JkEuEZ/BMWZmjuIQkIghwkMQNDVH5c09M3PXAbvrZ5m+PRVE6LctCMzSHmeRtn6I1ILS/JW&#10;XSZMqW6wBwPgw66rc43Z1iZPNlXaiKDrS3oqL8tKDBzkngi24moS/J9LByZVKXsJKg/EexQSK3Bf&#10;BdnguzwXZ9FywsCNva2U2shSwpOfRtgQWHIOLJyLCVUOzO0UlNE+j8xbJSq+kEs7ShJoFm2RpJBs&#10;mUUnXDVxSaFlKlLP56ER4IAw0bCkFc12we2VDhE11wQSUSizSS4BQk0qlR4aZjaItYqD9Dj6Ij2T&#10;CpxprYWHNpVEuTeI2VwzIEJ7CRbbeAGpSOcUmQtAmDQSkZIUWa7Ac1yHCkK7gBCxKRms4IIzxYUO&#10;FXi2JnUlotoMCJX5thNw5p7Jy4OHLZWp2A7py25KmQ5KGndnL4uB3WvQ1Ehi81MLom1buVoFsz5m&#10;REJnUVMeZkHm+0zzmua4OZkmFM9jSQGI4alnJkXTOBnMK8w9wJC0nChm8qUYseFIg5quMdIyHXQp&#10;lGkwTUhXdh5Ou3egHVoGdse9r2lqUqS7U8cLFkXVr1KPTqvoFoXWTICMoUlPVcqDl3I90+VYqUjt&#10;v/9ttm17QNRoqrBWCglA5AyBmUSnhRxJ1LsPKXOoRsWKeD82z9Pe/e/KqUHZEiKd8reV5ADU/skW&#10;q1FvlHpeiJp2VSSa/26KDYoimlnLMEZqzKxQfzFBppX4SThw3pVkrCLt1ksOLdaqipkZo0R+jwbq&#10;aT7DSiOxOC0KpLhVZ9Vcs3Gr170me9gr4TYF0rBKfnZH+eHIglampImDUNphXZovaZqVNNyoA4YH&#10;4ZPkGGiGUOCDxCghOQJ+W0TD7Nyw6kU5ea/5hHCc+fJI6FuaPDooi7jJvC/N5+I+J5Fz168ZTptw&#10;8p5ZTX1LMU+PPQeaJFh8s3qa3VKAmSu6Vba5zEcnkRHqWccLnr6AWai5uqLVLh9s0D1aPNuukbm5&#10;Oomk8kXJLMbTRFJ5NyBPIjNVSIFwrI7ZZrSzTR91nmNtVnDFEIulTDuFTnk7DI1pMFFx7BpgM8mv&#10;ElNg5GSzjTtm5ZllHtIm+PGmWUVAg49TFfZXUdEzVTfTVW+WWptlWi1Bhzg4TbORRZAQRRzXNc0k&#10;IphhEcLnhaTjkLJnD4UO6ms1M3l93MzeNIlYNwgpJ0DYlAnAlremkp0EjClNXq631MqSLmrZ2ZR6&#10;TkYDmbLPHJlPEHp6PXkSnQDVd1l7kBqspCNGvALwPsMnkpNk1l/qYyaV09QrBKc1bKvRaP8590km&#10;XBvfttLkU+xhfabMmhVN2QlNhCUXOXAiAecXJPESpcZpbzxSE9bHh1LYiypvGFITlz+buJzsSSII&#10;IhFQMQItAxBKNlBrztLCmaY9QJI1M07BZDiLGlyJrk1J+x0yckq4jplo/MK1FmbW6y9NGByWZeq1&#10;tUzMjoI2VCbkRT2Obr5b9ZDrkvhFyJCKGmKQclFPEnRbQfGTc8mTHSKWG5kpv9orRM3P+vTWsCW0&#10;BUCMLJsmskZcx1IV/eSLV54Bnm+oK20JujrpL8rOhSdaebTYh0uD1Wt3gPRdPPZHmkRtopSmQ8yJ&#10;28yIO0XWiumTWeJcXeE5oG1OTcusy8/Q+ls8FC5o7fWS9f5YRfS4cr5bJHXgN1NlDhRVzI1a1rbQ&#10;t7Vb8RYSFMePHeItI1FWGrpPFDl8/r1ynwpJ2Zt+RFSlZfMjl2dE0Fzcm4iPTtfVtsa5sbdwCceB&#10;HyZGSQdVmUHmXcPUGYk6nl8h4h0JkJoqhSue70rPU9bSmSBufLOHD18oiJp1yV/KCy1OucvXKDyL&#10;E3c2kykyZaQ/WghCUOz0XNP6yuUB1463eRMuspQr5q2T2xBk2BPEckecrPcVQoAtX+j0nylB5AT4&#10;8iNKJSZw+lTN6Abg+ZXMykCVh0JcIpZiXjNYUpS4osvLmmj4UedR5RMKPhR5RJREy6WnXmhClWh2&#10;HPM2E9d7nTcptLPRAY9KnU502HUCYpsqLyXLvXY//mnV5PXnQuW8E1Vlmk3Q8zNFvxQVKLrodeam&#10;RSepSZPXJHOZy++ebBHkgZurCzZFO0S7zZX5b5pIlDmJmDq+nM0c0mWdJaZZ8r9LMVepmTn2Uh88&#10;BUERmsPWRa8RC83K8c9JZrke65yJLcbIclguHHmqxRSCsZZRSs4mmWckb4Y80cZJkb82DepdY9Fj&#10;1S3yzpM6AaSwJl+TJOZMfU0k1puTpoRi91SiwvPLVhJkiYLeFiTGpITnhYioSkWyeW9ymKj/Bz5U&#10;pnO9CuaWvvPOu4kFNpoPaRffQupCkH2Abypao68WULfHMRugvnpiYUbOTG6E7aPVjUDcE16gkbdj&#10;LZ6dZQPN2zytnryME812xQyS5qKLPqC57M7IUokoqD8r+JeIB1FotS84nzNntYPBJKJIZBJYAAAB&#10;MdNwMAsAQABAYACBQAgQBvbk+VCEuU0SHrwQtcwYQjwWv2ZZ7y2cY2UQkwCCniBBrUqiINZumaMe&#10;SWuhrPEDsW8w3xNQziAIY9sK3Hom0QAUJuLG21mo1KkHkIwbNtPstjHcuEyWjHcHSSJOLqum7L1Q&#10;RAaANyShToIZGWq9VVChJygyqumkmSRXivTLYrJuuY/LERNlKtShlIINaMrcDSoQGBJTGELkACUj&#10;Ko9L3ROQKxxhFkGOf7VYoG6YvhywRyC4TEV1x+7xhlaIPEORIYR8LHYW6OrIjAlF98NWbHI94pXO&#10;82fCvmFwaom7BARzbEFeUYsPCUMUyJZ+QJqBLhBaUFH4xe815oAAAAEyAHIUBAMogGIRAAAAAAAA&#10;AAAAAAAAAAAAAhwikaqZgAAAAAAAAAAAAAAAACaVrFG0AAAAAAAAABH5bvUNTLAAAAAgaT+8INIT&#10;9hCj9IBkJbBbs8Jt6jn4H8ESiAjMM4hYMoiEbR3fVmMoGIIENEEHEKMo0RhkHCaKdDhov5u2e/yD&#10;FEUSL0aO6q81+dxyQmhhBREHhAREHh8UPDRsyGpMbLBt9eGPlGFgjGDMgishqemIa4Bg8014Qh+k&#10;aOoUIFJJAAAgAaBZfTOQdClzewSW0SWfSXVqZLOKk7hihpH7xHctH1H7nhkrMrE5QnHAlYsxN5xX&#10;wZ+c8saoRtXT4THpqHR9rSxNjIL9qEc0ITKAIJBaENlPKELTNrtgIxNtgy++1tZRTqTAuEQUIJC0&#10;ajUkqKiYyL/fpwx/UsyZqx1fatX2OSEBgqMwDB0iFb4HRBEp+bxoDidyp45+isXOksRvpA3kuTCm&#10;V1Prm/g84DtsXKHzlKiCSZNmKTn6tsoIdcCKGnfjArWCVvLxoxjayWj3pC/CE0lCC2JwYc5SmKCB&#10;pl+/wgN6t0prt/UVnKUWMjX3yIl8uj+oAKDaEmKPKU13lfwQNfBGzt/LHqwHOBI2XTplwKSFhZhH&#10;4aqJzwuWYImdoMhH9+apGZ57d5ngBRxoxxIkQg4xGoqtOlQ/nAIhSFrSWLYZdQw+8wv5c6jZBbZJ&#10;Si03jJC7TtzM9VDKQqZqAUpnTZT5DdGXVi3pH3Rd15RbmobVBHKLdNNd9RRlIqB5ZQY2DjL+LJHI&#10;+35R3yEUEED+Z+baE1KjU8N88T+PuKQosok7/fhtuBC13SlGbDijii+0WiR/a3J0PCxBUYMUTiMm&#10;JBh2JUhjJjhZeOGAfdH2ZuXNRRcg9gts+KAmnt1+NgA3yCP4iMgGS9gqPCrHs58p1zDir49EUWl1&#10;ffJnFndsfmDBRmpZRcgeHW3iplBfpRFvep0hXey1uFmgud0cWCvKb1pqVILuS5emRaSJw3FyfXut&#10;s8domRNsOw6qsquWPZo8ZC9giw21+JpqUyb6X+CJEvD7ChVxg+Ag5Zfa1qZ85oy3lUam8heZAzBq&#10;qMgA4VmggVtQdy3qorG3rWPh3GJ8j7BVluvoldkxD6TOy1tCFr6fEJFGj0UsvqKwt4c9k0aAUkEF&#10;5Moi2r6XsYxE89vOgjsQKxoCYkQYYQY4yILGMKTev5C+xSSGanuqpRDOxKFMwrZTImgHfVBZyrBG&#10;VdhyNCHujoS6V2T33QWCCschIx730RAYQVjRWY7uEMY8FqA4yM/RlYCWbFkAQHdk1kODNhLvjSuc&#10;tEdu+dStwLdZhxstuLOV/FUVmLEJkj4a1TJQIPDSdaMjPtHrJWShzVKMrM+0aMNBPJ1O48vMsAC8&#10;MvM8WVixO/B5FU5vJ3wzP0csUWx5Mh39G2Dy9SLR+Q8WWMHEcR2xhUaWNFGUHxKWnPAtkg4+WpcI&#10;L6KJQTL0EWdldM4bI21UP0btQMxKEN8ZMKplieFDSoxVAZVnw8mEH8z46E8gxprN+jmXfPeWvbug&#10;pyuSFpk6ruDxdnquXCBwnYDJsPmcbJ1uqWEEt/YAQxG+yYARYou6Qr+JnXYK6nszeskSIUlTS+mg&#10;5ysLkxbmVMzM/9Ya2pb8USORKyZ8dTmyOtkUEEc7OA1frBBw6MZxNkyrq6iQHilAn0ZGlHzEaGUA&#10;EFJUEPupqXc86bOYuubqWi5EPDn2iUyLhgQPpAJEJefkrE16hTYZeUOmqK3wv2USSyKGmKIWVHJj&#10;mbCsVVHJiCYqGoVcTI6xI79yNiiiiRP8j8pl5CnwaKKs97TQ5WStbo0XWW5ynLKHQBmOCMdgosRZ&#10;PTknhYcGOrCKPMVTQLDdbhxVw3Ui9RvLJvjXKk1kQkylEtVIBkPggNJBBMZ0QmDaLqylPeHckv+r&#10;umgfxV/4soPt2Gwkdzm4lzhEaHZU48BxDaAwTAV8Yss5Wt8lVu7G2fnmJZsZMZzu5FwrZUUlh1Ow&#10;QWKL47Wx0sUj5cYHKVNtItBe9upnMPs7RsFB9+823hLW5E/B4OV/4bD6QE7BbawQc9JGFkrv9lpn&#10;hieh+wp1ia/YYO30FYp3Qf+tIiSqgAAAATMr8W/yWfNJL90C7TuKeomTqp/wJgkFeooYZ6pKLG5Z&#10;y9OdwahxNpc0b3XB8kATklHkqVLjZSITauRaiXyQKVFS4f1NkkpbjaNrYJRlq++28SCfk1WiKZ8v&#10;ogSiCiCGby6iJMCE/JOTLauf5WBSQ3yZScgolwEm4SbMftz3LAJT/0glwHUIf/KOQaptkYQCjfyd&#10;cO+N5SEOjc+dQfxpuzGiWyz2o/tnBB0Dg8vQh4bu+GAoFIU98MPuy99m/5KtH9t/lZL+7yhhDC6H&#10;QLMlj1YmwbfeSLNKzXvCc2Ze2WC2+XRDWwhBt8bZiYhfRv3OuEEEFPRmE3ySYGVElZz7jXeSxufq&#10;gKXrAho0tqSMFZFmCgUCsoEqDtV0SrLQlmWDKWIIIIKKIBW11ZrOblZ386sS7m6t5zqzd3LQe5at&#10;zsxeJaDPo6ExNqomTLxRs5rBADstJibqwMdTmUrryMotRc3Z6DL3ln3DjBEWIg491KM0g2CbvQEg&#10;nTBWWjyFHqEE5lZdSnKA78OZ7EEEEJFFFFI5Eyp6jYyiBY42vcTGWzETcSW82c+BG+kNbjSf2fE8&#10;+16V0vcScwKeJlxyygIIOt8bUneaIy6l9mwb/UprGatJjaDc3Kh712uxmPPLDZYmbgI7N6yZ8ssR&#10;P9uQPS24Gud26hne1mBqNJVEajX2xH4U1FM8KOySS9yp8UiqJyLAkWpu8DnJgPNZi1EkJOStKqly&#10;oKslJJa43+Sk8TniToZY9OnctcKpKldg0bCacXNcrldzeKg7qSRe6ssy1JTBLQBVct1CebVcuKJn&#10;Rc2DaKjVLdJcamzjkrnKp6pISNSSOtIUMmJLCay9M8ocrh5g4mrJEm55Z04RiloCgCYCWQDnzKp0&#10;eDMZwi17QasZcCBEHmCbOUOUInImCU6QUlTnSQkhbA3QMk+h6V21bwUvmdOorAHVeGlPAB7gVnNl&#10;0Vsnqd1/OAFFmzKgJHAoTNhz1bKlkiZjQ6kwYdBESnBAaeGvd0pVqDahAaxhWebgcZp9tGUhpJww&#10;GiHMEwwOiHMElpUjT8mcOHci8dVrlTNnUUTZoNjKauxKGNIKLFTg6pOQimUGLST5MclM7d8z/1Zn&#10;oxRxgK+ZVoDRCyHIP1CAyhE3FoA4shkRjz/UruSfqjwgVCAUp5DxqdyWOmHVtzGU3fV1XtP6R1Mm&#10;M9qo4MJqf9edfsIRkZGZ15NJNy2rrT+9NAt8zMB/0iLdIso61eDnzMjZilnuBmqfZCno+TSc1OTO&#10;NaaWmjZoUCvsmFC02S5pQYLNGfXXmkgU1JAiKMCAmnEaR78aFNAguaB5LMjcvJT0yZKSdEciIjXy&#10;wpSLmZOaGxJ2ZIB5Gah0GeBrWbIt6uQikjeOay5JS4DOrWtNCJSahK+5Jk4GJMnBaRhXRDGhFa8h&#10;1EDsiIKFUzG2Z55E7qRGHTNciCzmQH2JsvFvM0JPkFcjDRcQK5J2vmWxjiAjVTVwqY8yJTZjTceZ&#10;MhOdzzSLCU11m3k56w9zhEv8QT7P4ll1lETltdJ1vCp81LOtoVeUnXJ+kbXf5FxfMAiDHuA5LUfi&#10;3qIMl7zbTRnvJK3FRS8sKY+FQW8DMX4Dhe3vYljFZ7KznWbJinQUzKw8sp/uoKeJvgTUvUifdRk7&#10;lqm0gAOQROeOadiEzWVdnAayX8IwcrYgKVw3bdabc8En55pfF3ajleqMknu5MSGVsCUiFBZRmxNN&#10;NAla5M/G5U4Ddf5ZGRTdEO6cVB+TKzCK2AT/3hSNlPWa1S4UuXPLqX9Uh1H7lPN7bicvJVJzmrLN&#10;qCLnpOT+B54kF/jg2E+4DXu1KVypbuNS5sbT9ziJOirVub6ctcnC2H9+MP9R+3vB7duK138s8vXt&#10;iFb6w+k5cLRPh/Dy57me8/f/u7oaQFqsSC3Vkp2If1r6G8go0GAJUvary0K3tURieBZSXEclOWWr&#10;Af85tvvUzl7QXyvtOTOj8lfiQ/2I/CGixejlLyWAOca1WxT61XJp8cg9piZwMr3ZUmXfz1oc4r8b&#10;p3N9YUeqqbQ/s7NdxURBKvlyaLb+BPa6n+5TG+gsLaetpOPUiYPLgDOYuuCr6XIzHGP/KlWcTN4U&#10;cEa7cuDxppvJfxBYlIltnxVZlTJiLFNJOqa3YmmvFcoHZG2KJdKPKo9aPLOHKZzR1Ukb8TVFwCeK&#10;nuyvBfSXm+e5MnnrJPFKo9VkmVbbWUPtOUDSOKngUAQk6iPVFIdr2Slpu0+HOU6GwpG9KmIJOx7D&#10;tdM6+jPgSisFRU4xlYuxBopKXGymSnItp8EW2Z5BBTf4DMfEH1lzizPgHXyUvDNoiIFeIqGjUiM6&#10;yo89Gd6e3ItIU8dmTt7qkUwrZm80mvrRTMwUcLGIY+aImCxaOyq7vHh1ddYRo9ZbVymNFz2mUPtW&#10;HCxmYMkURy6BOrzAmREHX2WB1l6gWl6SWptM4PWvmI38R1PWoaMputxVfHzMKR3EdIdIec+ZqX1M&#10;ncyvLcErHhiNG+UyMtfdMRaTq6wMkb9CR7pPDwJ0rXxT05Gk7yNmRqflluirHjEIb5dpZROdhRZl&#10;JjmmY7UcNSprO0R5jehspP7uLseMRMFLkEifnskOwULvPNJ1vTl3INFO3sZyI6hIZlWzJKmHxqFS&#10;2o4zhTN39o2cTvzOkdsVY8MQw1Z9FSI+ZXsyex4zgrQQkJza89IqsNIVYXzAqPSWiLYdEiidatD3&#10;OjEhrBHi0KwTa5IOKemRMKIDKCoiPaj70maY9zIzXk6JpTj6kiPvIKZpMDzo2eepYtSVY8KFDmwk&#10;Xc48q2zTHupWmwainHtqL8i9JYttSbZa95VyMXSGkCeLPiyR0rmznRHJs8YTEFfAqixKSzBVLiSE&#10;laa1ktkRprumbJzbrFPybJiMHM2kacOpIteTUgV5aak5Mg6ycg/kApdxFnvLdRnu+f76UTNETk3d&#10;JZyKUDonfJqMpQZBFsObdcC9gG13sumwjZstcbVpAnm3ao/OXbpi5mlFnImfMyDm9KRpOgTdJmrX&#10;lLYnMiI26MJyNlo9PkzTIwpI5FyRb5Pdq1JrkGaRtAU+aW088m4Ccz31TmlshtLV0/IXfNKZylQc&#10;WgE7EinPOlEAuKdapYpQoktNuzHKcxQ5Kgp6oUcAc1Vz2ojRLApnI6ATy5PkJUAegZs9WEQhG0gZ&#10;8F5TXDGI9zlPOXSJ6TOnaaOgl5tI84lN19YdkVHsDOZjFilSEzKIoA1KiDIUWQY80eNqZOWxA3Km&#10;NZG/AVfeJ3Nigec2wZ60IUzxYMl1WPeb76X3CUxOQigNLIQgh61PqDX0DIcK9VmWcGQBgOtC8xFn&#10;sjmLiZjWr2RAr5Rp7RivGLzQQ1UKHPYJ4zCix4awEdaomEEYJqsDV2kiUzAuMYhiTciJoiSddm1s&#10;jwnaomyPrPkiNn3VZbE6vGjmmTLXnGVNAQZJXd2DbTYJDrzFI+Cc0HNUlN49Rp66RNlXjznqJNEk&#10;GYldCUmYemSUpzQocVCkkH+qyzwrpOfFkZZ01GlHtI2esnbCyIxonayiiatBkKFucNEyQKJvzNGd&#10;L3XYiZYSVgC1atMyOeRHL5JTQaaKxlddyiPfQHdCo0bHJqrm3Uqz/1h8tpvkfvJGeUO4k1bMtVpk&#10;BmSmZldtYCc8D32ipHe3wIs2Bz/xRrySkpYetXgyaWs4kWVkDKOeq/PdYgmCLkjqKy5EbaPwtYNg&#10;KOr1kzSaDDbskSqmhVIWGmTcUX5ByUnhTISBgTl3XigbuLGFVTG1OHjFhI8KEZjo4srmkgtZhwk1&#10;CmRkfrXyNQlnRNLWEnhEoUiT0c0mNtqo9RbY5Kb1HIOkD+jajhTDiEIYgR4UIQORDFJpymSQb4/C&#10;Iw4cOYUz+O4cEWiOPL4ArrDxAdLCIjIWNn3iyDprkVIuOhpOI4exVm3Fkwku4YoGmeZ+I6JTPUGh&#10;tkFA9vrnzeJdWSAYGvNEFA6nEJ5op5y8l5XjyRSZJdxFs+pkl8o3HAQOAd0DrSosMjhUwZO+0Bx5&#10;EYszLibpjtmC7yInokbavFVaZMtcZyrLtn2TeFXpOaUQDTz7oJ0WnUCV6gFStB1CwtXut5szcIIG&#10;QV/lKl+EAp4LVsJPU9KKk6xZqGVeQpBIOxIgioAREZRUMAAE1U6kUQkK/rLGcY83KwjolImLBLHU&#10;5COteHSDiLHiYNw8xyIlSWHUYiBYOcrLW2yChIVQMQ7g9fQr3vTDyJBKkbwxgoUMO91GolH+u5eV&#10;e6p1h5hLgCTKgOd5wVry2VMz2PwsWJFxHYH3MwqLLsubLpE/I9+tytOW60zn2j/ajbPKCHvlRu+5&#10;/e6rczO9YXxM785dXJuUy8Q358kT9llmFnlIy7aUfZ9F8dHLa0ePPpkRPG7t+odnycnM0ikz5ic3&#10;ed6edy7WSXVS3ly7+7GmxHB7MVqXlOxOtzU4VMFbO2ZaFYzcbPsdXf91OJt5615TE0HYmM22pU98&#10;9rbXWrf5atcmnl/WfdR+KRPBWcqlxQLs6GQQ+79cS6yBAyuJdSxv86k2XmzlE99vJ3Km44bNSyrX&#10;okpKj8oZjbJFBi0smu03HRS5VR+wb4NigY4eMymxw0ZbbdV92n+t53XKTyna1jXEVY1wGugnJn1I&#10;va0NS5DeUyUEg3O8DFV43M3ZG20O7Fmwq7rWJ+3WxdSLvnKeVU+TjhKShzNgeqdqM4keP6G63kme&#10;Xq56prH/kaSfqCyirKWuWO4XUD4RmJp/v5x6l2YCY32H2i3KTgbCK705/5fP4jEeyZ5N+eXn1P3H&#10;XfyBP2+p8tVhpk8CTv7litMXlSBR7ydW/1fiqkNcx13uJxwhoE9XOVnTq4ZUno7T+3XDO+5OpNkw&#10;aXPBg0pwN3xFmo81vAiBV8QgFXHyQeS4SzJvc0PzgwP3e5q784In+zHrKbe+83XlV+oJzZle8JSJ&#10;/wOwkZcspvM6mEUQ4lBdxN/f30cvTE92ObixLkcpMgqsbT/tXXgPr4lQC4otwFqQ4ExFlwWfryvk&#10;lUlf1o0fca08WSixL/kPrrN+dTlV2jt6dUUm8kvPcsmvy7ykx9acR7afU0S1xi/XLeSgm9jh/gan&#10;Acs28nfmT4kwPrYgP8RSRBBScut8uZduT2fLVuL0pfuSqivvmzTm1/N9pgHxGZuyJfouuoW0k6JZ&#10;t4jUY+sps+4tOBQFuvxm7b6O/PTrNbP8TRbw1X7wxOZxcaNwvCOMgnXvj4UlY0uoUjOCp0k2ctQX&#10;wFBVvNSeJHj3RUvXl7O+zbGv9ii3STKiyLblFwXLL3LjduJric8DXEabrzjbIWFmCvbMTEXZwM5+&#10;5JuVHCg9qq+j51A9lbtvOtEmzknz8zWmKHKxLwQcX0diZLATopuECKNJD+UFVG8k8b7iTRGp5uRM&#10;rKFpLQGbE2n+qpKSoaMpMf3UvNmarxANW3hUHMp1RQSTl1mU0kalaCnPk127yRnWSZPu604WKgRS&#10;zLflRDTqVvAUCVOYDKKaT+41JV3f5o296o9wGP5HKxzu3Gk+S2FsqWS/UF/mx3L5rMC/FdKWtH3L&#10;Dy/U/tb2XlrOY/OKfnC7h1PoSVPNbuFRbrzUPFbTT+615dLUTlXiZzoJjtqZBI6haLFl06osxN5P&#10;3nUftUH7WwSXGj1u6ikP3eSaIY3Z9PF6SW4sp+pcWJB/AToKj+CppZT9f4i3VBxyyycpcbn8YGR3&#10;El5TEhCi4NQo78Vy9Xrh8NG9uJhapzCJi3EtKfJpiR3Yp3kjbnqXZf9XB9cuazEwqUtdZPh/UpiA&#10;y0ImnMFDEwc5jp0uqr/Wn5PTPdYwnppghiSYR0yADtF9qfJ2sy3sxIwnqTR58qT2en7gpfxI/Plu&#10;N62kDAEm+KGfySP09afbVEM34moX2NXijTtYmtHD1V/iwKdzxLSOd1e8CAwocSx+8LTMkzG/kNhV&#10;T5YVmJ+3dnI1vYlW82/ep/qATTEkAXu+0DNFEOrdNvL5cz4zC2Hv7qg+aQEuzE5UznNwpATyigIK&#10;N7yTSxMzZU9vetp5Tz1OB5TJnvQSxuADPz1grl9lJP1G5R/rgqCwUvFJUAxHNsAk8uSebBSyr1Je&#10;uCZ3HwG6GoHA6uCQJMFo1Lj9QZxewDoSBYPTh0lCo7he6lubi8jxNqMZAJAQ6BDEwYwyEijDCEs4&#10;42UYg4m0UZeH8HEMfOWT0sjZXyzpAXKFTr0i1c83uuMSxYdwoyTki6yMh0jCn7kiNCJVabSCzpOE&#10;kZPItFJsjlJMpIPOHzZGSWEmoEVZ89p37+u/JRQbsnBhdtxN6rOKP6kUl2t+LvzdPjPF4arJcPAu&#10;o7iSZpTHb6S9vLlEoEWLEw/vKM7P4EzL+W1z7i+uCqnixMog0XebjXJsSHN2enl2JnzYWCVtNFKV&#10;mcTNnpWwvt2kssrrN4XK4PvtevUmpq3utjA4ZVApEAWyak7XIpN4RQJ9RrFrmva5oqKa8lYm/wOh&#10;JrkHk+JUlNwLNOFDgkWj6M7ape3iC6KcWOEZpeDxUavCKq31Ynm1md7GpeWP5X8uTM/8z8idsYnW&#10;21WJSSh/OLU3J2PefJKrS5TWQ2upApb/UUpUsUUvZkoH4Fa1uapN4U0S/2zajbtc+s1KBcBgNSgR&#10;AHKOVwU6/Ip3E2rM1lwXUQQKcm9RubrM/1sqjyieeWQJH62zP+kFTso+1mwXy5+sN7+KE8HPtkkH&#10;fyYxYj74395M8UefBao9wPHz5whjnWr2dR2Udy72LUDLEIUt4jYDi3i0mb3lRvo+yUq7tTFZy/vL&#10;JblR3issqVTyUcfKNPn8tQkJNtafn+sb3G4N3B7fFylzsRSCy1JV4hvfqN5WRRRtgvA2XrD33Gxw&#10;X81Bo+3BclqKIKZTmLfvITdlzwPfQVSWZ7nwz05vMTw5Z38TDwhtdZnZfYdKyI56j+V1TBfQbeXU&#10;QSqfR9Q4mnxrga+1dn99wcaFLSsXskv9fyFsqU2eN5ofF6BXYkDzs4Enj5y/XERpnPW9QrxHsl1R&#10;3+SP2ZU1B8Srw9+JvLBpXiL7MLRtwUaMKvLFuSQDrM+6m5FqHuWd7E+oBjeSZv8W0gWze8CTY5XB&#10;C42cuSaWEhihuvSXahZQfE8WCWnKahvdqnE8u/Xrd/ic4IhRJPEPFFEW01ltFO8uIFrm5rmrQvTP&#10;5SrJo8eKHo4vRFBIfK9/q5fti/tKzV8fl5uC+xUNoyl+Xr37mQpcM2Zdgrv67sLTcmNrVL8SH8Fm&#10;ZmZmzbPFwh5zwl1swj0VwiiyzG530vJLJffczeND4vJjfCz4cn67jSEv8n6/lF4DY0tWPteyJjL0&#10;rdrsrdFUkoXwg/z5qdhxItEauU/gsYvCLF0n/KVxuFbn7X0mVwEbce+y//RkV3aykUDeqfVIKx+z&#10;qOWueUckE2X3+zfBaVi/ELrmL6X8aWr9m+2/9pm/rXykjKEOagpzi/z51BZflhZi4ogxGBsU7ixv&#10;ZLim7UPwy2tr1pvGFXeII3szyjf2/eWeUs9SoI/dma033Ol8nVePx+sX9bXkniml9ym5/tU+655m&#10;ob/Y65bOWTCQa6SX5Hfw2mm/tSlkli0eLvoc5FO91fRETH7larUFXKm3h2pF9zVHeF2/kskrGLZb&#10;yQ7SXP2TWkInmrS398tS2bmX74H0y7R8paSvhVYp9Solm/GOWT7zF5nuZlS7Zsb3MrYoJ5QM++yC&#10;Y28utNm731xdslmjnj+H5zZBKe1c7+LH7ikU/1P44oP0u7LGbswEu3KPsmcqcwFGc61wYuprlnU/&#10;eKKn2TPp4ucBOlQ1e9U7bb6XJaD6G6zZjSv+Snmco2x+BRKYrVGlA7lcAuW3MBDdHsmWfucVju49&#10;mLWWXKcs7MIoYltgknufvKVsB8nb1LcXvudtuNVolNaKMQ6TrsXSpo+Dy1O0uj/tMJ0y23eJ2/1z&#10;zyftILqumxo43vvLuN3lSeAh+TGu7adLYW8p1YSmrmFyfxZcfDmXRa+8F9Kkv9mzBZVe/et5xq58&#10;/L95vXM+WJvvUm5fzfP1pczXvzgdsesjUaIDh7i1K0kA3dxPlP/75o4GN6fXOWzLlupJ7TkrlMUR&#10;bRDM4nJfFAUREREZC0fFXEa+J95Tak7PwJMijlL2pnHrkDKRcvNPtOoQd3c+wskP64coyREW7vsp&#10;g+18bbr6jE3KkYI4Q0LF5t5qS+tF8qKQhAy9fYpY1q3exyzG7/kQ1xaq5+Ku4X6BflLuAoJiKElP&#10;SFNJjNSHpQs/v5TQflIwImtrdxqzlJEPb2Ny4n0rbyXtBl2cmjxLxYI44Ke0vNarkz9z9WW+B7cv&#10;mp4mf1pjfStvU3qH9lykqn/uPo3rMvLHZbqUts6+q007wCP/lsBMXFffeXLpc/kxWiWWcrirLjL/&#10;W2P+JgAAATnSQDgnCyAAQIBApaDFlohThjQKHPVLJNDdh41JKH0K6sDaKmhwSoSrXgsb1yQPtsj+&#10;boomR/8gS8i8noS1r0L/6UNsYdZmrkYKLxl4hTETixaukioicv4PlRmRK8yzKfUzDkbAVYvmFHfO&#10;9lnOaIV4klXSjRq1U8ZR/zJASakKJYrrOCTdHLKi16l9KJHHkPyxEeDoTw9g5oX0GUGzCW/2WiwC&#10;7ATd0r9jaSoi9/CXCCfUA1/OqRvFYy3+ocWRw9/BldBDu8C3sWqTIqXA5wfNOk/yhoaw+CZz0yst&#10;yV0JYAAAAToEOR4hnyAxgQDgAAAAAAAAAAAAAAAAAAAQohmCoACJlCGAAAAAAAAAAAAAABF7kCZ2&#10;CQ8KAAAAAgAAAAgVWDZVZl8YAAwACkAfnIzNQRTI5sLPm+G9ACMTN5ZehqKKaNxTa6XIIeXomeSe&#10;hvFzUiRucIrtoDIg12OacgvaMmaNuIwyAW5g3lN2E5okuoJ5TORS6yhlyySvtJI0OoI2gLDKCm5v&#10;pguwaRxCklJFYDkY7ywt+6Vd+ttElCKV7r+g4rHcfxlurWQyOXiongX0YwoKFuUa2NwqT9NySrsO&#10;ITr/wWRJyR403LDVtFAdjoyv5TP7YcSkk7edfBslxidPFpXFRx2nfoYxaIJzAdr4l84u0YtFZh1P&#10;lwXLC6RSCLA8OEeLcajIr+CXsK84Ljwkyr+P5auLaeo5fCgb/rO4lLTEtmrRWQf4niEEmIjGlHT5&#10;F7HZB/G4TJUZXE7hnIcQ/imzJo07XZ28Oi3BqHIN4nScCcSQyltubunF8qEp52nMcV33zY+TIbDq&#10;hh2t7ixZDSdJkAe+hxXXiwa38EVQ9vGz+a3mmOSQK5Q2zi5JcaU9vKYKkdZVkPItc9TNDOxo5s/i&#10;O950gRZH1rWUwG9RCS6OY5k4KSrlj6IOOqefVowSQUDmF9ZZwYWMOYNkH+73q9664oTp3jX76Do8&#10;Ioxb6GQ5/KJS+ELve3WzGemOKG7UoJsC88dRKv7ibq3lBqrNTWqLcq2ctiGq9jjrAQM7FI43ksLR&#10;LmLL49guXd7JX4VUj+SzYVgAqqatR8pTU2JS1EfCIs/OIsaeeieNxM0O54wvA0PXQqTZOD0TKLf+&#10;FVT+EY0nSc+JLPz5Suu7OywjuikeZJLI3yiMIUHU4EyuK0e+SKZG0FguAwGjwGOFSoIYyyp6m/EY&#10;xDy/YzBE1JFCg+oYo0mqSsHaq0mQjER9J4+Cpg3XOSKdjbNWWZ8rmIZgb/DlPKiQ7W7xEfP3cHEo&#10;/CbZTiNFIKqEMUgyJm9PfJ4mT5mDhs5wv4zt3LoacJxTW18SfJ4s3nzYGKJR6vD5Kt5oOcCuer6M&#10;6T7uPSQFxEf2TewMExxGEcI2uQWIqRf5U62qeXcIt5xWXHXw8FE1g4uXGpQqy/LcLStP8bH2YKps&#10;HNR4cz4KvAq0lUHK6ZlzsisATuan3NqBDmZJCeOU/KMgaklMddDI+7Sej/gjMCSczO/iYzUJ0VT+&#10;l+rNDRH0NlLM8gd0MqWKxfdURp9k0c+g/CV5Wlmf6MwDLzu/D2a7Cu5710JWCwlNfKN8zkg6G0UH&#10;LCTvzrZThNBI1YIomUkSpZY2cMb6SJHGZSo9WpkcYW+JEMZ3n4fypLQp3Zcc4DJMmOKsQYTDKyzJ&#10;mx8ujTY1orMlh5ggVlHC7GU35UOOijiYVnhNGRSefRttmoVhEV3XaO2BEdJYsTIMYywReVecTxs0&#10;4EgRDECEiiKafAx8HDUx9bjdEYokaPKNhw8ymnQRWEcQS2IUaJHH6H7/T2oGRB65W+XQUIxK1RIh&#10;AQxR4qQfta1NdnYlAR7ClJiUcxb+aLY4iEixPGqWIDblgopcwClWgBwEBClAJLj1ACBQZGZHwFIs&#10;axZmTZHyNzJLupY+VSUrlVwLRcidMm2YmZdVnUX10ZRiY+CFYOpHijy0W4SsoItEY9kQYCpUxUsc&#10;bgOVdzsb1ZiGxmItP1Tl8sOcMU2IeDMsfQWH30oVgAAAATtOL1hteRuNwSN3GwqIbTb79bnW5ONS&#10;4+tcTIxz1J/Akn805ZVdTEIppk314c1z4B1UjVN320SQaVueUUleGKCJwp1dZ19VEgkjPEKpnITN&#10;+XNTzbKlZxNm3KPmyRy+rPTX6TObdFrLrxyU3ftE5gUAoen00zlhNM0lsSyjJIGQWlveSRFrrlN8&#10;kaEGMm63gYKxJiOpoqQHtZEmYiZ6YapPpJ6oMG+snhKCzeKkksmZBtS3OmJl03RtmM9crd2UA5VL&#10;kJWIW0nkxtnlKpZIpc/IUWaTyokuFnrNIFpmfKWk1EbqRJC+eB02euzLsb90lzX1k6eUBRC1tDWk&#10;tK5vvTNHsgp75fdE8QxCatIitsqA83XNNvEopxVOkvXz0U6elCy6oAKS6y8o9ybJ6LXdk6KFbedR&#10;FtVjk8MpkuymC1txVsy2pLJ1MJSA8VzS3qV1uplJXavklYOCRoB7GDNqsNo1kORcq+2TreLOaTlQ&#10;HqbZ4NbeL3JBOatJ86REzqqJCUxnVXVFVKNmmh9mvtstNRcOVPXW3gmkKV8yik9nGizSRAyAdUhT&#10;pR63GxkjlMBCGlntjyrmpx6ma01kUER7n1Fs3mOUndPKaMCdM2RfzRzPTTbmt3ZySX1k4HyAgiXa&#10;I62DqAj9Kas0UuHRmprTRTKcPojTnstgu0E05blYmTjSiExg1xbEGTFULdFqplE3tOTnJZYUtpcp&#10;k6/2luBmSuuvpPWTJ7SeO+C5Fom0Z66HOJJTOpVqOguTOhM2tUS8kFgt9FkAVRilJNNyoix5Lszo&#10;JnzLLTg5k2PMiiBkCSRX0y+2EbTkXIMZIdJ2hiI2T8rkRlfa3SkRc9UcFqZMutCeainSKmr03crf&#10;LiZs9MaOiooZbMHlYD0vo6bhyZS9rEkIstWLNTJHudHnLPL+C22VJiZnmMVXcQlv5CRUie2yjUZH&#10;tXbHSovplQNwKssf6rc9BPQXFJdfLqdI+ZudbSFma4mczHqZA5qHHEF6HYhbZMLUjJk+mfbVvm2z&#10;RKMkI/M8R74+fExTKOTPlR5k80ilKcsSppspQaj2fHkFTmN8beIX251+XmBRGvnPgs2WXuufpUga&#10;RPJ81ltkVi7fdSj6WihmympqxBk0KMZsqD9dhoVJkmNUzYMbMkcjag8tBZCeslpFRTqRyXvrIWsQ&#10;yUinTPM8Viz3DnuRtnhbp4e2dNSI6CdHkIbQDPQf1z5TZX213QPQRItMj3KSW5bkvKi5RoGCPCzn&#10;8LOCzbd0iUXCL3SNF5gMG0iQKUjNfbTnnIOilhZm3MRMChiMimbFTGqqrEayeHZ15qa5rdewDKep&#10;w+bBoOPjkrRvbRZzWyd70SLebdDpRN/EpUwXHq6RiA+ooKSOip0yNW5i/Exkt08dbSnt0idBZ+UC&#10;c+9JgZOUUfsoqah3lFyaQLTXSYy/+6KKJWYPczXfYiiaooJcFTVpQ5BR6mqsxJpWMSo3rSQOAdas&#10;uFvuB/krmYcivGcY7T4houJEDWSA/iGyrRllYc5MACoyJswCD8nujxyhLMAhxKAAQqz3qClsPMcT&#10;cT3JXnic8jOmR1K7BSITWLVzCNtFW5o8iI9ekq/iREN0MzJbTK13akHOzJkKniiEGFGjFGiMh0hD&#10;8/kmdZ0LeRTPuT0xp/dNSevGm9YwQnswhYoggixaMDxL5rLdpn5k6NjclRMFkt9DZHAxSUzdzrKK&#10;RsOaKthTJgufJPztxTEdJr8UcXRy+KZXN40m332kV7i097nB+lIaWup4yFQ9TI/im3OeWWqXSW3T&#10;c2pymE55I0Bm1WaRd2FqaPcjImdZdZPLDqXuVHyRffCs/iDi2jvmMh6KaKMaxjU2KcQZeHH/EOkD&#10;XSpLnAiphXOH0o6amXNWsNdM3autyKGU5ElNzGnkPO5mkDYuyZ3ENmHuIdHLhZ0r25dbkch0V2bl&#10;hQFrwQ7MOQ82WoPbBGNlJSeY2itMo9waLDHIyIyKiPMOO8icWFbNEmNN2W8kAv6dM1Zfpsg5Ka/4&#10;grjmmOc4HiocNWxXoLNAhaMh9iOa5TY9mFZZopHniK7KuRs64EHa84W2TuhbxmpkkrGM8nedYJ0N&#10;kxKom+IziiHyBgv4o5IuE97tnBcp9dd9FKSReo9t2xmJFPYyhYi2WNUUaGvOpAV5H5EmvMbYK8eR&#10;Jb/ypvzF8mDCvyZwokFjGMZQkwser68hTsMYkJVU2FGNSavd8dJH6e5Nok1J6QYiYhXm01hYosQx&#10;p8ZlENJ9SwuKQQlX6gbwoYYnAZjPi04SXBxCEzPT22KaULwvExjINFBCHTBVc2WG3GUCGOmB/QjC&#10;i7qotEkuWyR8cUwI1FPVWc60whAzMWC5miwVgsoZDWrChTfy0QlR3fFvN0CvE0iz5ycMu8Pd3MpA&#10;4jxDFInT6XBXteS6rKjuhlEJFhzzmbBypTogQWRE6SPxVSstnx10nsVSObiFX9uj6GhQ0WtJHkEY&#10;eBSFVDXcGMUIiCkpTViTkJP3QTIKqtEeXAcH8sjK2aSV7g/hKQqNgXliOuRcnEn4rjbjS8mGat2o&#10;P1NWrFc2lesRymh4xqaE+DEATMaF9tsOgLJIkJkYWiEqfsXaeUwxwhCR+KJUiDQyGcN+xsEg+0Yw&#10;9xTsTg/TJIN7EkmKLIIzSbpwNzNXg2KnFXLQYlHXQLnOhdY8Tcr6RkVihkUw7eToI9EdCiIoc4Y4&#10;aPeKExdiOaz4cl2v4altyD40SQJLcI8gMiJ4i+FQrTy9miQ5uTt7NqVsMhIcNHPfkN8KanOVMaZJ&#10;XIZymgylEg5GpbhMoMlChKhQk/Eo+YiSDqlEQJsnmjjd1x00WYNAjkmnr8coyS5lqPMtRxk13ynL&#10;lMOHrzM1pp4+gOl8amMWlJlmESwTECjAEWobFEwIyWMXIcu5BhHINxINPhojnLQMh7iXmZX362OJ&#10;lDQoPCQSjK5HRFmZ+wiUwa4qpK2ksRBymJhKQvr9IULSlqaCXX0aTltXv7+7W4xlXb2XyIiEYifK&#10;IcQ5BD7LwtEjShUk0GKFvATEhhQwgaEm4jhF85UjZJNGCNMB6m24lMxJ/OnRABGmFIwnIlEVTinx&#10;aKYypXFpmLMeUgeJycF4qEEDQiGLYs9p5jJeyiCvyRBSnltE/JEF/NQLg5q4W1OEKa88pHoTFGcW&#10;SCKknsolWeSfmoJr/EmBGkgkuIcmTnJ11DxBkkyJZ+LMXyjAn/UIJC8Q+qBrLHgeSgXsELSKT78G&#10;dB0lFLlIgnKYEDzQglsAITmQhSBkREEIGFfkiFqtZQhzIiMGumRkXCrK4lkHALX4lmoVQibJpJ6Z&#10;hYihUOLE3MPXE5PDmIqQ9XT0bU+FDgd6a6I8JGUJNfldbs2PX2YSku4skwoqiGI7bs8zDjpsTM2W&#10;6G7CMpkPZs0UjmFNAZxJnwkYimzJBJjapMmoP4ubkyXWOYPQ+sg5Q4aocKGkSTgc31yjiCpb7bS+&#10;xQiUzNng9maDEiRMsDqYiyyCqk+MZC21wFJcRQ7/VkWx9AfQ3rJ5CpC2DRBMNSDNcXWIRtFOS4Uj&#10;PuApHOinLhzROcNtbnCMeWJlEYbEiiym80xOw4ZFkFvaXLty8Jm5n2LOZefF47P5XA8WEIWWIhJs&#10;Ua2L8kRKLsxq8peDwHLExLyEiEEYmCEwuL0he+lbbBaUxtYVIAFk+oVtCcVpFsLRx2ZUn110cXrI&#10;F1UVhl1zZ/Zlmes5TrhxpBF1u+4rmPCaUW+y1Qq1DTgXsXHU7vC4gyCSkgyy2mn0ohCeSIfMSTbE&#10;pQMj7dDj6uByXuSRn6CLWrEytBlqkEUXJZZQ8xSJmWrEV6zB77QRhoIrct3zUFz6pu6zfOyN5YkU&#10;Q/+WfQKCJIPjfMURfqMu4a4yewNUbFqYMkpQPJuqRi4CbuA5Z2NoXPg186yXN4h5zAoE8M8U3Kcn&#10;0y/GaGo1Ippp11qOjJ+UjPaCZXzHFylSQtT26zeah/nk9n2ztT9xxMQHUbWhXEyog+ySmLyaKuey&#10;r2MlqTFyw/YL9sakhcqjb/KPJyJGMmjF8OQNAJzkzfVXBfGPgtSHuCqt4mN3O63zn/o/lqqXKz0S&#10;oVAiqxBcLhYDuqzJF17SMoVpbXmiKXnpR05DrlGkLOaWU0j9FCEqJ5asr4mmSsQDkU6YGZIlyGoq&#10;ICdCrQxiNddeLn1XPLNVJs0ddRIOXWCklhfJhSywc5ya+c5parks5LLhZ8A06BNl8ykYFS80W02v&#10;OAGIh8UK/vJMSmm62WinWr0lwRw/vThISLMScxS14OGGzJl37PlykshiBEEJKc16k7y+qBXm0qBe&#10;xzI20VM2nsEG82Sz889Vi5OLKE85lyE0zk5XcrNJ8URE9L3kUKfp8Uzz0TxasB6oOcqRc5S605QH&#10;X4PkIksU7nkbKavo+HOq6EBSkRZklHdlJ0DpOqT95ysrsU8DUJq1B81zHisptmZGzzAau66LM7gG&#10;ZdYjlzJZ032U5Os5FqsoRog/JUjbQfMij9tzppKJESMuUygdBmpzG3KbEtjTc3i2Nek9BX0R8SIz&#10;MrIJdNAptbwSk3Oujo0xJm566RGRtmSacx91LIEPqxGJm77oK40HcuY+E8z9eDukBMbLbiAQEkWQ&#10;42kzZyDEAc32306Zo+JKgUmmifM1iAIzTET15tTV5HGsTGkRJTiK08KrVtvmc4bO0UUfMfdOkjIm&#10;aHUJg7SO9WTdAwZnqm+suyRmq5Ii+Ro6CPT3xSEdhYKY8RSSpm9FFthZlGmQ9nHF5qZOaOEX0HJf&#10;J6EpvPIKLXTHJtLSSUet0y+TzG0ra5MqJlG5k2URKXU2E9S7SLTmi5W0isOmOaaE5+aYVM9MnzqX&#10;2ntSOOpiULOQKdOWW0p0MjbC8pNI0eQlSAUhtlu1spfmqU7KfNM2S2ZkgRopJMy0ST9BHsi2TrzM&#10;zyCDTJ2D1oSLHR2iquadU+hUEvyMDGCmuWYyR0kbU8Gj2S0bCoShkjRDyOqSaqWpmRjhmZIapZ1S&#10;EUNIOFDIdJIRpEbKYrLn8SYJMqpX2HVLOk6CrP4k4syK/oqZGlWpJ1glnnHoTmTSmdvmWHWc5ozh&#10;QG1liPcogSqd0nX4m76YLeF0T0U5kzbqS6TtlqUWFk50ThU1zzKPWnteKmsHmlLGw0fL6DHJz2xQ&#10;z73NY0nec+6CfJFH+lJuUSBzzVHJNNO2n28kU3muvSKS4tOkRacV4hAgoxBIgMRjAjYYUJDQgnix&#10;mtMzQk1CTYIILFWTnRcObKPZtOasN0YgkaKIpKNGUmpqNrRObJoglGvLjnlwfEpk9MZbrFFM2R0U&#10;xjSXbNAiks4jPnprRe3W94UmyWy2KZh2laJv5kw7V5kj6q74k98HZeTNcpNkyyFeZHJ3qZ0Ta2SY&#10;zs6k/F7RXXGzyCaphJmacyZSwygnzNiR4MkOIkkPJfZZDzdop0zVZdFW6ydKgSc6SaJOQV3LyU0u&#10;di1pMn3+Wd1ZPwGqTUIUtDFxNU3Z1eF0dHpn0V+Sb5nh20SUKTNyF5M7Jk1ZpMntOx7TTbIXsgo7&#10;7ph9aA2Fo7oSQdMeqNlNN2miYhstOSuRQCbwMDqwQWQMR7FSJFMq0pKtF0iNzsYt5yC2XPSbXsOJ&#10;p4UKdQRDR7KkDDtmu0G2T55NgstC6Feaa9iN/TWpwiqbE9Mw8G5pXo9neamhf09yOmZLSktMK9lT&#10;qBLOuiP89uuFSPFOvBE+xPRAft010OdBp2QaPMa3S5lSAP3sJTDZymwoHzkwRrvTTMntxyZF2Mjn&#10;1W2+0uhUe5WGyiX6lk03OdCt8qcV6SBYqYUiuLM11X/xnKvIcrU12ppR8E13M0gdvx0zk1WuRR1y&#10;ZUAVH9omKmtYqwl/yRFriZGdK1FIl7Q9tXqYFF76LDyXzRBYmWifqg8kUyHDjakzB4aAVONI2oV7&#10;6V2wwRIvv17DhZE25wSfJ9V6q8FqorhZV9IKbnSlaRs+AIPMDpz5mHL71TB0eYqhEyREbwTmLaPu&#10;KlSLDSIzI3i01bLMiMOHeHhSZScNH8SFIyulEcLkXvpKW7bQGSC7FMHwAqs5BXKwCqR6RT8JGAUu&#10;viwXgEFgH1yMIrANaSnIleOHolY9InuHsgGLMgyP7QQiCVpQzKQcKYDY03b2PMKkv2vWmfYWHMWv&#10;xKJdo8j7qBhuYv1UHSFfCeO3M3NukPQ48iTYCgeiUnKuU2DAhsNGPcxCQ7Xh4CDQLCTamT1eCC6E&#10;EIO5mBVjqU0xAsk34kKeTonH03J0X8EcC2apGgr6A0GQrCoBq8o9iJiQEpjqoq2d+JYor9LCCnVe&#10;AkVfwFZYUVM3uHeVuA31Wr4jEhPyMSGs8sGXnShRV/LPlQmbOwSGjSeUsviRtZ6DQiRA6CxEfxly&#10;W4rCopRRKgJLEfjCFSSpJKAfK8kvWwHQDau3eXM0ynUlh4OEhVy2CU0iimqBMydNBI6eyp4fIin0&#10;yvpnzu5fdtySE3LFgmZEDqqeuTkClTkTZNS8jS+X0ik8ukQ5GsnUJsV96aZovR6xI7IW1tMVJZFU&#10;C6jPSRLZ75r97nskzNaCzHCO5NLaILYs0tjO3qDVFprlFCCoAuLLXAw+o4gZJTgmU/grVYFWsUnz&#10;2DQ+KT5mY/mFIj1VVbA86SLNYjTUagc1wnR+TVeSJSHQrg0LJx7PElQLIi72TzfLWL9LCCmVzL7r&#10;VQUlc1m3Z75G2rdmdmKybdprJVAoprbHlXOiLZSSZ01HstYhG2tjiGApX6irsQYQgGT4izMiYBRC&#10;liz8qrcfApFg2j6KTXJZagKABiRYiMtkQYWZelqI+PoplVR5FVJcB3Z4HJFUI+izJSnK17UVSkRy&#10;BzFg1VRfmQqdEPJphTcPPvco4iWHyVGDTKgjZSR73NCIeoUTEg6YXJwHJF9RSMIQmRmttJvBYxEu&#10;u5v07OiWfCsDUAAAATxpgAHBA+sAdIWsgDCCgCxmFhZA+jAJPAYwAmkAsw3jxgxp5mUbjHEYPrRI&#10;7gwICQyMK0AK8AAgBMBiAtgGmBoMAQAYZAcIANtgIGAk8G5ndX4SpiQ+j/mUYWPEq8sABiIUwAIG&#10;RAERCGeAGBCHgAB+AAZAYABFmAUrgGWgA0AAwADE0EBYKBwAwGAjwMJAAFAA0AAAAAFB0UA4JwIg&#10;AEQAAITACCiEuHc2qghcmhL00NiGfQJPATcCBCSkDTStJhASmtgjlgTsTQavqWMbmvBVStU024dN&#10;VBBzXoIFUXdfnVL0xhpBGjUO7nC9LcWMHmzuJUI7P/Tk4VxCTM2SFHlo/JHEcY7l8FXFhhdEPPQc&#10;bbQsgrT9gQqEnAnKXZrg+3CYYoQki5SxPWKy9txTM4Qoy3aHX8UmOAUZhMaZXjF8xI0JJxyMRsqu&#10;JZMgUTqVoSd3oNzJ8EKMdaCJREAgQFmaG9WtUgXipDV+Zv2R25CtA8OC52CAw/EEFJDOyJbNQQ4G&#10;B9tj7P4eBO4hfa2sUZHGZA6YKVghMEjFmESQpAJJ9ksnYTCmN5oITGXeu2HscNOGsLYAAAFCCSDI&#10;c4xgACARAAAAAAAAAAAAAAAAAAAAFKukZYxFZgAAAAAAAAAAAAAAAQJhc6osjVgAAAAAAAAAAQUU&#10;oJgCEAAAABpkUVto3sMwuhf4Q8QARxBAxBAh4RhBCRcYo/Biqh+tWhuhfxx4cMWymIrEc1Tw8Kiv&#10;xLaN8a0dBdDtQTAJgz0sQBNKMJi0DVLvMLxZefxQcYFhMaT2Xx3TEQS4FgPaAAFK9UwTgWKxG9SS&#10;TfBiKOiTw9p2wkxpkBWluRqLc4svh/Gk4aiXHcqOLdWhAV591P9EykQu6dwODjMUqJzbwbfPoRcI&#10;Ap0kiCAKI1SEaZphlOb/EIvRypJb20U9iT7qihIEH8KOSBIEgKRC4IpXV8xHCsTVAH9cAqVD461N&#10;Y5b1bXWn9v4yHsmNTEHdiXRO/nTpX4YWdXyufi+K9CPkCnFHxosNFUSGoZMjUaK6yiFzGAIixB1s&#10;22VVY9YQQ34iiRIkzQwYXLhCkmDg6pAglAj5B8U+EhUkwInvwalZWWR0D1jGDcIPWtoxbpLNNI3G&#10;FOc7D1WZYSOIaqM5aKbOC33mIDmxjS0SaVr8FEBybiyNENq/5b5Ad9EwF5uopcUpdRMCpFc6SyGS&#10;8xzEtJNGk/q6tgSJRQLW5+ekcPGfoNtntiEiYIxIGtvqfcKI7CkXFjSBogElPCjeNZqSI7Q0R1Md&#10;Sz0TSTYwOR6lpZ/TPfj6GUr/F7vgOKv9RqYyMQXJXabgwK5J1yvqUwFBV3Z0UFTg6xdtFIpDIsGQ&#10;yL8xt2FXes1jBARiB5R7XPU6EOByGIAboSTKS8XY6F32VRvFhdqgawgBlXBOdajocUnHxCiaxfO3&#10;VknTcq0yDeowMqMsrGyIsBN5JxICTaNlnnZVAXPG21EWTw4kRDlWrlBCAeBrJG3tf74YUBhAMHCD&#10;YNOuyCQBznIu812JLhTJg0RD/hYNd0iSl0UrHxpTbyxgMJIR0YwvjpnPQk2sxIg8pmyc8DDIYeJo&#10;ujFoo7xIVQXYEgW4kGDNb7YFQGNBOCa9BAuEFz4Cxbx9yzRlIlNdUKJg6xWwubocffyxSdiOqGiL&#10;RtF+kf2R9zwlyT6dbLQokedxOwCJQ+bRCSrrSIHHFGQWBAdIuC4TsqKFKxThAkqebz/K0wtmYfG+&#10;2/niYBBWfggxASZ6PIlKLlexACo2LCIN/dKsI4sjkASpSlrCzUV8SfBD5lhfEADQawQHNDfNTEIP&#10;6YRl3jZJHz7d45XKmN1A2+33EBqACoST56dmkWo5XzeJh8oyGzK58DiW3hakVZ+vhknLbO2Bx8iy&#10;71p1loUMoRlOEBpoWsPGNTJDIQ+CwmwM21yk6AnLPjWg6AVKpcgXPm/klVokFigXCRrXqYIBAEEh&#10;7ndCdCtD8gaF9UrEPli6xJs9PwboHuEOd42W05b8iTKvgvDggQMzJENebCudGMYwpSHmUsB5G2Af&#10;Faq750tBxClm2mcm0ev+oVgIB5NJWGTyw8ECxNxbxCkfT+dIPvIdOVwHBxqHgWswQ5iMlOpVzfwl&#10;whD/DxbLIamq7RcsP9cjkHQkJHUXPiYuBzrJEsxoFyimqCPcbuH5y6GqQ1MELyuHHGKTCqvIDwMN&#10;JgASQyPpSazTSHCmGBogZICxCoQ+KEBs3ojN8F9R65TQzxDDUhGs06M5pcJEmCB6VKpq7x1rby7h&#10;AIITGy4s68p9h4HpLJZMX8oaADddnmIT+dBZhwunpqC/AQHEYzYEZeZphL3yZi/KSQNxJm5scaj0&#10;K8/aHDyAYARcvbVrsiR9T5DAEFIHM1BYDQNTA/ESNFEh1VDQPKacA4BGNcbtlo00CGd5vGLyaYdA&#10;OcgPLmClh3AY3WLBFOAxXUJeeT7J3i7hBYIFmtAJ6ckrRLxPJfWb6KkRXCAOwoiKRwrJ0wQNkdcp&#10;FsjvIeU5Liljml3Pg0FnJC1Mn70ICe7q7Urut6A4PJ7p3pCXAZFb5NFoBnEQv3qLqYIXAP+hefGc&#10;aFVQlaQpNgkxQKeSvjDqzmkOpmolIQUAGyB7lTaAmGcYvz0P91YuHoks8YAAAAFDN4uPJkIUrOVs&#10;bgb8JOe3efjkSlmArUk3JLuNJWIAEUrPEeniPqWcUl3CIHCapqpqAMWfUsJ1JfV1E7i454GM/NzN&#10;TwTYjJJfqa3OtL85tl/Hl0Rqc7QbixeknUgmz/xixiiwTdJ4FLxVDlpT8SgQoVam8o1ypkCIkBm7&#10;Dbb5JyNW6NrRyEc0QJyqO4reE2zlwjjjYM4sOGUXFzY4TQ37w2C/sTLiUCWsX/j4tRYVTWq5Nd6l&#10;b3u/p2F+X44wmjZIbxfCMJhpWXacQRxIjCTSkgXCiRo6T8VhR0Htgk0vgB4aRnRNlfGGaiaJktiU&#10;pfJNE5AjPetN98v95P41Q77OSXm+42flYg2c+QPIOss/FfDTX66fLrqAu37Vc/iXf3lGv306FTXb&#10;eBr/OOdz1Bvn4j1qDfEn576NuazEyGkZ8RvcbMfoxNbpKimqJdGvwH4RZTWNoXb3MbpNJDRXSC4E&#10;t5qMbeXL7h9v+pCzZrrPzwdMbaSpiEaNi5zU5lmIx/J9TduZNQhgpdT3KRTxuQqQqgrRV6BZPXJC&#10;bd1NeSfTFjhyntQz8T7ilFW5lRhDjeSg7HaX1TNxnCFD+NSt1cCHD7ITgUASxpBRV+AbG8nLz2mW&#10;i8h7LVpEbZV0OiM03IiLIBVjs9oaUhXLEuQm91xFvqgcuaifyllZMstEmA91Ti3taWvPRbUrvXpk&#10;Wi6b6rpLlLLCU1bAKaZPLqo+QmRUAPbpUC4RQg4S5sp0jjSeXKd1oduTwLsynatpV4ot01onSi2D&#10;mkVg3YlBt15MmRseWnnsdyRT+E8fhPRR7immbLXKOX2JGuwTkDigbEaOybOysBzgD3pIt80oOpPH&#10;eKgHliJ6LEJUJJ8IYopQtxN0lXVapH1c8uECnY14xPy1Q5sbFEmndZWlZHEat1wO/+Qy7XOVYkCN&#10;I1RwLKk8yOVUBIJWwIHr5GwhSiIlkAKJNJA0Z1JaJbzHJV1eLKGKcs/miiBEzpi2CmRpN1u40Ciz&#10;NXkk2VUkfMPdWI6KPvTxF0CfuERkwmKoEkUFABBBUrEfL4jQpopHnUssqVEH40ywvpMyFXq2HqqZ&#10;wKmMDCmtPhZyjbaOo3OzIBgOB0h6h6D6m05pqu8/P7ZSPJV9As5PnomCD6kKDcPKCt5dPkPWy4dL&#10;UROS1boEQoAi4+2auXNkfFMskqThPc5lmMp5zkpLjQZtPiZyCelGkvF7KpQ2zOQTINr7yMilOJ2e&#10;9SnMRyW0oEsWLGqFYWBEKR5maI5PmCnnte0n2Z+y65ZlRMKWrMlpjygzvnL2i1XEEpuoaSn0mlzy&#10;1YooorNVjvHIjeOm8ZM5p0Nn4HpstZc9Ukf3Ei5hW9RCfbqkRn3kFMgpkZ4ooKWhbilAbOSc/Otf&#10;JTWpqbvwTV6QeTasvK7pYoXLFVEk9+3OI1ml92S44Q4E0kVM1YYefM1YaJIlbLZ4clembouBGwXi&#10;rpsJPRNHPOm7vJgSfyTcSq8dLCgszxUapsMxC01YmvJh6ZRJzyunNNBtTiHkUkR8UQnI8oDPB4gf&#10;SBMCEcFYJEqKuumpnpOUDppE3MpKVKW/TDJR4FfMgNqOXIvIadKcqnXDJppot1bDCHkFRsJNQEPj&#10;nu6ADEZkFSKpoS6D8SGphri2VvmgGUUxvrejcwZ66Ot4bolJrIVZVOTsQeRKTCC7zQvLg64vaclM&#10;i6KOkRmfYsZyINMyuPBidGr+w5UR71jxmjmfx6ZzHPnuZnrBMxNwfeSXKSD5R7kJGmkOzXeIcmeu&#10;mQszZpwlGV9PeFCs2aqJkkygoe5I+mFQ79mAdW40+40U0xbaQm3WsPVXdq/9KSODohe5mSDsKiNR&#10;PRSw0CTeQ8muRlRFEnwm6U4tLQtrUSXgkJkZN1xNuU9VzVFa8L2p/Lk80+5KzuLBGRexIRhEZ3+S&#10;LXTIOyYcSCGIlyYbOEKpuSTP/0ZERESNX8rxV/4j3TXs6KdjnEBPSf8qQQNMWRCut12kTKzGhub4&#10;UVMO38WHFMJGyMNVEiRov9l+bcP2gluTBrO7gsyplYK4i+4newWliKR2DUSOI779sX3qw2D0mItg&#10;wopEJokW1E2D+jDhaRCRZOgZmZOryjFhYjmHDqjZcuOcyrkn4sGKNp4UCp5DKGkFGzHeYih7J0fO&#10;hiBQ5ELWNBZBIU0smIbBRIuihWihBQqkRm5mIbB9Ew6TDJEZrDbCTz1PVEkwy6sCH1M0pW3VSPmR&#10;uTchGXIk66pHaMxZdzG/kxEK+bEDJ7SOSmDQa5rLcE+ZK2YElPqmuuJA5Ok0Ck4ktoAaMRwVgwxn&#10;bPekAnNSBLievwSGvWUn0ImKrKpBBURY9qovIELelmskhSuFMQEYUsejQaJGlOM9U7lxS4P938LS&#10;mJuuWy4VnWizybJI4jqlvC3gUONgsruBbuY5UhCmXL2MogUoiP7N5Ge9bkDgYnvMH+baBFlEtimo&#10;HJdwrrf+LqfxMQ/84ottBZNeLaTgN5fgbQVGQymbeXVCck5BZTPagUJqkuSPm61e4KU7MB17gIIp&#10;edxY2+UqskZUeClJmFMVSNnIsObpG7eEPt23wM2b17BnX+taWYXBYtJiIRzz1d563RGXFWy6PIbF&#10;HiwHNXttOfn5aWzvhm3bs9SIjjyc4/VcaRAKu0cqjEjKXG4A5W1sWMuQfO7vp1p+JmbwIobmnB5Z&#10;APJkBDWbvU96yE83GJp23dzLuA8TM9kgvxeqU+LIOW0eLkhPfButjEBuXVzjC0/36Wa8KoVXiVfv&#10;0G7logNV+6d5BucCnsF4Vy1kCnOt38RzRLc1sVvNilFsliYig8ERu5YgnHE+CjIxGxXiFF+kFfeN&#10;n2wE85TF2/mhnCVZ+M9WchIsHMSDpFnRFVkkyrYjRD5vJ4svVTP45VR7M8q/uUefyRomz1iIn8rp&#10;DRiUpGq5lkLshpeWq+LDsyYr+yPmbH0eCSpU7bzlfX9btmJnAo3qN9c6IMkW3KymSK0vcPxEZLeb&#10;gOKIyl/iyekJoGUnKyz0wLksFGJrnKje3WxAc5mM29y7VwTjMuWtN7/zhl4KnPiwX2ljZshSS7EK&#10;VMuRCRYHnCM3qb7rTEI1QWAyASUzUqKyEhBI5iPIKghcA6CbgRn7+6ggl2GoTQIQ3SFAEl6mXS1B&#10;VhvTTYoCQhllU4H9gRPk200DRhAc5pyJCwWW0tjMxBYW8KfvCzEiDD9SbOWt9sEmdOSXkBPLEjjc&#10;+FOZuP2N4lmLXDvtP56jPcohOiXB8vdlfklYjrWQJTlmRsVKK1vJok+BkV6yEWHZeNBWPcaWOnC8&#10;mIjzm87lNJwXsgWVSyp6yJ99PteUUv1BfmnMk91Nuv8nKcmoZXKcnKcnNzc1NFiTU0IJIyaraoEe&#10;Sj6IEPrjW++4ENWDQKf+soL1WiFa1au8z0y7nMp5wER/HMyXHy62XbFZcRmbyZQC9T5E+eOSudKR&#10;6Bbw1yoWsEiaWsJFqoGh7sPxzIiIFOAwP+S+6OWcBf9Mo4CKMkz8WDkvNvlQSLMSdwYHypYvCU8q&#10;ClE3tKhMcitPCkZgfltKR0bIjjT2MoC8RwAU/aSTjUm6ZoqW8/CURJaCpzpMg8kvqKTxw6oMOroY&#10;mmhnCV6ZijM+iQlG9ohBDCNEMTZtdIW8lODRrcxKvvhDEVMdB8ai8iBXEMxF8YxVQ6fhDEk485ql&#10;SkRwdFjYfnI1sNDRsMwkbNQOmdxJvQZBzXVF2ttr1rpJX5uz3Mc/nk1BmESLAZt8x1r6z4oHykpy&#10;7svfVbBqJ4mRkDwWiJyzyAsYmiDgHyGUKRtsJWiQ1dduNRJnxZr8JRJs25LHNAdrRM1eLTUmvxYc&#10;FoRUWSMbCqKGrDHftTJFTM0eCmkp7nKlVZ1XwWtHh2TDhEHIHE2B/i3BG6UwkPMaQ0sWaKcs3KBy&#10;yILA0LW2WYhEPIUJUbMk0qtQZ6PL0XlnaHT3LiGqYjIGUjw5GYiLyo32MnoUcQSU4ki0Urnuk2QB&#10;1qLPRTEot5onpGa+SZsg64AKwWzxDTMsuQRQrTqjly96juchwKar2fmXqg2UWQDGtZydcUmU3Fb7&#10;wI24VLuFbhNyXNn8SkL/Ejot71o8q/8oQSHY353KlxI5WYk6UCqWUt8mY2uyoyzmiYspSFKmgtp4&#10;E82fc8a/PCzledRQOQUhxKgDSd6yJuPXPLTA6n26IW76aTY1tUk5jLnUclGTqa3UfJbfUt+yomS1&#10;N59lOneo3FFD2uNxN/c/ll4sLvd34r5RiaXkhTFGm+kQ4LJpkQ38oDtZu1MX8tri3qz21gM+5wUR&#10;V2pd7FDGURUnQLNkIpOQqTcl9epaL+VB8D/LrnXUU+R8d3vcCBxp/8VVvcWDxSf2aHbGUK233Hbi&#10;qiJwfrXZVGV+spfm650tO/mWj6x7ccUjFLxW93lq3l/u8uaf3+oLEJxFS4mtLSJ/W5CMM/FoJBRD&#10;M8vSt83H2tNqlyNlhyQZ0yM5U3+3ASkk9ZDRhaeo7Py5FJ+51yH4zcUSay30KwRgRRBHs5nI2tzz&#10;4k2gQuvqjhYkZue05cApDsiAvx5vS5ZOvufNMzI5U2kgCJsj8nk+PYc1ByTkFR8E/BGzplXFcy3n&#10;JKS2R65k3NFm3ZFSvWEslPIjvcrLd3szRxqKnyRsp64T5Err6XgucZdCEqi0JbJCh02KjarJ7tlz&#10;QIpaD1KUA17a0vLR5jgola8VJ2SzDo8J9W+Ui9MqRSLe2PTI/YrvibKdpqilahmB3t6ehaBsaW2A&#10;EUk9IjW0iBQHRAUqTBiVR5yEk6Kv1xmjJXgSfbVCQ+cPksQCFL8Be/+6WlaWv9R08yib+oeLvdNF&#10;pogbqUrLomSor0ZEZBeJGaXcDlt4ivXnSh1MX9TQIJkdC6X0ZIy0775qd58LllgMxYXPdBEEqnjx&#10;9Eu+6KYF6TkKXo5tKuxpE3q7kvkx1CtVLbXlc1WdDh0/HZCWhrtMLWTEhEQUeGIHCfyytTJjL+CL&#10;Q0epHJ4sIiI3CgnBSlJSJhhQmpqYdJ75D2pl5MBzYUOQ8Ki8jyCUkIx+18zMzHUK+TWmXkgvj0jD&#10;ml6BfNGzHF/xOce5PQccij51niKU0exLdpMqbaSzYeDQVPWKQhZoOrr0S2u5LF96mXA2wcUDqQ91&#10;aYa2mkvxsjIidl8KPpmXMeypN6fMs8NFJvCzLRpoMJUV0tadhGeQ+yc9kWDau7Mh5kg7RWkJQC5Q&#10;khpIQVNhcmRYWJ5myszatZqbmy8ZKHQbN3iXyzpOfQ81F2E0yMguskXu0SdOi3UldxoiVQEfYIv9&#10;0wrKo0K/h58NHq2wHBTYaGZBUbHPk6bBI3UsxRRwIJDd0rSmemAoLAkNW/aQEyK0s533NF62WZJS&#10;4Zxm02xdMWSTIOsF0wRbgUaxICpsPWIzD1ppQnGQbSe/C0CILCIKI6DX6MnJ1BtNcOgWEhLAgsg7&#10;VA84ehJo4zI/QH6gwFvBQFtBRa9paWnwQs0+Ocmy6FVMjoAqPq4rojQbPN0bMUveD7P4rnJXEORF&#10;zKtpcuyCX3zNOBwOZgcDnoFbETYChshbmlYQORUjWWKCNmiPbTtIPPNZwN89ClrSendy3GKLdugT&#10;2RRZ6t99ugfQ4gq6sbxet0AUoQLUy6bs5OnotfDxrMKZm6sUxNdheHRGaJtJOKLDkCr1nTDkRqB2&#10;whlazzIWHCi0/V1hnbkzLoSKgQ+wS2g6VNkWcGgZAUSj/Xsk8By+SOtm5pOMoC0gJSKas3jUeFVA&#10;1fOgXJ57qmT1gpU1LB0mnXVKmkklZKfPNbxRcOvlsyLPQJ0TOB+lkEmEYiXJOTSZJZW6hZ6cOcCD&#10;mUgC/FWARiC1nsFZIo7gQSpBUvlxG2l/FYDHpSHHjrH3R8rGeM6T3NeV3CbsrdFnZBflHX07Omku&#10;/hEy8DvnaLNuY0W2QfOYs9WllVdfAgVYLMo7txiodQq6U+cAqZSxxf+vIxYyH8fhUggJo/UjbCqa&#10;e1XeedFNzeFc1rS2Qb/xrbx7waH+xYSJ1pP7eacFgsbVWnvmEgkHl3STbBxYXI5PivlXrgsOW9HB&#10;VwVKd8Hivk+VsIRyfgCySFv+3KueWjWJ+v/Y/HmCFR8C4WFRCURS+7I8bTBxQ5Rp02TFWYqbdal1&#10;n2y8lPNRnvy+vwe635vdaPuBaKf3VltASd+I/0c0tPFp3W00wfVuWdXv7OTaHWxca7DepeB+RfvJ&#10;HKZafvYyiQ9m61fezWhG3AZ/3gYz7n4zoDOt/+LIjY0IUeH+B94hhug5G3lEfN0q1bwqftcFeSeM&#10;IK3FlWKb09G2MB1XwqWOv+HFrgKitAFV7K1rXbzbkaSlwNtJhCH1XwvLe+9/LDKDrT/lZSlKXrFW&#10;QlxuC9E4RcKQHghrVcutF9e2gtO/Gbc1yIcinsSIVNcWvy7OpV7U+c1PJ+yNvlsR9/EWvv/1Vy3L&#10;NsBKw3GjE52nNJjT8SD9v6nqeBllJOuSwGYso5u7+NG7/WUMF3qwDrgqyZfSaek5J12tU3rknDdj&#10;ZWURNT1w1xYQoIJLyibblRSm59ORbPRFMJ91EMgh0CqXJ4razVlNdrH5iqW95OpdeVyY2Vp77Cj4&#10;osUxFRZFLAYEwqoaeCq1wOQOq4Lm8M6I5c1iUtFtlHk5e5yK9rGy3tWuWtM3LDFpoiW9uddAKSgk&#10;Epi99OnlKIpm4Q0eBrbOXOmdkt61KeAllMvOwOi4hZFR7XMWYql4VqbLPnJxlntFgOCTfi6qck3r&#10;oQTfVF7iV+x2T3F7pZjeSSxLljdnm1HNLRPdSNbeThW8qxMkej4suPc+0gmm6PJ6xlj+801nNisu&#10;Zyf2q+0NypScaG+BtxrWsD1tti0tLS0ePOPViytKi8DyhcSxrG/tmVTy75Hzgico6uSKXtYvldfS&#10;n65032e+3ZyD6a2JW0d1vjuOvHHTEgxSQYpMJaFparOJmWmVWP4LOXX7lO5/E65efeIzeVuROS7T&#10;TO/Toitfff33aruyXlKk95N7uAkMvWr+oMvLQ7HReWKuYC4CwCKTNAWm9KFJxSv8MozZbtfUiPhe&#10;cs5D59eub86o7bja7qgHNvZOaX5Xn+sh3nxNLHiFmfE5HnVEbZIVnitbcbbnNzk3AR9xYHG7ySo5&#10;IxIgfW1Iy9nuFqzWzQXrk5vtHjNi62WZxF57gYOJF+pVyiNupWB6kCgVBBc2fwq4K16VtjOVs4UY&#10;3PWQtFv+nvxQD3BcKKMd4/R5+CyiDcVYDjGQzi4uLi0fdcTm49QGxObic2BoGgAAAUnTECAJAIAA&#10;QIAAgMAIWALPjkVwcjCRWERRgEegM71KgVhavEbMyoQWuwKWLTVJWky2LRojOfLw5LW7CT7rYlnI&#10;DVbEwx2HaMqIBRFGlA2UUwmsZX6TCAyx6FhFBJ4+u6kl74u8wc6IQ204XtuyvPcWfxIqkn1K2Epl&#10;CAxpDvhGaodeowigt1vL3RVZKWvSa0vCq7Lis1tk1WEicFkwsnFEUKEapXZyVY0k1YyrxHVOCeEW&#10;otE+A396L+VMwRR3GgFwpUHMvUV3ielL7l+0X3vQW6LacyygAAABSgBFoIBilARTCAAAAAAAAAAA&#10;AAAAAAAAAASs5AzRjVTAAAAAAAAAAAAAAABrJNiiHAAAAAAAAAACOX/m2CciwAAAACehbRQ8Jg4T&#10;BokXf8yiRGG0cLm2IwoHPRRXhiCR8eKk4G8RxOKZjQhJAE+NjcgfHJ0on8lli3QmS7WghDYyjqJF&#10;QD6iaPaCAzxRssSBYmiLobjFWB8wcSsXBtuA7QbG5YCm5GQNkhv9i0KKadpNfSCdk157tR/pTT/E&#10;oKSe85DaL+xQ3y0WIOobVODBbLZVzYidKQ3aTEis0AigTMNGoKaNg/inAkXKAnpeVJmo2K/WpBNZ&#10;ja5I+NxWTDa0bcbTTjeBWmuixaFbtJWSXXa1JOcjKs4F7M18Ja+ljKUMqSho7EG5bhF0MR+kPvLp&#10;XQoh0+M9nEY50bh5Tv0Mw4TgpNLot5GPIYIx6CPYF+NhEuSLipZ+JSYUnVNyG7EIeKNl8yo/RTET&#10;fQvAnAZ8ICRxCiCjRRstgEWsgTDxA3aswqFzokQYDPTgXllEtnBoSSZIr5q+eXUsZFAAFTEIkyto&#10;jMJ5IOQjT3Bju2dDAS9JtJ4ds1VBz7YQxS+d8kmpQFgiSbmvNv6TjEOcraxCQIe4RQYugRCXBEU1&#10;7Q2OhTZ0EGWfGX6zb7zNOvHs2+6CCCx42u01BJFaBt0y5WHhkPTY7xn1/Jt4HjfDsFbU66Q6eYYa&#10;UVUEmSNSBD0j4dcq8FOlwaanepBFThRVzvF+s3sXrpnE8FOgbnXcpBmT7Mwr8YlQrb3o4Tpfpyq6&#10;Y/03NKQyjetXSkySGKSdjDdYTAVgkVlgYKPLpVFvQkPqCAzYoVApUC1BEZcxFYAEGNTNQd4ZqCGg&#10;hmtj3nJKPPAcC3ShqnIRymzoSur1O18Hq9K2HyLgJHOIURXMgJ1nONGwFK0rA5+95rh+d1z8F+Hq&#10;caM++9MAIYTXK4hXupmJHJso9N7/Ce8EkCC3PfkX5SnXQvjt7vrFErvaifivW0HkHVR5/fRY65tO&#10;guWQrnufBZZwktrgGECnaHYxrly7kspQ2sPH98onca4mPcfz7qiDd85Hey1qD56J2yy8VHfOXWIa&#10;s3D34Z86dqpK/I9ITZBlZTqyBSqSfq9wyohWBMWBfc+Q0s6FQhPodJrT3GYt+i9VQsHq5Fp9qHlc&#10;YqE98Pg1iDCHd7LKKM6bm77wZAXxEnND8IwAEoTUR/BkNVLm+FDoJxZNpilLQ6kf6hBxMj2U/xz1&#10;l4NfzCo4ovBbzi0abjZ4vfjTnhZp6P/VL4cfLEKHSj7o/h6UuAvNdnLkalK6ogCUaNinEsaDysu3&#10;xnQrFxv0XR5hcg84gcFCyjlr5WMmmjcuhl5csOA/Kn/mLelqy90oHG/cCbd+XmtHtoYTp9wHLIxN&#10;lP3NYDuRD+buMfkojVnzFzVe0SH0H4uTnUAMGESYozu0DZPciHS8oD139GHem2lNPjcO8rgrQM7f&#10;3mvrQIqI93XXchCdF5cDweuCxbLzDpH9kzwbQ1rMtmfinwc4dlZBbFH2y9UFoxchmkYMMmDJVgmh&#10;6EGGv4PTpU31digvYPqGF3FuSW3KhfXLyvEsbQ6ZKCbRYdGpEMs3VJjlFIguQXIiBModQtj9FvD2&#10;TlzDZYd1S7BmDmrvU/gnLNku72mDjqUPDygqv/2cj9Py6Lu7O4kejIbo+9X4pgtK2cb7rNXM+xmQ&#10;6jrhZSLYpUd0Zw8ED1TyhHJTxtzE2hgm8mjqWiKgy02BY2IrfybTx6Pd2MCFCQb1oJZJOVICIqdS&#10;HlVszrrIXDIPUItvYDePIAAAAUtOQJaXMTXFW5M9y1rYTcqdNm/wpLwYE8CktmeAcrvBSy732Erg&#10;sxWctVb2ZSzfmqno3Ej3G2oonsTIGc0bybbT0Z4EstiN34yGiDKm5U5sSZiP/PtcSGeeXWkk4iPw&#10;V6mu7rWjZuJH7ZicBTfWqJ9qFDYlG35+o+aozW6SKmp2kuxLBvmsgV7BOJpMFvf1z5ls3CJ/cqnN&#10;uqnPn/EoyipbMufB7aKR9SZbfY2Jbz2fU6WAjuB8cSfEoN9fTX5oyDhsKiYX/15/gWL4/bpQi/Fj&#10;n/iHYHswFOal66JpsmSu7fdFR7YB/GiRokab9LPiUkKya1qf1illiiiikkluug6zFrNrWaxnRppi&#10;Ul3PUnifmWnwk2m3ZyJqd4UO724yj+DW/KSxkFD2T8sZ9nUWSNfX19JqIaIEjv9a9Wbdysjd5LJJ&#10;OksBXGr2XgXR1grG1G8C7zrPNK3UKKqJBIJJJRE0lvLVBVTjkjSqg5cphC0Je5cvLVBX0AeZn0b+&#10;9RndUAXSdm/Y+8U3QQRJXrMs+3k3M2Myc5J4hrOBPybyn93ffSfIK+jqfGmgTNw3lhrcgzv47Ipj&#10;njRtGq5t4KW//moPqO/jiTFzUiUb/NjsTM99pRxLPGsdyJTVWgRv6sOC0RBRLaBpuJTVTn3Ds7VE&#10;Uhlo0aTkgU/Ut/LUlyyFhzfxXAIJNl4VyZmeBP3ntRmTsNKfRvOcAJv4RPckncSCbXaxL+ooh7dd&#10;5tSe8m/WYk802pJwBFHsQ4buGJZcIn3Y1eLkyFIMT1MvsikG+rli7HPLgsIGkre7rjVGZS/5wM24&#10;mYpuKLcBxMF9xtHwEbncvIjKX7yyxv+cqSf4I2l9rPwc0eU5tFfnzGlf4KCr1KkHKO91vE6l5csq&#10;SwjRfMR1ygSq+Xcs+9tuxHeeKO/6e/7nJOpkCT++ygXAaLLFn6XuXfuXaIW/vff4NrSUBys/tZ+Y&#10;34me/7PsKnUdH+fgkM30qAwVz+LhqWg8R8uaYwh/3hTP+B9elLlfyexZy9ByuC2xypFZf1akg7zp&#10;Qd9m4DW2XrdEu3FW7wUh4uLU/fxu7M0EoVf5dVqXrQCyvY3a03+TCe3NXzII/lPfqHsus3KXha9h&#10;X3D6q04E/bzQ9+8sCZwyJKP3fR8t4Ht5aN31TdmNR1L+42UjRe4mrfcTRMA/rGtPvxG9/6kdtvk4&#10;JwdTS3LZqpFKNUKscSl05MLdcnvotApwJf+RGEqKeFxpwqHiL99T/BZqEp8RDbb+CiShJjrhtZ+a&#10;/tBEV8kuxKAbfjcFsmz+sxIuDy7s5RMgatvkg/JvUUkt8kQMoGlvBvBblK8BoT/Z/Az4pe3FzCkx&#10;4kQ5YO0TCRGkV+vAhdZgWggN0AIdEFL1d5xbF4FXTnqdiLJX3nzdOJCSxyYZUvcyh5iqYcpJIzMg&#10;cGi05Is148V5waeSPMatzLmZxjMcsrN9tSZUI92JD5uwi6iYmZubBJIA9Ip68Q8A5sleioU1joUj&#10;UG256dprtryKkb127rwRvFxcskreZSv0wfary+7ZJ9PCZosyTR8WnWR81Va4Gl56sU7g5mHJpdZE&#10;RvxV5Lmkr8Tm3LQpHj5kjjWk3NHnD5pRUTUm8VKhI2xmfDkW5CVIOYkjJRSYqnRsjHJsCUsTiS4L&#10;AOiwqNLLCR5uHPYhePmZKXgQinGDHhI8eRmBDzZmPcoYJGckipXDQ/EICWC03osRV+0zU2v8EJhR&#10;MiIgzI/ghTmHWV42fYkjIjU/jFhpC1+LzIOZBUWmamFCh2SgQiY0iChxVT2iwfL3JkTiLxq46ZKE&#10;IFDmHIiMnt8wpDpHBAyw1wpmaWzmEY8jIyDk8QsyJ2aqZGSvZrabFzSpzqh/3K9bN2/NfUkHBaC7&#10;DMiwiD46UVshlNbhHeI+xCMc4Vfudf1HFKYhgRBygd6gJ/yKdSNnVakkx5EZunEOCk51nm9NyomZ&#10;qgHUOZIEyi2i2oXJlpKVnXcw9SIjFIOodXj6AbJT6PXXQKVic32avzTa1wW8jU8yin8liKwVs4nz&#10;SZx7hTkJhcuUzmuhYU2WUWUW2GmjpkYdE+wTotYJxB90C5d8jLkiKTWJ6dl1CS8VqWb6rXR96kua&#10;SLZPScWAqnVsAT/cSM2wrVGJUwSvQw42FRDNvPLPvUjwlqeONhdbTtDS3n6k++tS/E/rt1qU1vzg&#10;fb+SY7XEm5dtNKYwHV2+fzWHN0FP/EzFFOfP932SKMzDkPcbDw5d+6pbupyN3zcj1T6q/3qMbvve&#10;o7MXtC9ZBBzX9uLE/lcFNs7+IP27gO8CXha34bfNKjh2ufPmKRdZuKcxSLaqdiq7ebqD2zNeCd/i&#10;TCPX18Qp/dwqt2H4UZBTqbanKbn1ob/jP9vs5ckqT/kzouO1qv/vWP5wK9nhTFRo/AklywRhfmTq&#10;03X5DI3QIYkLRIKNIN0WxXz2ENTPAKmNh1oQ6M/L1KYu3fc5OXozeST7G14Fh+cRdLNa3OB2N3An&#10;8nMVjR/nFxP56pwrvWHmjvpObUpJJlLganz8bf7l6laBT/UFgq1f/jad77P7gLzXZyjdl63koFKH&#10;gS41Oig6clHE2rROnNOk0JWuJlFHcaRdcUSWgDt/KPzK7mnux3QNPYVVZWZuUfeo+ba/j7V9zi0x&#10;7OpFxTP/85SFbeIM7iyn8wocNk+e5updahk1D9aYDnWZ5PT7yBVlteuu5qHxzvuqx/bM+3LyZylH&#10;fqN2Kdaa0CjAt+pi/+6zbn2u43Djyyp8UOs9CUfs/b/Z5HlzS3aavvVfkjgDlZJsLifliRhqDrEN&#10;TIUWvhbVNtu1sR5Tp/Udt5q/lK1+H2rX9yzPeccFuK1zzcytVy3q3FamCT3f3ajP4q3I4zeK4n/M&#10;5kR3NtPk8Pkt5v0vkxfrk9c+0l4uxqvz/D3mVqQqfB9G8YeFRmWN4Q17caIIkQo37LriOfMrytnY&#10;zxRT7Ej4B8t1kz7gh++5FITV/A1hxTO9ykm7/knK7/+o23x1dxJrZ/XJYCjMIhV4tmEanwV2S56q&#10;hG+TkCUBBBynN+8fWwmjnKnxe+k/Ocuv73EFHo3rd6j7N9LLX5R7S1FIbTIwQyvNhDcMnwUMV7W/&#10;uXXGRQ+VoQ8ZF2FXtF8uT0MLGU38pW2UL35lQylNb9Br0rl//+Zu2v5jnDk03rVLqjgMbu5bFR+o&#10;/+BGi7zevNxtEu816dveirGv2Shmxclzt9GzVn+9+rUr4Y4TuAjovEb3HEvy4lLcBh5LLccFmbzB&#10;+SS6/+VQIp8XI3jkldIi9Snbm5ZlMX6tn4yiDbu1aFub6JgQqh9U7OUQ7E7ev1KK2OkGUnV1FBH1&#10;Fb6njz0n+yCiiiJ+R9yoLhZ/VuBijZB9Ou1mydTd3vsO7YWVa/1M5t5bWapDgp7jJNTAtD/5RTrV&#10;nyN5di3at9ckDlYr3im6c+BZyuEfSx/1lIz8r1PEHJZBOzIqODvKnydnIzy8SLlth2iq/ue44iSc&#10;trYj5B5zl+fanPOK5Ry8cXuIflFiRvf/ijBLhWPJOVOWSFv4ZKxpy1Bcf61YGmk/512IWj69L0eh&#10;nY1eNq5acgj89nM1T+SF1hYPrNt9oU61axZTEpq44v9SWKVNcSNl3qVvk59UflTpRt4f7ikwtz+4&#10;9St7ostZBB21CCpn40K2xFiG+3/T3LTROBM/9ova40qDChPLL0WfLVU3+z+G7uPBf2zHmf8CgGJV&#10;36i/lzR58jn0p6jR+c2qGM0pclHhc8SeIR2X/2ob/eVuV7ufQ1s3lJn+TOqsXW7ef/siksSMfKKe&#10;uGb7H92ax5f1arS1M5gVt5wERX9l5qY+AGxgQ9uxpkXc+vvVxGmngJWKiP4PXO7+U/VxODtcbMeq&#10;oObTrdWrzZgUgjNO7ZPwPjSlgSbi+dYeUXiNN6GY9FaYWh8Wcnk4B2M8v8XuI95I5W8RjZZf4G+z&#10;jDs7s6umoes+5qCWWvLnLcpHmScuHL9pLtUkN+lzBUd+dT97ZYki1nfxXfyGfs+tdHmXHoo61LlJ&#10;bUt9zMtbS6J21HTleX639/CO/cWAVZwi08F/iVa4rqucR/9uqAlGHi86CeLp30ZmE7G+5+2+uOXv&#10;ta/jad5Ie836c7dt9uNQvtLn+G4pO6D2Zs7hk2HRXK/7lSHPuHgijgXLRJvNVUgr+3PWVTNvWUpc&#10;TgQ6+9QWaXFFBI5p3wdD/ueBPCOpwcLZ3ga7y5TolHd9ml8lM9q939acvKWfVX8qPlksR+ndRVep&#10;y+h56ry7lmPvW3/AnIRLjSt80fyTXFrINn+y8uS7gT8xcu5KVIt5JPvJTb2dbG/H14psr2dvJv8u&#10;1xLwK58S5OvCHOrp+avLE1wU32mytcs/Mb0XKrt2dqC+EbEtFhDPsp+WvdrXqqLafKfjoq9YlxId&#10;FFrfkxxJhHup5rzvdWMk51RvLHRPzyjvvKbk603v2NiCqh/2vLLTt/q/e31ia2Ky3LTnrl5ut3qi&#10;fC6825bQ/Xfb231LgJ+J15NcajllM39UFalDWGrf42iyp3FOXJWaz/zgaSu3wYTlJc0l5cSsKKr0&#10;bZ/Irb6P99NwXLiDKKlQ3n+6o2b2VnnObI272eqc3+xnRc+9SwHIpLt/Os+b1jSh3YzSY/8h3cFv&#10;bc/GH9guxvEKC7UQBOeLq9ZzWpS4IlmY6eOfUVJkkSjyzv7Uj51JqU/MTQt7iabyb9NzE9vt5qOA&#10;zP8Ldj52reHFIGCvteajW/lqubV9RCvyy4veUjSeUUgrujzWZmyJjWpW7Uixq7Pa4liK6k05csPi&#10;/MQLeR23+ArXdvzqH9PSsoJnJ438XuZct+2M2+TiS8j3NqaxELQaG9UXZOB2zcqYSihufGs+XNRw&#10;Gd4rRpdmWLBVySQNfOpfnLXrwpm4hbtqksBV2qseK0uyariaXgcbdqjOfpEsSVsN1M1uK5evxREc&#10;lHSurqfY5i9ObIaek12g5UlguS4Us8sbRYmf+Ymryr/6s8P+qdm/ctVnhSPtuB5KWB5UqLgnrtnP&#10;jIs08nuM7GfzU/2LEs60l46n+Uaby9ItFp6OGZbktyBuqpZSrz8Y7RPYn1/PcUaJ+0KiPmJxKJe/&#10;k5piA/zcTXCm4LfnVLyrNwGj5HR2wtXQKI//hML/FRTVDdmdS6PlvleFne569i3xEMXnwRt4E5E2&#10;72NudZsNZ+PwfzehwQosltsq2PKfJhh8uZ4d3DlP+Hj7eLHF0taW/1jds+NLfN6n7Os79iYgJOSv&#10;23HUv3ONe4GB2JQmnfgaSn1TweFhB9VRwLkMDBE3kjFlNxP8vc97rXhdQZS95rAFv7KxqVxOX+ah&#10;2iwfgniwhWruz0eV5cKTbX7gsQiM+12dylfZSo6Oqczva3mtgVt7jRvgjzwGpcc/WJ22GSRRDkWK&#10;MnB6I/NpJMMnKqgr3zuUpyn9WJL9mcaKKdvE1KzsDp8+rVss1neBpKdvFEmeqNwjfvAjZnalTydc&#10;k6y7vuM5LusKIEmZdc8j6UGXlf9svUssvkezOLtSyFpqCUlPUu7hMcdwJ3TiE+DFVthFRdRbybFt&#10;Y3gqoIpBrRBXAan9BRZ/eF/DqPmUYbfnEPl32PzZjSN4uWfnfbdluop6n2OS+eUtUeZiN3ATEeWY&#10;tg8kbSx2o/7/u4dljfHv9DTyox2yo+W8mx0rsuYJBWYsqcTFOnK3GfLzm3WEsec5qHx9t7YTHHFu&#10;dQ2fmsbH0eamo/eoOysS1W7icZwq6jZWfr1MLvqfxOMwxIvVg8AGXhK8Obi2JbwIog0U4KqckvJx&#10;mLPX2ns6dEXOe0T783SGylKJ/ZnKe4sWj2znX6ZXo8qC48llmprCiSUbQGCBJ+ZwUNm9rRMryrC9&#10;xJJLFnqCRTHp3Yo4EU1VbirdxtLk06jOFS+z2qbfC/+eoRxbGbcYat/MFnPmNm8PtwmjIvKVfT8c&#10;rlP56qhZ0rPyjsandRDKRk/G4LCqt44VUitZjX4hw1aUgPkKo3ZniYDH7ExajdxD5et/v5TmsOrk&#10;0hyxNSu+4EtNR+uPeajdzyke2/iz9rhn3qGl/JL+/mtE0+dTGTHtluz1Obcyu+F2saDAY3PwYQK+&#10;j2531nN72OJXAc97FH5L7b6VUZ36l5I/ActxZSJ9U9uLVILIlxflKmnz9B+3aKOWj+IWSmA5LGpw&#10;4iTuC03WZ5gkfXAlf/UQJnNVfKKCrCpbWc8Btd5uuLqLktRzvpflbm6j6kc8lNkVf1sS4c4mNz+T&#10;GnFXPxN4UK7W3fSth3KIcb6MfW4SUlgKc/J/Q2D3cs7C2ftavOQUk5rKr9SysV63I5qd0f0rbUp9&#10;jlqMWZyxvUxMwN3L+AXdn9avCw3vEZsF3E5cFqsWJEFlENetG8bj9y2Pazvp4pm8uaq8SKrJyyhu&#10;/K0aLnXOXJtDjVsfygi5LM795abR/wOT64yxRo4vJh/xdSrtTL2JvPNNR5L/t0t7WZkknXMWJ78/&#10;mhnpQtrLvXJGUWp7Yofy4nVIMBB781Ij7R9fv9wEjeY1Ww5KfZ1S9lVAKtOpXmStmjZYPeurv5j3&#10;881+0f8tHaxbGHlLWqzcbSdHd8vzl6f9mLVvWuly65v7vLNwFG2slFt5Jc3kkP+KX71TwivdkOVq&#10;hutv00sVVopG77XcuFn6GkKz2B4DdRvIfFrSSWUn/36oLkla1OEkuLKjNpycT75IP9su3FpbNF/3&#10;lmlwWD7Z8XQP7kqj58uCEcR6ktPbXiNd4rnPnCK0XbWiXb8yLv2/WP8nBckM9vFUxFFcudTez200&#10;r3E56LqOWdRmVQud+goV/FqP3FhL0ey45n5TS+nu13j7JVD48zi5//N278xpb5aoKMmSqjdZv3Gx&#10;tyzfkBKncd1CnZc9bLlzl+dlZej4Kqvgvi4p4//s2LhUvbM1pPl29qQunSpdWScF6lZbKzFd1749&#10;qjMlXaCI1o1Oa1fiprng35s/LG7m6jZwKM7vq6LM+xvap5ee3rNlstZuUbdjmXfOoxNphx342LrO&#10;caL7frU+XECzk6ynB4ku9zG3w6l5zuqC/vuv0T1prNnxplpOcxe3pVpaT5K8uqEqiZ59rzS7VD6R&#10;+kB0s/xtui8p0n5XZFPx50nLeCoPd/6cG7yt4v/uePtLeV4luPLuW4DVrM4L/xcFUu6l2c0uENvg&#10;U3WnL0jXVAE/sUouJvs8+dW7i4M2ZrGvof+8mwSTPAcFwJpc3pXPOWn91N7dav73rbLn+r79gtFl&#10;dQYCbos5Ss/F1BYb+DyweKfy5aQ98flm/O6uSwhV58mpS4hpU+4Sh2yYIEJfyihh6x87P31O2D/H&#10;BdTIpHeGay45aWTuE1X+Dkmj6OlryjgCYRYzPstZv9/qhBI+uWEUK8riLm5wI/yT/e1wHYzf3/ta&#10;HLbtcWXeBpt85pejooXlNaz2P2k3rnIPdvxpMnW3+y5V/LGzEXnmh+ZwZY+e83FpxVeT3eBMh1Pn&#10;DqSXs5Nw3U8TM4CnA9Xe4A5zqVrHdZ/IvJ7EcW3AZBKneWL72XEoZLre8taJ9P1YsfCw/hCRrOdw&#10;Q6d+t02QWVjyadx1r5QVm9Dy7+EPDi0fMsqkLt5Yhiut/W0r7OXtF+83Li5UgvLf7jS8pieX5W+2&#10;I8r9u41Z30h+yYs5oxC3etdyc4w7wPbHxamSsL1G/M6obfT+6/5zCUSQbkdlS80F+15139Sfja5j&#10;YqIq2FiWyWWs8t6CQqvebYgdZzvWfhSaLVbxKO8kmY5LUP7iars/Wx013Enns+uSl4HLLsKXr+yS&#10;/Gb/3esRPxYLFp04WN+y+5/jY/ZMqptulzOpTgwI9sX0Z3Aac7i9WPdQ9kuaG9/vpE0+TWc8tcs7&#10;qu88G4ktjJI8+if3mG08bcTUeSP64fhsS5/iqZ5uur3hHf6PwKfy/8H8kn77PX4uSG42I2jQTUa0&#10;T6CiBC5e6yo17tT9PJ//YefbuCCLuPW5gjvksxdWnEbZm+2S4WG4vQb82BkO+BpJc+npf6xsoA2R&#10;1l4mnWqXxPySON/eWpc/EtfOZayfTvuYcwxIoSKo2KpdtxOfJp8UezdavqlzPWp+eO5nAyqnCy1K&#10;Bt4kpQNcavWyBQU2N7diKZTMX4DTu96/KaL8pou5oI5QtLzQRTBqi7+VD2s3iG32I/8UZ+1nz+yI&#10;Lz+TKBTSRQKZEmkHUk1Dqo8zR7sZ+eaXCWE2lNhqipVu/VEqK1fJjzcElAC6s7d7l3y/Kc8oOmPy&#10;j5Ej+RlOrNrVpFAj5gpeglvQKEcBSgQjwEeN4K4kf/JS6hvFsVP5Y1D3slW7grQkw/WLj8uNHn5/&#10;KNwOtwvXdmOuMsiP2xm/U2GfIoQ31FL6QK+rymA4xNtF8/gpOo/KN3/U+BA4XBBwuCC3WC3Xd4UY&#10;/PVGV+zE/pKXusf2fVEu5y2ljrK1WUqrKQbgRQ3AinmaymhJnk0r/U+P+tpWJj5Z/1m2D8qgVBYJ&#10;L4J+zREao/5H5SzNrMwXnWHfy/0OeEWvbZqcSW7aBQLr1zyhQAAAAUyQoD1hAZYgEHATABAhhKAM&#10;KMLtA+4Ex6wH5iMGAYe2HjADE3gCJWYnGAK6QwkYBGCMWalZFP8EPMDEYZxgBnAItDwCAAYygCEA&#10;AAAAAAFR0UAoHwSgQLBIKGgoQWJiHNAdEIM2DT2hJJ2BNHNwHWSptaSElCgh5SJ0NVLVyGEmqhQs&#10;KE01BMleT89FhZBELbZtc1xBZcT04qkeXf5Hh2XHUBd8tmT0zjuJyBGkm1ovFqw8q+D4rY9A2nF/&#10;PDEIkbYg5lwCct0EHOemb7MnQI1WluXjPyrzlpsgR07HomTYrgbvTJaAreABVeeaN6wOoG5GqANZ&#10;pVJI7oZT/dW4IV0QmUNpb2sA5OpkePS/2y1MRH1MthLiV1SYL1HdxddmTs1vF6O5rYAAAAFSBXC4&#10;BwaIojEGQQAACAAAAAAGAAAwAAAAACwUnTrbKgIwAAAAAAAAAAAAAAIHuxfzVgTgMEAgABAwGAAQ&#10;ZwanAhx6IBjACEAkBC0CAFY2QCndgbUkY88Np4qJEiRWI6PYsly8AIkjEjkTIcuttAGNL9/iPKci&#10;ADjVvUfQbBPakSt0D6jvNu5S06L1W3+USKFx4RRQ+OFxmg/z0WlRMkCHIhBmcwrE4YwZe0k2mMKl&#10;AYgN8EkLZYjbg+yEb7RKFZToqR6Zp46a7NvWYuK2DSSKQ+i0YN5GiCMctFrFQyw/kwIYenNkJ4v5&#10;DSBlyk6+nKJK397aClVUVVJM0NpkPxNQhETQOU7pQnAQSUSKYp+4JxB//rNgs5qu6Q7bpWFQX6cf&#10;N88x6oYuw/XlfnA6n+vZGSJXPB/Pke8idnbRsjpIS/F15iN76utTmOuL3fRrXi5U233mBzxjnSaF&#10;0mpxbBQyzqMNDJHN8u/dgNszv3rMpNm3EoIO1t/TtR0mBNG9mOd3jjni4YujOi3iPkhyQjql9m1b&#10;RpwniNlMNWNVS4+5Z5VNdZN2ZQw2waVB2uyKsYnRr4+QvB8MQijHGWi08OHbHLkiLREdHLkbXyBI&#10;ajkBHykRNWso61Kogwdo7PPybQLKQEORIsHceQGuxKT+UjV8Ap1mk7xGuIVzWEK0FclZ/o0EZDsG&#10;batcFWEiOFmwaVUBEvCHgqwsiEN7jLfE6+BTSB1zzVP73Wn0nK0CaCuBFHKw0o6KKBovg/M2w1LB&#10;PnCCSbhLvGLbhPqEWmg8mdBn1CV1ln3iHAPQIv7OQ5i2St3aa4b7JH0oCoaLjet1t3qVt2cdKGIg&#10;4uvm4q3OHXcefTiIYq6GiKPo1t5rG2bkupc+EjLOcwWl08z3luvtpVI0AIz0c/XlkCPYSRGj2xwV&#10;uDiPGmNkpRf8Smj1Ueiji8ZQyOkR/WL5M0pDJvbkRZymofbxWZeSnkTbqOwqe1mhyhUgm8Vj1Fny&#10;jqXIfypwmHJHEVGY8gpr8yNgkEAMTe4X3jU7Bf7BBASeR1q3TykWWW8fMFnJ6Ul+4NcGPLxhEZKD&#10;o2FcbkzYDkd2cGk5kuQbe/jFFSzeE2A7BnIOdtHg3s0cNzjiF52EjSlisYiOzGSgHUST103I8hc5&#10;CbgIn9J66gjFJbrNSRgyTG2lt+W/qggTMJM3aoEkPdLhcza23nSUp2CSPBo9HgqU+DiRx7NDQXeI&#10;eRBL2YBY/yT0DPZBN8MQYfqBG5a4GoLd8FGz2+oDQBYRXuWsm38goFdELoZHd1LN32SJp8poYhCi&#10;S/Fg9o5xYRFD7R+HS3wCCckvU3gNWCVdCGsCyfvIebp1hV70Ah6AD2nu55zUSC5qrlg4iteyfAzl&#10;y41Z32AdprPI9r00NQAr+MKEE6kfvUpZfxrQAL3ZsiljiRI3R7g7QBiFwsyemCzgXkNHo/FOYgGj&#10;RqmLh1uCGLosO66YlrzjxE2gxCZRS1tCgzkZ2Vs7IiTN7Mxu7nym9lZMLkwviMdLZexSrjPtcO0G&#10;HTm3uMOoWJg998Ynl4wjCOdXvr19+yJ/iFDlygPAqQKD6WPR6qZyfDsxqafQuj01BLBuXNB53jaB&#10;F1xODSb123Wzifo4C5hFwbOM4h8ilt829fICXsOWOfQBxQ3Io5/9BOQTsEVk+HnaKq04nxm0hpc+&#10;BTT2ZG+SvIJD5onJlSwUspZDg2SDiYLFNLU+0m1OfFqh7+SCAahNeMNVoJGBSUxsmwh/D9fvIG4j&#10;zAwCFNm8goFtdG1O4RUzkk7glGv0WgLDPgAAAAFTLwsQNuqHqTqJmkFJI1N1n+T9TluvpJpSfWmJ&#10;3cBQSQAz5qMxKPJwJ1LYJNKKmbs3IWXYT65fg19GzoFaN5TW7r71lKAPT7VD8aUSFBtOVp19DFVj&#10;c6UTuu17I3uJkFFqTnJzmxn6JNJWv1GyoGqNmYoeTO3qRozLTfNNJPjXZcbnxS9QtXvJJZco0Tl2&#10;mk4E0jaff0kmxVbcTfwE74oYtJf9pfnNX0ufrfzUzS32E1tWsTKl9iINRjSFcsZsgMguErbCREom&#10;klXaVzyiIvRqkFTnJWwCeRV6mTZisNJhMER5pVJb3fTq6Jzza7Ij3PL+x7V04U7S0nNfefNQBSca&#10;4lAGbuXGzW81Qbydv9E5Aht7fjWE95gVKvpLMvsxrxLmxo4cWUfsvs+Cbms3/65tdwGmfaJt7qWX&#10;mh3CqtbqSScus6OxOUlz6P1lw6+++yTL2E2DeSpcBSjer3k/9skbHb3K+HrSj9PNnLG05W/rPn/w&#10;Ubdz1etlmNLLwekstahg16k76rflnOqwn/cpiKfLYm3nZh9vAvaabt291Pd1wLQzTLObNJ24mQzZ&#10;cSNa7crCTPhJEWxX138sjUs5t63bPkVgQGggkKAhUFo1OBaAMihFw+SFkKjgQvJOZVpkUJJUQ7BI&#10;k8dhZpm2eNh2BelJpx6ZvTw6dNOlForwOfD6Be2D9Frtki2K5t1Q3tBrykaxZ+80ChU7wLYYktDM&#10;Qk02eaaIc4+qm2Vb4eTEb0TpEH6se8GodAnkceU6dNXzTZTpBUFEiMrdVPM276ZvTVYM9kizEb5R&#10;J7Km6tnM6aLmexY7y7qXwpGZsBW30WqqMK+gUyI1bpJalhaPac7dFn8cskxEFhse/JhUzkSAtjTy&#10;GwnGJFzQDyCoPaomBBMSQqTJOFQM5JTMDAwihPOQN8iHKkjRnCP5prQnJiiAfKq3LQdPUoTRzIck&#10;4ivWdK7KZWdPCmec1bSZGjpPFVZq7tmkccAlB5XTK+x6BKEUROheYNf3adQPB9yY96UMjZ6r4ouR&#10;Rw+TmiPeRMp8VRS4j5KZ5J7X1svNUl/fDbw+8/LUyBjekmHOSN/wPoqTQdN5s2EzWPCjVg0KDYkV&#10;Tf7vNdLDkbnGIltab8jyHK4UU9ckpJjXDkjdipGiSj5unXzyENp3rw2SxjKzXUBqLIZAENenQU8z&#10;5sjlYv+TOMTsuDR5iYKsWrkdbN65EuQLpHOImVMdZ7VqlSDIbz4uZRqvq+Bs+aLm5NbrlX4cjR0l&#10;ZRPwhWqUpzPTi9878yLCab5odEaaKskz5pZoIdpsiBrgIYc0bC8VnWSDibSHSImSIkAk8lSchZoY&#10;RPE5cJkTTYRUnBzR2lB3eBFBMuCiGlNnnrlZ0kXTBs9ubael4sghU8WeafrYTclqxgwSFloA1Glo&#10;emfJp69JVRYE8AtyR42uqePULEflbHokUpbkb6SiyTOuB1ORQtSn3dGMF08VFRaniEvLh05bsptT&#10;o0TJWUZYebq2/syVq3e8Q4rxPtltrXqxKIJQoFs+ZHQxLlj9vakj2zanGqR5arL0lzKKSrks6Flm&#10;PVKLEjVhFRYVpqor+CkJNkXCRq7ygl9eaS/lWMtNhTKWSSAMklJRBkiivfSCpKjliirtWlz04rXz&#10;Ya1YMgDpOVNXV+BCZtgtOe4FuaWVvMwcpPNNJbomzkv8JtZIGSFyfXqp2wKp9jchseXmXFF3AXMu&#10;ad/g5tE3qxa6YjoTM27s7eIzKmuKUpLIj7JOa5O64emzPZI09JzNinzmSlCSVGu2k8olqZyIMVmM&#10;49ToTQPK2hTiKV08zRB7eID6+Zng5aZ07pzjqGagIi0Xuj9NTUjFLPVcPMoPVOKgNrGR2LTU+r7c&#10;Vv6MJpSgmzmhJJseZLe/VMpassQ0j8rEmE2Wk+zSkwiG5gsQ7EKpT5F6wbOo8X5BAHTXmBRLCe4F&#10;+uvFz2/JYrvVBRcFNzKPR+fU3gvKsCB70WQ9XhSJXyuJaQU1WmVosOurJ6so0yFqFx249WyLk5vu&#10;bJKXo96T1SDsE7F6FkZm+H8ST4/BYIz66y8tA3oQeY1bN6rUHXURScHMxTkAuWW7Jkrh65pkTIll&#10;ra7IO9eEiP08yIyF6KcutBua/zqmXJEXeZPKsnIFJAQTq4K9MyJc1U3V7pKRM5lbpuZUmvFTUp1u&#10;z0tUn+GWKCD6m2phyR6b7SkiTAhiYpANFlt/KG3MofSdAToJKPegrXkRkavxJrUU80Zv2KhJqJsm&#10;5SZO4vKg08Q+jxEcrXo8fF2zzH77PTkwRz05MveTKvVIE9wq9qkXcmk1KCUjgP4nML2IZQosphOg&#10;cE5q8hTRcXIrFCq2nFpsA1NzHm8rfa8hbyzpGT/LzN+xJhyMl/tz4pHoUuzk7M6xZBpsFYk6FlPk&#10;ww+KmTINyZThKmHcXwhzaTIWttg5eHBp2SKWy5IgpKletWiRIiNrSeB7TpCyfclcPhopzgyAgOVX&#10;TEnq2yveZuSZcZOQNfOmj5TD8E/RIKy8yr6KmBudvPiboMqy7CXL3+FHlSy/dafkjb49zN6qPULn&#10;TM21syVmObAfKPHhUaItB4kTs9SqTg5WCrHmZk/ZyINdifTa6gJTShMJMUNExZpxtyHt2x6PClVP&#10;3m6dD2Wp5iatj3eXSMyfGxZByWQ7JOr8nLnmbtiSChTQKbsTeTMzrORM/mWRoEapTsUPaJ0c5ZXp&#10;MEXHBOqoSawcTErvXiZGPM6xY6O7yJ3pUnRQHllvzexXr51kq1tw5WBBnSuzvSd8j2pE7nGJs1FK&#10;bePMhSA8laaO/vpmxHX5mglaIzN6UeOra16I+JJfdCUkQ0nu9FlbfPUtm8i9gqwpKd2WjZH3m9oJ&#10;ZEH8Izyc80KRx00dT0SKqmksZbOIKhR3pNYN7SBCFN5fUlKOqRZlXKYgbat1zsSmVYB9iLV8BC57&#10;InkzXXS1b5PzUjk6Eot8zN0UJawgdjkWwdMqVFJ2ap74dWzH2qtpq2ZrvkmMmUQTVSOeelFuiaVE&#10;3TWbxrA3hJTNu2w1mTxRBsXEz5Aj14rk+Qae9Mz6pRkhwam2Gk43xJA9fVhH6+Q5Kq8TQFhpaaZG&#10;WmuZgTOdRQdEx6NTzTRYUtaaT04GzTjpORa4RDslIp4HjJFmKRrHGruyNaCbyRjzWPFq5cro+eyj&#10;Uo85si3pknSSodz6kj1fLMkWyJ4clzo99mZZiInnkSTk581hNYylgIV5aznTYHPLEJTN0p2ADmlA&#10;oopyPTCG7mJh1dmMmjXYLQh0Dwpaex4opFlnqwryLg8t01LaRLakeHOpTMiI6RS0ETmRj7FwO3ol&#10;1YchAaKx9dblVxEj2MOHMtyYEWV5ZiLmZF1VqZ1AyK2UmXB51IFUu8AAhc1eGkSq3ORNT1RSZKhU&#10;gr7S7xySyauSsGJ98GY20dVppmSc9iOclvC2+3waYiNOrWTUv+mRUSQOXYgboPdcjKxNHv1jx0i0&#10;vH8ktIunop8/oMWMma8UtW9zSNB/8WR24j6bM5WzqrYi1SgyRq1BqSnCqdM0EfM7cirOr1um8WTE&#10;A6ZEwMgOj+yVGWuqZnelicz3kQp1Kv0lZxEfiTlB/2Zfo9zU8fJJAyNU2fKNNHPZEreZKZETaJJY&#10;JMRZ5k2PMdpua8fRHnUlaaDG3wsBply5L3kSo9Mq5Ff7mjlXJnxbyDpqiLiwFwB+V3XyL4pM9G0l&#10;ykWme+4tEsPsQ+EjFAUyTJ5mRZCNVgn0st2Zp5MjIhbMkiT1kgMneTp4UqmoiUz7oodqz5qbBsVF&#10;Pkas8x14rFnzkwuU82oJ0Vzc2H1qZm1pBEYoQyWpUnjVSevi3Prd0x5ERtnAFKcmKnCwZEamTBCr&#10;Aj35ik+aOc3yVV3tZzNZf5KirLDtMU5JlmR6BB9kzk+cCylLmRq3MlNMkyIhyt6Roik5MEaHLRhm&#10;qNZpEzjk1YtQybKUCXlOvDp6vv0nU6XpZjlxD6ISpGWaFR9T3Nj1Ic5MBucyRS28HX3vaf0JnYiV&#10;GBTKBxQaTRWvX8ziTFXpOs9Qp5ZUJimixIhV58l2zM1u60jLaZx/tQ1QHfkj+5M7PJEb9SNyRpTa&#10;DHYQgRDkC1kikTfaQ4id2NrxcwSIDMOTolMiRqOA1yE1wqTyNk+mmaKQsmkrW1Myaia1ehw1A6sh&#10;2makpsDz5EZkzh65E5oRJkaKLU5pOs3f9lNpW8EZwq3lvbXXhDaTOdmLRfj9G3N3QY7P7I1bLFt3&#10;qYvobfi6XsJFjVfJyR/7YmscllrmtdmW5gLOusxwq6eYlSwF6+i3Po/c/ZX/EW21t20paPK3IZng&#10;YBb3/zs5uKzvElz6z8UZ/3llz7WfMc4Df5dlYIeWa0n9Hlm0TPbctzo72Rj58uUsUKZTzdWX25ru&#10;9TXvBKVTeAzOl/pa6W4Flsuyt5D7v5Vbb/6h/Zn7eR+4CTPA0bXxOkVqjzBO8DaoPBrM/KpXXMWu&#10;8pdrjjH1SWJxmJeuVc4tu+5rv54qN7zSLc9yqcS13EPLlGdOUmtr3gmD1D+57rCKep74+GrziH+M&#10;ExWneFyE4D9/fnJjzPxYYHScN9EAFkw4Nm7SNn2zklu6Pa27TXb8BmOXB5xCPvFTy9wOxudxhT8W&#10;pg5i3kssl6G9617wJGt3LNtKDW0T7Vft/IJ/570Tx9+8rkU/Xf/e3FrBts4Y6XxBluzgr9d3kjPJ&#10;RjYHuRS8MnBJL0Rc8J/uIttiizl0TZZ4qT5CliSU82endzN+KIryOYJneX2qUrWcK1PVHFblJixI&#10;3ZwJ+YpXp0sejdBC0WboorOjbdZm44WCrCfOzLZd6lW7l37Oyoz/fBT5TlgKmuYvEe8r3SHuLKN7&#10;8zV/6Jt4KW5xxpwV/iQfmzKac/fEe/czU/Oo+be7WLc2sma79kuae499ThwT1/c9RwZQqL99L2gs&#10;u8EYPxD/fy3iNWnpZe3G3dxo+UXvUSKIjLLFhLCFhLAnc3OdEb8fBFFl/PVp/CjxdLwqq7x81PwM&#10;cjfi2o8nd/Wrb3P+HdtOIU7sxUYPbcobH+Ss8WeLWXq+YB/RJes2vcZ8itWq0aL/2NI+SI19eG8a&#10;5vTTxefqcOJRGmXfxP2l+XcLzLkXYq/4NWtni4rXJT06/2eHOT0my3lUF5k7fRscX6DHE7+56w1s&#10;zK1zWL/4VzeB3kKlazeXcBvNateL85HMkxeIeyW4h7irIDU+Hpi+4FPP/I57gVSFncsiMma4bxWf&#10;EGV+xLfcpu8KlPszqTaVzJyYpfLWnLiiAUBgJC40WtViZik63IEZYUcqPIcLztl5fBnZbv8MXESK&#10;TSpWIKu7l3IsuSxuADX9pctq3b2a75Mf1G0fbY6+MYfnNJ8/duIt7H9jmsECYnWPjK5mEv4hMkrM&#10;WTfcKrzZi1nR7Rz9nX3+l3sqM5yz/A750FO7B8rWkvkoYX+XlIVyTsZ+eTR21gNiSkt/98A0ZH4B&#10;7/ixzmNCwqypqzMcimEy0PFsuMtPh/56JiasU+ueufJm55NP6onblHb8HkihxWI33XLpSrIyMkZk&#10;E0bRtVF8ltSlbK9fd+JpSV6u3ZXLbS4ctec2J0sETN22dys7OplncRW/1J3BFTeLmNoHPK/9qykn&#10;kiXgSbLm5i94fDOe9q+UWD3N69vAaJdZgOY8F4E0TUq/OKYJL0kh4Pc6n9zZJhK4yuA2e53lj4ZH&#10;5FfXylxDT/gz6kb/2uY0S/wTPZMu+53rC88dL/NNm/lTXiO3PERIGFtVXaz/R+4k0KKancaCySZ/&#10;hWCEe8VIOGD1bZHAC30v22ZbRKjv2+0+xdWB7eRPrCwZa8p/cTeWEIF4J+54LWCtnMTabT/zX+np&#10;aS/rEYy2VIx8C83iXDJ3rP4OtMKdXlf+xXZYeUB+S4re62iszGp2FPq7Ft/PsvPcxrHFHFtujR4I&#10;l9Oq/P/Yj8BqszmCR6e+ZLLf/4ix4Y8MngaJFacSsI/2TgW5tN7VOy7LJovLFNcO8DpAKqt3ZlH/&#10;ormUhzg1ePg1lo9P/MQIc9Kr93mjIjyZGRzM5Ytyz7dS8Wn+5vtrL+qCn54KuUwxgPBu7jtaJvez&#10;Wby36kfLdqtIvCDf48jhEPTwzU7diU/KuapKT09Fx5XkN3lm3ZvA7s2S9YX9z2RSz20hfbs/eWed&#10;4WUEhmVH5PnyWhui+LPl+yyZ/2USl6XtX2V3jGLJi0J254hfgrbkU81IsSYzQhrX1Vp59OW0fFOs&#10;2RSW4km/ORQdcKRuKYTfTdk/CaOP+VjZFMWIcccaSWezmCjbf+leeftwP653hrWT5m667c4aqztn&#10;Af0fcyD9wLwvKZyqkdT3cBtiwuVL4/P6mQ7W5b30je/itNaPEwgGieQ3RSr44uoN7LK58Fby5M7d&#10;7wyMqbhHVV8/+xKciktv5iDRAYIVNvFWc+8BPluCVeJQKa4Sj8pDu7f2Eh//i0+4H97LMIWTQ54m&#10;Z7Otp+CfOBTL5pea9co5zUEjASIEmkKDqy/jP8OOcXUjt8RJOYdqVcuBtERomsbP7HGZdcc6j7d3&#10;ajbPuUPce1kIhFXmhZ8GoP1RL3fTVqciy0bdrVfzWTUOJudnLYrvFbv+BuZcpaXyVMG0xT1BJL+b&#10;S2UlSbxqMc5+NSi5i9vxmd4EHz8BvzOGzs7pQBU8NaVwQ/CWbeza3Xctf3+UPlb8beI9osByxpev&#10;i8uXXy2RSR3siMUF2UVztH2JG+uOOu/fVe8rdguyNOiynVM/+QafjUEcm6rTs2osPP+gcu8ISeeV&#10;HmoeXBs+cRvadinfRg4o5F80dlFPy3IRy8nOfl//Ks63QkZlH3zURp4pyTpwgzhJdZmtcIbpZTe5&#10;bdt8fLM7wpGutc1ovUqaawXEV2yZBgsIn43JcKnMTd1PnKJtHdsa781z6zkLGyTULpbblv4sgFeR&#10;ygQ3sBl5J/UUF/DyQ3CrEMeuLWOjgRczybpdTnjfZb/CjilX24mvp7bzabG63Gk5cLTZ+brMVxVu&#10;+IjkpXbrPZvKcooFzzXe403k6jPUqCgF6jvdUMxVH590xXU8psUZM9YVMmhpvyum9bAZF7UWyrF1&#10;amrbrl6lyLc61T3LXpv7q7aRe5sGEBGItswKr2XAoY0QjMqaF09+8xK9/E9vlJJ6XLhgKz4vJDf8&#10;7Enb3Y6lypE0BMSUvWue+oKNzfRzqX9hSqNO/M1qX9xVGwr8LaNHpQv4tRiOpizHgtSmLOUIj+jd&#10;nXGYsXEuNrcDxyZuKCiS4CUMqFnKzrEliap6feU6bNxOCvAoJigooteCxa8Bnggtwf0ue+zRbP+p&#10;eydqbu/i2uLFNSiORaA2iC5sAp6gZ+LNbVpn8TKa7fnByX4DT9cE6kDUIZTFIImbsSJr5EmcTN1N&#10;fxpyJmbscFbzQh95sQOgYLHAYKmC2LMWFUX0dmI4E1/0dboVfsjasHBzS8QqNFKXpoAWgbkFV7wK&#10;G4CnY2/szwPuGi0sV7Ezxw3G1WNNNrjQDQASkkHIFH3WqWtXygup5c0r7Jl3NAoOC+HwuQF79mBM&#10;eB6buzGo2d/sT8qXPNR2y+kP5UHSkgfSkgcUUFYIY8eTmnI3Mc/Gp5T1R5cCVLZzqBJG90f4OiP9&#10;xdb5+B4FfBNfe3apcs1Hvzk0xPzk0xMSTQkmmU/0HcV5tj42y3mnI1edU9tcF9iEaTaTFFFFAAAB&#10;WbtBAIwYAApMDCSZYIQkMIA4A4PRHMBLACfRjrREWCBDg4eBxYGi2qlCGWwkMCAmU4QkKPtSxoqL&#10;pFULgiNFu1e5CV0KWwglDhtZkYLDsd8Fh44AJJ/2zD0xttU18jQWCBiTbBYtULUnEZgoCDgERqSw&#10;hGmSQNRYGXBSmq15Q3VE2OGEIICMBEqCCAt4Z455sFMtzzYpTzJysxrB0aeBOECkdz1WsIPQQRTJ&#10;dYbS/96R2pgalCV212g5Se1W5tQlosEVECQJkAP+e4w+uhvvzqhXPVIcgCOE6Mfu/rnfNJ8hVeJ3&#10;nveYmZr2Ug8hfxrtlTNaap8BoCRAAAABWg+6QMcaRlKBRjAAAAAAAAAAGAAAAAAAAAQd/HJLypcI&#10;zIgAAAAAAABAAAAAAARqg3ZIVsCKASAAAABgAAABBKZBHQSSKHTAAIAA/R6puqMISlTLQ1XwQEQo&#10;ylkdCVxYnuGawRCIICMwjiKNGei4mhcLtKnTYFhRiChABkEjILn9jE3By6nCAjCCCFECEMW0Zj7M&#10;eIKKid81gsXKLkxk01pdLo9N6/h2YjOrBgF6FYIBXj0adKsM8wzI15ADGAJAQD4RDO2JAAYPzkKD&#10;VTBIDPiB6AYDACuvhzcWrp+XkiGRKI65PN5LaBF5sl73CQQknLm2+FWvR5UH6Jy6i5rEepwieBE8&#10;CB0SsoVydJCVkwxjgKNKntGkvhJakMWNHSiZInCIqEAolBwS+iUsMXihry+QZdW3Kf77MrVq4omB&#10;pqaTMiBuSBIgCjAAQhiAUyeNpMhmsmS8wxqHbhGGUwAAbE7kaYjf4dIOCYU5wuGAGreqgt7zY8CN&#10;CWekRQPoWghkPMxj/onPjGsJyJM74nBNs4mh7Cicjo+X4cFlFX2EF6uFocMWYLbF77H1oqYvpqEy&#10;5qtny1eP9+2nMvnM/AaIYASM5K9JYfoqzNAjBVhXfjBXSeVXgNN9YKJ5kTsrIFABDnMmwWFImA+c&#10;yaZgmCYDHcz4eH6GP01jxryXYf7HLzQZuStvXbQi+YxwEIdXVe1UAA64rmyYn+sEXlwXsZseFemT&#10;OUSmqSQ2sj7vLcFhAyyDR+WoNHnCpjzSkwko1uEMescVvTm2PUvfCLfHf/Fa/vNvegEX/GUjjQeK&#10;/5q1PZM/c15lRAl9b+F5w0YIJI4UUhAu7dhXG6uuELGWiEKDHzQkAdHFmFOA6tECoLrhBHOzpL1P&#10;hm2RGq4QjMOV3AsVYgoHXCFGH6KZCDZ0VkBwiEwQGMxI0YwjtpFTPe77PjYeEMWMJBGMXIVwZhnx&#10;ihqfaZv0HTu1MECgM2exQtK9BAD3q1tvFzr3gBjkNoQ/ZZCstiHz+Mf30lcbmmB6mmHD8vR5VOXd&#10;fKIUrpUW5++JHHEctgY4vLoqcjsEK+h9M33Xb2+sAruED7yNiwrigrsZn/eyIA0hVjeVRGLhM7z6&#10;0Lz0TH07EZFTtlIiFbAxunCxNbdJj/SV1RQZ1R2u5UVvh5tjVApHJ5EXBF7P7ZUXlH4HTQRnoH+A&#10;7QrAyznl+jRQ9PvT+xEfdG/4f32MEImO/bbDNgMmIpiz0ESscI/RJHGUomFX52XRSBkAQCAEA5CV&#10;QVz8S9o85dJd/r4W9Obl79jKI/ajP329peSiMT6K2xaKKWlbG8lWUzzUpivk90ps89p9KPJjm2qf&#10;qCtAxK526LlC5cqpBwjZFWX9H3MkKAbOkN1BPuvRq6pt0rjxji0BDHIpuekNi1ZJWSuSgwCcSqCl&#10;DagmPgMI9eeI6Jg2DjYb8niQegQe/iRW9jCcI5oN3mTtr7pz40JY7hgmUcSXnjRVb9roT8uZa2ur&#10;pAON2+6yHyJpJnbNFxQuZ2LD5Yu7PF5UW8uiMjwnj8tIouNwfiwaeOHymBNXQHQ5JyIBRznELvi5&#10;W/V7RxokRQURS7CBygXG7/+x2Nzocd9yWeHUbo/ZMTPmQw2ySdOC4AR8pch8BaFxM4hyhnrsqhaU&#10;wE6FxWWskqHpuxHzgDF04BUu0+Yt0I2WA3q4MEyc4UQnR8mUEyD7WH43lsWaL5XdSqDdtpey5vyY&#10;Fo1VtahMmI57tYuYQsXs20X5gCoi3Rz+W/FiNzCaYuPiEwdSWWojlI/YHpS+uhecYZgaLCeJOTJr&#10;pfwQ9bQshrMYHRFCjII5eMm4S8psmMR93b9KDDCmiyUrWg35yiRuSJguN56XMi9auH8Ifh/p44zE&#10;PLrNq1YAAAABW058Orgualn5cvU8ksE3a6c6nuWk3GzqS2Xga4tvXKysvJCfyUnNtyjbV23rkZYT&#10;tJfw280d4uU0LOckJOVAwmKmJJu+Skbyj0kmnnS6bDr1l1JE/iVGUZQcZkw3uuQL28mWZRUyNsuQ&#10;1sMzJSkk6Za45fdUYgjthsJE2wykZEe65uSWJWcGckoankSsYEsjd8JzJv2jbljcihMyR7oVkNIg&#10;1JMGqQ1YNsNG0kyGo2Zb4b5swnJXgLNQMtRtlJIagqebM2BqsnYyQarBCPunrrJsUWEzYSSM2aob&#10;JiByZJdGAMIcwXr3CTNLQNbE65ISyKNNU8Uy41gvBBEmdj6zBclFUIhIaahtsK0yxtDXIwmUVcRP&#10;BUToL0aN8slAIKEBOkCkBspQcZ6soRakYhYgggisa+yrVptb6wetN7fEviG30Ol7DrMeh+RsvYTb&#10;5hNRAMvHKMyAcBFh4bDUi9jKhRtdTQ/1zJlwQQcPjRYlC52MMCJESiaNlGkjKBQKBOupHk1SBQSJ&#10;erkqDqg6v81a9aMRESiEEBoNFBpJJIgtEXE1wvkG5SQq6KwoggQgQz5DBBjhihDhYIv3YYYQEQQI&#10;RxQ4aICMIBBiUb3lDpNUmoqaywrJrzEQCpYA3eIWmKaLAgYUUyDIRgHTks6Cpe3fYvbJzJ40xpKn&#10;NYlA0kSrJ7UIrb1gmQKt4aYTprBwua0kyptIpHMnJ6KYC0XbJreZsGx9FNoTYzyjF1PNkU20FIIi&#10;pHJMTdlEk8ashMzisTMihlTnCFIMiabYRJyiqemnulqola2Orvpc7+o2elsmlibcTIW1s63bh4HD&#10;UVRBZbEo+IoCWSasK7wKuUeT1HKIInlGb77XMYjfi+7vVmLy276UMARmX30A30W5a5BN/qgnfTsq&#10;by1whyeJdBTFJijMPz7X5gIzwod4S030fNrXMuNm25nXAtPZJiyDFkx3+dYfkqG9nNomfvLBJM7M&#10;Hgozvi4tuKrdzuLGBV8Q1e9y5y8Cj/Jh7OpM2pvUMQEIqKp0k8tIIbxTX0nbmWviQSbPJ4k9rJZn&#10;5wOG8TRl5LzgYdb3nPCCuN0SdG4gXeJnGoB1Yr8eVb1zNjnXtpfND4uvI1ZCYE6hIsvrLLA5YoiM&#10;sQQKJaGuxJoScvZJjyOUImdNrhALVv88zVwN1TLIN7zwV00EjVXHw45aECpI31KXvmrVpv/fjGnZ&#10;fkVY/LL2zc2v65LZ7/8e9aNa+mJlhfrk+77UzKZoffZUUUkkknb6ykUJ07gKG6tm8FB8vLTfmtX3&#10;EoLVkrZ/qC/5UpWP3Jik1MKiZpPrD8/goYTJaS33ckundU4jfHS3NezVo58ccKdFvasmJGlSYu1D&#10;/YLyKqdIlsud8OW80GJTNHwI/5ymocb5mjco9ajPP2d77nZvJmLVDrVgklE5MtixuWOCUcac1V58&#10;tRi5JoJ7MBPLlU5dZ94WcpybF+dZu38U7RvEtWuxJy9Rk+JVjQrEHEj5sSbIInNFOeA7lMbhuoUU&#10;pI00FqzmiHkAsWi9sg5cmiayzf+xowPFIPjQWCUQZy5oQPy3GjPEYbPUhybX2G94FTk2007iz9zi&#10;zNcKjsHUbWj3hXUgj8lmNP66osWShVVvCq6P/bkOV0vFVPjC/rC8wWbu+oN93HK+qOa+7eSnbf9q&#10;fbMoqgXMm0nBWabR9jnyV3/RBVyns/M4VSjA7W64KeSBwvbyXl+P0Wutd81n+p+XLogPc2KVv1hn&#10;PdSV+RZfEVqk95ury3LH7ENDut0pqhWTQa0/WZnH6wy2O7JgODaur/Y7WWRpmtCFjb8ia8k7l/ao&#10;zvJsXAW6cfsWBygsASte7pO6Mcr8CRjjRRkJ+Q4SJQFW++lZH3VooEx60/K542LovX3K9VtnJyX3&#10;rNdfomkvfyIR/lKu8nZRHfo8byyjbR+vlZibYarSUVb9Xf89rKJsSKOePBY5hWjz5IK+PEsWUiy/&#10;Vbyx1zGeQUvUQWfiZvpkHEJjUoSCX6mlySbuJv+hHsSAep+MuGemTHfPzoqaSKfp35uAKOOHjDHj&#10;UAnGNTl6Mi63LHAFMvs1vZ2xn5TEBHrBKKKKyddRLKKKKqJdRLKiFiCIpk6260/scgZ9nJpgtOFp&#10;nm8tOq2Zde3cWwqz8Tg60C6q0kLC0zXHrRtvgSLdeTnl14sbaWJZ2urbgNTmkPO5etxvNcCR9dqX&#10;HW7us3rRILUExxrmKOIfFyWBkQ+ZnAhmeW028AZvrJf2t1i18mh91Dcy5kvT2qCjYOtdS66qIULG&#10;7fafGUN5KQvqfLURVfp29IKcRHKKPBZIRRVE/s/WmNUksg0+oifl04Xal/xWN9fXUof6gv1J+o+/&#10;lBPvfe0WEZ3hXU44k8Qxv7qygZ3fWp8zqpPsWiNxLKWX6s/AdWB1DMGrVoc7jWz0sbdR8v/rN5Ta&#10;+Sp+eU7lyeHl/91RVLJjb3sef+ckN/P+u/VGo0oQTt5swOBzItBppoHnlptW1tFiyWDmPeo0UvgS&#10;niKV/XVNbHS93iVsif84ctPKaKjV/h/WtWcjh/Mo3G77EK3wM9VaAeoB3f10/UzsPLK1Co2c5o/f&#10;9yDwZayiH+aKZy+VZxcmntivPnqgLQMg6zbMI5xIwO8I02TCJ/FnWsMNzislgZcrihy5MP5xe642&#10;b3G8o7jabrdW9yw9aBkj5xK80vy2YSWYT6Eh63czfYRQhFaiWfLeeqvBQWyYkJdZOfT8HElPu3FO&#10;/Z/o+WTPuvlyflLeq7D81Xlbdb+OsLRd5a2l3Ft378Zp3eUxmjotOUrqilydXm80XOKL4r+m2d/5&#10;gid5TuEf/eJRvFMEFQUXUQ7/Yc8n/bWWYrc6l9vQ14jsMf9Lsst/cbRG/sfdnLbeRnPAyW8Jtym6&#10;4K6zSEUFtsJBstSW7P+s+Qc+SsLRZZUkJefl/bVy8oPfZcLBU4lSmL5gw3N6nmCmU3t9vJ34saqz&#10;2aVuNq22BQovcONvLLmZs7Hft+nviXjy1a2b9eq/v4oLbJJrVZ2vfxf1SHFxku8EfJ7bv4DQsv4g&#10;8jrn3XBREtnOEmbidViOMPhKSSSQ+Z/kDxZhLPV3R5seJW2GETO+pQ00VmU3Wv8L/S5ctGn+VIlH&#10;TiwZEQVWjv45Gcfm8S5PEtfNnwfhq9mUWC6L6C+j3WfTgR8vallP0bjUBjRgh1K51S8mBGWcmSWW&#10;UZj2+57OuPP1PuIMgpiA1xTLNuXFkAdcY3Ooys+qcVaFWtF9qXMgKl5cZazrKvU16nCTZLkiAN3K&#10;f5IU/5EiC4i1tyqS9qdlymtcfFk62On7FPZjXpNrk5JSUrk8baSmw/k13uNQlooyNz7g+SmWv5Yk&#10;Z9xjTARm2RNBxsA3CUzO8TOYdFIliWQGztSAkCLJnIoHOL8JZA/s7y1e1oAyVZ2Te3lGsOQf7ajR&#10;eHivPWVdUxO5c4OpVfY3/0eTIiZWFcp+7cdEXZjVwcIjeFac/Q3KP9UnEiBLZ6T9Z/Y2bn9haMxS&#10;/PS4rG6hm9uLKttLKnw4qY8T1PBbXawNRtivVEnlOms9Zp377WVwKqflSfbqGv15OafmbdcKFTFG&#10;c1JitkPpzPQWSSJX27UrN+v9TXE3lln93KYGM+9ma5DOs5TeUcH8tZbXKSuMv82qDgjYlV4KhtyP&#10;UypTuqezZUQgsRR2yS1S2zlGHlixV2S4LJcUTe8CKtMOxOqUC7n0ySDlnqEqjlOp7JzbZXU4P31L&#10;eIjlnAzZ8z12OzsbNn26l6zgUeTbiZKWpvXcz0uDle11lEJ/LWYtyp8TAJK81SluQJ6z9k64Z32m&#10;vW19qN4ERZNClsC2W1UNlvKvkt5Rnyj7mpuazdnJwz0oDalxNqlv/8Fny1jcyUmqc2ysjVMuPGiN&#10;lJOEQkNKbSHP5bG4o530Yoo/idVs8WLSW2CfxR6LMXBI4QiEeoeTJhRa1fIE150uIK2M8l4o/u8t&#10;E3qYva9V5+I8U7G9wiINgsXLCkfLPtjG8TnPSfXdKJez7l0g9IuGuFN3rPZxDnLwtyEUcJUx9xvQ&#10;kn5FDTfFU77TBizyfpzsmtQp56vwHObrIcUkp/WtsqLlt/nqiN9SzCLSovb0GjWxkfSDJo0+ZcZg&#10;KWqRCondafnqMZTWUc2UVF63LDK8h9JvJznA3bNpLlHDmRRH7nZnrbW3E1M7qTvNpsnAkfz8WN0d&#10;JbQE+MpYdcFlGzE5RZ1p+3lHB3FG3xU3xWmGFXHgXXFyBfneWuXt1K+4DjO/1mCrJM/LJQ9wVFiT&#10;Ejfymkn+uOZrOWtNSatloD8lxVSU5qbnGjy8XEj527/BPgv+LWszn3GnKbWci65LAigUjAbg2uJz&#10;U5PwErXLgoALgVS/AWD5YsAzifmThW+fAl/H6jMpnzb+8uuH8Tylk7EZ71q+GIzj9PC17i1N41OV&#10;muA99nd7y5U9xOdLpkAWi4xbcYJmb8+Fcvon+Je9O9cb2HUnEJe5fpddfmj+nARVnyZcNnda4S17&#10;YL1Gndqxl6PWyT0mfP1ptrIHMzL9q/bl1PUKxACRMIjz1XcaIQF9X5zWu+8IHJ00EbvM9IiosPaN&#10;8GamaPBZwDtP3mq7Lg5mX5fbyN38NjvSjEaVm8Cnf4GvZgNMW8rbeuEcCt/dg/aBYOUtTZ/2zczP&#10;KZ3ql5uDCF2bs3k9zn4puINHiuyJHvNz//YdXOM3G/9E5xE0/OyxR7bM4H7B7J8q8rsbBqHMrl5V&#10;y81P53ZWP/3FGKSxLisrcLcib9mZwP/p3GEpw8Cnq8Qus5f1uIVHiG/i9octy48nuy3MSP/4iqaz&#10;cIRfNvcJBc5U/tRs6eg5E286p95s2932lUvSNgdPFs+Bm4+VNnYVb9t6kyWclp8n9aM/uBGi505D&#10;zxCT9mxyDTt3HUbeKz84xYz8DFtBwZ/B1IVnzKZ8Djws7cbCpclPASNc3G/1wadToK1Ru8sU3CHO&#10;bt4KPdRvuHKQEz0FlUfiZ3646j41xObE7FnLWFleBSUUdxufcTaTZUi9s9wFDUF7xHf+65521TuO&#10;bOwcHmOcgUf4QXSbO3qd5xROdyfPbltqfupJttIGn+c41ne5StckaP3k1K9epO3kWO0vRuNzpQJi&#10;zKNOl8HmE3xHiJ95agvsvfRpzmLQkTrG/t5vbJi21ZaS3Uv7nq9nLrO8o5sBTbyYfuc+v87sy2ED&#10;F5/By7ez4PaOT8yyZM7PKJifuA0kuH3qjy3KlST1iKAVgiFMUrE+Ul763ykpSkpzwVKdz7Q8fOBj&#10;edtiJOVcfnJTuR+piVByNW2vUNHboYl5XAcezLqDrmeuGYmC2yk4L0/jRsxjv02C7YhGBQVv3mTt&#10;W/MCpsWa12c9SIKE2dcVNK3lnOIgVATGNpRIXKGffOIa397mjED1mUt9uACncye0tOX+W7Tms2yR&#10;T2WuHJwhv7uBcj+eOJ9SBji9FCZUBUy5+LP9K1zbv93AixYuK/8PvNGszxOpgZCmMqmS63ikx1Dw&#10;uJ34uLvcvLa/d9NT/1pZXO+hpc1fZyjpw+6qTRTT1pU7lTou4m3Z96jb9mOr/z3AJa6//oxbqR7o&#10;tdQtrL85gHLm/gmOTuul5sxRkssUfrdKypP9tfxJvv/W8TEn7E1xPqxcnqBr/gSjhlOcs+XPXraY&#10;cTT7inouC4Oz0cvwGn3uvZzw2NUe4FixiKXOA1WMc89z/mkIqZDrX/xNtlBVwiCs/4i2FU8p1mi0&#10;7im7a17N5aKLG/np5eiCihQsFHrbnteBIBitkm96vS5IL7iVV2/lLhDkT7Y/xPPm4NofuWdmLrkk&#10;FinHN5VLsHnJJ5d7wmE8I/fHllnwZy7JNQBJF6AR1TzUXE4VLMByIXX4/shLgI2tnwqMvPU0sSIC&#10;4Nuo/HqTdjNpS2M+HooGXWXlXXf2akT730HovAl/BftHUcsah3braV4R/KcAhOD4slp3GjMb3eaP&#10;vPLruqchXCRkjSkD3RMF6PkfH+vfPP67Y38UcfUbbJrVJL/RTIQXvlAzP8Lni4EcHAgUqUFssbg1&#10;pyy5p0nvP06BOk2kjGpA177O5WdUHyScjkjNTkBLmofKeuS6v0edjfyhsqdS+XQw5s1MZO/Hy3XP&#10;VWXwRS/cS31VxqAIoTNbktW/65LBVd3gTUtqtwiNuLgl/Fwb27gdzNndap/iUdU7OMonyqRHDwqc&#10;ERY7xKHAYX/EoiyXtqGKPN/rV2RH1DlJcBw5ebuV325OYj5/pVeCteP0bz65Epwes4U6IW+44uTd&#10;7iTvZ8QzLvvE+cVXYX+fNZ8hwvovym5bxiJ3nMHS4irP/leTI9smgmb04hW+Fm/ZJcVyBy/+DqOd&#10;n4KW1/Eb8s9hZHXEvXeG96zO3w4DWLPSsaNY3uZPfvhVdk5fFHN27HPwYLk8tPra1y7Yx+6ld8Rn&#10;7us5W7UctLy0TXpgU9utO/vqGj0M/srIExbGcIRqupL4UCq9yoXObjRSsJ5UT9unduqZwfdfJQ0X&#10;bGK6BH393B3A4yHAgcjhkQ0f5yhvap8mq5bNRuLk12RIj2qT6lfEKpXwc/keF2VVtt46jGV2Izim&#10;bIAMa/e+kvtm6jP6lQftj38qOl+xsnmsxogDrP2XFqVsD2dsSJzLbeVDGh/8mnKqPXPuqcjhP9rV&#10;buXAJyozlyjlsUF46Pn4KneH3PvP0wQNu4ZHzk3B41O4YBWhVwKc/mjZvJH4md6pT7sbdg/xOZti&#10;Lcvfg+nBFCcDQGrcTRsMkly8z5OQe9DlwfU/sPaJvOsU/kkRyd5NkUDFNa4eaXSis8WWXXlduZ7v&#10;HopxSCl5JHuLOCo/ltSYn/94IK+/NBHY4o02NP2wXCGyFw1t1yN+EM+zhUZghz4puQMtD6LOTZI7&#10;UixKJyd5SY97yRnBbW3iMM0pYPxYgYqLNOtHyrj+xMlyyR3eFTOPln+5vRWff7Y7uwfmZ9NPGX1X&#10;2Z1LmzFZxorBLlrlcBpLN3VkuyRR222OAck3sb94jMVnA0CrbAnWu7Knv1CfxGU6JdUeYverc3Kd&#10;Y3qZ0eZbd78XtbyQfkrNsykTktsFSbB7FX/fU98pK7ebZEMgT7MBYbZbWHM37S+WK4lByNhyN3EK&#10;4hJJ0cW0qqUptgBcLpSm6UpuFwtyxviKle2J/ecUOWj9vFOCk5ogXvUQ3+SIVQuoXP5I/Y1y2I0n&#10;5wG1s4Ei3CMPnZwRvNh/EDAXdxAlVzkMrIA8vfa9TIhJxCVk4XNbJRVZsupjA2SQjJISTU+ogL+r&#10;Aepdl5bUN7jsb9LjPuzhQrzxClOpP2y4BG/Bthx6DbDEEEENUWflyyl1qXKOdUbu/VOf9syLu8CX&#10;AxQgFRAK36r9TEDX/7WYsdafwJii8qyBKhwY4ldrCtBWhCxCzUFyaIAoK2eflxFFy5l/GmJg+4mD&#10;m9TSTqXz9OIcizkZLBUS2T6SprILb5ZsTJXkVlAFkimFqdXoNBP3fQ7l9z6jP2qS51w4qlTTbBJ7&#10;bK4WXCywuv1hdfrPJBV828UquLFJvXBcgY38dbsv8uYpXWAZIq8Cm2+Lmxx7IdtafSXlm71rmzE2&#10;dqVaLzZuz/VqhbVC39az3rB/FFYKwXaA0pgaBqN+3Vp7dW6sUEsDBAoAAAAAAAAAIQD7z4zODVoE&#10;AA1aBAAUAAAAZHJzL21lZGlhL2ltYWdlNS5qcGf/2P/gABBKRklGAAEBAQIuAi4AAP/bAEMACAYG&#10;BwYFCAcHBwkJCAoMFA0MCwsMGRITDxQdGh8eHRocHCAkLicgIiwjHBwoNyksMDE0NDQfJzk9ODI8&#10;LjM0Mv/bAEMBCQkJDAsMGA0NGDIhHCEyMjIyMjIyMjIyMjIyMjIyMjIyMjIyMjIyMjIyMjIyMjIy&#10;MjIyMjIyMjIyMjIyMjIyMv/AABEIDOAJY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V89qM88UUp/WsxBSUpNJTGN3HdjHFPzzRR2pAJS9aK&#10;KAAiprcZfNRGrFsBzQItZ4oNJSc0AP7U3BFFLigBM0Zo60uMigBM8UK3OKXGKTAJyKAH59KQHigY&#10;xzQRxkUARtIEYZOKcp3DOeKx/EH2gWLSW2TIoyKx/DfiOa5l+yXcZSUevek2kXZNXR2Oc0tIo70t&#10;MgXpSY70ClPNACE8UxxkU9hzxTSDTQmrqxnSgo/saaD2q1PHvUjv2qjz9CKuceZXQQd1YmxzR0NR&#10;Bs/Wnb8CsrlWHkGjvSbhjrxUDzYPFUgJz1oBqr5xz7UpmIPSmItZozxVXzz6UnnH0osBb6nig5FV&#10;xPtPSnm4B60WES5H40dKrmYUonzQMn3ClPWq4kHpTvNxSAmPrRnFRCQZo80UATUneo/MpDJQMmJN&#10;IajEny0CTmgCSjHQgUwSAGlWQc0AP+tA60hdc0b1U5oAU4pehpgcb8U5mWgBcUpB21H5gzSmXtmg&#10;B/akGM1H5gU4zTWlA70AS0HtUYlXb15pfMHrQBOOlMNJu9DSbznmgB5IApQwxUW4Z60u4YoAczbh&#10;QKZuFODrigAyaeDkGmbh60ZHrQAA80pNNJB70hYDrQId70ueKZ5q+tHmgHrQA4UcU0yjIxSl1ODQ&#10;A8c0dKaXFJvFADsGgcU0yDHWkDg0AScUmMU1XGeaTeM4z0oAkBoFRBx607zV/GgZJR1pnmAjrSCU&#10;A9aAsPPA60CmGQEUBxjrQBIQMUoI71HvHrTgykUAKT6CkBoOBzSbh1zQAj4IxVZh8wOOKmY7ulPE&#10;eV5pbO6BMt2J+XBq9j1qpart696tk4OO1XN3ZEVYYTg0E+lDdaKkoTFGMc0uQBSCgAIpfSlBpM+t&#10;ACY54pMmlPajpQALz1oPFB68Uh7UBcXGBmgjNJmlB45oAAvvQB604cUhoATocU6m0d+tACYpSMmn&#10;YGOKAAM+tABjFG3g0Z4pC/60AKPu0xuRT88Gotw4oAcE96c0YwCKljG9cjtUhT92fpQIqbc0uz0p&#10;SwApQ4PcUWGNKccU0A5qYFWGM80FcChCdyEMcc0bju4FSmPBzSFeeKYxmSO1JvOcVKUpBHz1qdQI&#10;9xNLuNPC9jRt4pgMDGnbsinFR0FJsOaAGh+KUSA9qcBikKc0AwWQFsVG5G4ZPenlMDIrOup9kvJ6&#10;UIEzRLKrEDkVIkqhCGNYn9oHooOaR7mZjwuOKegGp5hDYB4p6zYPNYgluBz2qaO8ZBhxS0Gasu1x&#10;jue9Vzaszgg1At6jDGcGrEMv71SDkGmKxNHGyHnqKeWwcUpJyRSYyc0CQE5NLntTc0HrSGB9KXbT&#10;ec5qQcigBg70h/WlNJjvTAbznGKeOAM0meaX71ABwaDRijGKAGgmjKg4zSgU14huzSAmUZXiqcig&#10;hgeoPFWo/lXFQyRFmJFAFSSNDtDHGadFhZPYcVDNFKGJ9KSBpN+1h15pgau4DFB5pApeMNTMlSaB&#10;DwKQgkn6UxGZsVKOpoQEQ3BgDTgAxpX65pFIHWgYuQODRjPI6UhCuc5pygKMChgg6CgHtQw7U0L8&#10;xNAD8DOaCA3NMY7aFYnijYBwXFOGGGKaDSjg80DDbg0zbk08dKTcM4NAhQMUjU7jt0oagCLPenj5&#10;hk0hXmlUYFHQOg7AAFJkEUHk01iABQA7gLTWY7elI2CDzSoCVxQBCmS/NThs8Uirzk07Z3FAAcAY&#10;qIs27gcVIR60ADrQAZo6CgAmnY4FACE4GaA2RikYbuKTbgYFAXE3EDGKXNO6LzTGI3UALvAyKFcM&#10;TzTSMnpSqgB4oAcgwetRzKWYCpl4qBrlBMFJoQEgUgULml3dcVEJSGxijoG7JM4NBYAZoJB+tLgE&#10;UIBFbNO6U0KFHFKCOlAAVzzSGlzQcHigAUYFGOaXp2pFPU0AIc5pegpC2M0DkUAKOvNGaQmjAoAU&#10;YzSNzS9TRjtQAAY+lKB3ozTTQA2VNwyKSODadzU9acCelABSHrQaUAZoATvR1NHf2oJwaAByMUDk&#10;U0804fLQAE8/SjGTRjNBNAC4FNPtSnpTQO5oAUDvR1pcZFIT6UAGKQntTqaRQAuaUGkxxSUAOxnm&#10;kPAxRnPHag9aAE7UoFGfalz0pgGMGkzTjzTTikITJNBPFJnnigryCaYx3TFVNUf/AEcAd6vKm72x&#10;WZqjYKrQIpxzCFQqjLGrUdrcTr5hYgelO06z8+Tcw+UdTW4VVExwBQN3OfZWjfaTmnA9M1Y1BU3g&#10;qRmq4xigQE5pKdnim96BgODxT+vJpnelJoAVuAMUw5J9qeOVpvIFIAPApvel780tMBM0oPrSHmgU&#10;ALmik6dKKAFzxTeaCeaPegBRSZpOSaO9AAOTUijimgU1pMcUAPIBNIRg0ivg0F8k0AOApO9ITRyR&#10;QAu6jHejFJnNAC54pKUCg8c96AEozS4pNvakACnDgUgGBzRkY96YCd6M80tN70AL1NGcUcijFAAD&#10;RRig8nFABS+1JjFLjAoASlJpMUAUALjIpMcUUooAAKMelGcnFAODQA0E5pSOKU8nigmgBKMHOaBS&#10;E5PoKAF9qCPypFpT0oAQ0dBQRgUc5FAxo5o5pO9FQIdR1oBz9aSgYuaD0pO9LTAQGlopcUgENWrY&#10;9aqmrVr3oEWAaKTjNO69KAExkUuOKB1o70AApDQTSg+tAB/DRSZ5o5oAKB0pc8UmM9KAGOodcEZF&#10;U00q3Fx5yoA/0q/7GlHpQALx1p3BPWkIpKBjiOeKQcUoNKQKBCCkI7ClOKKAI3XcOnIqjNCWO5OG&#10;FaWM9OtRPHnkdauErMzkmnzRMnPOGGDQRV6SJW4Zfxpgt1HTNU1F6rQaqeZXVc8GoLkpAMnrWotu&#10;COKzNaCJAfWlG9xrXUzhqC7sYqdb2MjoK53zhvNSCf0rtjSTRhKqzoRdxe1IbqPFYSz07zQRVewi&#10;T7Zm19sj9KT7VGaxhJnvS7+etHsIh7Zm0LiM1IksRNYqv71YibJ61MqEQ9szdiWN6m+zoe9VLRcg&#10;c1pIlcs4JM1jK5CLQUv2RTVoLTttZWNCp9kXNOFquKs7acFoGVPIjAxSfYwTxV0xrTdoHelYCobI&#10;Un2Eg1dx70DPrTsBT+xn15pBaE96un60YxRYCmbPvSG1Jq7zRg460WApfYzSfYz3q+AwFLtJpWAz&#10;zaZFIbImtHYfWjaaLAZv2M5xikNmwrTKnNIQcdKLAZgtpAcjNBt3Jyc5rT59KQ/SiwGWbdvekWBv&#10;etTGe1Lgf3aLAZPkPnpS+S23oa1doz0pNo9KLAZRifNII3961ti9xR5ag9KLAZRR/SkMLn1rX8tf&#10;SlEaelAGQLZzzR5DVtqIwclaaY488LxRYDG8hs9KXyGA9q1/KQdqBEvTFAGQ0LDgZpDEQK2BEmea&#10;DBHmgDF8pvSk8phWz5CCl8hM0BcxhGwpPLYNnmtn7OhpDbLQFzHMTHpmgREHmtn7KgHvR9lT1FAG&#10;P5ZANHlE1sfZk5pPsq5oDUxzGRxSBG962TaJik+xryOKA1Mco+KVNwrVNpjpTDZ96AuZxLUDdWgb&#10;QUotfSgCmpA7c1KrDFT/AGUAZ70sdoXagYkMxzk9Kma5IPSp0tVxgU1rUDINDdxFfzyT04oM3apf&#10;s1J9lzQMjMxIoM5FTC2/Kg2uaBEAnODigTn0qYWwGRij7PxmgdyHzj3oE59Kl+ze1ILY5oC5H9ox&#10;mkM5HNTfZRnpS/ZuMYoC5CLg55FL55qQ22VGKT7K3WgLjPOpPtBxUn2fPakW2PNAXGi4OKPPNPNs&#10;cjig2xB5FAXG+fgUfaaUwN6Un2clulAXBbnOeKTz+TxTxbEHOKU2xPSgLgsvy5NVbmYA4HBq55DA&#10;cisy8Rg7HtQFyeC/MKMpI57mlbVf3W0uMVQSxecbiSBSnS19TRcLk39ox9N4oW9Q/wDLQVWfSV4x&#10;3qM6V6E0BfyNBbsbvlap0uX9ayF0+VPusacDdRHpmi4XRtC4ZqUzkdKyVvpE4aI04akCBlCMUBp3&#10;NQ3Jximi4YGs06ig/hNA1BOflNFw+Zp/aaX7Rx0rKOoJjoaX+0o/Q0DNT7Tz0pTc1lf2jFnODTvt&#10;8ZHQ0XEaS3Sng1KLhQTmsYXsW7nNTi6hP8VO4GmZPMQ7BzWFfHcy+9a9rOiHcpB4rKugHTPcGgBs&#10;JVBz2qx5qfnVRY2IzTthpBcseaucdqTcjDtVfYc0BSM9aYEjovJHFEExVgc9DzUZB24qBMrOw7Gg&#10;Dp0cOgYdxTqp2c37gZHTipDcc9KVgJ+5owCM1W+0cdOtHnkAcUwJ6ep4qqtx7U4XCg4zSAnOM1Gz&#10;deKa06g81GbgFscYPSmFiYEGn4GKrh+vPWpBIAACaQEgpSQWFQmdQ30pQ4I3etAEuOaDyKj8wY5p&#10;GmUYxQBMMbc96FGTUYfGaVHxTAguQVZuODVeN8uDjpWk+GHIzULoFXKqM0hDo32x4Ipo+egq7FQR&#10;jIpWTy160wHRqBk049KSDlTmnODj6UARbC1J5eaUSKoYk9KaLlc9qENJjvLxQuRnNPW4i2Ek844q&#10;NJVkOO9AWGknORTgDT1UBgD3oMqAkccUbgN255NOUYFNWRWJxTz0xQAgPOKDyMUgH50Y5yaABVxT&#10;WTJJ6ZqUdM00uMmgBRgKKYzAUMfl4poQtzQDH5whPehDkGmgjODTgME4FML2QoADc02Vc4PpSqB1&#10;NKRnrU+oMaEyvNKhxmnY2imrxzTAYzOp6cUnnEVN96msqnjFADd+R60qnKntSgBaQgMKAHA/LigU&#10;wYQZpFk3UAPB+bFKWAyaaASTSY7UAtRwYEYqMj58inNhV461FEGJJYYpAtyZnAA45ppPelZcihU7&#10;5pgh4PyVVkhUzB8c1bBAXmq8twiiiOvQX2iUABaZlQ3ShX3Q5psce45NC8xjwAc5p+QBwaNuKQgU&#10;lqHUXtRjHSlOBimlvn6UwQvQ80vANNbk0AGkApOaO3BoxQaYAVzSgcUnQ0E9qADrR26UClHJ5oAP&#10;u0hpaTNACUHmk706gBMEUpo96QEZoAD1pw6UBSSfSnhfagLkfagCn7SR0pApouK4w8ClHShutIM0&#10;DHZo60meKTNAC9KSjOSKOCKACjFLSE0AB54pCOaXkfWhuOtABnIpM4GKQjJ4pTg0wFFIfWjpS5pA&#10;NANOzheaB3oxkc0xACSM0HJGKXoMUgGCTmgBpXHWlGTilxuNLuCqSTxQAPKIoixOMVgzzNeXOR90&#10;VNqFw00nkxtxSwweUgA60X0DYu2d4trGVKE59KhudQlmb5RgUzbnr0pu0Uh3EBZ/vGn9qTGKUDI6&#10;0wF7U00hPNO+tIBBxR3oPPSkxQA9eTSsOuKAMClxkUARUHpT2ApuRQAgGaDRSYxTAXikoHNFAC7c&#10;80dKTOKQmgBelA4pAaO9AD+1MI6UuaAOaADAxSjpRjign0oASjPpR1pelACdqTvTjSUAKATSZ5pQ&#10;aToaQC5zR1NJxRQAtJj1oFL2oATt1o60EUZpgLSHNLnFB6UgEHTNHejNHNAC4oFKaTHpQAGgHijk&#10;0h4pgGKXHFGeKToKQBnFAOaMcUmKYBkUZozilzxQAgNBIpO1FAC4pSDSA80pPNABjmkNBozQA0ij&#10;pRRUgFBOaOcUc0DDtRjtRyaOc0gCl5FFFAATmrdr93pVQdavwAeUD3oAcetO6+1Jikzg0AKOKKOM&#10;0UCDig9KSlJGKABeaD1oBxRzQAdKAaM5pcUAKDuFGTR0FAOaAAnmignmlP060DE70Z9aUCkI5oEH&#10;ajFKBxRigYgPNK3tSHiloENwD2pdoA6UYyaCSOKdxWQ3pXNeJGKjHaumOO9c54g+Zdpqobg9jkBy&#10;elTKDU62+e1SC3PpXpQmjhkmV+lGaseQfSkMBrVSRmQZpQTmpfJI7U4Qn0p8yEImc1etkJYVFFAc&#10;9K07aDBHFY1JaFRV2XLZcKKvoT61XiTgVaUVwTd2dkFZEgJp2TTR604dazNBcmlBoxk0uMUhic0U&#10;tGKBiUUtGKAEpaKKAE6UuaWkoAXJpcn1pKKAFyaXJpKTFIBdxo3GkopgKGo3c02loAduozSYooAX&#10;NJmiii4C5pdwpuKKLgODCl3D0pmKO9AEgYUu6o6WgB+4EUu4VFS9qAH7hnpS5GaZSUXAkyBSZFMo&#10;oEPBX0pflqPmjvQBL8tHy1FS5oAk+UUALUeaM4ouBJhaTaKZmlzQA7aPWkIHrTc0UwsKV9DTSvvS&#10;g0lIBCp9aQBh0p+aKdwE3OP4qQs/rTqO9IBu5/Wjc/rS96WmAzfJ60okcd6Wii4CeY+etG96UCl4&#10;oATzJKPMkpe1FACeY4o816WlFADRLIOwpTM5HSlxRgGgNRvnPjpS+c+OBQRRgUBdi+e/pR57E9KM&#10;CgAUAAmP92l84/3aTApcCgBfP/2aUTj+7TdoowBQA9pwy421WkRJAARU2ygqKAGIqqOBUmE9KABR&#10;toAXZGaYY0qTbmjbSAjEUdIYI89qk20m2mBEbWJj0FJ9jg9BU+zik2UCK5sISegpP7PiB6CrW3FA&#10;U0BYp/2bF6CgabEAflFWyppdp9aAsUhpkX90VIumxH+EVZwfWl5pD0K7aXFj7oqJtJjzgCr2W9TS&#10;Et2osBlNZNAcoTioktXcNu6Z4rYIJphT0pgU1tjt6Uotu+KuBSKdg0AZ32Y56U0W5B+7Wnj2pMe1&#10;AGe1vntVaa0KyKwHetjGO1NYZPSiwEVnb4VlP1qU2vHI606NyjZxUonb0osBVNsdv40jQNnpVrzv&#10;9mgzg/w0WAqCAntSfZyegq2JR/dpwlTH3aLDKTQMe3SmGDkHFaAkT0ppZPSiwFExsBnFLtOORV0s&#10;hGMUHyzSsBQMZPaneWwUDpV7MYIxSt5Zx0oEZpRqQo+R1rS2xUoWPJ5phZmdl8UoLgg1f8uM9xSe&#10;XHmkGpW8xjQJHPWrJgUAcilECk8kUAUp7lkIwaqyzTTklTmn39uzswHQ9KfYWxUqD+NMdxto0yNh&#10;81cachGzVjyExUUsA8s+p4oSFqYFzcyM+1M81EsF03JYjNay2IWct2q39nUD3osF2c8yXUZyGJxV&#10;m0uW8wb/AFrYNqp64qqbEeeG6CgLsS7vNudvpxWU0t0G3c461rfY/NVfXPNSG2CjBA6UBdmfY3bN&#10;KN2a1nckcVTisgkxYcZrT8oKik4oGVlcjrS+cDUqwhs9qRoBnqKAGCUYxUUh+birC2wHJNNljAfq&#10;MUAIXCxbjVRr5EcLmrkkQNtjPJrKOm7yWbrmmLZly2nWTdk5NWgwBNZ9pavFxnvWh5JyQSKBjPNB&#10;OKjludpwBUnkEUht9zD2peoAk+8c0/cMUz7OQaUwNjrQriY7IHemsSOlHlGgxNQ9RiNzSqcHFIEY&#10;dKayNQBPw2aZtCnNRrvBoYPSAnHSm1Fl8YpsrvHGTjNMCZUw2SaeRmqkMzuuSuBUwkOCMUASdOKQ&#10;HjFRhiDyKA5znFAEuPlIqA24fqKcXOaPNI7U07bBtqOKbVwvao4/ML+1Jlzk5pyuVX3pJKKbCPcl&#10;JJbBqOViCMdKUOTSE5pRSsGvQUSg49aeDnNRjbmlyM0PyHoPzk049KhVvmJJpxfJxQIcCaU9M03I&#10;ApC4xgGmA48ijt700PSkg/SgBeacDzTARQDQA4daXFNBGaZM5xgUJXYpPljclUofTNPDAjtVPGFz&#10;SA5PGafISq7S1ReAB7UjBQcnAqqp+tU7lpHlwGIWnGnd7lxrKTtY3QigYxS7R6Vg+bMFCh3/ADpR&#10;c3CD/WP+JpewfcV12N3A9KMD0rF+23IGPMP5UfarpwV8wil7CXcLov3Dxq2MjNRqy9mFZDxOSSWO&#10;aaVlU8Oa3VFW3Bs2gevOaTkmsj7RPGcZzU8Wpc4fik6LBM0QMdaU4FJbTwSn74yBnk1XudTgjkIU&#10;hsdxWai27WG0WQGPApdhJ5OKyjrDHIjQ1F9tupCSBgVfJFbsV+x0UUCgBicmmXKouCTismHULhI9&#10;m4exNQymadi7yEms5ct9wXoaeR2alxxwaxcTA8OaeJ7le9Hu9x6mxyOaTPrWWmoSKTuFWY76OTg8&#10;UAXAwxS7vyqIOjn5WqVEL8A0AJ1p2OKmW2wOTTnjSNdzHAoEVSDknPArJvL5nJijHPSo73UpXuWh&#10;h+6e9OgtxGu5vvGmA23hKjcxyxq4DkVH1NO6UgGsecUdqaTzTgOKBhRnikPFHYUAAHNO7UnFIT2F&#10;IBaO+KQHIpKYEwx0pxXA4NRqMnJpRLjgigBTzUZFPLAnikzSAZ0GKTGKcTg0hwB15pgBUgUDgc0m&#10;R3NIxHrQAp5NJjA5pcikPJoAUDFFFHSgAx3oB+bNBpeDQAHpSdKU03IzQAtFHFKOKAExR70p5NIB&#10;QAZpTRxQCMUgE+lKcUlLjigBCMH2opeopOhoAXpzSfhRS0wENFHU0fSkAClzS4GKSgAJz0oBpDSi&#10;gBTxwKTHNH86DQAh9qMkCjvRnJ9qYCHij6084PWkoAbS556Ud80maAF7nikxjrTqaTzQAnPanDpT&#10;acefpQAlBGaKAeaAEFBHNJQDUAHegHJ5pcZNHegAxigUGjFAwooopgA5NaEORGKzs81oQnMQpCJM&#10;ZHWkxQDgc0daAEPaj6UtHWgAxzxSYyKMc0UDF9qMYpetHHagQFSOaX+Hikzml7UAIKXGKB0pMZNA&#10;C5pe2KaPSjk0AKDilpB2pTx0oAKTPFHWgcUAIeadijGPxoU9jQAUnWgjFHSgBCMiud1zBYCuhJPN&#10;c5rABmHNVEXQz4owR0qdYfaiFeBVpFrpUjnaKxgz2pDb+1Xgoo2VamyOUofZ89qctuB2q7spQnNP&#10;nYuQgjgA7VdijwBxSInNWY1rOci4xHxrgVMopqipQK52zdIUCnAUlKKkoXGKWilpAAFJS0YoGJil&#10;xS0UANpcUGigAoFL3ooAbilxS0dqAEopelFACUlLRQAlAo6UtAw7UYo70fSgBe1JS0maBC0lLR3o&#10;GIKWigcUCCilooAKKKKACikpTQAZoooxQAUnelIooAOtFFHSgAFLScUUALSUvakoAOlFHFFABRS0&#10;lABiiikoAWkzS0UAJmlzSUUAHU0ucUUlABzRQKDTAXNGaSigBQaM0UduaAFzRnmkooAXNJmiigBc&#10;0ZpKAaAFzS5pKSgB1FNpaAHbvWjNNpaAHClzTQaDQA7NLmmg0d6AHZoJpmaXNArDs8UZpoNGaAH5&#10;96OlNzQSaBik5paZS5oAcaM8U3NGTigB+aM80zNLmgLCmk70maM0CHUZptHFAx1JxSE0ZoELScUl&#10;A60BYXANGBSZpM0AOwKbikJpc8U7gHFGBSUZoCwuBijbSZozxQMNtBFGcUmaBWF20m2lzmjPNABt&#10;pNvNLmkzQFg28UY5pc0ZoAQg5o5z1o3UUBYRkzQFx0pc0UXCwvPrS4JooFFwDBFABJozk04HigLC&#10;NwKbg0ueaUU7gIF2ioyMmpCeaacUrgMC+9KS3qaU0nagBASB1oBbPWlFJTuAZb1ppyx70+ilcBOQ&#10;MZpMGnUGgBqjFLub1oo70XATe3rSb29aXGaTFACb3HejzGHGaXFIRRcA8x6PNf1oxSY5ouGo7zno&#10;81qbikxTuA4zHtR5xz0pu2jbQGo/zj3ApGmyMEU0rSbaAHLKB0FL5vtTNtJigCQyg9qPOHpUe2k2&#10;0Bcl84ZzijzV/u1HtpNnNILkpmXGNtJ5i+lR7aCtMCQypn7tHmrnpUW2grigCUSJnOKPMSoguRik&#10;KUAS70oDp1qLbRsoAlMietG5PWotlJsoAlLr60odMdah2E0bOKAuS71xw1AcY+9UOw0bTRoFycMP&#10;71DYI+8DUG2l2nFA91YmJyByMUnAPFRAGnDtSuLkuTjGRUci/NuA4pNxpwc4xRew+WxCWweEOacT&#10;yMpx9KkD4PSn+bT5wIC654TNIjMTgRmrPmjpgUon29hS5/IViu/A+ZTUbCNjmrrTqwwVFRv5bn7o&#10;pqoBWMMZ70x7aFl6irYii/u0eVF6VSqeYNFEW8K9GqVbO2LheMdzVsRwDnZTysB6oKHVbFYpmO2S&#10;TC4IFOKwlAARmrPlWxP3aXybY9sVCGZ7wfN8pqNg61ekhRTmM0gUHhhQBQ3EdqTefStHyo85wM0e&#10;REeT1p2AzOvaopIwfujBrXMEfTimG3jzninYLmR++jPyMamtdWuLZ8mPcPStAwRe2KrtHEoPSmov&#10;oLmsSr4jbBzaEn2bFULzUL2+bHEcY6KtSHy89qN6L0IquRhzFeG3MZ3dT61Y8xh1qSKeL+I8Uhkj&#10;Z+CMUcjC4zz8cYo8/mmnZuoKpmjkYXAzDNOFzgUhRMcUmxM0uVjuBnBJNL5/y0nloD1oMa+opcrC&#10;4CYYAzSmcU3ylJ60eUPWjlYXFE/H0pBOfSlEIPGacsIBo5WFxVmc/SlLv/dpViI5FXo4PMi5HOKV&#10;mFzLMzUomfFWzYndgCniywOlILlHzGPNMZmrRNkem2k+xn04pBczS7gUhkatGS09FqNrTj7tMLlN&#10;Zmzz0qdJN3Hemy25U9KiGVNA7lscmnEcUyNuKkNADeaQcU48UmM0AJnNLil6ik6CkAUopO1AOKYD&#10;jSZoJoxSAOtGOKBk0ZoAQUckkUUUAOFJxSdqTqeaAHU3k06kzQAYoo7UUAKKOnNNpx5ApgL1NJmg&#10;HikNIAJFHWjFAHNABijFBFFMA5zR3pQeKBQAEU3vSnnpSGgADelFIccAUe1ACjFBNBHSjigA70HH&#10;agDmjvQAlBHHFHfFBGKgYUmaDxS/yoEIeaUGlpCKBi5FJRjmk6UwFxVy2YbdpqkTzT42KsCKQjRI&#10;o6UikOoIpe1ADe9L3pKKYxe9Lik70buKQhKUCge9KBxxQAmaBxQT2pc5XkUALkdRS00c9qO9AC9D&#10;R3o+tBoAAKDQKTJJoAd0FIaXtQcelAADxSdDQOtIcg+1ADmyaTqaXNBNADW4rmdXJ+1V0x6ZrmNU&#10;kDXJHvVRB7Edv0FXEGarQDiri9q2Rix2KXbTgKXFUSM204LTu1AFFwHIKnUVGo5qZBWcmUiRRxTx&#10;SCnis2aIMUtGKUDvUjAUvtQKXvQMBRS4pKACijtil6UAJR3oooAMc0UtFACUvtSCjFAC0lLRQAmK&#10;TFLS0AJik6ClxmigApKWigYUYoooELSUUtACYoFFFAC/hRzR0pKACl7UlGaAFo+tFIaAFoox0ooA&#10;M0Uh5NLQAUdaKKADFFFGaAFpPaiigYUdqM0UCCiijNAB2pKUHmigAxSUtFACUvaijtQAneilGRRQ&#10;AUlLSUAL1pOKKO9ABRRS9aADvRQaKYCUtFFIAooo6CmAc0tAoFACUvNBozQAUUUZ4oAWlpKM0gDp&#10;S0nWj2oAKWkopgLRSZ4ooAUn0oo4opAFLnik70UwDtR070lL2pALRSUGgBf5UlJnFFMBaKQGlzSA&#10;KM0UgOKAFzSH2o6UZpgFBpOc0uaACkpTSUAFFJ3paAA0UlLQAnWgilooAKSlpKADpRS8UUAJRRS9&#10;6AE7UUdaOlAB3pRRRQAvWgntSZwKAaAHCgmmnigUAApx4o6Uh60AJ0pOtFHSgApKWg+1ACUAU4Ci&#10;mA00tFGKQBSYpTSjmgBpoFLRQAmKMc0tFADcc0Yp1GKAGgZo207FJQA3FLilxzmlxk0AMxzRtp1F&#10;ADcUYp2KMUAM20Yp5pMUAN2+1G2nYoxgUAMxjtS4p1LQBHtpcCn9RSUAM280bc1JSYoAj246Uu2n&#10;gUuM4oER7aNtPxmlxQMiK5o24qTFFAEe3ijbUmM0YoER7aNtSYoxQMj2UbfapMUYpgR7KNtPxzS4&#10;pAR7KNtSYoxQBHto21JijFAERWjbU2KTGKBEe2k21LtoxQBGAc0EGpMUmM0AMwQKTBqXFJjmgCPB&#10;pRmn7RRjFMBnNOpcYpcetMLDcDvRgU7bRjFADCKaQKkINMYU0IgfAFZ9w3vV+XpWTdtiuimrsxmy&#10;u0vXmmed71WkkwahMpz1rrUDHnND7Rx1o8/0NZvm+9HnU/Zhzmj559aXzyO9Zokp3m+9LkDnNETn&#10;1p3ntjrWcJacJaTgPnL/AJ7dzSiY461Q86l833qeQfOaAuD60faSO9Z/m0nmetHILnNJbkjvUiz5&#10;rKEnNTLLik4DUjdt5ckZNakLDHBrmraU7hzWzA5x1rnqI2izUUA+lPUAVTSQgdaeJD61gzQtdRSE&#10;CoPNI70nmmkMmKjuBTHVdvApnm01paQFW4VQOlZ0igcir9w+QaoBxuwadgGodrc1YVgRUDrzkU5D&#10;g+1AywcGmEflS7gelFAAOlITS0UgADijAzRzRmmAYxSY70tBNABmm5xTqTGaAE7Uox3o70tIAzSU&#10;YpBmmAvU0HrQBg0oGaAE7UAUe1LnFIAFGQaCaQ8UAFKaSlNMBM8YFHSjpRnNIA+tJRn1pfegBKCa&#10;UYpO9MAHrQOaBzTgM0ANIA5pKcwNIegzQAA5paaDil7UABPHSkFHvSg+lADcd6XJozgUYBFQAdRQ&#10;Bnim55pxoATkGnDJpODQvFAC0nGaMkUCgAOKMHqKKFyDQBagk52mrANUA+1we9XlYFQaACjNLQBQ&#10;AopvOaXPNAINABSiigNxigAxk0GjNGMmgAFJ3zR0pe1ABmjNKMYpKAFzSdDRxR1oAXnpQetAOBQ3&#10;J4oAO9B6UZoJOKYCH1peopB6U4cUAMb7pxXLX4BvCRXUyjCn6Vyd2GF22fWqiJ7E8A4q2lVYOgq4&#10;tamQ8dKUUClFAgFOxzTacKAHqKnTpUK1MoqZFIlFPFMApwOKyZaHUUlLSKFFLSUvegAzSmkxRQAE&#10;UtFJmgA70n8qWjFAC5opKWgAopMUtABRRR0NABRR3ooABR0ozS9aAEooooGFJS0dqBCUvSkHWlNA&#10;xKO9LSUCDvRRigUALRSGigBaDTcHNLQAZ9KU0lLQAUUUlACjpRxRRQACjvRRQAUUUUAFGaOopKAF&#10;opBzS0DD1oFFFAB1pO9LR2zQIQ0tJS0ABopPaigBaSijNAC0UmaXtQAd6KKO1ABR3ozRigBe1J2o&#10;opgFLSUZoAWk6UUtABRSUtABR2opeMUgEpaKSmAoo70lLSAKKBRQAUUUUAHFLSdKKAClpKWgANJR&#10;QBmgApaSg0ALmkoooAMUGij3oAOgoo5oFABSHilo6igApKKXrQAlB60GloASjtRS0wEpe1JRmgBK&#10;UiiloATvRiijrQAgpaKKQBRRmk70wF7UUvQU2gBTR3pM0uKAA0uKQDmne1ADcc0o5oIoHFADjxTG&#10;68U40mKAEFB60poxQAlAFLS4oAAOKaetKx9KTmgBMUvXijmgUAFFFFAwpKWloEJiiilpANpetHal&#10;oASjFBopgJiloxR2oASlAoooAKTFLRmgBKKCKKACjg0UCgAxRjtQaWgBKO9LRQAhFGKBzS0AJ0oI&#10;paSgAxR1pQeKKAE6GilooASgilopAJijFLSd6YBjiilpKACjFKKMUANxS4opaAExRS0UAGKSlxRj&#10;NACUY5paKAExzRil5oxQAmKMUtGKAEAoxS0UAJijFLigDmgBKXtQRRTEMNMapCKYRgU0JlWbpxWP&#10;e9DW1L0rJvVyprppPUwqbGFM3Jqsz1YuBhjVNzXoxRyNji9JvxUJak3VdguWQ9KGqAGnBsUrBcsB&#10;6XfVcNTganlHcn3Uu+oc0bqVh3Jt9Aaoc0oNFhXJw3NTISarLnvVqFckVEikaFr1FbMHQVl2y4xW&#10;pCOK4qjOmBbXpTxUaipAK5mbIKKKCKQxpNRM1Paq8z7Rx1NAEUrds1Vcc5pzs2aTBKc1QhY23DBp&#10;rZVuOlNwV5qTh1zQMcjZqbIxVQZU1ZU5FIYHmhRSnpQtABijNDHBxQBQAmMUUp5HFJnigBeaUkCk&#10;Bo70gEoJ7UD1NGc0AGewo6UopDyaAF4pM80dBQKADpSE4pxpvegAycc0oFFHFMAxR9aUUhoAU9KS&#10;l7UlIBKU0D0opgBGB1ptLSrQAd6M4NApCN1ACl+M0gORTccYpRgUAGOwNKeMZox6UtACE54pCKXp&#10;RnIoAbnNFGKKgApaO9B5oAQUp5HvRjikFAw60tJS4oEKcFaQdM0DIoHNAxGbpV21fcmD2qmRgVNb&#10;MAcetAWuXCeaD6ilPIzTQaBC9aTFLxSfjQAoBFFHTijPagAHJpelJS0AGO9GAaWkHSgBMEVJwRz2&#10;ppIxS4zQAhAptO6cU3vQAvagHpS9qQdc0ALkCjHFHU0EUAHakzS0hAAzQBHMdsbH0FcpNJvuW+td&#10;VP8A6ps9MVykiYuWI9auInsXIeAKtrVWHpVtBzWpkOFOFJ0paBC/WnCmGnCgCVamWoUqdahlIeDT&#10;+tMFOFZmgvelpKUUgFpRSYpRQMKOtFFAC5pKOtFAC0CgUlACmijtRQAlLRSUAFL1opKBi0UUUCCj&#10;PtRRmgYlFLRQAlFFHJFAC0hoox0oAKB0oooEHWgUCigBQKKTpSigBO9KKTFLQAUUdqKAEo6Uoo4o&#10;AM0UlLQADiiiigAooooGFFHWigQnel6UUnSgYtIOKBS96ACkpaDQAlLRSUCFooooAKM80UYoAPxo&#10;oxRQAGjpRR2oAKWkooAO1A6UdKKADFLSUCgBRRRR2oAKOcUYo7UAFLSUpFABRRQcUAFGKKSgBaKB&#10;RQAUUUUALRSUUALikoooAKM0UZoAKUg0nelPSgBKCaPpQTQAUUUUABpKWkoAWik9KKAFNJRS0AFJ&#10;9aU0CgApKKWgApCKWg0AJmiiigAzR2o70UAFFFGKABRQTzSkYFNxTAceaaetOzSUAHalHJpKcooA&#10;XGKShuaUUANA70tLTcZoAcPmpDx0o6dKTvQAuPWg0ZNJQAoFB4paac0AJTgMDJpAMUpPagBDSUYN&#10;FAw60tIRRSEL3ooNFABiijFHWgYfSjFGKO1AgxSUvWkoAKO1FLQAlFLSGgAoo7UUwA0UYzzQKACi&#10;lxSH0oAKKKWgBOlLSUCgBO9LiiigYGiiigQAYopRRSGJRS0lMQUUvQUlAwoooxmgQUdaWkoAO9L2&#10;pKWgBKWkpaAEpTRSUAHtRR3paACkOaXpRQACjvQBzS0AJ3ooxQBQAUUUdRQAUClxSYoAOpoxR0oo&#10;AbimHmpDTCKpEsryDis67TIrUcVTmTg1tB2ZlNHMXUZBNZsgroruDJOBWPNbkHgV6NOascUlZmcR&#10;RVgwkHpTfKOelb3RJEKdUoiNKISaTaGRrmnc1KISKXyj6UroCHNKKk8o+lKIz6UroBlKBzT9h9Kc&#10;sZNK4xYxzWhbJkiq8MJJrVt4cAZrCpJGkEWIUwBV+KoETAqxHxXDN3OqJYWn0xafmsmaCig9KKOK&#10;QxjVWMDzThVGatkU+F/KJIHWgCjJbLFIwfsKqtGQK1Jf3jFj1NV3QVVybGbKMCmq2zGatyR5Oaqy&#10;LQNEmN3IqWNTUETEMFNXlXHakyiMjFJ05qQiozSAQjJz3oo6CgnJxTATtSd6dTcZNAC5pKXoMUUA&#10;Hal6UmKUUgAnAxTTQeopO9ADu1IKD0ooAdnmgmkHelHJoAQ4x70AUHk5opgBPpSD3p1J1oAD60op&#10;M54o/GgB2abnml60UAFIeKXNIOTzQACgdaD+lJnFACkCjqaaTSgEGgBeKCaQj3o6UAIaKO9FACUt&#10;JR1qBhS0lO25HWgBKQ0tAPrQA0cmlHXmjgUooEHSkzzRmg8UDHDA60q/KwIpuM9aMEHA5o16C16G&#10;kjbkBoIFRW27Zg1KetAAOlKAMU3PFFAC0UmDR060AOFFAo75oATmgGg5pc57UAIAOaUZFIKcR70A&#10;B5OaTvS0fzoASlAwKKM8c0ANPFKDxzSYoxTAXvQfSg9aO3NAEF2dtsx9q5YNumP1rp7wZgbpyK5h&#10;E2zNjpmriKWxfhFWlFV4eKsgVoZDsUUCloABTgKbT160CJEHeplqJamFZyLQ8ClGaQU6oLFpR1pK&#10;AaQCmj6UUUDFooozzQAc0UUdaADNKKO9FABRRRQAUfSjrRQAUGijtQMTNFGaWgQlHejvS0DA0lKK&#10;Q0AB5oBoooACKM54NLnNB60CEoFLmigYUCjNFAg70dKSlzQAUmKO9LQAdRRQaO1AwopKU0AFFJil&#10;oATPFLRRQIO9FFFAwo60UZoAOpoxRR3oAQDFLRijigA6UlFLQAUUUUCCiiigAooooGHWiiigAooo&#10;xQAUdKMUDkUAGaKOlLQISjpQaUcigAooNFAC5FJmiigAoopaBhmkpaKBBRmg0lMBc0daOtHSkAUU&#10;tJmgAo9qOKKAENKKO1FAwoo6UlAhaKKKAD3oNFIaAFFFFJQAUUtFAxKOc0veigQe1AooFABRR3o6&#10;0AJ3pe9Jil7UAFIaUUUAJiijvRQAYooooAMUtFFABnNBFApTimA2lAyaOKVT3oAMUtA680hNABnF&#10;KtNxTug9qAA0najOTS9KAExzS9KM0hNAC9s0Z4o7UmKADNHWmk05RxQAHpTT1p+M000AJQKO1HSg&#10;BaKKKQBRSd6KBi0dKKMUAGaKBR0oADRRRQAUdKKBQIBR3oopgHUUUUUAJ3paKKADtSUUCgA70tFJ&#10;2oAXvR3pAKWgBO9LR0o7UAA60GkpvmAUDHE0CgHIzS0CCjPFApOaAFoo60YFAxKKKKADvS0hPaig&#10;ApaKKBBQKSloAKKKKACjpRRigAooooGFFApaBBQKQUUAL+FJRQBzQAUUtFABmk60YooASmmnUhpi&#10;ImHFV5BwatNVd60iRIzp485qhJBntWtIuarunNdMJWMJRuZLWozTPso9K1DHSeXWvtGZ8hmi19qc&#10;LYelaPl0ojpe0Y+QoC2HpR9mHpWh5YpfLpe0DkM02w9KT7KPStLyxR5VHtA5DN+ze1PW2APSr3l0&#10;4JR7RhyEEUAHar0UeMU1Eqyi4rGcrmsYjlWngYNKBS4FYtmqRIhqQVCOBUitxUMsfRnikBpaQxKT&#10;PFKeaQ0AIaic1I1RNQIhfmqzirLcVXkIqhEAO18ntV2CYOPesqeTZmpdOcs9DKRqtURHepGqM81I&#10;DKO9KeuBRigA7UnSjqaSmAUuKCPWk+lAC0ZxRRmkAg5OaKXtRTATGaUDJo6CjtQAdTSUZoNABS8k&#10;Ugp3agBM0Z4pMc0tAB07UEUc96WgBO1GKO9L0oATvSDrS5zSYOaAFIoopMfNQAEUY4pSKMcUANPa&#10;jvTsZpOhxQAmKKQ5PAp2OKAG5oxRSfjUAL7UucUlHXrQAGg0UtAxMUClpB1oAO9IRk0p4NO7UAJ7&#10;UeaAaQAE9aekS7uaTtYdk1uXLc7kzUp5NNjwE4pTTRKEINKKMkjB60YweaADNB96KWgBAaUe9Nxz&#10;xQMk0AONHAo6UUAGKM9qM9qbjBoAdilFJnOKUjigBKXIxikOKO9AABS5wcUnI5pT0560AHGM0hNK&#10;vJoK0wKWoE/Zmx1rnIyTIfrW/qYP2dqwIBlquJMtjRi6CrC1BGOBVgVZmOApTRRTABTgKaKetDAk&#10;QVMKhWpxWbKQ8U7imil71DLFpcc0lKKQwoxR9BS5oAQEUYFGOc0tAAKKKWgAoo70lACijFFFAB0o&#10;pMUe1ACmiik9aAFxikoyaO9AB3oooJoAKKBS96AEopQaSgAopaSgANFL9aDQAY4pB1paOtABijFH&#10;SikAUdPpQKKYw680UlKKBBSYopaBhSZxSE80Ag9KAFpTxSZpaADNJmloyKADrR3oo5oAKKKKACjF&#10;FGaACiiigQUUhpR0oAKKSigBeKKSlzQAUCjil6UDEoFBooEFFHeg0AGOKKKKAuFLSCigBe9FFHvQ&#10;MKKKWgQlLmiigYUGjOKWgBBQRRRQIKKKM0AFGKKKACiiigAPWiiigAo7UZooATrRRS0AFJS0lABR&#10;3o6GjPNMBaKSlpAIaKKWgApM0tFABSYpaKACiijtQAdqKKKADrQaO9GKADtRRQaACijFHSgAxxRi&#10;lpKYB3pcYOKTtRQApOTijtSDrQTSAB1pSaKCMUwEHWlNAHelxQA3rxTsUgo5oAOlKSMUh9KbQAoA&#10;oJ4pc03vQA7OBim0DmjFABS0mKD1oAWiiikMKOoo60UCDHNFGfWigBOKX2pKWgYUUHrQaBBRmkFL&#10;TGFLxSUDrSEFIaWimAlFLSUALjiijvSE0AGc0d6MUUAL3ooNFACdKKKM0AMbOaaFyakwDSgYoAUD&#10;AxRRR3oAQUUtHegBKWijgUDDFHeiigQd6KOtFABRRR3oAKKOKKAFpOtBo6UAFHSilJpAJ3ooFFMA&#10;oopaACkNFHagAoHWgigUAKaSlzSUAFFGKWgQ00hpTyaQ0wGN0qBxU5qGTpVxIZWfFQsKncVEa2Rm&#10;yPFJtqTFFVcVhm2l208UuKVwGbRRtp4FLilcZHtpNtSY4oxTuKxHtpQtOxSgUrjsKq1Mopiipl6V&#10;Ei0OAp3tQOlOA9azLGkUdKcaQ0hgG7U/ORUdG4ikBLTTTQ3FGc0DA1G3FONMagRC9VpelWHqrLTE&#10;Z130NWtNGcYqpcn+dXtNHGaZSNE9KYaeTUZqQG4oGMU7FIaAENAHFApBTAOtKBxmg9PakB4pALik&#10;6UueKQdaYCikpcmg57UAJ3pTSYwKO1IB3HSgkAU0c80uM0AApRSUZ5xTADRRQDzQAvWjoaBmkzQA&#10;cdaMUg606gBMYoBGaTvR3oAWkNHak6UAKD3pc5pOlJ1oAUmjiilxigBBQTR7UhoAaeDQKU0lQMM5&#10;NKaTPFA+tAC0maXtSYoAAaUUDrRyD7UAB9aUGkNA5oEgwAc0K3zUhpRyKLjNGP8A1YIp2e9MgYNF&#10;inmgQHHWg4pKO1ABRnNJTh0oABS+9N79aMkGgB1Jkj6UuRSE+lACikPSkXpS5xwaABeRS49aTpRn&#10;mgBQKQ4paQjIpgH8qXORTVOAaKQDu3FLn5aaDSEmmBn6s+Lc9qw4DzWvrDA2+DWJAcHrWkCZ7GrG&#10;anU1UjYYqZWq7GdyxketFRBqdu7U7CuSU4VFupytmiwywlTLVdDU6HNZspEopelNBp1Zliil6U3n&#10;NLxQMcKSkz6Uc0gHA0Zpo60tAC0UlFAC5opKM0ALS0lA4oAXvRxSZpKAHZpKKSgBc0d6TNGTmgBe&#10;lHako6fSgBaKKSgYtFFFAgpfekzRQMM80tNooEOpO1FFIYZopKWgAozikzSnmmAClpKM0CCjrRRQ&#10;MQigAClooADzSE4HNLTW5BFADTJzxTS5NJtINFAEiPkYPWn5NMRe9PFABmiil70CEzS9aDRQMKKT&#10;vRmgQUUUUABooJ5ooAOlFFBoAKKKM0AFL1pKKBi0UlFAC0UUZoEJinU2loGFHNHtRQAvSlptFAha&#10;U9KSigYUdaKM0CF6UZpKPpQAZo7UYooAKXNJSUAOpAaQ0DOaAFzS5ppxS/WgApetN6migB1BpOaO&#10;aAFFIaTvRmgYtFGaSgQvalpBRmgBaBRRmgAxRiijtQAe1AFFFABRRRQAEUUCigAHWlpOhoNAC0lG&#10;TRQAUGgUUAHag0o6U3NAC0Yo60d6ADpQKM0DrQAvpQTR3pDzQAA4petNxThxTAXijFM6mnUABNCi&#10;k4pc4oADTaCaSgAoFLQOtAw6UUd6KQhe1JS0UAFHSjNGaACiijrxTGFFFBpAHeiikpiFooo7UDCj&#10;pRRQACiij2oEFH0oooAKSilFABRQaBQAUUY4ooASloNJmgAHHNFDDIxTBwaBklFFFIQUYopOc0AL&#10;7UUUdKYBRS0ncmkAvakopaYDaXpRS0AJiil7UlAAaKKKACiiigAozRR1FABml70lLQAmc0UZ4o70&#10;AGaKKKACjHOaDRQAueaQ0tJQAU00vNIaYhjVE/SpWyahfpVohld/SoiKlfrUZrVGbE6UUlKOtUIU&#10;ClpB1pwpDDFFLRSGJijFLxRQAmKBS0CgByiplFRqBUqioZaHgU6kFLWZYuKTFLRikA0imkCnnpTT&#10;QMYc5pC2KeajIoEG6mFqGGKjY4NMLiOaqy9DUzNzUL8jJNAGVdt+8Vc8mtjT0xDmsWYb7xfTNdBb&#10;jbAo9qBrYkPNNYY6UpNMJ54pAKKTpR2oHSgBucilwMUU3PNMB1J1o60UAO46U37ppDyaUCgBR60d&#10;KSg+lACjmkbjilBo9zSAaKUGgClHtTACeOKQDml6UlADqKQ0YoAWmk804UgHNACdKUdMmgg0gOeK&#10;ADPFAp3FJ1oAQ0nNKRSc0ABHFANBNAHekAUvU0Ug60wA8GilPNHQUAMHWlxSZ5o71IwPIozjijgU&#10;o60gEoOSKD1o7UAJ0pwNNFL2pgGKdnFJ1FJjjJpAIeuacvSgDIxSZ2naaYLfUs2zgMQTwatZrOBK&#10;81chkDIB3pDk7vQlxQelL2oxxQSNHWlHNJinAUALtxSHFLu7U00ALjIoxSUd6AHDgYpDRzigUAGK&#10;CKMd6AaAAGkJwOKUUEDFMBAPWlxg+1ABxScigAz6UdRmgGk6UAY+suoixWJA2DWrrpG0CsOJ8Gui&#10;mjOozVR+KlD1QSSpRJW3KY3Lok96d5lUhLTvNo5A5i6JKer81RElSLJScQ5jRR+mKsxtWbFJV2J8&#10;jGaxlE0iy2DTgajTpT6xZqh1FJRmkMWgUmRRmkA7PNGRTaKAH5ozTaM0ALmlyKbRmgB1Lnim5ooA&#10;XNLTeKAaAFopKM8daAAml6im0ZoAXFLmkozQAd/alpM0ZoAM0tIKWgYd6Wm55oz70CFoopM0DHZ4&#10;pBSc0maAHUUmRSZpAO6UU3NL9KAHZo4pmaXNAC0UmaKYC0dKbmlzQA6k70lBPrQAvWm7BSg0ZoAU&#10;UUn40uaBC5ozSfhSZoAcTR2pM+1GaAFzzSGgmkoAUZFFNz70tAwozRmkzQIUnmlNJzSZ9aAHZo70&#10;2jNADjxRSUZFACmlpuRRQMdmgUlANAhaM0ZooAXNHakzzRQMWikzSg0AH40UnelJoELQaTNGaBi0&#10;daSjigQuaQ0UmaAF7UZpM0mRmgB2aBSZooAUnmj2pOtGaAHUU3NFAC5pabQaBi0UmaCaAFopM0Z/&#10;OgBwFIKO2aKAFoBopKAHZozTaKBDqKb3pe1Aw/ClzSUUCFBo702l6GgAo7UlLxQAZpaSigBc8UZp&#10;KO9ACg9qSikHWgB1FJRQMWim5pwOKAClPNJ1NLwB70AJS0nvQKBCYpTRSHpTAXpSUUUDCkpaSgQo&#10;pAaKBQAvSgGg0UAKaKKKAEpaKKBhRRRmgQc0UUGgYUlLRQAUUUUCCijoKSgYtGKSigBaSj6UUCF7&#10;UYxSe9HUUALmikpeKADtRzRRmgYUUd6KQCUUUCmAtFJnFAoAWjvRSZ+akIXmgUdKKBhRR1oFAgpa&#10;SigAPWiiimAUZopO9AC0UUUAHWjNHQUEUAGKSil70AFL2ptL2oADQKSlFAC5pKAKKACiij6UAKel&#10;HakooASkI4paQ0xDGzioX6ZqY1C/SrRLK71GRUjg9qjPFaozCgUdaMUxCilFApaQw60YopeaACk6&#10;0GjtQAUdKQ0UASrxUyVCo5qdBUSLQ8U6kFOrMpCYopcdqMc0hjTTTTjSGgBh5pppxppFAxhFRPgC&#10;nSyY4qqxYnrTtbcW4kjhapTT9hU0i+tVJBincREiZmXPrW8mRGBWHCczrW6DhRSKEpKCc80maQB0&#10;pM8YopQBQAhoAoOSaMYpgL06Udqbzmlx60AFKp7CkxRjigBCeaWm04UAB4AooPNIKAHDgUA4FHam&#10;5pAO70UgpaYBnijtQT2ooAXtSZ4pMk0hHNADicim5peelJ3oGL160ufSmk5NL0FAg7Yo4FFIOeaA&#10;DBpegxRkdaaSaAFNKDSdqTv70ALSAkUvfmigBtFBoGakA60daWkoGFHFHWgYxQIO9FHFFAB3pcHF&#10;JRkk0hoViQMU0PngjmnseOaiPJq0rhZMlX5gSelSRMAwx3qAcowzzTwu3aQealqzErGl2pKSM7kH&#10;rTj0pAJikB55ozS4oAO9FBHFHU0AGBRRg5pcZoANwNBPNJjFGO9MBc0Cgc0CkAZxQDQRzR0pgKcn&#10;tTeacfrSDvQMTFNY45p5ph4oQjm9fk+asJH5ra8Q9a55W5rsoK5hWZfWT3qQSVSDU8PXUonM5FwS&#10;0ok96ph6XfT5RcxeEtSLLz1qgH96kR8mpcR8xqxSZxWlA2RWNbt0rXgPyiuaojaDLqGpQahU4FSA&#10;1ys6EPzSE03NBNSUOzRmmbs0m73oAk3Zpciot1G4UgJc0maYHo3UASA0ZqPNKGoAkzRmmZ7UA+tA&#10;D80ZpuaTdQBIDSHmm5ozQA7NGeMUzdRmgB+aM03NGeaAH5paZkUuaAFpaQHNGaADp0opM0hNADu9&#10;Jmm5pCaBj6TdTN1IWoESZozUW73o3Z60DJN1Lmos0u6gCTNLmoQxNLn1oAkzRmo93NGaAJA3NGfy&#10;qMtRuoAkzmlJqINRuoES5ozUW40u7FAEgNLmo80uaBj80Z5pueKAaBDsmlzTaQnFADiaTdTc0hPN&#10;Ax+cUZqFpAoqLzWxxQBazzRmqqzHODUu6lcCXdS5qIHijNMRLmjNR7qN3NAEmaM80wmjNAyQmkB5&#10;pmaM0CJM80Zpm6jdQA/NLmmZozQMkopmaUHjrQIfRTM8UoNADs0UgozQMXNGabS0CDOaO1ITSZoA&#10;fnikzTc80hNAD80hxnNNzxSbucUAPVie1BNNBo3c0APzRmmZpc0AOzRmmk8UZ4oAdmlqPNLmmA6i&#10;kzRmkMdmimg0tAC0ZpKKYDs8UUmaBSAWgHNJQOKYC0UZpO9IQuaO1JRQAoNGTSZozQAtFJ9KKBi0&#10;UlFAh1HFJSUAOpO9JRmgB1FNzSigApaTPNL70DFFHWkoBoELSZozzRQMM0UUlAhTRRR0oASkJIpa&#10;MUxie9Gc0uKQDFAhQcUuaTvRQMd3o6DrSUUgDNAoxQKYhc0d6TvRk0AFKaTPNHegYooNFFAhKKKK&#10;ACijvS0DCk6UtHWgBCc0UGjvQIKOlGMUcYoAUdaOhpKXNACCloooABQaKKBiYpaSjNAgGTS0najo&#10;KBi0lLSe9AgHFLmjrSUAHOaUUlFAC0d6KKADtRmiigA70UUYoAKKKKADtSZNLmigA96KKSgBTQel&#10;JTj90UAJ2oo+lFAAaO9HFFAB1oxR3oxmgAo7UnSl7UANzSGnGkNMTI2qJulTGon6VaJZA1RkVKwp&#10;hrRGbGdDS9aXHejFMBOKWlxS4oATFFLRikAmKCOadSYpgNxzS0tAFIBy9anWolFSrUstEgp1NFOF&#10;Zli0lL1oNIBpppp+KaetADDUbcA1KajcHtTQmVSMk01l4zUxFRsM0dRlZxVGbGTWhJ0rPn700IbZ&#10;gG4FbLcAVk6ev7/NappMoQ8Ck4P0pcnvSGkAo60DqfSkH60vagBKO9JyfpR3pgLmlFIRxRnAoAKX&#10;OeKQ4xxRxigBo5bFOxzQBjNLmgBDRSdaUUAB9qAKBmjFACnpSUppMetAC0lKOlJ35oAMUdKWkOfW&#10;gBQeKb1NKaTFAB0o3ZpTik6UAHsKXtQKKAGmjvS4oBBoAM9qMUAd6OpoAXtSUZoNIBCR2pM80dKP&#10;epAXNJ1pccUmcUAC9aD1o7cUdaBgKUc0neigBSOaQcmkJo5piFPOc0zBJwKk700D5+KpbDSQqoQh&#10;JpVGWwae778gDgdaSL7yio1e4i+g2oPpQelOPSmmgAFKc4pvSne4oAOtHek707IoAUntSZoH0oJx&#10;0oAOtApBS98GgBcDFIad2pp5pgGaXrSYwKO9ABSimnrxS55oAQimt92nk8VG33TQgOT1+bLlPSuf&#10;Dc1t+INvnn1rCXNehh9jlr7lhWzTt1RDpTua60jmH7qXdTBSimIeGOasRGqyg5q3CtTIDQtgTiti&#10;DoKzbVOmK1Il4rgqs6aaLCmnk1GCAKC/NczOlDt3NIX96haTGaiaapKLHmUnmVTacZ61GbkDvSAv&#10;+bR5uKzvtQ9aBcj1oA0hLTvMrNFx709Z/egDRElAfnNUhN0p4m96ALm+jd6mqvnYoEuaALW+jfVU&#10;yijzhQBa3k0b6qmb3pPOoAt76C/HWqnne9HnD1oAt76cHqn5op6y0AWQTTw1VxJTg4ouMnBozUYa&#10;lzQIfmkJppNRs9AD2bmmF6iaTFQPN70AWi9N8z1qm1xx1qM3A9aAL/mc0eZ71n/aR60faB60DNDz&#10;PeneZWeLgZ60vnj1oAvb6DJVPzx60ecPWgRd8zFIJKp+cPWjzvegC75lJ5nNUvOHrR549aALvmUv&#10;mcdaoeePWjzx60DL4kpwkFZ4n561IJge9AF4PShqqLLx1qRXzQIshsdaUNUWeKcG4oAeTSFqYWpu&#10;6gCQsB3qOSTAqN5AAaqSSknk8UAWS4NML4PWqgnwcZpTJkg0AWQ2WGKnD8VSWQAU/wA7mgC3vpwc&#10;VTEvNOEo9aALQYUof3qqJRS+ZQBa30b/AHquJOKQye9AFrfRvxVXzPel38UAWN49eKXfg1W8yjf7&#10;0AWt1KGqr5gp6vQBY3c04Hiq4epA2e9AEop2ajDdqXNAD80Z703NGaAFzSbqaWppagB+6jdzUW/m&#10;mlx60ATbuaTdzUPmUeZQBMWoBGc1Dvo8z0oAn3YPWjdVcue1OD8CgCbdRu4qHf70oegCYGjdUO/m&#10;jf70AS7qXdUG8etLvpgS76XNQ7uaXdQMmBpRUIenBu9ICYGjNM3cUoOaBD80tNBooGOJpKTNITQI&#10;cTRmm5pM80AOJoBpuaTNAEmaTNM3UZoAfmlz61Hupc80APzRnimE0ucUAOBozTQaCaAHZozTc8Um&#10;aAH5ozg0zNKDQA7PNOBIqPPFLnPFAD85oBptFADqM0nalFABml6036UuaAF7UnUUvWk6UAFGaM8U&#10;lMBaX+dNFHegBelHWkzS5oAWjNJRQAtGaQ0CgBc0UlFAxaO9GeOaTrQIWlz60lFAxaKSlzQIBRRm&#10;jrQAUdqPajvQAlFFGKACjNBpKAHGk6dKMc06gBKKKKAENLRQRQAUnFLSd6ACkxk0h56UucUgHUh6&#10;UUYpgKOBR2o70negBe9FHFHSgAzS0UUAFFFHegBDSjiikoAKWkpaAEopaSgA6mjvQQKKADHNL/DS&#10;dqUfdoASlpKKACilooAQ0DijvS0AJ3oNFFMBKQ0ppDQIYelRNUxqFuapEsibpTCKe1MJrRECUUUd&#10;6YhaO+aKKBgKWiigAoo96PrQAUAUHFKKAHrUq9BUS1KtQykSClpopwqChe1GaUUlIYU006kNADDT&#10;fanmmUARSLjpVdulXDg9aryp3FMRTk6VQnq/LWfOaYEunDMhNaTDmqGm8ljV5qRQUGkxxSg8UAJR&#10;2xS0cDpSATGKBgUp5pMUwDikzml74oP0oATGKUUZ7Um3NACjrmg80o6UGgAFAPekzSGgBc0CloHT&#10;igApDmlzR+NADaXoKXGTSUAGeKUDApBQSaADHFFBzilz2oAaetBHajNHagA5zQeelHQUCgAoNJzi&#10;jGKAFpOhpTzSZoAO9HU0UnegApelIBxQcGoAXNNNKDR15oGAHHvQelFIaAFo6ikpaYB/OjBJ4oPS&#10;jO3mkAdGqRMDk9aYWGKVSNh5qXd6CuNJxuI7mljOGBNJjC4P1pFxnNWPXQ1M5XrSAUkfMYpSaQCd&#10;aVfSjrQR3oEKaUdKb2z6UfjQAucUpPPSkAoJ/OgBcU2l5oxjmmAA80ueTSHpmlHTJoAMmkzg0oPW&#10;k9qAFNIM0vagcUAJ+FNf7pz0p/WmSA7DTQHG60oec7etZKwkdq2NRjP2tgTkZqKOEEdK7KM7I5qy&#10;uyh5RHal8s+laf2fjpSfZq6VURzOLM3y6URmtD7NSi3x0FX7RC5WUkjJPSr1vEcipI7fnpV2CGsp&#10;1CoxJbePA6VdXio40wKl7Zrhm7nXBWQFuKieTFDtgVRuJ9tZGqJJZ8Z5qlJdgHrVG6vtucmsO61U&#10;KT81IZvyXwHeqr6io71yNzroXPz1lTeIefv0gO+OpgH71OGprj71ecHxEP7/AOtOTxDlvv8A60DP&#10;S49RU/xVYS9U9686t9cBx89akGsA4+agR3SXYI61ILoZ61yUeqDb96rKakD/ABUDOnF0O5o+0jrm&#10;uc/tEAfepf7SGPvUCOi+1DpmkN0B0Nc2dTH96m/2mD/FQB0v2sEdaPtQ9a5o6kP71B1If3qBnS/a&#10;x60fah61zDangfepv9qj+9QB1X2oZ61It0PWuTXVB3arEWpAn71AHVxz5HWrKSAiubgvgcc1p29z&#10;njNAGurc08N3qmklTq1AEjPxUDyYFK78VTmkwCaACWfGeaoy3YHeq11d7c81h3epbc80AbMl+Afv&#10;VA2ojP3q5S41cAn5qpHWRnrQB2/9oA/xU8XwJ+9XDDWQf4qlTV8n71AHcC9H96ni9HrXFpq3P3qs&#10;LqoPegDrheD1p/2sY61yaaoD3qQamPWgDqPtQ9aPtY9a5n+0h60h1IetAHSm7HrSC8965g6kD3pp&#10;1Mf3qAOo+2f7VNN4CPvVyx1T/apP7VHr+tAHWpeDHUVKl2M9a45dVAPWrUWpg96AOxS6BHWrUc3v&#10;XLW98GxzWvb3Gcc0AbayZp4aqcUmQKnVs0CJS3FRs9IzcVWlkwKBjZpjk1TkuO1NuJwKybi9AzzQ&#10;BomcZzmnC6A71zj6iAetM/tIZ60COm+1e9PW5965kagPWpF1AHjdQB0gueetSfaB61ziX3PWrC3o&#10;I60DN4T5707zvesNbztmnfbPegDa8/jrS+f71jC7z3o+1470AbPnj1o8/wB6xvtnvQbwdjQBs+eP&#10;Wj7R71i/bAO9H2wHvQBti4p6z+9YQvB61Kl4M9aBG6svvUyy5rFjugSOauwzg96Bmor5qQGqaSAi&#10;p1bigCbNIWpuaRiBQAM1RNJikd8VUlmA70CJ2lxTDL71Qe5A71AbsetAGp52O9HnVlfauOtL9q96&#10;ANXzfelEtZQuhjrSi596ANXzfel86ssXPvTvtHvQBpebzS+bWaLgY60ouB60AaPm+9BkrP8AtA9a&#10;T7QOmaANDzfejzfes77QPWk+1D1oGaXm+9L5ueprL+1A96eLnvmgDURxUqvWWlx71YSbNAGgHp4N&#10;VUeplagCYe9KDmmbuKB1zQA8nFNLU1mphcDpQBIWpu+oWkpnmUAT76XdVXzR60ebk0CLW6jdVXzO&#10;ad5goAsbqXdVXzBTt/vQMs7qN1V/Mo8wUAWN1Lvqv5nvSeb70AWS1N3VB5vvSeYKALG+l3VV8wUv&#10;me9AFrfSg5qt5lPWSgCxmlzUAfNSKeKBEgOaUGmcetOFAxxopuecUhNAD8+9JmmZpN1AD80ZqPdR&#10;u9aAJN1Gaj3CjdQBJRmmZHrRupgSZozUe6lzQA/NLmo80ZpAPzS5qPdRupgSE5pQajyM0uRSEPzR&#10;zTc0uaYx1GKbn1pQaAF7UUZoyDSEHNFISQaWmAZo6UmaM5oAM5NHej6UUAL3pc8UgNGaAFFFJRQM&#10;Wg0lGaAF6UlLxRmgQmKTHNOPSkxQMWkpaDSEJ0peKKSmAClo4NFABQKXFJQAUcUZ4paAEooooAKK&#10;KKAFopKDQAGiig0AHWlHQ03qKcOlABSUgpaACjvRmigAIooNHagBaSijrQAh9qQ0tNY1SExjGoXN&#10;SOcVXd6uKIYhNMJppbmmlq0SJbH5ozUW+jfTsK5MDS54qHeM07fRYLkuaM5qLd70u6lYZIDRmoi3&#10;NKHosFyXNGeai3UoaiwXJ1PNSqarq1Sq1Q0UicdadUampBWbKFFFAOaKQwpDS96Q0AN601qfTD1o&#10;Ajb6Uxj61K1QvTArTqCOKyZwQSDWtKcZrNuemaYibTeAavGqOm8q1XjSKGk4NFAHNBpALSA5o6Uc&#10;YzQAc0UA8UtMBuOaXqaD19qD6UAHFGaKKAFxR2pM0N+VIBB1pcZoAwKDxTAMUZpRSZoABQeaXsDS&#10;UAKMnmk7UnrR0HFABxilpKM84oGKOlGOKKCaBAKQ5oJwKAaAExxS4NFOoGNFBpCaTkmgB1FAyKQ9&#10;aAACl4zSdKMd6BCds5pPelPH0o6/SoATtSj7tGQRjFJ0oAXIPNJQMUHmmMMUYpeaQ0AHNGeOaXp1&#10;prGgByDdkflTtmEYngjtUfIAYfjUruGQAdam2txDM5ApAMc0rdhRnIqgL0DAxdelSHBNQ2pG0ipy&#10;BikA00opcZ5pKADoaBSdaXBxQAo54o70gpTzTAAT26UvSgGkoAXtSdqXqKTpQAAUppOaU9BQAnWm&#10;5NP602gBRwKbIflPpT8CoZ8hGx6U0By16P8AS27806JOlRzBvtLZ55q3CvAzW0HZGU9xwjFO8v2q&#10;ULTwtaJmTRX8oUCIVZ2ZpdozT5hWIVjx2qeNcUoWpVFRKRSQ5RQelPA4prDisWzZIqTtgGsO/n2A&#10;1sXPQ1zWqE4NQUYGpahtzzXH6lqxUn5q1NXlPzc1w+pzHc3NAyG91o8/MaxptYck4JqpduS3B4qp&#10;TSuBeOqTHuali1WQEZJrMpVBJ4p2QzqLTVW4+Y1t2uqnA+Y1xUCPkYNa9sXXHNQI7SHVTx81XY9U&#10;OPvVyUDtjrV1HbHWgDpxqhxy1IdU/wBqudEjY60nmv60AdAdU/2qYdW9GrnzK3emmRsUAdD/AGsf&#10;71L/AGr/ALVc4ZG9aPNb1oA6E6of71N/tT/arnzK3rTfMbNAzoxqpz96rkGp9PmrkhI1W7aVs0Ad&#10;3ZagSy5aunsbjcBzXnunSEsK7LTXOBQI6yB8iratxWda8qKvLxQMWRuKzbt8A1fkyRWZedDQBzup&#10;XG3PNclqF4wJwa6PVM4NcZqAbLUCMq51BtxG6qLXz54ai6jO41R8tvSgDQW+f+9U8d84P3qywh9K&#10;kVSDQBtJfnHWpl1A4+9WIpqZelAG3FqDZ+9Uw1A/3qwQxBp/mGgDdOon+9TTqJxyaxPMNNaQ0DNs&#10;6iezUxtRYDrWMHNG4kUCNU6gx703+0D0zWWWIpuSaANlb8+tW7e/bPWsBc1btyc4oGdjZXpJHNdP&#10;YTlgM1wunk7hXX6acgUCOpgfgVcRuKzbfoKvoeBQBIx+WqU74Bqy54qhckgGgDIv5yoJrmb2+IJ5&#10;rZ1Jsg81yGoOQTQAS35z1qH7efWsuWQ5qIOaBm6moHuanjvjnrXPq+asLIQBzQI6CO+O7rVtL044&#10;Nc7FIematJIQOtAG+l4fWpFu896w0lI71MspoGbIu+OtBuz61liSk809KANM3Z9aQ3h9ay2kNIX4&#10;oEaZvCT1oF2fWssOaXeaBmqLs+tTR3Rz1rHRz61OkpBoEb8NwSRWvay5FcxbSZxW3aOeKBnQwtmr&#10;iHis23bgVfQ8UCJhTXNLmmPQBXlfisy4lwTzV6c1jXbHJxQBWmuDu61We5I71FM5Bqozk0AXftZp&#10;wuie9Zu6lEmKANQXPPWni596yw5p6uaANMXPvThc8VmhiakBoA0Rce9L9o96oBjijeRQBf8AtNNa&#10;496oGQ0xpDigC/8Aavemm696zi5phlOKANMXfPWnree9Ynmn1NKJj60AdFHd89avQXGcc1y8Ux9a&#10;1bWUnFAzo4pNwFXEasq2c8VpRnigRZFLnHSmKaWgYjNioHkwKfIcVRnkxQA55+etQNcYPWqcs2M1&#10;Uec0Aan2j3pRc+9YxucUoufegRs/aPel8/vmsYXPvTxc8daANjzx60vn+9ZAuc96eLn3oA1hPml8&#10;73rKFzil+0+9AzU873o873rM+1e9MNz70Aannj1pPPGetZJu8d6Ybv3oEbBuPekFyB3rEN570z7a&#10;B3oGdCtwM9amSfPeubS9561cgu9x60CN9JAe9Tq9ZcM2cVejfIFAFoGnA4FRA8U8GgY7NNLd6QtU&#10;TvQBIXqPzKheX3qIzYoAtmSk8zjrVIz+9Hn0wL2/3pQ9UPP96UTc9aAL28Z60b6pedzTvO5oAub6&#10;N9VPO96POoAt+ZS+ZVTzeKPN9TQIt7++aUPVPzfejzqALganbqpiXPQ08Sc0DLYPNOzzVdZKkVu9&#10;AibOaM0wNmnZoAdRmm5ozQA6jNNJpM8cUAPzRnFM3UbqAH0Z5pmaXNAD80ZpmeKUGgB1LTM0uaAH&#10;A0U0mloAXHNBpO9LQAUHrRSUALRSZooAdQaSgc0AL2pR0pKM80AB60UGigBD1pRRRQAUUUUAFFGP&#10;eigAoNFHegBO1LSUUABpV9KSlA5oASlo70UAHWgUUUAFFFJ3pgLRR2ooASo2J5p5qNj1polkTmqk&#10;j1NIcA1Rlfmt4RMpMGk96jMnPWoXfnrURk561uoGfMWvMo389apmT3pRJ70+QXMXBJinCSqXmUok&#10;96OQfMXfMpfM96piSl8zilyBzFrzAe9L5nvVPzPegS+9LkHzFzzKUSVT82lEnvRyBzF9ZPepkes9&#10;ZPerET54zWcolRkaKHIqUVVjOasKawkjVEopaaKXtUFBSUvakoATvTTTjTTQBG1RP0qVqhemBVm6&#10;Gs64PymtCXoaoTY5piRPpi5Q1fNUtNHynFXWHNJlDDSU5uKaQaQBjvmkAoNKBmmAdqQZJpegNJyD&#10;SAU+goxSe9FMBc0g5pcUAcUAB60Uh64pcc0ALnmkNL3oOPxoAQdKO9GcUD1oAKMd6KUdMUAJQRSn&#10;H0puaAFHAo60go+lAC+1HGaQciloACARScgUZpe3NACd6XNJk0AdzQAcCk96XNGRmgA7UmKDSg0A&#10;NNAzS8UZoAaRSkYxR1NIcg1AxccUYNBNGTQITaaORTuo600k9KYCjJFGfekBxQR3FACmopmO3gVI&#10;TS7c+4pDCNsJzQSKOO4yKA3otCBigHuaQZJpQfWjoOtMRNatiTBq5WdGcSAmtHqBjpSAQjFHag0o&#10;XPSgBBSlj0pOhpcUAAFGCaUCkzhqADpRg9TSj86X2zQAgwRR9aTABopgLnjFA5GKMDGM80dKAFxx&#10;SEYpc8UA0AMziorpiIWI9KnPSq94cW7fSmgOXZt05z61dhHAqkozM31rQiHArVGUtyZRT8Ui0/FU&#10;QHSjHNLilxTAUDNSKKatSKKhlJDgOKawqQCgjNZs0Rn3CZU1z2owEg8dq6mVMg1lXcG4HipGeZav&#10;Zk7jiuH1LT2LH5a9g1DT9+eK5W+0jJPy0hnk9zpx5+WqBsGyeK9IudG5+7VB9FwchaAOGGnt6GrE&#10;Wnkdq6/+yCP4KkXST/doA5qKzK9Fq9DaN6VvxaUf7tWY9MP92gDGitm9KuJbnHStiPTcdqsCwwfu&#10;0AYi2/GCKDbY7Vu/YMfw0Gx9qAOeNsfSmG3PpXQmx9qjNifSgDnzbn0pvlH0rda09qjNn7UhmIYT&#10;6UGGthrPjpTRZk9qYjLWHnpV6CAdqtLZH0q1BanOMUAWNPiwwrsNOXgVgWdsQRxXT6dEcAUAbtp0&#10;FX1HFVbZMAVeUUDInHFZt4mVNa7rxVC6TKmgRx+pQ8GuS1CDk13V/ATmuZvLb5jxQM4y4tuTxVT7&#10;NXSXFr8xwKpNaH0oEYvkc9KXyT6VrfZeelH2X2oAy1hwelSeVWh9lPpQbY0AZ5ipNtaJt+OlNMAA&#10;6c0AUNlNK1e8g4pPs/rQBS20bTV3yPal+z+1AFLZSrHV0QcdKetvyOKAKqREmrsMPSpFt8Yq7DB0&#10;4oAtWEXIrq9OXbisKyh5FdLYpgCgDategq+o4qnbrgCryA4oAY+cVn3XQ1puvFZ9yODQBy+pHg1y&#10;V+Mk12WopnJFcvdwkseKAOckQ5NRhTWlLBz0qPyPagZVRanVOKlEFTLCcdKAI0XAqZM5xUiwZHSp&#10;Vh9qBCLU60ixHNTJE3pQMQUuKlERpwiNAisRSbSateT7UeSQOlAFYDijvirPlZHSlEJ9KAIAKljG&#10;TUqwnHSpFhIPSgCa3HIArcswRjNZVvGQRWxaqeKANm3yQK0I+gqjbjgVoIDigB9NfpUgAxTHHFAF&#10;CfpWPdDqa2pxxWPcoSTQBizDJNVWXFaMsfNV2iPpQBT20m3mrXlH0oEPtQBABThmpvJpyw0ARqDm&#10;pAMU8RUuw0AJTTUmw0hU0ARGmsc1KVNNKGgCAimMO9WfL4prRc0AU8E0YqyYqb5eDQAkX3hWvadq&#10;zY4+elalqh4oA2bbtWnF0rOtlwBWlEOKALCilxxSDpS+1AEMh4rPuO9aEo4qhOKAMqfiqMhOa0Z1&#10;5qlIlAFRiaTJqV481GVI7UAJuNODGkCmnBaAHBjTwxpoHtTsUALuNHmGkxSEcUABkOOtRtMfWgg1&#10;CRyaAFeU+tQtO2OtDConGRQA03DZ61Gbhs9aaynJphHpQBOty2eTWjaXByOaxwpz0q/aDGKAOmtJ&#10;C2Oa1oTwOawrM8CtqA5UUAXlNSA4FQp0qTPFADWbiq00u0VM54rPuWwDQMimucd6pSXuD1qrd3BU&#10;mseW8OetMRvfbh608XgIzmuX+2HPWni+PrQM6X7YPWnC8A71zgvPelF6c9aQjpBeA96et2D3rmhf&#10;Y709b0+tAHSfah604XI9a54XnHWn/bcd6YG99qHrR9pHrWB9t96ab/H8VIDoftQ9aPtIx1rnDqGP&#10;4qb/AGj/ALVMDqEuh61OlwCa5SPURn71XYb7d/FQB0yS8+1WUkzWJb3G7HNaUT5xQBeVuakBqurc&#10;VIDxQBJmkLUzNNL0ASbqQvUDSACozLQBa30b81V83FAloAt7qXfVQS0okHrQBb3DFLuqsJBTxICK&#10;AJt3NO3VCHFODelAyTNLuqLNLmgRJupc1GDijdQBJmjNM3ZFG6gB+aWo91OBoAfR0FIDQKAHA0Ul&#10;KCKAD60d6DRQAUCgiigA7UYoooAMc0vSkpaAE70UtJigBKWiigAoFFCjmgAoo6GigAopM0dRQAve&#10;ijPFLQAho7UUlMQhNRMcVIetRv0qkSypO2M1lzvg1pXHANZFyeTXVSRzzZBJJUJk96ZIx5qAvXWo&#10;mNyx5vvR5vPWqpejfVcocxb83rzSiWqe+lD0uUOYuiWjzaqeZR5lLlHzFvzMmjzKqeZTg9HKFy2J&#10;KUSYNVA9G85pcocxopIKtxPkismN6vwNkispxNIs1oWz0q2nSqVv0FXU6Vxz3OiJIKdTRTqzLCkp&#10;aKQDTyKaetSUxutAEbVA9TtVd+lNAVZehrOlANaEvSs6fqcVQluWtObBYCtA+ves3Te5rRbipZQw&#10;0mSRQaCaAE6Glzjmkxmk6ZpAKTQDRRigAzR0oA9KOcUwAGl+lJ3o+lAC0ZxR0GKXtSAQHvSdTRtx&#10;S4NMApM0o96TNABk0c04DNIeKAAe9ITS5oxQAlIadikyMUALmkJ70UdqAE604UdKKAEJGeKN2aTH&#10;NFAC9qBxSfWgDmgBTmjFGc0UAFFJzmjpQAlBORRiipGGKQcGlpvWkA7A60EcUdRSdqBCU6kPFHvT&#10;AU0oozik6jIpDDgdqO9HHGTSk+lMAwO1H1pO9LQIB61fhcNGPUVQz2qzanORSAs0mSDS9KTFADTy&#10;af0HNManA5HNAC7sUvUU0HtS9qACkHNL2pcUwA5OKTHNLmkzigBSD1pM8c0An8KU0AAOaMUdKQ80&#10;AKTVS+ObZvpVnPFU9QfZbMfWmgOdjB8w/WtKIcVnQnc5rTi6VqjJ7kwFPApBTxTEJilxS0o4oEKB&#10;UiimCpUqWNDwOKCKUUuKzZoiB0zVWWHdmr5FROtSUYVzahs8VkXGnBiflrq5Is9qqSWwPagDi59I&#10;B/hqk+kD+7XbyWgPaoGswT0oA4z+xx/dpw0gD+Guu+xD0oFkB2oA5UaSP7tPGmdgtdT9jHpTxZD0&#10;pAcyum/7PNPGnf7NdILMelL9lHpTA5o6afSmnTj6V1H2QelI1mD2oA5U6cfSmHTjjpXVGzHpTTZg&#10;9qQHINpp/u1GdNP92uwNkPSomsuelMDk/wCzfaj+zf8AZrqfsXtR9iHpQM5ddOPpU0enYPSukFmP&#10;SpFsh6UAZFtZEEcVu2dvgDipIbUA9K0YIMDpQBJCmBVlV9qEQDpU23igCFl4xVSePINaBHFQSLkY&#10;oA527h68VgXdqcniuxuIdw6Vkz22SeKAOPmsuScVWay46V1clmDniq/2L2oEcwbAjtSCxPpXT/Ye&#10;OlJ9i9qAOY+w47UfYuOldKbIelIbEelAHMGyJ7VGbI+ldSbLjpTDYZ7UAcv9hPpR9hPpXTfYfaj7&#10;DntQBzP2E+lKLE+ldL9h9qPsXtQBzQsT6U9LL1FdH9ix2oFj7UAYK2nTirUVrg9K11sfarMdj7UA&#10;VLW25HFb1pB04qO3tMEcVsW8GKAJYY8AcVaRTjpRGmBU4WgCB14qhcJwa1GHFVpY80AcvewZzxWB&#10;c25LHiuzubfOeKyZ7QEnigZyElmSelM+xn0rpns/amfYvagRzws/apFtTjpW79i56U5bPnpQMyEt&#10;eOlSC0PpWytn7VKtoPSgDFW0welTLa47VsC09qeLT2oAxvs3tTvs2O1bP2X2pfs3tQBjfZvaj7Mf&#10;Stn7KD2pfsuO1IDFFt7U4WvtWwLb2pRbe1MRkfZfapUt+2K1Rbe1PW2x2oAoRW+D0rTtofanx2+D&#10;V6GHHagCSBMYq8o4qOJMVYUUAJjjpTWWpcU1hQMozJkGs2eHPatp0zVSWKgDBkg56VD9n56VstB6&#10;iojBz0oAyvs/tSeR7VqmD2oEHtQIyvI9qd5HtWmLf2pRB7UAZog9qUW/etPyBTvIHpQMyvI9qY0G&#10;e1a/kD0pPs/HSgRjeRjik8jnpWubfnpTfs/tQBl+RimNDkdK1zb+1R/Z/agDINv7U02+W4Fa5t6T&#10;yB6UDM6OLDAYrQt4+lPS3HXFXLeDjkUAWLdcAVfjHFQxR4xVtFwKBDlHFKVFOAoxQBBIvFUZh7Vo&#10;svFVZI+tAGTKnJqpJHWrJFVdoaAMxoqjMVaRhx2phh56UwM/y6NntV4w+1J5NICnsp2yrQhpfJpg&#10;VNnNIY8Vc8nmjyaQyg0eRUTJ2xWkYKiaH2oEZrRVEY60jBk1G0OKAMtos0ww4rTaH2qPyc0AZ4i5&#10;q7bxkEVJ5HPSrEMWCOKAL1oOlbUHQVmWyY7VrQpwMUAWF6VJjikUU4jigCCTgVmXbcGtSUcVl3Y4&#10;NAHN33U81gzk5roLxMk1jzQ8mgDO3kGjzMGpWiyaj8o5pjFEpFAmNJsPpSbcUhDvNJp6zGoSKcBi&#10;gCwJ2pTcGq4NBpjJTcketRtcn1qJutQtmkIke8YHFRtfMO5qpLkNUDEmgDSS+YnrWpZ3pJHNcwCQ&#10;a1LIkkc0wO3sLgtjNdBbyZArktNY/KM109r0FAGqhzUwOKgj6VL2oAVm4qvJJipHOBVGdzQAST47&#10;1Gbj3qpLIah8w0AaHn+9BuPes4yH1ppl4oA0/tHvThcVlCaniagDXWfJ61IJqyVlqwkpNAGmJaes&#10;nvWeknNTCSgC7vpd9VBJTt9AFoPQX4qsJOKDJxQMsh8d6PM5qr5lAkoEXA9PVuapiSpkegC0DSio&#10;lapFNADweaKSlFAApPelpDRQAuaKSigBRRSUtABS9qbRnigBe1LTeaKAFJpM+lGRijNABQOtGaTO&#10;DQA6kpM80ZoAWikzSZoAdQDikzS0AFFGc0hpgIajfpUh5pjDIqkSynOoINY90uM81tyrgVl3UfBr&#10;ppM5qiMWXg1WY1bnXBqowrvicwzNJmg9aTNWA/NGabSikAuTRmikxQAuTTs02g9aAJA+KN3NM5pQ&#10;KVhlmM1o2wORWbCCa17VelYVHoawNKAYFXF6VXhHFWUrgkdUSQCnA5popwrMsOaKKM9qQCUxjTjT&#10;WoAjaoHNTN0qCTimIqS9KoyY5NXZTwaoSHg1QLct6bjDGrjE1T0/mM4q41SyhDTe9Lk9RQeaADjN&#10;J1NGKKQC96TvR2oFABnnig5ox3pe1AxKX6UmOeaWgQnfmlBpDzzS8Ac0AGSaDQKKYBjtQBR2oJIG&#10;KQBiijNJmmAuKQAZpc8UdvegBaTvSc/lRzSAUnNJxSDrS0ALSUZpM4oAUYFLmm59qUdaYB2oFB60&#10;vH4UAJ1pO9KPWjjNABQRilHWkPtSATr2pM880A0hNIYueaTijmlyKQCEGiloFAAM4pD1pc0nemID&#10;Sg4GKTFKKQwI544opO9L1PXpTEHU9KMkA0UdKBgDmp7X79VxyamgOJBSEXmpM0rZFIQKAAjIoAGK&#10;M9qOKADA7UZoAoHBoAOtOzxTcUoyKYBRigUp5oASg8UvANIaACgjHSgdaXPagBoGao6mVFuQavE4&#10;NZmsgmDINNAY8AAPHrWlEOBWZbZNacXQVqjJk4p+KaKdQIWlpBzSimIeKkSmL2qVcVDKQ/HenUi0&#10;4CoZohpFNK1JimkVIyBkqFo6tEVGy5oAptHTPKq4VppSgCn5Qo8oCreyjZ7UDKnk07yqtbKXZQBW&#10;8nNHlCrOyjb7UCK3le1Bhq1so20AVDDSeRVwr7Um2gCi0VMMGavGOm7KAKJg9BQIB6VeMdJsx2oG&#10;U/IHpTxAKtbPanBOaAIY4QD0qykeKVFqZVoAFWn7aUCnUARFajdParBFRsKBFCWOqcsOc8VqSLVd&#10;0zQMyXgqM249K02j5ppioAzfs49KQ24PatExZoEWB0oAzDbc9KQ2w9K0/K9qPKxzigDL+zD0pPs3&#10;tWp5XtSeTQIy/sv+zR9lGOlagh9qPJoAyxa89KDbDPStPyvajyfagDL+zD0oFt7Vp+T7Uvk0AZwt&#10;h6VKlvz0q75PtUqRUDIIoOelX448dqSOPGOKtKntQIRFxUoWlC08LQMiZagdM1aIpjLQIzZYc1Ql&#10;t+TxWy6VWeLNAGObbJ6U023tWp5XtQYqBmWLX2pwteelaXlc0vk0AZ4tx6U8W/tV8RU/yqAKCwc9&#10;KeIPar3lU7yxSAofZ/ajyPar/lUeXTAoiCjyBV3y6PLAoApeRjtSiGroj4o8sCgCmIakWH2q0I/a&#10;nbMUCK6xYPSrKR05U5qZVpgCripQOKRV4qQCkAgHFNIqTikIxQBAy8VC61aYVGy0DKLR89KaYqtl&#10;aYVoAreXntSCL2qzspQtAFbyvajyqtbaXZ7UCK3lD0pfLqxspdlAyt5Q9KDGKs7aNnNAFUxZ7U3y&#10;quFKaUxQBUMQx0phhGelXSnFJszQBSMNJ9nyc1d8ulCUAVFhHpViOLFSeXxwKljX1oAI0xU6jikV&#10;akAGKAADiinAYox3oERkVCye1WSOKYVoGUnj56VEYhmrzJTCgoAz2ipnk+1Xymab5Y9KYFEwj0pP&#10;J9qveXzSGPmkBQ8nnpSiCr+wUnl0AUvJ9qDB7VeEQpPLpgUTD7VG0HtWl5fNNMVIRltb+1Rm2rX8&#10;qozDTGZJt/amm2z2rWMAPam+R7UhGX9m9qljt+nFaHkY7VIkI64oAjhhxitCNAADTI4uasquBTAA&#10;vFOxxTgKdigCtItZ9zHkGtR1zVWePNIDmrqDJOBWVNbnuK6ia3znis+W2yelMDmzbnJ4qP7MfSt4&#10;2ntSGz9qQGAbc+lRGAjtW+1nz0qM2ftTGYXkEml8n2rZNnjtTfsh9KQjJ8k+lIYjWt9lPpSG19qA&#10;MZ4agMJHOK2zbZPSoXtSO1AGHJD+dVmiwelbr2me1V3tOelMDI8rmtOziIxTha89KvWtuQRxQBr6&#10;cnArpLReKxrCHAFb9umBQBdiHFSmmRjFSGgCGTpVCfvWg/Ss+ccmgDPlqLFTyDmoiKAI8ZphBqYr&#10;xTdpoAiAzTgPSn7DmnqlAAgNToTTQvNSoppASKalUmmKtSYpgPBpwNMA4pw4oGOzRmgA0AUABpM0&#10;u2jHNAhQanQ1CBUyZoAsoamWoEzmp1NADweKXtTc0ooAUcigiikoATNLmkoFAC0ZpKWgApaTNGaA&#10;DNFITQaBi5pDQTxTc0CFzSZpDSZxQA8tSbqaTSZ70APzRmmbqTNAEuaXOTUeaUGgB9LmmAmnimAG&#10;mHvT6a3SmiWQOuaoXCZBFaTCq0ozmtYOxnNGDcQH0rOkiIroZos1Rlt8npXbCocsoGMYz6U3yznp&#10;Wo1t7Ugtuela+0I5WZ6xk0/yj6VoLbY7U8W/tSdQfKZohPpSmH2rS+zCl8j2pe0HymWYj6UCImtI&#10;2/NHkDPSj2gcrM3yjT1iOav/AGcU5YMUvaAokEEPSta3jwKhii5FXokxWFSdzaESxGvSrCiokHFT&#10;CuSTOhDhwKWkApcVBQUUUlAxDTTTjTT1oAiaq0lWX6VWeqJKc1UJc81emPWqErDBFMEaGnDENW2H&#10;NVbEYtwatHkVLKG8Cm9TR3o79aQBmk5pQMmjGaACijmjtQAE0vakPJzRQAmeaceaQikpjFPtR35o&#10;HXNB5oEKKQ0Y5zS9+aADoaQmlNJxSAXOBSd6XORSE0AA60HrnNFFMAJzR/EKUAUfSkA2gdadjA5p&#10;vamAvFJ2oFLxigAHSkHrTQacDgUALnigUnbml9hQAHkUnOacTim59KAHU3pRnFJgmgBKOaXrQBkV&#10;IxAe1LQR3pKQACaXtSCjHegAFGOaKXrQIM4NIc5yKU0HimAhOTSg4o78CjPPSgBc8+1J1pck/Sk7&#10;0hhinITvGKTOKUfeBFMRok/KKT2oBzGOKBmkAuOKQ0tFADaUUMMU4EfjQAnHrSE4oPWgjPNMA60o&#10;yKSlOT9KAFAoPIpOM0A0gFGM0E80nGaTFMBT/OsvViBFjNaY9DWJrTEEU0BRtlwa0YxxxWfbc4rS&#10;irUyZMvFOpBjFKKBBTqQUooAetSrUa1KvSpY0PUc1JTVpwrNmgYppFPpDSGRkUwipcGmkUARYz2p&#10;NtSYpMUDI8UbfzqTFLjNAiPbS7afilxigCPbRtp5FLigBgWkwKk20baAI8UEU8ijHFICLbSbalIp&#10;McUwItoo2VLtpcUgIQoBpyrzT9vNOC0wEC84qRRSAc08CgAxRilxRjmgYmKYRUvSm4oAgZahK1aZ&#10;aiI5oAqlOaTZzVkrSbKBFby+aPLqxspNtAEBjpPL9asbeaQr7UAV9lHl1Y2UbaAK/l96PLqxso2Y&#10;oAreXQY/arO2gpxQBW8sUeXVjZRsoAgWOnrHzUoTHanBaAECVKoxQq1IFoGAXNOApcUuOKBDCKaw&#10;qXHFNIyKAKzr7VCY6tleKYy0AVPL9qTy/arRSk2UAVvL9qXy+Kn2U7bxQBXEfNO8uptlO20DIAnt&#10;TvLqUpxShOKAIdozijZ7VPsxSbTQBDsHek8vJqcrRtoAgKcdKUR1Nto20AQhKeFqTbSgUCGBKkVa&#10;WnAUAAFOAoxTsUAJigilxRQBGRTGHNTEU0jmgCAqKaVqYrSbaAItlGypdtGKBkW2jbipcUhU4oAY&#10;Fpce1ORSODT9tAEW2jbUuKMUAQ7aNlTbfakxQBCUo2YqXbg0u2gCDZ7UbKm246UYoERquaeFpwXF&#10;PVaAEAp2KUCnYoATB70YpcGjFAxpHemkc1JSYxQBEwyaZtqYimlaBEW2m7M1MVpuKYEW2jZUuO1G&#10;2gZFso2VLijHrQIjCUmwA9KmAo280DItntSbOamC0baBFcoKaUqwVzTSvekBX2UeXVgLSbeaYEPl&#10;inrHUm2nKtIBFTFSAUoGKeBTATFGOKdig0gGEZqCRM1ZIpjLQBnyRZqs8Ge1abLUTR80wMw249Kb&#10;9nz2rSMdJ5ftSAzDa57VGbX2rW8umtF7UAZBtB6U02vtWuYeOlNMGaAMf7L7UhtM9q2DD6CmmH2o&#10;AxWs/aoWtM8YreMAHaozbjPSgDnns/aoGscnOK6NrbnpTGtgT0oA577D7Vahs+RxWqLXnpU8dtg9&#10;KYEVrb7ccVrQpimQw47VcRMCgByrTyKVVpSKAK8i8VRlTNabLmqskeaAMmSPNR+X7VovDzUflUAU&#10;vL56UeV7Vd8qjyvagCmI6d5eKt+VzSiOgZWWPPapVTFTCOniM0CItvFOANSBKeEoAi207b61IE5p&#10;2zNAEQWnBcU8LinBKAIwtLtqQJzShaAIgtSqtKFp4WgB6DFSqKYoqRaAHClxikp3agAppHNOpKAE&#10;xTacaQ0AJS0YooABQaXFJjmgAoNFGOKAEPFN6040lADTSc0p60UDGtmkFSMOAKZ34oEIaKKKAFpa&#10;TFKMigBQaeDTacKYDqaadSUIRGwqCQVZNQyDitIkMpyLVdk56VbeoSK2izJoreXzQI6nxQFq7k2I&#10;vLFOEfqKkC5p2KVx2IfLFHl+1TbR1oxSuFiAx0nlirG2jFHMFiv5dPEYqXbxSgUXGoiIoBq1GBUS&#10;rVhBWcmWkSKKkFMUVIOKyZogFOpKKkYUZoNJ1oGIfWmtTjTDQIieq0nQ1YbvVeSqQilP0NZ8o4Jq&#10;/P0qhL/WmCNWyX/RwTUzHFR2v/HutSnOeallDe9BFDYpM5pAAFGcCk5H0oz2pgGeaM80dKTBzSAX&#10;OeKXpQBzQeKBhmjkmkxmnZwKBCZxR3pCM0vSgANA6UdaPTFAC0nejk0Y5oAKDjFBzSHigA5zS9DQ&#10;OaTpQAvelz270nbNIPWgBTSUtFAB2peMUlBoAaRnpQpNO4xTWGTxTAU5pegz3pOlFAC5oOKTOaXF&#10;ACUh5pelA5oAbzSg4pM8UCpGL/Kg8ilzikPPNIAHpQaBSUwCgigDmjNIQU7OKTtQKADcKTnrRnBx&#10;Ts9KAEB7Ud6KWmAntTlHak4xQp+YUgNFR+7FKQMUA/IKOTQAcdDSGge9AoAPrQeuaVsYpOooAM0Z&#10;4pD7UdqYCk8UvOM0meKO2O1AAOaWkPPSgHPWgBaXpTaU9KAA4IyKw9ZccKa28YGaxNX2FuaaAp2v&#10;StGPpVC2XgVoxitDIlFOxTQKeBTEJThSY9qdjpQA4dalWo1FSrUMpEg6U4c01adUMtAaKXFJSGJj&#10;mmkc1J3pCKAI8UYp+31pMUAJijFLS4oAaBS7aWigBMUbaUCigBMUdKWigBpFGKXHalxQAzFJtp+K&#10;MUANxRinFaMUAIBSgc0uKXFACAU6jpSjmgAxRS0lAw7UlLjmjHrQBGRTSOakIpCKBEWOelIVqTHN&#10;GKAIytJtqXFJigZHtpNtS7aQrQBHt4o21JtpcUCIttLtqTbQRQBDt5pdtS7aTbQBGVAo21JtFLtF&#10;AEYWl280/FKFoAQCnYpQKUDNAw60oFGKXFADaTFPpMc0AMIpjLUpFIRQIi20m2pCtLtoAiC0bak2&#10;0uOKBkYFLtp+KMUANC0EU/FGKAGYoxTmBAyKRMkc0AJijbT8UYoAZto20/FGKAGYxRingUAUANAp&#10;2KdiloAQUtAFLQIMUh4paKBiY4ppFOxRQAzFJtp+KCKAGYowKeBSYoAaRQBinYpcUAMIxS4p+KQC&#10;gBMUmKeaTHFADcUFafijFAhmOKMcU7GKMUAMxRjHNP24oxxQMaKXFLil7UxABSgZo7UCkAAcUUtA&#10;pgJSEZp1JSGNIpMU8jPNJjigQzFJtFPxRjigYzHtRin4pMUwG7aMU+kIoATFIRg0/FGKBDccUmKf&#10;ijFAxhFNC1JjrxRQIj20bakIo25pAR4pcU7FKBTAAKcMUClpAJg0Y4paU9KAG01hT8U0imBERmoy&#10;tTkUwigCPZSbBUuKCuKAIivpTdlT4pMUAQlKTZU5FBWkBXKUnlj0qxt9KCtAyoYqb5VWytNKUCKZ&#10;ipPKFWyntSeXTAqiGpEi9qnEdPCYoAakeKnUUirUgFAABS4pwFBFAEZFQumelWCKaVzQBUaOmeVV&#10;srSbKAKpjpPK9qtbKNtAFXy+elL5ftVjZShKAK4jxTvLz2qcLRt5pAQeXThHU22l29qYEOynbOKl&#10;20YoAi2UuypdtKFoAiCUuypNtGKBkYWnBeaftxSgUCEUU4ClxSigAFLQKKAQUGl70HmgBtFLiigB&#10;tGKdRQA2lxxSmg0ANpaKMYoAaRk0hFOxRigBmKMc0/FJigBCM0zFSsOBTcUAMxRtp+M0oAFAxm2l&#10;AzT8UmPSgQ0CngYoxS9KYBSUuKXFAmRkVE4zUpqNqtEsrOKhYc1ZbmoiK1TM2Q4oxUmKMU7iGYpw&#10;HGTS0oFFwsNx0pSKdijGKVxjMUmKfjmjFFwsNwaUDmlxSii4Dl61OoqJRUy9qhstD14p49aaBThW&#10;bKFpaTpS0ihDSY5paQ0CEPtTGpxphpgRPVaSrL1Wk700Ioz55qjJkkD3q9OaolsuMU2CNm3H7lae&#10;eaSEful+lK3pUsoa3PSkpO9A5pALSYpcUUABo6ilxScZoAAcUe9JRnFAC0HpRnIoHNAB1NHel5xS&#10;UAHfIoo6ijvQAo+tIaB9aSgBc80d6TGKUGgBe1ITxxS9aTFAAPSjv7UGgdB60AFGeaO9JjmgBSaT&#10;qKXqaT2oADR3opR+tMBDQOlHU0A80AGMc0E0hJpRQAH1oAzR/Kkye1ACCgCiioGL0oI44pKM0wFB&#10;pKGHOaUikAgPNB46Ud6WgAFFJxSigAxSDk0pPNGPSgBDilBo6jmkpiF570qj5hSUo4YemaQGkPuD&#10;6UDkUD7gpO1AARk0YzRSZwaAHEE0g6Ypc0ZoASkNOprCgAGacBmmr0pw60wCgEUoODzSN1oAaeKU&#10;YNGOaUCgBDnFc9qynzwe1dCc1zupyE3O09KaALXpWhH0qjbjgVfjHAqzMkGaeKQD0p2KYWClwM0Y&#10;pccUgFWpVpiipF60mNDhxTutIKUVBQopKcKTFIYdOtFBooAQ0h60+kNAxKXFGKKAEo9qWjtQAYox&#10;RRQAnejFLS9aBCYpKWjFACYoxSgUYpANFLilxSgUwEA70tGKKAClpMZpaAEGaDS0GgBKMcUv0oPA&#10;oASkxS0GgBuKMU6igY3FJinmjpQIZijHNOooGNIoxTsUYoENxRjinYoxQA3FFO7UYoAbjvRinUda&#10;AG4pcUoFKRigBMUDrS0UAGKKKXrQAmKOlLSN0oAQijFNXIb2p460AJikxzTqKAG4oxTjR1oGJijG&#10;KXFGKBCDpRilooGJil4pcCjvQA2lpSKKAE7UgHvTqTFACUoFLRQISlpaKAEwfSgcilpMUDE607tR&#10;ig0AJS8YpKU0AApCKWkoAQCinUlABQBS9qSgAoopelACYpaKPwoASkwe9OooEJijFGKU+lACYzQR&#10;gUtGc0AIAaXFHFHegApDntTqO1ACUuBRRQAnNFL+FJ3oAMUnPSlPSgUDExSU6igQ3FLgClpKBiHr&#10;S4o70poATFFLRmgQlGKUUGgBuKTHNOxRimAlJTsUUANxSgUtFABQKBQKQB3paTrS0wENIeRTqQig&#10;BmKQinEUGkAyilxSGgYlKKYTzT1oAXFJinYzS4oEMxxRinYoI5oAj20EU+jHFMCLbRtqTBpNtADM&#10;GnBacRSgUAAFOFAFOFAAOKKWkPWgBDSEU7HNIRQAzFGKfikxQAwik21JikpAMxS4p2KXFADAKULT&#10;gKXHNADcUAU7FFADcUuKWlxQA0ClxzmjHFA+lAAKMUuKKAEpcUCloAMcUdqKWmAuaSg9KAKQC0ma&#10;Wgc0wCiiigAopKO9AC0dRSUtACYpDTutIaAE70UuKMUAFJS0UDAjikxTsfLSd6BDcHFLS0mKBhij&#10;FL1pcUCG0uKWk70AGKTtS9KTmmIaajfipDx3qNqpCZA3NRmpmqI9a0RmxmKBS4oxmqEJinAUCikM&#10;WjHaloxSATHNGKXGKO9ADcc0uOaDS0AOWpV/SohUq1LKRIKcKbTs1BYtLmm57U6kMQ0nalpPwoEN&#10;NMbNPNMamBCx5qvJ0NWXqrLxTQihcHg1SU7pVA9at3J4qpAMzDPrTYRNyPOwfSkOacvCCmnrUlCU&#10;cYopKADNH1oFHFIBSe9FJ0FJQAveg0o6UdqBh0ozQTnpSCgQZ9KM0UdTQAo45oPJpcU2gApegoGK&#10;CKAEJozmjFAFAAc5opTikNAC9qTNB6UdaAA0oFJS9KAFxSClJ4ptAC8fjSD1oopgJRSnGaM0gCk4&#10;6Ud6XvTAKBzRRnikAzFL25oBpTyaQxKQ07HFJwR70gFHSgUmMc0uaBCUvFHfNBxjIoACM9KQHFIK&#10;XHegYvXmijp9KMd6AEzQDmjvRwKYC9aei/MBTB+tSQn5wDSEXlPFHFBHGRQBxk0wA9aDwOKPpQcY&#10;pAHApTim96UCgA7UpX5aTGKdnIoAYOlL0opQMimAhOaOelLtApD1oAFGKXNHWm9qABjgHmucv3V7&#10;rHpXRMPlNc3fRYu9wNNB0LFv2q+gqjbDjrV9BxVkEgp+OKQDpTh6UgDFLjNGKcKAACniminikxjh&#10;SjpSCnCpKAUtJS0gCjFFFABikpaXtQA3BpcUUUAJS9qKDzQMCKMUUdaADFFFAoEFIeKd1pKACkp1&#10;JQAnPSl5opaADtRjmiloASiiigA70GiigYCloooASjoKKKAEpfrQKU0CG96XpRjmjFAxKWjFGKBC&#10;Ype9BooASilxRigApDS0Y9KAEoFGOaWgBKXHFHWg5pDE60UoFFMQUYpRRigBD1opaKAEK96Slo60&#10;AJS0YpaAExRSmigBKSnUZoATFFHfNLQAnelHNFAoGJQBzSmkoAMUYpe1BoASilo70CEzg4peaTHe&#10;l70DDp3pc8U0jNL2xQAUdaBRQIKWk70tAwpMUppKADrR9aWigBKMUtJ1oAWkpaKACjOBSDjrS0AH&#10;rSYpaM0CCj60UUAGKSlooAQUtHejPNABSGloPWmAUUYpKAFpKUniikAmaWjFFACUtFFACY5opR1o&#10;NACdKAKWigYn8qDS0GgQUfWgGg9aAEopaKAEoxR1ooAQ0ClpaYCfSjpSnikoAWkpaKAEpO9LR1oA&#10;b0pDTqDQA3FNbgU/FNYUhkWM1IowKAtPAxQAYI7UdaXrQKBCEUYp1JTATFGKXFGKQDcUYp2KMcUw&#10;GYpwFLijFAABSmiigAxQRS0UAIKKWikA3FJT6TvTAaeaXFL27UUgEwaBS0oxQA3FAFKetLigBtGa&#10;WigBKXApaQ0AGOKKWkFMYUd6XrRQIKTrS0UAFFFL9aQCUUtFMBDRiiigANLSd6WgBKXvQaO1ABRS&#10;UvQUAFJzS9qOKAEoo6UdqBh2oope1Ahf4abTv4TTaACjr3o70o4oASlpOlFAAM0UUtACUhp1ITTA&#10;YaYelSGo2qkSyFhUZAqVqjatEQNxRilopiExS4paO9IYYoo70tACUYwaWigBKAKWigBVqRaYDT16&#10;1LGiQU4CminZqC0FLSdqX2pAHSkopKAGmmHinmmHvTAiYcGq0nSrL9KqyjrTQihPjvUMQUzDFPuD&#10;gVBaZa4FNjibf8IphFSfwimEmpGJjikxxRnAxQDnjtQAAY5o+lKeaBwKQCYzS4FGaTOaAFPTAoye&#10;9HSg0AIaXHFIBRzQAYozil6AUnNAC80EUZo470AJRRkmj1oAXIoxSUdeaAA0UYoIxQAZzS59KQDm&#10;l6UAHOeaO1JnmlJoASg0E0g9aAHCigUlAAfSkApfWimAhozmgDNLigBM0UY5pSMUAN6/WlBxSGlx&#10;UDA0nBHvRnjpRQAHpRQM96WgBCPzpTSUUwDjHNKOnFJQOnpSAXtR2ptLjimFxR0pKUUEYpAKKlhG&#10;ZBUPeprc/vRQIu0w9ae3NJxigAFLgUmRTuMUANxg0UUbTQACgdDR2oxjpTAXHFN6fWnZ5ppzQA7P&#10;FIKQGnjkYpAIRSEYo70p6UwGSHCH6VzU8m+6P1rpX+430rmJRm6b61SB7F63AwKvJ0qlAOBV1OlU&#10;STCnD1pgNPHTFIBaUUlLSAcDTuhpgp4pMY4U6mjHel71IxwNApKKAFooo96ADFFANFABS9qO1J+N&#10;ACmkpaSgYUUUGgQtJRRQAUtJRxQApo70nWloAMUUCigApRxSUUALRxSUUDCjNApaAEoozS0ABpKW&#10;koEKKKKSgYuaSlxRQIQUUppKACilpKBhRQaKAAUGg0vagQlApaKAEpaSjmgA60UA0tACUo6UCjvS&#10;GFFFFMA7UUUUCAfrRQfeigAooo70AFFFFAxMUvakpaAACijNHUUAFFHejvQAUHpRnFHagAzxRjNJ&#10;S0CDFFLSUDCiiigQCilpKBhRQKKAFpPpQP1ooELRQDRQMMUDiik60ALRRRQAlLSd6WgBO9LRxRQI&#10;M8UZo7UUAFHSg0UAFFLijvQAlJS9KKADoKKKKACilzxSUABo7UUZoAKKKKBhmigdKKBBRmij8KAC&#10;igUUAFHegc0UDCij6UUCCkpaKAExzRS0UAFJilpKYxe1FFFIQmKKKKYC4pMUuaKAExSYpe9LQA3F&#10;LS0dqQCUuKKKYAeaSlo70gEI5peaKKBiUGlopiEpcUuKSkAtJS0d6AE5opfrRnIoAKSjNFMAooop&#10;AJilxR2ooAMUYopaYBikPSlopANxS4ozR2pgFLjikoPFAB0owM0vWgcUhgODRRnmk70xC0UhpaAC&#10;ikpaQBRSUvegBCKCe1KaKYBR2oNAoAQUY5paPpQADrRRRQAUUUlABR2o6UUDClpKKBDh92m9eKUc&#10;g02gBaWkzRQAUtJ3paAEpaM0lABRiikpgNPSmt0p5FMamiWRN61GakbmozWiIY2gUuKXFMBMUYpe&#10;1FIAxQORS0UAJiilxRQAgooxS0AKvWpADTBUi1LKQ4CnCkFKKllC0YooNIA7U0j3paSgBppjCpDT&#10;GpgQtVWU8VaeqkvemhGbcc020UCcYp1wcZNFl80wNMaNc8KOajIp+OKYTUjExQMCgZNHekAhNH86&#10;OtAGKYCkUnFKeelJ3+lIBQOaMcUc0A+tACY9TRnJoxk0pH4UAGe1GKTFL9aADgmkzRikoAXrQOuK&#10;D6CjoKAFxSCigUwHHgZpueaO9B5FIBab9aXnFGaAAUUdKTp+NAB1pfrS0negA7UZoPPSkpgLRQKK&#10;QBRnNHeg0wFFIeTRzSUAIaM8UCkzUjFBzS4pBQDjigBetHUUlJ0oAdkAYxTaXrRigA6ig0mKKQC0&#10;oGTTRTqBBmjJNJS96Bh3qa1H70VFnAqxbJzuoAtN1prUpz3pKBCd6UE0Ud6Yxe9O6GkpO9AhWxmk&#10;U80uKQDFIBSMHg5pCcjmjODQOeKYCGlU0EUUAKetHFIKU0ART8Rsc9q5pm3Tk+9dDd5MLY9K5pN3&#10;nEH1qogakHQVcQ8VSg6CraGqsJIn7U4dKjU08Higdh1L3pgPFOzmkA8U4VGDT1NICQUvXmmg06pA&#10;XqaPejGKWkAUUYooAPpRSd6WgYtFFFAgooFGaACkpaKAEpaM0UAJRS8UlAAKXpSCjNAC0lGcUUAL&#10;RSUvSgA7UUCigYvWk6UtJmgQUtJQKBi0nNLSYoELRRSUALR0pBS0AGRRSUtABSUGloGJRS9qSgQU&#10;UUUAFFBPpRQAuOaSloNIBMUUUZpgHelpM0tAAaKSloAD1ooooARlzQM4xR0paBhSUtFAB1FGKKQG&#10;gBaKKKACiiigAo60UZoAKDQaKAAUUUvvQITvRRRQMKWkpaBBRSUHjpQMKMUuaKBBRRSd6BhjBopc&#10;0lAg7UCjNFAxaSl7UdqAEozk4paOM0CEpc0UGgBKXNJnJpSaACikBooAcKWm5oJoAU02lzSUAL1o&#10;oooAMUUZooADRRR0FABRRRQAUUUgoGLRRS0CEooooGAo70Z4pKAFo70ZxRQIMUtIKKACiiigA70U&#10;DrQSKAA0duaKSgYUdOlGaWmIQdKKWikMMUUdhRQISloJoHSgAoo60UALiko5ooABR3paSgAoFFFA&#10;C0UgpaAEopaTpQAUUdKKACiiigBcUlFFMA6UUZo60AFFFHSkMKKXNJQIO9HSjmjrTGFLSUUALig0&#10;lHegQopKWk60AFFLSdKAFoopKAClNJmloAOtFFFAARSYpaKACikpaAAUlLSUAGaKKWgBOtGOKKM8&#10;0AFFFGeKBijvSUo60mecUCCiigUDCjNFFAgoFFFAAaaadSYpgJTGp5pppoTImphFSMMUwirRA3FF&#10;LiimAdqTtS0UAAFFLQelIBMZoxS0YoATFJ0p2DRigAFSLTBUg5pMaF604dKSlqWUL0o+tJSikMSg&#10;0tIaAGmo2p59qYaBEL1Vmxg1afvVSbpVIRnXC5GKdYLiUVHcEg1Np/Lk+goY0abDiozTyeKaxHFI&#10;Y09aKDSDrSACMUDNLSUAHSgdaM4pc57UAL1pMjNBOKbmgB3Skx60CjOaADpS5pB0ooAWmmlzjilo&#10;ATGe9HWjPGKMYoAKOnNAxR1oAM+1HWg9qMUAApcUg4ozjvQAp54pO/NGeaOtABQKSl5oAO9FIKXF&#10;AB2o6Ck70UAKOBSbqXrSY5zTAOtLjik4NO4xigCMUE0UoAIqRiZ46UppD1p3HagBtLRwaDxQAnIo&#10;HWl7UnWgBTxTc80pzTcUhDs80o4po5pRx0oGL3pSaM0UwADOKvwqVjFU1GWAFaA4UA0hCUlKTmjm&#10;gBDR70Uo54oACaTBPNGOacvPSmAmTxS9aTpS5yKQCH0oA70h45pR60wCncEYplAoAXijINGKCtAF&#10;a7OIGPtXOK26Yk+tdDqD7LVq5qN9zk+9XEZqQmrSnpVGJqtK3FXYtRLIbFO3e9Vw1O30WHyk4al3&#10;VCGpwalYOUnUk08VAGxUitUtCaJwafUQp45qGSPpabzmlzSEGaXrSUtAgooooAKKM0dqADpS5zSU&#10;UDClpO1FAhaKTNL1oAKKKKACjpRmigAooooADRRR1oGHel7UlFABS5pM0Y9aBBRRS0DEzRRiloEJ&#10;RRR3oAKWiigBKWikoAMUtJmjNAC8UlLSUAFFHBo9qADvRmlpKACiilpAJmijFHtTAKWiigYUUnNK&#10;eaBCGilooARhmlFJS0AFHWikoAKXFFFAwopDS5oAKKKOlABRQKUUAFJS0lAgoopQOaACk79KdikA&#10;5oAOlHSl4zRmgBtLRSUALRQKTpQMWkpaKBBSUvajtQMTiijFFAgFL04o6UZoGJSijPNIfagA4o4x&#10;QKMUAFFHFKTQAlBooPNAgooHFLQAgooo9KACg+1FKKAEFLQaKAA4o7UHrRQAUUlHegBRRRyKKAEp&#10;aKKBiUtFHXpQAUUUd6ADH50Gig0CDtR1oooAKKPSigAoooxQAhpaTNLQAlFLSYoAXFFGaKAAcUUY&#10;o7UwDFFApaQCUUUtACUdDQaUUAGaSijpQAUc0dqKAClpO9L2pgJRRR2pAFFFL2oAKKOlFACGiiim&#10;AUUUUgCjPaiigAoooNMYtJRRQIOtLSUZoGLSfSiigA9qKKMd6BBml60lFAC0lFL2oASloooAKKM4&#10;NJQAZpaSjNAAaKMUUDDrR70ZooEL1pKTNGaAFoNJRQAfWjpRRmgBy80nSlXFN70AFGaKXigAzRSU&#10;UALRSUtACUvUUlFMBDTSKdTTxTQhh6UypDTDVIljcHNJT6SmAmKXFGKXFACUClxS4pAJSUtFACUU&#10;uKMUwAU4cUgpwFSxodTqT6UoqRhS0lFAwpppxpKAG1Gwp5FMOTQIheqk3Q1bfiqc3Q1SEZk/WrGn&#10;j5iarzEZ5q3YDGaGNbF1ulNxnvTyPWoycHipGIeDRmjFAoAXNJR3pKAHAcUc59qKM0AIRRSj3pOl&#10;AC0najPFJ1oAWgdaPajvQAE5NHak70uSaYBxijtxRijoKADBpOlOBAFNNIBetANHakxx70wF600r&#10;3pQeaUnJ4pAAoPtSYNHNMBcYpByaXvRSAKOtJ1o5FABRSdaO9ADqCeKTrRTAOgo6ikNOzigBlL07&#10;0NSVIwxRSijFABmgjPNAI70Y4oAKMUnPSjnNIAJ+ak96VjTc80AOHWgjnijtSjmgQgpaO9GRTGOj&#10;JEgrQ6gGs5T8wNaQPyA+1AhDQDQetJnigBaMUDIFGc0AKPfmkXg8UYNHIoAUkUA+lJmgGgBTiilA&#10;BNBGDQA0jHSlB4obpzTaAHZyKQUvSj3FAFDU2C25zXORkbuPWuh1Vd9ua5mPKuRWsC4q5pxPVhW9&#10;6oo3AOanD8VrY6FEtB6XfVffxS7+KLFchZD04OO1VQ9PD0coOBbVqmVqpq+TU8bVDRm4lxWzUoqu&#10;hqZTWTMWiQUtIKKgkXNFFFAC5oxRQTigQUfSijoKADtRRSUALmjrSA5ooAWjOKSl7UAFA5o7UvFA&#10;BRRRQAUopKB0oAKKKKBgeTS96BSd6AF70lGaOtAC5pKPaigBaSgUUgF7UUUlMAFFLRQIKSl70UAA&#10;oooFABSd6WigBOKWiigA96KKOlAwoNFJQAvFJ3oooAKKOtHegQvSjGKDQKBiGgHPNLRQAlHeg0tA&#10;BRRR3oAM5ooooASgnnFGeaXigAFFFHBoAWkPFLnFNIyKAFzxR2poG2nUAFGaMUUALmiiigQZoooo&#10;ATtRRS0AJR3o5pT0oGFJRRQAdqO1FFAAKKWkoELSUuaTgUDDpzQDkUdaKBBRRQKBhRRS0AJRRiig&#10;QYoopaBhQQaKO1AhKWkxRQAp60n0paSgBaTvS0CgYUCiigAozRRigAooooASloo70AL2pOppaKAE&#10;6UUUUAFFBooASlzSUtAhaSijFABxRwaO1FABR70UUAFFHWjNABRQKKADiijFFABRQKKACijvRTAX&#10;NJRRSAKDRS0wEoooxxSAKWkooAKXFAo70AFJ2oooAXrSd6Wk7UwA0GiigBaSig0AFLSd6WgBKB1p&#10;c0lIYUtJSnpTAKSilFIQnNGTR2pe9MBKKU0lAB2oFFKKAEpaQiigANFKPpSHrQAUCigUAFFFHagA&#10;ooxmnbaAGYpcYp2MUtADMUmO9PpODQAw9aPpTiKSgBV60HrQvBoPWgBDQKKWgBKKKXvQAUUUUAFJ&#10;R0opgJTTTqQjihCGE00inmmHmqQhOlFLR2pgJS0UtAB2pOtLQc0AJRxS0fSgBKO9FLjigAFOFNFP&#10;FIaFFLxSdKWpGLR3oooAQ0YoNFADTUTVIaYelAiB6pz8CrknSqU/SqQjMmGTV3TxhDVOViGq/Yf6&#10;omhlLYtMaYefrSmmkc0gDvSd6DRngikAUuO9NxS89KAAnigUoWk6DmgAzikzS0DmgA9cUlL05o68&#10;0AAGRR0pRnFJjmmAUUKR1PNL9aAEpKWkIwc0gFpvU0oNA60wFFGcUDrSc0gDFKBTaUHHNAC0mcCl&#10;owKAEzRS0mfSgANHNGaO3vTAO9BFHIooAWkPFHajOaAE6UtHvSjpQA3tSUlKKkYZooNHXmgApQeO&#10;aTPajvQAuOKTP50tJtzzQAE0nelxjmgjmgAHWgZBpRijNAg75oI9KTPrSigAHWtFAfLFZwPNaSnC&#10;CgBCaMUpFJ1NAC596XHSkA5o70AKOtB60maTPOaAHdaDjHNIDmg8mgBfpRn1oFIRQAuQRTQcUHpg&#10;UA8UDFJz2oFIO9GcDFAGbrD7Ietc0rfNW9rvMYGa51DzW9JG1JXZeRuKmDcVTRqmU10WOxRJ99Lu&#10;qENxSg5NFi+UnDU8NVfdTw1KwnEtK1WYj2qijZq3EaiSMpRL0ZqwvNVYzVpa55HLNEgpaaKdUGQC&#10;nU2lzxSAWg0lGaADNBoooEFFFFABS4pKKAFpKX60YoADS0d6SgBaKKWgBMUUd6KACijvRQMKOoop&#10;aAEFL3pB6UUAL2pO1FL2oASjvzS0UAGaSiloASj8aKWgApKU0lAgxSijtRQAUUUmKAFo6UlLQAUU&#10;UUAFJR0ooGFKKSloAKTmloxQAlKKKKACijrRQAlLRxRQIKTIzijFBUE5oAUUUUdqBhRjvQKKAEIy&#10;KTO3inUEUAHWkAOfalHFFAARmj6UvaigQlFHHeigA6UtJRQAUvakpaAEHWlpMUZzQAUcUUUAAPOK&#10;Wk70dqACilHNAoASilpOKAA80UUc5oATpSg5FHWjpQMO9FFFABRQKKAF60lFFABSZ5xThSd6AFpO&#10;tFLQIKKSloASjmlNBoGJS0nvRQAUvWkBooAXrRR3oFAgooFHSgAooozQAUGjtQKACjtQaTpQMXvQ&#10;fejijvQIQ9aUUUUDCiiigQGiiigBKWiigANJilzQaAAUUUUAFHaigCmAdqKWkFIAooooAKKKUUAJ&#10;RS0UAFIaPrRTAOtFH0opAGKKWjtQAlHFHaimMWjvSUUgClpO9FMQUUUUDFpKM0tAhKO1FLQMSg0U&#10;UAFFFFAgopaTpQAe1FLgUlABiiiloASil60UAJRS0nWgAozRRQAUAUU4DigAooPFBoABz1oopKAF&#10;pKWkoAUUhFFFACDg0h607AzTT1NAB1paSlzQAUdqSloAKKBRQAneil4pKYBTTS0hoENPWm048UzP&#10;OaoBcUlFGaYC0UmaWgA60UUdqQC96SjOKO1AgxQOtAopjFpwpgPNP7VIC0tJmlFIYUtJS9qQCHpS&#10;c0uKD1oAaajYU8mo26UwIZOlUZ8YNXJDVKfoapEmbMea0bA4grMlBL5FatkMQCgpbE55pnU08kUz&#10;NIAopM0A0gFPApuaUnPFJjFACjPrS9hTTyaUkgY70AJjmlxzSUvWmAtBNJRmkAuTiko74o4pgAFB&#10;yaQ5xR2oAM4PNKTmjrR9KAE60dqXGBQBSAQ0dqUg0hPFMBaTvQKXtQAueKbRjikGc80gF7UADqaK&#10;OtAC4zQTzwKOlJnmmAE5pM0YpeBQAdBQR3pOtBpALwaWmilOelMBpopRSCpGApe1JiigA70daWkH&#10;FACnpSA0DpR0oADQPrQCTxRwBQIXrRkdKTGOaBQMO9LRS4zQADqK0gf3ajFZyjkVoLnYBQIQ8mlH&#10;WkHJpece9IBSeeKQn0oA4owKYBik4p3amgYOaAAcU6kHNLj2oAQ+1GeKCRnik60AHU0mMGl6UdqA&#10;FFGKTPNNLEUAYmungc1zynnrW5rzmsFOTXTROugWkNShu1QJUgrpO1EoNOBqLNKDRYuxNupwNQg0&#10;9aViWidDzV2E1TQVcgHSspmNQvxdqsrVeIdKsLXNI4Zkgp1NHSlqDMWlpBR2pALRQKKBB7UUUUAF&#10;FGKKAAUtHeigBKWiigApRSUvSgAozRRigAoopaACijNBoGJS9qSjNAB1opQKKACkopaAEpaOlJQA&#10;poFFGKBCUtFIKBi0mKWkoELRQetFABRRQKACij60UAFHaijtQMSlpKXNAB9aKSloAMUUneloAMUU&#10;lLQAd6KKSgBaKM0lACmiikoAWjPFHaigAPSikpaACkJ9aWigBaSiigApMnNL2oFABRnFJ3paADtm&#10;g0hzn2pRQAUtFGaBCUUtJQMXrRikpaBBikI54paTvQAopKKKBhS9qKTvQIWkpTxSUDDpQOaKKACg&#10;UUYoAKKKKACjvR2o6UAFFLSUAFFGeaWgBD0opaKBCUUtJQMKKKKAAc0tFGaACiikoAWikHFLQIKK&#10;SloGFJS9qKAFHSkoooEBooooGFFFFAgNFFB4oGBpKWigQYoozQRQAUUd6KACiiimAUCijikAUtJi&#10;jFAC0mOKWigAoopMUALRRRQAnSl60lLQAUUUUAFFGaKAEooxRigYUoFJiigQEmiijpTGFA4oo70C&#10;A0e9B60dqACg0UH1oGFGaKB15oELRSGigApaSigAPpRQaKAAUtJ0ooABS0UUAJS0nSigANFFFACg&#10;cUtFFAB3oooP1oAKMUlLQAdRRRSUAKaBSZooAUdaa/WlGKR+tACDijFFFAC0UGgGgAoPSiigBKKO&#10;tBpgJTTTj0qMk4poBCccUhNIabmqHYdmim5ozQFh2aWmZzRuNFgsPzRTd1GaAsO7UZpueaTNAWH9&#10;6AabmjPNAWH8U4VGDTge9JhYkFLmmg04VIhaSiikAc0nSlzSEimA2ozzTyeKjY9qAIJD1qjcHg1d&#10;k4FUZz1qkSZ7n5q1rQfuFrHdhvx3rYteIFwO1DKRIRzTDyeKcTmk4FSA3pRSnBpKAE6UZpSM0AYo&#10;ATtRijmjmgApR0xQKKADvSUZpaADp3oz7UnWjimAuaTrSjGKOlADeadSDrQTzxQAHNLSZyKMUDFz&#10;ikwaKAaQgpelJmkzkUALmk6mlHSjNABgCjPpRzR/OgA60Y5pM04CmAmeaDRxnFJQAvSkOTxS8Udq&#10;ADpSGlNIOlAB3pKO/WjFSMM0ds0AetA4oAAaKMetBoAMc0Yz0ozxxS9OaAAAYprccUd6XGaA3AHi&#10;lxmkHBxQfWgB1FG7NAIoEHQitFD+7FZ3er8X+oBoAXIzS0YpKAF60Yo6UDNACkik4NBAzSDg0AHS&#10;nbuOaTgmjA5oAODzQBzScUZwaAFPWkA4PrSk55pOh4oAKaafTTzmgZz2t4JxWIic1raw5M+01RiT&#10;NdNLQ6KTsKq08LUqx0/y+Olb3OpTINtAXmrHlk0vl0XL9oQBalROakEdSJHSbE5ixrV2FelQxpVy&#10;JaxkznnInjGBU4FRoMVIKwZyyY8UtJ2pRzUki0tJ2oFAhaKKKACjpRRQAUUdqKQC0dqSloABR9KA&#10;aAMUALQaKKACg9KOlFAAKXtSUtABSUUvamMMUUUlIApaSloAKOtJS0AFFFB9KBBRRQKBhSd6XvRQ&#10;Ad6KMUUCCj6UlLQMO9IaXFJ7UAFLSYpaBBRjNIBijoaBi0nSlzSUALSUtFAAaSjvS0AFFFJ3oAWi&#10;jtRQAlLSUhzgYoAdScUvNJQAp6UUUEUAFB60UUAFFKOnNJQAtJRS0AJmiiigAooooAKOlFFABRRR&#10;0oAXrSd6BRQAUvajtR0oASilpKADFLRSUAHSiigYoEFLRzRjmgYmaO1GKKADtRRS0AJR0oo96ADp&#10;RRS0AFIaWkoABxRRRQAUUtFABSUUUAFHeiigAo7UdqBQAUdulFFAC0UlKetACdqWjrSc0ALSdaXq&#10;KM0AJ3paKQCgBaKMUCgAoopKAFoo70UAHaiig0AFFFFAB1oNAoNAB3ooooEFHSiigAooFLimMSii&#10;igA6UUdaAKADtRmj2ooEFBoo70AFFLSUhi0UlApgFFFFIAoooNABzSd6WimAGiiigAozmigUCDtR&#10;3opaAEooooABRR0ooAKBRRQAUlLRQAUvakoxQAUdKKMUABo4oooASlHWkIooAfRRQaAE70UUUALS&#10;YpaQ9aACg0UUAJS9KSl6UABpWHSkpzdqAI+lFKaSgAoo70tAB1o6UnSjNABSZpaaTTGITTGNKTUb&#10;NVJDsIzUzNNZqZuq0i1EkzRu5qLdSbqdh8pNuxS7qh30u7jrRYOUlzzRmog2eaXdSsLlJQaN1Rbq&#10;M0WDlJd3NLmod3NBaiwcpNmng1XDc1IppNCcSwKcKjBp1QQx3FLmkozSADSUvammgQ01G3vUhqNu&#10;lAFeTpVC4HBq/LjFZ85wDVIRQMf7z8a2oOIR9Kxd2ZR9a2ov9UKBinrTTSscduabSAQUp60hFHeg&#10;A5oNL3xRjmgAzxSClwKQdaQC8ijNB60hyTQAUtA70YoAM0lAoHNABnANHWig0AKcUlJmlzQAdKM0&#10;Uh5oGFKBxSGjPamAuBSHjpS0UhCe1HQUUYzQAZJopeKSmAuKTvQeKOpoAXig0AUHOaQCd6U0mc0U&#10;wF60hyaMUtAEfbpSgc0vBoqRgfWgnPFGaT3oAWjtSE+tFACg44pCcUtIaBDsgiimr70uTQMXjj1p&#10;DxSDFLQAgHNKQaBS5NAgJ9sVftz+5FUeoq9b/wCpoAkODTaD1pRigBMUoOBRRmgAPJpCMUUpOcUA&#10;IOtHWjPtQOlACcUvejGOtHQ0ABFKfuik3UZzxQMM560h4pehpH5X3piOY1Qhrn3qOFBgcVJqAVro&#10;kUsC1tA1iyVE46U8JT1XipQoq7mikQ7KNnNT7aNvFO5XMRBOaeFGaeFFOApNi5hUWrMYxUaCpkFZ&#10;tkSZKtSCmKKeKzZk2PHvSik7c0CpJFpaSigBaKTFLQAd6KMelLQAmKWiikAUdqKKAD3paSloAO9H&#10;SijFMAoooApAFHeil7UAIaXpRQKYBRRR1NIAzSGil680DEpe1FFAAaSlpKAFozQKOtAgoxQfaigA&#10;oo6UdTQAYooooADRRRigBKWkooAWijrRQAmKXtSUooAKSl70lABS0dKSgBaKKKBhQaCKKAEopaKB&#10;CZxzSBs049KQACgYtGaQUvWgA70UUUAFFFFAB2o7UUdKACjviiigAooNFABRR1ooAKKKKBC0lLSU&#10;AFHelowKAENGaKDQAUUtFACd6KKO9ABRmiloGFFJRQAd6KKKACiigdKADFBoooAKKKKAClpKWgBK&#10;KO9FABRR3ooAKM0Z4ooAKBQaKACij6UHigAzRRRQAUUUUAAopRRQAUnelpKAFpKWkoAKWk70CgBa&#10;SlooAO9FFJTAWikpaQBRRjmg0CD60daOtBpgFA96M8UnagYooo70UgCig0UwF4xSUZoxQAtHakoo&#10;AKO9JS9qAFpKM0ZoAM0YopaBCCijNFAwzRR2oNABRSUtABRmijFABQBQKDQIM0tJRQMDRRRQIO9G&#10;KKKBgaKKMUCEpaO9FAC0maKKADNFBpAeKAQvaiiigBCaKWkoAfjiimg0tAwoNLQOpoEJzRSmk60A&#10;FFHSjFACUUvejFABTm6CmU4kYFADDRR3ooAKKOtFACmkNL3pKAEprU6mGmMa1QMalY8VXc4rSKNI&#10;oYzVEWzQ7VEz1okbKI/fRvqEtSbqqxXKT7qcHqtupQ1Fg5SzvFG+oN1G7FFhcpPupd9QbqM0rByk&#10;2/FG+oN1KGosHKWA1So1VQ3NTI3NS0Q4ltDxUg5qBDxUy9KyZjJEneikBpakkDTTTjTTQIaelRt0&#10;qQ81E3egRWl5rPuDxWhIQKz7irEUkGZR9a20/wBWv0rGjH70fWtoD92KTKGk800kUpFI3XFIAJ4p&#10;AcmjGetHTpSADRnFGcilC0wEz3ozxSnGaQYpAFBzil6Uh5NMAAPegn8qXmjHakAdqb0NOxx15oAo&#10;AQdaTPNKetB9KBiYzSgetAxQ3SgQGkxRg9aX+GgYYoxx1pME0uM0CDtQOtGOaWgBKWkNHSmAuKCM&#10;CkzRnvQAdqTpS0cUgDGKKMk0maYBRSUvagBc0lLSdqAGiloFFSMO1GM0lKKAEIpccUUuaAEoxmjv&#10;RznpigBMUoHNIetLmgAIoHWjvR3oAU9KQDilzkUCgAzV63/1VUKu2xzF7igRN3NJR+FGKADPOaVj&#10;mko7UAANB4ozRx0NAB1FFH0oPJpAB9aQnPSlA+XmkA4zTAXHfNApO9KRxQAHOaa5+U04c802UgRk&#10;0wOXuyGu2+tTwrxVecA3TY9atwdK1iWiyi08CkUVJVFpjcUfhTgKXFFx3EApwHFGKcopNgPUVKox&#10;Ua9KlWoZDJFFPFNFOFQQxw6Uc0g606gQDpR3paOtIAxxRRRQAtFGKBQAtJR0pcZFIBMUYo7UtACY&#10;pRRRQAZo70YoFMBaQUUCgAooooAM0tJS0gCikpaBhRRR2oAKDSUo5GKBBSUUvegYUUd6DQIBRQKM&#10;UAFJ0paKQB2pKU0UwExS5oooASilPSigBKUUh4ooAWik60ooAQ0vagDFFABRRRQMKKKO9AgooooA&#10;KKKKACiiigAoopaBiUUUUCCijrRigYv4UhNFFAgooooAKKSloAKKDxQaBhzRS0YoAKSlpKBC0Dmi&#10;koAWk60tHFAwpKD0ooAKOKKKAFpKWjrQAlAHNFKKAE7UUUc0AFFFAoAKDS4xSEUAFAopaBCEUUtJ&#10;QMKKKKADrRR1oHWmACjvzRRSAKKO1HagAopRSUAFFFBoAKWkFFABmgUUppiCjFJS0hhSdKWkxTAW&#10;kopaQBijnNGeKKACiij2oAKKKDQAUUd6OaADpRRSUCFoxR2ooAKKKPpQMKO9FLQAlFFFMAxRRR1o&#10;AO1FGKKACl7UlFAgo70UUgCgUdKKYBmkzS0fSgBKWigcmgAo7UUUAGKOaO9FACfhS0UUAGe1GaUc&#10;0lABS0UcUAJigGlpKBhRQaBQIKAKDwaWgBMUUUUAFHNFFABSUtJQADindRTcUZ5oAd0opM8UtAC8&#10;4pO9FFABRmigkUAJSZoJpKAFzSHJPtS0uPkoAb3pcd6KXFACUUUtMBKKOaKAENMY0401qCkQueKq&#10;yGrT471UlI7VrE2gVnPNQs1PkbrUBNbpHTFDt+aN1RZ5pc1Vi7EganZqEGnhqTQrEgNGaZmjPNFh&#10;WJN1G/HFMzTaLBYkLUBuajz2pR1osFidWqdDmqqGrMdRIzki3GanXiq8fNTqKwkc0yXFLTRTu1QZ&#10;sKaaWkNAhp5FRNUlRvyKBFWXgVm3JODWlMeKzbg9apCKtuSZ1Brczlax7Zf3w9c1s9qGURnik5zT&#10;jTc1IC5ptLQT2xQAgHSnE009aXGaAEyTQDil6daQHnmgAzmgHml69KCO1ABmkyRS9uKTpQMUc0EY&#10;oANKBQA2gLSnrilBoEJ3pCOad160nSgAxmkNBJo70ALnHFJnijJ7UdeKBiCl60nNFAgozmlAoxQA&#10;0k9KUCjGTS96ADFAxR2pMZpgL0FJ70oHFFACGgc0tJ0oAO9Jk9Kd0FIRQAgopKWpGHQ0UnNFACmj&#10;jFIOTS44oAM5ozxQMY96MGgAx3pMULzkd6QZ70AL+NLiil6jNACUvQ0madkEYoAQDNW7X7pBqp0q&#10;5bD5OaBE3WkzS9KQigA69KU+lNFLjP1oATp1pepoz2NJ70AOxScCjOBSA8UAOzmm0tIaBgKcc0mM&#10;YNHUUCE6cUyTJjYH0p/NRXGRC3PNNDOZkUi5b61egHFUQSZjn1q/COAa1WwJlpaeOKatSUykwx6U&#10;YozS+9A7hinCminikwuOWpVqMcVItSyWyQU4A00CnCoZItLSUtAhccUtJSikMBS0lFAC5o70lLQA&#10;UUUUAFLSCigBaMUlKaACjFGaWgBOaO1FFIAoB4o7UUDClo60UAHSijFAoAKDRRQAUUUUCCig0UAF&#10;FFFAAKKWk70gCkpaOKYBiigUUDA0lL3o9aQCUtJS0wCjtRSGgA70tHakoAWiikzQIWiiigAooooG&#10;HWiiigQUYoozg0AFFFH1oGAoNFFABRQOtFAAKKKKBC0lLSUDDr0opaSgAooFAoEFFLRQAlLSUoNA&#10;xKKKKACil60hoADRR2ooAMUUUUAFFBooABQaKKACijpS0AJS0UlABS0lLQAnNHWjPFFAB0NFH1pa&#10;AE7UZpKM0ALmjtQDRQAUd6KO9ABjFHelNJ3oAKKKUdKAE6UdqWkzQAUUDmjNABRS0d6ACikxS0AA&#10;o70dqTNMA70d6O9LSATGKKKKADml6CiigAzR3o7UlAC0daO9BoAO9FFFABRRR2oAO1FFFABRRRQA&#10;elHeiigANHaiimAlLSZpaACiiigAooooAKKBzS0gEFFFFMApKXpSUAKKKM0UAFFFKKAExRRRQIKO&#10;lFFABRRRQAtJRS0gEooBpaYCUd6KKACilNIKAAiilpKACiiigYCijNHegQneil60nSgAxQM0ZooA&#10;M0ZooxQAZozRRQAUUUUAFO/hptO7UwG0tJmigBaKTtRmkAZoo6UmaYwIpjU4000IaIXqnKKusKqy&#10;itYm0GZ8g6moDVqTniqzDmuiJ1xZGTRmlNJiqLuANPU1HinCgCQHNLTRTqRIZo7UhpMmgB2cUoNR&#10;k0oPNAEyVZj6iqyc1ajFZyMpstx9KnWoYxxU61gzlkOFOpvFLUGbCiikzQIa2ahfgVMelQOKBFaX&#10;oazbjnmtGY+lZlzz0qkAWmDKK1snFZNjzN9K1TSKGEU3FP6U08UhCYoJpMkmg4NABml70DFBPNAA&#10;eaDigUUAJml5zR2pOlAx2aQ9aByKO+KAFBpCxHSjHNL7UAMyTTs8UhApcUAGcGkzxSkUUCDGe9GO&#10;aCQKM0DCijBxSAGmA7PakoxgUCkAZPpSA+tLQKBBml70lGKAD2oo70YxQAuaOKaRRQAGlpKXOBQA&#10;dqSijFADc4ooI5opDAmgHFJilwcUABHOaXNHak60ALigGk4FGQKAFCsCScYpoORTiwIwG/CkwAOD&#10;mgQZJpelJzgUoNAwzRijHNB6gUAPiQseelXkG1QKjhjwuTUtAgzzRSEUZ5oAUUc0dKAeaADP50Up&#10;PNHGPegBOvFAUEGikBoATkCnA8UlKMUAKc7aaMg0uaBjHNAARioLk/uT9Kn4xiqt7kQNTQznR/r2&#10;+taEPSs9f9YT71fi6VqloTctrTwahU08GnYdyTtQDTN1GadguSU4VEGp4ak0HMSrUi1EpqUdaliu&#10;Sjmlpo4pw5NQIWnCkpaQxc0tJS0gCiil7UDE60tFFABRRQKACgUUCkAUtFFABRRRQAUUUUAFFB60&#10;UAFHeijpTAWjtRmkpDF6UGko70CFopKWgAoopO1ABR0NLRQAUUUlAC0lL0pKBi+tHeijPNIQE4o6&#10;UhpRTGJmlxSUtABQaSigAooooAXijikooELRSUooAKKDR3oGFHX6UUHNACU7tSUYoAKO9HSjtQAU&#10;tJR2oAOnFBo60UAAooFFAAKKKOlABRRS0AJSiiigQlFFLQMSijmigAoooNABSmkHSjNAC0lBooAK&#10;KKKAClpKO1ABRiijvQAYooxmigAoo60dKAClFJQaBBRRQDQMWkooxzQAYpuKdR0pgFFAopAFFGKB&#10;TAO9HPWiloASloNFIBO9HFLSd6ADrxRS9KDzQAmaDRRQAtJRRTAWkoFHakACjvQOaKYCmkoNHekA&#10;UppKMUwClxRQaQBikNL9aDQAUGjtRQAnajqKWigA6UUUUAFGaKMUwDrRRQetABRRSUAFFFLQAgpa&#10;TvS0AFHTvRRxQIKKKDSGFGKWgUAJ1oo7UUwDtRRRSEFFBoxTGJRS4ooAKKKM0CCijNFAwooHWigQ&#10;YoNFGMigAopaSgYUUUUCDBo7UtJQMKO1KaSgQUUUUDCiijHFAgpKWkxQAUtGaKAExRQaUUAJRRRQ&#10;AdBTh92mmnL0NMBpxRRRQAUGiigApKKM0DENNNO7U2gCNqrSrVlqicZFaRNIsz5Fqs6YNX5Ezmq7&#10;JzW8WdEJlQik21PspPLq7mnOQhc08LUoTmnbKVxc5EFxS4qXZS7cUri5iHbTSpzU+zijZRcOcr7e&#10;acE5qby6cq0OQc4kaVbjFRovNWUFZSZlOVyVBUgFNWn1kzBscBxQPeilqSRMc0lOpmKBDWqGSpmq&#10;GQUxFSbpWZcHFaUp4NZs5AJzVIB1jjzOK1GrO08AyHNaLGpZQwnFNzmnHmmHgUCFOKAOKTPNKDSA&#10;TNLR+FIfSgYpxSA0uO1LjH0oATOKSjHNFAg70HijvSkZNMAxRRQelIBccUgo6ikPFMBTSUdKXtQA&#10;lKOKO1HegAJpKXjpRxQAuOKTPFJS8GkAlLikxSimAd6M0lG2gBe9HBFIaOaQBR0NHWlx6UAFB9KA&#10;KMc0AJmjNLjNJjFACE8UCkFLSGIaM9qWk680ALnj2pucHilpMnPFADiMim4p2e1GDuBoAaHLcBRx&#10;Sgd6VnCqSBnPFJztBosO1hwz3pOlAOCMUEZoEFSxLuYe1RYx1q3bjaMnvQIsfw4FN70ZoFAC9aSg&#10;GjINADuCKaD2pelHH40AJ70dKXIpKAClA7UhxS5oATHOKUDmkBzRkigYpGDScU7rTTyelAheKo6i&#10;CbdsGrv0rP1Td9nODTQIwIid5z61fjbisyJiG5q7G/FdMVoZORdDU8NVUSU7fVcpPMWN1Lvqt5lH&#10;mUcocxaDU5WqoJKeH5ocQ5i6rVOjVSR6sI1ZtFJlsGngVCp6VKDWTKQ+lFIMUtSULS0lBpALRScU&#10;4GgAoopKBi0UUUAFBo6Ue9IApaTrS0AFFHFANABilpM0UAFFFFABS0ZpKADoaXFJS0AJSikooAKX&#10;jNJ0ooAWkoo7UDCl+lJSigQUlH1ooAWiiigAo70UUABopKWkMM0UhFL9aYAcUUUUgAHFJ1pRR+FA&#10;BRR2oFMQUUZooGFLSUd6ACjvRRQAZooooAKKWkoAKKO9FABRR3paAEpepoFFACZpaKM+lABSZopa&#10;ACkoo70CCloooAKMetJj1paACkpcUUAJRSiigBDzRS0lAw6UdqWigBKKMc0cGmAfSg0UUgAUopKW&#10;gBKWiigBKXFJS0CEpetJS0DEpe9Aoxg0AIKOtLSUAHeilpDQApopDQKAFoFFFAAaKKKACg0GigBK&#10;XFJS5xTADSUuaSgAz6UdDQKCKQBRRRigAFKKQClFMBKKUiigBKKWikAUUUUwCiiikIKKB1opgFFK&#10;KQ0hhSZ5pQeKO9Ag5ooNJTGLQKKBQAd6KDR2oASilooAKOlFGKACiiigQUUUtACdaXtSd6O1IA6U&#10;UUdqYBRRRSAKKKKAAUUUUwFpO9FLSATFFHeimAUUUYoGHel7UlFABRRQKAD3ooooAKKUY60UAAoN&#10;FBoEJRRijrQAZo4ooFABRRQaAAiijNFAB3opKKAFpKWkzQMKVaTinLTENooooAKKO9BoGFIaKKAC&#10;mmnU3FADDUTjipjUbdKpFIquKhZKtMKiIrVM0TK+3npRsqYrzSYqrlXI9tLtp+2lA4ouFxmOKNtS&#10;AUYpXFci280u2pNtGOKLhcj2+1KFp+KUDmi4XFQYqwgqJRUyjkVDIbHj9KeOlNApwrNkMdQKOtHe&#10;kSJRnilppoAY1QuambmoJAM00IpzdDWXcda05jxWZcdaYLcs6cvJJrQb61S08dauvwKTGMPSm0p4&#10;70cGkAbe9IRzS9qT60DAdKSlz270hFABk0ZNHFLxjmgBDzQaMjPSigQvak5NGaM0DHAd80jdaTNL&#10;nNMQZozk0hJxQKADvS896BRmgA70hFFLgYoAbilpaQ0DFJ4pKUUCkIKM0e1FABS00GlJoACaKQEZ&#10;pc+1ABxmjNJ70dqAAk0o5FNpRkZNAC7sUmaTmnUAN96M5FB4opDEz2poLbunFPx7UYxQAZoHTmkI&#10;pcfpQAUucim9e1B/WgLjNpOfSpP4R6U0kKuO5pccYpsJCqcmjqTSUvQUgHD5mAxV9RtQCqUPLirp&#10;9KAFwDRikXiigAI5oFHGKTPFAhSDjijOKM0daAFAGKQijGKM9qAA0D6UY96BQAYpaM5pOpyBQAA4&#10;4pR60hpQcg0AIcVk6xIUh4rUrG1snyTjtVR3Awkf5qtJJWWsmDzU6S8da7oR0OSUtTQElOEtURLS&#10;+ZWnKRzF3zfejzKpeb70ecT3p8gcxeEnvUiye9UFk96kSSpcQ5jTjf3q5E2e9ZUT9Kvwt2rGaNIs&#10;0UPFTKaqxHirK1zSRsiUUtNAp3SoKFFBoFLSGFHSiigBaOlJS0DAUcYpKXrQAUUlKKQAKWkoFABS&#10;ikooAWk7UtFABRnijrxRigAoo7UDigBaSgUUAFGKKM0DCjNFJQIUUUlLQAdqKM4ooAWko9qO1ABR&#10;RS0AFJS0goAB1oxS0UhiZxSjmk60opgFFJS0AJRmlpKAFo6UlLQAUUUUAHNFFFABRRSUAKaKKM8U&#10;AFLSA0d6AClNJR9aAFpKXtSd6AFFFJS0AGaSlpO9AC8UlLSUCFxSd6WigAoxR0pOlAC0lLmkoAWk&#10;pRSUDCloozQAUnNFLQAUlFLQITvR3o5o4BpjCilxSdKQBRS96BzQAUlLSc0AFLSdKUUCEpaKO1AB&#10;3oooFABRR1pKBhRRil6UCEPWil70UDEoFBooAXFFIKXtQAUUZopgGKO1FJSAXHFJS0UAHtQRRRTA&#10;TvRRRQAUUUUALRQKBQAUYoo96ACig9aBSAKKXpSGgAooooEFFFJTGLRRRSEJS0UUDCgUUUwCiilp&#10;AJSZpaKYB3ooooAKKKDQAUUUUhBRRRQAtJ0oooAKTtS0UwCg0CikAUuKSgGmAfjRRRQAUUUUAFFG&#10;aKBhxRmiigApKWigANA6UUdKAAUYopaAAUdqOelFAhKBRRQAGijvSGgBaKB1ooAO9J3o70tACUd6&#10;KBQAUYoNLkBTnrQAmKcBg0zJNKD70xgetFJRSAXvSdaKO1ABRRR1pgJQaKM0ANPSo24p5pjCqQ0R&#10;NUTCpTTDg1aKTGYpMDNONFUO4mOaMU6gUguJijFLRii4XEHpRilwaKAuJilVaWlFAXFUYqVaYBmp&#10;BUMlseBTgKSlFQSLRRSd6BBTTTvxppoAY3WoZKmaoJKYinOcA1lzkbq05+hrMlUFutV0Bbl/TxhS&#10;c1bfpVawAEZzVgkE1IyMik+tPPXpSEZoAbnmlpCMUhNIBcUUDOKMdzTAUCjac0A4oDcUgExzRRQf&#10;SgBRxQeaSlLUwDFJRnPJpMUDFB5oNGKMGgQhpQtKcDFGRQAneijrRnigBcUYozQBnvQAnU0oo70U&#10;gEPFLj1pCeaM0AGBmjFGKU8dKYCUc0tJQAUUEGk59KQCij1oAoNMBR0o5pBj8aMnNIBOtGaKQdaQ&#10;xckUE0mM0AZoAWkz+VH0pcUAKNuaRuBmkoPbmgBqgmTJHSntyaaOue9OzkcUXFbqHeijtR3FAye3&#10;T581aOKjiXamaeBQApoFGeMUE0AIaB6UpIpAeaADGKUe1B9aMjHFAg+tLjIzSZpaAAUnel6GigAF&#10;Ge1JRmgBSO+aTpSYOMUuaAErB12QLHitw+1cz4jJwMGtILUT2Of3/NT1kqlu5p4evUhHQ4JPUuiS&#10;l82qgel31pykXLRk96PMqpv5o8ynyiuXhJmpo5OazlkqxG1S4jTNSF60oGrHgbmtW3zxXNURpFmp&#10;EatIaqRdKtp2rjkdMSQU+milrJmg6ikFLQMWik+tFIBaM+1FFACiikpaQBmijFHWgYZ9qKOlGaAD&#10;NFFFAC5ooxRQAd6KM0UAFFFFABmilpDQAUUdqKBhRSGloAKKKDQIOKKKSgBe1FFHNABRR+FAoGL1&#10;o7UmcUYoEGKKKCKBh70UUZoAKOopaSgBe1BpKWgBKWkooAWkpaSgBRRRmigAoopM0ALRSd6KAClp&#10;KUUAFFHeigAoNHNBoAMUUCjvQAtJS02gB1J7UUfhQAUZozRQIM0UtFACUtJ3ozQAUUfSgUDCigUU&#10;ALSUtJ3oAKKWkFABR3oo70wFpKWkpCCilopjE70tJilpAJS0UdqBB0o70UUAFFL0pKBhmkpaTFAg&#10;7UUtJQMKKWkzQAUc0GloATmgUHmlFABR2pKXqKAEoopTQAgpaToKKACil/GkpgFHajvRQAdqKM0U&#10;AA5pelJS0AFJ3pcUUAFFBo70CA0UYooAKKM5pOlAC0UUUAHak7UtAoGJS0UmfSkIMUtFFMYUD3oo&#10;FAB3o60UY4oAKKBR3oEFFFFAwzRSd6WgA5ooB4oFACUtFBoAM0UUGgAooozQAEYooooEFFFFABRR&#10;mjNABRQaKBhRRSZoAWkpaKADpRRRnigA70UlO60CEo5opaAEooooAKKKSgBaKOtJQAUvbNJS0wDF&#10;JS0lIBDxQOaDzQKAFox6daQ0o60wA8UYobrRSAOM0UlFAC9KTtRRTADTaU0maAGmmHmnnrTGqkMj&#10;YUzpT2xTCeatDuNopaKY7iUuKO1GaAuGKKBRk0guLSGl60UCuFKKSlB7UBceKeKjFSCpYmx4zTqb&#10;Ts1Ihc0mOOtFHSkAnSkPNKeRmk6UAMaq8hNTtUEnQ0xFG4PBrMcnzOOtaU/IrOZP3maYLc0rEZiq&#10;w2BxUFl/qqsMKQxlJ2pSKTH5UhjevWl7UYwaSmAtJQeBnvSE5FAhetHegDigg4oAUntSH60dsUde&#10;KBgKMCgZFBFIBeDxRjFJxmnDFMQ3oKUdKDSUDAnmk60pooATB7UuDSjApCeKBBt4pKdnijigBMGj&#10;FLnijOKAD2NGKM0mcmgBcUmc0UUgFoyM0hajPFMAPXNGc0D0pBwaAFPFHakpaACjrRnmg0gE7UYp&#10;DRmkMUcUH2ox3ooATNFHc0vHSgBOlKpzSUnQUABJB6UvalDHvQSG6cGgLCfjThwabmnoMsAKALy8&#10;KKBkfSlAwoFHOaAA0lB60o9KAEpRjrijpxR0oEFLn2o47UlABR3oxxSenNAC7u1BPFGOeKTFAwzS&#10;9RmkFKODQIKTvSk80hpgITgVyfiKUCTFdYxyK5PxAivJ71pS3JlscueTTxTxEc08RV60HoedLci5&#10;ozU/le1NMXtWiZBCSaATmpTEaBEaq6ARSc1Zi60xIj6VahiOaiTQ0W7ccite2XpVC3jrVgSuKrI2&#10;gi7EvAqytQRLgVYUYrjkdUSQU4U0ZzTsVmWLRRS0hhSUvb3ooAMUUUUAL2pKKKBiiiijrSAKOlFF&#10;ABRRS0AHWiiigAooooAKOlFFABQKMUdKACilpMUAHSgGikoAXtSd6WkoGGKXiikNAhcUUlLQAUCi&#10;igANAoo7UDCjrRRmgAxRiijrQAUUUooASlpMUtABRRiigAoopKAFo70dqKADFFHSkoAXNFJSgUAJ&#10;S9KKKADNFFHFABmjPFHWk5oAUc0dOtGDmigA70UuKTvQAZoFFGKACig0UCCgUUdaACjNFFAwFB60&#10;lHWgBaAaSlFABRQaM0AFFAoFABmlpKBQApNFGfWjvQAdKKKKACiiigAo70ZpaBCUUUUAFJmlooAK&#10;KKKBhSd6XPFFAgIooo70DEoooNABSd6UUUAB6UdqTvRmgBe1FHaigApaSlzQAUmKXmimAlFGaOtI&#10;A+tFLSUxBSik70CgYvSiikoEL0ozxQKDQAUUUUAJS0lFABS0Ud6ACkpQcUlAC96TpS0g60ALRRRS&#10;AO9FJS0wDFBNHWjtQMSlooPSgAoooNABRRRSAKKCcCgUwENLSAUtACUUtJQIWijmigAoNHNFAAKK&#10;MUdqADvRQBRQAUUUUAFFJS0DE70UUd6BBS9qSgUAGKWiigAoo60UAFHaijNMAoxSUvtSAKKKKADm&#10;iikoAWkpaTFACYpRRRQAUUZpKAHnjmm96d1xTD1oAMUUUUAHQUUd6D6UwENITQaQn0oEITUbGnMa&#10;iJxVoLjWNMzgUpbmoyatILjt1Gaj3UZp2DmJN1ANR7qUNRYOYfmlzUe6jdxRYLkmaXNRbqN3vRYL&#10;kgPFOBqEMKcG5pWC5MDUgNQKakU1LQXJgadmmCnA4qGgHCg80gooGHQYpKU000ARt1qCSp2qvJ0N&#10;AmUZzwazy+ZMVeuO9UVH70mqBGraDEIqQj3qO2P7kVKakobn0pMk5oJoyOtAhvJPWiloA4oAQmil&#10;60lAxaQk0dqM84oEFA4NBFGcYFAATzS7qSg0AHakBxR3peo6UAIeTS9qToKM5HSgAp1N6mlJzQAH&#10;nilpuaU0AFJ1o604cUAJSijOaO1ABijHHFIQcUgzSAUjGMUYowTRg4pgBFGMCijOaAFGKQ49aMUU&#10;AHGOKCc0Zo4HSgAA496M0fjQOKQDTxQOaXnFJikMXJ6UUlBPFAABQRQDS4oASjHNHSjjNADjTdu4&#10;8HBp2PSm7eT60IAxU1uMyioQSeO9WbYHNAiyeKAc0HpSLkUDFwTRjNKDQOvNADe9KOlITRQA7HFN&#10;pQcUE5FABk0EUCjtzQIMZoxQPal+tADcUtJQaAF70ZozkUpGBQBGxwDXJayS1yRXXScLXKakd10f&#10;rWlPcmWxlJDmplg9qsxx+1TiL2ruUzjlEo+R7U0we1aXle1J5PPStFMjlMz7PSiCtHyfal8mn7QX&#10;KUUgx2q1FDVhYfap44vaolMpRFhixir8KYxUUSYq5GuMVzTkbRRKgwBUyjvTFXipBXOzZDsU6kFK&#10;KksKKKKQC0c0UYoAKOlLSUDFpDS0UgDNB60UUAFFHNFABmlowKMZoAKKKWgBOlA6UUUALSUUZoAM&#10;0tJ1o70ABpKU0UAFJRS0AFJRRmgYUtJRQAdqKU0YoEGaM0CigAooozQMKBRRQAZo78UUUAGKWgUU&#10;AIKWikoAM0tJR7UALmjPNGKSgBaM0UcUAFGaKQUCAUoFBo7UDCikpaAE70tGKKACjtiiigAHFB6U&#10;UUAGaKKKAA8UUlHFABQKKO1AgPtRmiigYUfSiigApc0lLQAnagUe2aO9AAaOaDR2oAWkoooAKKKO&#10;aAFzRSCimAtApM0vNIApaSloAKWk60UAL3pKWigQneiig9aBhRRikoELRRSEUAFGaKKACijNFAxK&#10;XFFHegQmKKXtSY4oAKKOlFMYucUA0gpaQBRS0lMAozRRjFAC0lLSUhBmjvRRzTGFFHeigQUtJ3pa&#10;BhRmkpaBBQaKSgAoo6UUAFLRRSAOKKQ0A80ALQKKKYw70UUUCCiiigAooooGHaiiigAooooATrRz&#10;Sij6CgANJS0dqACkpe1AoAKSlooEGaSlo60AFJzRS0AFFAo60AFFHajpQAUGjtSUAFKKSigBelFH&#10;XikoAKOtFLQAUUd6O1ABRSUUALScUuc0fSgA60UUlAC0lGKKACiikoAWgnNHSjigYlFFFMQ4dKae&#10;tO9KaetABRRSUgF70lFBpgIaYxpx6VGxpokaxxULtT3bAqtI/NaRRLYM9Rl6jd/eoWk962USOYnL&#10;85zQHwKrebSeZ71XKLmLe+jfVXzKXzPelyj5i1vo38VVMnvS+ZxRyhzFjfRvqt5nNG/3o5Q5i0H5&#10;pweqfmc04SUcocxdV6mVs1RR6sxvWcolJltTUgqurVKDWTRaZLRTc0ZqRi000ppDQBG3Sq8lWHqv&#10;JQBQuRwaoRg7zV64PymqkfD1aEjTtiRHUpxio7YfuqeQagtjSO1IQegpSKO1AhMHFJgnvS0UAN6E&#10;0YpaXFADcGlAxRnFGaAEzQOvNHSnY46UgE6mjjNGO1FMAzmgdKMYpccUAGOKQdKQgnjNNVSp5NAD&#10;qXtRQTSAAtFBNFAC8AUnOaDzS9sUAIRil7UUYoATvS0YpKYC/jSGjFB4oABS8Cm0dfpQAc0uKKKA&#10;E6UvakHWlPFIBMcUGlyRRQAg6Uh56UCkpAOA9aQnAoozkYoGID6UtIMCncUAJ3ooNIKLAPB4obIw&#10;aekeRmn+SStK3UhSfNoQAEtnFXIBtXkUJGAORUgAFBYvQ0Dmgc9aOlABjFBpelNHXmmADrzQT6Uu&#10;OaMUCDnFFHPak9qAF+lBPFJig/SgYoOKD0oBzS+1AhKMGjGDmjdQAD0o9qByKOtADH+6RXLXqE3R&#10;PUZrp5W2oSBmuXlkL3LZ9a0gTLYkiSrCpSQrxVpUrdSMGiHy6PLzVnZRsFPmJsVfL4pRH7VZ2e1L&#10;sp8wcpXEftU0aYFSBKkVcVLkNRFjTpVhBTFWplGKykzSKHrUgpgFPFZstC4pRSUtIoWiiipABS0m&#10;aWmMKKSlpABopM0tAB2oopaAEo70tGTQAlLRS0AJRRR2oAO1FByKBQAZoNHXmigAooooGBOaKOtJ&#10;QAUuaQUUAGaKKKAFpOtFA60ABpc0UlAgpaKKACijFFAwooooAKKKKAFpKKOtABRRRQAtJiiigAoN&#10;FFABmjpRRQAUtJRQAGgUUUAFLSUUALRRRQAhFLRQKBBRRR1oGHSkpccUZoASig0UABzQKBzRQAUU&#10;UUCDNHvRRQMKKKKACiiigAooxRQAUhNLRQADpSUtJQAtBNHakoAM80tIOKKAF7UUlLQAoNGaQUtA&#10;C0dqQe9FAhe3NHaikoGFGaM0CgQtJRRQAUlLR3oGJRSmigAooPWjFACd6U0UYoEJRS0UDDtRRmjr&#10;TEFFFFIYUUGgUwCijijOaACiiigAo6UUtIBKCaSlpiDtRRQaAClpO1FABRmiigAzQM0dqOlAC0d6&#10;TNApALSd6WigA70Z45pKX8KYCdKWiigAooooGHej1pKKBC54o60dqKBh2ozRRQIM0lLSUDFo70UU&#10;AGaKKSgQtHSkFKKBhRR0ozQIKSl74ooAKKBSUALSUtJ0oAKKKKAFpDQKKAAUtJRQAtGaSigAoooo&#10;AKKO9FAC0HmkooAKKDRQAUUcUUAFHGKQ0UAFJSmk60wHDikPBo7ig9aAEoozSUALSGjNBoEMNRsa&#10;eelRSVaJbIZGFU5H61PK2BVCZ+a3gjGTGvJzUDSVHJJg1XaWuiMDJyLLS570nmYHWqnm0nm1fIHM&#10;XRL70ok96pCWl82lyBzF3zKPNqn5tHm0cgcxc83nrR5vXmqXm+9Hm0cgcxc82nrLVASmnLJz1ocA&#10;UjUjkzVqOSsmOSrsL96xnE0izTRqnU1UibpVlDXNJGyZMDxSjrTRTgeKgpC000tNakMY1V5DVhqq&#10;y0xFC5PymoIAOpqa4PBqKEcAmrQI04ceX1pzEGmQ48sU8gVki3uMJHTmgGgkDmm5yaYh1GabmjdQ&#10;A6jNNzR1FAC55oBFNOaUUALSZyaTJowaAFOO1HSkGRxRzQAueaXnv0pOTQQcdaADFJSc9KUCgBeB&#10;ScdaMcc0oHFAB0pSeKT2oxSATJzSnkUYpMdqYC0A8UlGaAHZpKSj+dIBc8UlH1opgFLRgYoFACZo&#10;OAKMc0vXigAHP0oo6CkzigBcUEcUnJ5pM0gAUUAjFL9KQDaU0hpaBh+FJnmlzjpRQAbqUDPIpufx&#10;o5oEXLfG01N1FQW33TmpzxQCE+lLSHJGaFzjrQMeCKQ0hoBoAXtSY5pcjFJQIWjNJRjNABg80tA4&#10;FAoAMUc0tFACYoopT9KBiY3A00DHFOBxR1NABRxj3pc5FNIoEMlHyHNc5Mqm5JHrXQXAPktg81zq&#10;qfObPPNXEmWxdhWrSrUEXSrK1oZi7aXbSilpisN2il20opaLhYQLxUijFIPWnjmk2CQ5RUgFMWpF&#10;qGWhwpwpBTsVBSFooFLSGFL0FJ1paAEpaT2paBhRRiikACgUUd6ADFA4oooAXtRRRmgAoooNAC0h&#10;FHSigAo60YooAKKKKADFHeiigAo60UUAGKKKKBic0e1LSUAGKKKWgAopKKBC0CjtR0oAMUUd6KAD&#10;PNFFFAB1FFGKKACjOKKBzQMMUUUUAAoopaAEooxRigQtJRiigYtJS0hoAKKKKBBRS0goGFLRRQIK&#10;OlJS0AFFFHagYUUUnegAope1FACdKB1opaAE6Ud6WkoAKKKWgBKKWkoAKKM0UAHajFFFABSUtFAB&#10;RijpTfMUHk0AOxRTHnXjaDTfP56UAS96KjWYHrxUmQRxQAUnU0uKBQAdKWg4pRQISijNFAwxRS0m&#10;aBB1ooHSigAopelJ3oAO9FFFABQKDRQAUCjqaKADvRR2oBwKACk60tFAB3oooFAwopaSmAUUdaKA&#10;DtRRS0hBSUtJTGFLR0pPpSELSZpTSUDCiiimIKKXNIaQBQeaKO9AB2o60GgUwFpKKKAF7UUGjmgA&#10;pKWigBM9qWikoAWijmjoaBhRRRSEFFHaimMCKKXFJigA6UUUd6BBSUvWkoAOtLiiigA6UlLQaACi&#10;jpRQAUGikoAXtSUopKAFpKWigBKKWk70ALSdKWkzQAYpcUUc0AFJzRRQAUGijNAAKOKKOtMAo60U&#10;UgDpRRRQAYpKWigBKWikzQAUHrRRTABQetAobrQIbiloooASkJpTTT0pgMbOahc8YqZzUEnQ1cSG&#10;Upm61mzt71oz9Kyrg4zXVTRzzZUlfk1WaSnSnBNU3fnrXZGJg2SmSk82qxkpvmVpyiuXBJThL71S&#10;D07fS5QuXDJSeZVXfRv560uUdyz5lHmVVL0b6fKFy0JakSTmqIepkbNJxBM0on5HNaMLc1kwk1p2&#10;/aueojWJpxHgVbSqcNXI+RXHM6IkwNPpgFOFZM0FxTWFOz7U1jUjI3qtJ3qw9VZTxTEZ9ycA0kC/&#10;IM0XPNSwjEfTtVIRcg4TpTj19qZCf3fWnsRWaNGNIFN2jGc0pwaTPNMQdqTPQUvWkI4pABoBwaUC&#10;k4pgHU0Yopc5oATFFFHSgBaD6CkzmlFAB0pP5UpOaQkAYFAAOKM0UdBxQAdaDmgfSg0AJRS4pRSA&#10;QdKAewo70nSgBaSl7UUAJxS4zSUtMBO9KOtHWkNAC8UmaQ0ooAXIpOhpcjNJ74oAQnmlxR2peMUg&#10;DHFJilzxSc0AHakGaQU7FIBO1JSmigYEUAcUHOKRc96AFHFAHNHWgHmgC9CMIMVJjHNMh5jHHNP7&#10;UCExxQKWk60DFpB1opcd6AENKACaTtS9qBAR60gpT70DigBSKb3p3am5oAdjik70c0maAHEelAHF&#10;FBoGGKOaTGDS9RQIQ5A4pCeKceRSNgUAVbtiIGI64rno2JkOfWuhvmAtya5tWzIfrWkETLY1IjxV&#10;hTVGN+OtWBJxWtjK5Z3c0oaq3mUvme9HKK5ZzRmq/me9O8wUcoXLIIFPBqsr1Ir0mhplkGpFOarq&#10;2amU1m0WmS04UwHNOqSkOpRTad2qRi4ooFGKADvRRRxQMKO9HeigAooNApAHaijOTRTAKKXtSUhi&#10;/hRRR3oAKO9HejigANFFL0oAKKSgUCCl4xQcUlAB9KDRRQMKKKKACkzilxSUAFFFANAB2pe1FGaA&#10;CiikoEFL0FFFACfSlFBooAKKCO4oxQAUUUdaBhRRR3oEAoJo7UUALSUUo6UAFFJRQAtFIKKBgTRR&#10;RQAtFJ3ooAM0tIBS0AFFJRQAUtAooAQUtJ3pcUAFJS0nNABRQRS0AFGKT3pe1AhKXmgdaD1oGBpK&#10;XHNFACUUtJQAACiiigAzUbSgcDrQ7YGO9RgZoACzN1NJinUUANxRin4zSYxTEMNPibnbTTilj+/x&#10;SGWKX6UmKO9AgpaSloGAoozRQACg0e9LQIKSlpKBgKKKKBBR1NBooGHeiig0CCigUUAFGKO9FAwF&#10;GOaKWmAlFLRSAMUUUCmAGkpTSUgAiiiimAUvvRRSAO9FFJQAGjpRig0wDNFFGKQBR1pKWmIKKKKB&#10;h2oxS9aKBBSfSlzSCgBelAoNFABRR3o70AFFFFAwooooAKKOc0UAHWiijpSAWkzQKKBAaKKKAA0U&#10;UUAFFHWimAUZoFFABR3ozRQAUUYpKAFpO9KKKAA0lLSGgAoooPagAzS/SkoFAAetFGKKACiiigAN&#10;JS0UAHFFJS0AHNFFFMAopBwKWgAPSjNFJQAHmgUZopABpCaKKYC9KRqDQ3IoEIDRRmimAlIaWkPr&#10;QAw1BIKnbpUTjrVohlCYVl3C9a2ZVzWdcR9a6abOeaMGdTk1RkFbE8XWqEkPtXdCSOdozyOaTmrR&#10;hNNMWK1TJIRThUoiNOENK4EPPWip/K9qPJNF0Mr80nNWPKo8rnpRcCFc1YiBoWE1Zih5FTKSGkTQ&#10;LyK1bdelVIIumRWlDH0rkqSN4ItRCraVBGuKsoOK5JM6EPHSnUgFOrJliU0049OKYaQEbmq0vSrL&#10;8iqkp4NMDPuDzVmNT5QPbFVZhlhV4LiEZ9KpB0HQ/cqQj3qODlKlPrWaLZHjmggZpfekIoEAwKUk&#10;U2jmmAUo6UAYFJzQAtHTmkHA5pDyaQDjg0UmKB1pgHQ0ZoxRigBM88UZo6g+tAoAUCigNR2oAXPF&#10;IKAPWlxikAnSigmjPoKADpR/Okzg0d6AFpPrS85pSKAGk+1HNKMA0ZBNAAKTmlIxSUAGKB60tFMA&#10;470uaQikNIA60Cij6UAFHeijOKAE7UoOaQjFGKQC96SgdaDQAGjIooOKBhnihQMjJoxRwKANGIAI&#10;KXHWo4CTHTuc9aBB360uaO1H4UDF4PPejtRkUlAgpcUmOad3oAQdaU0hoBoAOaSlzmigA6ilAA+t&#10;HWgHBoATt6UUvXtSUAFIRS9aMZoAM46UM2RSgAU0igCjqbAWp5rl0kw5+tdHrDAWxBrkPNAc4NdN&#10;GNzKo7I2I5vephMKyFnA70/7R710qmc7mavn+9BuB61l/aPek+0e9V7MXOa3n5704TVkC54609bj&#10;3o9kHObKTD1qdJRmsVJ/erUc/Tms5UylM2I3zVhWrMilzjmrscmRWEomsZFxTUgqFGzUgrFmiY+n&#10;Dmmil7VJQ6jNJ2opALRSUvFAw5ooJooAKKO9FABRSUtAAKWkFLQAZo5zQKM0himko60tACUUtJQI&#10;XgUlFFABRRRQACg0UUDDHrR3oooAKKKSgBe1FAooEFFJS0AFFFH4UAFHeiigAoozQelAB7UUCjnN&#10;ABRRQaACk70tFAB0o7UlLQAYyKKOlA60AA60H9KKO1AAKOtHSigBeKSiigA70tJRQMKKKM0AFLSU&#10;vagQlFLRQMKQ0tJQAdqXNJSn3oASgUYxRigQtFFFABR0oooASlGaSloGGKQ0opKACijNITxQBE3L&#10;U4LTV65oLZNAhDwabSkZoAoGKvWnGhRtpetAiNhg0sYJanPjFLEMDNAD80tAFLQMKKKKAAc0dDRR&#10;QIOtFL2o7UAJRRS0AIM0UtHegAo7UHkUlABQaWkoASlFGaO1MYUUUUALSUUUAL+FFFJSELQKKKBh&#10;RRRTAM4opKWgAopO1LSAKKSl60AJQaO1BPNMAxRS0mKBB2o60tFIYUn0o70UxC9qTPNFFABR1paB&#10;QMKKSloEHejrR3oPFAAKKKKACigUCgApKdSGgYUZoo7UhBQKOtApgHejrRQKACiiigAooooAKKKB&#10;QAUUUUAGaKDSdKAFo7UUmaAFpDS5ooASiijtQAdaKKKACiil7UAJRRmjtQAUUUdqACijtRQAd6O9&#10;FGKADFJRS96AEo70d6KYBRSUuOaACko70Z5oAKQ0vWg9KAENFIaWgQh6UcUGkJzTAa1RMOKlNMNU&#10;iWVpFqnKmavsKryJWsWZSRlSxZJqo8Fa0kdV2i5rpjMxcTKNvk9Kb9n9q0zDTTDWiqEcpneR7Uvk&#10;+1aHlUeSPSjnDlKHkD0o+z81fEXtR5VHOPlM/wAjnpR5HtWh5VHlUc4cpSWGrEcOMcVYWL2qVIql&#10;zGoiRRVdjjpkcdWkXFc85G0UPQVMBgU1RipQKwbNUKKXFGKXvUsoQ1G3WpDUbUDInqpN0q0/Sqkp&#10;4oQig4zIPTNaZH7kfSstj++HpmtWX/UjHpVIOhFDjZgVKeKit/umpj1rMtjc4pA3NIRSUAL1o5oo&#10;Jz3oATmg54pe9IeKYgyaY2Q4NPpjgk8UAOJz0oHXmhR8vvSgUAGDQcgUZozQAbcc0mM0HmjkGgBV&#10;X1ooooAM0GjrRjmgBAKd0pvelwMUgE96M+1LjNHtTAbmjJ9OKXFHWgAxml6UdKSkAp96TNGaKYB3&#10;ooIxSZoAWijtR2pAFFGeKSgBc0h5NLSd6YB1oFB6UVIAPel60nU0v40AJS8YpD1zSd6BgaUe9HHe&#10;gUCL0PEYxT+9Q27jG2pyKAEBpaQA0c0DDANJ0pQcmlOMUCEzmjGKOQaKAF4pAKMc0oOPpQACkJ55&#10;paKAAc5oHWig9eBQAuaBR1FJQADrSnpSUH0oAQUHGOtGDSEUwMXXifs5xXFGQ7zXYeIW2wnBriGJ&#10;3k13YZXOeu9C0JT607zaqhuKcDxXoKJxNlnzaPNOar5ozzVcorlgSkd6kEx9aqZpQTS5QuaKTVai&#10;mOayUY5q7CSazlEpSNmCWtKCQmsS3J4rVt+1cdRG0JGpGasKciqsVWVrjkdMSQU6minVBYCl+lJ2&#10;paQwox70UGgA70UUUDCig0A0AFBoo60AKKKTvS9aAFzxRRikpALRmkpaYB2opCaKQC9qKKMigAoo&#10;NFABRR3ooAKKKSgBaKKAfSgAo4oooASlzQaKACgUZxRmgAoo60UAHag0dqKBiY4paKKBBRQKKACk&#10;pelFABRiijtQAUGijtTAWko60YpAHeiiigAooozTAM0UUdqQBRiijtQMKXFJRQADrS0lFAhaTtS5&#10;pKBhRSmkoEKPWjPNFFABR3oooAKKO1FAB+FIaWg0AAo6Ud6O9AxKa33TT6jfO3NAEYODSHrRml6m&#10;gQoXIoAxSgUUDFpRimnpigHtQICNzVIBxikVcCnDigYdqWk70vegA7UUUUCFFJ3oooGFLSCjpQAU&#10;tJS0CCg0HpQKAEooPWigYtJiiloEJRRRTAKOaPSigYUUYpaACjtSUUAKOaBxRRQAdqSlooAKKPai&#10;kAZ5ozRRQIO9JRS0wEpaKSkMWkNLSUAFFLSUwCijtS0CEoFLSUALSUtFAAaM0UUAJS4oooGJmloo&#10;6CgQUUUdqBiUuaKKQgoo7UUAFFH0opgFGaKO1IAooopgFHWiigA6UCjrRQACgmiigBKWiigBKKWi&#10;gBKKKKACjGaBRQAfWiiigAooooAM0UUe1ABQaKO1AB2o+tHaigAooNITQApopKWmAUlLSUgCkpaS&#10;mAGiikoEGaMnHFBo7UAFFJ3ooAO9JS5pDTAa1NI4p5pppkkTCoXXNWDUZHWrTJaKrpUTJ7VaYUwp&#10;mtFIhoqeXTSgx0q1tpNgquYnlK3l0eXVjZRsB60+YLFfy6PL4qfbyRihk3cUcwcpX8sUvl89Kn27&#10;TinbKOYLEASpFSpFXHWpAvFS5DSERamUUir7VKorNs0Q4CniminVBQtL0opKkYh6Uw04mmNQBE54&#10;qnNyKtv0qnMaaAocm6Uds1szYFuOO1ZcQDXS/Wti6UCAY9KaB7FK3OF/Gps85qC35BqcioLY1jTR&#10;TqD0oEJSd6Wk5zQAZ5pOtLntQMd6AE6UdqU8mjtkUwAdKTFLuxSE5NACcn6UYNGSKXmgAA4o60uP&#10;ekJxQAvIoxzSZNLQAdOaTNLRSABS9KTdRnNAB1o60mPWl6CgApKWkNACnrQBg0nSgHjmgBc9qTGK&#10;XFB9KADGR1pBSY96d2pgGBSdaKBQAUdaWkPFIAzQOlBHpQOnNABnikzkUUUgCijFHegA4xSA0pHH&#10;FNV8naetAC96WijpQBZhi/iFWc5qOE/uxTzQAcg0E0dutAGaAEHWg+1KTigHnmgAHJwaU8cU2l60&#10;AKKTvRmlODQAdDSHrS+1JQAp9qO1JmloAM4PFHU0UdqADpRmgc8GjigBKQ/SlIwaD6UwOc8RKTFw&#10;a40odxrsdePOK5xocniu7DOxzVykEpwWrJhoEdd6kcbRX20u2rHl0COq5hWIAlKFqx5dOEftS5gs&#10;RolXIVPFIkfFWok6VnKQ0ixAvIrUt1xiqcKdK0YV6Vx1GbwRbi4qytQIKnXiuWR0xHj3p4po6U4V&#10;mywpc0mfWikMWkxRSigYlLSUE0AFFFFABRRRQAtLmkooAWikpaACiikzSAdRSDpRTAWiikpALRmi&#10;g0AFFFHegANAoooASig9aKACjvS44pKACilpKACil6ikpgFLSUtACUUZopAFLSd6WmAlFLmigApK&#10;WikAZ4o60UUAFBo7UmKYxaP5UUdaBBR0o6UGgAoFFHWgAooooAKKKKAClpKKQC0dqSl7UABpKWko&#10;AKKKWgYUUUgoELQM0UUAFFFFABRRR2oAKKOpooATmjHrS0Y96AGMinoKaIzUtFAEWDRtPXFS0c+t&#10;AEew96cFC06koGFFFFAAKXpRRQIQGl70mOaWgYUd6KOKACijpRQAA0uRmk70YoAWijtSUCCijvRQ&#10;MOlL0pDRTAKDRRQAGg0ZoNAAKDR3ooAKWkpaAEpaKKAA0CigUCCjvRRSGHeiiimAlL2oooATNGaM&#10;0UgFxSUuaSgBaSlpKYC0ntSmkoEFLSUdqAFopKWgAooooAKSlooAOoopKXtQAZooooAKO1AFHekA&#10;dKKKKADpRR2opgJS0daKACg+tFJQAtFFBoAKKTFLQAUe1FFABRRSUALSUtJQAUUd6O9ABRRR2oAK&#10;KM9qBzQACiiigYc0UUUCCiiigAooooAKKKOlABmiik70AFFKaSgAooopgJRzQelBoEJR60UdqAEo&#10;oopgFJS0nFACEU0040lMQw0xqkJphqkSyMjNMIqQ0w1SJGYpMU89KSmIbik74p460mADTuAxlyOK&#10;FT1p+aOtADdtKBzTqKAExTlFApwpDHCniowaeKllIeKcKYKdntUlDjQelIKXPFIBpqM9aeTTCeaA&#10;IXNU5quSHg4qjNnBpoRXt8m6XFblyuLdc1hWmTeCt+7Ui1Xnmgp7GZBwD9an61WtzywqctjpUFAT&#10;g4NNyO1Lzik7UxBRmigdaAAkUHpRRSAQUuaT8aSmAuB1oUe9J2pRxQAvFFNzzS0DF6Uh5ozS4xzQ&#10;IM8YpOlLxSdTQAe1LikzzQM0gA4oA54pRS9qAENIM0tHtQAUUlLntQAvFJjNJRmmAuMUcUmc5oHN&#10;ABS0DIFJk0gA0tJwRRjNABmiikoC4tJjtTv50mDnNACUDBpOvelIOOKQB0ooB9aKBhmjiij6UCCl&#10;780daTjOKALsJzGKkqC2PGKsUAJmijNJjBoAM0oGaKMgCgAHpR0NIDSk0ALkZ6UEim4xzSigBcgj&#10;mkxR9BR0FAC9KKQnIpeKADFLjIoGO9BoAQikpcnNA6UABpppx+lJj5c00BzWtqWmFUI4QR0q/qrE&#10;3OCKjiTIFdFOVjGotSnJbjHSq/le1bDw7hURtueldUKhyyiZnlUoirR+ze1L9mrT2iJ5WZwip4iq&#10;+LbPani29qTqBylJYs1Yjjqytv3xViO3HpUSqFKIyFOlX4V4pscOO1WkTGK5pyNoxHoOKmUU1V4q&#10;QCsGzZIWloApRUlBRR3paQxKKKKYBSUtHSgBBS/SijtQAdaKKWkMSl70Y5owSaAFPSkFFLQAUlLR&#10;QAUUYooAM0UtJQAvWiko60gFoo96SgBaKKKACkpaSgApaTrRQAUZoopgANHNFHNABRQKKACig80e&#10;1ABmiijHFACiik7UUALQaSloAKOtJmigBaTrRmigApaQ0UALRSUtABiiikoAOtLRR1oAKKKKACjr&#10;RR2pAFFFJzTAWjpR2opALR1FFJ2oAWgUUUAFFHWigAoozS0AJ2paKSgBaTqaKKACk70d6WgAooo7&#10;0ABoxRR3oAKMUUUDEOaKO1LTEFFFFABRRRQAZoNFFAwpc02lpAHeiiimAdaOlFFIQUUdqT3pjFo+&#10;lAozSAKKKKYAKOpoFJQAvel60naigAooooEOpKBSUALQKO1GaACjNFFACUtFGKQB0oopKADtR1op&#10;BTAWl9aSikAUUvGKSgBelJmjNLQAlLSDNLQAUUUmKYCmikpe1ACe9LRR0oASiiigBaKKKADJoozR&#10;QAZpKWikMQ8UdaU0UxBmiigUAFJS0nSgAopaTNABRRRQAUtJS0AFJS5ooAKKSjmgAozRRQAtJRR3&#10;5oAMUUUHigAoooNABRRRQAYo7UUUAHekNLSUALR1o7UCgBMUdaWk70ABooooAKKO/NGKYCfWg0Gk&#10;NABR2ozQORQISkzS96DQAlBopKYmIaQnNKaYeKYhDwKYTSs3FRs1WkSwJphNIWqJnq0iWyXNJmof&#10;MpDJT5RXJw1GagD0vmCiw7krEkcGjcai8zNJuz3osFyfNAb1qASZNKX4xmiwrk4NODVWD4HWnB/e&#10;jlHcsg08HFVg9PV6loq5YB4pAp3ZqMPTw3FRYdybPajNMBwKXOamwwY1Gw4px5pjHigCGSqMx4NX&#10;ZCcVRn4BpoBthzdYreuxm1H0rA03m5NdFdAfZR9KCnsYced7ADvVkDioEZQ7U8MXPB4FSMkOKSk6&#10;CjFABSd6WjvSAbzR3p3BpMbaYB3pMc5prttXNOXO0E0ABpMilox3oAQU73pO1LzigYmaTOaXHHNG&#10;KBCjAozxSdqUCgBO9GM0vFISc0AKBRSZo60gDnFA6UZ4peaYCdqKUijFAAOvNH1oJNHOKQCEZpcY&#10;pKUUABOKOtGOaAKYBxSZ5p1JQAdeaTApeaTp1oABQetFHNADTzSigCgDmpGGeaKTHOKWgAxzR0oz&#10;S9qACkAo+tHPSgRPbNhxxVuqUH+sFXTxQAhFFHejPpQAUpA696bjNAFAABS4yKTvS5oAXoKTpRRm&#10;gA+lLnsaSjr0oAXFJRS5oAM5oJJpcYxSEmgANAFJnNKDigAPBppPBxTiaRuVOKAMDUSHuMYpIU4p&#10;t6D9p59asW68CtUyJIkEWRQIfarCpxUgSrUjNxKnk+1L5A9Kt7BShPajnFylQQj0pwg9qtbKUJij&#10;nDlK6w+1SrEKmCU8LxUuQ1EjVMVKq0uKeBUNlpABTu1KAMUdKkoO1L2oxRSGGKKWjpQMSjFLRQAm&#10;KKUjNGBQAlApc0fhQAUlLSUABpRRSigBKD1ozRQAYopR1oNACUvQ0mKWkAlFLRQAUUUgoAWgjikp&#10;c80AJRS0nWgAoPtRRQAUppKWgAooooATvRS0lMYUYpccUnSgAooooAKBRS0AFFFFIAooFBFMAooo&#10;PWkISjFBpaACiijtQAlFKKKYCYzS0UUAFJS0d6ACiiigAoooFIAzRRRimAZoxRiikACgUUuKACik&#10;zzRQAtFFFAAaKKTNAC0ZpKWgA6UGijGaAAUdaKSgBaKKKADFFHajNMAooopABpKKKYC4oooxQAUU&#10;UUgEopaSmAoHNFFJQAtFFFIAHWik6UUDFNFJS0wCig0lAC9KWkozSAKKO1H1oAKOtFB60xBR2oop&#10;AHNFL2pMUwFoNFJSAWiiimAUdqQ8UUAL2oopKQwo7UUUAB5paTpRQAtJjiiigBelIaWkpiDtS0dq&#10;SkMO9LRSUwF4o/GkooAKWko70CF4pKBR0NAC0UUUDCik6Gl4oAM0UnSigAooooEFLzSUtACZ5ooN&#10;FAC0lFFABRS0lAwope1JQIKWjFIaACgUUUAFFLSYoAKKKO9AB0pM0UdqAFo7UUUAFFFFABSUd6DQ&#10;AUUUUAFFFFABSd6X2opgFFJS96QB3opKKYBQaKQ0CA0Ckpc0AIKKKKAEpDS001QhpNMc041E5qkS&#10;2MZqgeQUSPiqkstbRiZykSPLURmqrJNVdp+vNbKmZORfM3NNM1Z/2jPemm47Zq/Zi5jS86l873rL&#10;+0e9KLj3o9mHMafnUvnjpms37R71H5vzZzS9mPmNYzY5FCz5FZouc96T7RR7MOc1PNzThKKyxce9&#10;OFxmj2YcxqrNmpFlHrWUs9TJPmodMpSNVZM1Kr1mpNVlJMisnGxopF4NTs8VXVu1Sg1k0WmKTxTD&#10;RnrmmseKkZG561QuCcE1dk6VRnoAfpK7pyTXQXn/AB7YrG0hQZM571t3g/0c8UipbHO4LzEDpVpU&#10;CJiqquBcsOuKt9V5pD6De9KTxQaNo9aAEpAaUgAUlAC5pCeKUdKTFADGGSKfmg4H1ooAMUmTRS0A&#10;FLmkpc4pAJS5pKOtAC5oJwOKSg0wEI70vajmlwRSASl4xRkelJx0oAUijNIWAoLDFAC5pc0zdRu5&#10;oGPopuT1xRk0CFxS00ZzQc0AOzSZ7U0dKXFAC7h2pM0mMdadgdaAEzSZpetAGKAAGgsaWk60wEzg&#10;0ZpBx70EVIwzS0EUDpQAUcCk70tABSg02igCRGw4NX/vKDWbgcVehJMQFMQ88UlFHegBSO9AHelB&#10;9aSgAIpBRRjNADh6UhoFHegA6UCkwfWlFIBe1GRS03vz0oAcRkDBpPrSc54peTQAZpe1JiigAOfS&#10;mucITTgabKQIyaEBz07F7k59au244FUmIa4P1rRgHFWS9yyo4qQLSIKlApXFYbt5o24qQDtQFouF&#10;hgXmnBadilAouFhoWnAUuKUClcdhMU4UAc0opXGFLiiloAKKKKQBRijpRQMPaijtRQAUd6WjFACU&#10;UEUdqYBRRRQMMUUZ5paBCdqO9BooAM0tJR1oAWikpaQBRRRQAUlL3ooAKTilpKADPFL2pMUYoAKK&#10;KKACiiigBTSUUUAGaWkpaBiUUtHtTAKKKQUgCloooASl7UdaKACkpaTvQAtFGaKBAcUUZpO9AC9q&#10;KKKADiiijrTAKKSikAUtJR1pgLmkoHvS0AFHeiikACiiimAGjrRjijNIApaSgUALSE0tFABmikpa&#10;ADNFANFABRxiijvQAUUUUAFFFJQAtJml7UlABRRRTAKKOlQySENgUATZozUaOWGafQAtGaSl7UAH&#10;elpAaKACigUUAFFFFAB1ooooAO1BoFHegYUUUUALnijNITzRQAUd6KWgAoNGaTrQAtFJS0gCikzQ&#10;TQIUUUZooAWkpKWmAUvSk70E0AFKDSUUALSE0UCgAoozRQAtJRmikMKWkzQaAFpKKKYB2ooo6UhB&#10;R3oopgHSjNJSjFAw60YoooASlpKXFAgpaSigAo6UGkNAC5oozSUAL1oo6UUAFFFFABRRRQAd6KKO&#10;lACZpe9FFACClopKBi96KKSgQuaKSloAKKKKACkpaSgApaSigBaSiloASiijrQAUUd6KACiiigAo&#10;NFH1oASig9aO9MBaTNFFABRnmjPNJ3oADQeaKO9AgPFJRRTATOKKOtBoASkNLTTTEMY1XkOBU7fr&#10;VeXPNaRM5FOZ6z5nNXJs81nzV1U0c82QO9VXkqV+9VXHNdUUZNimTimGQ0w0w5rRIm5L5nvS+ZgV&#10;XOaXnpRYLk/mn1o87nrVfvSEYOaLBcnMxAoE2RVfJNJyaOVBctiWnCbmqoJpy5ocR3LqzHtU8ch9&#10;apR1ZiPNZyRSZoROeKvRNWfFV+EcCuWZtEvR9qmBqBOBUw6VzSN0ITTScCnkUw1I0ROao3HQ1dkq&#10;jP3pDLOjId+T61v3mfs5FY+jDkZrWvmHkGpRUtjCjjCzs3rVhulZ8c0kl0ygYUVfHSl1H0E7UlKa&#10;QUAL1pMUZxSFiKAFxSdRQp45peKAE4owTSnpSA0ALjPFJjFGaM5oAOaKXPYUUAJS0cUcUgEzRzSg&#10;etB60wEzRk5pTSYxSAM5pMc5paTvTACKAM0uaKQC8CjjFJRnFAwzxSdaUc0lMQvSlznrSDpR0oAC&#10;cUmc0uMijbQAdTR2oo7UAGe1JzS8YooATNFFLQA3oc0ZOaOaPepAXPGaM0lGBQMXNGaTFKKBBxSY&#10;zS/SigBCMDirNrIx+Uiq9Pgk2SA0wLxpPpT8bhkGmdKADNLSHmlxQAH6UlGaCOaAFHHWj1oAzRik&#10;AgpaTFLimAHpSZ4pep5pcDFIAzkUgpc8UdKAEyc0HNHFGDQAo57VHOP3TCpAc8VBdMRA230poDBR&#10;T55+ta0A4rKh3GUkjvWtB0pkstoKkFNSpAKQwApcc0opRSATFGKXHFGKAClo4pcUAJ3paP50dTQA&#10;ClpKWkMPrQKSloAD0o7UUUAL2pKKWgBKWiimAlFLQaQBSUDpRTGFFHSigANFFFAg+tFLRQAmKMUv&#10;aigA7UlLRigAoFFFACe1LiijmkAnNFFFABRRRTAKKKKQAaO1HeigAo9xRil4oAO1IKWimMKKKKQB&#10;SUp6YpOlAAKWikFABRRRQAopD1opcUCDFAoooAKKO9FAC9aSiigA96TFFFMAoo70tACUtFFABRRm&#10;ikAc0UZo/rQAUtJRQAZ7UUYxRTAKWkoxzSAOtFKRSYoAWij6UUAHeg0dqKBhRRSdKBC0UnaimAva&#10;jFFJ3pALn0pDS0lABUTxhjUhpppgNChRgU9aYPWnigBwopKWgAooooAKKDRQAGikpaACiigUDCgU&#10;CigQd6KPwoNABRR3pRSGJRR3paYCYpetFFIQnejvRiigA70UdqKYBRmlxRQAlFFFAC0ZpKWgBaTr&#10;RRQAGjtRSUDFpKKWgQUUUUAHWgmijFIAzRRSUwFBo60nQUUALRSUCgBaSjNNdtoyaAHClpoNKKAC&#10;lpKKAFoNJRmgAoooxQAUUUUALSUUUALRSUtACUvakoNABRRRQAZ4ooooAAeKKDR1pgFFGaKQBRRR&#10;QAtJRRQAUUUUALSUuaSgBTSUd6KADmiijtQAUUlFMBaKSlpAGaKSg80wCj3oooAKKKKBBSHrRRxQ&#10;AZpM0GigAzRSUZpgFFFJnFAgNNNLTTTExjVXkGQasNUD1pEmRRmHFUJl4rSkFUpQK6YM55IzJF5q&#10;Blq+6CoGjrpUjFopMlMKVcaOoylWpCsVfLxSbDVvy/UUeXT5hWKmyjZVvyxR5eKOYLFTyyOlJs9q&#10;ueXTfKp8wWKwj5p6p7VYEeKdspOQ7EaR1ZjTFCJU6DFZykUkTxLjFXohyKppxVpDXPM2iXEqdeaq&#10;o3SrCHj3rmkbIcRmmMMU84ApjYxUFFeTpWfcHCk1flzzVC4YgdKBo1NGOVHFad8AYTVDRgCgOKv3&#10;3+qNSVIwYh/pDYqyarRf69vrVs8jFIfQZ2oxSkYpKAEoFLSd6ADFA96OaMetABSUo5o6UAIRxQOK&#10;UDNLgA0AJR2ooGMUALSZwaBSmgBuTR6U4+lJjmgBcjHFFIRijrQAtJSUtIBMGl6UdqTNMBc0Uh4F&#10;AzQMXik68UAUZ5pALSUZ5petMBegpCeKTpS0CA+tJzSkUHFABjAoozkUUAJjFGKXNJmgAzkDFHWk&#10;pTUgJRRRQMXrQKPaigQd+KKKO9MA70oFJ3oBGMUgLsEu8Y7ipCOapRPtcVePIzTASiijOOtABSd6&#10;XrRt9KQCZ7d6XvRjFISaAFFLgUgGaU0AJgijBFKDR1oATrR0NLijFAB70pxTaX8aAEOc1XvWC27H&#10;2qx2qtekCBs00Bj253SGtaHpWVbY31rQ9BTEWkHFSj0pi08CpGL7UtIKcKADFHal70UgACiiigAp&#10;aSloAKKWkoAWkFFFAC0UUA0AHNHOKKKACjrRzRQMKKWk7UCEpaSloGHpRRjNL0piEIoxiiigYYo7&#10;0UUABpKWigQlLRiigAooopAFJS0UwEooooAKKKUUAJiilopAJil+lFFAxKWig9eKBCUUtJ0oGLRR&#10;R0oAKBRRQAUdKKKACkpRSUAFFLRigQUUdqMUAFJS0dqADHFFFGaYCGjpSmkpALSUooIpgFBopaAE&#10;opaTtSAKKKXNAxKU0maXtQAlFFFAg70tJRQAUtJQKAF70YzRRQAtJQKDQMKSjvS9KYCUUUHrSAWi&#10;jtSUCA0UtHFADTTTT6Y1MBg609etNp60AOozSd6WgA7UUd/aloAKb3paKACjpR2ooAKKKSgBcUtN&#10;paACigUvFACUtJ0opAHSjmloB4oAKKKKAE/GjFFL1oGJS0UUAH1ooooASloo60wDFApB6UuOaBBx&#10;RR3ooAKKKKAEFLRRQAUUZ5oJoAB1oooxQAGkpcUlABS0mRS0DEopcUYoEJ2pCAetOpKAExS0UtAC&#10;Ue1LRQAUUUUAFIRml5FFABSUtGKAEpaMYooASloNFABSUtJQAGlo96SgAxRS0fWgBDR2ooHSgApf&#10;pSYpaAExRS0UAFJmlooATvRRRQAUUUCgAxRRmjmgBKU0UZoEJRnNLRTGJRRjNFABRRRQIKKMUUDE&#10;oooxQIKD7UUUAJ2pDwPenUlMBoB65pRRiigQUmKUmm0ABpp6U7tTTVCIzUD1YPNQuKtEMpyVUkq9&#10;IvtVWRMVvFmMikwqJlq2yVEUNbJmbRWK00pxVkp7U3y81XMKxX20banKYo207hYg2Um3npVjZSbM&#10;UXCxBs5pdvNT7KBGc0cwWINvtTglTeXTvLNLmCxEF9qkVeakWM1IsdS5FJCKKsxjpTUjqzHHWUpG&#10;kUPjHNTrxTVSpNtYSZqhDzTG6U80xsVBRXl6Gs+Y1el6VQmPzUDRv6SoEQ+lWb4/uSM1BpQHlD6V&#10;LfnEJx1qSpGJAMzMat9fpVSD/WNVkk/hSH0AmkHFHNHWgApKKMGgBQRSH1owaXBAxQAn0o70pFJi&#10;gAHWk70vSk70DFFLgUnHWjrQIXPek60AUo4oAKQ9aUHmk70gDpQckUuMmm45oAKXNBxjiigBM0Y7&#10;0EelGeKYBil7UgNGfSkMKUdaM0nIpiHYpOKM0hJJoAWkPWl6UlAwoxxSk+lJQAY4o60uPejoaBCC&#10;ilpO9AwHFIetB5FIKkBaMUfjS0CENBpRQelAB2o5oHFIetMAxSigUYwaAAdQa0l5QfSs0csBWknC&#10;CgBOhoNBOaQ0ALkelFIaUZxQAZJJoxxR0opAA4NKeTSYFBOKAA80fSil+lACc5ope9BoATpS9RSU&#10;uaADNUtRXdbkdKuVn6mzLFx3poDOtVw3WtiEcVk2gPU1rxDpQxFpBUgqNaeKQxwpQKT2pwpAFL3p&#10;KWgBKKKMUAL3ooooAKOtFFABS0lAoAUUUUUDAUZooxQAUdKKKAClpKKADtRRR3oAOgoo+tFABS0l&#10;LTASilpKAFxRRnikpAFH4UUUABNBooFMA/CkpaKQBRSUtMApKKOtIBaKKKAE70tJmloADRRRmgAo&#10;IoxzRQAZNHWiigA9qKM0UAFFFFABxR3o70UAGKKKMUAHf2ooFKBQIKSiigYUUdKKBAaKKOtABRyK&#10;KKADrRR7UCgApaSloGJnFFLSUAHaiigUALSc0uKSmIKKKWkAnNFHUUUDDtS9qTtS0AFFBo6UAFBF&#10;BoPSgQlFLSGgYUUvUUhoAKKKKBBTGp+RTGpgNxzTxTKeOKAF70opKWgAopKXtQAGkJoooGLQKTtS&#10;0CEPFM3HdjHFPpMUDF7UtIKB1oAWlpD1oFABRRRSELxRxSUtAAKKKM8UDDvQaSlzQAUUUlABS5o7&#10;UmKYC9qSl7UlAC0dqSloEFFFHegYUZoooAKKDRnmgAooooAKWkooABRRRQAlLR2pM5oAWiikoAKX&#10;NA5ooEFGKSloAKKM0UAFBoooAOopKXNJQAuaKSloAKQE0d6WgBOtLSdKXrQAmaKDRQAUUUd6BhSm&#10;kooAKKKBQAUcUUUCCjtRR0oGFFFBoEFFJS0AFFJS0AFFHeigANFFFABSUtJQAvakoo6imAUUCigA&#10;pM06k96ACig0fWgBOlFLSUCCkNLSUAFJS0UwEpKdTaBCGmmn0lNARmo2FTMKjIqkyWiB1qB48mrh&#10;WmFOatSIaKDRVG0XtV9kFMKVopkOJQMVIYqvGOk8rmq5yeUo+TR5PtV0x0eWKOcOUo+VzR5PtV7y&#10;qDH7U+cOUpeT7U7yat+XSiOlzhylMQ89KeIfarQj707y6TmNRKoh4qRYqnEdPVKlzKUSJY/SpVSn&#10;hKeFqHItIQDHanYpwFIai5RG1RNUxFRN3pDKk1Z05O9R71oy96pMu6VR702NHRaWMQj6UmotiImp&#10;rJNsAxVTVCQmM1JTM63ALE1ZOOKrWwOD9asHNIYUmMUmaUc9aBCYpc0Umc0AG6lBpPbFGaADNBPN&#10;BNHegBM80vajjNJigBaDxQDg0GkALk9elBxmkyaPc0AFL2pR0pKBic0uc0dqQ8UCDNHWigdaYwpc&#10;0nXrSE+lAhT7UCjNHpQAZNAoNG2gYY5pKXGKMUCClpMc0mDQAYpehoo4oAM0HpQDRQAlLmig4oGI&#10;aSnZpPpUgHvQGoFIRzQIcaKTtRnFAC96TmlpOaYC0maKKAJIly4q+eAKr26Dbmp6QATk0meKKUim&#10;Agpe1Jijp1oAWgUUA0AL1HTmkxQSaWgBO1A6UdqUCgAzSE4NHSlzSAM0gX1pSARkUD3oATpWdqjf&#10;IBWjisfV9/y7aaAZajpWrF0rKswcDNasQ6UCLK08U1aeKQxaWkpc0gD8KKXFFABRRRQAUUUUAFFF&#10;FAC0UlLmgApKUUDmgBKWg0nWgBaKSlFABRRRQAUUUUDA0tJS0xCUvU0UlACmkoFLSGJzQaKXvTAT&#10;miiigAoFHagUAFHeiloASgdaCaKBB3pKWjFAwoooNIAooooAB1oNFGKAAUA0UUAFFFFABRRQetAB&#10;iil7Un86BBRRR9aBhRmjrRQIDRRRQMKKKM80CFpCaWkoGGKWg0hoEFGfXmjpRQMKWkooAKKOaDQI&#10;UUlLRQMKO9FJQAvakpaTBoAB70tJilFMBKWiikAUUUUAFFL2pKACjFFFACc0tB60d6YCUUtGKQCU&#10;YpaSmAlIadimmgQ2nCkpRQAtLSUtAw6milpKBBSUtFAAKDR3ooAKTFLQaAEop1JQMTvS0AUUCCii&#10;igA78UUUUDFFFFFIBKKKDQAClpBS0xB2o7UUUAJnigUtJQAdqXrSUYoAO9LSUo60AFFAo70AFJS0&#10;UAFFJQc0DFooooAKKMUUgDpQKM0UwEpRRSUCCjNFLQAlL1FJS+9ACUUUUAFGaMUuKAEFFLSUAFHN&#10;FHagAooIooAKKKKADtSd6Wjr0oAKSjFLigA70UUtACUUGigAFFHSjtQAUUlFMBaSlpKACijtQKAD&#10;2opSKSgBaKKKQBik60tJigBaKSjtTAKWk7UtIAopKXNABSUtIaACijtRTAKDRQaBBSUUYoASiig0&#10;wAikpTSYoATFJTjSd6BDccU3FPxSYqhDCKZipcUmOKdxWIitNK1LikxTuKxDtpCtTYpCOKdxWIdv&#10;NGypTgUignkii4WGbaQrU2M01gewouKxGFOfal21Iq+1G3FFx2Gbc9KULTwKXFFwsMC04LTgOKdj&#10;0qWx2G4p2KUD1pcYpXKExzSEU6kIzSGRMMVE/tU7elQydKYinN0qmOZ1HvVyboapIM3K/WgcdzqL&#10;T/Uis3VCDIBmtO2G23H0rG1FgZz7UhvcZbDC1OaihGIxUmc0hiUmaQ57UY4oAKKO1GDQAUZ5o7UD&#10;rQAY5pTSUcmgAoozR05oAMc0maAeKAKQC96D83SjBFJnmgBenFITRmgdaYADmk707ikNABSUfU0G&#10;gAoxzRSg8UAApeKSgUAGRSg803jtS0AGeaMZ+lHfpRSAXHFJ7Gig0wAUHGKTrS4oAQDrS5pe1GKB&#10;idaKUrS5AFAhmaKKUcVIAeKaWx7inE96TIxTGAGRRikHFOoATHvS5pO1B6UCFPTihQWYCm5zxVmC&#10;PnJoAtINqAUHANK2AOKQ8jmgBDRRzigA4zQAdaKXNGaADpRyOaO1IetADhSEULS59qADg/WgUnvR&#10;zSAU8nFIaX6UmaAFzRnNGKTOKADJ6GsnU3+cLWt61h6lJi4CkU0BJaDgVqRdBWba/dFaUfQUMRYA&#10;6U8daatP7VIwFLxQKWgA+tGKOtH1oAKMUUUDDFL0FJ0NFAAOaWk7UCgAzS/SkNAPFAC0UGk7UAFL&#10;2popc0AFLSZooELRSZpPWmMd0o+lIDQDQId2opM0UgFBpMUA0UwF7Ud6KO1IYUCkopgLSUtJQAtF&#10;J0paBBSZoJxRQMKKKKBBxQaKKACijtR2pDCiiigQUtJS0DAUneig+1ABRR3ozQAdKU0lLQAlFHei&#10;gAoozRQAtJ3oo60CDtRS0GgAFJRRxQMWkpe1GKBBSUtJ0oAKKWjtQAd6O9AooGJS0UUAFFGaKADv&#10;QaKO1AgooooGHtSd6Xij60CCiijNAwooooAKDRxSZANABmil6mjpQAA0YooNAgooooAOBSGlA4pK&#10;YBTTTqQ0ANpwpvenUAGKdSCgcUALR3oooGFJ3pc0UAJQaWgigBO1FFKKBCUUtFAwpCKWgc0CExRQ&#10;etKKBiUY9aDS0CDFFGcDijNAw70UDrQaQgFFFGaYBiilxmkoGFFFAoEFJS0goAO9L9KMUUAFHalF&#10;HagBKO9AooAKQUtFAwooooAKTrS0UCDFAo7UUDExk0tHFFACUUtIRQIKXtSdqXtQAlFHWjFAB3pT&#10;SUpoAKSiigANA6c0tJQAUUUooASiiigAoHFFFABmjrS0lABRR3ooAO1FFHegAooooASilpKYBRS0&#10;mKACiiloASloopAA+lFHNGaACkpaKACiijFABSUtJQAtHakoNABRmg0dqACiiigAoopKYg60Ud6D&#10;QAUUUlAAaKXtSUwEPWg0tJQISil60lMBMUhp3vRigQzFJin0mKYWG4pCuafQRRcRAF+Yg0/bTyua&#10;QAjrRcBuMCgCnEc0DOaYWG4oxmn4oxSuA3FLilxSgUXATHFLilxRikUJjnNLS0HgZpANI44pO3PW&#10;nckelNNAxjCoJOlTtUMmaYilNVOHm6UVcm6VBaqDdCmOO50sQ22w+lc/dtunb64rec7LX8K55vnm&#10;z71LH1LMYAQUpzQvSgmgBOSc0pHFJuK0Ek0AA4ozSfWkxQA6kNHFFIBM0ozRQKYCGl7UdTSUALSZ&#10;NHWgCgYv1ooApKBBiilopAJ9KBS5NIelMAoPWgYzzQRzQACjmjoKOlACZJ9qd+OaTijIAoATvilF&#10;JnJo70AKT1pBS0An0oAKAKME0oGKAAg0YwM0uaQ9PakAUE0Uh60wAepo70Y4oFABSUhHNKKkAzRx&#10;S4yKTFAB1oFGKDxQMKTO44FIfSp4oMnNMQRQ56irqKAMUKgUdaD0oAQ0e1GaKAAZAzQCaX0wKDQA&#10;lFGeaCBQAUYNLSg/nQAmKM0c5pcCgBO9LRgU3vQA7PGKRgcZooBpAIGo/Cg4B4ooAXoKw9RZWuQO&#10;4rc6g1g3m1ro00BZtRgDFaMZ4qhbD5RWhH0oYidaeKYKeKQx1LTe9LSAUUtJR1oAKWikNAB1ooFF&#10;AwPFFJRQAtIKWkzQAUUUlMBc0ZptHegQ7NGaSk70AOpKKKAFFKKTtQKAFJ5opB70tAC9qKSlzQAU&#10;Ud6KACikooAd2pM0meKKAFozSUtAAaOKKSgYtFJmloAKKSjNAhaKTPNKKQwozSUd6YCmgUhopCFz&#10;RSd6dQMSijNFAgopBSmgA4opO9FAxcUUZpO9AhRjFGaKKADNFGKKBhSikozzQAtFJRQAtFJR0oEL&#10;RSd6M5oGFLzSCloAKKKSgBeaKBRQAUUdaKACiiigBKKWjFAgo6UUdqADNGaKTpTGFBHNFL2pAJil&#10;70lHrQAd6WkpaACikpaACkoozTEFIelLSdqAEpwptKKAFpe1JS0DCgUlLQIKMUUh60AKKTvS+9FA&#10;BQf1pKWgANJ1o6iigBRSUtJQAtJ0paDQAdqB1o7UUDAehoxSZpaACiiigAooo5oAWg0maKACiijP&#10;fvQIKKKKAA0A80UUAFLQaTHNAwopDTqAEooooEFFHaigYUd6KDQAUd+aKM0AFFHajrQIKKKKADFF&#10;JS0AFFJ+NGaADrRS0lABxQaO9FABRR3oFABRRmloAKKSl60AJR1ope1ACUUUZoAKKBS0AJRRRQAf&#10;hRQaKACkJpaSgBfeiiigA70lLSCgBaM0UUAGaKM0ZoAM0UUUAFFFFABSe1HvS96ADpRSHmigAoNF&#10;FABRRRQAGkpaKYB2pKDRQAGkpaTFAhe3NJjnNLRjigBKPpRRjFMAxSUtFAhKSnUgoAQikpxpKAEx&#10;SEUrDNHamAxSS2KcaWigAHvRxRRQIKSlpKBgKXFAzQM0gFope1GKACgig0HigYlNPAp9NNICJulQ&#10;SdOlWGqvLmmgKU3INQ2IY3ftUs54NLphBuDTCJsXjhLX8Kw0G6Xr0rU1SQCMAd6zbcfMTSYIsj6U&#10;hFGeaDQMaRzQTRmjrQAUZoPBox70AJk5pc0GjgigBDRSgc0Hg0gDoPrSCjdRnimAEmjNGeaDzQAZ&#10;ooFFIAJoJoxz7UcCmAZoPNJS0gCjOaT3ozimAvpSGjvS0AJxS4pKWgBMGlpe3WggUAAGadwOtNzg&#10;ZNJnPPagB2/2FN96ByKOaAAH1ozRjikPpSAKXFFFMBe1JQelIKACl6UhpetSAntRR7Uc4pgHekY4&#10;FKKVVLMAKQCwxFmzWgigDpTY4tgp1MAJpOlLSUAGKKTtS54oAM4+lBNFGOM0AHBpR1pDQTQAp69K&#10;TPNAoxxQAuaKCaCOM0AKD6igjvSUhP5UgDoaCajdz0FJ5crD7wApgSdSKXvTFglxkMDTlznDDBpA&#10;KxwKwJyDdH61vSYCH6Vz8nN0xB700Bo2w4FX07VRtiABV5KGImFOHSminCkMcKM80gpaQC5ozSbq&#10;M0AOppPNJk0opgLmg0neigBc8UlJRmgBc4FGaQmk60ALnmjNJ0ozQAcijNHaimAdaBRmigQtAxSU&#10;ZoAXnFKKaKWgB1GfWkzRn1oAWlpKM0hi0UmaKBBRmjNANAw60tJ3opgLmjOKbmlzQAtB6UnWjvSA&#10;WjPNNpaAF70nQ0ZozQAoozSUtABR3ooPSgAo70CigAozRRQADrQaKKACiijvQAUZoNJx1oAWlpMU&#10;UAHSl70HpRSAKO9JS0DCiijrQIKAaKKBhR1pM96XNABRmjNFABRiiigQUHpRQaBhS0CigAooooAK&#10;KSl9qACkBopRQAnWlpKWgQUlLR2oAKSij60DDr+FHvR3ooEFFFFABnNFLQTzQAlFFFMApKWkNACU&#10;6kooAXtS9qM8UGgYlLSdaKBC4pKXtSUDCgdaWigQUUD3ooAKSlFBoAKSlooASlFJRQAtHakpaBhR&#10;RRQAUUlKaACiikoAWijikoAUnikpaKBB0oopOlAC0cZooxQAZpaTvRmgYUdqDzQKACg0daKACjFL&#10;Sd6ACiikoAXvRRRmgQdaKKDQAUDmko6UAKaCCKTvRQAYopaDQAlGaWg0AJiijOKKACiigUAA60UU&#10;CgA70vSkNFABRRRQAUH2opaAE7UUuKKAEozRS9qAEooooAOtFFAoAOaKKBTADRRSUgFzSUuMUmKA&#10;FooooAO9FFFAB3o7UUUAJ2paKKADtSdKWigBKOtFFAC0hoo60AFIKXFFABSZpaKBCUd6COaKYBRS&#10;80lABRRS9qAEpKWj1oAQ0d6KMUAJikNKeKO1MAxxSDpS03cCcUCA9aKWjFACZooOKXigBKWjHajt&#10;QAUUUuKAAcCiigE0hi0maU0UAIaaRxT6YaAI24zVeTpVhqrS5HSmBRnPBp2lr++JptxyKm00BckV&#10;QIk1F902CeAKggXCZNMuXLyt7nFTouIxmpGtgJ5ooOKQ0AFHakwKKAD3pRyaMjFBxSACKSgk0oAF&#10;ABSdaUn3pBQApxTSaXtSEUDFFLjNJRnFMBO/FGaUCjGaBCZyaUigDFLQA2indRTe9AC9KT6UtBoA&#10;TkUooFFIAAFFJmjvTAXNITRj1peKQCdeKdSUA0wFGKQ/WlpDSAXtRikFGaACgClo/GgApvSloFAC&#10;EZozxSjFIaADmlzxR2o4IoAOnSprVdz5qHGO9XLVcLmgCZjxTacxzTaACjtR70maAFooooAMUuDi&#10;kGM0ppAAFJ3pR70GmADikxzS5o70AJ1pfakFOPNIBOKa3SnDpimv900wM+4u2jO1Bk1W+0XzdDgU&#10;6T5JSWXilFwuOtAEZutQg+YEMB1FX7HVlvGEci7ZBVFrjIwoyaLK1b7as2MUMDcnUbCT0rnmVRcn&#10;ae9dBdLvhIB5xXNpE0c7AnPNMT2NWAcCrqdKpQdKuIeKTAmBp2ajzgU7NIB+eaXNR5ozigY/NGaZ&#10;uozQBJQDTM0pNADs80U3NLmgBTSZpM0UwFJpBRmkzQA7NJmkzRmgBaSkpc0CClpKM0wF70fWjNIO&#10;tADhS0gpe1IBc0UgpfqaAClFIM0tABSGg0HrQAUZ4pM0UAFKOlJRmgBTRmg0lAC55oo60UDCikzR&#10;QIdSZpKWgBe1FJS0hhRRQaADNL2pKKAFzxSUUZoAWjvSUUAGaWkpe1ABSYFLSUAFLSdaWgAzRRii&#10;gAJo7UUCgYUUZxRSEGaWko5pgBoo60UALRSZo9xSAXtRSUZoAU0UmeKKBi5o60gpaACiigmgQUd6&#10;BRTAOlFFFIAzmjtQKKYBRRS9qQCUUUUAFLikooAWjFJ1paAEoozS0AJQOtKaSmAdaDS9qaaAEp1J&#10;RQAtFFMZ8uFAoGP6UtIBS0CDjNFHU0UAJS0UlABS0CjHNABRR2pKAFoFFFABRRiigAooo4oGFFGa&#10;M+ooAKKKKACijFBFABRRRQAUUdKTrQAuaTOaU0lAC9qKKB1oAWkxS5pKACiiloASgUCjvQIBS0Ck&#10;oAKO9FFABSUtGOaAEpaKOlABQRRS0ANpe9FFACGg0daWgBKO9BPNFAC4opM0dqAA0UUGgAooooAK&#10;KKM80AFFLSYoAKWkFLQAUUUUAFBo70UAJRS0UAJRRjNLQAdKTHFLRQAlFLSHpQAUc0UZoAKKKKAD&#10;NApf5UlABQaSloAO1JS0CgBKWjoKSgAozigUdaYBRmijtSAM0ZopKYC0dKSloEHajtSUvSgA7Udq&#10;KKACiijFABSGl5oNACUmKXoaMUAJjmjrQTij6UABpuAKdSUwEzRmkI44ozigQtLSUooATvS0Ubua&#10;AD60opOSKWgBCe1LiijmkMTpSijGaDQMKYaeaaelAETdKrSnirLVWk6U0Iz7g4FOspGWJjmmXGCD&#10;SxjZAB60wQKA8o596tHgYFV4FzITVgmkMTkUlKTnmkoADRQelJQAEZNLjmjHvR3oAKMUUn40gDGO&#10;tFBHNApgHailpOc0gD6UmTS5paYxoNOo6UDpQIPagAAUlITQAvSjrR2o4oAKM0Z5o70AIaOopcUU&#10;gEopc0dOaAEwRSjpS5GKMigAxmkpc0c0AHaik5NFABQaO1JigBe1HWg0UwDHajHFLRmgBtFFFIBa&#10;TFFHekMXPFXbTmM1R61asj1UmmIsEfnSd6c454ptIAopO9KeKYxAcGlzSDmlIxSEFLjij6UnamMB&#10;mjvQTRQIO9BFKaTHvQAUpHFJ0pc0gA00jK07tSUwKD7VfbJ096mSztZFzkA1NJCsgwwBqD7CmMgk&#10;fjQA77PbQHgqakgXc+7AApI7RF56/Wp8AcDjFFwGXRIiOOuKwEZmlJPWt6Q5RgawJnWKY/Wmg6Gl&#10;CeKtK2BWTFeR9N1WVvEPenYk0N1Lu4qj9rXHWlFyp/iosMu7uaC+KqfaFzwaXzge9KwFoOKUNVQS&#10;808SD1osBa3Ubqq+ZmnCT34osBY3Uu6q/mCl3+9FgJ91G6od9KHAosBLmgnpURfNLvoAkzRmoi1J&#10;uosBLuoyajDUu4UASZyKM1HmlDUWAkzmjNR7qduzRYCTPpSjOKjBxS5oAeKdUYPvS5pAP7cUUzPF&#10;LmgB2cUmeaTNJQAvSikopiClpM0hNADqM803NA9aAHA0ZptGaBjvrS5phNLmgB2c0uabS0gFopKX&#10;OaQxeKTtRRQAtJ3ozRTEKKKSlpDEpaSigBaKTPNKaACiikJoAOlKOaTFLmgAzRSUooAKM0UUAKaT&#10;NFFABQOKDRmgBaM0UUAFJS0CgBMUtAooAKKKKAClzSUtABSGiigYDpS5opKBC0UlFAC0UlAoAXPa&#10;ikoFAC0UUCgA7UUvaikAlLRSCgBaSjNFAC0lH86KAAUGikpgApaSigBaMDOaQdaWgApaSigApaSl&#10;zQAZoooNAwooFGaBBjiiig0hhRR0ooEFFIaM0ALRR3opgFJS0UDCigUdBQAUZxRRQAUdqKKACjtS&#10;GigQE8UUUUDClpKWgApT0pM0UCClopKBh3oxR3ooELRSdaWgBKKBRQAUUUUABoHNFGKQB3pc80lF&#10;ABSUtJQAAUppKWmAlFHU0vagApO9FBNABRRRQMKKKKADrRQaKBBQKXFJQAd6WkpaADPFHajvRQAU&#10;UUUAAoNFFABSUUUAKaQ0UUAFIaKPrQAtAoozQAUUdaKADNFHaigApKKKADrRR0opgHagCjrRQAGi&#10;iigAooooAKKKKQBRRQaYgPWkpe9LQAlJThSUAFFFFAwo60UUCA0lB60tACHrSNn8KWkNACZB6dqQ&#10;8ilVcEmlxmgBv1puz5s5p4Bo70wGqc9Kf1oAxRnFIApD7UvvSKck0AKMkc0DmjrS9KAEpe1FANAx&#10;KKUjNJ7UAJk96Q0vSmswFAEb9KrSnirD1VlpoRnXJwKijcnAzwBUtwAc5qvDzKcfSmxo0rcYj570&#10;9uDilUYUCmnrSAOlIOvNFLxSAOMUlFIaYBzSEGlGRS5pAJk/WlApB6YpaYCd6UUho7UAB4o+lHtR&#10;QAtIKKM0AHBPWjNA6UZoAOlHalxSUAB5paKSgAJFFJxTsCgYmaKQ0tIQdqOoxRS4pjEPTNAo6UAU&#10;CClpKXpSAO1J3ozRmgAoxR7mlHrTAMZoxR0pO1IA7UtJQDxTAbSjpRQKQBS9aSjPNAC9qktX2y89&#10;DUZ55pgJRwRSA129aYadGwkiBpCuODTAZ0pck9aOc0YxSAPpS59qaKUCmAUcgUYopAGPajvSig8U&#10;wE+tHTiiloATHtSjpQKOlAwoHXmjPFIDSEKB6Uq96TvSgDNACE80daXHNBoAZIm8YBrPbTldiX5r&#10;SIpvQ0AZTaXHnI4pn9n4bAbitkijaCOlAGR/Z+ByxzTf7PPZjWuVBHSmhMHIp3Ay/wCz2xw5zUbW&#10;9xF/ESK2to70hiU9qAMdWccHrTt0laBtUJyBS+QvpRdgZ3myc4FKtw+OlXxaqCaT7IvNF2BTFzSi&#10;659anNgM9aabAg5GKOYCP7YM96cLkYqU2uVxtqEWjh+RxT5gsO+1LnrTxOCetRSWhI+UHNVxb3Ct&#10;wCRRzBYv+evrR5wJ4NVPs8h5OaZIroflzRdBY0FlHrTvMHY1k75wfumgSTk420XQrGt5g9aUSCso&#10;tMO1HnzD+E07oLGtvFKJM1k/aJBzg0fb8dQRRdBZmwHpd9ZA1FfWnjUU45p6BZmsH96Xfx1rKGoJ&#10;6ipBfpjqKANPdxRurOF9Gf4qeLyP+8KLAX99JuqoLtD/ABCl+0J/eFKwi1uFLmqwmU9xS+cPWiwE&#10;5NG6ofNBoDg0WAmzRuqLeKC2aAJCaXNRbqUNQBJmlFRhqXdxQBJmlzxUe6l3UhkmaM0wGjdQA/PN&#10;GaaDRuxSAfmimZFLmgB2aM03NLQAtLSZpQaACjrRRQAYooJooGFFGKXrQIQUtHejHNIYgOTilPSj&#10;FH1oAT2NLRgGgAUALSYpaKAEpaKOlIAIooBo70DCiijFAgoo70dqYBRRRQAUtJ1o6UAFFFJQAUtJ&#10;RQAtHeiigANHNJS0AFLSUUALRQKDSAWk96AaKACijtRTAKKKSgBaQ9aWkNACd6Wk60vegApaKKAD&#10;NHeiigAooooAKCaKKACigUUALSUZpKBjqSj+dH1oAKWkxQc0hAelL2pKM0wCiiigYClpOlLQIKSi&#10;igAopRRQAfzpO9GKKAClpKKAFFHvSUUALiijpRQMKKKKAClpKKBC0hzRRQACg0UUAA6UYo7UUAHW&#10;ikpaACkpaMUAJS0lGaADvQaO9GaAEpaM0UAFFFJmgBaKTpS0AFFFFAB7UUUUAFLSUUAFFL2pO1Ax&#10;aKOlJQIXrSUtJQAtFIaU8UAJRR1ooAWk70UYpgFJS4ooAQUfWlopAFFFHagAo7UUnWgBeKT8aWkp&#10;gFFFFIAooGKM0wCjvRSUAKaKKKQCdqWkpaAEpe9FBpgANFJS0AAozRRmgAxRRRSAMUUUYFMAoooF&#10;IApD1paOtACAUGgkDrS8EUwEwaTpzS0HGKBCA5FIykkegp1FAxAB0peMUYoxQAUUxlJ6U8dBQAH0&#10;ooozQAc0lLxSUANGQOaaeaeQCKY3pQBE/FVZTVp6qS8CmhGXduQDik09S0vNST45zTrEDecdKY0a&#10;BI6Uw0rU3vSATFFKTzRmkA0k0DNKTSZ4pgBowaXpRmgBPu0dqO9LQMDikBpD1paBAaOgpCDmloAP&#10;egYpe1IOtABQOKO9FAC0hP40maXGKBh2pOTTsetJQIQYzS0Y4zR2oASlAozSUhi8UFvSjjpRximI&#10;M5ozxRiikMKOtHB6UUxBj0oxRRikAZpetJ04p3agBtFB60AZ60wAkKOmfakGSBkY9qU0ZoAM4pKM&#10;cUDNIAFBPFLwaOCMUAJTX5Wn4xRQBasZMjaatMprMgk8uXrWqG3px0pARZ46UdqD1pOSKYCZxS4z&#10;SfWloASl5ooHWkMM0vWgYpc80AJmjvRQMUAFHU0Zo46imIAOaD14oFGcUhgaUY9aSigAJ54peKSg&#10;0CA4NA9+tGMUmaAHAUmaQHFLx1oAQj2o25p2aOlADSKXbgdaWigBoo70pXFHSgApO9O6CkoAQDBp&#10;SBRnijtmgA4xSY55pxpKAEwCaMYzTqQ9aYCbRSbFPandxRjmgBgjUHkUhjTP3RUhGOKMUARGJD/C&#10;KT7NH/dqXFKRQBB9ljbtUbWEJPSrY4NHegCidOi7Ck/s2L0q+RjmjrQBmnS4z0pv9lCtTbRigDJf&#10;SgRwSKb/AGXxwxz9a2MUgXJoEY39mSqeHNDWMw/iOa3MetNx6igZhfZbtRkEmgx3mOa3dvakKj0o&#10;AwwboHA5pRLdg8rW15Q64o8tfSncDF+1zrwUNL9tmHVGrYMKHqopHgU9VFF2Bk/2iR1Bp41LnkGr&#10;5tIj1QUGziIxii4FIakueaeNQT1qc6fER0qL+zI85ouw0EGox5608ahEQPmpp02LpimnS07cUXCx&#10;YW8jboaeLlf7wqg2lkfcY0w6fMB980XCxqCdT/EKcJlx1rINlcgcMaX7Jc4yGOKLhY1/OX1pwkBH&#10;JrF8i6X+LNJm7Wi6CxuhxShhWF9ouUGStKL+YDJU0XQWN4EetLkVhf2jN/cNPGqMOqmjQLG3ml4r&#10;FGqY7Gn/ANqjuKNAsa+aKzF1RD1IFSDUYifvUCsX6dis/wDtCPcOal+3xdNwosMt4NLiq4ul25zx&#10;TxcxnowpWAlxikwaYbiP1oWdG6GiwDxxQRTTItKrhqLALRRuGaQuKVgFpaQNQCPWgAopcikNAB1o&#10;ooPSgANFGaKACiijvQAUdqKKAEozRRTADRRmjFABS0UUgEpaOaKAEFLR0oFABS0lLQAlLmkzR3oA&#10;KKKKADNHFJmigBc0maCaTNAC06mUooAdRSUvegBKUUUUAFJS0UAGaKKPagAPFJS0UAJiiloxQMKO&#10;aUUlABRS0h5oEGKKKKBhRiiloEJRRRQAUUUtAB2ooooAKOKKKADjpRR3ooASigg5paACkpaKACjN&#10;BFHagAooooABQaKO1ABS5pO1FABRR2ooAKKDRQAfWiiigApKO9FABRmiigAoNFGaACijtRmgYUUU&#10;UAFFFFABRRRQAUUUvUUCCiiigYdqSilxQIWko70UAFGDQaKADFFFFACdqKWk60AFFFFABiiijIoA&#10;TvS0hoFMBaO3FFJQAUUveigBKKM0UAAooNA6UgDpQaDRTAKKKKQBRRRQAHijFFFABRR3ooAKTFOH&#10;WkxTAMUdKWkpAFFFGaAFoooxmgApKMUUAJxS9qKDQAUmO1FLQAlJmlooAOtApRSUAFFBpCwzjNAD&#10;utJR2ooAMjNIaDj0o5oATtTGp5NMJpgQvVSYjmrUnSqc1NCM25qbTs4aqt0HMgx0q7pqkKc0xouE&#10;UwipG4NNJqRjPUmgYNGM0YxQAGjtRjiimIMjHPWgUEZ+tFIANIKUUY5oATPNGeaPelFMAzSd6XNJ&#10;QAvXijpSCjNABnmkpe9FAB2ozRR3oAXkUh60d6OlIAxRS4zTcUDF+tHAFJ9adimITHNKaO9BakAn&#10;NJilyTQKYCYpRwPeiigAzmloHHSkzzSAX3xRikopgBFIDS0Ad6ADqKKMc0lAB1pc0Y4pMcUgA+tJ&#10;16UGnADGaAEzzzRj0oNGeaAGMMc1pWkm6Pb3qgeRT7STZLtNAM0mGD0ph45qRuVzUZ60gAmkzRii&#10;gAAoxg0Cj3oAKDRwBxRTAO9KcUUdaQxKAKOaO1MQuaMUDNHJNIAxQaDkHpQfWmAY4ozx0ozk0p4p&#10;AIOetIV9KUNRnBoABwKTOaU/Wk4HNMBe1GeKOopD0oAXjHWgHNIfalpAFGOaB1petABjmjijtSdK&#10;AFxgmjApAaBQApGBR1FBpMY6UwF6GkPNFKaAAHBoPJzRQOlACUucijHFJmgAFBozxR3oAUUEUd80&#10;gPODQAtHFLikxQAAUuOetJnHHaj3oAOtHajPFFAB0o60vWg8GgBOlKe1JS0AGaTHelzSZoAXGaQD&#10;ilpM+9ABijHNAp3vQA0cUhpSaUjigBuMc0oHejqKCKAADvRt6E0AEUpx60gGkc+1GKdigcGgBm0e&#10;lGxe4p+OaOMUAReWuegIoMKZ+6KlwKKYEP2eMjG0U37LETygqcmk5NAEH2SIfwCmm0jPGKt4z3pM&#10;AUAUX0+Nhimf2Ynqa0ACKWgDCnt2gmQAEqabqMTxQrJGCWPat7YDyRnFV7uPKhlXOO1AHO/2lfrD&#10;s8k4+laNnBNcWwkyyn0q6lxA0ZRoT5nbirduoSHGMZoC7Mie3njiZvMY4qtZTXUsu1sj0Nbs0XmR&#10;lc4qCC3kRwXIIHTFAFaRrmNSXbgUi3E/l7k5FaUsSyoVYcGmw26QJtUcUAZ4u7oH7tKLq53ZP5Vp&#10;bAeo5qs1nuuBIGwO4oGQnUpV/gNA1V/7hq75KEfdFN+zRn+EUCuVRqx/uGnjVkPBOKn+zR9AtRPY&#10;xNzjrRcY4apH/epw1SI9TUP9mxDmkbTo6LhoWhqMR/iFKNQiJxuFUW01SeDig6aMfKeaLhoaQu4z&#10;/FS/a4z0YVj/ANnyA/fNKbCQdHYGi4GwLhD/ABCgTqT1rG+xTA/fNIqOJCiud1MRuiRfWlDj1rBb&#10;7XGSBk03zrwHpRoB0ORRurA+2XSdVJp39pTjrGaWgWN7Io4xWENTlHVDUg1ZwMlDRoFjazS1ijVw&#10;exqSPVVc4JxQFjWorNbUAnNLFqKyninYLGjijHeqZvAoyaat+jn5TmlYC8famk4qt9qA60C7jbow&#10;osIsbqTPpUHnp60vnr6iiwE2aAc1CJV9acHHrQBJmimbx60bqBj6dmowwp4NAC0opBzSjFIBaM8U&#10;e9KBTASilxRigBKMUpowRQAlFLzRQAlFLikpDAUUuKSgQGiijFAB0ozRRQAA0tIOKKAFNJRR35oA&#10;WikpaADtRRSUAOzSZo7UUAFFHajFAB3oFFHegYUUGigQUUUdqACilpM0AHelpKKAFxSGg0CgAozQ&#10;aQUALmig0UAFFFFACUUUUAFJ3paSgBc0UUUAGaSlooAO1HNAooAO9LSUvagYUgooFAgIoxRS0AFJ&#10;S96KACik6UtAwopKWgQUUnelJ4oAKKTNHegBc0nQ0ZozQAUppOtFAAaMUCigAoxRRTAKKKOlIBKW&#10;ik7UwDFFLQaQCUUUUAFLSUUAFFFFAB3opaCeKAEooooAMc0tJS0AFFFFAAKKBSUALR3opKAFoooo&#10;AM0d6KDQAlFGaKACk70UtABiiiigBMZNL0oBooGJnmkwCc0bec5peKBB0ooNAoAKSl+tIaYDSOaY&#10;w4p5pjHNAED5xVOXmrknSqU1NCM+ZwrVcseY8+tUpk3Pmr1mMRUxrYsEcdeaaac3TrTKQCdKOhoo&#10;oAXrTaWkoAAaXtRgCkpAFBpfrSdfpTAKM5FGDRQMQUufalFJmgQZpRSZpcUgA80nSjFGaYBmigGl&#10;oAaM0tLSEY70AB4FKKTHFL2oADRnniikHBoAO/vSe9LRQAlOpM4ooGFBooJoAUUmOaO9LQIQdKU9&#10;KMUmKADvR+NJRQApFGaTPFLjNAADR3pM0d+KQBgUHrxSg0lABR0paTvQApPFRco+alxxTGBxQBqW&#10;0nmRj1pzcDpVGykwdpNX3Geacl1FF9CMc0dDS4NHSkMPrTSOOtLnjFJQAoBoozSj1oATFKMCikNA&#10;DiRTenagc0uaQB70me9KRmkoGLk0daQ8UuaYgOBSdKXFIc96QBjJ4pfY0lLu9aADik+lLxQKAEox&#10;SjrzSd6AF6iiiigAwRSmg8U09aYC9etGaKKQB3pRijtigUAISSfalpMd6U9aADigmk6UUwCl96bS&#10;5oAXJxzSCjNAoAWgijjik6cUAAoJNFFACijOKSlHvQAdaMUYx0o5oAKMe9GaKAF7+lLkHNNzRQA7&#10;rSEAUgzQP1oAXtSClFBOKAFJpp4o96Bz16UAFB9RRQOKAFxk0GgUHrQAgpQM0A0c0gFpDzR1ooAO&#10;fSjGaOtGcUAHpRyKTNKDQAE8cCjtRnnNA60AGB+NJilNJnnNMA5pQQRzSZ55oNABQOlNLAd6aZR9&#10;aAJM0uM9qjVmc4RST9KmFvORnyjSuBGEGc7adgYpTDcAf6pqjbzV6xMPwpgKeaMVGZdoyUNL5vHQ&#10;0gH4paZ5wxR5i+tMB5FJijcDQKADkUtOwD3pvQUAFKRQOaQ8CkAd6CtHWg5FMYmKMYNL2FIc5oEG&#10;KXANLjFJigBCMnNM8hA+8L83rUp60E0AMI7ik2g9qfjjNAFADDGO4FJ5Sd1FSY7UGgCIwIf4RSG1&#10;iI+7U3PSjmgCuLSIH7grDvNPnlu2ML7VHaukHFQSwt5gkiIDehoAwBp97G6szZXPNLcQ3SzEw8Li&#10;uhxPOR5oVQPQVHLE0Mm9F3KeooC5zhe9XnBNPM0yMvlxkZ610Blhkj2rAwc98VDJbLGAXHB/SgLs&#10;x2vLlBllyO9W7KM3kbSxkj1FX0023kjLeaAMHgmnafAsCuEGFJoC5RNpcA4DGj7Pcf3jWwRzSAAH&#10;pQFzI8m5/vGmk3aH1rZ24oKigLmP5t3jOKUXdz3U1rFMjoKQRqT0FAXMsX04/hNPGpyL1Q1f8lM/&#10;dFIYI+6A/hRqFymNUY/wGnjVeeQasfZ4z0WkFpHz8tAXGLq6dwRUg1WI96jNnEeopv8AZ8J7UAWR&#10;qkP96njUYiPvCqI06ME8Uw6YgPWncNDTF/Cf4hT/ALZEf4hWV/Zo25DYqM6eyj5XNFw0Nv7TGT94&#10;Uvnp/eFYP2Kf/noaT7NdAjD5oA6DzkPel8xfWuf8m7H8ZpP9NBwDmgDot49aMg9654veg9c0fabx&#10;O2aNAOhyMdaCcYrAF9ddShpRqcw6oaWgWN4EUtYQ1dumw5p66x6qfyp6BY28UuBWMNZT0NPGsx9w&#10;aVgNbFJis0atEe4p41OI/wAQosBfxRiqgv4z/EKcLyP+8KdgLOKSohdxn+IUouI8/eFKwEoFBHNR&#10;iePP3hTvNQkfMKLAOoNJvX1pdy+tFgDFFLuFHFKwCEUUvFGBTAbRinACjFACUlOxijFIBKMUvejF&#10;ADcUtLikxQAUlLijFMBMUUuKXFIBuKOlOwaMetADaSnYo4oAbS0UnSgAopaMUAJ1ooo70AL0pKWj&#10;FACUvekox3oGLSYpaKBCUUUUAFApOlLQAUtJS45oASj60tFACUUtJjmgAoooxQACjtRRQACiiigA&#10;o70UUAFFFHagAzSGl60UwEpaKKQCfSjNGKWgAoxRRQAdaKKKACkFFFACikpaOlABSUUtABSUtFAC&#10;dDR3pe9LigBMYo70YzRQAUUGigANFBpKAAcUUUdqAA9aTtS0dKACikNLQAGkpaTNACikzSg0UAJz&#10;+FFLSUAHeg9aKQj1NAC5pKKKYDTUbVITxUbUAQyGqU3Q5q5J61SmNNCM6Z8NitCzwYgazZ8b61LQ&#10;DyBTGtiUjmmU88mm4A71IDcc0Z4petJj0oAAaM80HrR3oAOo96BR0pM0ABpAMGl60tMBM88UhpRR&#10;1oATkUo9hRij+VABRk0d6CBigAooHFL/ADoATNGcCikJoAUg0lLnIpO1IBaWk9KCaYB1pOaOe1Lm&#10;gBKUZozQTQAcUmcUUE9OKADrSiijNABRQKXpQAnagdKXtmkoAWikzzRQAUHrS8CkzQAn0pKUEZo4&#10;JpAAooxSZoAWlpO9FAAfUUbvWjvRigBEOyQEVqxndGDWS3TIq/ZyblwapaxsTLR3JjwaaacwNM78&#10;1JYtJTqQg+lAhDxSjmkzSgigAzRjIzQRzR0oAPagUmM0YxQMWg0dqAKBBS8Yo6Ckz70ALmjOeO9J&#10;niikAc5xSHFOPWkwDTAMcUdKQ9aXBxmkAp56UmfajNLnPTrQAhNLijHekzzTAXmikJpaAE70uaOo&#10;pBxSAWjHelzRQAmc0uRSY5pSKAE4o7UYopgKBSUDNB60AFGc8YoooAM0o4OaQ4IooADzzSimjrSi&#10;gBcUUZxR1oAXPFIaTqKMcUAAFKeKQe9BNAC59KB+lA4oIoAXtSZoHBo70AGaQinAgHJ6UhxzjNIA&#10;HIxSnGKTGaBTAKBxS46UE4pAIDRSnmkzigAFL0pB1oJ9KADNFFKBQAfSk+tB60dR15oAKOnFAo70&#10;DCgn86D1pf50xBSUvvTXOBQgGu4X3NNO5xnO0VVnulh/2m9KpM9zcnO7YvpT2A0XuLaEfO+41C2s&#10;Qof3cefwqqlig5f5j71OsMafdUUgHw69JG+4WxYflV0eJCf+XF/++x/hVEYzSnH40DuXD4lYf8uD&#10;/wDff/1qj/4Sabd/x4nb/vVXxRj2p3YXGT+IJZG5tMUq66R962NLtHpQEXHQUmxDhr0BPzQkfhT1&#10;1axkPzDFQmJD/CKja0hbqgoGaCzWUg+SYD8alEXH7uUGsVtOiP3cqfamfZriE5inYUBobrCROoz9&#10;KQMO/BrHW+1CA/MA4qzFrcTHE8RU/SgLGhnnrTu1QJPaXH3JNp+tTbHI+RlYUWACMUpNMLFeHUip&#10;M7loATpS8EdaTPFJjvQA4ZPAoOPxpAe1L9aAExkUvQUgyKUjgUAHam040UCEBpT7UhHeloAD2xS4&#10;pDwBijtQAdvegdKTFL2oAUN2NKf0ppozQAdD0FDKHBDDINGPelxQIhFpFnIBx9alwqgKvSl5Apvq&#10;aBgOlA96XpSDFACikx60vQ0mc9aADOOKOc0HrQKAEpe9L60UAJ0oA45o60UAGM0AUClGAaAE28Uh&#10;FOJzR36UANPSjANOApKAE28UBRTqTtxQAhA9KQgU4jIooAbtWk2DHSngUd6AGbE24wKaYUP8I/Kp&#10;OpooAh+zRk/cFI1rFjlasUhAzQBV+xQ/3eaQ2MRHSrYoHFAFBtOjY+lNbTVIznFaIIANN3rRYDNO&#10;mn+FzSfYJf75/OtIyKDwaTzB2BosFzPNjKOjn86abW4B++a0svnhDRtmb+CjTuGpn/Z51/jNGLhe&#10;5rQ8qc9Ep32ec9hRddw1Mv7TdKcYNOF3dAZI4rQ+yTHsKDazdCBRfzAojUps/dNO/tZ16qat/ZZO&#10;6LTTaO3WIUX8xkI1kdwacNZTvmlNm3H7kU02Y7w8Ci/mL5Ei6zH608axH61V+yR/88yKY1pGTkgi&#10;mBoDVYW/ip41KE/xVl/YoTxnFJ9gTs5o1C6NcahCf4hThfwnowrG/s8E/e4px0/jhiKANpbqMjhh&#10;ThMh/iFYRsZV+45pn2e6GcucUgOhEq+op3mr61zrRXSdGNH+ljncaAOjDr6il3Cua8+8QdCaX+0L&#10;leqHFGgWOlDL60HBrnF1C5bohp/9qTJwynNGgWN/ijFYI1hh1U04ayf7pxT0A2iKMVkjWVxypp/9&#10;rxHvRYDTxRjiqC6pCQPmFPGown+IUWAuUYqsL2I9GFPW7iP8QosBNigCoxPGejCneen94UrAOINJ&#10;QJFPcUeYp7iiwC0Y5pPMX1FG4UWADRS5FHFADMGlxTsUvFFgGUtOxRjmgBuKDTqMYoAbR2p2DRt9&#10;aAGjkUYpcc0uKQDcd6MU7bQaAG0YpcUuKYDaKUrRigBtFOxSYoAb0paXFFACUUuKKQCUUtJTAMUH&#10;NL0opAJRS4o7UAJRRRQAdKKPpS0AIaKDS0AJ3o70tFACDrSnrR3oNACUUpooASgUYzRQAlFKetIa&#10;ACiiigYGijFFAhKWjFFAxKMc0UpoASgE0UvSgBO1FLSUAJRS9qKBCetJTulNPNMBDUTVIaY1AFeT&#10;mqU3SrklUpuhpoRmS8yfjWvAMRAe1ZLZMwHvWzEMRj6UFCN1ppp5FNIxxSATmkp3akoEAoz6UdaO&#10;PxoATJNGKMClHFACUuaTOe1GeKYBRRnIoJxQAd6Wm570vXmgAooxzSe1Axc0ucimkUtAg5pOtL1p&#10;KAFoHNJmlzxwaADBpfrSZoFAB06UZ5opOlABgZpc80UYFAB3ooowfrQMKTNLzSUALRzQKDQIUYxS&#10;EYFJiloAMA0GkNGaBi4OKTHFLSZ5oEGKAKUdOaTpSAU0nB+tL1pDQAd6M0A80Y54oAM0daUUGgBr&#10;DI6VJavsemdqaDtkBpxdmDV0bGAy5qM0QPuQc0pGDSasxRd0N6UE5HpQcZpKBi4puOaX60vFAACa&#10;KPakpAGaX3BoAyKOlMBRyaSk6UUAOB56UmOaXOKTODQAlKDxSZyelLigA70YoNJQAufWlApMUdOl&#10;ABgUoFJQSRQAc54o4zS59KTqc0gDFGKUmjrQALil4FNxzxS/zoADRnijA9aM8YpjEyaWkHtS9OKB&#10;C5puaXvR26UAGe4oFIOKMHtQAppM80vakxigBaKM0nWgBcUh570ueKMUAAJozmkIoxQA4cUGkByK&#10;OaAFxgUUmaXNAB0pe/NNJ4o7UAO70lLikNAC0nejFBPFABjHejNBPFGeKACjGaQnmgn0pALQDRQO&#10;aYBjNA5oFJSAWkyRRnNL1pgH1pB1paTpSAXpRmjrzQelMAzzSnnpTaXrQAAVXvJNkfvVkEVTveq/&#10;WmgZUjhyd7cn3qbAHal42+1J0pAGMCig8CjFAAetBFB6UDpQAUUcUdaAAUY9KOlHSgBeKTOTR1oo&#10;AOlA60p5o7UAIQPSo3hjc/MoNSUZ4oApvYRk5TKH2pqre2/MUpYDsavdqKB6kMesuhC3URx6ir8V&#10;xa3PMcgU/WqbxK4+YZqq9ghOUJU+1AaG5sdR2Yeopu4Z7j61jJNfWvCnzEHrVuHWYZMLcJsP0oA0&#10;AcilximxKs/MEgIPbNSOksfEiEe9AhuPSlB45oz3FJQMXrSZ4pQM9DzSdKADtQKUDJpDwcUCCl+t&#10;FJ7ZoAXrRnHFJS54oASl6ijPFFABxRR1oxQAooPWkziigBSTjFNFOHpSGgBKCKXnFA6UAJn1pBS0&#10;tABjigDjmkXPNKD3oAM9aKAMjNJQAvAoNIeKUc9aAExS+9FHTigBM80ZxQT6UZoAO1HSjtSZoAd9&#10;KM9Kb2pRQAc0dqD1phcL3pgPHFFRbi7YRSTVmOxnfliEFK6Q7MiyKRpBnC8/SrfkWlsN00w/E1Vl&#10;1zS7ZiEG8j+6tNRk9UibruNPmH7sZ/KnCGZxzhaz5/Es8uVt7faPU1Ra61Oc/e2iiyW7Hq+hvG3U&#10;D95MB+NML2MX35gfxrB+x3UnMk7H8aeulx9XYn8aXu+bCzNVtU02LOPmqF/ENsP9XCT9BVZNPt1P&#10;3M1KLaFOiD8qLrsO3mI3iKQ52W5qI63fN92LFWBGg/hFO2jHSnzPyFZFM6nqbdEApPt2qE5q9x6U&#10;oAo5pdwsuxQ+16rjg0n2vVf71aGMUEUc0u4Wj2M/7bqg5OKUalqYP3RV4gUmB6Uc0u4Wj2Ko1nUF&#10;6xZpw1+6H3oDVgAUFFJ+7RzSCyI18RHHz25/Knrr9sw+eIj8KPJQ9VFRtbRE/cH5UX8kFkWE1bTp&#10;OvH4VKtxp8p+WQD8az2sIT/AKibTIT93I/Gi67BbzN+C0gm+5OPoDUx0xx92UH6iuYFhJHzHKw/G&#10;p459UtgRHcEj0bmn7j6tCs/Jm41ncL/CG+lQsrofnRh+FUY9e1CHiWFZB64q1H4mhIxcQMv0GaOW&#10;+zTD1Q/cppeOlSx6lpV0PvKp9xipls7eUbopsj2OaHGS1aC67lMqPSgxqV6CrMlhMoyrhvaojFMg&#10;w0Z/Cpuh2ZEIl64FNNvGeqjNSltowwI/CkDA9DTEQm1i/u0C2jC9KnyCaUcCgZUazjI6UxdPiVs4&#10;zV3jPNLgZ9qQGc+mpI+RxSNpg7NWiBR3oC5ktpzk/K5FH2Gcfdc1rGkxQFzJNpdg8P8ArR5F2Fzu&#10;Oa18UY4oC5kBbwYyxpPPvVOMGtgrxSYHcUBcy/NvFGc0C9uuBg1qbR6U3ylPQCmFzO/tOdOCpJpw&#10;1iQdVNXjChPKj8qQ28ZP3BRqBVGsP3Q05dZ/vAipzbR5+6Ka1lC3VaNQEGspTxrEZqL7BCvQdaYd&#10;Pj5oAt/2tD/eFSLqcLAfNWadMTPBND6dkYU4pDNYX0RP3qd9sj/vCsE6bLniQ0HT5wBhz+dMR0Au&#10;4v7wpftMfHzCudFjOOrmj7LcDne3tRoB0gnT+8KXzU9RXMiO7J5YgUNLeRHAyfeldAdOHX1FLuU1&#10;y/2u8UZIoGqXAONhzRoFjqMj1oyMda5r+1p1xlDmnjWJB95TT0Cx0WR60d65/wDttQBkHNOGt/7J&#10;NLQLG9im444rHXWoyOeDTv7biB60wsa5GBRisxdZhbvinjVYD/FRYLGhijFVBqEJ/iFOF/ET94UW&#10;As49aTHNQi8iPRhThcxn+IUrASYoxTBOmeopwmQ9xRYBcUYo8xaA49aLAJil7UuQaMiiwDcUuKdk&#10;Yo4xQA2kp3GaXAoAYaWnEUECgBlFPxRigBmKKcRRjNADe1GKfikxSAZSYqTFIVpgNpMU6jFADaKd&#10;jikxQA2lpcUYoASgmlxRikMSkNLjijbQIO1J3pcUUwG0h6048UmKAGNUbe1StUbUAVpKpzdDV2Sq&#10;M52g5qkIzzzOB71sLxGKxkbdcD61sj7opFDT1pDSmj8KQhozS9qM8YpvOaBi0neilpiCkozziigA&#10;oODQaKQwAFBGeKBR1piEwBS9qTvS5oATmgUpoFAwoo70hPNAhelLSDFHBoADSYpcZox6UANOQaWl&#10;IzRjjmgYmaKMUuMCgAB9aKQUY5oEKOaXPpSUUAHXk0ZFJRQA4Gim0ucUALmkzRmjigBpyRQp/OnE&#10;ZoAHSgAope1JQAlMAIbOTinc0VIC/SkANHfPejdzzTAXtRigGlyOlACd6WkxRigAxTHHFP5oPSkN&#10;EtpNg7Sa0cfLmsRWKSZrWt5A6Yq3qrkfDIGXmkqUjFRnk1BQCjjNHSjFMAzz7UuRikxSfhQAtJ36&#10;0po60AGKOoo698Uc0AGOaCPailPSgBoxRR1FGaADvSmkp3BFAATwKSkzS5FABmg0CkJwaAAcUuOa&#10;QGlB70AGaWk96O9ABkg+1GM9KAexo6dKAF6D3pD0o70Y5pAA6UHrRmlOKYAKQk0uMHiigBM57UoN&#10;AHNGOaADPNJ9aKD7UAFKBSYNHNAAeD7UvTpRjHNGeaADBo5pcnPtSHnpQAUE0Z4ozQAvGaOtJThQ&#10;AmaPcUUY5oAKKOvFLjAoATNGMiiigA5pKXOKO9ACdTTsDtSZpKQBS45xRRmgAopBzQaYBnnml6mg&#10;HORQM0AB+tAGaQmlBoAPpQTijpSUgCjNKuO9JimAVXuRkc1YpkihlxQhGcrFDtapaZKmflPB7VGr&#10;sh2vQMnoJxSKcjNBHrQAuc0Y4o5FICaAF6CjFJ3o4oAXHNJilzgUlAB0oHNLSE0AKTiikB5pT9aB&#10;iUUvpRQAZzRmjFL9KBCGilPpSdKBhgdKikt45B8yipaXHrQBR+zSwOHt5WQjtWrbeIHTEV9D8vQy&#10;L/Miq5HNIyBhggEUAbG21u08y0mQk87c/wBKrEsjbXGDWM9oUbdAxRh6VLFqk0XyXS7h/eoA1u2R&#10;RmoY5EmQNC4PtUoOeCMEUCF5HSjBo70ucUAKV70YJpA3rQOlAC8AdQaODTetBIA4NAC45peMU0dc&#10;0tACA4pSc0Z7UuO9ADaKU0cUAFAopOc9aAF6UZ7UHPWkoAD1pcUgpaAE55xRg0DqaU0AAOKPak60&#10;p4oACOaOvSk60vOaADNH1oFJ360AGMUACjFGRmgBwAPWmHrQWA6mmFyeFGTQA7dik8wZwBk1GwCr&#10;mRwoqnNqsEHyxLvb2ppX2FdGjh2GW+UVBLcWtuMyPk1kvcX130yi0senAndKxY0Xj6js/QtNr5U4&#10;tockd8VDJf6pdZzIY1PpxU6QJGMKop4x6UKT6aA0uupQFg8hzNKzfU1PHZxIOFBqz2oxSavuO/YY&#10;EUdAPypwWlxQaBB2oFGDRnigAxR1ozk0YoAXHFFFFADeacDkUYGOTSUAKTzQTSGgdaYC5zRkdMUh&#10;FA4pALwT0o6UUDpTATNGMdaWgnigApKKXqKADrxR9aMcUnagBCAe1MaFX6qDUvFGaVgKr2MT9Fx9&#10;Kh+xSxtmKZ1/GtCk6ULTbQd77lYXerQ8Cd2A7E1ag8RXUfFxBu9xR1pu0HqKrml11JsjQj8Q2Mxx&#10;Kpj/AN4ZqzHPptzyskWfc4rCe1ibqoqE2EecrkH2pe694/cOz6M6Y2MEnMcn5HNRnTpB92TI965x&#10;beeIfurmRfo1Sx3mqW5ysxYf7XNHudG1/XzD3uyNprS4T+EN9DUTCRPvxkfhVOPxDeR8TW4f3HFT&#10;p4miJxNbso9uafK+jTE33TJN4pdw6ipY9W0y5wCwU+jDFTqtjN/q5EP+6aTjNbxDmj3KeaUc1cNh&#10;C33ZP1pp04j7sn5ipv3Q99ir06DijFTPYzL90gioDHKM8c0KSCzFPpSDrTSko7UbJR2p3XcLMcaA&#10;cCm7JT/DSeXL6UXXcLMeecUd6Z5c3pT1hmPO3ii67hZhjnmg8Uhjmz0pfJnLY2UXXcdpdg7UU4W8&#10;46oaBFOOsZo5o9w5X2G470pHOaDFN/cNHly/3DRddw5Zdg9qMA9aAsg/5Zmm4cfwH8qNO4Wl2AL2&#10;pSDnGM0n7z+4aX5x/AaYcr7BtBPSkKDuKDvznY35Up8zHKH8qQuV9hpRSOlN8iPP3RT/AJwfuH8q&#10;Ql8/cb8qA5X2IzbRk/cFI1rE3VBUhZ+flP5U3Lk8KaegWfYhOnwE5KinLZRdMVL+8I4TmlMcx6Cl&#10;ddwsym+mQsSRTV0yJeOKvCGUjBNO+yt1LYovELMzX0yM+gqNtNTbwa1hag9XpTBEOrj86NOiYr26&#10;mC1gwPDn86RrOUD5XNbM4to42beMj3pY5rPy1JdaaTe0WHNHuYZt7hR8rNmmkXiDILE/SujW909T&#10;yy1L/ammr0ZPyqvZVXtEXtILdnLA35G47h+FOEt+nY11H9r6d/eX8qb/AGvpx/u/lR7Gv/KHtaXd&#10;nMf2hfryUbH0oXVb0n/VsK6VtV0sgj5D+FU2vtPZiVCgUezrdYh7Sn0Mg67cR4Uxtn6U8a/MPvI3&#10;5Vo+Zp8hGdtPMNjIP4aTjUW8Q54dzOXxGR1BqVfEidDVo6bZP0Ipv9i2bZ5pe91Q+aPcaniGDu1S&#10;DxDb5+8Kgfw5buchsfSmr4XgA+/Sv5Fady8uuWxGd4p41q2PRx+dZLeFkLfLIcfWnjwntGfMOfrR&#10;fyE2luzW/ta2P/LQfnTxqlu3SQfnXPv4bcOcO350o8PyqOHb86ev8o9O50A1KA8bxS/2jB/fFc//&#10;AGJKi53mkGkyjkv+tCu+gm13OjW+hPRhT/tUZ/iFcz9lmTo3SnDzl53UfIeh0v2hPWgzoO9c6J5f&#10;WnfbHTk0COg81TS+YK53+1gODUqarER8zYosM3vMX1FLvUjg1i/2lCej0f2nF2YU2hG0GBpSVrGG&#10;pxZ+/ThqEefvikBr8UcVmC/Q/wAY/Oni9Q/xiiwF/ApdoqiL1MffFKLxf71FgLm2jaKqi6B/iFL9&#10;pGfvCiwFgrmkKVD9pB7ilFwPUUWAeUpjJQZwTTTMKLAQyJVK4T5TV5pAaqzNuBHamIyYlBugK1u1&#10;Z0YH2s4q+c0hgxppbikzk+1G31oAO9IeaPpS0AJRg0ZpOTxQAtJnnmlo470AGaCDR1ooAOnBozSc&#10;k0UALjNGKTvRmkAoopM0vegBMc0Uvej8KYBRxRRkUhhnijNJS5pgApeopvegUCF9qOKMUlAC9eKM&#10;YpOlLSAAKOtGaWmA0DPel6UUvGM0ANoFL2pQOKAG470tL2pORQAdOaKKBQAlApcUYoAaTzR2pcUm&#10;KQAKWkINANAC0lLgYoFABmlzmmmloAUe9JRR0pAMccZqS1m2nBpDg1CxKNmmnYGuZG2jBlppU+lU&#10;7a5BGCavA5GQcim1YmL6DMetJ0qQ89KbjNSUNIzSUuKSgB38qbyKM80tMBM0ucc0HHpSdaAFoNJR&#10;xQAZozQPakJHpQAtApM+1L1oAKUDNGKBQAbaTvS0dDQAlAFFGaAF6d6UGm0CgBaO9JzmlJ4pAFJS&#10;r70h68UwAZJpaaKdQAZozmlpOlAB3pQaQUd6AFPWiko5oAXOKTNJml5NACjFIaMYoz2oAUe9B9aO&#10;D3pAaAF7UlKOOtHBoAB0pe9JnFA5oAXNJS9KCcigBP50cnqaKcOM0AJRmikNAAcUY4oozigBaTmg&#10;Gg+9ABSgcc0g9qQ0AKc0dqKAcUAJ0paQ0o6UABHTmgdetHakzzigB2MmkNJk0tAC4o6GkHJpSPeg&#10;BOpopB1pe/vQBFLEJB7+tU3TnZJ+BrQprxrIvSgRlsskLcHK05Jg4x3qdo3i7bl/lUTwpKMocNQM&#10;eG4ozVcmWHhhkU9ZlboeaAJc0uKaD6UuaACjFFKDmgAC880uBik3DFIM0AOxSYoJNIc9qBi0h4oI&#10;PSlAyeaBETs/RRmnIJO9WI1TBLEDH60nmKwIAHtQBGcDk0dsijaW4pNpVipoAX3pc5FIaKBig9qD&#10;SAUtABUbxq+QwBFSUnbmgRSNtLC2+ByParcGqgER3SbT0zTjyKikhWUYYZoGaSkMN0bbl9KUNnjp&#10;WGEuLRt0DkgfwmtOy1O2uGEd1+7c9zxTEy32pQeKWaIRHMcgkQ88GmAg9DSEOpMCjtS9RQMCRgYo&#10;yKQe9LQAA0ueMUnejigBKMUuO4oB4oATJopcUlABknmjrS9KTvQAGl7Unel9qAGgU7kCk78Ud+tA&#10;B70HkUUZNAB0NLnHNJ360dR1oAXNNPWkZwtM3M5+WgCQsAOelRl9xwoqKWWGEZlkGfQVQm1OSQ7L&#10;ZOPWqtpcV77amjI8cQzK4+lZ82rjlLZMn1qutrJO26dz9Ktx28cXAUUuZdNfUdu5T8q5ujmaQ49K&#10;sxWkUQGF59asY44oAxSeu4722F7egoz0pKXuDQIMEGig0dqAEJoHWijtQMXtQDSUoJ6UCCjpRk0c&#10;4oAMe9GTRQT6UAANGeaKB1oAQkjmlB4o7UnI7UAOzikz6UY4ooATPNLmjGaMUwFFGeaTFFAB0zR2&#10;4ooxQAA44NGc0EUYoAPagmjFIVOaAClpKXrQAZxxRRijGB70AHIo6UZoFIA60YxS0maYCCl4NIKX&#10;k0gEwKa0St1UU49aAaLILldrOJx90VH9hVfuMQfrV3PNIQOtCVth3KiLdREGO4YVN9u1NDxKD+Aq&#10;WjAq+efclwg9WkRHVNU6FgajOpah3FWMUHmj2k/L7g5IdisNUvhj5KDql8T9yrOBSbR6Clzz8vuD&#10;lh2K39pX392j+0b7P3as49qMA0e0n5fcHJDsVhqF6pztp41e+UEbeKmwM9OKCB6Ue0n5fcJwh2Ih&#10;q9312fpUia5dKeY8/hRtHpS7R6VXtpWtZfcHs4dvxJV8QzjrDTx4jOeYSB7VXKqO1JsT0pe0vvBf&#10;iHs49395d/4SKLP3JP8Avkf40v8AwkUP91/++R/jVHykI+6KPJTrtFLmX8iF7JfzP7y9/wAJHB/d&#10;b/vn/wCvSjxFbn+Fvy/+vWeYI/7ozSeRH/do5o/yIfs1/MzRPiK26bGP4Uo8RWv90/l/9es37On9&#10;2k+zR/3RSvD+RD5P7zNUeIbU/wAJ/Knf8JBZ+jZrINvH/dFAtYjk7armpf8APv8AH/gC5P7z/A1T&#10;r9r6H8qY3iGzxwhzWZ9ljPagWsfpSbp9Kf4jUP7zLbeIISchKj/t9BnEfP0qH7LFnO0UvkR/3RS5&#10;10gg5F3YHXmz8sdMbXLgn5Y6k8lOwFKI1H8Ip+0l0ig5IeZXOq3rdExTDe6g544q4FX0pcYPSj2l&#10;Ty+4OSHYz91+55fFIYLtvvSmtE80EYo56j+0O0OxlPp8zqcytRBpzeWMyGtWkCgdKlub+0yrpbIo&#10;DTF9SacNNjHrV4UtKz6thzMonTo6P7Nj45NXcUd6OXzDmZROmxg8ZoOmx46nNX6Tily+bDnZnnTR&#10;2Y006c4+7IfzrSo6VS5ltJhzGZ9juEHyymkC3ydJTWp1oxxT56i+0S+V7ozBNqS9GJpTeakvqa0i&#10;KTAo56nf8AtDsZ/9o6mOi0HUtUx0NaGBSHAHNP2lTuLlj2M7+0NVx0oN/qprRGD0pcCj2k+47R7G&#10;WbrVWHWmmTVGHL1q47YoxRzT7hZdjIK6kf46YYNRP/LStvFJ3pXl3Cy7GGbK/P8Ay1pP7NvW+9Ka&#10;3aUGjXuM586PcHnzaP7HuR0kroMCgikFznTp98vR6b9nv0HrXRgUpAJ9qAuzmNt+v8JoEl6h5jJr&#10;pdqk9KNi91osF2cybm7H/LM/lSG+uAOYzXTGNP7o/Km+RH3VfyoC7OcGoyjqjUo1ZweQ1b5tIT/A&#10;Pypp0+3P/LMflQFzF/tlh3anDWm/vNWo2l2x/gFMOj2xH3aAuUhrWP8AloaeNax/y1qZtDtz2qJt&#10;BhPQmnqF0OXXP+mgqVdXzz5i/nVQ6AmeGNRtoLdpDRqF0ai6sp/jX86k+3RtGTvBP1rCfQ5h0emr&#10;o92h4c4+tAXRsWjlpyxrTBzWbZWskIG/061fBI6UAOIyaTJ6ClB96bnmgQpHFJS470nWgBe1FJ2x&#10;RjjmgBc0UZpMUALxRSUuO1ABRmg0nQUAKOaSlAFBoAToaXrQKTvQMWjPNGaSkAvU0neloIpgJyaK&#10;UjijAoEJS0mKWgYUlL3pD70CEFOA96SjFACikoJ5pfpQAhPYUUUDmgYc5pc+lJ1ooELmjNFJ1NAB&#10;3o3YPNKOKODQAbqMj8aDx0pKADtSAc9aQUuKQC5o60lFABiilDUnegBcUAcGjjFHToaADB60YozR&#10;zQAnSmsu6nA80poArfNEc9RV63uwe/4VCQMYIqvJCQdyHB9qB6M2A285U1Lyo5FZFtdlThjg+9aC&#10;3QYYaiwiYjPIpopFIY5Bp3eiwDcDnijtTuM+9G0mgBtFKQaTPagBMYpaMGigBc8UmOaQ9KUHjBpA&#10;LjFJS9qQEUwCijAooAM0Zz1pCaKAF+tIKBSHrQAveg0DI60d6AFFBpM0UAKMUZpOB0peaADg0tHe&#10;g0AITmjmjvS0AAIFGe9Jg0vNABkk0A9qDxSCgBQBR1oziloAUdKaR7UueKTmgApSB1pMEUvWgBKB&#10;R9KAaADFA4peKOtACmkFGKBQAZFHWkPNL0oAO1AHvRjNHSgAPNJS5FHegAzig0UEZoAQUppOn0pR&#10;zQAUUmKOtACkd6TFL2owRQAnekHBpe1AoAWkpSaQUAOxgUnXpSgDFJ0oAMYNFGaKAFo7YpKO1ACY&#10;J4NQSWwOSvyt6irJPFN6igCixdOJFyPUVG1vHKd0Zwa0igI5qu9sp5UlW9qAM9lmhPPzLTlnU8Hg&#10;+9WT50Ywy719aYyQS9eG96AAEFcg0ComsXHMb0zFxEfmXIoDQsbQeaXFVhclfvIRThcoT1oGWMcZ&#10;pAKjEoPQinBwaAHmkpM0ueKBDDA8g++QKcIFj7k0obApc5PNACMWHIpQdwz3ozxikFAwPJpc0nSj&#10;tQAucCgHNAozQIKOoozzR3oGIOOtLQcUnFAB1qOS2SReRTzxS54oEVFNxZtujYsv901et9RhuPlf&#10;5H96YQDVeW3STnGG9RQBr5I6nI9RTsDHsaxI7me0bD/PH61s20yXEO5DmnbS4m7DhQM0dKB70hhz&#10;Rx3pe9IeKAFHSkpO1GKAHA8UgHNKOmaQ0AIc0uc96DSUALjPSgcZBoPHSgdc0DFwMGkFBOTRQIKO&#10;hoPFNJA+8cCmJsC3NMJJHoKhmulj56iqElxPOcJ8q1XLZXehKlzfDqXpbqGAHcwY+lUJdQmn+WFd&#10;q+tIlluO6Q5NWljVBgDFTzfyr5svl/m1Kcdk0nzzMSferSQrGMAAVIKX60rX1Y7iUdTR3opiF7Ul&#10;L97pTelIBcjvS5BpOozQBQAZpfako60AHSlHSkNKOaAE70uOKQ0ufXpQMToaUnmg0ZxQIDSUuc0m&#10;aAFpRSDmjpQAUY4o4/GgGgA7UtIeTQKADvS9aT6Ud6AA0nWnd80nQ8imAd6XPFHbikoAOpooAoPF&#10;AAKDS0mM0gCgUYpOaYC5o4HeikzmgBT1opKXPFABSEDjmlB7HpScZoAOO1GcUuRijtmkAZ4zSUdq&#10;DTAMUUlKaQC4pBR2o7UwF7Un0pBR1oAWgUGgZoAU4NIRR3o70AJ1pSOKO9HWgBKWgUUAJ1opaKAE&#10;zRmlwKKQAMUdBSUppjDNBNGaAPWkAmOKXGKWkPFMBKWm7qctAgB/OkIpe/AooASjHNLiikMKTFKA&#10;aDTEGKO1Lnim80AL2oo9qOpoATGKWlPpRjmkAhJ70Y/Kgjn3oPXFABikxg5pelGKAEo70ZooAKUd&#10;KSlpgJ3pQR6UHpSY5pAGKNuRzQfrS7gKYDSg7UDipflPSkIUcCkAzNHJNKSDR9KYCdBSYp5zjFNo&#10;ATvS4owM0vagYgFLxikB45pPoKQheh9qCOaPrRnmmMTGKXHajPODRQAmMmk707ig470gEx60Glzx&#10;SZ9etMA70UvBo/CgQnakp3ApM0AFBApenak60ANI5oxTsCmnk0AL2pQOKQdKO9ACkUAUHmigA70A&#10;0hpcAUAA60ZxSUtACZpaTgUA0AKAKKBzR0pABOOTSZpc+tHFMBKKWikAmaPel4pBzTAMmloJApM5&#10;oGLR3pO1HQUALSYooHWgQdKQnnindaTvQAUtJRQAuB2o603vS80ALjFFJS5oADRmkwDS4oAOKM5p&#10;MUe1AC0nNFFACg0maMGjpQAlL0opcZoAQkUg4FAyBg80opABFJjFHWlxgUDG9KKXHSnDGaBDBml7&#10;U7bzxSHigYgpaQcUZBoAO9LRSUCFJoFHakPSgCKSBZORwaixNF0bIqyM0uM0Xa2GNhvQOG4NXo7o&#10;Ec1nSQq/aocSxH5eR6VXOnuLlvsbw2yYw3NKdyjpmsiG9AOCcH3q9Hd9OcilyiuTeYMcjFOADDII&#10;pvnRyDDCnCNf4GxSHcMUhGOlKUkA4INMLsvVfyoAWgihXBp3HrQA3HFJincmjFACCjFFIc560ABy&#10;PpRk9qXrQGJNIBMfnSE80pbb1NJx+FMBwwRSCgc0vagAA55oI9KKCaAEHvS5OaQCndqADrzQDmjF&#10;FACEUtJR3oACCOQaUnjNLmkoAAaM0Yo6UAB+lJilB5oAyc0AGMUE0tGM0AFIOtLgdKQcGgAxij6U&#10;GigBR70d6M0cUAHvRmkPqKUc0AL7UhFGaM5oATkUZ9aU0cYoASl+lJigdKADJFLmkNGaAClzSd+K&#10;XNACZ4pR0pM0UALRntSUYoAXGaSjpQcmgAopR0pc0AJ9KOoowKOgxQAlLSDNKOKAAHilGDRig0AB&#10;4opM0Z5oAAOaCKUnig0AJxiongjfORzUuKOPSgRU+yuuTHIR7Gm5nQ/NGGHqKujIpOuaBlIzRHiS&#10;Mr9RTfKtJPTNXiisMYFRtbRnqooFoVDYRH7r4pn9nP8AwyGrRs1/hyPpSG1kH3ZWFAyn9kuV6EGk&#10;KXS9UzVzZcr0kB+tLvuB1RTQBR82VPvRmlF1g8oRVzz3/igNIZoT96Mj6igZTF0hp4uI/wC9U/8A&#10;or9gPwpRb2ZHUUAQeeh/iFOEqY+8Ktppti6589V9qkGi2jDi5X86BX8ij5qnuKDIvqKtSaLbquVu&#10;FOPeoG0yJT/rf1oC5GJFA5PFHmp/eFO/s6P/AJ6/rR/Z8P8Az0P50AMMqf3hSGZB3qT7DB3k/Wnf&#10;Y7Zer0AVzOo6MDR9pjI64qx9msx3FG2zHGAaLh8it9pXHemm4c/djJq5vt1+7Hn8KcJ+cJAfyoAp&#10;kTSqV8s896uaZC1uCCetODzOMCMKKniUqOTzVJ2uS1fQmPJNID2oJzz3oz6VJQmcmjsaX8KDQA0C&#10;gg0DrQetAC84waMYpKWgBaOSc0maM5oACcmjBxmjHFAJFACdKWgd802Rtq8UA3ZXGtJg4HJqCbIT&#10;c/5VIigc45qK6yxUdjWkbXsc8Yucve2KflmQ5bp2qdUCjgVIwHGOgpDU1HzT1Om+lkB9aQmijg1I&#10;hKU0YoHPWgAHWkNLt70UwAUEA9qMnFFIBD7UdB1pRSd6ADtS0lKBQAfWjgUnejHrQAZpetIQO1KR&#10;6UAIaMZNGD6UtACYAo96DmjoKAFHNHSjPSl6igBKB1o6UoPPSgBNvNKcUp6UmfSgBKXijjNH1pgA&#10;5o+tJQTQAUZoHSloATNLSYpT7UgCkOKXNIaAAHNGKB0p1ADc0ZxTuKQ0wG8ml6UDPpS85oAb3opa&#10;UjigBvailxiigBOhooGaXrQA3vSmjFFABmjBNIaeBx1oAbijGPrS4APWkPWgA69aO9BHGaACTwKA&#10;FxzzQVpTwOaMkmkAzpSgZ5oxQOKYCkUlKaTGT1oAQ4zS4HrTigxmmjrQAY5owKCMHrR9KADAoPNB&#10;PajpQAoAxRQBmg8UgAUjc0UpHtTAbinDnpSUoDZ9KAF6UlDA/SgcUAJz+FL2oHSgCgAFBFBxikxQ&#10;AuMUvGKafpSqKAAim5OcU4ZDGg8nNABig89TS44o28dKQCGkxk0uMkUdDQAnSlxkUu3OBTmXatAE&#10;eKKUjApDQAHpSe9GTnpS9aAA4pO1KRxRmgBAKay9cU8cmkPU0AMDFcDFS7gRzSHpikAHrTAU4Paj&#10;HGRRinY5xmgBoBAoA5pxz2pBkUANIwaXdninYyM03GDQAcelKRQCO9IxUjgmgApRGTz0pAR2pcn1&#10;pAKYz600jtSYJ7mlFACUYzS5Hc80Ef7QNMAOKTGTRg+lHTrSAQ8UoNBPFJTAO9GKUdKM84oATnFH&#10;NLSUAGD3FG2gnNAJpAAGKBSUYpgLRQOKMZoAKTFLR2oASl60UUgEopaMelAAOnFGKKM0wDjFBpOl&#10;LSAQ5opcZooADgik6UuKBTGN604DmlwKQigQYooooASl+tHBo70DDBoxQDzRmgQmMUGgmgUAHWlx&#10;xSYpelACUZpxpBigBB1paDweKM8UgDmkwetKKTmmAtGOaKTJzQA/ikpMmkoAdRTTSdBQAUdRSAYp&#10;RSGHSjPFL+FFAhpOKXtQeetLjmgAzSZzRRikMB0pcCjFBOaYhKWkApaBhSE5o5zQetAhe1JS5pOP&#10;SgApCKdx1o6mgCF4VfqKh+zyJzG5x71bxRii1hlX7TPF99Mj1FWIdSTI+bafQ0pXPUVG9tG38NAr&#10;Ivpe7uhB/Gplukx83BrDNkAco5X6UhjuYvuybh70DN/fE47U0xDGUbBrDF9NEcSxHHqKsxalG3Af&#10;afQ0BY08uh+YZ96dlSOKgiugV+bBHrU2FflOtAhdvNIacvoetDCgBvUcUCjpRQA14xIOTilWPYoG&#10;c1HPMY1yFzTopvNQHGKAH4xRQaM5oAKKMGjFACA8040mKXNABjNBIFJR1FAC9aT2pcY5pO9ACijv&#10;RR3oAO1L0pPrQAKAF7ZpM0Z4xRQAUuQKMUHBHSgBPejrQPajmgBaKTml4xQAdKTOaXFJgZoAXjbR&#10;2oooAO9J3o5pegzQAYoPWgGigBOtFLRQAmc0cUUd6AE5zmlHNGDmlFACUUHmloATpQDg0tJQADmg&#10;g4opeaACkoxRQAuKDRxRQAlOAyaaOtOoAOnSgnP1oPrSDpQAUcUdaD9KAAUUAUYoASlpccUmOKAF&#10;OKTig0dqADNHaj3pKAFFB4pcHFN6mgA4xRS4FHSgBMUhQdxS5pc0ARmFCPuimG2iPVBU/XpR7UAV&#10;jaQ/3cUC1THTFWGozQBXNrHjvR9jT1P51Z4PajHGaAK32NCe9L9jjA5zVgUYHSgCv9kiz92l+yxf&#10;3BVjGKSgCEW8YH3RTvJQchRT6UcUwG7QB0FKFwKXNLSAaBilx6UvWgHmgBM0fSl96SgBelG00UuS&#10;BQA3FA60hbvSA5NAD6MUe9LnigBDxQBQOTzR0oADSYOc54p31o7UAJ7U1xladznNIRximKWqIxgi&#10;o7gAqPWnkYNDKHU1a0ZlB66lZTkY9KD1pjZRs/nUn3lyKmrH7SN7B9aOMnFAoNIQAe9BAoB59qC3&#10;TFIAHTijHPNGRRigA7UgFOAwOKbk9xzQAuKbzSg+1FAB3o2tT1GRT8qB0oAh2UHpUhJPIqM0AGOM&#10;0qkg0gPFKvWgAJYmkAI605gaTBzQAA0bQaO+DThgfSgBAmKRhinhl6CkYgigBg6UDk0tFADiOM5p&#10;uc0ue1JjFACZpQaQ4oFADsKByaPkxxk/WjAA5oGCOKAE6UUEGkwx7UAH60uD0pyAZ5NOJAPWgBuw&#10;DvSYHrQcsaKAEIxR9KXjFNoAXINHakzk8UvQ80wFxRjigkdqUHIpAN29808AGmk5pRxQA04oGKVs&#10;9TSA0wF70HApQtDKKAG5owMdKX0owaAGDjr1pwxtzTaXPFABxTe9LmlwKAFAGylHtRtyPalVcUAN&#10;YHHNIMZ4FK5yaaPegB2c0hFAO09KUMO9K4Cc0fzpGYU3fg1POh2JcHFM70gl7Gmh80cyCw8kdqBT&#10;C3FO8zgDFHMFhSOaDikznpQGx2zRzoLDlOOlOxgHJpgPOcUM5NHMAoGenanAkg81F82KcgajmfRB&#10;YcAc9RT2AUfeqA7s0vIGetO77BYeTuFKDxxjFRbj0xSgk9OKXOgsSdTTed2KRTz1o3YJxTUkwJMY&#10;prdabuJ70E5FO4h+AB1poPJpvalzxwKAHgZNIaYM9c0uCTQBIi9Kc/Apq7qRuuTQA0HFGeaTvR2p&#10;gPGN1KzZpi4zzTmUAjmkA0kYpABmnYprA44oACaQdKAMClpgBpOpo+tHagAzjpSgk5pAfanAdaAG&#10;ik6U4DFJQAZz9KclIMGnBeuKAGhiaf1pFGKaDzSAcRikP0p3WkORTAZjmlK+lHfFBUgdRSAAAtGc&#10;ngUDHenCUKOBQA3J9KSnebnqKaTk+lAARxTdpp2SO3NGfWmAquV6jIpSQ/QYo4pOBQAm00cUoJ6d&#10;qQYzikAHGKUY60mKDxQAp9RSd6QZozTAXAAoJGKQk9AKTpSAWgc0ZoBNMANApaO1ADe9FL1oNIBM&#10;0ZJFLjNLQAmKSgUUwAUpxmk/Gj60gFxzSfSjBoApgLzR0ozSYNAxaOlIaM+tAhQRQWA6UmM0Yxig&#10;A680UYpMUDDp3pe1KFoIoEJ0oxxmnYwKSgBOKOlKQaSgAFFLRmgApKXvSGgYZzRmjkUUgDNGc0Yo&#10;xTEH0oOaMUuaAEwaBS9KCeKAE60tIDS0ANHIpQaQij3pDFPWjpSZpe1IBDRmlPSj3pgBpOooPPSg&#10;UALRxSBgaD1oEBwaBRSmgYhOKOoo60oFAhKAPWlPtRQAUnQ0uaQ9eaAFzRkZpO2aXpQAZo6ik60n&#10;egBaCOKXPHNHGKAGlARgioJLSKQY2gVYpfegDPMM1tzE5I9KtWuo/MFcbWqU4P1qtPah8kcGiw/U&#10;2o5VkHvUpXjNYFpdNA+yQ8DvW/E4kiBHegRGRSdqcy803NADTz1GaNoA9qO9KOaAAHml+lJSigA5&#10;oBzxSZ7UDAoAXOO2aAM9KB70hPagBR6UdKMUYoAO1Jil9qKAFyPWjgUg4pccUAGaPpSYooAD1paS&#10;lFAAKMZozRk0AKOKQkg0oOKTPNAAeeaMcUCgc0AGe1HJ4pcUfjQAdqD0oPSk60AKPegr70Cj6UAG&#10;MUUetJnFAC5weKQ8nNAOTQaAFxgUhpc0hPPNAC/Wgmm5zS4oAWkpenWkODQAdcUAGjNAPFAC98UG&#10;kNFAB3oBxRS9qAAYpKKPrQAYpfrSDrS9aADNGaTNOyDigBM80vagYzzQSKAAUdKCRik/GgBeMUne&#10;l7mk70AHWigdaUnigBOMcUDGcmkpelAATzRRxRnigAoxmkzxg07qOKAEHWjNH86MUDAmjrS4JpPq&#10;KBCEZpR0oJ4xSCgB3SlpuaCc0AFB60Cg0AHOKMUueKDQAYNID60vakAyaAFzx7Ug60YpcYoACeKO&#10;1GeKDzQAg5PWgjmgDBpTQAgApc9qBRQA1lpoGKkHvSUwFGAKTNKKKQBnjrQozzR2oFACmkNFFABR&#10;RjFHegCN1700HFStzURGOvSqTMZxtqiGdON351Eh2cdjVg5xg9KhZADitFqrM0pzT0YvGetIecUw&#10;NhsHrUynjmsbcr5WW1YYOtKVGRQepxSE5A9qBC4zSqODSj7lIThaYCge9IwpDytJSAdjI60iigMR&#10;mlVuoxQA7BAqQIu3LGkH3ajdztwKAHNjbxURHrS5PFDdaAHLwvSg425oG7aRimZ4xjmgBTk4ox1p&#10;W+6KRTgGgABqUKGXmolXIzT0bBNADioFRsR0pWky3SkJB60AJ0pKUYFJQAZpaMCkz3pgKRmjoRQO&#10;gNKTSAPlHXml80AY24ptB5oAUHJ5pWbI2ikA5pShx1oARVBOM04RjOc00PtOMZpd5NACkqAaZu9K&#10;OtGOaAFzQVzSZpc4GaAABQaGx1oHNBAoAaTinJ96kzxjb+NCrTAexA4pA4PFNYHOKQAZ5pAOZuaa&#10;TQevFLt9aYArYpXPFN245oJoAT0p2SByaSmswHU0mxi5pCahaUk4UZp8cE0nU0K72Q+W24ocetOD&#10;CmtYSjndz6Uza8eQ9V7OfkHuvZku/wDKl31F5yDtSGQn7qml7OXVoOVkmSO1GWpoWZ14WnLbTMeW&#10;Apcsesgsl1EzjvR5iL3p/wBhX+J6UQQJ1OaajDohc0SBpRngZo3SEcLVrfCvRfyFIJCxwE/OtFdb&#10;JIG30RXCSMelSLZyOCamG/P8Ip5SY/dlwKp1anRr7iGqlrpoqm1dTgtzUbRSg8VbaCUcmTNADr1I&#10;NHtJ2tzfgC9p1aKf71Bkg0vnEdVNXS5K4Kg1EZFU/Mpx9KSlIbco7q/oV/tA/uml+04/hNWozbMR&#10;uAAp8n2QD5ACaOZrQfOr25SkJnbO1CTTk+0SdFxVj7QiDCqfwFIs0hPyrihOa2HzPoiHyLgnFDW1&#10;wtT77jduBANOEs4YMcGhzqP7RPPLyKZZ4j86mnpIrValmWQAOgH4VA1rnmPn2pXbWpSkn8WgAKel&#10;JsB70wpLHkMtNEmB907qThfoh27MlZOeDQUx3qPfISMDmgQzyNknApKnDqgtbdgx2nrSecB1qVbQ&#10;ZyzZqb7JC2OefrUNUl1aE5wRWRwakXk8UyaERH5ORSRvxwacoyjqtUOyauiyDwajYntSB8UqnIqV&#10;JMkQDNKV5pxIzSZ5pgNA5pzYHU80oprEUAKDk0p5+lR8Cn5GKAGleRSkYpY+TmnMM9KAIaO1Kw2n&#10;mkpgAp4pmDUoU8UgISSKTdUhBxTdvU0wEQsx6YFTDgUxeBQCdtAD+ozUXanqeDTDQAqtg1IcYzUR&#10;pd3y0AIck0n1pRS5oAb1o5BpaKAE460UdKWkAZIpd/qKb3oNADgm7kGggjrTee1LyRyaADPFJ3pc&#10;DHFHegBO9Gadik96AG8mlpc5NFMAHSkz7UtIeaQBRQOnvR1pgJ3pc0mTmjFAC9qOKQcGigBc0Ug5&#10;oPFAC0lHvSgjrQMTmjFLnml60CE9qKXOOKTFIBOn1paKO9MAx3oGKM4ozSAMUcUuaTvTAAKXvSZp&#10;KAHnFN7UmfejmgBc8UtNxRQAuaSgUHigApcUnNFAxRRik70ZxQAtKD6U3NG6gQuO9LwKbnJoJoGL&#10;1o+tJQBmgQo6ZpMA/SgigUDDFBFBpCKBBml6UmBSjrzSATFBU07Ipe3FAxoHFKRTSDQODQAvSg0H&#10;mjbQITAFBFBAo5oAKU000ue1ABiiiigBaAaKbmgBxpCAaODS0DDPY0E/lSEU3JFAh5xRxSAZpcYo&#10;AKSlxmk6UAL3o9qO1JmgApCeKCRUck6IvUUwKl4ApBHWtjSWL24yelYcsnnH2rZ06VIo8ZGDQJmg&#10;xwajPNOaRH6MKYSPWkMQnaM01H3dKduGKXK44GKADrRmkJzUbSBTjrQBKRxQKbnI60AgUAPzx0pD&#10;TS1LnNAC0daTv1pc0AGOaUU0mjdkYoAcaPam5pcigBc0D0NNzTsjHHWgBKXrRnNAPrQAUucdKQnr&#10;yMUZzxQAuc0YpM4ozQA6jimijNADs8UnvRnHWkzQA6gU3JpTz0oAO9LSZpRQAGk60GjNAAOKU0ma&#10;KADpR2oyKM4oAMd6M4pMnPtSigAznrR7UZAPIzQSPpQAHPSikLUoagAPaijtRjmgAzTu1N460oPe&#10;gBOjUfWjNHf2oAKXFGc9KSgBaMUmcUvU0AGMnijgUUhz6UAKeT7UUA8YoB9aADrR3o70Ed6AADFB&#10;60A0Y70AFGKUik6UAL2pMYPrR0ozQApHAOaTp0oNGaAD2NHT6UlLk9KAF5J4pPxpB1pe3WgAxkUL&#10;3oPSkUcdaAHHijFHWigBO9L2oHSigAPSk7UuSeKMYoAQH3o70uKKACjtRnikoAXgUfSjjHNJ2oAV&#10;j2oB4pOtFABRS4pMigAo5GaM5pe1AAKUnPNJzikFAC0CkIo5oAcTSZxRjig0AL1o9+1I3SgdKAFN&#10;NxuGDS80AUA0RMNvB6VFImRxVkjNMZdv0q1IxlG2xnsM/wC8KfG2Ry3PpUssfGVqqeT8vDdxTmrq&#10;5tCakrMnpMcVAspU4ap9wI4NZX6Mbi0PzhMYoCkmkpwYdKYgwFXGaaaQ0ZyKADHFC57UcU44UDB6&#10;0AO5x1oGMc03dxgUm7jFACnGaGyRUdPHI5oAVWIHFIRk0hyKcX3dsUALj5eab29qVjxTc8dKAHAg&#10;UNgYxTdp60H3oAUfeo4zzQBSCgAzRS4FIPvUAGCDRtY0+RTu46UAHZuIPWgBdvye9MHBqYEEU1kG&#10;KAIqXgUmMUufWgABwaVmJ+lN70c0AOKbQDTc1KWUoB3qIigAzjtRuqZUBTmkFuOu6gCMAnip0jwn&#10;IpMKvQc0GQ4wRQBEW54pyfN2pmKVDtBoAkZSBmmqR6UzcSetCnBxQA8qGOaAozilJwKar4NMAKel&#10;JtxT94JJpN+AcCkA0p3FJt5qVSGQ5FRFqLgNc4qMRGVsk8UM25sdqmVTIMLwPWhLqXshoMcfCjJF&#10;PVp36AKKkSFU6DNSgYqml11MnJXIQJ1bduB+tMZxu/ep171b6jpTGUEc0lGPYd1uytm26jGfpR5y&#10;Z+RCfwqUQp/dFPCBelXaC2RLlEjEkwHypgGm7ZmPLAVYPSgDNHNboF10RXFux+85/OgW6A5OTVkD&#10;g0mOaOZg5MaqKB0pAgZuaXkUqdelIi/M7C+WB2oKg9KkNGMVN2a8qIvL55JNPCDHSnEUUXEooYUB&#10;prR5HIyKkApMdaLjcexW8tN3SnrGgP3RTpFwcigHOKu7Mk2tA2KD0FLtoNGaQ7iU5QKbmkDgUC5k&#10;hzhSOajVXjO5D+FOZwaaXbGADTVxe0Q83Tf8tEFMFxAFIKjnvik2ue1Atyx5FFogn2Qz7TGDhVzS&#10;ebK54UKPepRb46DFOEB7mnePQq8ukSv5LMfmc1KsCgYBOfrUot8nGaDCwPBpOQXqW2IGQqSDyKgl&#10;hI+ZKtlGHWojvQ5AyKa7oFVaepXRweD1p4BHIpzRpLz901ERLF0BYUuSEvi0NFUjLqPLHPNLn3qL&#10;z8/eWm+coqHTnHVaouxYDGjtk1As6+tSBwxHNJO4mmiYLuGaXauKARsxSYwaAHKMdBTiOc0o45zS&#10;buaYhjDJpuBmpvwqFgd3FIALFeAKduPem4bPSpAnSgBABjmmsPSpMZzzQOnSgCEdDSjpTmXApuaY&#10;DR1oNO4ApM0AJtpRT9mRkmkI460ANyKacGkPWlxxSAQ0ClwMUnTigBaKO1FACUYpaQ0AO6CkNIc0&#10;A0AKD60uRTaCPegBc0H2pMUUAFFHWjpQAEUCgnNJTAMd6MUopDSAWl6Cm0oNAwxSUvekFMQtJRS9&#10;6AEwaUcUmaU9KBhik6Upye9IRQIKX6UlHTpQAvSjOaDQKACkNKaMUAJ0ooAz2pSDQAlFBFFABRR2&#10;ooGBzQOBRR1NAgoBzQaWgBD1o70UAUDDvR1oAzSgYoEGKO2BRS5FAxuKMAdaXHajFAhKOaMUdKBh&#10;0ozk0UCgA70vTikxxRg0CExRilxmk70hiZIPSnA0nB4pe1ACE0o5pKBQA7jNITSEGlHvQAlBI9aU&#10;0mAaADilxR06UmaBBijpS96OtIBO9KADSZxSEkUxjscUmKUHNHGaADbRgA0ZpcjFAhPpSc07PFNB&#10;oGLTWbFMeQLk1WaaSRsKKALXmD1qJ7lF5zUIsp5OWOKsRacoOWOaBXKjXTy8IpqWGwll5k6Vpx26&#10;LgBR+VWQqqKYGDc2ZjGFFJDDJjjNa0rRs+BUke3GOKLCbMoRzryCaC1yO5rbCL2xSGNcdBT5Rcxg&#10;SS3gGVY5pIru9GQ5JrYkRR2FVW2gnAFWqbYnMqG5uT3NAkuGJ5P1qfcPQUm8VXsWL2hELi5UdTR9&#10;uuB2qbeO1GV9BR7Fh7REQ1Ccfw0p1GYfw1LlcdBTSU9BR7KQe0Qz+0J/Sj+0Jz/DTjt9BRlfQUex&#10;kHtEJ9vn9KT7fP6U/I9BSZUdhR7Fh7RDRfXB7Uv26f8Au07K+1PUqaPYsPaIYL6f+7S/bZ/7lWY1&#10;U+lWkgQ/wiocGhqZmi8uD0Wj7Vc9cVsC2TH3RThbJ6CosVcxvtVx/doF3cf3a2hap6Cl+yp/dFFg&#10;uYn2ufutL9snx92tr7LH/dFH2RMfdFAXMb7bMeqUfbZu6VsfZI/7oo+xx/3RRYLmR9ul/uUfb5Mf&#10;crX+xx/3RR9jjH8IoswuZP8AaDf3KcNQYc7K0vsMR/hFH2CP+6KLBczf7RGfuGlGor/dNaH2CL+6&#10;KPsEf90UWYXKB1BT/CaT+0F/umtH7DF/dFIbGPj5RSC5QGoL3U0v29PQ1e+wRf3aPsEWPu0ahco/&#10;b09DR9vj96vHT4vQUg06L0osO5SF7H60v25O5q3/AGdEe2KDpsRHSnqK5V+3RHvS/aom/iqwdMjP&#10;amnS07GjUd0M+1Q92FILqE9GFPOloaT+yU9TRqK6EFzF03infaI/74/OmnSh2ak/sk/3qQ7ocJkz&#10;94H8ad5qf3hUX9knsxpP7Kfs5oC6JxImeCKXep4zVb+y5OzGj+zJ+zn86Aui1uUdDShgap/2dcD+&#10;M0fYbodGNAFzIoyOuapfY7sdzR9muwOpoAuA+9LmqQguwe9HlXgFAFzOaUGqIW8H8NL/AKUB90/l&#10;QBe7cUmapCS5HOyk8657x0AXs8Uue1UfPnH/ACzpPtM2f9XQBeJoBxVIXcgHMZpftjf3DQBdo+tU&#10;Rdn+4ad9s/2TigC4fakxmqn2wf3TR9tA/hNAFw47UZ4qmLxe4NKbxMdD+VAFqjnriqovE9DR9tXJ&#10;wDigC1nnmlU1UN4nvQLxPegC2etGeaq/bE96PtiZzzQBbHNB6VV+2R570fbI89aALS8UGqv2tM96&#10;U3keO9AFgHsaWqv2tM55o+1oKALWcngYFFVftidOaPtaD1oAs9TRj1qt9qTmj7WlAFrpR1FVvtcf&#10;rSm7jHH9KAJ+KAO9V/tUeetIbtPWgCySKM1V+1Ie9H2pMUAWs0VWF2lH2pPU0AWeaM8VV+1r70C7&#10;TPQ0AWs8UZqr9rX0NH2tT/CaALhNNz3qsbtc/dag3Qx900AWt3FIveq32oeh/KkF3z90/lQBaJpe&#10;3NVvtYz90/lR9qHofyoCxIVx9KrTW+cvH1qQ3S+h/Ko2nA5GauMmZONndFYndhZBtNMZHTJQ5FTv&#10;NDLxIpB9ahDhD8rZHvSa8tDSDb0i/kxouWUYYGpo7uNhzxTTdW/SQc/SnxR2txwpxntUNwXWxUud&#10;fFEabuPPUUfaY/7wp50hGJO6mHRvRqqzFdAJ48feFO89CB8wqP8Asd+xNJ/Y0meCaQaEvnJn7wpR&#10;MmfvCoTpEgPU006RJjqaBaFgTIf4hS+cmOCKqHSZs8E03+zJ+zHFA7l4SKVPzClEi+oqh/Zs4/jp&#10;TZXPI3UAXmdSeoo3rjtms42dznG40fZLofxGgDSDDPWhnXHB61mfZrodGNH2e7XnJNAGlkdc0BgK&#10;y2W7GMZpCbvtmgDWByaXtmsfzbodj+VBubocEHFMDaL5AFAyRjtWfbXLscPxV4Pj6UgJcFVoZzgZ&#10;xQHyBTSoY0ANb1puaey470zrQAZpwOTzTcYPFJzQA44BpM8c0Z5+tOA5oANrMM0qkevNODhRycU0&#10;OhbOOaAHA5pzgAcVCznJ28UmTjk5oAcRxSGkLDPFAbmgB2OM0gODRvBFN3c9aAHsc03oabvGeTQ0&#10;gpOSQ7Dw3OMUhODUHnEN1FBlZ+nNC5nsh8rJ/M2rgVCzFuB1oWJ2+8cCn/InA5aqUde7E3FCxR84&#10;q4gAGMVDFhV560/zAKtoxlVTe5J3pc1EGYngU4I55pWJUm9kPJphNBjfGKBC/c0aA3PsGQKbux3p&#10;4hA5JpdiL1ouhcsxgk44pN5z0NSBox6VIJoccjmi/kUof3ivub0pSHPSpmljx8qnNR+YSeFoT8hO&#10;CX2riBNv3jzUijNMCktljUuKTKhETFFLQKk1E5oNLSGgAwaXB60A0bsmgBrDPPaoipzkVMeRimj5&#10;femnYiUU9yL5j2o2ORnpU3mD+7zTS7HoKq7M3GPcYI27mpFjjxyeaaNx4PFOWNR1pNlRS6ICkant&#10;Td6g9KdsBpQooKs+isMMhPRaXe+OlOwKMelK4cr7jcyGk+c96kIpKdw5fMaA396jL0+ilcOXzG+Y&#10;w+8tKJY8crzS/XmgqPSjQfvLqRMiNyMA0biiEMufen7R6U0x9wTTuKXvK0lci2RyA5qM2UZ6EVPs&#10;bGKjMJBzz+dPzTsHLStpdEJ00SdDioZLCa3+YHIFXR5ingmnPNM0exgCKmTk9yrWV4yv6leCTKDc&#10;ORUwkycYqrwh+tSI9LZ2ZTtuTsRmjbxUTSZIwKfv+WmIUk03vmkycHNNzmgCSQsBwajDkkZNBamk&#10;gdqAJVbBp5JxUKtzTlbNIY4nIppQMBg0Mp60wZFMQ5o2A60KmTyaQuegpoB3UDJsYGM0mRTcc9eK&#10;UAD6UCGMAKVQCp9aH9qRTigBOlIeaU9aaKAHdqO1BNJ2oAVetFIKKAFNJ16U4sMYptIAOfSjBzQT&#10;QTQMXoKTvSg0UCDOBS5BFJkdKMYFACcUE0hFFMBe1HSjdxgUA4pAJ0o78Up5pB70wFpKXpQTxSAO&#10;1JRS9TQMSlFGKXHFMBCeaKMUCkIKCARSUvagBMUvFJnnFLmgA4pAcUtHFMAJoJ4pKTvQAueMUgOe&#10;1LRQAY4o+lHUUdKBhRRR3oAXig0lH40CF7UlFBoGFLmkyaMc0ABpRnHFHGaKQBk0nvQfSkNMBc0U&#10;UmO9AC0UoNHFADeaXmlpO9ADRSjrRjmjFIQpGelJRS9aBjcnrigGnfjSFRjIoEGRRSFTSjpigYnJ&#10;pelAFKQCKAEJz0ozxmkxTSpoEODdqdTAmOaQnFAD6UUxWyKcDQAtJig5zS0AJjjikGe9Lg0d+aAF&#10;7VG77RmpCOKhcZbFAEIVpX9quR25QDaKfBECOmKs7xGMKMmgBqrkfMMUrFE6mhkml9AKRbPJy7Zo&#10;AjMxPCAk1NHDI3LHj0qRYlQ/KBUwbimBiXh8qfC1NC5K1W1Fh9op9u/AFNCZpK/FDScVCp9KSQ8c&#10;VSIZFNL71Rkl561JcMaoSP711046GEmStNjvTPO9DVRn96aJK3UTPmLvn0onqh5nvSiQ0cocxf8A&#10;P96Qz4qiZKN9HKPmLvnn1pDP71S8z3pPM5p8guYvif3o84+tUBJ704Sc0cgcxf8AO96ek1Z4k96k&#10;jk5qXEfMbMEmTWlC/ArFtmJxWvD0rlqKxrBl1TTgajTpTwTmuZmyHZp2aaKWkULmjNJRSAdkUgNJ&#10;S0XAUmkpKWmAtGeaTNFK4C5zRzSUnWgLC5opKWgAzRmjqaKAsFFFHSi4ATRmjvRRcLC5ozSZooAX&#10;NANNxS4ouA4NRmm0CgB2aAaSii4DgRSgio80ooCxJkYoBFMzSDmi4EnBo+XNMBozzRcB/wAvTFHy&#10;+lMpc4ouFh2F9KNq+gpm6lyaLhYdsT0FIUQ9hSZpM0XCw7y4/wC6KTyY/wC6KM0A+tFwsHkRn+EU&#10;fZ4v7opcmjJxRcBv2WL+6KPssX9wU7Jo3HFFwsM+yw/3RSfY4f7oqTJo3Gi4WIhZQ/3BSmyh/uCp&#10;N3FG44ouFiL7FB/dFH2GH+4Kkz3pd3FAEIsIc/dFH2CHPCiptxo3c0AQ/YIMfdoFhB/dFTbqN3pQ&#10;BF9gg/uik+wQf3RU+TRuoAhFjB/dFL9hg/uCpd1G6gCH7BAD90Uv2CD+6Kl3Ub6YWITYQf3aT7DB&#10;/dFTbs0m6kBD9ihH8NIbKH+4KnzSZoAgNlD/AHRTWs4iPuirBooArfYof7tL9jh/uip6SgCH7LCc&#10;fKKX7JDn7oqWimBF9liH8Io+yxD+EVLzRmgCP7NEP4BSi3i7KPyp+aXPFIBv2eL+6PypRbxD+Efl&#10;Ts0UDE+zxZ5UflThBD/dH5UZxQDTuKwvkQn+EflR9nhH8IpM0u7mkMPIix9wflSeRF/cH5UuTRmk&#10;A37NCedgoNtF/cH5UueaC3NMVhptID/Av5Un2C2PVBUmaN1O4nFPdER020b/AJZrSpplunKqBUue&#10;KUMaOZglbYjNipP3yKUWYX+M0/caQmi4WDyMD71KIj0yKQmkz70rjsL5Le1Hkt6Ck3MDwTR5j/3j&#10;TuKwvlH0o8o/3RSea470omfHalcdhDCP7g/Kk8le6j8qd57elKLg/wB2gLERgTP3KDbp/cqb7QP7&#10;lL9oXHK0BYg+zx/3aQ20fPy1Y8+PuKXzofSmFiobSI/w0w2UWelX/Mh9qN0PqKAsZxsI8elRNp8Z&#10;71r4iPcU14kxwaAObu9NZTujOTVEvcocbSa6p7cs4weKRrGNuooC5yhu7hRytKl/MDyma6Y6ZEeo&#10;pp0qI9qQ7nOnUZGGBHSfbpM/cNdGNLiXsKQ6ZEewpiuc9/aBz9wikN+cfcNdB/ZUX90Un9lR9MCk&#10;FzAF8x52U4ajjqhrdOkx+g/KmNo6Mc8U9QuY329Cc4NH29M5wa2Bo8Z9KT+xY89qAujI+3r6Gj7a&#10;GGNpzWuNGQc8VJFpcSHLD8qLaXYXMPzp34VDzUiWt7JjjArUltpUJMUZIqrt1XeDHFj60Jxt1GQD&#10;TrsfxUq6bc55ela11onOBzSfZNa6VSt/KHzAabPuxu/WpTp7qAGbFRmz1kc9KGsdXbG56V59LIV1&#10;/MSCyC9Tn604RheB19qh/s7Us/MxNSCz1BBTd38UrjtR63ZILWWQ/wB0etTJYrGOWyfeq62+oA/e&#10;b8Kaba9zySaV3sgvT6RLvloOpFJmMelUxb3YPQnNKILoN9yi5nZ9Ei15gzwKdvc8gYqt5d3/AHKd&#10;svQM7DRdDs+rJtzilJkbqaqkXf8AcP5UZu/7hpXCz7lnaTjLUuxaq77kfwHFHm3J48s0XBQRaCgH&#10;oKXaOwqn5lx3jNL58/8AcP5UXK5UWsc0tVPPmH/LM0C5lx/qz+VAWLlGeM1T+0y/88zR9qkxzGaB&#10;lyl/GqX2p+Mxml+1t/cNIC4DQTiqf2w/3DR9rPUo1AFz+ZpCKp/bOfuGgXnONpoGXKCKp/be200v&#10;2wY+6aBFvvQOKqfbV9DR9tU9jTCxa70oNVBeKD3oF4nvQBcyMcUg4FVftiUv2xPegCyTSZNVvtse&#10;epo+2R0AW8Z60Zqr9sjPel+1x460AWeKKrfaoz/FS/aozjmgCfNKar/aYx/FSm5j/vCgCfOVo9qg&#10;NzFgfPR9pjz94UAT7fWkqL7TH/eFHnx9mFAEuMUYB7VF50fdx+dOE8Y6MKBWuVLiI54qoHMbYNaU&#10;kyH+IVCywTKckA9Kbat72wocy21IVlVu9SbgeB0qGXTWU/u5P1qs8N1Ce5pcul07oq6ZfLCkWsz7&#10;TOv3lpwvnUYZKANGlrNOoH+6aDfnrtNILGj3pQcGs3+0D/doOoH+5TA19w2gZprD05rJ+3SHotJ/&#10;aE2fumgZqc5pwRs81lfb58D5KDqMxH3eaANgYC0DkVjDU5AOVqeHUlJ+bigVi85pm70qu9/D61Xb&#10;Uox0BNAGgTSA1m/2ovoafHqSMQOlAGjntRUSSq4yKkzQA4dDTc04HijNACD3pcAikNOU80hgRim8&#10;U9uRTKBBQOtLmkHWmMXpSEmlOc0maQhM0ZyKXg/WjFABjikIpSfSigYlAp2BScUAJS0d6TvTELij&#10;tSUvagYnOKMmlxRmgQUdsUlLmkAAUUUYoATAHalo4ooAKSlo60wA8UgoNHWgAoxRzRQAdBQDRRQA&#10;Z5pCaWlAoGIKMdqXOKQ+tAB7Uc0d6D1oAUCkzg0Z5oNAC/Wm556Uc0tABRR3ozigANGaKMUCA9KS&#10;lxQelAwFLjNJR0oAbnIpeaQAil5pCEzS5pcDFJgkUAOpO9N5HWgN60DHGlpvWlBPfpQAlAznmloN&#10;AhKcvNNzQTQA8ioGU5p4Y1IMGgCNBxnFOOPSnuRimZzQAYzRQM0EUAAFO9qbjFAJHegB1MAy2KXt&#10;TEJ84AUAXUUhQoFSqgXrzTo0+UE9adjigAB9KUn86YRg9aM5oAUNTwRio6kHK80Ac7qS/wClA1Lb&#10;9BTNRI+0U+DoKpCkXUNI/ShelB6VaIZn3PesuUnPWta6XisiYYJrtpHNU3IWNRlqRzUZY10pGTZJ&#10;uo31Dupc07CuS76N9Q5o3UWC5KXo3VDu4o3U7Bcl3U4PUOaN1FhXLAepomOaqIc1ahGWFTJDTNi0&#10;5IrZhHFZVknAzWtEOK8+q9TqprQsr0qQVGtSDg1ys3Q4UYFJS5pDDFFLRQMTFLRSUALRRRSAXpSd&#10;aKKADpRQPeigANFFFAC0lLniigQlFLSYoGHaijvR1oAKKKMYoAKPpRRg0AHaij60UAFFFLQAlLRR&#10;QAUnfil+tFABR+NJ70DkUAFO60lGKACjNFHegAooooAKWkoNABS5pKTIoAd1o7UlBoAXNJnmiigB&#10;aKSjrQAvekoNFAC5oNJQaAFBozSdaD1oAXPFGaSjkUwFoopKQBSikNHegBaSiigA70UHpRQAUlL2&#10;pKADFFFFACYoxS0UwDFFFFAAfaiiikAdqOcUtIetMBaKQGlFAB1o6UUYpAHWiijFABRRR9KYC96S&#10;gdaWgAFGaSl+lAC0lFHakAUUUUAFHSjpR3oAKSlooASiloFADaCOKd1pKAG4oKinUe9ADdtJsqSk&#10;pgM2+lOGeOaWigByswOc1L5hNQilzQBLvo3gdqizRmgCUNSbh6VH3oouBKGGelLuUGoc0tArE25a&#10;TcuOlRZ5ozQFiUFewo+WohRmgCbKelL8lQZpd1AE4KjoKN4qEtSBsU7gT7xRvFQ5pM0XGT76A49K&#10;g3YozQBNu5o3ioN1KDQ2KxLuFIStRbuaM80hj8r0pQFz0qLNGeaLjLAKnsKdxUG6nb+KdyLEpCnr&#10;ikIUjoMVFuNJuzRcLDtqHsKNiegpmTSbjRcok2oewpfLj7qKiyfWl3UgHmOPH3RSCKP0FN3Gk3UX&#10;EP8AJj/uijyIv7opuTQGp3Cw828J/gFJ9mi/uD8qQMaXcaQrXHC1gx/q1oNtCR/q1/KgPSFz60mW&#10;M+xw5+4PypGs4P7gp28+tG40xEJsof7gpPsUP90VLuOaM0xEQsYP7gpw0+37oKfnFODUXERjTrb+&#10;4KDpttj7gqUScUbyaQIhGmW+PuU1tNtx0SrAciguTTCxTOmQf3aP7Lh64q1uJo3cUFlQ6VAT0pRp&#10;EJ7Vb3d80oc0XArf2Pb45zSHR4D0zV0SetHmUElA6NB6mmtosWOCa0PM5oMnFIDLOjJnqaDo6f3j&#10;WlvNAenoMzP7FX+9SjRV7Ma09/FKJKHYDN/sJTzvqM6Jj+OtnzOKYZKWgjFOjnuxqN9AYnKykVtl&#10;80b8VSdgsYI0q9jPyvu+tTJZTn/WDNbYenbwetTZdNB3fUxxpqN1GKjbSEJ4xW58h7UhVKYjCOjK&#10;f7tH9jrt6CtzYvrS+UPWgDAOj+y0h0j2Wt/yh60nlehoAwjpZAwNtH9mc8gVtmLvTTFz1p2FdmP/&#10;AGaMYwKb/ZnHQZrY8r3o2Y70WC5inSjgjYKrPobZyBiuiIA70cYpWC5zP9iSE4Ck0NobKMlea6fg&#10;d6aUDd81VkHMzljpBxypqrcaa0YyAQa69oyKgliDjDLSsFzlIJZIXAatSKdZB1ovdPzkqOKzCktu&#10;3QgUir3NkYxijHNVLe6VlAJ5q2DkZoAVh6UgzmlzQBzQAp6c03rTmpmcUhi0nQ0o60UxADk80EUY&#10;opAA4o6jmkJ9KKYxaT2paTGTSELQKTGDS0AHekNFKDTAQClxQTQTQAhHrRij3opDDHFFFAoAKO1F&#10;LjigQ3606ij6UAGaQ+1LSUwAg0dKXk0nSgBetJ3pR0pOaADHHFBoBpfegBKO9GaM4oACOaUU3POK&#10;XGKAF6Gim4oI96AFJo4pKWgBaSgCjOKAAijHFHU0YoADRz60ZxSZzQMXHFFGaMUAHJo4xS03vQIO&#10;9APNJRmkA7PNLnNMzQM0DHGkwO9GTS0CGkAdKNxHbNLgUuKAEDDnrRmjHNAFACFsdqMZpxAIpBjt&#10;QADgYpjMQakxkZqNk3UDHo2RzQRTUXA5p3frQIUHtRnFBFJt9KAFzmge9IOOtKOTQAtQxMPtHNSs&#10;MKearQc3H40gN9R8gphz2qRMbB9Ka6g9KYEZGaB1xS4wKSgAbgVTnu3TpV3bmoJbOOQ4OefSmFzn&#10;55WluOauwdBUF3bLBc7VbNWIOgpoTLa05hxSJ0p5FUiWVJkyDWRcxYOa3ZEqjcQ7hXTTlYwnEwJF&#10;OahIrTltzmqzQnPSuyMkc7RUxSEVZMR9Kb5R9KtSJsVqKnMRphjPpTTAiNJmpTGRTSlO4huaBTtv&#10;tTljouA5Bmr9tHlhVaGLJ6VsWcGO1Y1JWRUVdmhax4UVoxjiq0KcCraD2rzpu7O2CsiVfenimini&#10;sTUWiilpDCgUCikAtIaWigBKMZpaBQAYpDS0UAFGaTPaigBaTrSjiigAooooADSUtJjigBaSijFA&#10;BR7UUYoAKKKKACiiigBaSjNLQAZooo7UAFFHFFACbgRilAxTQoBp1AAaKKKACiiigAoo60negBaM&#10;0UEUABphTnjpT6KAEUUtFJQAUtFFABS0lFABRmj2ooABRR3oxQACiiigBaTNLmkoAKKD1ooADRRR&#10;mgAooo78UAFFKRSUDCiiigQUUUZoATtSiiigBKBS0dqACkpcUUAJRS0nSgBaO9HBFFABRR2ooAKK&#10;KKAClpKKAFpKXFJQAUtJRnmgBaKPejNABRRRigAoopO9AC4oo70UAFFH1ooAKMZooNABRQBS0AJR&#10;iiigApOtLQOtABRQOtFAC0maOaKAClpKO9AC96QmlNGKACjNJ3o70wFozSCloAOtBpKKQCijNIKW&#10;mAuaQGkFL3oAWk7UGkoAUUmaXNJ3oAKKCaMUAFLSd6OtIBc0UlFAC5ozSUdqADPNFFFMA60Zo6UU&#10;gF+lHSkzSc5pgOopCaO1IBc0ZpB60UAOzSGjtikzQAtGaQ0EUDCig0goELS54pKKYC9qM0gopALm&#10;jNJR7UAGaKMUUwClzzSd6KQDs0ZptAoAdnikz6UlFAC5opKO9MBc0ZpKKAHZpCaSigAzRmiigBc+&#10;9Ln3ptFADt1LuplFAD91IWNN7UZoAfvPrR5hxTM0lADjIexpDISaacZpucUxD/MphckU0mkJxTEO&#10;zSZpu7ijrQA760BiOlNzzSZoEP8AMNIxDCmE0hNAxG6HIzVK6tPOUkVd3DoaXFMDlJ7aSB8ipLe8&#10;IwrGugntFmU4AzWFd2DIxKgipsUmXkdXXrUygYzmsGOeSB8NnFalvcrIvJ5oGWyQeKjIpyketOOA&#10;KQEfaiijvTAXdRSHGaKQgpO1Hel4xTGHOKAKN3FJkk8UhCkUlKM9xRQAdKOtBGaTpTAMUuOaOlAo&#10;AD6UD1o60dsUhhmjFJS0CEPFFHWgjvQMXqOtJ+NA57UUxBS9qBSUAHNB96XiigBBS0meaMGgAoxR&#10;iigAoyKOtL2oATHeilzSfSgAIxR0oooAMZ5ozxxS9KTNABQBRQKACjJpTikoASlopaAE4oo4oxQA&#10;tIaKQ0ANxSjk0o47Ud6QCYpcUe9FAxelJntRmigBaTOBRj0oIoAM0v0puRmnZxQISlA4pAOc07OK&#10;AE4pcgU3vS0AJQRzS0hoAcpGMUE4pnSnZzQAHmlzSUhIFADZX+WmWo3XAxSMd2ansUxJnFOPcUnZ&#10;GwvCCo3ORxTjjHFMPNIaG96KQk9KUe9AChgBzVS41FIHBx7GrRXIIrMu7SVuVTdimBn3N0k9zlT1&#10;q3B90VlNC6XGWXFakA4FNCZeSpQM1FHx1qYUySN1zVaVatkVC68VpFkNFCSLNQtbj0rQZOKYUrdT&#10;sZuJnm3HpTTbj0rQ2cUnl1XOyeUzTbD0qNrbjpWqY/amGOqVRkuJktbn0qM2x9K1zF7UzyeOlUqh&#10;PIZX2Y1Ilt7VoiHHanrD7U3VDkIILbBHFacEYGKZFGKuRLiuec7msIksa1YUVGnSplrmbN0PA9ac&#10;PSmindKgsWlooxUjCiigGgBRSHrR3o70AGOaWk60tABRRSGgBaO9JmigBaKM0UAAoxR2ooAPrQPW&#10;jNGaAENFFLQAlFA9KWgBKM5paKAENFLSUAFFLRmgAFAoooAKKKKACiig0AFFJniloAKKKKAAGikp&#10;aACiijrQAvakooxQAUUdaMUDCig0dKBADRRmigBc0maKKACjNFIaAFooooGGaDRR2oAOoozRR2oA&#10;KAKSl7UAFFFFAC0UlFABRRS9qAEooo70CCijvRQAUUUUABooxRQAUUUduaACkpaKACig0UDCiijt&#10;QIKMUUUALSUUUAFLSUZoAXpRRSUAHelpKUcUAFFFHWgAxSUtFAwooooEFFHWigAFFLScUAHeiiig&#10;YtJRRQIXjpSdKKOlABR1FFFABR1oooAKWkoxQAUUlL9KAAUvFHekpgFFGRR2oAXtRSCikAtFJQaY&#10;B3oxRS9qAEo7UU0g7gc0ALS57UlLSABR0oFBNAwNJ3paKBBQaO9FABQKKKACjNGaKAEpaKSgBetB&#10;6UVGZPn20ASZooooAKKKSgYtHajpSDNAgoo70daADNLTQMDFLQAmTnpS0Z7UdKBi/WikzmigQtFJ&#10;S0AHSiiigAzSUUUAFLSUd6ACilzzSZoAXt70UlFABRmjtRQAUUUUAFFGaKYC0nNFFIAoo7UlAC0l&#10;LSUwENNNLSE0CGHrQetLim0xCH3oHTigim4YHjpTAdSEmlxSUAIaQmlxSEUANNNDsnuKdikK5pgP&#10;SRWPBFPkiSVSCKozRMvzRnBFJb35DbJRg+tJjWpXvdM4JC8VkmJ7ds12Csrr6g1UvLBJYyUHNSPY&#10;yLactgGr+CV4rKUG3m2sMDPetSJwy8GmFxhBFJznpTmGDkULJigY0hutL25p7MD0puBigQnBo4PW&#10;kxijk0hjwEPfmnhVx2NQFc05flxTEOemDpUjHI4qMUALk0UUnOaBi96O9J0pR0oEGaBxR0ozx70h&#10;iUpNGKKBC4pOlB5pKYBnFLmk70UgFopMUp5pgFJ3ozmg0AGKWm5paAFzSGl7UUAJRRRigApBS5oF&#10;ACHPY0DNLxS9BQMbSj1oBoJoELSEikxmloATmlpOaO1ACmkzzRS8UAJSnIFA60GgBBS0YooASl4p&#10;MmikAZGKM96TFA96Bi8daTPNO4x1puQaBBk0oNFHGaADHekzS00so70AOFJURl545pPMbsDQBPnm&#10;jNQeY3900CYjsaNQJgfWjioPOHel85fWgdiYDNLt+XNQ+cMdaYZcd6V+w+VlgnFRM45FRmQscdqe&#10;kRJ5FUoN7ibUQjUtWlaJtA4qGKMDtV2IYFU9DPVvUlOKY1OY8cUwtmoNANJ1oo7UCHAVJ0jPrUYp&#10;5PyH6UCOav8A/j5/Gp7foKr3v/Hz+NWLfoKpCZfSph0qFKlFAAahapWpjCtEQyIimkVIRSYqySPb&#10;SbTUlJincmwzbTStSkUhp3CxEV9qbtqXFIQKdybEYWnBadinKKGwsORcVZjWoUqylZyZpEkWpRTF&#10;HFSCsWaIcKdmmjpS1JQopaKKQwxRRmigAo70UUAFLSUd6ACjtRRQMKKOlFAgooooAKBS0maAFPtS&#10;UZpaADpQDSUtABiiijtQAlFLSYoAKKWkoAKKUdKKAEopRRQAUgyTRR0NAC0HpQKKADtSUUvagBOl&#10;FFKaAEpT1pO1KKACiijtQAUUUd6ACiiloGJRRRmgA7UZoooEHvQKKKBhSUtJQIWiiigAzRSUtAxD&#10;0paKDxQITFLR1ooAXikoo57UDFxRR2oJoEJR1oNL2oASiiigYe1FFFABRRR1oAKOnSjGKTPPSgBa&#10;TrS0UABooNIKAFoo/GjOBQIMcUUmaWgAooo60AFFIeKM0ALRR2o70DFpKWigQlLgmikzQAv1pKO9&#10;L0NAwopO9FAhaBR9aOlABRSZozQAuaDSd6KAFo7UUmaAFopKWgBaSikoAXFFBNJQAtFGc0UDCijI&#10;xRigQCjvRSZoAXNANAo70AFHajvSZoAWijNJTAWlpB0ozQAUUnOaBQAvtRRSUALRijNFIAoNFIc0&#10;ALSUuc0UAIOKX3pKWgA70lLjmigBKKWkxQAAUtJS0AHem7QCTjmnUUAJilyKKDQAUlL0NHagBKKB&#10;S9qACkpe1J3oAKQkDvTu1RshbvQA4HNLikAApaAFAo7UlHegAo70UUAFFL3ooASlpKM8UAHeg0lL&#10;mgAooo5oAKKM0HmmAdqSil9qQCYpaKDQAdaKSg0AOpKKKAA0lFHagA70GjtSGgAPSmU89KYetNCE&#10;pMc06kNMQmKXtSUGmAGmnFLQaAGmkI4p1JQA360badSUAMYVUniB5q61QyrkVSV9yZNpaGcuoyW7&#10;7WGUHetG11CKfow+lZ1xACTxxWXNBJES8RII54olBRXulxaa1OkvrKOfLDhqyUZ7WXa4O2qdn4k8&#10;mTyroHPqa1/PgvkypBz0xU77DtYcsqSDg0hAzmqkltJCSyHI9KdFcbjtYc+9INy1jFKCNhpuCR7U&#10;ntQAvegcc0YopDF3CgMd3AzQEUnmpowoHFMCPacZNRng1YkNQEBqQhM96UHg8UmKMUwFzRQRxxSe&#10;9AC9qM89KTpRQAtJjn2pcUmcUALSY5pc0UAJg0pOMCkzzSmgBM0UlLnmgBcYpKU0goAOKMUYpetA&#10;CZpRzQcYpPpQAuKSjmjPFABRR70Z5oAOlHbFJS0DDFGOlGfzoHWgQZpeKSkoAU4oFFITQAtGM0nW&#10;loAKPrR06UmaAHdaTNHakoAM0YoIFJzSAdgikOfSgGjPHWgBp4pw5prtjio/M7CgCUnAqNmPahVZ&#10;+TUyxqOpzQFyvmRj04qRYMjJqbAHFKFOMCmIYIlA6ClCrUqxN3p/kDGc0BoV9o9KTaD2qx5Qo8ke&#10;tAFby1I6UhgQ1Z8mkMNO7FZFU26UogGOlWFhGeelOEabcgnOad33CyZAIQo6VKq+2KlCige1TcFF&#10;Aq1YTgVGik9al6UMa3AkZpMUZ5pMgGkMT+VLmjjpR2oAUU9h8h+lMWnt/qz9KAOYvD/pVWoOgqtd&#10;D/SulWYOKpCZfj6VKKijPaphQSIaiapDTDVolje1JiloqyRMUEUtFMQ3rTSKfSGgBmKQin0mKdxD&#10;QKeKSnCgCRAKsJ1qFanSs5FokWpBTFFPHWs2aDqKKX6VIwzS0UUhhRR2ooAO1HFGaWgBO9FLRQAm&#10;KKXFFABSUtGKAEopc0UAFJS0UAJjNLmjPFJQAtFFGKADNFJS0AFIKWgUAFJS0lABSiig0AHWiiig&#10;AoFFBoAKKMGjvQAUUUZoAKKO9JigYtFHagUAFFFFAAKO9GeKBQIKKOtGKBhRR3ooAKKKKACjrzR1&#10;ooEBo60nejvQMdSUAmkoELR3ozRQAnNLjiko6UALR0ozxSUALxRjmjpR3oGFFGaD0oEFBNJmloAO&#10;lFFJQMXFFJS0AFJz60UUAL1pKKBQAUUUUAA60UUdaACiigUAJS9aSlFABR3ooPSgQUUCigYYoooo&#10;EGaWkooAM0dKKX60AJ3pTRSUALQOaSigBaKCeKTNAwoPWijPNAhaKSk6d6AHUnajNGaAFoFJmjmg&#10;B1JRRQAUUZozQMKOaDRQIKKKM0ALSd6KOtAC59qTvS5oNACUdjRQOaYBRmiigAooH1ooAKO9FFAB&#10;1NFFBxQAUUnWj2oAXmiig0gDNFFJQAuaM0YpKAHUlFFAC0d6M0lAC4xS02igBelA+lFIKAFFFJxR&#10;QAGjtS0maAAUtJS0AFHekozQAuKTvS1GysW9qAH4xS9qTnFFAC9qTpQDRQMXvRSUd6BBS0lHegAo&#10;9qWkNABQKKBQAUUUUwDvRil7UlAAaKO1FIAooHNFACUuKOhozQAUUd6M0AHakIo7GlNACUdqKO1M&#10;BCKbTuopuaBDTR0oopgIMUdelFFAhDRRRQAlFLSUwEpMU7tRigBh600jinmkpha5XeLcvSqUsGO1&#10;apXNMaAMKpSWzISadjnrnSobpfmX5vWs42d3pr7oXJSunkhKE1EyBlwwqXDsaJmZba2vCXI2n1q8&#10;ohuvnjYZ9qz7vTQ2WVeOtUofMtpPkYrU2a3HdM2meaA4Iyop0dyrdeDUcF6WXEy7h6irMVnb3ZzG&#10;4VvSgYobNKTSGzlt2xnIp4HOCKBDCM05CVYUpApO/FAErEtUOMEipQcimt14oAaOKKKCaADrRRSU&#10;gFzRSHpRmmAtIRR2o5oAMelFFFAB3ozS0mKAAUHFLmk60AFHelpDQAZoBo6UUAHNABzS9qSgAzQO&#10;lFLkUDENJS5GaKBB3oNFGKACg0UtACCg0vHWkoAT2oxS0uOtACdKUtxjFJRmgA60Yopc0AJ2paCK&#10;TmgBMcUvtRTelIBHBxxTQGJxTwDnmpFA9KAG+TxzSiMLUh56UojLUAMGKUITxUgiFSD5TQIYIgBz&#10;TxtA4FGSacsZPWgBhegvntUwjUdadhRxinoF2V9xH8Jppf2NWtq+lNZQTwBS0HqV/Mo8xc1PsX0p&#10;pRM07IL+RF5iik3g1KI16ilCCiyDm8iEZapUTAp+wDmlxii9thasQcGnZ4xSZ5oI4zSGhSAaQkCg&#10;dKTGaAF60UmaBQA9SKc/+rJPpTB1xTpM+U2emKEBzNy3+lVat+1U7kYuvarsHQVSEy9GalBqJO1S&#10;jpQSI1RsakNRmtESxtLRilqiROlFLikoEFIaWkpgNoxxTqSmISlWkFOUc0ASpU6VClTpWci0SinU&#10;0U6smaDqUUCikMKKWjHekMBRRRQAUtJ0ooAWikooAKXvRSUALRmkpfrQAlHejpS96AEpaKSgBaO1&#10;FHvQAUdqSloASjvS0lAC0UUUAHNH0oooAKKSigBetFFAoADRRRmgAopKCaAFopM0UAGaXNNpaBi0&#10;UnFFAC0Z4pKKAFpM0ZooAOaM0YoxQAUUdaKACijNHvQAUtIaAaAFpKKB1oAKWkzzRQIWjGaSjNAB&#10;S96TNJmgBcUUZpKAFooyKO1ABRQTxSjFACUZo70ZoGHelptFAC0Z5pKM0AKTSdqM0goAdSUA4ozj&#10;igAzRmkzQaAFzQKaTzSg0ALRSUZoAWlpuaXNAhaT2pM0daAFFLk0nSjNAC0DrSA0lADiaTNJSDig&#10;B45pabmjigYuaO9NozQID9aBxRQTTGLnmg00nNBNIBx9qTmkzRmgB1FNzQTQIcKKaTRmgBwOKXNM&#10;yaAaAHUZ7U3NGaBjs0oNNzRmgQ6lzTQaM0AOzRxTaWgAoo/GjNABRRmigAoFJmkBoAdmim5opgO7&#10;0A03NGaAHGgGkJoB96AFopDjPWjPvSAUUZpM0A5FACg0uabmlpgGaKKSkA6ikozQAtFGaO1ABRSZ&#10;NLmgAooo9qAEopcikPSmAUvSkpTSAKO1GaSgBaKSl96ACikooAWijtSCgBc0ntRRQAoo6Ud6DQAZ&#10;opKWgBTR3pCaO1AC96Q0nWl9qACjvSmkxQAdKKKKYBmkFLSUgFo60YpKAF6UtJQaACjvRiigAzSG&#10;lpKADpQOaKKACgmjk00ZzQAGk7Yp1NPBpiG0UtJ1NMBOtBoozxQISijNFABRRR2oASilpKYCUlLQ&#10;cUAICKdupppKLBccwDdqiMI9KkzRmmmKwixIEYlASRjmufvLQBzjg10O7AINV3hV+opPUZzCStC+&#10;G6VcjlRyGRtre1W7rSt4JWseW1mtmzg8UvUpM2YrubG2Q7h2NT7iRmsK3vSp2tWtFMHXg0AS5yaA&#10;OOtBIxxSdqAJAcDHWjIxTOOnejBzQAHrSUvSjrQAgoNKKDzQAnHalAyKTpS0gE6UUEUUAHSil+lJ&#10;TADQcAUlLmgAzS5pO9GKBi/jSUEYoxQIWk70ZooAUEUnejpRQAcUuM0hooAMDNGeaMUYxQAZpOtF&#10;LnigAowaSjJ/CgBc0UlGM0AFLSYxSnrQAn1paMcUnQUAL2pMmloFABRmg0GgBMUmMmkwSaeqe9IB&#10;QuB61Ii7sUirk7asABRigAEYXpRinAE1KseetAFcZp4j3danKLjAFN6GmIQIAKM4paTvSAXrR0FI&#10;D2ooGGc9KTI60AUnI7UALQQDSZpc0ABAFHSjORSZPWgBaQ0ZzRmgBMjNO4zSBQTmlIwKAEP1pOlG&#10;SaUc0AJSqaOlLQA8AdaWX/Ut9KaKWb/UN9KEBy9x/wAfVXYDxVOdf9IJ71ch7VSEy7HyKlHSok4q&#10;WmSBphHNOJptWiWJRRRTJCilx3opgJ0pOaXvR9KBDSMCkp55puMUwEFOWjGBmnCgCRKnWokFTLWb&#10;LQ9afTBT1NZstDulGKKWkMKMmijNIYUCjijNABRQDRQAUtJmjtQAUYopc0AFJR3ozQAc0UDmjPag&#10;AooOaKAFoFNpaACilyKSgApaSigAoozRQAZo5pDRQAvWigUUAFANFFABRRRQAUUUUAFGKKTNABS0&#10;lLmgYEUUZFFABRSUuaACjrRmgUAGaM80mPWigBc0d6acjvRnNAC0dqQ+1Jn1oAdRmkzSZoAdmikJ&#10;pM0AOzSZozSZFAh2aM03NFAx2aSk3UmeaBD80A03NGaAHZ7UZpCaTNADs80UmaOKAFopKCaAQUZp&#10;uefagmgY7NITTSeKaWoAkzRuqPdSb6AJM0maZupd1AD80ZqPdijdQA/Ipc1Fupd9AiQtSbqj3e9G&#10;/FAEmaC3vUW6l30DJN1LuqIPRv5oAl3UZJqLf70oagRL+NFRg0uaAH0Cmg0uaAHZophoLUAOJpM0&#10;wtTSwoAkzRmoS9J5lAExak3CofMzSb6YE27ml3VX38ml8ykBPuo3VX8yjzRQBY3D1pN1QeZR5lMC&#10;xuFG7Peq/mUeZSAshqN3aq4k96PMxQBYz70uagEnvSh/egCcGlzUIenhqAH5pc0wGl3UAP4pKbmk&#10;JoAeTSZphNJuoAkzSbuKjLCk30wJc8UBu1Rb6N1IZLuozUW6l3D1oAkzS5qIPS7qBEmaCaj3UbqA&#10;JM0ZqPdRupgSZpc1HuozQBJmjNMBpd1IB2aWmg0uc0ALnmikBoFADqKSjNAB2ozQaTNADqM03NBN&#10;ADgaM803NJnmgB+RSZ70maKAFzRSZPrSZpgO7UtNzRkUgHdKQUhooAWjNIPrRQA6jNJmigBaKQda&#10;WgAo/GiigAyc0vekooAKXtTRS0AGaXNJRTAB0ozxRRQAZozRRSAM0tJiigApaSigBetFJnmkoGLR&#10;RRQIKOlHek70wA9KaacTTTQJjaSg0lMQUdaKSgAooz7UmaYC0UlJ0oEOopM0lAxaSkooAWjim96U&#10;mgANBOBRSdaBCr81Lt4pQMdKcKBguCMEVXntFkU/KDU5ODxSB+eaAOcvNLw25Bj2qrC7QPtbP411&#10;kkayLz1rIvLFWJ4wfWlbsO46FwyA5zUhbHYVlr5tueclauwzJJ35pK4yxkelJkmgYoIpgJ1NJ3pa&#10;TrQAvtR0oxRmgA4ozRRigBM0fhSmjGKAAUlL3pM0AL0pMCjNBoAUYopMUUABoooBFABiijk0UAGM&#10;9aKKWgAzmk4FB/WjtQAo6UlAwKM80AL2pKOtIaAFAFFIM0UALR3oNGKAAmig0YNABnAoJ4oo60AH&#10;NHSikwaAFx70HpQBS0ANHPFSD0HWkUAdqmijyd1IQ+NMDPepAM04KKfgAUAIOBS5xTT+lJntQMfu&#10;ppIzTeaKAHbsHijOT6Gm0ZoAWkJ70hJzSjNABmg+oooPPNAB+FB6UcgUdaAClJ4xSbfQ0ZoASlFF&#10;APNABSZPSlJ5pM89KAFpc0mKAaAD8KXPOKTNLQA9elFxxC30pFBNJc8W7fShAczKSbnFXYOlUHb/&#10;AEo1fg6DmqRL3LqVJmokxUme9NCA03PNBOaaTVpEMdRTc0uaoQuOKWm5paAFpKCabmgQueaOtJ3p&#10;c0wCnim0q9aTGTLUy1CvUVMDWbLRIKdTFNOzUModRRQKQxaKM0UhhgUHNApTxQAlLSA5pTQAUUne&#10;loAPxopKCaBh0oopaAEooooAAfajrS9qKAEooooABS0lFAhe1FFGaACikozQAuKOlJzRnmgApc0l&#10;JnmgBxpM0ZooGKTSZpM80UALRmkpKAHUZxSUZoAM0ZpKM0AKKM0maKAFBpc0meKKAFozSE0hNACm&#10;kzRmmk0AOzSZxTCaQvQA/dSEmmb8Um+gCTNLuqHfRu9KAJC1G6ot+aTfQBNupc1BvxR5lAE2aXdU&#10;HmUnmUCJ91GagMlAkoAsbqN1VzJQHwOtAFndRmoBJ70oegCfOKM1FvpQwNAEmaN1M3Um6gBxambv&#10;zpjPULSgUATl/emlx61VacVC1yPWgC75tHmcVmm6HrTftQ9aANPzaPMrN+1DHWj7V70AaXm+9Bkr&#10;N+0j1o+0j1oGaRk96PMrN+0+9H2ketAjR80Unmis03IyeaQ3Q9aANPzRSGbNZZux6003g9aBmt5w&#10;HekE3vWSbwZ60fbR60CNjzhSiWscXoz1qVbsHvQBriTNSB6zY7gEdasJLnvQBc3Zpc1ArU4n0oAl&#10;LVGXppfioHkwTzQBM0nNRGUDvVWS4A71Ve7HrQM0DNjvTWn9DWQ18B1NRG/HY0AbJnpPtHvWH9vH&#10;rSHUB60Abvnig3GO9YQvx60hvx60Abv2j3pPtA9aw/t6/wB6mHUAD1oEb/2gY60faBjrXP8A9oj+&#10;9S/2gMfeoGb/ANoHrR9o96wP7QX+9QdRGOtAjoftIoFwPWufGoqe9OGoD+9QM6ET09ZqwFvwT96r&#10;Ed6CMZoA3FlxUokrJS4BHWrSTZoEX1enZqssmRTw3FAE26kLVEX4qN5QKAJTJTTJVR5wO9Qtcc9a&#10;AL5lpvm+9Zpuh6037WPWgDT82jzfesz7WPWgXQ9aBmn5vvSias37QD3oFwPWgDUElL5lZouOOtPF&#10;wMdaANDzKPMqh9oGOtKJ/emIv+ZRvqj9oB70Cf3oAv78Uu+qAnHrThMPWgC8Hpd9UlmFSLKCaQFw&#10;NzSg+9VhJUgegCcGjNRBuacDQBJuozzUeaQtigCTdSFqjL80m+mBLuozUO/3pA9ICfdRmoN/vS76&#10;AJt1G6od9LvoAl3UZ5qLdRvGaAJc0ZqPdRuoAkzS5qLeKN1AEgNLkVFvpd1AEuaOaZmgGgCSjtTA&#10;adnigY7OKKaDS5FAC0Un0ooELk0d6SjNADqTNGaTNAC5o6HmkzxR3pgL1o/CkzS5pAL2optLQAZ5&#10;oo4zRmmAUdqTNGTSAXNLTaM0AOpD1pKDTAQ00n1pe1NJoExCeM0maQmk3UyRSe1JmkzSZphcdmkJ&#10;phNBNAh+aN1R5pc0APzzRkUzNJnNAD6M03NGaAHZ4ozTc8UZGaBi04EUwGgGgRJupc1HmlBoGONN&#10;xzTu1JikMQNimTKHXNKaO1NOwNFFowRgiqUkGx8xnFaEvBqpI+TRJDRLEGZBnrUntTbc7oqdmkMT&#10;FA4paQjmgAPSkpcUdqAE+lGDRgCloAMc0EYoJpM0ABoxRR70DAZ7ilzSZpaAEPvQKXvRQAYowKTP&#10;rRjNAB0oFIBTulAg70maUc0hx0oADRRjil6UAJikxSk0ZFAB0oxRRmgA6UUGk70DClpBS0CCjNIK&#10;O9AC4o+tGKKADpRmikxQAvNGBQOtFAEyIWNWgoUCmRoFGakAyetIQoAHSl4pSccU3NAxCtJjFO70&#10;jdeKBCDJoo5paAEpKdxmkpgGc0ZozRSGFHNHekPFAACadmmE04UAGSKMil4xSfSgAHXigg0fhRya&#10;ADnvRxRjNFAATRzR1oHvQAo5NFIKXmgCRMADHWo7viA1IgzimXgxbnNAHLN/x9Gr8PQVScf6QauR&#10;HirRLLimnbqiB4pC9UkQ2Slqbu5qIyc00yVqokNk+6lDVX8yl8ynyiuWN1G7moA9Lvo5QuT5zSE1&#10;Dv8Ael380rBckzSg1DvpQ9OwXJgacDUO8U5WqWh3LKE1MpzVVWqwhrOSLTJhTxUYNPzUMscKWmjk&#10;UtSMWlzTc80ZpDFpc03NLmgBelGabS5zQAUtJR9aAA0UmaM0DHUlJS54oAKO9ICKM0CFoHpSGjPH&#10;WgY4/Wk5pOoooAWlpM0lAh1FJmkJoAU0vakzmkzQAuaM03NJmgB+aSm7qM0AOzRTN1LuoAdmjjvT&#10;M0m6gB5NGaYWo3UAPz70m6oy2aTdigZLupMio91IXoETbhRmod/vRvoAmzRmog1LuoGSZ96C3FR7&#10;qC1ADs00tTGaomkxQBKz0wyVXebHeoGuBnrQBcMoFNMvaqDXI9aiN0PWgDS80etHnD1rM+1j1qM3&#10;Yz1oA1TMOuaTz/eso3Q9aabwY60Aa/nD1pPPGetY5vR6003oz96gDaM/vTftGO9YxvvcU03wx96g&#10;RtfaPel+0D1rC+3j1FIb8f3hQBvfaB60v2getc//AGgPUUo1AY+8KAOgWcHvTxODXPrqA/vVPHeg&#10;n71AG8sgqUMKyIrrcRzVxJcigC3uprPxmot/vUbyYFACyS4HJqnLc4B5qO4uAAeaw73UhHnJoA0Z&#10;b4DPzVTk1ED+OuVvtfVCfnFYc/iZQT+8FAHfNqa/36jOqL/frzSTxSAf9YKi/wCEqH98UAeof2qv&#10;96lGqL/ery//AISdT/GPzqRPE6j+MfnQB6d/aY/vUv8AaS/3q80HiYf3x+dPHiQf3/1oA9JOpjH3&#10;qb/aY/vV51/wkg/vimnxGP79AHojaov96o21ZcferziTxKB/FVaTxQAMbxQB6W2rr/fpjauo/iry&#10;9vFHGN1Qt4o/26APUm1lAf8AWUw62mfv15PJ4qxzvqu3iw/36APYRra7v9YKuQaurH79eKReKsnl&#10;62LDxJvI+egD2m2vw+MNWtBOCOteZaTrPmbRmu10+63oDmgDpkfNTBuPeqEEmRVjf70AK74qjcXA&#10;UdaknfaOtc/qN75anmgCS61ALkbqyLjWFXPz1zer64Ii3zVxd/4q2E/PTA9Gm15Rn95VNtfXP+sr&#10;yi48UuxO0k1SbxHcN2P50WA9gPiFc/6ym/8ACQL/AM9P1rx46/c/5NA16fvn86LDPYx4gX/npQdf&#10;T/np+tePDxBN70p8QS9s0WYj146+v/PSo28QKf8AlpXkZ1+Y+v50xtcnPTP50WGeuHxEo/5aUo8R&#10;qeN/615B/bU/v+dKNbn9/wA6LCPX/wDhIF/56Uh8QLn/AFn615H/AG7P7/nTTrdwen86LDPXv+Ei&#10;TP8ArBTl8RLn/WV45/bNz6/rSjWrkd/1osB7XD4gUn/WVqW2tI2PnrwiLxFOhGc1s2Hik7gCxoEe&#10;72uphsfNWxb3QYDmvJNI1/zdo3V3WmX/AJgXmkB2McuR1qcScVlW8uQKt+ZQBYeTjrVOa52jrTZ5&#10;9orDv78IDzQBemvgv8VZ8uqqCfnrldS14RZ+YVzF14pCsfnH50AejPq6j+Omf2uv9+vKpPFo3ffF&#10;IPFgz98UDPWBqwP8VPXVB/erytPFII++Ksx+JgR98UCPUE1MEfeqRdQXP3q80j8Rj+/+tW4/ESkf&#10;fFAz0QagP71SLfDH3q8/XX1PG8VZTXBj79Ajufto/vU77cMferiRrYP8Ypf7cUfxigDtvt4/vUv2&#10;4Z+9XEDXFz98Uv8Abij+MUAdsL4f3qeL4HvXDf26ufvipY9dXpvFAHdJdj1qwl0D0NcRDrIb+MVp&#10;W+qBj94UwOuSbPep0kz3rBt7wMB81aMM+e9IDTV808NVRH461JvpgTb6aZfeoGlx3qtJOB3oAuGX&#10;jrTDMPWs17sDPNQm9HrQBr+d70nne9ZBvR60fbPegDY873pfO96xxeD1pwux60gNfzh60ecPWsr7&#10;WPWnC6Hc0wNQS0vm1li5HrTvtPHWkBp+b70eZ71mfaR6077TjvQBo+bSCYHiqAufegXAz1oA0RJz&#10;ThIKzvtI9acJ/egDREgpweqCz5HWpVloGXQ1KGqsslPD5oAsZozUYalDUCJMmjPambqC1ADycUZq&#10;PdQGxQBJmjNR7qN1AEmaM1Hupd1AD80uRUe6gNQA/NLmo91KW4oGPzijNR780bqBD880Zpm73o3U&#10;DH5pc1HupN1AiXNJmm5pM0wHZFRsaUmoicU0Sxc803PNNJppamTcfnikLVGWo3Uybj80E0zNJmgL&#10;j80u6owaXNAD80ZzTM0UDuPJozTM0tAXHZozTKXNAXFzSg0zmnCkA9TTxUa+tSLQUh2OKDSjpSUh&#10;jT0plPbio296BkE4+XNZk5xWrL901k3HBIqlqhLexbsTmHJqU4zUFif3GPerO3vSKGHrR2pcUGkA&#10;lHajiigBOopccUnFGaBigUYFJRQIXrRSUc0ABpKWigYnel5oHTNLjNIAxxSZo49aDTELx3pKO9HU&#10;UAFGKBRmgYcAUCjGaTPNAhfwoxRiloAbk5pT0ooxmgA+tFBOe1IMmgBe1HekpcYFABikpc5ooABR&#10;SUuaACkopaAFpKMUlAGl9adx2pq044A6UgENJkCkY+9IaAFzzRTecUoJ6UAOzRTScil7UCD3o4FF&#10;HFAxMj0oz6UEUACmAtGM0YyKOgpAAUZoPFAOaU0ANwaUZA6UHpRmgAJzRikJoH1oAXNAoxS8UAIK&#10;DR34o70AGMCnA00cUo60ASpjpUN8SLc81MvWoL84hOaaA5lsm4NXYjxVEnNwauxmrREibdxTGekJ&#10;xUDvW0UZSY8yU3fx1qBn5phk7VsomTkWvMo8yqhko8yq5SeYuiSlEuO9UxJ70eZRyBzFzzaXzM1T&#10;ElHmUco+YueZS+bVPzOKN/vS5Q5i6JMipFkqgsvNSpJ70nEakaKP0q0j1mRydKuxNkDmsJxsaxZd&#10;U8VIDVdOlSBjWDRqiXNKDxTM0uakodmikzgUm6kMdSZpM0ZoAd1opmaM0APzmjNMozQA/NGeKZk0&#10;buaBj80Z4pm7mjNAh+QaXNRbqN3NAyTdzzSZpmaN1AEmaM1HmlzQIfRxTAaXNADqM03dSbvSgB2a&#10;TNMzSFqAHk4pC3NRFqTfQMl3UbqhLimmSgRPupN1QeZx1pPMoAn3+lBeqxkGKaZR60DLW+ml6qmX&#10;3pplHrQBb8yk8yqRnx3ppuAO9Ai6ZaQy1nm5A70w3QHU0AaXmj1o80etZRuh60i3Y9aANgSiniSs&#10;kXWT1qdZ896ANEvSFqrCUEdaC5oAkd6qyzbe9NmlwDzWXdXW3OTQMsy3WO9UJb8DvWNfaoEB+aud&#10;u9eVScv+tAHXyakAetV21RR3rgLjxIoP3/1qk/iUf3/1oA9HOqjJ+amnVR/erzU+JV/v/rTT4jH9&#10;/wDWgD0ltXX+9UT6wo/i/WvNJPEeD9/9agl8Sj+/+tAHprayv96oW1peu6vLm8Tc/wCs/WoH8Sn/&#10;AJ6frQB6qddX+9+tRnXVH8X615O3iVv79RnxI3940CPWjrq4+9UTeIF/vfrXk58SSY4JqE+IJs8E&#10;0wPXD4hT+9+tN/4SNf73615Gdfm96YddmPc0AewL4jUn7w/OtG010MfvV4hHrswPJNb+m627EfPQ&#10;B7hY6kHxzW/b3G4V5hod+0gX5q73T5dyDJpAbwfIqKZ8LTUY4qKdvkoAydRudinmuA1/WfK3fNXW&#10;ay5EbV5N4oncF+aAMLVPEUjSMqMSc+tYcuo3MpJMhFVpGLSMT1JptUkMkNxKesjfnSedJ/fb86ZR&#10;TAkFxKP+WjUv2mb/AJ6NUVFFgJxeTj/loaeNQuAfvmqtFKwF4apN6mkOpzdmNUqKLAWWvp2/jNRG&#10;4lPVzUdFOwDvMc/xH86Qux6sfzpKKADJPeiiigAq1Z3LxygbjjNVetXLO3ZpASO9Jgd/4euXZly1&#10;eo6PKSijNeXaBAVK8V6doykItSI6+2J2irmeKpWv3auY4oAqXJODXHa5IVjbmuxuRwa5LW4sxtQB&#10;5D4lvHVnw2K4WSRpGLMSa77xLZlmc4rgZY2jkII700AyiiiqGFFFFABRTtjHsacIJG6CgCOipvss&#10;npS/ZZPSlcCCipzayelRmJweVp3AZRQQR1FFABRRRQAUoJByDg0lABJwKAOj0C9kEiqXPWvXfD9y&#10;WRMnNeRaBatvUkd69Z8PxFVSoEd5ZSZUVo7vlrMsl+QVofw0AU7yXap5rhvEGoGJG+auz1DiNvpX&#10;mniktsbFAHAa7rkhkZFY5Nc1JcSynLOT+NTalu+2NuqpVJDDJPejJ9aKKYDhI46MfzqQXUwHEhqG&#10;igC0moXCfxk1NHq86HljWfRSsgNyLXXHViKuL4gOPv1y9GTRYDrV8Qkfx0N4hOfv1yeT60ZPrRYR&#10;1LeIiv8AGfzpn/CSH++a5iiiwzpz4kP980+LxKQfv1ytFFgO8tfE2T9/9a6LTvEIcj5v1ryNXZD8&#10;pIrV0zUZFmAJpWA950zVPMC811Fnc7gOa8m0G+ZgvzV6JpcxZRzSEdXFJxUnmVTgc7RT3bimATzh&#10;QTWNd6kFJ5p2oXBRG5rhtY1RoyfmoA6CfWVBI3VVOtLnqK86u9eZXPz1RbX2z9/9aQHqY1tf7360&#10;9NZB715SPEBzy9TR+If9v9aYHqg1dc9alGqj1ry5PEH+3Uq+Iefv0AenjVB/eqRdUBPWvMl8Q/7d&#10;TL4hGfv/AK0gPSxqSnvTv7SB715yPEK/3/1p6+IRnhv1pgeijUB60o1Edc15+PEC4+9+tL/wkCj+&#10;L9aAPQhqA9aT+0BnrXn/APwkK/3/ANaQ+Ik/v/rSGehjUR0zUqX4J6150niFCfvfrV2DXkP8X60C&#10;PQorwEdatx3IPeuGttYVsYatm21ANjmgDqo5c1YV6xLe53Ywa0I5aBmgH4pweqqvxTw+RQIn30hf&#10;mqzS471G04HemBc8yk82qBuB60faBSAv+ZR5gzVHzx60Cf3pgX/Mo31SE49aXzvekBd30b6piYet&#10;Hne9MC5v5o31TE3vSmb3pDLm+k3+9U/O96PO96BFzzAKPMHrVIzCk84etAF7fRvqj5/HWgTjPWgC&#10;/vp26qSzCpVfNMROTTGam7s0hNMljSeabmlNNxTIA0UAUuM0xBRS44pduaBjaXBpdvNO20XAbiin&#10;AUu2kA3FJjmn7aAtAxuKTFSFaTbQA3FKBTgtOC0BYFHFSDpSAU8DApFIKKKDzQUMbpUbVKaiegCF&#10;zwayrwYJrUc1mX/3cimgZNYf6j3q1mqmnH9xVztQNjCDSHNKaTrSAPwozz0o7UYoATFFFGaACilN&#10;JQAZFGcUY4oxQAgpeKPWigApQMUgooGGM0nSlBzQelAhKXtR2pKBi96KMcZpBQAtJilpDxQAue1J&#10;S49qKACiiigQd6PeijOBQMKKKKBBikoyaKAD60UUvSgAzRmj60negBcmkzTjzScUAadITRxj3pMg&#10;UgG4NGeMYpSaTFABzik6UueMUde1ABRSHIpcj0oEBFGMUfSjvQMQjNLijJ9KM+tMApc4oJGOtJik&#10;AZFFJt5pcECgAz60vBFJ1ooAXGaQ8n0paTNACnNID60Z5petACjijHGaSgc98fWgBT0pRyKbTlFA&#10;Ei1X1H/UHirC1X1AfuDmmgOXJ/0kirsfQVTI/wBIJq7GOKuJEhXOBVWRqtOOKpzV00zCZAz4NML0&#10;j9ajLGupIwbJN1JvqHcTRuNVYm5Pvo3+9Q5ozRYLk4kxS+Z71X3Um6jlC5Z8zml31W3+9LvpcoXL&#10;IkqRXOetUw3NSK/PFJoaZpRPkitGA1kQNnitSCuaqjaDL6mpQR2qBTgU8NXIzpRLmjdUe7FJvqSi&#10;XdxRuqHdQZB0qRk26gmoDIAKTzOOtAE++jfUHme9Hme9AE+6jdUHme9J5nvQBY30m6q5kpPMoGWN&#10;1G73qv5nvSeYPWgCzvxSb+Kreb70GX3oAtb+9Lvqn5tL5tAi1u4pd3vVXzR60okoAtBqduqsJPSn&#10;CTigCbNIWqPfTWfigB7NimNJxUTycVWecDvQBZaUY5qMzD1qjLcgd6rvdgfxUAaZnHXNNNx71jte&#10;gcZqM3w/vUDNo3A7mmG4561jfbh/epjX4/vUAbRufemG5HrWG2oAD71QPqQA+8KAN5roetMa8x3r&#10;m31UA/eqF9WGPvUAdI1771C98APvVzEmrgD7wqhPrWB96gDrX1ED+KoG1Rf71cTJrn+1VSTXSM/N&#10;QI7x9VX+/Uf9rqG+9Xnr64c/eqMa0S33qAPTodWDEfNWpbX2/vXl1nqxYj5q6rTL4vjmgDuopsgc&#10;1KZOOtZdpLuQVc3cUAR3MuAa5nVb3Yp5rcvG+U1xOvSkK30oGcxrWuFN2Grhr/xBI7sFJP41J4iu&#10;W3sOcmuappAW5NRuHOd2KiN1Mf4zUNFOwEv2iX++aPtMuPvmoqKLASGeQ9XNNLserGm0UwCiiigA&#10;ooooAKKKKACiiigArS0lj5wArOVS5wBXQ6NYneDg5pMD0Dw8WwnFelaX9wfSuC0C1KhOK9D06PCC&#10;pEa0fSmTj5anROBTJU+WgDktZUmNhivKvEkBYtxXseqW+5DxXnWv6eWLcUAePzxmOVgR3qKul1DS&#10;iWPy96yW01wTjNUmMoUVe/syTHekOnSDsaLgUqKujT5Mjg1MukuR0NFwMylAJ6CtdNHYn7pq3Ho5&#10;x900XAwBC57UvkP6V0yaQR/DUg0g/wB2lcRyv2d/Sl+zSeldYujE/wAJqRdFP92i7A5AWsh7U9bN&#10;z1Brr10Yj+Gpl0Xp8tF2BxgsW9KX7C2eldr/AGNj+GgaNk/dpXA5CHTzkZFbdjp5yPlraj0X5h8t&#10;bFlpGCPloGSaNZlSvFeg6TBhV4rG0zTdu3iuusLfaAMUAaVumBVrbxTYkwKsbeKBFKePIrm9Utyy&#10;txXWSJkVkXttuUigDybXtOLlvlrgb/SCWJ217bqOnhwflrk7zRtxPy0AeTtpbgng03+zH9DXosmh&#10;DJ+WoxoX+zTGcCulsT0NWodII/hruE0P5h8tW49FH92gRxUej56rU66OR/DXdx6N221OukDptpAc&#10;CNIbP3aX+xz/AHa7/wDsgD+Gj+yAe1AHn7aQf7tQSaORzsr0c6OMfdqF9J/2aYHmkmikrnbVU6M3&#10;92vT20cEfdqFtEH92kB5kdGb+6aadHcdjXpR0QH+GmtoYP8ADTA82/sh/erFro7bx8prvv7CH92r&#10;MGigEDbSGY2jaaVK/L3r0bRrXaF4rPsNI2EcV1mn2ewDigRpWseEHFXCh20QR4A4qwU4oAxb6MlG&#10;+leeeI7UsrcV6jdRblPFcnrNh5inigD5/wBbsnWdnC9Kxa9S1vRsljsrjLrRGD5CkU0xmBRWkdIl&#10;z0NN/sqT3p3Az6K0f7Kk96UaU57Gi4GbRitddJb0NTLpRH8NFwMMKx7U4Rse1dAulH+7TxpWQflp&#10;XA53yW9KQxMD0ro/7LIH3TSHTDj7tFxHNlSOopK6F9LJH3arNpJB+7TuMx6K1Dpbf3TTTpjehouB&#10;m1dsIWaUNirEelkt0rasNOIYfLSbA6Lw+hGzivS9JGFFcVotlt28V3+mQ4UcUgNyDoKlf7tNhXAF&#10;SuuVpiOe1X/VtXmuvq25sCvUtShzG3FcDrdoW3cUhnll/u3Nx3rMd3HQV1eoaedxwveseXTyCTim&#10;IxjK+acs7irr2B64qMWh9KAIvtclL9senm1I7Uw2zelIBft0macNRkHeojbnPSmNAfQ0xlr+1JB3&#10;pw1eQd6zjEw7U0xsO1FhGt/bMnr+tB1qT1NY5BFFOwzVbWpc8Zpn9sz/AOTWbRRYDTGtXAOc/rVm&#10;DxFMhG4msOiiwHeab4mywy9dppeuCTb81eIo7IwZTg10+haq4cAk0mgPeNPv94XBroLefcK820K+&#10;Lhea7mxmJQUgN5ZMCkabAqqr5HWoLibavWgRPJdgDrVOW/UfxViX+p+Vnmueudewx+amB2p1Ff71&#10;A1Ef3q8+bXxn71OTX/8AapAehDUAe9OW9GfvVwsWtg87qsrrIP8AFQB2ovR608XgPeuNXVwf4qmG&#10;rD+9QB1v2sf3qPtg9a5P+1h/eoOrj+9TA6z7YMdaX7aPWuQOsD+8KUauD/FQB132wf3qQ3g9a5Ua&#10;qP71I2rD+9SGdQb0DvTDfD+9XIy6wB/FUB1v/apiO0+3D+9QL9c9a4k61/tU5NXLN1pDO8ivA3Q1&#10;fhmyOtcVZX5YjmulspiwFMRtq3FPqCI5AqwOlBLGkUmKkxShaoloiCnNPC8VIFpcUCsR4p22nhRS&#10;7cUDsR45pcU/FLtoCxGV54FAWpMUYpDsM20YxT8UuKAsMxRinYpccUBYZjJpwFOxRQAgFOxRTqRQ&#10;lJS0UARtUT1MaiamBWk4rPvBmIn0rRkHWs29/wBS1MCTTRmA81dPArP0okxYrQI60imRkCkpTmig&#10;QlJSk0UAJxRRxRQAtJRg0AmgAzjpS9s0lHWgAozR3ooGHWjFHIPFANIA4o4NLjim0wDFLRSd6AF5&#10;IpM0vakwKACg9eKM0GgBR0pPrQOtKaBCYo+tLRQAUlFKaADtRzmkPFL1oAMUEd6M0ZoAQ0YpaKAE&#10;5pe2aKSgBc0daSigDSPWg80mTRnmkIMjFG4EUY5oIA6UDE6UCilxQAoNJgGkwaDx0oAMYowe1BHv&#10;RzigBc0EUnWloAQLml/nRk0ZyKAAcdKM4FIcijPrQAZo7c9aXjFH1oAQ5oxmjdS5oAMY70UnWjpQ&#10;A6kxSDrS8GgBelLTM46U8HHFAD1PHSq+oj9xVleaqamSIaYHOnHnGrkfTiqX/LY1djHFWiGPIqpM&#10;lXscVDKuRW0GZTRlSCoGGKuyocmqrLXZFnNJENJmnlabt9q0IEzSbqUimmqAC1NzQelNp2EP3Ubq&#10;jPSgUWAmDc1Mh5qsvWrMSnNRIaL9uORWrCMCs22TpWnHwK4qrOmmiwpp2/FQb8daa0grlZ0IsGSm&#10;eYPWqrTY71C1wBUlF0y4PWkM3vWcboetRm7wetIZp+f700zjsay2vB60z7WPWkBr+fR5/vWP9s96&#10;Q3o9aANgT+9Bn96x/to9aQ3oB60Aa/2jFBuMjrWMb0etMN8PWgDa+0D1pDcD1rDN8PWozqAHegZv&#10;G5HrSfafesA6gPWozqQHegR0X2kY60fah61zZ1Nf71NOqKO9AHTC7GetSC5GOtcp/ag/vVLHqqnv&#10;QB1aXGe9TrLmubg1AMQAa04LgMBQBqh8013wKgV802R6AGyzAVnXN0Bnmlup9ik1y+p6mI93zUAa&#10;NzqIX+IVlz6wq5+YVyOo69tJ+auduPEOWI30DPQ31sZ+9TDrI/vV5oddJPD0DWyf46APSDrI/vVH&#10;JrIAzurgV1Zm/ioOpsf4qAO0fW+PvVVl1vI+9XJNfk/xVE10/wDeoA6Z9a/2qhbWCR96ubM7nvR5&#10;retAjdk1RiPvGqE2oscjcaol2Peq8m4mgCxJfsAfmNVGv2z941DIrVC0ZoAmN4xP3jUsdyxYcmqq&#10;wMat29ucigDYsJ2LLya7rRXJ29a47TLQkqcV3WjW+NvFAHY2H3FNagxtqhZJhFrRC8UAZ94PlNcV&#10;r0ZKtXe3CZU1y+sW25T8vagDw7xHbkOzc8GuZr03XtLL7vlrhbvSpI5DtHFNMZmUVY+xT/3akj06&#10;Zz0p3Ap0Vrx6Ox6g1bj0Mk/couBzuKcEY9Aa6tNBx/BUyaFj+GlcDkBBIf4aX7PJ/drtl0Tj7v6U&#10;7+xP9mi4HDeTJ/dNJ5L/AN013J0Mf3KP7Cz/AA/pRcDhfLf+6acsEjHhTXcjQB/cqVNBAP3aLgcL&#10;9jm/u1NDpssh5Fd2uhZP3KtwaFgj5KLiORstGOR8tdbpOlbWX5a1rbRwCPlrodP0wKR8tICxpFjt&#10;VeK6+zh2gVRsbTaBxW5BFgdKAJETgUOuRVhU4oZKAMS8gDKeK5LVdN37vlrvZoQQeKyLy0DZ4oA8&#10;qvtF3EnbWU2icn5a9NutPUn7tZ7aauT8tAHBDRQf4aRtE5+7Xef2co/ho/s9T/DQBwa6Fz92rSaL&#10;xjbXZDTgP4alXTwO1AHHrowAHyVZi0cYwV/SurFgvpUyWIHagDlBoox92nrow/u11wsh6U9bIZ6U&#10;AcqukDH3KeNIH92uq+xgdqX7IMdKAOVGkj+7T/7LA/hrqBaD0o+yD0oA5f8Aswf3f0pRpQz92un+&#10;yDuKcLQelAHOx6UAR8orRt9NAx8tayWo9KtxW4HagZBZ2e0Ditu2hCgcUyCEADir8SYxxQA9EqXb&#10;TkWn4oArsnFVJ4QwrSK1XkTgmgRz13Zhs8Viz6cCT8tddPFms+S3yTxQByj6aCT8tR/2YM/drpmt&#10;h6U37MPSgDnRpoz92pksFH8NbYtx6U4W/PSgDJSxA7U8WQ/u1sCAelO8gelAGN9h/wBml+wj+7Wx&#10;5PtR5PHSgDG+xDHSmGxB/hrcEHHSm+RQBgtYj+7TDYAjkVvG39qT7OPSgDAOnjH3aT+zx/droPs4&#10;Haj7OPSgDnhpwz92po9PG4fLW39nHpUiW49KAKVtZBcfLWxb2+3HFLFDjHFX44wMUAEceKlKelSK&#10;lP2jFAFCWLIrIvLTcDxXROnFUp4sg8UAcDqOlB8/LXNXWiAn7lem3NoDnismawBb7tAHnTaGOfkq&#10;A6GM/cr0B9PH92ojpy/3aAOD/sP/AGKF0LP8Nd4dOU9qBpyjtQBw40P/AGak/sT/AGa7UaeP7tOG&#10;njHSgDiv7GA/hpRo/H3a7X+zx/dpRYD+7QBxX9jcfdpraP8A7Ndx9hH92mnT17rTA4RtH5+7UbaL&#10;z92u9bTgei1H/Zw/u0gOBbRf9mo/7F5+7XfNpwz92mHTQei0AcMuikH7taVnpG1h8tdSumr3WrkG&#10;nqD92mBV03TtuDiuqs4NoAxUNpaYA4rYhiwBgUhkkcfHSnmPipUQ46U8pxTAx7yHcprk9UsC2eK7&#10;uaHcOlZN3Zhs8UCPLL3SssflrIl0nk8V6dc6YCT8tZk2kjP3aAPOJNKOPu1WbSiP4a9Fk0kYwFqu&#10;+kDB+WgDzxtMJ7VEdOI7V3zaPz92on0f0XmgDgW0454FRtpxA6V3p0bn7tRvo3+zQBwB04k9OKY2&#10;nf7Nd42jf7NV20c5+7QBwraf7VWk08g9DXfNpB/u1Xk0jn7tAHBSWbr0qExOP4TXcS6QR/DVOTSP&#10;RaLjOQII60V0cujt/dqq2jkH7tO4GNWrpCN5oPPWpU0hgw+Wt7StLKuPlpNgdd4eDAJ1r0PT87BX&#10;H6JZldvFdxZRYQcUgL69Ko35+U1pKny1SvItyn6UAefa3OybuTXEXt44YkMa9B1u1yG4rgtQsm3G&#10;gDHa/cH7xpyX79d5qOS1YMeKaLZqYGlFqbDjcasrqbA/eNYywuKnWJttAjaXV2yBk1Yj1Vv7xrBC&#10;MKmQMMUAbn9pk87qadVP941lbGPeo2VqANY6of7xpRqpz941jbWzTlVj3oA3E1Nj/Eac2pkfxGsa&#10;MNmpypxmgCafU2z1NVxqDE/eNV5YWJPNRCB+1AF9b9mONxrQtLhiw5NY8MDZrcsLViQaAOn0py23&#10;rXaaf90Vy2k2xAXIrr7KLAFAGvB0FWlqtCOBVtRxQIeBxQB+dKBxTsUxCY6U7FAFLQAhFLil70Yz&#10;QAmOtFLj2pcUANoxmnUYoAb3oxTgM0GgBuKXHNHSlzQAUYpMc04CgBKWiikNAfWk7UvNBFAxhqFq&#10;mbiom5oArS1n3XKMPatCUVn3HKmqQhNLOFIFaWeKzdLwM+1aJAPNDGRtTc+1OakpANoxS96QjmgY&#10;Yopc0UAJnn2paKQ0CFpO9GaO2KACjFHeg0DFpKSigQo6UUn1pc0AIc0dKUHmjNAxO9LgUpHrSDHv&#10;QAYxSZpeDSUAHQ0vNNPWlzQApFJRjHU0UCFoooFACUe1FHFABjBpQOaOKKAA4pOlA60vHSgA96TP&#10;NLij8KACikoxQBok0lA4FAFIAPPelxxSYowaAAcCl6CkoIJ6UALnjmkzgc0mDR9aAFzQDRxRTAD0&#10;pM0uM80YweaQCE0oORTTS4NMB2QaOtN5pQKADtS4zR0FNzg0gFK0mMUuaDQAZpM0uOKBQAAUuMUl&#10;LzigAxxThimHOaevPegBygg8VT1Jm8vkcVfHFU9UP7oUwRznPnnir8XSqAH781oRdKpEMmAyKYyg&#10;1KopCK0iyWijNFntVZ4a0nWoimTXRGRhKJmmE5pvkGtIximmIZrRVCOQzDCfSozDitUwimGCqVQl&#10;xMgxGmmM1qtbj0qNrf2q1MXKZuyl2Grxt+elAgyelPnFylREzVyGLOKkS39qtRRYrKcy4xJIE24q&#10;yOBTVXApGbArjm7nTFCtJVaWcDvUc823PNY93fCPOWrFmiL8t2B3qlLfqP4q5+71lVz89YN14hVc&#10;/vKko7KTUlH8VVn1RR/FXn8/idRn95+tZs/isD/lp+tAz0x9YQfxc1GdYX+9XlbeKh18z9aj/wCE&#10;pP8Af/WkB6sdZX+/TTrKf3q8qPijP8f60n/CTH+/+tAHqn9soOd360060p/iryz/AISUno/60HxG&#10;3979aAPT21tcfeqJtbUH79eZnX2P8X61HJrrY+9+tAHpTa8oP36gfX1z9/8AWvNH1tyOtV21qTB5&#10;NAHpsniFQOH/AFqB/EI6768zOryH1ph1WQjvTA9JPiEH+P8AWmHxBn+OvOV1CQnvUy3khPekM78a&#10;+f79WoNbYkfNXn8UzuRwa17IOSODQI9H07U2dh81dhp85cDvXm+jo+5Tg16BpSkIMigDo42OBTZS&#10;cURD5RRIOKAMTUpCIzXnniC5dN2DXoeopmNq888Q25bdxQB5vqd/KWbnvWG1xIzEk1u6jZkOeO9Z&#10;JsWz3poZAJXJ4q1E796dFZMD0q7HZE87aQDIWerSgtUsNm392r0Nif7tAikqH0qZYSRnFasenk/w&#10;1aj004+7QMwhbsTnFS/Zz6V0CaZgfdqQaVkfdoEc6LUntTvsRPaunTSuPu1MulcdKYHINpxP8NNO&#10;mE/w12o0v/ZqVdJB7UgOLj0s/wB2r1vpR3A7a6xNKGfu1dh00DHFAGNp2mEEcV2OmWWwDiktLALj&#10;it60twMcUAWLaHCjiroTikijwKsBOKAKU0eQaxb+23A8V0jpwao3EORQB57qelhweK5W70QFj8te&#10;pXdpuzwKxp7AEnigZ5z/AGEP7tTRaGo/hrt/7OHoKcmnjuKAOTj0VcZ2/pVuPR1H8P6V1CWIHapl&#10;s8dqAOaXSl/u1INLUfw10wswe1O+xD0oA5saWuOlL/Za/wB2ulFqPSnC1FAHM/2YM/dpRpgH8NdL&#10;9lHpS/ZPagRzQ00elOXTR2FdJ9kHpQLX2oAwF04ZHFWY7ADtWwLb2qQQY7UAZ8NkB2rVtrUDHFPi&#10;h55FaEEfI4oAmt4eBWjEmBUUKYAq4goAAvtQVqQClI4oAqSJmqM0Oc1qsvFVpVzQBgzWwyeKpvaD&#10;0rclizVdou+KAMj7L7Un2YelaxipvlCgDL+zD0p4tgOMVoeTThDQBQW3GelPFuKvCHHaniIUwKQg&#10;HpTxB7VcEVP8vikBT8nNHkCroi9qPLoApeSPSjyBV3yxS7PagCiYfagQ89Ku+XzRsGaAKwhqeOIC&#10;pRHUqR0AOiSraLmo4kqyi4FAxyrinYzQBTsUAMIqN1qbFMYUCKUi1VePmtB1qu6k0DM9o+elN8r2&#10;q6UpNlAimIfalEXtVvy+ad5ftQBU8r2pfLq1so8ugCqI6Xyqs7KAlAFXyuKTyvarmyjy6BlMxcUg&#10;hxV0x0nl0CKfk80eT7Vc8v2o2e1AFMRe1PSGrPl05U5oAbHHirUaDFNROasIuKAALTsU8DijFMCJ&#10;lqCSPNXGFQstIDLnizVCSDk8VtSrVOSOgDIa3HpTTbD0rSMdJ5XtTAzfso9KPswz0rS8rFJ5VIDP&#10;+zjPSlFsPStDyqURUAUPs1H2YelaPle1Hle1AGd9moNsPStExUvlUwMr7N7U02wzWqYsU0w5PSgD&#10;KNqKabUZ6VqGHtSeV7UAZq2o9KsRWwHarghwelSpFzQAkEQHar8aYqOOMVbjXFACqnFOC5p6j0p2&#10;2kMrSJ7VTmhBzxWmy1A6ZFMRiy2wNVHtAT0rbkjqFouOlAGC9kM9KhaxB6it5oeelMMGaAME2A9K&#10;jbTx1xXQG39qQ2/tSA51tOGOlRHTc/w10ptx6Uht/amBzB0xcdKiOlrk/LXUNbc9KabUelIDk30l&#10;T2qtJpIz92uyNoPSomtBnpQM4qTSM/w1WbRVH8Ndy9kPSoXsB6UxHBSaKCfu1XfQhnOyvQDp4Pam&#10;nTl9KQHALogBHyVqWOj7WHy11Q00Z6VbhsAMcUDKunWGzHFdFBDgU22ttoHFaUUOKYiNY/lqCeHI&#10;NaXl4qKSLikBxup2IdTxXH32lksflr1G5tQ4PFYl1pgZjxTA8um0k5yVqu2mMONtejS6QM9KqSaQ&#10;PSgDgxph/u0o05h/DXbnSB6Un9lf7NAHFDTj/dqQWB4+Wux/sn/ZoGlf7NAHJfYT6U37ASeVrsP7&#10;K/2aBpf+zSA486ccfdpF08jtXZ/2V/s0h0rnpQByK2JB6VILEn+GusGlDj5aeNL9uKYHIHTie1A0&#10;wk/drshpY/u1MmlD0oA5KHSj/drcsdMKkfLW7FpY44rSt7ELjigCCwstoHFdBbRYAFR29vjHFaEU&#10;eKAJYk6VOBimKKlUUAOApaUUYpiAdaXtRQfUUCDAope1FACdqWiigYmKKWigBKKXtRQAntRjilpa&#10;QhMUUtFAwGMUYpKUUAFJS0hoGMNRNUpqNu9CAqy9Kz5zgGtCU8Vm3P3SKpCDTeXatI1l6fxMea1C&#10;KRTGHg0mOc0rdabQIKTFAxQaBhijFIM+tGaBCnpSE0Dig9KACijtRnFABRRnnpRnjpQAlLjNFGDQ&#10;AvGKTFGKSgYoxRSUYoAXn1pPrRS0AAoFHFJigBaKKb3oEO60YpMUUAA60uKM0Z5oAMUZ4ozRmgBM&#10;0vNIQaXINABjmg8UdRSYoABRk59KWg9aACiikoA0Pwpe9JnFHXtSAO9HXrSik96AF7UmSKD0o60A&#10;KDzihqRe5paAEx60Yo3cc0nJFAC9aUjjmkApc0AHFHam4paAAntQMik707PFACdaDijGaOlABig5&#10;NGaOaAAAY96Udfem855pcc0AB60uOKMe9AHFABg09Vpo5py0ASqPzqhqRPl4Iq+uM1R1UjYKYI55&#10;Tmc1oRdKz1P741oxHiqRLJ1HFOI4oXpS1SZLIWFMIFTEe1N25rVMzaItooKVLijbVXJsQ7aQpxU2&#10;2grxTuKxXKCmmKrO3imkU1IVir5Yo8v2qxtoxT5gsRqmKlRKAKlVazlIpIbjFQykYNWCOKqzj5TW&#10;LNkY9/PsUmuI1rVvLDc11mq52H6V5j4kWQK5BNQyjA1XxGVLAMa5mfWLiYnBwKr3277QdxJqtSsV&#10;YkaaRz8zsfxqMknrRRTGFFFFABRRRQAUZPrUiQSP0FSiylJxilcCvk+ppctjvWimmMccVbj0piOl&#10;K4jDw3vQEY9jXTJozbfu1INFP92i4HLeW3oacLdz2NdYNEb+7+lWItDbP3aLjOVhs2JHBrRh09jj&#10;g11VvoRyPk/StWDQiP4f0pAcra6Y2Rwa6Kw0s8fLW7a6MARla3bPSwpHy0AU9L07aV4rsLG32qOK&#10;is7ELjitmCEKOlAh8aYFK6cVOseAOKGXigDFu4MqeK4/WLHzN3y16BNFlelYt3ZBs5WgDyO/0csT&#10;8vess6Kcn5a9UutLVj9yqDaQM/coA89j0Y5+7V2LRjj7tdqukgH7tWo9LGPu0DONi0jH8NXYdI/2&#10;a6tNNA/hqwlgB/DQBzcel4GNtWk0zj7tdGtiMfdqVbQelAHPx6aB1FTrpo/u1vC0HpTxaj0oEYY0&#10;9f7tSCwAH3RW2LbHaj7P7UAYosR/dp4sR6VsfZ/agQ47UAZa2YB6VYjtQO1XhB7VKkXOKAIoLcel&#10;acEIFRwxVejTGOKAHIgqXZinKuKeBQBAycVVljrQYVBIlAGNPCDnis6WAZ6VuSp1qpJED2oAx/s4&#10;9KUWwz0rQ8n2pwh9qAKC23tUotx6VdWGpBF6CgZSEAPajyMVe8ql8rjpQBR8n2o8jPar4io8r0oA&#10;peR7Uvk8dKvCKgRUCKPke1Hk47Vf8ukMVAFIRD0pPK56VdMeO1J5ftQBFHHVyJKjROatxIaAJ4l4&#10;qyoqOMcVOooAUClxSilxQBERUEiVbIqFxQBQkSoGjq86+1RFOaAKmz2pNlW/L5pPLoAq+X7U7yqs&#10;CP2pypimBXEftThFVjZTglAEAj9qd5YqYLS7OaQEGzmkKc81Z200rTAr7MHpR5easbKNtICvs9qQ&#10;x+1WNlLs9qAIVWpVSnBKkUUAKi+1TqOKaF56VIBQMUDilxxQKKBCEU0jmnkUlAyBlzULJVpl9KjK&#10;0CKxSk8urG2kC4oAgCdqXZU22l20AQbKAlT7aUrQBX2ZpdntU2zvRtoAh2jpRsqbbmjbQBDso2VP&#10;tFJt5oAh2cUmzFT7aTbmgCHZTgvNSbcUoWgBqiplFNValA4oAUClxRS44oAaajYcVKRTWFAFV0zV&#10;d46ustQsuaYFMx+1N8urRXmk2UgK3l5o8urOyjZTAreWKBHVnZQEoAg2UuwelTlKNlAEAjo2VY2U&#10;pUYoAq+XmkKVZ20FKAKhj5o8urJSkKUAV/L9qeqVLsxT1WgYKlWEWmKOanUYoAUCnYoA70oFAhhF&#10;RsvFTkVGaQyo6ZqMpxVor3pm2mIqNGDTTFVspSeXSAq+VR5XtVnZRsoAqmH2pnlVc2UjJQBT8qmm&#10;HmruzimlKYFMxD0phh56Ve8um+XQMoNBntTDB7VomOm+VQBmmAelJ9nBPQVo+UPSjyqBGetuM9Ks&#10;R244yKsiKpUjxSAbHEB2qykeKVUqZV4oGM201kzU+2grQBRkiyOlU5LYHtWsyVC0eaAMSSzB7VC1&#10;iPSttoR6Uww+1MDENgPSmmxHoK2zDSeQPSgRi/YR/do+wj0ra8gelAgz2oAxfsQ/u0v2Ff7tbPke&#10;1KIOOlAGJ9hGelL9hH90VteT7Uog9qAMX7CP7tOFkOmK2PI9qUQe1AGSLIf3alSzA/hrT8n2p6w+&#10;1AGelqAelWEtwO1WhFUgj9qAIo4qsomKVUA7VKq0gEVaeBSgYp2KYDcUtGKWgQlFFFMApaMUUAFJ&#10;S0UgEpaOKDTASilooASlxR3opAFHaijmgAxQOKUUhoAOtIaOlBFAxhqNqlb0qJ6YFWWs+c4HFaM1&#10;Ztx0JpoQyx/15xWmeBWZZf6+tRuKRRGaTjvSn602gAFJindqQ0CEOKXIPSgikwfwoAAKU0mMUZoA&#10;OBSHpS96KAExxS/jQRkcUgGKAFozQBmlwKAEzRSnik6UAAFFGaXtQMSijpRQICKTml5ooAKKM0me&#10;aACjNLmjgUAGaTNL1oxQAZoozRQAUYGKKKAExxS4oo7UAAozSZ5pcUAHFITRQaANHHNBOKQtQMHr&#10;SADml6CkHfmg5HSgBcZGabjFOyabnigBRxRikBzQBigB2BRTcZp2KAG45ozzSkkUmeKAFzk0GjFJ&#10;imAtBNJyKM9qAFBpO9LikPJ4pAJilB4xS44oximAUUZNHakAdaXmjik3DHFAC85pyjBpu6nqc9qA&#10;HAHdwaz9RVh1ORWmnT3rP1TgCgDAX/WnitGLoKzUbM7DHetKLpVIlllelOpq9KdVITGEUmOKeelN&#10;571oiGJilxS0YpkiYpKdijFMBhFNIqQikxTQiMikxTyOaMc0XFYQCngUgHNSAVLKQ0ioJUyDVzbU&#10;UiVizVHPX1tvB4riNZ0nzd3y16XPDuB4rGvLEMDxUlHhOr+HSzMQlcxPo9zE3C5Fe+XujLJn5awb&#10;jw8rE/L+lIDxg2VwOsZpPsc//PM16vJ4bU/wfpTB4bX+7+lFxnlyadcucBKspos5+8DXpqeHVB+5&#10;+lWk0BT/AA0XA8wXQXIHWrtv4fb+5XpKaCoP3f0q3HooH8NIDz+DQSP4KvReHieSld9Fo6jtVuPS&#10;wuOKAOFi8P8AA+SrsehAD7ldummqOcVKmnjPSgZx0eiDGNlSroYz92uyFiB2qQWY9KBHIDRF/u1P&#10;Hoy5+7XVrZg9qkSzAPSgDnIdKUfw1ei01R/DW2toAelTJbe1AzKh09Qfu1fhtAMcVdSCrCQ4oERQ&#10;wgYq7HGBQkeOgqwiUANC0MlTbaTbQBUdOKpTQZzxWq61XdM0AYctqCelVmtRnpW5JF7VD5PXigDJ&#10;+yD0pwtgOgrTENKIvagCiLcY5FOW3GelXvK9qcIqAKYg9qf5I9KtiOn+VxQBTEQpwiq0IsUuygCt&#10;5VJ5VW9lGygCn5VAj9qtlPak2UAV/LApRHzU/l09U5oGIiVajXFMRDVhFoEOC08DAoCmn7aAI2FR&#10;SL1qwRUbLQBQkSqrx1ouvWoGj9qBlLy6BHVry8dqcIuaBFYRgCpBHUwjp4TA6UAV/LpfLFWdlGyg&#10;Cv5YoEfarOyjZTAg2UmyrPl+1Hl0gK2ykKVZ8v1oKUAVTH7UeXVrZR5fNAECx81YROKVUqULQA5F&#10;xUwFNVakAoAMcUU7FFADSKjYVIaaRQBAyVGU4qyRTStAFfZxRsqfbSbaAIdnNKE9am20baAIwlLs&#10;qQCl2+lAEe3ml281Jt5oxQBEV5o21KV9qNvegCEpRsqXFG2gCLbQFqXFG2gZHtp6rTsYpwHtQAgF&#10;PUUAcU4UALR7UnNKBmgBKTjNOoxQIYRTSKfRigCLbRtqQikxQAwikxUmKMUAR4pcU/FGKBjMcUm2&#10;pMUAUCGYxRin4oxQAzFGKk20YoAiK0u3vTyKMUAR4pdtP20uKAGgU4CjFLwKADHpS0UEYoAMU0jN&#10;OGaDQBEV5qMrU1NIpgQFaTZiptvNGKAIdtIVqfbSbeKQEWyjbxUu32pdtMCHFG2psUBaAIdvtRtz&#10;UpFG2gCLZSY5qbFJtoAiK0bcVLijbQBDtpwXmnheaXbQAKtSAUiipB0oAKXtQKXFACYFMYVJimkU&#10;AQkc9KaRUxGKZjmgCIrmjHtUpFJigCLbRtqXbRtoAh20m2ptnejbSAh20m2pttBWmBX20bKn28Uh&#10;SkBBsppSrG00hWgCvs9qTZVgrxSbaAIQnNSKtP2808LmgYKtSBaFWn47CgBMUbadilxTAiI5qNlq&#10;cjNMIwKAK+zNIUqfbTcc0CIfLpNg71OFzRtoAg2CjZxU5SjZQBB5fFL5dTbeaULmgCAR0uyptuKN&#10;tAEPl0uypttAWkBFspQtS4oxQBGF9qcF5p+KUCmAgHNPAFGKcKADFL2oAooATGaPpS0h60CCig0Y&#10;pgFFFBoAKKO9FABRwaKKADFFFAoAKO9FKKADFFFHtSAKKTvS0DEIpKWkoAQ81C9Smo2piKsvOazb&#10;nABzWlL3rOuRlTVICGyb/SRWsRwaxrNttzWyWG3ipKIzxSUNxSZzQID04pBmlzRQAlGaMUUAHNH1&#10;opByaAFNAFGMUmaAFJA5pB60cd6O9ADqTNGaB70AFJSmk6UAHNLyaSjPFAwpev1oFIaBCkGkxS9K&#10;KAACg0UGgBOtFGOKOaADPFHWjPajtQAtIKO1AFAC0lLSYFAATmgUGkzzQA6kpc0nNABRQaO/NAGj&#10;tJ69KUDFIPrRyDSAXHFNJpSDnijGR0oATNIcMKcAOlJwDQBHGcZB69qkHvSFQTkcEU4YPWmAmcUZ&#10;OKODSn0pAITkUh5p3SkPAoAMZ70hBFL1HNA5oAMnHSkpcGgUAJk0ZpaOMUAIOTSgUEelGMd6YABz&#10;SnBNJQOtIAx2pqIFzS96WmAoANPUCmAVIoIpASoM1l6rWqvSsvVBnH0oA56In7S31rVirNiXE7Vp&#10;Q9BVIllkU401afxVITG0mKcelJVohh2pwwRSYpaYg4oopaAGYpv06U+m0xCYpKdQBTAFFSqM0xal&#10;WoY0LimsvrUgFBWsmaoqPHVSaDdWmVqF0HakMw5rQHPFUZbEHtXQvFz0qBoM9qQHOPp4/uimHTh/&#10;dFdEYR6UzyB6UhmANPA/hqVbAAfdraFuM9KeLf2oAxlsR/dFSrZD0rWEAHanCEelAGYtoM9KnW1A&#10;7VfEI9KeIvagCgLb2qQW49KuiPPanCPtQBSEA9Kd5FXPK9qUR+1AFMQ47U9YQO1WglLs9qYFcR+1&#10;PWOpvLqRUoAiWMVKsdPC1Iq0gEVcHpUwHHNIBzT8UAJjNIVqTFGKAIStQulWSKjYUAVHTiozHzVp&#10;lzTdlAFcR07yqnCYpdnNAEPl0eXVgL2oCc0AQCOjZVjbRsoAg25o2VPto2UAQ7KTZU+2jZQBBtpN&#10;lWNgo2c0AQbKcq+1S7fal20AIq1KooVakAoAUClxRiloAaRzTWFPx3pMUAV2WoynNWWXNM284oAg&#10;2UBKn20bcUARbKUJUoXNLtoGRbKAtTbe1G2gRHtFG2pdtG2gCLbRtqXFGKAItuaTbzU22k20ARba&#10;NlS7aNtMBgWnhcU4CnAUgADingUgFOxQAlL2oxS4oAbSEU40negBpFNxUmKbimA3b3pMVJikxzSA&#10;bik21JjJoIoAZijFP4ooAbtoAp9JimA3HNGBT8UmKQDcUYp2KUUAMIAoxT8UYoGNxSgUuKX2oAQC&#10;loxSgUAHSiiigAooxSd6BARRS9aTFADcc0uKXFFMBKSnYxRjNACYoxS4paQDMUuKUijFMBAKMc07&#10;ijFADcUYp1JSAMUmKdikAoATbzQBTjSYxQAmKQ8U7tTWGaBjQ2aeDxTAuKeKAFxxRiiigQlNIp9I&#10;RxTAZik20/HpRikA3bSbafjigCgBu2kxUmO9GKAI8UoGadgelGKYDSKTFPIoxigYzFGKdRxSAZij&#10;bTwKMc0wGbaXFOxRigQAUuKWgUAGMUtHWikMKQ0tJimISmkc089KTHNIBpFJjinnrRxQBHtoxUnQ&#10;0mPWmA3FNIqSjFIZHigL7VJijFAiPbSYqTGaTFAyMrSbal25pNtAEJHNLtqQjikxQBGRT1FO20oG&#10;KBABTgKWlxTASlopelAxuKawp9IaQiPFJtp+KQimMbikIp+OaWgCPFLt707BpdtAhm2jFP28UY5o&#10;Abto207FKBSAjxQKfijFMBuKXFLjml4oAaB60oFLS0AJSilxR0oABRilFJQAlHelxRQITvRRSUwF&#10;NJ2ooFAB3o5oo5NABjNKetJil60AHWijtRQAUUUUgAUd6X3oxTAQUtANFIBPemmnUhpjGGo3qRqj&#10;Y0AVZRWdc8CtKU9azbjmqQirErCXIrTiclQCaghiygahH2SYpSVlcqOuhaPWm0obcKSkmDDAopOc&#10;0UCFpKM0daAFzRSUvSgAzSUUUgEKg9aAKXFFAC0mKDyKKYBikpfrRigApO1LRmgBOvelxgUDrS5z&#10;QAhNFBoAoADSAU7FNNABnmlpOtLQAUlFFAAKUUlLQAEUgxS8UGgBDjFAwKWjtQAZo6mjAooAKSg9&#10;aKANEUoFNwcUuSKQBnmgMc0daUAUANYn0pBk0o4NBznigBBS4FIOKXpQAHjpQSccdaUE4xSZ5oBC&#10;c0DpzS55zRQMSlxR16UmDmgQvINKMd6Qe9KcfhQAhpOR1pwI60nBoARTg80pPNHFFAC5pAeaMc0u&#10;KADikpQPejApgKD7VID6VH9KeKQEq81laoPmrWTFZOqE76ARhxg+ca04ugrOi/1prRhqkSywvSnU&#10;gHFOqkJjaKWirRDFBFFApaYgpCKdikx60AJTafik4zTAbS4opRQAoFSqPao1qZRUNjQ4ClIpQKXB&#10;rNmiIyvamMtTkcU0rkUhlRkqIx1cK0wrSGUzF7UnlirJWk2UgK/l8UojqxtpQlAFdY+ad5dT7acF&#10;oAgCU7y6m2e1OCigCAJS7OanCDPSjbQBDspduKlK0BaAIttLtqTbilC0AR7acq07bTsUwG7aeq0o&#10;FPA4pAIBTwKAKcBQA3FB606jtQA3AxTCtSYppFAELKKbtxUxFJigCMLS7eacFp2M0AMxSheKfgUo&#10;FAEe2l21JikxQBHil20/FG2gBhWk21Lt5o280ARbaNtSbaXbQBGFpdvNPxS4oAaFp4FFOHTpQAmM&#10;0AcUvSgUAJSYzTqMdqAIyKTHNSYpMUAM20beKfijbQMZilC4p2KXFAhm3mlxTulLQAzFGKdS44oA&#10;ZilxTgBnFGOaAGYo20/FFADMUuKdijFADQtOxS4oxQAYxS9KSloAKKKXFACYoxQaOaAExRjFLRQA&#10;2inUmKYABRiiigAxRS0mKADFHelooATFGOKUUUAJiil6UdqQCCgClooGHFFFHNABQKBS0AJRiloo&#10;ABmg0UUAJRRRQAUUYoxTEHWjFHelpAJSc0uKXtQAlFBoFABilxmikoAMUUvSkoADRS0cUAJQRS96&#10;KAG4zS4opelADcYFLiiloATFJ3p1HegBKKMUUwExQKWigBtLS9qM0AJjmg9elLS0gEwKTFOpO9AC&#10;YoxS0GmA3FGKWlxQA3FGPelNHekMMUlOpMCgQUUUYpgLRRjFFABQeBQaKQCUmKdxQaAENJinUUAN&#10;xS4paTFABij8KUCg0ANxRindqSgYmKTFONBGKBDaQinmkoGMxRinYooENxSgUuKWgBMU4dKTinY4&#10;oATFFGKKYwxTTT+tNIoEJj2pMCnUmPakMTFGKWjFMQneilxQBQMSilxS0CG8UUtGMUhhijFFFAhM&#10;UYp3ajtTATFGKXpSUgFxijrRil6UwEopaKAGk0UvFNpiACg80UdqACiik6UALRR1ooADQeDRRQAd&#10;6OKKDQAppKWigA60mOaWigBKWjrSUDA8Uh606mmgBrD1qBuKmaopKBFWXpWfP6VoSnis6461S2A0&#10;LOPdBVa6h2ksBWhYLm2Bps8W8YpprZildO6M2KU5xVjdkVUkQxv7VPG4YVm1yuxppJXRIetH8qOt&#10;JTJCj+VLQaAENGcil60h6UAKRxSdqOaMZpAGaKMYozQAUUUUwE5zSjmjFGOaACjrQeRR0oAMcUnF&#10;L1ooGGBmj8aKTNAhaMiko25oAM+1Lij2oJ9KAExSikHNLzQAUZpOtFAAaTPalwMUYoAWkpfwoNAB&#10;SUZ7UvegBKKXvSdaANHJpKXBo96QDdpzSkHsaUtQPWgBBlRSg5FGS1JjFABR3xRigA4oAUjHSlAz&#10;Tee9BPNACgDvR/Kk+tIO9AxenSk5pQfXpRxQITnvS4zRjijrQAEccUDikDUvXrQAUZpSO1N24oAX&#10;NHX1ooBoAOaUHmkzS0AODD0p4INR/WnrigCZeRWPqhxJ1rYWsbVD+8o6AjHiOZTj1rShrOh/1p+t&#10;aUWOKoksLTqQUtUhMDQKMUo4qkSwApQKKXFMQYoooNACGkxTsUnemA3GaXFL3pRQIVRUy9KYo5qQ&#10;VDKQ9elOAoAHrS1my0JimkU+k70iiIrTCKmI5ppFAEG3ijbUuKNtICLFKBUm30pQtADAKXHNPC07&#10;bQAwLS4p2KXGOtADcUYp+MUYoAZtoxT8UmKAG4pAKfjNLtoGMxTsUoHNOx7UwGgU4ClC0opCDmlx&#10;RiloASg0vtRQA2kxT9tJigBmKTbT8UUAN20mKfSYoATHFKBxQKdigBuKUUuKUCgBuKKXFLQA3HNL&#10;iloxQA3bS4pcUY4oATAoPNLS0AJiloxxRigAx60UvakoAKKKMUAFJS4ooAQiil7UYoGJRTqSgQho&#10;xilooGJSgUUtAhMUYpaSgA7UYoooAMUYpaM0AFFAFLigBop3akxiloATtR0oNLQAlLjmiigAxRxR&#10;QcUAJiilooAbmilIoGfSmAtJilxRSASiiimAYpaKKQCUYo70GgYtFHSigAoFFHFABRRRQIO1APag&#10;Ud6Bh2pO9LRQAlLSUtMBBRS0UCCiiigBKKKM0ALR05pKXrQAZooxxSUgFxQKKMUDDpRnNBooEJRS&#10;mjrQAmaXNJRQAUtAooAMUZxSc0tABSUtBpgJijFLR2pAAwaTHpS9qKACk7UuKOnFACUuKMYzR2oA&#10;SilpKYBRRilpDEpKU0UCEpRRRigYnelooxTELRSUvekMKSl6UCgQn4UUtAxQAnNFKcUhoAKO9Lik&#10;xzQAUUuKO1AB0pO9FGKBhQaKKBBSYp1JQAmOKKU0UAJRSjvRjPWmAnelNGO9FAwo60YoxigAo60l&#10;FIBMUUtFMQmBRS0tADaKdSCgYnGKKU0UCEoNLRQAmKXFFGM0AJjmlxRRSGJS4oxRTEFFFFAB2ooo&#10;xmgBDSd6XrSUAJRS0daYhppe1HWigA6UUc0UAFFLSGkAo6UlGaXtTATrS9qMUYoAKPpRRQAAUUUl&#10;IYfjSGlpvSgBpqJ6mNQt3pgVJRjPpVCfGa0JuhrMuG2/nVIRuaaB9nxUkq7SciodLbMFWZRmkNmZ&#10;cxZGQKoqSjc1ryDIxWbcRkHIqrcysyYvlZIp3CnY96rxP2qfr0rJPozRrUMiijFBqiQ2migE+tBB&#10;pAHNBooJpgJmilo7UhgKTJzRSmmIKT3pc0ZoAQUUtFABnigUUYoAD7UUUHpQAd8UntRnmlxQAmKB&#10;Rxmg0ALxSZPSijNAB2oNL1OaTJFABRR16UUAHSiiigAwMUdqG6cUdqAFpKXFIeKANHNGTSc0A+tI&#10;B3akAzSY54oJIoAXbQOlJn1o+tADug4pN4H1o60nFACFqD7UvFGRQAuOKT6ikzRnFAAeaTmnbvaj&#10;cKBiZzR+NLwKOCaBDcZFLntS8ClGKAEyc0v1o6cUhoAKOTQT3pe1ACdMUUvWgDNACgZqQLTAQKeG&#10;zQBMoIFY2pcyGthTxisTUm/emgDLiwZDj1rRi+lZ0I+cmtKLoKoknXmnUi9KdVIQUuKMUoqhAKUU&#10;uKXHNAhOooxS4o6UANoxTqMcU7isNIpR1pcUoFK4Cr71KvrUYHNSipZSHYp1ApcVBYlJinUUhjOo&#10;6U0ipMUhFIBm3NG2n4oxQAzFKBTsUYoATFGOacBSgUANxS4pSKKAExRinCjFAxuKMZp1GOaBDcUU&#10;7FGKBiAUtKKWgQlKBzQKMUAFFL0ooAMUGg0pFADaKXpR2oASkIpxoIoAbjiq9zFJIm2KQo2etWsU&#10;GmnYCNAQoB5I6mn+1GKUUgEwaKdRQAmKMYopaAEoxS4pO1ABiloFFACD0paKKACkpaXAoAT2opcU&#10;YoAMc0lL2o7UANoFKelGKBhR2peB2oJoENopeKKADFJ9KX2oxQMSlo7UUCClxSCg9aAA8UdRRilH&#10;SgAFJilooAQ0vWijNABSUtFABQcUlLQAUGijtQAUhFLxRQAZ4opKXtQAmKUUgpaACkNLSUALRR3o&#10;oAKKKKAE780tFJ3oGKaSlo70AFJ3paSgApaKSgBaKKKACigUYoASloopgGaSlooAKKKKADFFFHvQ&#10;IKKKM0AFFGaKQBRRS0wEoooxSAO9FBooAO9HaiigAooooAO9FJyaOlAC0H0ooxQAUfSigUAGaKWk&#10;oAWkFFGKACiiigBKWjFGKBhRRRQIO1BpKWgYh5ope9J3pgFKKQ0tIQCigUUDE96KWigBKWkpe9Ag&#10;oozzRQMKMUUZoAKOtHNHSgA4ozQOlLQAh6UCiigAxSYxS0UCExmil70UAJjFL70tJQAUUUYpjA0U&#10;Ud6BCUDmloxSGIaKXFApiEopaKBjaO9OpMUCEopccUUhid6MUvFFAgApOlLS0AN5pcUtJ3pgGOaK&#10;KO9IAoooFMApKMUUAIaSloxQAneiiigApKWimIKKKMUAJ3oxS0dKACiijmgA6CiiigAoxRRSAKM0&#10;GjtQMTNJmlNJQIaahepTUT0wKk1ZlypJGPWtOWs24IBz70wNnTFKwe9W2OfrVTTj+5qwetJlMZIm&#10;RVSaMMDV4/dqCQYqkzOSujIZCp6VLG3FSzpntVUEqaKkOZcyLpy5lYtdaTFNVuKdWcXcbVgozRRi&#10;qEFIc0pNFACYzRjmlzRQAYoooxQAg680v0pMUtACHijnFKaO1ACYNL0ozmigAzxR9aKKAEopaKAE&#10;IopaSgAoNFFAC9B1pPrRQaADmloGMUmKACilxRxQAlFKDSUAFBHY0UA+tAGgTiilxk80uAOlACfS&#10;kwe9LnBo3dqQCYzSmjIP1oA96AEOcUYOKXGelL260AMwTRjPFOJFHHWgBmMdKUZNKKO9ABikwDS8&#10;0HpxQAdKTilox6UAGBikp2BSAUAGM0u2m80o4FAARikyelOAyeTSnrQA2nDmkzSg80AOxT1AqMHm&#10;nrnPFAE68CsLUv8AWmtztWDqJ/emgZl25JlI961IhxWZb8uT71pxc1RBYUU8UxafTQC4zSgEUUtU&#10;SGDS0U4dKBiYoxSigigVhMUUuOKMCmAYpaBSgUrgKBTxSCnipY0OFO9qaKcKkoKMUtFIYhppFOxR&#10;QAlGOadikIPakAgoNOpMcUAAFLijtS4oASjFFLQAmKMUuKKADtSU7FFMBMd6KU0UAIOtFL0o5xQA&#10;UUUd6QwoopaBCUZ54paMCmAnNHSlo7UgEopaQigAoxxS4oFACYopaKAEpcUYoxQAlFLRQAmaWjFG&#10;KAClpBSmgBKKKUUwCg9KDR2pAFFFFABRxRRQAmM0vSiigBKO1LQOlACUvajvR1oAKTGKWjvQMKSl&#10;ooEFFJS0DDtxRRRnmgQmKXtSZFLQAmKO9KKQ8UwFopKWkAlLRRQAUmKWigBMUtFFMAFIaKXtSATt&#10;SikzS0AFGKKKYBRQKWkAlFHNHUUDCjpSUUxC96O9FJ3pDCloooAAaSil6UCDNGaKSmMXtRRRQAGi&#10;iigAooooADSUtHagAooooEFBoooAKKWkoAKPrS9qKQCYpTQaTNABRRmigYUUUUxBRRjiigBcUhGK&#10;M0UgCiiigAoFFFABSdaWimAHpmijJo60hhRRS0AJ3ooooAKQil70ZoAD1ooxSZ5oAWk60tJQAuKT&#10;vS0GgAopKWgAoxR3ooASloopgJS4o7UZpAFHSiigAooooAO9FFFABRRRQAtJRRQIO9FFH0oAKMe9&#10;FFAwooooEFFFFACUtFFABSUtJ3pjFxmiiigQYpOtH40UgCloxSUAFLiijNMA5oooxSAKTpQKKACi&#10;iigAooopgHakpTR0oASkpaToaAAikpaTvQIKKMUUwAUUlLQAhoNKKSgBR0ooopAGaM0nelxQAUUU&#10;UDENAooPFAg6000tITQA0ion4qQ1E9MCpN0rMuRkitObpWbcDkZ55pgbWmAfZ+ast1qrp5PkdKss&#10;aQ2NzSMuRS0UAytIuRVKVDnIFabr3qtIoq4ysZP3XdFFcipVzn2psi4ORSod3FTVp/aib3UldEgI&#10;oJpucGl61EZXJCjk0UVQAaOopKXjGaADFFGKKACigCgj0oAO1B6UnJo7UAFL2oxRQAYoPSkNLQAl&#10;AGaOaBnNAB0opSPWkoAO1GKXFJQAdsUUGimAYpaQ0A0gDJopTSUAHFHOKAO9GTQAUAUUCmBoHkcG&#10;j8aNlLtxSAMUmKU0mTQAY9qB1x2pQM9aCp7UAGMUDjrQAQOaOlIBDgH2oBpc0fSgBDzRk0GigABp&#10;cjpSUnJ+tADhR9003JpO9MCQkZzSE+lNxRjmkAtGKCDikycUAKDSim8mlz2oAXnNLjmkyaUZHNAD&#10;iMGnJTRTxQBKOBWBqX+tY1vjO33rA1DPmNQNGbbqN5xWnF0rMtvvn61pxVSJLK08VGlSCmAopwpo&#10;pwpiHUUDpS0AAoxRilphYKBRRSFYMe9OFIBSigBwFPApgp4NSxocPSlHBoHNLSZQdaKKBSAMUYo7&#10;0ZoAWge9FFIAFJS0CgBcYpDRRQACilGaOlABS0gHvRjmgAooPWimAdaKMUdRQAUDpR0paAExS0Ul&#10;IYtFFFAgooo9qBhRR3ozQIOaKKO9ABRS0lMApaSjtSAKXrRSUAKaSjvRTAWjtSUdqACge9GaWgBK&#10;XrSUtABR0ooPNABRRRSAKKO1AoAO9A60UUAFFFHWgAoopKAFzzRR9KKACjvSUtACd6WiigApO9LS&#10;d6AA0ueKT2o5pgLRRSUgD6UtJS5oASl70lFAC0UlFACikHWiloAO9HtRSZoAXtSUvUUlAC9BQelF&#10;GaYBRRR3oAOtFHeikAlHSl6UUwCiikoGFLRRQAUdaKKBBRRRSAKSnUlMA6GjjNJRQMWijJooEFHa&#10;ig8UDCiijvQAZooozSEFLSZ70vOKYBSUCigA60UtJQAZoo7UUAHSiijtQAUdKKKQCGlxRR3pgL9K&#10;SiikAUUUUwCiijFABilFFJzSAKM0tJigA70Yo4ozQMMUYxRnikpiFpKUdKSkMOcUtFJQAtJ2petJ&#10;7UAKKD1oooAMUUUZoAKKB1ooAKKKSgQUtJS0DCiiigQUUUUAFFJS9aAFxSUUUAFHSij2pgGaKDRS&#10;AKWkopgB6YooooAMUUlKaQwpKWimIKKKSgYpopKKAFzRSUtIQlLSUtACUvNAFGaACkoNFMA60YzR&#10;RQAdKKO9HSgYd6KKSgQYpO9LSUABpKKO1ABmiiimIMZo7UDiigA7UfzpKKAFoxSCloAKKKQUgFNF&#10;IzAdTSBg3Q0ALQaKKAE60lKaQ0AMPNQvUxqJ6YFWUcGsy44atKYe9Z0/LfjTBGzpo/cZqy3eq2nc&#10;W9WG60hvcYaBxQTikoYDutQSJipse9IVDDk0JkyRSkTv2quRtOauuvUVXdMc1tHsTSlZ2YgwwzSA&#10;img44p/GOlY1IcrujVi5pD0oHFJmkncQHmjrS0UwCjPFJSjBoASlHFGKKACkHWlxQaAEzS9TSYoF&#10;ADjSZopKAFpM0UdaAA5IoBozQKACjtRxRQAUUUUAGeaO9HFHfigA60UUlAC0ZowetAoADxQDmjFH&#10;tQBpZOKNw6UmaMcUALnjFApMUEEUgFJ9KTOOaOtGRQAZzSd8Gjp0oJB570wF6dqTGOBS5FHWkAnb&#10;mkxzTj1xR0oAQDFLSUhBzQAvX60DjtSc9qWgAyPSjOBSHil6D60AGcijNNwaUZoAdnA6UmaMnHSg&#10;e9AC5zRzQAKcMAUAIBUiZpoFPUYoAlHC1gaicytW9j5TXPX5/eMKBooWw+Y5rTj5FZdqSWOa1I+l&#10;WiSwvSngVGKeDQMf3p3WmA8U4GmFhwNOzUeadmgLDu9KTTQaXNAWFFFJmlphYUGlHSminDpSFYeK&#10;cOlMFOFSwHinCmil70hiijvR3paQBSUtFABiloopAJS0Y5pc4oAQUUtFACUtFFACYpTyKKKAE70u&#10;MUUUAHel75pKKYB1o6UvSkNABRSjpSUDClNJ3paQhPejFHaigYUY9aMUvagQUUUUAJml60UmKACg&#10;UUtMAxSUuKSkAUCilpgFIKWkxQAGlpDS0AFHak5ooAKWjFHegAoooA5pAGKSlNFABRRiigApKWjv&#10;QACjvRQaAD8aKOaKACgUUUAFFKKSgA70hFL3o70AFJ3paKAEoxSmigBMUuKTNFABmjNFFAC0mM0U&#10;UAFLRzQOKACkpTSUDFpKWk70CFpKWimAUUUd6AExRSniigA6GijpRQAUUUUgCjpRRTAO9FH86KAD&#10;pRRiigAo4zRRigAxRig8UfWgAFBooA9aBgKDRiigAopKWkIKKKKYBRRiikMPagUUUxBRRRQAUUvS&#10;koAKKKKQBRRRTAKMUUUgFpO9FFABRS9s0mKYB70dRRjjrS0gEpR1opKBhS0lHagAxRRR0oAO9BFF&#10;FAAOlFFJ3FAC0lKaQ0AFFFFAC9KKD7UUAJS0lFABS0lLigA6mkox70tABmgUYopiDHajvRRSADQK&#10;BRQAdaKOaKBi0lFHagQUDigigDimMDR7UUUhBxRzRRQMKKMUY4zTEFBooFIApKWkpjFoopKQC0UU&#10;UCCkzS0YoAKKKSgAoopOaYC0UUUAFFFFABRzRRzQAUnalooAQ0nFLSY70AHWkoooAKTjvRilxTEI&#10;OaWjGKO1ACUe1L15oNABS02gCgBTTTntTjSUARyLuHFRKSjc1ZxSMobrQAA5GaKTG0YFLQAU096d&#10;immkA0ioXqY1C9NAVZTkVmTt81aU3ArLn++M+tUI29NH7irRHNV9NP7irEmQakpjO9GAOlJuozQA&#10;vekx3ope3NIZFIo6ioWAIq0wBBqArzWkWc8tJFJ0KtT1ORUkqdagBIb2rS10dCd0PINJTsE03pXO&#10;1ysSFxmjpRnvRTAPwpAOaWigAFHQ0GgCgAyaSlPFHXHFACClo6ijHNACUtHeigBMUtHNFACUmM0u&#10;KTGDQAdRRTqTNABQKKKADHNFGT6UUAJilAxRmjj1oAXOBSZoxSd6AFyaARSZ9qKANLpS4HWlA9aC&#10;O1IBM5pGcZpQMU0rTAC2OlAORS7QRzQFxSAAM0oXFFG7tQAhUHkUFcDNGaCTQA0Zpee9BpQRjmgB&#10;M0ZPajcAaUkfhTAbkil+lKM0p57YpAMHPWlHNL7UHIFABkUAiko6UAGcnFKR6GkPqKM5oAXBpe9I&#10;DTqAFHFSLyM0zGRT0H5UASfwZrnL4/O+a6RvuHFczfg73PvTGiladfxrTjxisu0NaUfSqQiwp4p+&#10;ahzx1pwbiqsUkTA07NQhqXdTsPlJs+1Lmot1ODUWDlJM0uai3Ypd1FgsSZpQaizS7qLBYkzxTgeK&#10;i3U7NKwrEoNSLUINSA81LCxIDTs0wU4VLEOpc8U2lHFIBaKKM0CFNKKQ80UAFLSClpAJS0lFMBaM&#10;UUdqACjNGKO9ABRmjGKKACigUUAFFHeigYtJS0lIQUZpcUlAxRSUdaDQIUUUlHagBaKSimAtFFJS&#10;AWjNFJ3pgFFFFABRRS0AJS0UdqAEPSiigUALRRRQAmaWiigAooopDDvRRRQIOKTmlopgBopBS0gC&#10;lpM0dqACiiigAooooADRS9qSgApM80ppKAFozRRQAdqSlo7UAJ70DFFLimAUdaSloAO9HeiikAUU&#10;n40UDFooooAKKKDQIKKKKACkGaWgUxhR0o70dqBBmij2ooAKPejNFAB0o70CikAneloopgFHtRRi&#10;kAtAoxSdKACj2pTSDrQAfhRQaDTGGaKMc80YoAKKO9FIQUUUdqYCg5FFJQaQBR7UUtMA7UlLSUgC&#10;jvRRTGLSUUUCAUUUYoAO9GaWkIoAXtmkoo7UALnikzRijrQAUD60UUDDvS0lLSEJS9qKSgYUvOKS&#10;jrQAd6KSlpgFFFFIQZpOlL1ooGH0pBRRQAtFJRigAzS5pMUUwF4ooFHekAUUY5pKYhaKBRQAYo70&#10;ZoJpAFHeiigAoFFFAB7UdqKKAFzSUtIOKAEpaOtFAwooo6UAFFHeimISloopDDNFFFAhOtLRRTGF&#10;FFJSELSUuPxpB1oAWijNFABSUtJ1oAKKMUUABooo7UwCg0CjFABSUtIaACm0pNFACGiiimITNLSU&#10;ZGevNAwzRRS0AFGaKSgQtHSgdKSgA5opc4pDQAd6KKSgAPNFHaigBCabnmnZpDQAxqhkPFTNUL0A&#10;VJTxWZP98fWtKbp0rMlP7wfWqF1N/Th/o/FWH5NV9PI8ip3JxUlMYcUnFLSGgBTjt1oFNzzS5ANA&#10;xxAI61EwPanmmE4amjGqupGwyvNVHGO1XiM85qtKMMa1g+g6bGDpSYzSr0pC2KmpE0Clpuc807Ir&#10;NbAJS9qb3oOaAHUnegUUAHWkpaMUAHajNGOKTrQApoxQaSgYtFJRmgQUUUc0AFAo5oxQAuRmikpe&#10;lACUUdelKaAG0tBpaADtSdaM4ooAKXINHFJigDTJOKTv1pT7dKCMUgEHpmj8aQ8UAjqaAHbe+aQH&#10;ilz78UUAJnFGBjikpOhpgOxmk6HFGKSkAHPajr2oPBpTnrTATg9KTPanCkNABu28Glzx1ppGRQBS&#10;AcDxQMUmOaU8UAJ39qQg0uaPrQAA9qMZpcZoHWmAvbHelA4pAADmlPXikA5fenqRTBT1oAlY4jJF&#10;c3fEF2NdGSBGRiuavMBnNMaKVuQScVfQ8VQgwDxV1DxVoaRNmlzUe6jd6VaRqokoalD8VCGpd1VY&#10;rlJ91LuqDdQHp2Hyljd6UBqh3e9G6lYOUn3Uu6q4elD0WDlLAfmnhqqhuetSBqGhcpZVuKmRqqq1&#10;TI2ahohxJxTs1GpqQVmzNjs4FAORR3paQhRS0lLSEApaSigBaKKKADrRR1oxQAd6WkpRQAdqTmlo&#10;NABmiijAoAKKKBQAY5ooooAOlFLSUgCiiigAooNFMAxRRS0gEGKWkopgHeiiigApe1JRxQAUGloo&#10;ASlpKMUAL2opBS0AIaO1LRQAlLRQaADmk5paKADjFFA5opAFFFJQAppOtGKWgAxxRQaSgBc0d6KK&#10;AA0UUUAFHFFBoAWk60UUAHSkpetJTAKXNJQKQC0lLSUwCloooAKTNLRSASgil60lAC0HgUlLQMSi&#10;lopgHeg0UCgQZ4o7UUUgDpQKOtFMA70YoooAKKSndqAEooooAKMUUdDQAUUUtACUUUGgBaMUnSik&#10;AdKSlOaTOKYC9qKKKACiiikAUlLRTAKKKKACjtR2paQCYo7UUUwCjFFFABRR3ooAO9HeikPWgB1F&#10;JRmgA6UUUUAHel6UmKXNACUuOKT2pe9ACdKKKKACloo70AGaKDSUAFB6UUdqAEpaOlGKACiikoAW&#10;jvRRSGFFFHWmAlHelooAKKSloEFJRiloAKDRRSAKKBR1oAKKKKAFpKKCaACig0dBQAdqM0ZooGHN&#10;FFFAg70UE+1FABRRnAooGFFHU0dKBBRQKKBhR2pKM9qYhaKKKBiUtJS470CAUZozSUAFFHNL2pAJ&#10;QOtFLTAKSjvQaADmiikwaAFooFJ2oAU0lFFACUUUd6AEo6UUlMQN0qMKScng1IaU80AJRRQaBhRS&#10;UtAgooo70DCiiigQlFFFAwoNHek70CDtTTSnrSE8UANPIqF6laoXoAqTd6y5v9YOO9ak3Q1mS/6w&#10;fWqBHQacP9HFTyZyagsP+PepmyaljZFz3paUjFN70AL7UYpKXg0DCo5OtS496jkAFCJqfCIvIqGY&#10;d6mUVHMMDmrjuYwK6g0pGaRTzTm6VrLVG/UZgigij60ZPeudAGKKTPNL1oAXFNPWlz1ooATrS5xR&#10;xRQAmM0UuaTmgAoHvSgetJQAfSjmjpR170AGeKKKBxQAUUd6TqaAHd6B9aTmjbQAdKM560YNGKAF&#10;xxSc0Y560daADPrRmjFAGKAFpMUUmKANSilAINIetIBBk0hGTTj6U3mgBcYoA5o56ZpOaAA9aUjP&#10;Skyc0mSDQA4DJpDnpSZOaU0AJyKOc0uRQfWgAo7UlHJNMAwfwo70poyKQCEUYpaQc8mgAxgUuD3N&#10;J360tABRxmjORQDQMWlB5pvegHJ46UASAZp6rg5NRg84FTJyOaAHPjyya5i8OWfFdNL/AKlselct&#10;dnl/WmMq25z+dXV4qjbZq4K0RUSQtTc00nFMJrVI6IolLUBqi3Uuaqxpyku6l3ZqHNG6nYfKT7qT&#10;fUO40Fqdh8pNvpd9QBqN3vRYfIWFepVaqgapFak0S4lxWzVhG6VRRverURrOSMZRLimpBUCVMKxZ&#10;g0PFLSClHWpJY6igUCgQoo70UCkIMUtJS0AFFIPSnUAFFFFACUtFGc0AAo70CjvQAtJRmigAo60Z&#10;ooAKKKKQB3o70ZopgFFHelNIBKXNJ2pRQAlL2opKADtRS+1J9KADrRiilNABSUtFMBKWikoAU0Ud&#10;aKAEpeKSigBaKTHNFIBQKOlFFACZpetIOlLigA70UGigBKWkpcUwCjFFHNIAzRRRigBKWkpckCgA&#10;oozRQAUlLRQAH0pDRS9KYCUUtIOtABRS0UAJS0UUAFFFFIBOtLRjBo6UwDrRRSdaQxaDRRTEFFGc&#10;0negBaKDRQAUUGigBKXFFGKADrR7UZpe1IBKKWkoAKKMUUwCiij60gF70YoFFACdKWkNFABR3oJo&#10;5oASgEUhoFMBxpKKWgBKWiigA70CigUgFo7UgpaYCUYoopAHaijFFABR3oopgLikxRRQAYoooFAC&#10;9qKM0UAJR3ope1ACUtJmjFAB2paQ0UALQKKM0gDvQaOhooASil6CkoAKOlHeimAZooooAKMUdKKQ&#10;AaKKKYCUtBooAKKKAKACiiikAdKKO9FMAooopDCjqKMUUCDtzR70UUxgDRRRQIKBRRSGBFHajmig&#10;A5o7UtJ1oAO9FJS5oEFJRS0wCikBpTSGBoxmikzQIWiiimAhopTR1oASiiikMMUClooEFFFITQAU&#10;UvakpgFHSiigApOc0tHTrQAU00tJjmgApDS0lMBDS0lFAgooooGFGKWkoEHeiiigYUUUc0CA0dqK&#10;TkUDCiijFAgoxTJGK9KEfdzQA6mmnU00ANbpzUD1O3NQv0oApTdDWZL/AK0fWtOfpWZJ/rR9aoFu&#10;dDYf8e9TsPeoLH/j2FSnPrUlMaSe9JmlNJnigQmaKO1JQMdnNMkHFPApsgprcmp8I1BxTZ/u805e&#10;lRzmqjuYw3RWQ4604sDQoz1pNuM1s9jd7iZopAKWuZAFFGOKQnFAC4pKXrRjmgBMUUpFJtNAAKDS&#10;kUdqAE96XORSUuaAG0tL1pKADtQRQBRntQAUuMCkpc4oASlpOTR+NAC5NJRQTQAUUdqM0ALxikGK&#10;Md6O9AAcdqSlooA1Sc0lOwCMikOKAG7cGkY4pS3HNMxuFIALYGTSg7xmkKAjmhU28KaAF68Uu3Ap&#10;KMnpTAQCg9aXO2gHvQAmKOKUmmkcUAKRxRjvmkAJFG3HegAz82KU8c0mKdSAaM9aXnNLnFJuFAC8&#10;Gim55oyRTAU5pQOMigEGl+lAwxmgIATzRnBxTsdqABVAbNTIM96jC4FSKOaQCygiFvpXLXQ+ZjXU&#10;zf6k+uK5i6H3s0xop2+atDpVe3HWrOOK1iVEaTTCaeRUZraJ1QDNGabS1aNkLmjNMo6U7FJD800n&#10;mikzTsUkKWo3U00madh2JdxqVWqtup6tSaE0W0bmrkTZqhGQauw1lI56iLyHip1NQRjiphXOzkkS&#10;ClFIKcBUEMO9LSdDS4oELRRS8UhBRRRQAUtJRmgBe9GaSigBaTvS0UAFFBoxQAUDigUtACd6Wiig&#10;BKDRRQAcYooxSikAnWl/CiigApDxilpO9AAfWloooASjNLSUAFL0oooAKKKKYBSUuKKADtSUvSig&#10;BKWjFFAAKSijNABS0nWloAM0dqKO9IAFJS0UwEpaSloAO1AooFABRRRSATPNFLRTAKKSlAoAO9FF&#10;FIApPpS0lAC0mOaXpRmgBKUUUlMANLSEUUALRR3opAFFAooAKKQ9aOlMYv4UUCgikAgpRSd6XNMQ&#10;Z5ooz2ooGHSgUd6O9AgooxRQAUtJijFABRRRQAUdqKWkAlFFHSgBaKQUUAFFLSUAGaOaKDTASlxQ&#10;e1FABRRRQAGijtRSAKMUUdKYB2ooFLigBO1FFGKQC4pKKWmAnaig0dqAFpDR0oxQAdKKWigApKWk&#10;xQAGiigUgFpKWkpgLRR2pKAF70d6BRSASilopgFIaPrS0AJRRRQAUClpDQAdKO9FJQAGlopMUDCl&#10;oxRSEHaikopgHelpKMHNAC0EUUUAGKSloNABS4pKDSAKKKO1ABRRRTAKOtFGKACijvQaQxKXFFFM&#10;QmaWkpe9ABQaKSgBcUUUUgCkpaTvQAUtGaSmAppKWkpAFFHQ0UALSUUCmAUUUZoABRQKPWgBDS0Y&#10;4pO9ABS9qKKACkPrSg0mOaAEpDS4o70AJ04pKWimK4lFKaTFAwoFLSUCEpe9BpBzQMWiiigQUdqK&#10;KBgKSlpO1ADXXINQqdr4NWKryrhs0CJ8cU00I2UFB5oAaahk6VKwqKQcUAUpuc1mS481c+tac1Zs&#10;gHmj61SBbnQWH/HvUz9aish/o4xUjelJjY0juKT60UhpAGR0pePSkxS0DDrTHqQ1G3LU0RVdoiDp&#10;Vec5bFWc8dapyt8xrSC1IpIVMAc0j0gIAoJ5p1HZGvUSijHvQOKxQCZopQR3ozQAZIozQaSgBc96&#10;M03FLQAoJNFJS0AGKTvS9uTRigBKTinYpuKAAHmlBzRgEUYxQAdaM0AUuPegBM0Y70YGKCKADGaM&#10;UCjNABijFFFAC9O1JmigUAFAOKMEmlxQBqJjFIw5zQQeMUA+ooARhkUnQUpJB9qTOelAbh2pAaU0&#10;dqAEJ5ox70h60DNIBOT1pRzSdaXFMAHJpQAD1pPejGeRQAvAoJFGCOtIRikAucdKTg0cEe9A470w&#10;AjigCgGgnPSkAvHSk4NA680uPWmA3BzxTgpxS9aM4oGGKUcUnXrTlGaQhVb1qVOtMAzT1XHemMJg&#10;TC2K5i74LZrp5xiFiD2rl7o/foBEFuQwq0BxVW2GKugZFaIqLI2FQsKskcdKjK1tFnTBkBFGKkKU&#10;m30rS5spEeDSVLto2c07l8xD3oqTZSFD0plXIzSU4ikIplJiZpy9aQDNSKtDBtE8Q6VoQiqUS5rQ&#10;iUACsZs5qki0gqZfSokqQVzs5JDxTqaKcOlQyGKDS9qQCloEKKKKKQg7UopKXNABzmiilFABRSUY&#10;oAWjvSdaWgAxRRRQAtJR1pcUAJxRRRQAtJRRzSAKKO1FABSmkoFMApaSikAUtJxQKADNFL+FJTAO&#10;1L2oooAKKDxSUALRSZ4paAEpTRQaACkpRRQAlLRSUAFFA6UtAAKTpS9KKAD6UUUUgDFGaKKAF7Ul&#10;FBpgJS0mKWgAopKWgYUUUUgAUUGjrQIOopKXpSUABooooAWiik4oAXrRRSUwFooooAO9FJS0AGM0&#10;UUd6AAUY5oooAKKKKACjr0oooAO9Ape9J3oAKKKKACjtRS9sUAJRRR3oAAKX8aSjFIAxS0neigAo&#10;PFKBR1NAB9KSlpKACiig0AHWjFHaimAUUUcUAIaWiigAooooAKKWjtQAlFFFABRiijHNAB60UtJQ&#10;AppKKKADNFFFAC0e9JRQAtHeikNAB3pfejFFABSUGigBe1A60UA80gCkxS96DTAO1JRmlxgUgE60&#10;dKMYopgFFFFAB3ooooGJRS0goAUUlL0o96BBRQKKACjNBooAKKKSgApaKKACjpRRQAUZoxRQAUUU&#10;UhhRmiimAUCiigQdqO1HaigYUUUGgQUUUUDDFFGKOlAgpMUuaBQAUUUUgCiikoAM0UGimAUUUCkA&#10;UUd6KYBRRRQAUUlKKACkpaQigAooooASkpfeigBKOtFFMQYoNHekoAKOlB6cUn86AbI3c9KEY5p2&#10;3d1pyqAKLDT0Foz+VHegDigQUfjR7UUABxRRR3oASmsu4YNP4pKAIkBU47U/ilNNNADG9qhepzUM&#10;nFAFKes2QgSitObpWdIP3g+tUCOgsD/o44qVxmobIH7MKexNSxsQ0lGKQjFAC0v4UlLnJFAwPSoT&#10;96pmqLjNOJjWd9BGYBapMcn61ZlbC1XGCa2gupdNWQ4dOaaetOPSm1lVd9CgxxRQaM8VIBRikzS5&#10;4xQAADFJzn2pRS5oASjAoooAXHFIR6UmSO9Ln0oAOgpBR1oIoAXNJkUYNG2gAHNKTTcelLigBQcU&#10;mcUmKUDmgBc0lGBRQAopMUdqCaACiij3oAXp9aSj60UALSZoyCKO9AGxjAqPGTTiSW9qR+OlACGk&#10;AxSnOKbzQAc0lO5FJn2pAIaTk0ucmkyM0wDnpS4zRn1oyBQAlABxxRkYozQAvfmg5zTd3NLnikAc&#10;5xSkZpM0UwDnOMcUHg8UgJzTjQAnajOaWkPpSGNDfORmgvhsHvRgZzjmnBQRyKBC/Sl6DikAwc0A&#10;5bmgY9Mnk1IODiolb5sdKnQA0ANuT+4Yj0rl7r7r11NyP9Hb6Vy91ja1MOhDa/dq8tUrXpV9elWg&#10;QFaYy81Nim7eua0TNYsh280bBUoWl21dzRSIdvtRsqfFG2ncrmK5SmlKtFaYVp3KUyq0dM2GrZXi&#10;m7BmqUilUK4SpUSpFjqVY6HIHUFiTFXIhUSDFWEFYSZhKVyZakHTioxUg6VkzFjhS0gpQaRItLSU&#10;oPtSELR3oooAdijvSUUgF/SgZoHWjNABS0lFAC96KKKAExzSikOaWgApetJRQAEUdqDR0oAKKOaK&#10;AFFGaQ80e1ABS0hopAGKKM0vamAmKKWg9KQCDNLRnFFACUtFFABRmik7UwClxRRQAUUmaWgAoooo&#10;ASgUUUAFLR2pKACijvRmgAozmiigApaTtRQAuaDR2pCaQC0YpKKYC0lA4ooAKKM0tAwANHWiikIS&#10;ilpD1oGLSd6KKBBQBRRQAUtJRQAUtFJmmAtHNFFABR70c0UAAopO1A5oAXpRR2ooAOtHSijNABRR&#10;RSAKDRRTAKO1HSjmkAZooozimAUGig0gCijNFABRR0ozxQAGiijNMAowTRRSAOlHrRzmimAUlL3o&#10;6UAFHSikNAC9aSiloAKXtSUUAFKaSikAvSk6mijNAC0lFLQAdqSlopgAoo7UlAC0HmgcUnegBelJ&#10;RmloAKTIooB4oAWkFHSigBaSijPNAC0neijNAAetB6UZo60AFFFFABiiiigAooxRQMKOlJS0CE60&#10;tJiigBaKKQ0AFLSUUAL3opO9FAC55oNJS9qACiikoAWikpaBhRR1opAFHSijNMAoo70UhBRmgUUA&#10;HeikpaYCYpaKKADNFIKWkAUUlLQAUZxRSUALzSUe1KaYCUUUUAHaigUUAHaigmjPFABRSZpaACko&#10;zRQAvakpe1JQAUUUd6AEo7UGk5oAKSlBpCaYhaMUmRRmgA96Dijr1pM0AFJzSmkoAXOKWkzRQAva&#10;ikB5oJzQAUuaQGkoAcaQ0Ume1ACUhpaaaAGk1E9SGon6UAVZu9ZshxKPrWjN3rOl/wBcv1qgR0Nk&#10;f9GFPbFR2WfswHentwakY09KQmlPWkoAQU7AFJSnmkPYQ9KhJ+anyNjioWbArSKOeTvIjlbnrUSj&#10;vSOct704dMVq9EbpWVgPpSYoI9KMetc17sYZFFL0NHFMQmMijFLRxQAlJg5p3FGcUAJyKXGRRnNG&#10;aAExSgUZo6UAL060maM5pOBQAuaMnrRRmgApKWkPFIYtHakzmimIMUUUHFAwopKWgQUUnqaXNAxa&#10;SiigQfWig0UAax6Z70wAnJNKcmgnIwKAGNuY4HSjJBwKVTim5w2RQA/nGTTeT2pSxoU0AHAGKbt7&#10;96U9aM0AGM9aQjNLSUALwBScDtR1pCc0AKMelKB1zSDkUme1AC4560E44pMc5pcUAGaBijApCaAF&#10;3DNLnmmgetL3oAXFHI6UhpoY7sGgCTHFAX3oUc0Ac0APXH41IuM9ai2c1Ki80gG3ZxbmuXuhlWrp&#10;rwHyDXL3YO1qY+glqAFGKvrVCz+6K0Eq0JD8UUoHFLiqRaY2jbTsUYqi7iY44oxTsUYpjuMwKQrU&#10;mKTFMdyPb60m2pMUYp3HcYq4qQCkAp60MVx6Cp15qJRUyVmyGyVacKYOKeOBWZmOFL2po607vSEK&#10;DxzS02nUgHUdqSjvQAuKWikpAO4pKKWgA+tFFBoAO1LSUUALRRRQAlLRRQAUUUd6ACiikoAWjrQe&#10;lFABjmiiigAooo70AHeil7UlIBetHWkooAWikyM0tACUtFFACUtJRTAXGKKTOaXtQAlLRRQAfWko&#10;oxQAtFFFACUUtJmgBaSig0AHagUUfSgBeKQiiloAOlFJRQAuKBSdKO1ABS0lLQMSlpKMUhBRR0op&#10;jCgUdqBQIKDRRQAUvak7UvagBKXGaTml5oAQilxSd6WgA6UdqSlzxQAUlLmigAoo4xSUALiijtRQ&#10;AUUUhoAWik7UtAwooooEFGKMc0UAGKKKKQBRRQKYB2ooopAFFFFMAooooAKKSl7UAGOKOlIKWgA7&#10;0UUUAFFFFAC0YpKKBi0nvRQRQIOppehpKX2pAFJ2ope9MAo+tHeigA9hQBQeTQaACkxS0UAGKQ0t&#10;FAAaQUUUAFFAooABR3pcUgpAL0pMUZopgHaijIooAKKMUUAJS0UUAAoNFJQAtJS0UAJiilpKAFoN&#10;JS0AJR2ooNABRjmjrR70DCloooEFJS0UDCikpcUAJRRRQAvWjFJS0AGKKQ0UCFo70lFABjNLjiig&#10;0gEpaQUGgAxR3paDTASiiigBcc0mKKKADFFBooAKSiloAKKSl7UABpKWkoAXFJRQaAFFJ0pcUh60&#10;AHaig0UAFJRQaYhCaKM0mRQAUUmeaM0AHeikzQTQIXPNJmkzzSfjTC47OKMg02jOKLBccKM03Ioz&#10;QFx2eaKbnmlNAXFpKTNGfegBaM00t2zSZoAXJpCeaQmkzxQAGoXqQmo3PFAFWXvVBxmUfWr0vANU&#10;mOZRTBHQWfFuvNK+M021GLcU5uDUsoZjJpDxSk0YzxSuNAOnFKeBRjiopDximlcipKyI3bk5qvI/&#10;anyP2qqSWb1rdImlG7uxyDJJqTI/GmAkDFGSaxqTu7I2Y7OKCaTFGPepSsiRc80HFJRTACeaTinY&#10;BpMUAGOaKWkxmgA6UdaXig8UAJilxSUUABFLjIpM54ooAMUvFJmjmkAZoPNFGKYwxQOlGMUdqBBR&#10;xSUUALgUh60ooxxQAUAUc0UALxSdRRigAigAxR0pd3NJQBqYxSEc0u3nrQVoAMDFJgYooJIoAaaT&#10;BPNOFAyD7UAN5FJnB9qcaQgkUABJpAcml24NLigAzg4pBjNHNBBAoAXFHApoBPWjGKAFxxRkUYNI&#10;BQAuRR703B3U4GgA60Y9BS/SkzQADINLu9qOBQp9aACgA9qUtnoKWkAoz681KoOPeogOalXPegBl&#10;0P8ARzzXMXR+Vga6a8GLdvSuYugCjUxiWuMcVfj6VQtRhRV9BxVkkgp2KQUtUi0woopRTHcKWg0t&#10;MdxMUh606kIphcbiinYpKdx3ACnAUYpwpMVx6ipVqJRUo4FQyWyQUtNHSnVJNx2eaXnFN75p1IQt&#10;OFNzSikAtLk0maXNIBaKO9LSAM0UdaWgYUUUUCA0UUUDClpKKAF7UUY4o70AJml70EUUAFJRS0AG&#10;aKO9FAB0opaQ8UAFFFFABmijFHegAzRRR3oAKWkooAKDS5pDQAUtJRQAUtJS0AJS9qSloAKOooxR&#10;QAlLSUZoAWkpaMUAFJQaXmgBKKDR6UAFFFLQAmaKDRQAUUUUAFGaKDQAUUCigAooo70AHeiloFAC&#10;UdqDRQAUCiigANKDSUUALRSd6XpQAUUd6KADFGaM80Y70AFFFAoAKKKDQAUlFAoAWijFFIAopOtL&#10;TAKKKKACjrRR25oAKKKDSAKKKKYBzRRSUAFLRRQAcGiijrQAUUYoxzQAUUYooAKKM8UUAHajtR2o&#10;oAKBS0d6ACiiigAooIooAKKKO1AB0oo60UAHekpRQaAA0lL2oHSgBKKXPFJQAe1LRSUALSE+tLR9&#10;aAE70Uc0YzQAneloooAKKO1FAw70UUYpCDNFFFMApO1LRQAZpKXmjFABRRiigApKWkoAWijFJQAU&#10;tFFABmkpaKBiUUtFAB2pAaKMUCDvS0YooASloNJQAUdaKWgAopKOtABR2o70uKAEzRRRQAUUUtAC&#10;UUuKSgAozRSd6AFoznpRSUALRSUtAB26UlL1+lGKAEpTRSUAHWg0tJQAZ4pDS0mKAEpaT2pCaYhD&#10;1pKDSE0xC96TOKbnikzTsFxxNIWpu6m5p2JuP3UZqPdRu5osFx+6jPNM3UhaiwXJCRRmo91G6iwX&#10;Jc0m6o91BbmiwXHlwOtBao2weKQcDrRYLkuQKbnFMLcU3d707CuSE0m7vTN1N3c0WC5KTUb9KXPF&#10;NY0rFJlWU4FUS379auzd6zSCblaQ1udRa/8AHsKUjHamWnFutPYjNJlDDyacKTPNLnFLQYE8VVkb&#10;GasSHCmqEzY4rSmjCfvSsRSPSJxz600ctUgHNKrUtojotZWA5NFOpKyirCE5paKM1QhPrRQRRjmg&#10;YuaM0AZoNABRmkz2o4oELmkzQTRmgAxmjFLjvRQAnWjNLRQAnQ0ueaTFJigB3akzRml4FACUY4o4&#10;ozQMTFHOKWgUCEBxS5yaOKKBhScjpS0GgQZPejNHpRQAmKXBo6UZNAGoTk5FKGz1oxijbjmgBCp6&#10;0hNLkkUmOaADvxSHpwaXNJgUAIGzSBu1LjNGKAFz2pO9IPvUp60AJzS47UCjp1oAXpSYzTec80re&#10;1AC45pAKTpS9qAD2o70d6BgjmgA5HNL1pOlB6UANDDdikZwCBS4xzS7QeaAHKMClFNHzCnqMZBoA&#10;cnSpV4qIKM9amUAigCG8wbds1zF0cq2K6W+/4925rmbkYVqA6C2vKir6VQtjwKuoeK0RJKDilzTc&#10;gUZppDTHU7rTM0uaodx9FNBpc0BcdR1puc0uaY7hS/hSZ5pM0BccKcKZTxzQFyRakFRrUimoYrkg&#10;pwwaaKdUsQvFLSCnVIC0CkA4pwoABS0n0paQxaUGkpSaBAPrR3oopDFoowKKACiil4NAAKSlxR1o&#10;AO9IaWigAHvRRRmgA/nRQaOtABRR3ooAKSlooAKKKKACg0ZoJoAKWkopALRRik70wCloooAMUUma&#10;WgApKWkzQAdaWkIpaADOKKSloATqKKKWgAozxRwaQ0AAooo60AFA5oo4oAO9FFFABxRnvSGlHTpQ&#10;AUUUZ5oAKKKKBhRRRQAUd6KBQAZpaTtQKADFFFFAgo4oo70ALmikNLQAlLikpaACijtRQAUUCjtQ&#10;AUDNFAoAM0Ud6DSAO1FFFMAJ5ooNFAB2oxSUvagAo6UUlABQaWjtQACk6UtFABnijtRRQADiiigU&#10;DCjFBooEFFFGKADvRRiigAoOKKKACl60UlAC/WkpetFAB2ooopDF70UlL9aYgpKXHFJQAuOaKPaj&#10;NABikpaTvQAUZoooABRRQaACkpaDQAlLmk60tACUtJRigBaQ0opO9AC5pKKDQAA0UCjjNABS0dKK&#10;AEooooAKKMcUUAHaiiloATtSYpTRQAmKWj3ooAKKKKACjFFAoASl7UYpKBi0UUe1ABQaQUooAKKK&#10;KBBnijH5UUdaAEpaKO9IBOtFLR3pgJS0lFAC0mOaKWgBMUd6KKAF70lL2ooATiil60d6AEopaSgB&#10;KKWigA7UdqKDQAUhNLmg0AJRRR1oAO1NNKaQ0xCU00E4pjGqQgJppamlqYWppE3JN1NLd6jLU0tV&#10;cpNyQtSFqi3U3dzTsK5KWoLc1EXpN3FOwXJd1G7iod2DRu4p2Fcn3Ubqg3UbqVguTbqTdUW7FG6n&#10;YLku6k3VFvpN1HKFyUtTd1ML8U0txxTsFyQtRuqHcKA3NFgTLIPFBOaYp4pWrNo0RBN3qmoBnWrU&#10;tU1/4+F5qWUtzpIBiBaCuaLc/uFpWaoZQ3HpSHIFOU0ppdQehA545rPlbc5q9Mwwazm5P1rZO0bm&#10;dLWTY5AAM96kHFNUU7isFq7mzCjORRkEUlUIKKKQZzQAvSikpaAEopSDQM5oEFBFHSjrQAgHNLtp&#10;eOlJ0oAQselGaU4pOtAx2QaQ0hpe1Ag5pPwpaT3oGFHWlFFACYBooozQAYyKSncetJmgQnOaWjNH&#10;U0AGaKMUlAxeKM0Y4pM8UCDrQOlLR1oGahOTSbiOtLxmkODQIC2BSB8ikC0EDPFAC9frR7GkJxyK&#10;TOaAHY4pKN3ajNACkKegpDgUg60YoADSU4mkoAQmnDGKTFHTigAzzgUHA4ox6UhAHWgCJg3mjBOB&#10;U386MjHTmkyKADcTxQGNAA60Dg80gFNJn1pcA80EBhTAX6UcnrSA9qcMUAKgI4NTIDnrUOCamQcc&#10;UgK+oDFuea5i6LFTzXTah/qTXNXQ+U4qg6C2vCirqniqFucKKuKeK0SM2yXNG6o80m6rSFcmDU7d&#10;VcN70u+qsHMWNwpdwFVw9KG560WDmJ91LuqHfRvp2DmJd1KDUO/mjf70WDmJgfenqarB+aeGpND5&#10;i2pqVaqq/FTI3FQ0FywDThzUamng1myrjxSikFLSGKKWkpR1pAKKKKB1pALS4oozQAUtJQKAHcUU&#10;lFIY6im96WgBaKbSjmgBaSlzxSdqAFopKWgAopO9LQAlLRRQAlLRSGgBaKSloAKKSloAO1HaiigA&#10;ozRRQAtJRRQAUopBS0AFJR3pe1ABRSCloAKKSigBaSl7UlABQaKKAAUlH1ooAWgUgozigBaXpSda&#10;O9AC0negGg0ALSd6O9FAwoPSk5o70ALRRSUALSUuKSgBaKKKAAUcUZzRSEHeiijtTAKKOlFABSmj&#10;tRQAlKKSloABRRSUALSUUdDQAd6XPFHakoAWgcGkoHNAC0UUmaQB3paSlzTAKKKTmgYZope1JQIU&#10;UUlGaBi9qKKKBBRRR9KBgaOlJSigA70UlLQIKXpSGigYUUCg0AFFGaXNABRRRQIO1LwO9JRQAUUU&#10;UDDNA+lLSUCF4pKWk6igAHWjijvRQAUUUUAFJS4oxQAnailpvNAC0UUCgBaKTvS0AFJQOtHegAzR&#10;RRQAZoNHtRQADmiijpQAUYo7UtIBKDRRQAUUUZoAO1FFFMAo7UlFAC0GkNLigBKM0UYoGLmjNJS0&#10;hBSUUtMA7UUUlABRS0lABilxRSZoAKUUlGfWgBaOlJS9aAENB6UUGgAHFHWil7UAJilzRSUAGe9H&#10;eiloAM0UUlABRR0o4oAM0daKKACkpaTvQAtJRRQAZpKWk70AHamml5pppiGtUTtintULVaRDGk0w&#10;tQxqJmrRIhsVmppamFuabuqrE3Hl6QtUe6kLc1VhXJN1G6os0bqLCuSbqN1R54ozRYLkm7mjOKj3&#10;UZosFyTdRuqPNJmnYCTdRuqPJpCaLBcdk0m73puaQmnYQ7dSgmo804Umhosxnink8VEnSpD0rGRt&#10;Egl6VQH/AB8LV6WqajNytQy47nSW/FutB60sH+oX0xSkZNQyhAB1pGbapOaWophkAZoirsmo7IrT&#10;sNpGaqgfNUs2A2KYoBrSq7RsFJWVx4o6dqUdKDWSKEJBPHSikoJpgLgZowMUgNG6gYYFLik7UbsU&#10;AGaM0nB5xR2oEGeeaXNJRQAnelpeOlFAxpPNKOlGKKAFyKKKPpQITvzS9KQ9aXNACHrRSnrSZoAK&#10;SlyaXoKBiUZFLSYBoEHWijoKKACilpKBhnNFFHNAgzQD7UUUAamcdabk0YoNAAGzmkpRSdKAF4o6&#10;HpTcHrmk5K0APIBpO3NNAIpT1oAOlB4pTikFACDmjPalK4oAzyaAEBpeppvINOI4oAM9qB15ozkU&#10;0N2oAdjmkK56UZ5pe9ACGggnrQSKCcDigBe2KAPSgHigcnNAAKMGlzmnUgFTIqZTgZqMHtUi8UwK&#10;uon/AEc5Fczcn5DXSakP9HOTXM3Q/dmmD2CA8VaBqpB90VOTxW8TFjy2KaXqNmqIyYrVRM3Isb6X&#10;fVXzKUSVfKLmLe/3pd9Vd9G+jlFzFrzKXfVXzKTf70+UOYtGSjfVUyUnmepo5Q5i4JKer81RElSL&#10;J70OIcxoo9WI2rOjk6VcibNZSiWmXUNTA1WQ1OprBo1TJBTqYDT6goUUtJS9qQwFKDRS0gCikpe9&#10;AC0fSigUDFFLSUUhC0UlLQMKKO9J0oAWijvR3oAXOKO1HajNABRSUtABmikpaAE70UtJQAtFHeko&#10;AXFFFFABRR7UUAAooo5oAKKKXPagBKKWigApDS0negAope9JQAUd6KKAFopKMnNAC0lL1oxQA2lo&#10;xSUAFJ+NLTcfNmgB1LSdKM0ALRRRQAUd6DRQAUlKaOlAwo5oooASilooAKKKKBBQDRRQAtJRRmgA&#10;xS4pKXJoATtQKU5o7UAFFJS0AFHaigcUAJRnmlPWigA60UUUAFFJS0AFIaKWgBKWk6Uo+tAB3pDx&#10;QeaXFABRSUUDCilpKAFooFFAgxQKSlFAxO9LQaMUCDvQaOvSl60AJRS0lABRiiigBcUUlLQMKBzR&#10;R2oAKKO1FAgoxRRQAtJ3pTRQAdqSjFFABRmig0AFFFJQAtJRSigBKKWkoAKKMYooAO9LRRQAlFFL&#10;QAlFLikNABRRRQAAUd6MUd6QBRS0nemAUUUdqQCUopOaWgANFFApgFHaiigA6UUUGgBKWkpaADNI&#10;eTS0negBeKKKDwKACik7UvagAoopKACjFLQDQAmKKDQKAClpBR1oAKKOlFAB9aPpRRQADpS0lLQA&#10;ZopKU5oASiiigBKWil60AJRRR3oAO1FFFACUfWiigAoIoNFACUw+lOpppoTI36VA/A6VO1QPWkTN&#10;kDmoWNSvULCtUZsYTTM0403FWiQpM0YpcUwEyaKXFLigBtAp22jFK4htFO20uKLgMop22jbTGNpM&#10;U/bzRspXAZikxUhXtS7KLhYhUHvUirTwlPVaTY0hyLxTiOKVRgUNWLZqirKOKqp/x8qKuSjrVNBm&#10;5FSy47nSw8QD6UE80kP+oH0oqGUKQMcVWlPzVYI4qnO2ASaqmtTGs72RUkbLGiPgUwnnFTAACio7&#10;ysbpWikKW4puc0pzSY4qRBSHpS0hyRQMTvS4pMHNOzQISlwDRmg0DE24paTJpc0CExQc5p2aSgBM&#10;UUUueKBiHpSikzR+NAAaAKX2o6UCEIzR0oz7Up5oGJRRR1oABj1pR0pMUlAC5NGeelFFAgzxRmij&#10;FAwoo6UlAC0UAcUuKBB/Kk60UUAaZ9qj5JqU+1JxjPegBmG9aMU7OaOKADHTNN+lKc0duKADrQeB&#10;QMY96TlqAFAzzQRmkPFIM0AL7UEmg9KTFAC5Hek2k96UUA0AIBSYxSnrSn360ABpCSBRkZpSaAG4&#10;5paC2aXdigApcEc9qTdnmjcTQAvPalGRSc9qBzQBKv61IoqFSRxUqmgCpqX/AB7muZuT8hFdLqnN&#10;vXNXP3MYquonsNh+6KlJ4qGLgCnsa3gYyGO1QMw9adIarO2K6YowkyQyYpfM96ql+aPMrXlIuWxJ&#10;Tt9U99L5nvT5Q5i15lHmYFVd9J5hp8orlrzKPMqoZKQSUcoXLnmVKr5qgJPepUek4hc1In5FXojn&#10;FZML1pQN0rCaNIs0YzVlaqxdKsr0rkkdEWSCn5pgp4rMtDhS0nFLSGL2ooooGHSlpMUtIBaKKWgA&#10;xRRmjBpDDFKKQUtAB3o70UUAFFFFABS0neigAopKWgApe1IaWgBKMc0tJjvQAuaSl7UnbNAC0dKB&#10;RjNABRRRQAGjpRRigAFL9aTpRQAUvakooAWikooAKO9FFABRRRQAtJ3paTpQAvSkoBpaAENH0ooN&#10;AB0pKXNGKAEpSO9JSg8UAFFFFAC9aOlITRQAUdDRijNABRRRQMKOlFA96ACjNH40UCCiiloAKKSl&#10;oASlpKKAFoo7UZ4oASloooAKKKKACk70tFABRRSHmgBaD7UUUgEopTRTAKKQUvegAooooABRRRQM&#10;TNLSEUvagAFFHWjvSABRSiigBKWkooEAooopgFGKWkoAWiijvQAmKOlFL1oAKKO1BoAKKKM0AFFF&#10;JQMWg0UDmgQtJiig0AHejvRRQAGko60UALij2opKAFpKU9KSgA9qKMUCgBaO9GKKAEPWlpOKKADv&#10;mjr3opaAExQaKO1IAo70ClpgGKSiigAoNFFAABRmijHNABRRRQAUUUUAFHeiikAUdqKKYBijvRRQ&#10;AGk/ClpKAFo7UUUAHSk60YooAWkxS+9J3oAMUGijFABRRS0AJQaKBQAUUUUAApaSigBaKOtJQAd6&#10;KKBQAUUYzRQAY4ooooAKMUUUAFJRiigApM0tJimAUw0/rTTQIjbrULAVOw71EwzVohlZxULCrLLU&#10;bJ61omQ0VitN281OUpNmau5NiHbRtqcJRso5gsQhaXbUuyl2UrhYh2mnbKl2+tLtouFiHZSbKnK8&#10;UbeKOYLEGyjbU+2l2+1HMOxBspdvpU2zmjbSuFiELRt4zip9oPal2+1LmHYhC96eEp4WnBaTY0hu&#10;2mMKmxUbiouUkVJelUkH+kjFXZuhqnF/x9CjoVHc6SEfuV+lFLHzCv0oxUMoY/C1n3DdBmr0xwh5&#10;rLmbLn2Fa09FcytzVBqgM1S9KjjHFSHpWN7u5vJi5oxSUmaZI4jFIRgcUZoyBQAdRSGkzTvxoAb9&#10;aWkz2pe1ACZpaMcUdKAEpe9KMYpKACik69KUUABFGKKKBhzmik5paAExRS0ZoEJQBS0nNAC54pKW&#10;igBO1HakbJ6UKDjk0AL3pc0lLx3oASil4FJ1oGFFAoxTELik6cUZpSfWkM08cUzHNO+lLwBzQIaR&#10;xSdaUHPSkJwaADHHNGOaXqPakzxQAhFB4GKXP50e5oASkNOz6U3PagBe3NGeKMUgFAC8AUCkIpSM&#10;LQAcZpWIA460lNbIHAoAXHGTS8Ec1EpY9aaGfzeR8tAE4XHWjg00t2paADjtS9qOgpOe9ADhxS98&#10;0gyeaOaAHjmpVGTUS5qVM4oAp6pxAK5q5+5mul1MHyTXNXQytV1E9hsXSnN0psQ4qRhxW8TCRTkz&#10;VSSr8iZFUpFrrgzCRWZqZv5qRlqPbW6MmOD0pamYowTVWEO30m/FNppzTSAcX5o31GaOadhXJg9T&#10;RtkVVUE1ZiB6VLGjQgPStS36Vl24rWt14FctQ1gaEXSrK1XiFWV6VxyOmI8U8UxakFZs0QtKBSCn&#10;YqRhSiigUDFoFFFIBc80GkpaBi0UdqKQAOlKKMcUUAJQKWjvQACikpeKADmjNGeKKAEpelFFABSj&#10;rSCigBelGaSigA7UUdqWgAxRR2ooAKO9FH86ACilpKACilFBoASg0UYzQAUUUtACUUUdaACg0YGK&#10;OlABQaKKADFFGaKAA0ZoooAPeikPFKKACkpTR1oAPrSdKWjNACUUtFAAKDRQaBhRS54pBQIKSl60&#10;AZoGFHeigCgBe1IKO9LQAlFGDS0CEoNKaSgA60UUtABRSUZxQAtFJS570AFHekzSg5oAO1FBxRmg&#10;ApPeloP1oATNGcUtJQAd6WjHFHFAAKSg0tABR3oooASl7UUUAFFHaigAopaSgAzzRRRjNABR2o70&#10;uOKQCZoooNMA6UdaWk70ALSUUtACUUvaigBKWiigApKBS0AFJmlFJQAuaKSloAM0UUdqADPpSUUv&#10;egBKMZpaTigBaSlNJQAGjFFFAAaKKXigBOtLSUY4oAKKAcUe9AC9KSiigA6UUUUAFBoooAO9GKM0&#10;UAHWiiigAoooOKADtRRRSAKSlo60wEpaKKAEoopetACUtJRQAUUtFACd6WkNGeKACiilxQAmaKKK&#10;BhRmiigAoFKKMUgCkxxRRnFMQUtJijFAC0hpaKAE5NFFHWgBTSUUGgAoooxQAUmaXpRQAE0nFLSc&#10;UAJRS0UAJTTTqQ0xDDUbVKRTDVITIiKjK1McU0iqTIaK7DaOlIvzDNT4pNvtTuFiPaaNvFShaNtF&#10;xWI9tAWpdtGKLjsR7aMVJto20rhYj20uPapAtJii4WGAUm2pdvFG2i4WI9uDS7afilAouOxHijGa&#10;kxRjBpXCxHt5pcU/FHUUXHYjIqNxUxqJxSGUpu9VIsC6FXJhwaow5+2DIp9Bx3Omj/1Ix6UYNEX+&#10;qX6UuKhlFW44Xmss/M5+tad2QFNZiZLVo3aBnSXvNk68ClOPxoA4pDWS2NGBpO9Bpe3SmIDTW6Uv&#10;NGfagBoOTzT8U3mjNAC0daOc0UDCjmlFJQIKKPwooATBpRmloJxQA360vQUuM0lABSUuMCjFAwxS&#10;cdqMGjHNAgAzS5xRyKMUDE5oHSijGaAFx70UnA70A0CFpDQaKYC5oxSZpaQCUUd6WmAD0owKTFL0&#10;pAaOQOKTcOlOA3c00rzQAdKPvD3pdvFJjbQAAe9Lj3pCd1NPFIBxHOaOtIM4ozjpTAO/NBx1FJ1p&#10;RxQAnOOtIRgdc5p2AaMcUAIuR160gyaXrRzQIM4NLnHWjFHHegYH1pDz0GKdxQCCOlACAAjpzR3p&#10;M4NIcg0APzSZNN3GnDk0ALzTt20dKYAc5p3pQBIpyealQ9qiC96kTNAFLVSRD7VzVyTsro9WOIa5&#10;u4zs59afUT2HQ8qOKmIFRQfdqwFzW0WZMrOmaqSRe1aTLULJXRCRjJGW0R9KjMXtWk0ftTDFWymZ&#10;uJnmGgwmtDyaTyKtTJ5TOMXtTTFWmYvamGDmmpi5TN8o0CGtHyPalEFP2guUorDViKLFWVgqxHD7&#10;VMplKIQRc1pQLUEUeO1XolrmnK5rFE8Y4qwKiQVKtczN0PAyKeKaKcKzLHClptOBpDFoHSkHvTvp&#10;QMKXmkozSAUUo60lFAC0UHiikMXHvR2oooAM0GijpQAUc0UhNAC44o6UCigA70UUUAFFA60UAFFL&#10;RQAlLR2o9qAClpKKAF6UlHeg0AFFHSjFABR1oo6UAFGOKM0UAL3pKKKACijijvQAYpKWjvQAUvWk&#10;ooAKMUo9KQ0AFAzRRnmgA6ijtSUueKAAUUUZoAKPeg0lAC0UUlAC5oxRiloAQUCijvQAUUUHmgYt&#10;FIDRQIWkxS0nNAC0UUcD60AJS54pKKADk0tIKXvQAlL1HNGaO9ACUYpT1pKAFoxzRR1oAKBRRQAU&#10;UUlACkUUlLQAnNGKWkzQAUZ5ooNAB1pe1FFACUtBooAKKKKACijtRQAtJ3ozRmgApaSjNABRRRSA&#10;WikooAOlFHvRTAKXrSUCgA6UUUUAHeijPNH1oAWjtSd6KAFoopKAFNIaKKQBRR3opgFFA60UALSU&#10;ZooAKDRRQAUUUUAAooooABRRmkoAU0lFLigBBS0UUAFFJRQAtGeKKSgBRRRRQAUUUZoASlpDml7U&#10;AFGKTvS4oAKMUGigApKWk60AFFLR0oAKKSigBTSUd6KADtR0o60Ec0AFFFFAC0UUY5pAApCaXNJm&#10;gYUYozmimAUopKBSEKTSUpopgITSiijNACUdqM0UAB4oozR1oAKKM8UUAFJRR2oABQcUdqO1ACda&#10;QinfSkzxTENNNPWnn0pOlAEZFNIqTFIRVXERkGjFPxRRcQzFGKdR0oCw3GKMU6ii4DcZpcdqd3oo&#10;AbijFO7UUBYbij3p1GKVwEwKMUpopjsJik6U6kJoATpQaWkNIBhHFRPUx4qFzQBSm71VhH+lCrU5&#10;wKqQHF0KfQa3OljH7ofSk5pUP7tfpSZxUjZn3pODmqUXWrV8+SRVeEcVVT4UiaPwtkuaQ0vFIako&#10;KKSl7UAJkmgUUZoAKTvS5o7UDF5pKM0UAFJzS4ozmgQZozmiigA96KU9KTNACngUlBzRQAtGaTNB&#10;5oAXcaTJFGOaCBQAmaKOnFGcUALmjtSe9FAARmkAxS5oJpgHSjrS9aTGOlIAIopaSmAUUcZoNAC9&#10;KDmk7Uo60gNH7poJzzSZ3UhyeKAHFgeKAVFN20YxQAHk8UvQdKOgzSZJoABS4Boz60mCTkUALjFI&#10;R6UYzQVx3oATkUvWgYoJz0oAMHNBHaijFIQnOKMHNLmjqeKYwA9aTdliAOlLntSUABHeg80UYoAU&#10;ADnrS8UzBzSkHOccUgH5FOGMZNRYOQe1OIJpgSqQeKlXjioEGOtTrQBn6qP3Wa5u6HGa6TVSRHiu&#10;bu/lAp9RPYkgHyjFWQKr2/3RVtelaozY0rmoylT44pCtaRZDRWKUhjqxsxRsq1Ihor+XxR5fFWdl&#10;Gzmq5ibFURigxc9KtbKAlPmDlKvlYpRFVny/al8vNHMHKV1j56VKkfepRHUqpUuQ1EaiVZjXGKaq&#10;1MoxWbZaRIoqRenWmqKeAKyZohw5pw4pBTqgoUUtIOtLSGL9aWkopDDpS470UtAB1oxQMUUDFpcU&#10;lGaQC0CgikHSgQvajtRRQMKKKTvQAvSl7UnNFAABS0lLQAlLmkooAXtR3pKWgA70UUZoACKMUZox&#10;QAUd6KO9ABRRRmgAxRRRmgAoFFFABjmigUUAHegUZNGaACiijHFAAaMUUd6ACijGaTmgBaOKSloA&#10;TFFLQaAE70uKKOlABmjvRRQAUlLSUALRiij8aACg9KKOMUDDtSikooEFLik70UAHSlo7UlAC5o4p&#10;KKADvS0lLQAlApaSgBe1JS0lABmlpKKAFoNFJ3oAWijpSZoAO9LSd6WgAoopKAFxR3pKWgBO9KaO&#10;1JQAtJRQaAFpKKKAFopO2aKQCmjiiimAUCg0UgDilpKWgBKKDxRxTAKKKKACl60ho6UAFLxmm9RS&#10;0AGKWkFJigBaBRRQAUUUUALjIopKKQB1NFFFMAxQOKKKAFpKWkoAMUUZooABRRRQAUUUCgApKWig&#10;AoNJRQAtFJ3ooAWgUlLQAUlBPFHFAB+FFHagUAApQKQ9aWgAoxRR0FABRnmiigANFJS0AJS0lFAC&#10;0lFLjigAooooASl60fhSUALRQaQ0AFFFHSgAopaO1ABRQKDQAlJnnpTu1JigApaSigAo7UelHWgB&#10;aKSlpAJRjNL0pKYBS0lFAB0o78UtJQAGig9aKAE7UUUUAGKOlJ1paAAUlFHSgBKTrzSmk6UxCGkp&#10;TSdKYhMUcUuaSgApMUtGeKADFGKKM0AGKKM0ZoAKTFHcUtABRSGjNAC8UhozRQAUUhNJmgBaaaN1&#10;ITxTAQ9OahkxipCahkPFAFSbpVaAf6UKsTGqtsQbsUDjudKn+rH0oPQ0qY2D6UjfdNT1G3oZN7ne&#10;aZEPlpbs5kojHy1dTdE0/gHYxQRSUlQULjApDSc0vNAAKXrSUUABo7UlFAC0UlL9aADNHvRijtQA&#10;daPailoATtRxiikoGLxjmiiigQcUYoooGGPejgUE0Y70CD3oyKKTFACmkJowT3pegxQAnWg0vagC&#10;gAFJRR0NABzRjvRR1oAMUopDRxQAvWkxilo70AaGc9BSZIHvS0negBMnNL79qU89BSAdqADPalzS&#10;Y5pcUAITSZIPtQFpT0xQAZz0ozmk6HgUA0ALxRwKbnBpCT60ASY4zSdaj3mly34UAP470dOlNGWo&#10;PFAhR60p69KauKTcN2M0AOooJxQD8vNAxemKdUYOad0FADhilAHamgEilzigCRQMVKhIqBW71KrZ&#10;NAFDViNgzXOXOMDNdFq3KiucvMAD60+oPYnt8bRVtfaqlt9wVcStDNjsUbaUU7FUiWMC0u2n7c0Y&#10;qrk2GbaXbT8UoFO4rEWKXbUmKXFFwsR7aULT8UoFFwsM208LSgU9RSbBCqKkApoHNPFSykOWnjrS&#10;CnDrUMtC04UgpQaQxacKbSikMdS96SikAtLmk6mikMWiiloAKO9FFAwpeCKSikAtGaKO1ABmijFF&#10;ABRRRmgQtJRRjJoAOtHalpKAFo4o7UmMUDF7UUA0GgQUGiigYUGiigApKO1FAB0FLRSUAFFLSUAJ&#10;mlFIRSgUAL35ooAooAWkozRQAUlLQRTABR7UZo70gCkpeT1oNACUtJS0AL2pPrS0lABR2o6UUAGK&#10;OlFHWgANGKKM4oAOlGKKKAAUZoooAKKKM0ALmkoooAKKKKAA0UUUAFFGOaKAAUUGgdaAAUUdqKAA&#10;e9HejtRQAtJ3oziigA4oo4ozQAUUdaPagA7UdqKKADFGeaB1xRQAUYoFFAC9qTtRRQAtFFIetAC0&#10;UmaXvSAKOhozR3pgGaKKKAAUUUlAC0UlLmgANJnilpKAAUooooAKKM8UUAFFFFAB3ooJ9KM0AKaQ&#10;0d6KACiigUAFGaMUUAA9aKKKACjvRR2oAKKKSgBaOlJRQAtFFJQIKWiigA4pKKOlAwoxRRQAUdaK&#10;MUAFL2pO1H0oAKMUUZ4oAWikooAKWkzRQAUtJRQAdDR1owaKAFozRR9aACikooAWgUlFABRS0neg&#10;A6UdqKKAClpKKAFopKWgA7UlL3pKAFxRRRQAGkoooAWkopaACkooIoAMUUUUAFFHFFABSGlpCKAD&#10;pRRR3oAO1JS0lABRRmkz60CENHakJxSFsVQXDNJmkLZpN1FhDs4pKaTSZxTFcfmjNM3UbqLBcfmj&#10;PFM3UmaLASUgNM3UhaiwXJKM1HupC9FguSbqM1Fu4oL07CuSZo3VFu96TfjiiwXJSaQtioS9IW96&#10;dhXJd9MLEt7VE0gzjNIG5p2C5OTxUTnilzxUTmpsVcrTHrUFqB9qBqSXpUVmc3I+tDHHc6VfuCkb&#10;hTSr90fSmy8IanqOWxj3BzLT16VHJkzEVKOlOp8QQ+BB2pM0UVIw7Um6lpO9ABnmkzS9aXAoAPpS&#10;UYINFABig8YoPWigYGg0UdaBB2ozijtSUDFzRRRQAYooJoB4pgB6UAGjrR1pCAUE80AUYFABnmkY&#10;4paMUAIG5peppNoooAUUtNzRmgA70tJRigBaPakooAWkpcjHvSdKYBzS/SjHFIKQGgcijIxzSnjq&#10;aZtyeDQA/NJmm7e4NGzPegBxYA9aQOD1NNEYpfLAoAUyAdKTdmlEYFOwOgoAYdx9qQKxp596Uc0A&#10;M8vnk0oQU44HSjPFACBQKMCjGfpQVxQAdOlIRkUtIDg+1Ahqrik8kF9wNSHkUA8UhjcZp238qQGj&#10;NMAA7Cl+oozRknrQAue1L0x6UmOM0oz3oAeo9KmWoVyDipVzQBn6r0BrnLzBUE+tdDq/CiuduQCB&#10;n1p9RPYnt/uj0q4pqlBwoq2prRGbJRTqjBpwaqEPzS0wmlBp2ESDiim5xS5piHUopoNJmgB9FNzi&#10;lzQA8U4VGDzTs0gJBTxUQPvUgNJjRIM04daYKcDUMoeOaUU3vTgPekUOoFHQUoFIYtLSc0tIBaTP&#10;OKKYT+8ApDJM0tFFABS9qSl70AFAoopABozxRRxQAUtJxRTAWjNFFIYUUUUCClpBRQAZpaKKACii&#10;koAWik6UtACd6XNFFACYopQaSgBaTtRRQMKBRRQAUtJRQApoopDQIWk6UdaKBhS5pKMUxC0Cko70&#10;DF6UlFFIQdaKPrS8EUDEzS5pKKAFzmikozQAtJSikoAXtRSdKWgANHak60UAFLRSUALRR70YoAKK&#10;Sl6UAFGaSl60AFBo70UAFFJmigApelFJQAuaKSjtQAtJRRQAuKSiigAyTS96T3paACik79KDxQAc&#10;0UUtACUtFFAB2oopKAF60d6MUd6ACiijpQAHmijNFAB1ooxRigAoo70UAGaKMUUAFLSUZoAWkpaS&#10;gApfpSClNABQKKSgBaSlooASlHFGaKACjOaSloAMUdKKKACiiigApKWg0AFFJS0AGaKSgUALSDrR&#10;RQAGig0UAFAoo7UCDNGaKSgYtFFFACUtFFABij6UDNFABRRR3oAKKKWgBKKKKAEpelBooAKKKKAD&#10;vRRRQAY4ooxRQApGaSlpKACilxSUALSUUYoAKKXFJQAdKKMe9FAC5pKKKACj60tJigYUtJ0ooEFF&#10;FFAB2opaT6UAFFFFABmiiigApKWk6UAFH1opO9AC0nSg8Uh6UAFNJpTUZPNNCFJpjNmkZqiL1aRD&#10;Y8uBSF/eoWcZpheqURNk5cUnmc1X3+9J5mOtPlJ5izvpN9Vy/HWjzKOUOYseZRv4qtvo3c07BzFj&#10;fRvzVbfQXxRyhzE++kMlVy5AqPzHJ4FFhXLXmUeZVfee9G7Ip2C5OXpN9Qbj3pcmlYLku+mlzTSe&#10;abzTAcxB5oVjmm0ozmi6BE+cimMaVelIw4rO5oirN0qKzXN1n3qWYcU2x5uqTKjudGo+UVDcEiM1&#10;P/CBVW8bCHmlHcJ7GSDmUn3qx2qCIZfNWCMcVLd5Nl9EJj1pKXPFJQIQ0oxR2pM0AHQ0d6KD1oAX&#10;NJijNGKACjtSdTQeOlAxw+tIaQZpaAE5oxmilFMBMUtB6UUCCkFL2pKBi0H2oox70AJS0UnegQve&#10;jpRnFIwzQAZpe1NpaQC9aKO1J3oAO9GKXFFAB7UdKSigAzRzS96CaAEyaKCKMZoA0doJxRsx3pww&#10;BSDmgACikxjmlx6UHJpAAxikzk4oxSimAUmcUdKUKScgUABwfak61OLaVh9w00xbThiBQBGFpCBm&#10;jv1pRigBKNpPU0cE0DigQuBTCKdwaOKBiDFLx6UuBim5waAFBB7UlLx2ooAQ0uBRjjNJjvQAvTin&#10;A03PtSk7aAJV6GpE6VEvI5qZaEIy9V+bFc5ecba6LVz0Arm7vqPrVLcHsTwngVZVqpQn5anD4HWt&#10;kjFstBvelDVVElOEg9atRJbLO6l3VV80Uok4p8orlrfS76qiWl82nyi5izvpd9VfNxR5oo5Q5i1v&#10;pd4qp5tHm0+UXMWw9PD1SEvbNOE1LkHzF0NUqtVFZamV6lxGmXRzT1PNV0b3qZTWTRomSjrTqYOa&#10;eKhlDhSjg0gpaQxaUUlLSGLTduSD3paO9IY6jrSUooAKX2pKWgAooozQAUUd6KAD6UUtJQAUtJS0&#10;AHQUDpSUopAFFFFAB3pc0lFABmigUvagBMUtJ2paADpRSE0tABRRRQAUlBooGLRSUUCCg0UUDDOK&#10;M0UUAHeiiigBe1FJmigQtJRRQMKKWg0AJQKKKAFNHWkzRQAppKKKAFBpD0pKWgAHvRRR3oAOKM0U&#10;d6AFpKXvQaAEpc0maOKAFooooATFLR2pBQAUUd6KACjpRRQAUd6KKACilooAQ0fSl70lAC0lL+FJ&#10;QAYpaQUtAB2opDS0AGKBRiigApKWjtQAdqMUGjtQAAUY9KKKAA0ClooAKSiigA70UUtACUUUUAFL&#10;SdKKADvSmikoAKKUUhoAXpSE0UUABoFFGKAFoo6UUCEpcUUUDEopaKACikpe1ACUtA60negBaKKO&#10;9ABSUvSkoAKKWkoAKKKBQAfWiigUAFHbmijrQACiijHNABiiiigAIoOKKSgBe1GMijtRzQAUUZoo&#10;AO1HailoASiigUAFFGKKACilooASiiloAKDR3pKAFpKWk70AL2pKWigBKXtSUdqAFpKM0tABRxSU&#10;tABxSd6XIooASlozRQAnWjFFLQAUlLSZoAWkpaQigAo7UUCgAoopPrQAtFJRQAUUd6SgAPJpDSmm&#10;k0CGk1Gxp5pjdKaYmQsahY1K3WomFaJmbREzUwtT2FRlT6VfMibMTdSFqXacUm2nzIVgBpc0Badt&#10;pcyCw3k0uOKXbS4pc6HYZg0dak20m2p9oh8ozFJ0qTbRtpOog5WMI5pAKk2460oWpdVD5CPFLipA&#10;maXZipdUrkI9tIRU2ykEZB9ql1WPkI9tOCZqTZTgMemKFNsOUYEIpHXAqcgYqNxxV3CxSmFRWIJu&#10;/wAanmGabYKPtVUVE6JRwM1nag21cVpfw8Vjai2XAoiKW6RXg5OfWp+hqKEcVLUItjTRjilo6CmI&#10;SkzS9aMCgA6dqO+aTkmlNAxKKXiigA4o4pMUUALwKMikFL2oAQmgGkfhaEPFAC0UdKTBNMQtGKTB&#10;xS0DDpRQetLxQAhpBS0UCE5paOKTNAC0ntSmkpALR0pD9aO1MA9qKXPFHUUgEozQKXANACfSjmlw&#10;BRQAmaOc06kPagDQNJmjdjilB70AJvINGeKDg80UAAJ6UvOKTvQAetADgKlS4kiGEx+VQc9KUcUA&#10;TPcTSdZD+HFQn360EmlxxQA3BJpSOeKM5NJk5oAAMGlPSjdSbqAAAjmjGeaXcDxQMEGgQ0k+tLmj&#10;FGBQMM5FA4oxSj1oEAzS4pM80vagYuRS5A5poFOGMUAOXmpQMd6jX1qRRnvQhGRq55HpXOXvO3Br&#10;o9XHIxXNX2QVxVrcT2FjYgdafvquhOKcWNdUUc8mTeZikEtV2amiTitlEybLfm0vm1TMmKBJVchP&#10;MXfMo833qn5nFL5lPkDmLnm0nnVU8yk3+9PkFcueb70eafWqe+l30cgXLYk561IsnvVAOc1Irn1o&#10;cQ5i+svPWrMcnPWs1G5q1G1ZyiUmacb1ZQ1nwseKuoeK5po3iyyvSniolPFSisWaIdmnimDmnCkU&#10;O6UuabS0hi9KWm+9LSAWgA0UtIAopKWgYUUUUAFLSUUAKKKOnWjqKQBiijtRTAWjFJS5xSAKKDR2&#10;oAUCkxRS5oASiig0AFFHNFAC4pDS0lABQBzRRmgANL2pKWgBO1FHNGOKBhRRRQAUpoxg0UAJRS0g&#10;oAKWkxzS0AJS0naigBaTvR70UAFFHtRQAUc0daKAA0dqKKAEpe1FFABS96Sl60AGKOlITS9qAEpa&#10;O1FACUYooFAAaXtSUUAHFFFFABRRRQAYooo60ALRijpSUAL3opBS0AHUUlLRxQAc0lLmkxQAe9LS&#10;UtAB3oo60YoAKMUYozQAUdqKKAFooozQAYpKXvRQAnalpAaWgANFFJ0oAXqKKO1HakAlLSUd6YC0&#10;YopKACg80d6DQAUZoxRnFACj3opB6UtABigelBpBQAvaiikoACKKKWgApOlLRQAlFLRQAUdqKMUA&#10;Jg0tIKKACiigUAGaKSlHWgBaKQ0CgBaKKKAEpaSigBaTvS0UAJS8UdqTNABRS/SkoAWkoxRQAUUU&#10;UAFFLSUAHSl70lKBQAGkpaM0AFFHaj60AFFJS0AHSjvRRQAUmKBRQAtFBpKAFpKKKAClpKKAFpKO&#10;lKaAEpaO1BoAKDSdKKACjvRmjpQAc0ZoPrSc0ALQRRmjigAooooAOlFJRzQAGig0hoAWikpCaQAe&#10;aaad1ppqWwGmo2p5zTWB7UuYLETVGRUxBxTCKOcXLcgIppFTlaYVpe0YcpFto21LspQlL2jFykO2&#10;l21Ls5p2yj2jDlRDto2VPszQEo5mPlIdppdlT7aXbSux2INlHl1Y2ce9LtoAreWD2pRHU+yl20WA&#10;hCUbBU22jHPNOwEWzFG3NS7aAuBiiwEeymMnTBqfFG0VSQEITjk0yQY6VO3tUL1qhFGaksM/ahTp&#10;u9Gn4NxVAjfc4SsG8JM+BW7IcRk1z8p3XJ+tGyC15E8YwgzSmgfdpDUophSUv40lAgo/CilIoAbn&#10;mlxnmjbxRQAlAoPPNLxigYHOKTpRmgGgQUoo70UDGy/d60ijgUrjPFCjAoEO+tIcYpeKKYCZ9qM5&#10;pfpRigBMUd6MZo9qAF6GkoooAMUgpeneigAIoNAGPek70gFxSUcmjA70wFyDSdKOM0YpALmlGAKT&#10;FIRgZFACmjIpKOlMBc5ozRikFIDSwD6U3HOKN2O1Ge9AClT2pKN+aXjFACdKCeKDjrmk60AFOx+d&#10;RknOKT585FAEmQOtG4mo8Fqdgjg0AKTxxTRmnAUpoAYVJpQBjBp2DRtzQAgGDzQeO9BWl4IoAQGj&#10;POaTaQaPLNADjnqDRyaBkcUbSec0AGCKPxo5IwaAu3vQA4GjBJ9qAuKeMAYFAAOmKlQAZ9aYqjrm&#10;pFFMRk6tyRXN3vUV0mr4yAK5y86gVUdxS2IF6UGnIOB6UFa64HNIhaozUzJTCldEWYsj5pc07bSb&#10;TV3JEzS5pdlLtp3EMzS5p2ylCU7gNoFPCUoSlcBBT1pVQ1KqUmwsKgq1EKiROatRpWUmaJFiEVdj&#10;zVaIVaSuabNok61IOtRr0qRaxZqh1OBpAaWpKHZzRRRikMUUtIOtLSAM0vekxS0AGaKKKQC0UnSi&#10;gYvaigUUAFFLRQAUUCgUAIKXrRQBQAtFJS0gClxSCloASg0UUAFFLSUALSUUUABooooGKRRQaSgA&#10;oFFLigBKUiij3oASlo60UAFBoo7UAJS0lLQAUlLSUAFHTvRR39qACjrS0lABiiiigAzS0gPtRQAU&#10;tJS9qACikHSloATFHtR2oz3oAWiko7UAFFFHSgBaSlNFACUdKKMUAFFFJQAtLSdqKACijvRQAUUU&#10;UALR3oooASloAoNIAo70YopgAooooAKKMUtACUZzS0UAFJ3oxRQAUtFFACClo6UlAC0nelpKAFpD&#10;RRQAvNFJRmgA7UZooxQAZooxRQAdKUUdaSgAFLSUtABSc0UCgAopaKACkopaACkpcUhoAWikooAK&#10;KKMUAGeaWkozQAUUUUAFFFJ3oAWiiigBaSiigApRSUUAGaWko60AFFLSEUAFHWjpRQAUGiigAoo7&#10;0UAHeg0dKKACjOKO9GaBhS0UmKBC0Gk+tL3oAO1FHU0YxQAZoopKAFo96OlHagAzSd6WkoAKXNJQ&#10;KAClpM0uaACikpaADrSUtJQAUc0oo70AJRRRQAUUUtACUdqKKACiijFAB7UmKXoKKAEo6ijFFACY&#10;pKWikxiYppGKdSGpYDaaRzT6KgZGV9KbtzUuKTFKwERWm7amIpMUrARbKXbUm2grmiwEe2lC8VJt&#10;oxTsIYFpdtPxzRinYBgWlxT8cUmKAG4o2mn0YpgM4xS4p2KT8KAExSYOaeKMUAM20uKUijBpgMxQ&#10;RTzSYpoRERUMlTtUEgNaIRRnpumE/a/xp0/SnaWo+0ZqhxNm44hP0rBRd0xPvW3fNtgP0rFgGXJN&#10;J7Cj8RZ4ppNP4phGaQyPcM4zzTwKaUXdnHNKOKAF70Yoo5NABz0pKWjjtQAYoozxSUAHWiig0AGc&#10;UUUUALSZooxQAZ5pDyaOKUdaADFFL0o4NMABozSYwaKQBQRR2ooAKDxQOtGKAD8aM80cUfhQAc0E&#10;0UUAJS80UlAC96McUlLnigBDS0HkUlAC9eKMUZooAvkcZNJhifSjLdDTgOKAG7SKTZ70/BJoPHFA&#10;DeOlHTmlI9qOTQAA5HSjkdRS9KN3rQAdO1HWlzSUAJnBpc5FIQM8UdKAF7YFApAaCTn2oAcQfwoA&#10;4pB9aDQAvegmk+tLjP0oANwI6UZ7UntijBoAXpShc03mnYNABg04Lim5Han9qBCqOamXpUar61Mv&#10;AoAxdX5biucvOoFdHq/Dg1zd6NzrVrcUthqYxT8UyMcVJiuqJzsaVphSpccUhrVMzaItlJ5dTYpc&#10;Zq0ybEPl0bKn28UuyjmFYgCU4R8VNt5pdtO4WIdlOCVLtpQtK4WI1SpFSnhcU8CpuNIFWp4xUYWp&#10;0GKhlJE0dWV96gjzVhBxWEjWJKtSCmLUgHFZs0Qop1IBTqgoUUopKB1zQMWlFFFIApRRQKQBR1pa&#10;KBhRS0lACiijFJgmkAvajFHal7UAFFBooGJS0nNLQAUGlpKBBRRR2oGFL2o7UUCE5ope1JigBT0o&#10;oPSigYlL+FJ3ooAWk6UUUAFFGMUUAKKKKKAAUtNwaWgBKWikoAWjpSd6XFABR3oFFAAaSlooAOtJ&#10;RRQAUg9KWigAooooAKM0UUAHaiiigApaKKACkpf5UlABRRzS0AFJRzS0AJRRRQAUUd6PpQAoo70l&#10;FIA70d6KXFMAFGKSloABRSUtABRRRQAZx0ooooAOtFFHagAo7UUtACUCijoaADtRS0lABRRRQAdq&#10;KO9FAC9qSiigApaQ0UAFFHaigApaSloAKSlooAKKKPxpAFAo60GmAUUCigAoo70UAJzS0UCgAo70&#10;Ud+tACGilNJQACiiloASjHNLR2oATvRmiigAooooADRRR39qAClpMc0tACUtJQOlAC0gFGKXtQAU&#10;maWjigBKKUikoAKDRRQAdKDRRQMKKDS+1AhMGl60UlAxaSl96SgBaKKKBBRRRQAdaSlooAKKSl7U&#10;AJS5xQaMUAJR2oooAKKKAQaAFoo70UAHFFFFACUtFFACZpaSigAooFLQAlFGKKBhQKMUUCCkxS0U&#10;AJRS0lAxMUuKKCaQDaO1LSEGkAhFFLijrUjG4opxFJSENIoxTiKTFKwxMUYpcUuO1OwCYoxS4oos&#10;IQCilooAQUtFFABijtSijHNMBvaj607FIaADFJ3pcelIOnPWmAYpDxTutJigBDyKQj0pc80hFNCI&#10;zUElWG5FV5BxVoRRuOhpdKz9oNNmxyam0ofvzVDRd1R9sBrMtRkE1d1dvlx61Ut+I/ekxR6krDFN&#10;px96aRSGHWkoHFHNACZFLnAzSYz2pR0NAwNHSjJo6jpzQIM0mc0Y9aAOaAFpDQeKO9ABjigHtS7s&#10;cUme1ACkelJRmg0AFA60lLmgBTSUDmlJ70DCkxijmg9aBC9KaTg80uaRhkUALx2o4pAOKXFACGlG&#10;O9HagAnmgYcUnelo4oEFAFLikoADxQBQfWgHFABmjNBoHSgAo/nR2o6c0AaXBHNJxSE0lADwVzya&#10;bkZ4pDjoKQHB5oEPB9aXcOwqNuelKBxQMU46GjaKTbzS9KAG45pTyPeijv1oAAQKUj5qaRS9qAFA&#10;zxilx60wEin5J5oATpScilLYNBOelAABnrSg0gbjFBGOaAFyBRnApKUc0AAGKUnIoAyKULgc0AAI&#10;zS96TGelCigCUVMp4qBUO7JPFWFAAoAxNXbMgFc7dn51roNWH7yufuRmZatbiewqJkVJsp8S8VKE&#10;rZSMWittqNxirhQk4A5pps2fqa1jIzaKQbtUi81MbBl6c0qQMpxitOZEWY3bmnBDU6x8dKeI6nmH&#10;ylbZS7MVZ8ulEVHMHKVtmacI6sCOnCOlzBylYJTxHVgR+1PEdJyBRIVSpkSpFTmpAtQ5FqIiJUyi&#10;hVqQCs2y0hVpwFAFOAqGWLSgUClqRi0opKWkMBS96SloGAooxS4pAHejFFAoAU9KKM5ooAKWkopD&#10;DvRRRnHWgApaSlNABxR1opOtAC0UUlAC0UUZoAKWko7UALSUuaSgQfWloxmjFAxKBRQOtAC0nWl6&#10;0lAAaAeKKKAFopKWgApCKWigAAoopKAFoooNAAeaO9FFABmkoIpaACk60UtAB2o7UlLigA4o7UUU&#10;AFFJR16UAL2pKUUCgApO9LSUALRR1FFABQaKKADFFFFACdaO1LRQAxgSOKcOBQaKACg80tJQADil&#10;zSClxQAUY4ooHSgAxxRRSUALRiiikAUdqO1FMApaQUtABSGlooAKO9J3paACikooAKWk70tIAzSZ&#10;7UGjvTAKWg9aQ0AHeij8KKACjtRRQAtJS0UAJS0lLQAd6OKKKADFFFBoAKKUUnekAUUYooASloop&#10;gBpKWigAo/CiigAPSkpaKACkpaSgAzmiiigBaSlpKACijJooAXtSUtHagAoFJS0AFL9aSigAoooF&#10;AB2o6UUUAHakpaSgAozS0lAC0UUYzQAZo60UUAJRRS0AFFGaM0AFFFFABRRRQAUdqDzRQAYooooA&#10;OKKSigAoC45ApaDzQAYo5zRRQAA0nOaWigAoopKADrS0lFAC0lFFAC9aSiigYUUUDpQIMUUUUDDp&#10;SU48UnegQlGKKMUhhxikNLRRYQlJinUUhiUlLilA4pWAb1FGKd2pKLAJijFLRRYANBFHelxzRYBu&#10;OaKWiiwAKQg0vFFOwhB0pe1GKKLAJj3ope1FAB2pMUuKKdgEppzTuoo6UAMAGaD1p2KaadgI2qCQ&#10;cVO3NV5aYihPU2kHMpqCfgVZ0cfM1UCDVny4FMiwIxTdUObkU9MBBSe41sLmmmlyB9aTHekAdTQe&#10;DQTSUALnikzzSH60vQUAHHejNJg+tAoAXNJSmkoAKKKKADrRg96M4paAEopegoAoASlpCaMUAHuK&#10;BR0pcUwCig0d6QCGjFKRRzQAmMUUGigA6UUZzRQAUHigUtACUd6WkxzQAd6MUZFKKAExRijNFAB+&#10;NB4NHSigC+aOKdxTRjNACDg5pSBnilOO9IBigAwcUuCKTHNKTQAZpcDvRxikzQApxSbeKOtGTmgA&#10;FJ356UUuc0AKDQaaRS7qAA/rQOKQdaRiTwKAADJpxPGKjwelOAA6mgB1GaMikPNADxgClB70wHPG&#10;KXPbFADgeacODTAT6U4Ek0ASqecnpUwIIqIZxzUoHy0AYmqH99isG4GZRW9qSgymsC4B84AU1uD2&#10;LEXTOamA3cCooU6Zq4igVomZixxACphGO1Iop4zTuKw0qO9NMat0qbbQFp8wrFfy9tOCVZ2AjpTQ&#10;mDT5ibEOyl2VNtoCUcwWIdntS7KmC0u2nzBYiC4pwWpNtLtzSuFhirUirS7cU4CpbKsAFOApQKXF&#10;TcpCgU7GKQClqR2ADmnYoo6jmkMWil7UlAwpaKWgAox60CjNIBe1GKKBxQAvSk4oNHFABRRRQAtJ&#10;R3pelIYdqKD14oxQAUUUUAFFAooAKO1FFMAoxR2oxSAKKBS4oAQUvXmk7cUCgBaSl6UCgBKWigUA&#10;JS0YooAKMUCigAooFLQAlFFFABRg0UtACdKKDRQAUUUlAC4opBS8UAJS0UUAFLSUZoAMUUZooABQ&#10;aKOaACjFFHNABSUtFABR1o70UAHeig0lAC96KSloASjvS0UAHejHNFFIAoIo6UUwDrRiiigAo70U&#10;UAHeigUEUAGKKBRQAd6XrRSCgBaO1FJQAUUUYoGGaO1GKOKBAKM0UUAFLxTaWgAooo70AHejvRg0&#10;UABoFHejpQAtJ1pQaKADFHaikoAWigfWjpQAY4ooo6UAGKOhoo5pAFFFApgHejvRR3oACKKKKADF&#10;FFFABSUtFABRRRQAlFKeTSUAHalxRSdqADvRQKWgA7UUlFAC0dDSdKXJoAO9FFFABRRRQAUUUdqA&#10;EpTRRQAUlLRQAnajmloNABRntSUuaAEopaO9ABRRmjrQACiig0AFFAoPNABRRRQAdqKTNANAC0lF&#10;FAC0lFLQAd6O9FFABR1pO9LQAmKKWkzigAooooAWkxS0lABSikooAWkoooACKKWigYmaKKKBBRRR&#10;QAnUUUtFABikpaKQxKWiigBKKWigQmOKOtLikIoAKMUtHtQAYpKWj2oASjFHakAIPJoAWijvRmgB&#10;DS0UEUwEopaKACm9TTu1JQAhpjU8jNNNAETVXlzVlu9VpelUIz7joas6Pnc1VrjjNXNIIIbFMEVt&#10;Q5vBUgHAqK85vhU3GKT3GthGA7CkpTSZpAJiijNHFAxccZpMUdqOaBBSYpaKADNFFIORQAtGKKKA&#10;Ckp3GOaTOOlABikHWloxzQAUUHFIaAFPNFGaSgApTRyaOaAEFLR35pO9ACmko4zRx2oGHejFHNAO&#10;KBC0lFFABS0hpKAAjJpQKBQetABRxRRxQAUYAopCKANDHrRjn2p23Jz2pWHHFADMA9DR0oAxRgnr&#10;QAe9HB60EHGM0BaAE70dT7UbCT1o2+lAATg8Ub/lx3pQAKMYPFACAnvRznipO1NBxQA0Z70bTTjz&#10;SZwKACgcUA0DrigAPWhlpT1oJoAQD1pQKUHIoPHAoAOtLijBFL3oABwetPwKZnnpTqAJAanXhahj&#10;561NxigDC1H/AFxPasWYjzxW5qOPMNYcgzcULcGXIhxVlF4qCIcCrKVZA8DipAKRRxTwKLgG3igC&#10;n7eKUCi4gUZpSmR0pQKlC8UXCxW28807bUrJ3poXNO4rDMUYqTFGKLhYjx+VOAp+KNoouFhuDTsc&#10;UuKdilcYmKWlApR0pDDFAFLR3pDDtS47UUUDFxiijFLSAMZoopaAE5paBRQAtJ3opaAExilxRRig&#10;YY9KKBRQAUUUUgCijtR2oAKMUUUAA60d6KOlAC0UlLQAUneloJ4oATOaXvSCloATvRS0lAC0lLRQ&#10;AUYoNHagAooooAKDRRQAUZopaAEooooAKO1LSdKQB+FFLRQMSjOaKO9MQdaKOlFABRR0ooAKWkoo&#10;AKKKWgBDRzQaB70AFFKaSgAxRRSHrQApooo70AFFFGaADFFGKOgoAKWkpR0oAQ9aKMc0tACUGjvR&#10;QACilBpD1oAU0lJS0DFpKBR0pAHNFLmkz6UxC0UlLQMQ0tAoNACUtFJ0oAKKO9FAgooooAKKKKAC&#10;iijNABRRRQACjrRRQAUEUClNABRSdaKAF70UdKKAEFLRRQAUZoo70AFGKKSgApaMigUAFFLSUABo&#10;oooAMUCiigA60UCjtQAlLRxSdaADvQaWkxQAUd6M0UALRRRQAlL6UGjtQAlLRRigA70dqKKACig9&#10;KKAA0UEUdqAA0UdqKAAUdqKKAD60Y4o70UAFHaiigAGMUUUUAFBoFGM0AAFFGKX8aAEoo570UAGK&#10;BSgUUAJRijNFABjiijNFACUtAooAKSgCigA5oPNL7UUAJ3paSigBaSg0tAxMc0Uc0tAhKKXtSUAL&#10;RSGl7UAJ1ooooAKO1FH0oGFFFHegQUUY5ooAKBRQKAFpMUUUgA0ZpaTvQAUUtJTAKMUUUAFBFFFA&#10;BRiko6UAFFFLnigBDRR3pruF5oAdSGmLJk1JQA2mnpTqaelMCNqrS1ZbpVeXoaBMzrgdat6OuAxq&#10;pPjmr2k/cbFUBTueb+piBioZeb81ORxSGthlBHNGKORQAmaKM0UgDpRRR9KAEAo6GlxiigApOaXv&#10;RigAxxSigcUnegAI5pM80uOKSgAzQTS0UAJ1pecUUcigA/CkzzS8mjFABnmg0UtACYpKcOKTvQAd&#10;qSloIOKADtSGjpSkUAJSjpSACloATvSikzzRQAdqKWkoAKOpopaYCYooJo7UgNEnihc9ulNxQSQO&#10;KAAnBp3bkUw9M0ZJPNADqCc9KKBQAoPFJ1oPFHagBxAx7030NIOaAcmgBTz0o7UYpM84oAQZ3UNS&#10;5ANBNAAOnWkHWlUc0HGaAFxnnNJjJNOGCKQnmgA6UppOtKTgUAODAik74NIPWgHcaAHY5FOBphpw&#10;zQBKhqcHK81WTrVjPBoAw79v3prFfP2iti+GZjWQ+ftNHUGX4ulWUFVoumKtoBVEj1FSDmkUU8Cg&#10;BcU4DFIBTgKAsAFOFAFOwBQAnJo20tLj1oENxRinUUANxS9qXFLii4CYoxS4pcUAIKWlA5oxSGJi&#10;lFKBRigYUUtKBmkAmaDQRigUAApe9IBS0AFFFLQAlLiiigYClpMUUAHelpM0tIBM0UtHamAnUUvF&#10;A5opAJS+9Bo60AJmlpKXjNACUtHeigAooooAKSl7UlAC96KKBQAdKKKKACiiigAzS0lFABRRRQAU&#10;UUUAB6Uc0YxRQAUhANLxQaAA0UdqKACiigUAFLSUUAFFFFABS0lLQAlGaKPwoAOKKKKAFpKKMUAF&#10;HsaMUdaQwooopiCijkUUAAooxzQaAClzxSUUAHejNBoFABRQOaKADiioJWOeDToidvNAEpopMUtA&#10;wzmigdaKACjvR2ooEFFHWigBc0e9JR1oAWkzmjpRxQAUUZooAKKMUYzQAUUUuKAEoo70UAAo70Ut&#10;ACd6M0UUAFHajrS+1AxAeaWkxRigQtFHWkoAUUfWiigBaSiigAo7UUUAFFFFABRRRQAUE+9FBoAO&#10;1FHakFAC0lLRQAntR0paTFAC9qSl7UlABk0Uvej8KACgmjFJQAtHFFFAAKKKBQAUtIOaKADNFHej&#10;GKAA0UZoxQAUdRRRQAUUUUAFFFGKAENL2oooAKWkozQAtGaQUZoAXNJRRQAdBRRRmgBQaCaSloAS&#10;ijpRQAnFFBpTQAlFFHegBe1FJSjpQAd6TpS0UAFJ+NFLQAUlLSUALmk6UtAoAO9B5oxzmigBKWkp&#10;eetABR0pOtLQAlL1pKBQAUtHeigApOKMUUALSUUUAHTk0vWkooAKjKsHBFSUUALSUvakFABnmijF&#10;FABRQaToaAFzRxQKKAGs20ZpFbPanFQRzQBigAFIQG6inYxSUAIEUdBSnrRj1ozjrQA0nmmk04ik&#10;NMCJ6rS9KstVeUUCM6461d0niJjVK4HWr+mDbbsc9qoFsUWOb5jU5NV05u3PvVg4FIa2EJpKaz88&#10;DNJv9jSAdR3oo+tABQKKOKYBR1oOKBSAKM0EE0mKAFzRzSdKWgAoopKAFoxQKDQAlL2pc0maADNG&#10;e9BoxQAZ70ZxRjijAPFABmkFLSUALSd6BS0AJS9KKQmgBc0Un1paAENFHNGKYBjijBo7ilPakAlJ&#10;TsUlABRQRR2oA0Ooo79KdyKTigBvQ0u7jil4J60EAd+aBDCTS7eKUAUdTxQMQAilyDSk44FABoAb&#10;3pSMc0hBpcHvQAhORSClIxSc0AHWlxScjnFB+agAHFKcEigelIcjtQA/jFJTCSTSkkigB4+tN4Ld&#10;aaG7d6UnBoAkwKAQD0poNKPegB2M09feo8+lPFAEijBqXohqNSOPWpc5U0AYN8f3prJJzcVqXrZl&#10;YAVmAf6QaFuDL8Q4FWkFVohxVtKokkWngEimr0qQCkMXHFOFIBTwKAClxS4pccUCE96UClAooATF&#10;GKdjmgigBtHWnAUdKAExRinUUANpRSgUvSgYgoxRRSAMdKXNFFACdaXFLjmkPNABQBRil7UAH1oo&#10;zRQAUvSkpeKQxOtFFAGBimAUClIxSCgBegoopaQAKSiigA7UUUUAFFFLTATvQaWjrSASiiigA6Ud&#10;6KBQAtJRmjFABRRRQAUUUtACUUoooAO1HFFFABRSZ4oFAC0UUUAFJS0lAB0NFFLQAlFFFABS0d6T&#10;vQAUUUUABozRRjFABml7UlFABS0lLQAlLSUtAwNN5zTqSgAo7UUCgQUUUUAFGaO9FAB3o6UlL2oA&#10;M80UmKKAFpKQZB60tADWQN1pwGKXHFJQAtJQelHegBaKKTNAxaAaKM9qADHNFFFAhaO1J3ooAKKK&#10;KAAcUUCjNAB2ooxRQAUUUUAFApe1JQAUUtJmgA60UUUAFFFLjigBKKKDQAClpKOlABiloooAMUUU&#10;UAFFB6UlAC0A+tGaMUAFFGaOaADFBoxRQAlHeiloAKKBR3oAKSlooAKBSUooAKKKKACjrR2oxQAd&#10;KTml70UAGaKKDQAUUYooAKOtAooAKKM+tHbFABRRQKADHNFFFABRmjpQKYBRRRSAKX60lFABQaKO&#10;KACj6UZooAKPeiigAooozQAUZ4ozSA0AHeloooAKKKKADrSUuKKACigg0UAJS0UntQAtFGKKACik&#10;ooAU8UlLmjr2oATvS0neloATqaKKXFACdqKUUUAJR35oooAKXoaSloAQ0UUCgAooooAKKKXtQAUm&#10;KKKADvQKKO1ABRS0lAB3oo7UtACUUUUABoHWj3ooASjFLSHrTATpTSaHXdTTwvrQAxqry96sHpVa&#10;XoaEIz7gdau6eCto5PpVGc45rQsjmxY+1UHQz4OZ3PvVlhkVWt+ZXPvVo0hiKgoIppfb0pvmA/Wg&#10;BxpKM8cGjOTQAUlLRikAnWlxQOtGaADNFFJQAtITS0negBaKKO9MBOvSg0EUuOaAEoxml70UAHOK&#10;TmilApAH1o4FFB96YBRijp0o5pAA6UnNLR1FABRRRTASjOKKKADOKM5o/CikAuKTrRS0AIORRR0N&#10;L1oAQ8iijFGKANEk0g60uKQUALgClxke9NxRyKAFwKMYpCOPejnHNAAaFOKM8U3PFADiRnNKWqI5&#10;HNJ8x6UASk8UlMBPQ0GgB5PFC8daQAjmkx3oAXPNKx4yKQHJpCdtADhg0uMU3PpQTxQAoXnNBHNI&#10;vFKBlqAF4NLg0g4NLwaAHL19qUGm8U4UASAYNTY+U4qAZJqxnEZ+lAHPXn+ubFZiZ+0GtK55mas+&#10;Pm5ahbgzRhHAq2g4qvEKtIKZI9RUgFIop4FIYCngUgGKfjmgBAKdigCnAUwEApcUuKUCgBpFGKdj&#10;FGKQhmKXFLilxTAbijFLilxQMbijFOopANxS4paMUAJRilooGJRinYpOlABRSgUYoATqKO9LjijF&#10;ACEUYpaOaAExRS0e9ACUYpe1GO1IBBzS4oFFAAaMUUUAFFLiigBKOaKUCgBMUUtJQAYoIoxR7UAF&#10;FHaigAoxRRQAUUUUABoFGKKACiijFABRRikoAKWiigBPal+lFFABRRRQAmKKWigBKXtRSc0AFLRR&#10;QAEUAUUgPFABRxRSjmgBBRRQKAFNFJS0AFFFGeKAEope1JQAtFFIaQBRiiimAUUUUAJS0h5paACg&#10;iikoAMZpfaiigYUUUdqADrQOetIKWgAoxRRQAUUUY5oABxR3oozQAUtNpTQID1oozRQAUAUUZoAK&#10;KKKAAUUdKWgBO/NFLikoABRS0e1ACcZoo70UAFGTQKU0AFJRRmgYtFITRQIXNFFJmgBaAKQmigBa&#10;CKKKAClpKBQAUtJRzQAUUUUAFAo70UAFFFFABRRRQAUYopKAFpaTNFABRRRQAUUdqKACijPSigAo&#10;oooAKMEUZooAKKOtHSgANFFFABRRRQAYox70ZooAKWkFGaACiiigAooooAXFJRRQAtJRRzQAUUUU&#10;AFJS0UAFHeiigA6mjFGKKACj2oooASloozigA6UUUUDAUUUUCAikpaKAEoFL1oNABR2pKKAFoopK&#10;AF70UUUAFFFFABSUUtACGlHSkooAKWkoxzQMKKXikoEL1oFHNFAB9KTvR0paADFFJRQAe9KaPaig&#10;BKOlFBoAKOtFFABSUUUAIaY3XFP7UwnNAEbdKrS8CrD8VXlORVCM6fmtG1Xbp7fSs6frWhB/yDj9&#10;KYdChajLPj1qwfSq9pn5z71YNIY3FAUelLSUgExS4pKUnPFABSY5pM84pRQAdDRjPNBNFMAIoxxS&#10;5yKbSAWg0DgUUAAFGKOaKAAUAUUZxTAO9IaDQKAF7Uh4paM0AAPrS8GkpBmkAuOaM0mKWgBOSaOl&#10;LSdaAClHpSYozQAEc0EYozRQAUGgiigAxRQDS0DAjikoNFAg6UdaKOlAGjk0HJFOIGKSgBgJFKKX&#10;AoIoAb1pckU7gDmgUANKd6QjnpT8800nnigBrDikU47U8nIpMCgBpPcUuR3FPCgdaaQCfagBcgim&#10;8c0vsKTGKADFAXNL2pVxigBoBzTiMmk3c0vFAAODQR81IACaceO9ACc00bt3tTutOAOKAEAp44po&#10;pwAoAkTrUrHERqJAMU9v9WcUIDBuj+9YiqEODO1X7oYdhVO2XErZ9aEDNOFTxVtFqGFeBVtFpkgq&#10;1IFzTlTinhaQxm2nBaeFp23igBgWl24p+yl25oAZijFSBaNtAEePWjFSBc0m2gBgFBFSbaTbQAzF&#10;G3mpNtBWgCPGaTFS4pNtAEeKMVJto2mgBlJin4pcUAMxzQBzT9vejbQMZigin7aMYoAbijFO20u2&#10;kAzGKTFPxk0baAGUU/bRtoAZ3op+2kIoAb3oxTgKXFADcUmKeRRigBuMUYpcUEUwG0oFLilxSAZi&#10;inY54oxTAbgUU7b60YpANpDT8UmOaAG0uKWg0AJikxTsUYoAT3opcUY5oAbilxxRijFACYpeKMUY&#10;4oASiloxQAlGBS0YxQAnegijFLigBKTNKBS4oAbS0UcUAJS0Yo60AFFFFABRRiigAoozRQAUd6KM&#10;UAFFLikxQAUmKWigBDRS0ntQAtJRQM0AJ3opaKAEoxS4pKACig0uKAEo70tGeaBhSUtFAhKKWigA&#10;ooooAOlHNFGaACjvRRQMKKKCKACijNJQAtFGKDQIKX2puKXvQAvtSZoooAWkopaAENFGeaO9ABR2&#10;ooFAwopR0pKBBRRRQAppKUdKSgAopc0lAwpaT2ooEFLRSUAKaKDSYoAWig0CgAoPNFJQAd6KKKAF&#10;oo6UlABRS0dqAEzS4pKWgYUlLSUCFoJ4ooFABSUtJQAtFFFABxRRRQAUd6KOtAB0oooxQAUUUY96&#10;ADiiiigAooooASl7UdqBQAdKKKKACiijvQAZoopcUAFJ2paQUAFFHNGKACiiigAooxRigAooooAM&#10;UYoooGFFFFAgzSUtIaBgTRRSUCFo7UA0UAFLSd6WgYUfSijvQIO9JS0GgBKWiigAopMUUALSGloo&#10;ASiiigANL2ooxQAlA5paQGgBaM0UmaADApe4pKXFAB1ox2o6UUAAoPFHajFABSdaWkoAKO1HelzQ&#10;AlJjmlpKAENR4qQ9KY3HNMCN+lVZelWWNVpelNCM+cZrQgH/ABLT9Kz5jzWnGB/ZpwecUw6GdZ8B&#10;vrVgmq9p0bPrU55pDGmkzzS0GkAlLRxR1oATPNBNBH4UoGaAE60EUuOaQ0AJRmlyBRwRxQAUUUUw&#10;FOKbQaUCgBO9JmnEcdazriG9cl4kYoO9AjQHPNHeq1q0jJ84watUDEopaKQCUoOKKMUAJ3pe9BpM&#10;0AKKKSlxxmgANJS5FJmgAxRjmlyKTOKACiigYoAKO9FBFAwNHakB5petABRRRQItF27GgO2OtABP&#10;FJgg0APDmnhyaiJpQ2O1AD9/bFPzwKh64NO3GgLEgJoPFMDEdaPM5oAdjIpB15pd4ooAXrR7UmeK&#10;M8ZoAUcUnvTQ/NKWoAPenDFMHqaTHNADiQGoIOM0cA8ihj0oARaUg9aOKCaAHCgHFJ070ooANp3Z&#10;p2eKTPY0ooAenSrAGUNV1qdWOMUAZc9qzMeOaprA0cvPet1iATWdPgz0IGTRLxVtF4qCEcCraDim&#10;SKFqQLQMU8YFIYgXNLt56Uo4FOFACAClApaOlACbaMU6jNADcUbadRQA0LRtFOooAbt7UbafRQMZ&#10;to2in0UWAZtpNtSYoxQBHsoK5qSigCPZijbUlFADNtJs9akooAj20YqTFGKAI9tJtqXHFGKAItvP&#10;SlK1JijFAEQWl2VJijFAEW2jZzUuKMUARbaNtS7aMUWAhK+oo2n0qbFGKAIdlG3FTYo20AQ7aQrz&#10;U+KTbQBDto21LtoK0AQ7TRipitG2gCHbRipdmaXbSEQ7eKTbU22jbQBEFpCOam2UmygZCBS4qUpR&#10;s4oAi20mKm2Um2gCLbSYqbZSbeKAI8UYNSbaTaaAI8c0VJtpNtADMUVJtpNtADCKTFSbc0m2gBmK&#10;MU/bSYoAbiinYoxQA3FFOxQRQA2inYoxQA2inY9qXFADKMU7GO1HNADaMU7FJQA0iilxzSYoADSU&#10;tHSgAopO9KOlACd6KXFJQAUnalooAKTFLmjFABRRQaACjrRiigYdqKXtSc0AGKBRRQAUUUlACiig&#10;UlAhTRRRQAnelopD6UAKKKTNGaAF7UdqM0goAWjrRRQAUd6SloAKKKKACiiigAooooAXNJRRQADJ&#10;oxS9qKAEoFLiigA70neloBoAKO1FLQAlFJS0AHakpaKACiiigA60GiigAo6UUGgAxSClpDQApopK&#10;X6UwCkpaMUAJS9qMUdaQCUtHaigBfpSUUUABopaTvQAUopAKKAClpKXFACUZoooAKPejpSUwF60U&#10;UUgCjFKRRQAmKDS0lABS5pKMUALR9aO3NHagApKWg4oASij0paAEopaSgAopcUlABQOKAMUo6UAJ&#10;2o60tFADaKU0mKAEzS0UUDDFKKMZoFAB0ozS96Q0CAdaKMUUAJS0d6DQAd6KKM0AJ3oHFLiimAGi&#10;lxQaQDaXqaMUoxmgBMUUtJ3oAOtGKO9BoAO1FHeigAFFFFABxRR3oxQAUUUUDA9OKOaSlzQISijN&#10;GRQAUlLSZpgJTGp9MPNAiJ6rTHAqy3Sq01NAZ1xntWlCCulnPXFZsxwa092dLJ9qYdChafdP1qcj&#10;FQWn+rOPWpiaQwJ45ApnenEkim45pAKRSClJyeaOO1AARS5wKbznrS9qAAfWk96KKYBgYpMUvWnE&#10;YWkA0UdaKM0wDAFLSUCgBzDCnFU47y8hLIqExnqatZ4qA6gturJ5YOe9AE6fcDd6Kihm8xc1IRQA&#10;UopBS0AHakBxS0lIBSc0UZpCaAFNJ0paTrQACgHvS45pOlMBetJ3ozmgk0gDFJ3peaO/FABSHmlp&#10;KAAcUuQKDxSUAKTSc0v1opgXSOeKUADrVVbsnqtKtxnkrSBk5XuKQimfaAeMYpwlQ96YX6i4xxS4&#10;xSgg96D7Ur3EtRp+tGPSnEDGDScAcUDEHWlLY4pvekOd1AEitil3ZNRc0ZNAE2KAuaZuPrmnIxoA&#10;djnFKcUh/WkIx1NAD8DFMwSaXPFANADSNppxFJnvR1NAC44pcmkyTRntQAp68U4UwdaeOtAD1OKl&#10;7VADzUmcLQBEzfNVOQ/vs1K74c1nz3ASShAzVikUd6nWX3rBW8IIqdLwd6omxtiYetO84VjfbF6U&#10;8Xi/WkBr+cKd5w9ayPtinrxR9tXOMUDNfzx607zh68Vjm8WnC9WgDW84etL5w9RWP9tXtQL5aAsb&#10;AmHrR5w9ayPt60fb19KANnzR60eaOlY329etH24elAG0JRSiQHvWN9vFH9oLzQBthx60bx61ijUh&#10;05o/tEUwNvcPWjcDWN/aQo/tJT3pAbWRRketY39pgdKT+01zzQPU2tw9aMisb+01FINTUc5oFqbW&#10;aMisZdUU0v8AaQPegNTX3CjcKyP7RUUv9pLjr+tAzXzRmsn+0UHNH9pr70Aa2aM1k/2mo6Uf2muK&#10;ANfNGayP7TX1pRqa+poA1qKyv7TU96X+1I/WgLmpRWZ/akfrSjU4/WgLmlRWd/aceetH9px/3qAu&#10;aNFZ/wDacWPvUn9px+tAXNGis86nHjrQNTj9aAuaFFUBqcXrS/2lF60BcvUVR/tKL1oGpRetAXL1&#10;FUv7Rhz96j+0Iv7woC5doql/aEXdhS/2hD/eFAXLlGKpjUYT/EKX7fD/AHhQFy1ilqp/aEP94Ufb&#10;4f74oC5bxSYqt9uh/vCj7dD/AHhQBZxRgVX+3Q/3hQLyI/xCgCxgUbag+2Q/3hR9si/vClYCfaKT&#10;aKi+1xf3hR9ri7MKLAS7aNoqIXUX94Uv2qL+8KLASbRSbKj+1RD+IUouYj/EKLAP8uk2U37TF/eF&#10;H2iPswosA7y6NlILiM/xCl8+P+8KLAJ5eaNlAnT+9S+ah/iFFgDy6PLo81P7wpfNT+8KLAJspNhp&#10;3mp/eFHmL6iiwDdhpuw1LvX1FJvX1FFgI9hpNlS719RSb19aLCIivpTdtS719qQstFgIytIVp+5R&#10;3o3A0ARkc0Yp+RSZAosFxmKMU/K0HFFgGYoxUgxSHGaLAMA4oxT+KU4PSiwyPFFSACkIFFgGUU/A&#10;pMc0WAaaTmpMc0hXmiwDaKdtpNtFgG0U/FIVoAbR9KXbRj0osAnekxTtuBSEUAH1pM5pwFJtxQAl&#10;ApcUbaAEpaMUYoEIaKXBFGKBiUUuDRjFACUtGKMUWAM0lLijFFgCilxQFNFgEoPWnYpdtFgG4oxT&#10;tpo2nrRYBvSinbTRigBvY0Yp2KTFACYpaNpxTgPagBnWlxxS4pduRQIbgUU7bRjFFhjcUU7bxRt9&#10;qLAMxS07aaCtFgGUU7FG2iwDe1H0pSD2pQpoAbQKdigigBvej607FGKAG0dqdjvRigBtLTsUEGgB&#10;tFLilxQA2inYJox7UgG0dqdjAoxTAbQKdtoxSAbiinEUmKAG0tLtpcUwG4oxilxRigBOaMU7bRig&#10;BtJTsGjFADRS0u2lxQA3tRTttG2kAnSkxT8UbeaAGUU8qaTbQA3FGKftNG2mAzFGKfg0u2gBmMUm&#10;Kk20u2kBGBxRin7TRtI7UARmkxTytIQaYDMUopcUoFIBAOKXFO28Uuw0AMxRinlaTbQAzFGKfikx&#10;QA3FGKdSYoAaetLil70YoASjpS0YzQAlFLilxQA2gCnYoANADcUY5p+KMUAMop2KKYDaAKdtoxQA&#10;3HFMIYnrgVLikxSAaOvPWg04UhpgJRSmikAlIaWimK4lFFFAAaSig0AIRxTDyKcfrTTTAieq0vvV&#10;l+lV5ckUxXM6YfNWi4xpf4VQlzurQnyNL/CgfQpWpzDUhqG0P7mpu9IY00cY60p4pmaQC96OhpVB&#10;PI7UhNABnPNAo47UUALjAzSYpSe1IOKYAAacRihOtIx5pAIKOlHJozQACijFFMANQPAjnJFTClzz&#10;0oAjRAowKkpOKMd6AFpKORS/WkAlLQelIKYC8UcHkUlLSAT60tH8NJ2oAM0tIaUUAIelHIFLSZoA&#10;O9FLikwcUAFKKb0pQaBhgUUUGgQd6D1paQ0AKcbOBzTQc8U7v0OKXbt5A60MOgMvHB5pq8VJkFcU&#10;zbihBdASQeM09ZGHfim4HrSY+YCjToDcVoibzvWnq6seDVYg5OKQdSB2oFfQtHrxQRVfcy5wTThK&#10;wxnpQMlxk0u3imCUZ54qQMGXigBoQjvS5x3xThkimbcmgCQNyM084aoenFOHGCKAJQeMUhpqtk0+&#10;gBD0zQDgcilBAFJnNACDk07imk0ZNACnjrTgcimAE5zS9KAHdxSk4U0nXpTWzsNAFKV/mPNY93J8&#10;5rSmyM1j3QJc0DGCY561IJzjrVPJpdxpgXhOfWnC4PrVAMaA7jtQFjRFwT3pftHGM1nbmpcsKBWN&#10;D7TjvSfaj3NUcE9zTwpIpDsW/tOT1pftHvVQKaTa2aYFsXBPej7QSKqBG96NrdBmgLFv7Tz1o+1G&#10;qYVgehzTtjehoAtfamxmk+0H1qrsf0NKEbspoAt/asd6Q3XHWqwikP8ACaUwSf3TQBY+1GnfaeOD&#10;VbyJMfdNHkS/3TQBY+1e9H2rAqt5Eufumj7NL/dagCx9pz1oNyDxUPkSD+E0GCT+6aQE/wBpI6Gl&#10;F0T3qt9nkz900ogl/uGmBP8Aaj60n2s1D9nlJ+4aUWs39w0gJjdHrmj7UwHBpn2SYjhDS/Ypj0Q5&#10;pgO+0n1pPtJ9aPsE/dTSjT5/7tFg0E+0kdzR9qbscU/+z5ycbcUv9mzelAEYum9aX7UfWpDpU9C6&#10;XMD0FFg0Ijcn1oF0R3NTjTJjnjFKNJlPGRSDQh+1N1BNIbtvWrI0mXpkYpBo8hP3hTAg+1H1NKbg&#10;+tWBpD5+9Tv7If8AvUC0Khum9aT7U/rV8aOQOWo/sfP8VFhlD7U3rR9qbPU1e/sYDq1KNIH96iwi&#10;j9pb1NH2lx3rQGkqOrU7+yU7mgLmZ9rf1pRdOeMmtL+yI/Wnf2VED1oC5lG7kxSi6cjOTmtX+y4q&#10;BpcWKAuZf2pweKPtUnqa1f7Mh96UaZCB0pBcyftL+pFH2mStf+zoe4o/s6H+7TsFzJ+0vjqc0faZ&#10;MYzWuLCEH7tL9ggz90UWHcyPtEmOppPtUvqa2fsMI6IKPsUP90UAY4uZSepo+0y56mtkWcI42ij7&#10;HCP4BQFzI+1S+9J9pmBz81bIt4h/APyo8iL+4KVhXMcXMx9aX7TN6mtjyI8fdFH2eP8AuCgdzH+0&#10;Tepo+0z9Oa2fJjH8IpfKj/uCgLmP50+M5NIJ5x/erZ8tOyijyk/uigLmR9onH96l+0XAH8Va3lIf&#10;4RShF6Y4oFcyPtFxnJLUouLkj+KtbYoHQUoVfSiwGT59z/tUefdf7Vau0Z6U4qMdOKAMoT3WerUv&#10;n3f+1WmAPSggUAZwuLvOMtQbi89WrRwKMA9qYGf5936mj7ReeprQwMUBRQBn+deZ70vn3fvWht5N&#10;NwPagCj5933Jo+0Xfqav8dxS4B7UAZ/2m6zjJpTPdL61eK4pMZoApi6uvelN1dj1q5gdhRgdaAKg&#10;u7rHQ5oF1d+9WiOKUDikBW+13fpSfa7v0q0F70mB0NAEH2259KPtlyDyM1MFxS9T0oAhF/c5+7Tv&#10;7QnH8HNPEZOc0bAOAKAGf2hP2Sj+0Js42VIRjjFAUCgBn2+bH3P0pP7Rm/uVKAKTA9KAG/2lIf8A&#10;lmaP7SfHMZpdo9KXYKAE/tJsYMZpf7RbH+rNAUHtQVB7UAH9pE/wGgakM/Mho2r6CjYvZRTAX+0V&#10;/unFA1Fc42k00IPQUCMKenNADzqGP4DR/aUY6g0hUHqKYY0z0FAEo1GMjoaP7RTPQ1F5S46ClEa+&#10;goAk/tJD1U0o1GL3qLy1/uijykzyBQBL/aMZ7GgajF71CYk9BQIl9BQBONQj9DS/b4s4zUBiTstN&#10;8lOuKALX2+H1pPt8J71XEKf3aTylH8IoAs/b4QOtA1GI+tVvJX+6KPKQdhQBZ/tCIjjNL/aMY7Gq&#10;4jUH7opDGv8AdBoAtDUYvelGow9M1V8lWHSk8lfQUAXP7Qh9ab/aMXvVTyUHal8pD2oAtf2jDnk4&#10;H0pf7RgPQ1UMEZHzKKabdBwBQBc/tCHPelGowZxuqp5KYwRzSG3ReQuaQi4NQgP8VL/aEHrVEQIe&#10;1KYE6baY7Fz+0YfWl/tGHP3qpCCP0pPs8fpQFi/9vg67qP7Qg/vVQNunpSfZk9KQGj9ug/v0G+gA&#10;+9Wf9nT0pPsyelMC/wDb4Mfepft8OPvCs42qelIbVT2oA0vtsHXeKPt0B/iFZv2WP3oNrH70Aaf2&#10;2DP3hR9th/visz7MoGKPsq980AaZvIP7wpReQ/3hWX9kX1NAtE560Aan2uH++KPtcI/jFZf2Ve1J&#10;9kGepoA1ftcP98Uv2qHH3xWSbQeppTa5/ioA1hcRY+8PzpftER/iH51j/ZOPvGj7GQOXNAGz50f9&#10;8fnR9oi/vD86xBaN/fNL9lPUOaQGz9oi/vCj7RF/eFYxtWx980gtWH8ZpgbgnjP8Q/Ojzo/7w/Os&#10;P7M/980v2V/75pAbfnR/3h+dHmx/3hWH9mcfxmj7PL18w0Abnmp/eFHmJ6isIQTf3zQYJuzn86AN&#10;3zE9RR5idcisLyJ/75z9aXyZ8ffP50wNzzE9RS71PcVg+VcDo5/Ol8u5H8Z/OkBuh19aUMp7isA/&#10;agcBj+dN/wBLH8R/OgLHRblx1FGUx1Fc8PtR/iP504fas/eNAG+SvqKCVz1rB33PQsfzoD3efvGg&#10;DfBX1p4KnuK54G6z944qOW7lh4Lkn0FAHS4U0u0VyD6jqhP7mM7T3NIJ9ck/jA+lFwsdhhaNq+tc&#10;wljr0g3GcD6mmyW2txn5pvyoHY6nC+tHyDuK5MR6p0adqkS2vDy87mizEdOXjH8Qo3x+ornv3kf3&#10;nY/jSi92f/roFqb+9KUumOawf7WVSOBQ2sBsBVAoGbm6Nu4pjKd45G2ufmvHljzGxD+1Nt9RvGUq&#10;4JIoBHRhRTlVawPt90O36Uo1C5wODn6UAdEFFLwKwUvbrBxnNU218wSFJjg+9AzqflPpSFRXKjXm&#10;lkHkc4PIHNWjqtw38JH4UCN8oKaVFYX9p3I7fpR/as/Tb+lAG7tGKbtrDOrzf3f0pP7VnP8AAaB6&#10;m7tFAArDGqS8/Lig6rN020Cszc2ijaDWENUmz0pw1WUDlaAszbIFAFZK6mSPmGKjk1hkGdvFAG5t&#10;GKcEFYEeulugBqwuqs6naMGgDY2CmlOKxxrDpwRmg60T/DQBr7BTvLFY41R2BwvNRxanO8hDjao7&#10;0Bqbe0UuwZrLXU0B5zTZtRVVJjbJFMRqlKZtrJtteSX5GUhhVh9RRDnP4UaDL22kK1nf2xH3BpBr&#10;EfoaNA1NIrSFazv7Xjx0NJ/aydwaNBamhik21Q/tWPsDS/2pF3zRoGpe280Yqj/akXvR/acPc0aC&#10;1LuKTFUjqcQoGpxe9PQLMuEU0iqp1GLsaP7QiPejQNSZlzVaVCKU38WPvVFJew+tPQWpVljJcCtC&#10;dcaYR7VRFwjycVpth7Mgc8UmPoYtk2Y8VZNULVvLmZD61eyM5pFCdaMYpSwxS5BXpz60AKp+Q4qM&#10;0pJxjtSZzSAKcBmm0o4XigAIpBRyaUDtTAcCMUzg0vHIFNoAXkUlL2oODQAmWzx0o5704dOaM+tA&#10;DcGlApM0DpQAuBSUtGaACjOKbS0gDOaB60UUAKeKAaOvekoAWk7c0UUAApcUlL1oAMUZxSd6B1oA&#10;CT2peaQnnpRmgApRikpc8UAJijJz0ozSmgYho47UuaOMUCHOSoGKVWyuCOaiDnjNJvySaBkpznpx&#10;TwAQKreacipVlGOe1DWmhN7MG+WnIN3NR7w/JNKZBt2rx709bWBWswLbdwpMfNx+NKqg4z0pT8uf&#10;0oY9hrdM+tGCV4pT09vShaQCAcc05WKHikHWlNAEiT84YVLu9KqY5pysVNAFk8igHAqNZgThqlwC&#10;OKAG7sHinq+etMwM9KXIHHegCTrTiBio1fB5pxJPIoAXHel7UnUYo2k0AKOaTnNJjBxRjHWgBSaP&#10;4aKUkAZoArtbBznNVJdLV3zmtPNKMHtQBkDR4x1py6PFmtXGKOlMNTO/siHjApRpEA7VoUhzmkBQ&#10;OkwZHHFB0uDstaGaBgGncCgNMhHalGnRdlq+RxSZwOKLgU/7Ohz92nfYIgPuirI9aXnNFwK32KHP&#10;CUfY4f7gq0elIOetFwK/2SEfwCgWkPXYKscGk4zQBELaL+6Kf9niA+4KfnHFN5zRcBvkxj+EUohj&#10;xwop2cijnFFwI/LjzjbRsjH8NSYoxxyKLhYb5SHnaKDEnpTuRSk8UgGeUvoKPLX+6KfkAc9aA1AD&#10;DGoONoo8pB/DT+pzRnNFwGiNAc4pdiHtSg0pwDmgBNi46Um0DtTi1G7IoAaAAelOwBzSY4pyrmi4&#10;Ccc0KPWlxg0maAEo6UpIxRQAo6dKMYpCeKMZNABijt0pO1FAC8ilz2po60vSgA5JxS4NJ3pTuFAA&#10;TSZpPrR7UAOwPWk47daAe2KTIzQAv16UHFJjPWkAwaAHUnWjjHWloASjnFGKXPagBMnNLQRxTT7U&#10;AOPSm0ZI5oDZ5oAMnNLkmjNJux2oAWgmkJzQBQMUUUGmg0CHYx0o7UlLQAlFFHWgANHeijNAB3pe&#10;KSlBoATNLx2opKAClzxSUtABwaD0oFL1oAQYIoxSj2pDwaAFpKB0oFABR0PSijGTxQAHmjmlxSdu&#10;aBB2oBoo4pjDNA54o4paQCEYIoPtS54pOvagBM0uB3pcYFAGaAG5DUopABnigmmArNjpSA8UuBQM&#10;d6QCAc80p5FB9aCKADFBxmjpR1FACH2pFPJp1IRg0AKfaijGKOKYCEjNOHSkGCaU9aQCdDR3paKY&#10;CDigDmjrRjjNIAoFB5FIoK8E0wHZGPekP0o70c0gDtQBR7mj6UAGc0AUlLQAuQaSjilB7UwEpAuM&#10;85pSDQORQAUh604DHWl4NACD0FG3FOAx1oPpQITGR70g6UpyOaUEMlAxp6YoAxzRjH0ooAQ880o9&#10;6BQRmkAhXnKmkBz9aUEo2OxpzLnletADQKMc0A54zilA55oAQ0YpSM0hFABRRR2oATJNLR0oyCKA&#10;DikxzRilxxTAQdaXGaSlxQAYzRQM0daAFA4pKUfrRx+NACGjNLQORyKADrRjjrR3pcgcUgExxQRz&#10;RzRQA05pcAilz6ijtigBMUdKU5xSmgBo5o70tJQAEUHilo69aAEz3o5o20tADTyaXNLzRigBDQKM&#10;4NBpgIeuaXr2p2MAU2kAEAjpTlXNGOcUSNsj9zQIgnkZj5cePc0xIYIRukIJ96rzXHljanLmqvly&#10;zHMjHmgZem1WFPlAzjpioRqbsf3cYpqWqqOcE1IIwBwMUAB1q7TjkU1tYun5IJFKVUnpRsGOKLId&#10;xv8AaVww4X9KT7XduPSpNo9qf2oshFFvtMjHc1IbVyMtIauGnIu7jFGgFEWQ7sTTxYqBwxx9atbQ&#10;tJ360AVGt3gO5CSPSrtjMGcZAyeoo6jFQoDHJuHrQBqsoJ+6KQBcfdpyndGDSZ5xTAejhecVnz6P&#10;b6kxZ2Gc9OlXT0qvLbsTlHKn2pAVbbTrfT5sR9a0CAewqCGDb8zNuPqasYpjGlVHYUm1T2FPxkUY&#10;4oER+WvoKNikdBTzgUUAN8tf7opPLU/wj8qkxmjFAEYhQfwil8pf7o/KnGj6UARyW6SDGMU4WMUs&#10;RjZQRTs4pXLFSFODQBROhiPcY249KqrBcRyYVtx9K1Y7maIENyPWmJeRiYEKPrQGpktZXMkvAKn9&#10;K07SydY8TBSfUU6XUCJPlXPtirNvOZV+Zce1GgDDaxxIzjrWZJdFiUjTnPWtG8mdUKgcVRtoc/Me&#10;poAqm1ndsl9uaZKk1sNxbcPStdsovTis+YmeXHYUBcs6fDDLD5pQBjUggbzTu5WnWkflpx0qegCA&#10;2sZ/ho+yxf3anxQKAIPskX92g20X92rAwTSHrQBX+yxjtQbWI9qsgUmOaAK32SL0o+yR46VZxRto&#10;ArfY46DaRntVgClIoArfY48cZppsVx1NW8cUdaAKf2JB3NAso+9W2+UdKRTkZoAgW0jU5A5q/EBs&#10;K4qECpYzg0Ac/eIba/z2Jq4rblBqTWbbzIvMXqOaz7Gfcm0nkUCRdpScDHak70uD2FAxB60mMUE4&#10;pOaQBSk8YoAo4NACDOadzimr1px56UwEHWgg59qB1NISc0AGD0pAKdzRxmgBC3tmk7044pD0oAQi&#10;gdKBS4oATNGc0D+VLx1oATFLSUCkAYNKOtHNAFACHrTu1IaO1ACUvWikpgLR0pKU9KACl20zJ7il&#10;yaAD60tJnNKPWgYgpTSdaMHtSACKM+tGc9aAOaAAiig0UCGHpTQB6c1JjpQNtAIaMdxSnaRxSnBP&#10;SkPynI6UB5CCPnPQ+lGOwpwbJ9KPXtRdg/IVZMDaKA+T1pgUZyDSjhcD7xptLoPQcRk4zzS7sDBq&#10;M4V8ZPNGMkGkIkFHWotxBp/mYoAdSHJNAcNSgg0ANOc1KshTjqKb700nJoAtqQRkUEYOe9VlkK9K&#10;nWUSUAOJz2pwbbSHilGMc0APDcUoPXNRg4OKkoAQjJzQeRSkikLACgBBwKMUmSaCxzigB1GSRxTT&#10;mjJAxQA8E4pAeeaTJoxQApajdRso20AGaCc/SjGaPSgBRk0pGBTCcdKUscUAKTx70gPFIGpSR2oA&#10;M07IxTOtHSgBxPFHGKTtSgetAB+NGeKTj1pNwNAC9qFOeKbnPAFKKAHZpCc0ZyKXvQAueOKaOuaO&#10;lAFACk55NGRjP6UnakxzQA4HIoHXFJ0pRQAo4pCTmjGKG7UAAFKMZwKaWHrTGmRQcsKAJc8Ubsd+&#10;aovfwp/F+VRNqW4YSNj+FAGln1pRg81kfa7lvuxfnR5t8TwoAoA1yaMjFZG/UPal3X3fFAGvkAda&#10;TNZO+9A6CnCa+H8AoA0yx6YpQayvtF7/AM8waBc3veMUAavIpOtZn2i9PWMfnR9ovT/yzA/GgDUy&#10;AetBPHWszzb4/wAApN96T91aANT8aOBWXm/POBRm+x1WgDTzjvRuArM/088/LS4vh1K0Aae6kLZ6&#10;Vm7r4dlpfNvR1QGgDRGTThWZ9suV+9DThqJH3o2H4UAaXem5x1qmuowkckg+9O+2Qspw4NAFrdnp&#10;SHjmo1mQ9CKkDgjrQA3Jfp0pcbRxS5HWlByOlACAjvQcUhGKUe9AAfajtS9uKQetABijFLnPSigB&#10;AOaKUdKO9ABQetBxikGaAFx60etGCKQdetAC59qCOM0nSl70AIM0ooooATFLS9O1JQAdKBxRR9aA&#10;Cilzx0pKAClo49KSgBDSg0YGaODTAWjtR2zSZzSAMelL0oFGc0wE/ClzQTnGKSgAo5FFKPekAnPe&#10;jNBNKMYoAQdDSEUoo69aYBk4oozzxRn86QBR3oNJQAvelPtSUv1oAQUowKTHej60AL9aQ8UcY60e&#10;xoEA6UpPvSDr7UcUDFozntQKCc8UwDNHQYpOlApABzQBSn0o6UABHNHSjoaO1ACcmjrmigUAJjil&#10;7UZoOaAFAoNJ3o4NMBV64pCuOVo704Eq3PQ0gAEMOKMYoZf4lpofPB60xDsk0hyKOaAcdaAAHIOa&#10;MdxS4BGaQUDHZzSdOtJige9IQdTxRmik60ABGaASKU0UDF2hxkdaYODg0oJByKcQHHHWgBAcUZBp&#10;BxwaXigANGKTbznNAoAKCPSl4pKYB9aO9BoyMUAJ3p2fTpTaUHjFAC0maXtSfWgA57UuCOaTFLQA&#10;maU9KP50ZoAB1owTQelANIAwaOlLzmkAoAO9FHSjHGaYAfaikHNLyKQC02lzSZoAWkxQKU0AGTjF&#10;FA5pD1oAXrQaBxRmgBPelzmkJoxQAuM96KMUDk0AOAqndTbQSOg6VZncJHjuayZGMsm0HgUCCFNx&#10;3tyasDFIAAAMUtMY/tTgqsMFsVGCccUZzSACig8ZNPAApBQRTAawHpSd6XOTS5PA4xSAbgE8U8MF&#10;FKMHpUbdcUAISCeKUYxSAelOzxyKABfpSSJ0Ip67expX5U0AOtZgDsJ4PSrRFZa4Y4JwR0q5bzHP&#10;lyfeHQ+tAFim4yaeRTOppgGKOfWil+lIAzwKKb1pcUABA6+lID3pTzSdKYC55oB5pM85pSKAE60v&#10;SgdMUAEHrxQAYoBoPHWgcUAIwBGDVf7GisXFWcc0p5GKAIUhQtkqM1ZGI1LHjFNjAHJqKaTOeflF&#10;AFa6kL/jToVxGKgz5smewq0q4FAFe7J2YBIqO3hII7mi5OZlUGr0Ee1Qe5oAkACqAKXtS4pKADpS&#10;EUAc9aXvQAlKBRR1pDDPaj8aTtS0CEzQTR1opgGaAaUUGgBCcdKPrS0hoAdxt5poAHSggEc0ZoEK&#10;KUcGkopDJJFEsRBrmbuI2N5kfcaulRscVV1C0S5iKkc9jTFsU4pA6AiplPFY0EzWsxhkGMdK1lfc&#10;gIoGKxyeRTTS8mjkmgBTTcUpopAAXvQTTqbwaYCDpR0NKOaToaQD+1R9e1S9sUw9aYDaKXiigBDR&#10;nFLikoAOtFLRQAYoxRSZNAC0Un0pe1IBTSA0nNHNMA780Zo7UmKAFINL25ozSZoAcRTe9GcmigAx&#10;R2ozgUUAFGeOKKMUAA60vFJ60ZpAFGM0UUAIchiM00kYxTip9aQAAYNAgUYoPHNGMHPagkUDAY9a&#10;Xgnk00jI4pChJB/OncV+5IEz0PFKQF+UdTTchVwKkxuG4daTLsiADEuGFLjBIFSsNwzj5qjxnPYi&#10;ha6k7DSO5pNuRT6buB4oC4DNOU461H5mDg8UuOc0ASbgxxTjwOKhDc46U/djrQA4DikAwcinbsji&#10;k74oAlSQ9DUw5PWqhBpySFeCaALIHNODc4pi8jNKKYEoIxRx6UwHoKkpAJRilIFJmgBDxRt70A55&#10;NGSTzQAAGgnmlye1Jg5oAXdTSxJpR1pQvNACEnFITgcmnEYpMA0AIXUAUbgT7UoXd2o27aAAkdqQ&#10;UEU7tgUANzx70gcntT+BRQAgLE80EnNGcUcUAIQKUAUYHWlCjpQAgxSnpxS4A4zQMDigBu7tjpRk&#10;4pcZNBBzQAc0EUEkdqCTQAdOBRnBxQS1Jkg9KAF60E+1QvcRx5y2KqS34OQgoAvtKoXkgVWkvkXh&#10;eTVJVmuOecVZisVU5Y5NAELXM0vCLQtnLIcyMeewrQSFV+6BUgXFAFKOwiU525+tTrAo6KBUxZV7&#10;0nmKBxzTAaI8GnbOaTzD2FAds9KQDwoz0o2jNM3P6UoZhTAds74pdntUsVy8aY2IfqKJLp3GPLQD&#10;2FICLYPSkMYqRpnK42rURZz0oAd5Y70eWBTAXJo+b+9TAft5o2A0wbs/eo5/vUhEmBik2gn2qP6t&#10;RwO9Ay2ls7fdX9af9ilP8I/Oqiy7ejEGnee2f9YfzoAsGxk7D9aikgMZww5phnZusjH8aaSG5LUA&#10;KY1PYGkNup6gUAL/AHqXBxw9AEL2SOMYFQ/2VGcGrg3f3s0u5gMd6AKD6YB91iPxqP7DOv3ZmrU3&#10;n0zRvJ6qaAMzyrxDgPuxS771TjaDWlvGOlAZfSgDN+03S9Yc0hvZx1gNaXyntRtU0AZ39oSd4Go/&#10;tF/+eDVobE9qURKT2oAz/wC0Gx/qXo/tE4/1L1qpahjtDID9aJbZIiASpz6UAZX9pH/nk9L9v/6Z&#10;NWmLdWXquPc1KlijDl0oAxjqBz/qnpft7gcQOa2/sMPeVaDaW6jBl5oGYf26Y/8ALBqQXk//ADwa&#10;t3yLUDlz+VRSpbrjyufXigRk/a5/+eBpPtc+eYGArWiERPzqce1NmEQYeWp/GgDL+3OvWFhTv7QA&#10;6o35VfIU/wANJsQ/wigCmNQQ/wALflR/aEXcH8qt+WnTaKDDER90flRYCr/aEXv+VL9vhPr+VWBB&#10;F/cFKLeEH7g/KgCr9viHHP5Ufb4fU/lVswQYPyjP0pPIi/uD8qYFYX0PqfypftsJ/i/SrBhhP8C5&#10;+lIbeIjO1aBEaTxu3ytU2c1C9lDt3D5W9qWEMp2nkdqAJSOKMU7AzTe9IYdOlHNKD60ZpgLzTeKM&#10;8UnegBQO9GaXPakIOaQBjNGKXoKTntQAh5pfYUEelGcfWgAooGTSgUAJ1FGKXNIeTQAUGjnmgc0A&#10;IM0ueMUZ5pehpgNANKBmjdk0DjpSADxQBmjqaPagBaTtTsYFIR3oATqKBRS9BTAOhpOSaACee1Lx&#10;0oATGR1ope1FADe9LRSgjv1pANGadRntSHrQAGlGMUfWk6UALj0oHoaOoqOSTbg9u9MCTlT1oZVc&#10;ZHWml9wFAyOaBDlcAYPWlIBPtRhXHvTQShwenrQMXBXpS/Sg4pOaBCnrQKTHtSjpSGJnBoPSgDNL&#10;2oASikx3o4NACjoc03G3kU7pR2pgGQ3FN5U4PSgjnNLnPBoACc0Zppyh9qcPm5FIBcUlHel6DpTA&#10;Mc0mM0ZxxR3oAKXFFFABQcijNA570gAE0uBikxil7UAIODSnmk7UUwCijFAPFIAz70YopM+tMBaO&#10;tHU5pcUCADHNBOaaeuBS9BSGFFKefamigAxRnijFKKYCAClxjvR0NHbmkAH2oJBGMUgNL3pgIBS0&#10;lBOelADjyOKVe1N5HNOByaQihqNxtfb3qCGPaN3c1FqQI1FC33TVocKMEUxgRQaO/SigBMUvOc0Z&#10;4o70gH4JoZgB70BvemsRmgQlJkjkigmj8KBkgbioycnrT+i03igBBTuQORTaXJFACj2p2aRWPcUp&#10;U44NAEUq/wAS9RSI3nDHRx3qQHPBpjxsh3pwaAJku3i+WZTj1q2kiSLlCDVRL2N0CTLg+tEsKKwl&#10;tX49KALmKb0NR29x5g2tww7VKw5oAaaKXqKUdM0wGjijNFHWgBR60Z5o70HpSAKA1JkGgHJ4oAU+&#10;tGaDRye1MAoJyBQBTmxtoAAQsLE9qy5ZjO2xOnetKUFrRwOuKybDA3A8HPSgOpaiQIPenu2BwaXI&#10;xVW5l52qeTQAyLM13nHArWxgVSsYwpz3q3JPHHwzgUALRSK6OMqc0uOaAENGw+tLikyScUgCl4oJ&#10;9aQ9aYAMAUdTxRx60EDrmgA70ppKDntQAdBRSd6UmgAxRijNBPFAB29aKBQaBC4pcY5pmaUUDFya&#10;f99feoyaUHHegDP1LTBdRlk4kXpWLBdyWsvkzgjHc11hbIyDzUFxpFvqsZBIjlHfFAilFKrqCpyK&#10;caxbiC+0afZIpKDuPSrUGqQzjBbDUDL9A60xZVI7Yp+QRmgAJxSgjFNoJFAC5ox3pu4ZxmnYHUMD&#10;QA5aCDmhcgc0HrmgBvfmjvR1NB60AFJRSigBBxSnijOKM0gE7UnNOooAQUdaWjFMBKUUGkzQAUtJ&#10;0NFAC0mKOlHWgAxS5pKKAAjuKKO1FABQKKM0gAc0UZpM0AFFLmimAbjSMaOtGM96QB2xRsBpTwMU&#10;ijBzmmAuAppT93ikbHSl54xQGhGOue1CykZApWbjAWkTaB8w5oshdbIUMxORTjhyMHDU0ORwFoPJ&#10;5H5UhtBt56UgTDZpcnHI/OlLHHIpsS0I3j3Gn7ccUoJzzQaRQ0p3phyKlHNJQIQHbTlINRYwaUY9&#10;cGgCbpTTSK3Y07H5UAOjkIPtU/JHFViM1NE4AwaAJRnr3p6v2703jrmlyvBzzQBLnjmkxikUhjya&#10;eRnpQA3ik4zRt5oxzigBenSikxQeBQAUhJozxSE9qAFHWjGelH8PvSc4oAXJBFOzTRz1pc547UAL&#10;jNNxk0ZOKAOOtAC7SaTb70tJ0oAUKM0mKCcCkyTQA72o7Ug5o5oAXHSjpRRkHigBQOM0UwyBByar&#10;y3yp7mgC2TUbyqn3mArNa8ml+4KYttPMcuSKALkmoInQ5qq11POcIpAqeKxRTyM/WrccarwBQBnJ&#10;ZSSHMjVbjs406Lk1axjtQXUck0ANWML0GKcQFGTiommOeKZ8zcsaAJjIMcCmZZupxTRxzTWkCjrQ&#10;BIEUdetLlQKpyXiDqwqs+pxqMA5oA1fMAHApvmkelYralIfuJTTdXTchaB2NwzUnm9s1hb7w0EXb&#10;H7xoEbonGeSKDOOu4VheVcn+M0fZ7kjl/wBaNQNw3IxywpPtAHO4Vi/ZLg9XNAs5ScGQ0WA2DcqO&#10;S4/Omm7j/wCeg/OssWLnrIacNPH980AXzfRKf9YPzpjajCOjVUGnJ6mnixiHGKA0JG1SEdMmmtqq&#10;dgaUWkQ/hFOFrEOQooAgOq56IaP7SfoIzVnyUHRR+VKIUHYUWAqf2lL/AM8zR/aUw6x1c8pfQUoi&#10;T0oAqf2o46xmlGrEHlDVoxIf4RTTDERjaM0ARrqy5AORT/7Uj/vGmm2i/uimm0jPRaLAWE1OP/np&#10;Ug1KM8bxWebKPGcUn2CPsTRYZqC/T+8KkF7Hj7y1j/YF7MaQ2Po7UaiNj7YnqKUXcZ7isb7Cf+ej&#10;UfYjn77UahZGz9rj7kUG8hHcVj/YCP8AloaT7D/tmjUDY+3RDncPzph1GHPLCswWC4xk04aenvRY&#10;C+dSh/vCkOqQgfeFUvsMfvSizjzytAaFr+14h0NMOsLnjJqMWkQ6IKeIEA+6KLBoMbV2J+VTTTqk&#10;pHEZqYRL2UUojUjpRYCv/aNyRkR0n2+7HVKt7F9qCq+lFgKq6hdD+Cl/tG4/551Z2KaTaKAK/wDa&#10;NyeiUh1C6/551awPSjAxQBW+3XWPuGmi8vD/AA1bwv40cUAVPPvCc0hlvTgbqu8Y4ooApb70/wAR&#10;pQ17n79XOtJuxRoBX+0XcYy3IFWrG7FxIQeoqrcXKqpUYJNS6TblXMjcZqluJ7GuaZ7U9iOlM71I&#10;xKD1pxHemmgBKXOBQOBR9aYCilzSCgjAzQAhIoHFGO5oNIAPNAx0oxijigBV9aQ5zR0o7UAJilxx&#10;0petIaAFpKOtFABRgmlI5xSc+tAB0FApKU+lAC55yaKSg+9ACnijPFJS4zQAUn3j7CgjJpT6CgBM&#10;54FAAFKBgdKKYARgUlKeKQUgDkUDrRk0DrTAO/NKT6Uh55pRQAc5o70DOaUgUgGfdb2pJEzn0NP7&#10;4oHIxTApmOWL/VnIHY1aQEgE07Ao6fSkDYnTnvTyQ4x3pMbqaRg8UwG8ocHpTx6jpQCG+U9aaAUP&#10;qKAHHmjoKTGRkGnA/LigAwSOtHakPBx2opAL3pOOopaQ8UAGe1AGKCMjIozmmA4j0ppGfrR0IyaU&#10;jmgAzxhulMKlDkcinMuSKVW52tSATIccUnTrQ6bW3J0oB3CmAUUp4pM0ALR1FFAzQAlLjvQaUEYI&#10;oASjkUnal7ZoABzS9Kb1oJoEOooFH1pDE5oI/Oig9aYBmk5P0pcDGaM4oAUUlFJzQAtIOtLSHrQA&#10;tJ3pe1J3pAJ3pc8Uo560delACUueaTtzRQAoAopBRjnpQId2pVODTaAeaBle9tVuR6MOlZYlktn8&#10;uYHA71tuCRweaI44Lo+VcAKfX1pgZyTK4+UinVLeaBLDmS1fcP7ves4XMsLbJ4mGO9IC7RjNVhdx&#10;Ho2KkWdD/EKAJMU5Rx0qMSKe4p2QOd1MBe1Kg5zTQeuTT1IC0AIzdqTvSdTR3pAFHBNGcdajaaOP&#10;7xFMCYEY5o3A8VUN7GOgNNW+iJ5OPrSAuleadnPHaoFuY2HDCneYP7woAWSJH6ioQjwNmMkj0qbe&#10;uOWpvmIucsKYAJVkIbO1xWijZjBPWsCTM90vldAecVvR4EQB64pAKeaKTPNBpgKaSjPHSkpALS96&#10;Skz70AOxRxnikzgUlADgc/Wl5B5pqnvQTQA4nimsTjikzSMePamBOhzFg1lXVnIjGa35PcVoRtx1&#10;4pjTGFi68r3FAGWLi6cbBAwPvUsVswy0vLGrb6lHj5I/mpsbGRi8hx7UAWIY9kee9QhLSTd5uGb3&#10;PSrSyxqhyw6Vztzp9w87SRTfKT0zQBqW4SO4Kxt8p7VczzWHp0ZtZSZpgT7mtRruEf8ALRfzoBk+&#10;cHrxQetVftsA6yL+dJ/aNsP+WgoAuZFNqmdSth/y0FMbVrYD79IC+Biis/8Ate2/vU19XtwOGJoA&#10;0s8UA+lY7a5COgJqI69GOiNTsK5uZozmsA6+ueENNOvntEadhXOgzRurnf7dkPSI0f23OekVPlYc&#10;x0e4YpAwzXNnWLo9IqT+1bwn7gFHK+wuZHTbhSbxXM/2jfHoAKPtl8epFPkl2DnR024dc0GQHuK5&#10;nz71j/rMUB70/wDLXin7OXYXOu503mAHqKXzcfMr7WHcGubRLtzzMauR2N0wB89qlwa3RSkmbD3a&#10;TL5d0oYdMmsq70C1nJe2lCMe2akGkzOMPOab/Yc6tlLhx+NKzGZEmm6nak7GLKOhBqE3t/FwyGuo&#10;hsZ0XDylh71KbGNh8yjNFh3OROpXp/5Zmozeag/8JFdj9hgHVBTTaQD+AUWFdHG+ZqLc5IrV02aZ&#10;uJOta7wQA/cFVY4ES4JToe1Kw0y11FIRinEelNwc0AJRijFFACYoGKMZpcYoADRRijFIBM0vajFG&#10;KAEzS5zQRRigBKO1FGM0wDFLRij1waAEoPSlIPWigBB0pOadRmgBtLQTR0oAXFJijNGaQCijtTc0&#10;UAO7UlJmigBOhoJ7UjA0H7vvQA7tR1pqE45p3agBD2zS5YH2oI4paAEx83FNZSWGDxR0OaeccUB6&#10;iMDjimgsOD1p5UjntSMckYo2BtrQQDvS5BHApSuMU0Dk0k+4oyvoxeq0mMCnDA4akPynA5FMdxvN&#10;LRS44oGNpGXPSn44poB9KBDenBpwJX3pCuaReuDTAlznoaXBBzTR8pp2c0gJUbPBNSFO+aqnNTxO&#10;CMHrQBIAAPepFftUZFKKAJQ3rRxupinnBqQLQA0mkwafxSZoAZg0uBS5xQc4zQAgxmlxk5phz2pe&#10;eKAFzmlDCm9O1Lg9cUAKT2pMkDGKMGgZPWgBRx1o3DrSZ7UYHWgALrikDZ6ClwD0pQvFADcnoBSn&#10;djpTh7UmD60ANzUEkwQ4Xk06VjnYvU1CVwdv8R70AQSNJIe5PpT47Mty5/CrUUKqKlwAKAI0t0UY&#10;AFShAOaaZAvemGViPlFAE3AGaaZVHTk1XYSN1akKsB97mgCUu7ewpuB3qMl8feqB5dvV6ALRZahe&#10;4RRy1UZLgnIGaiWB5eTQFixLqIAwnNVXluJugOKtx2aKRkVYWNV4AxTC5mpYSPzI+KsJp0a9Tmrm&#10;Pal7c0DIBbInAAp4jA7VJ6UE8UhDSoIxijaBxigZ70ppgN2ilCilPSkGaAAgUgHPNLijOBSANtGK&#10;dQQT+FACYpKUA4ooAT1pdvFKAcUDJPtQAnQ0YzS0UAIBQaXOPrRQAnNBHNLml7UAJjikpfrS4FAD&#10;cA0vGKWjFADcUYpwGOtJ39qAEzQB3pwxS44oAZyaMc07GaAD3oAKSlxRQAAUmKMgCo2lC9WAoAl9&#10;qO1UZNShjz82T7VB/am77sbH8KANXoKOMVlf2lKB/qG/Kj+0Zu0DflQM1ccUlZn9oTgf8e7flR/a&#10;Fx2t2oCxqnGKDgjrWSL26Y/8e7Upmv2+7bkUBY0+lISAOSKzlh1SXouKkGlX8nDyEfSgRbMqDqw/&#10;OmNdQr/Gv51Gvh+QjMkzH8asx+H4MfMWNAyq19AP+Wg/CojqkQGFBP4Vrpolqg+5mp0022TGIloF&#10;oYH293OI4XNOWLULngJsU10YhhT+FR+FAu4oDxgmgDKtdJEZ3yHc3vWjGAOg4FMMrzMcDAqRQFGK&#10;YCk0hHeg0c0gDJxQB60gJzSn60ABBzQelGcUnWgAFHWj2FFACn2pRSDIFGDjNACHNFApcc0AGOaT&#10;vRml70AIKMZo9qPagBRxRmgUnegBetIBQaO1AC0UmOM5oAOaADFGD3pR15o70AJzSnmgYzRimAnS&#10;l6UgopAFGMc0tJjmgBaMYpTjikoAKb3paXFMBBQKMcUe1ADgeKaaWlIApAM7Zp3UZo5oHXFMA6il&#10;6rTcFTSggmgBenFIRmlOKTrigBGXPNCtk7WpTTcZFACsCh3D7tKMEZFCvjhhxQUI5U8UAKPejHHF&#10;ICCOvNApAFLgEZNJtNAzQAuKgkmIO2MZNSytsgZs9qzVumOREOvemI0FtWliZ5bjYeyimNbFUDxX&#10;GW7qao7JH+/IaDC4OUkOaVhmhDMzfI4w1SMM1mxXDLKqyHknrWoTzQAxWxwelKy/xLQQMUgYj6Ux&#10;Cg5HPWg4oK9xSZzQMUnNHQc0DgUnegBelB9qQUuRSAKWm5pQc0wE6U6kJFGeM0AKOTQetN3UvbNI&#10;QGgUcU3PNMY49KTqKODQSBQAUZxSZFID70AO5xxQOtN3j1pC+D1oAeTikqJ50XG5gKd5i44YUCJB&#10;yKCMVD5yDqwoNzCBy4oGTZo4qsbyAf8ALQU06hbjrIKQFvt1pC2RiqR1G2H/AC0FJ/alsB9/NAF8&#10;dcUlZx1e39TSf2vB6E0XQamluprLu61nHWIuyt+VN/tde0bGi6DU1o7me2OFben900S3dtcn96mD&#10;05FZH9rH/nkxqNtRZj/qCaANVtOsZuRgE+lQPoUJ5STFZrXcjfdgcfSk+1XufkjcU7gXm0OVfuS1&#10;EdLvV+7Jmq/2vVs/LGx+opRea5kYhB/Cl8g1JWstQQ9qYV1BeqA0jXevOcmAZpBNrWebej5AP/07&#10;r5P6Uhlu0/5YnNWor7WlXb9nT8RQraoxLNCvNAFVVvJzgjYPercOmwKN08gJ+tVpbTVpeEwoPemp&#10;oGovzLcE/jQBtW40lQRIE/Go54dKckLsxWcvh25xzKaU+GZG+9MaeoD30ywb7ku0/wC9Ukfh4yKG&#10;W7G09Oag/wCEVfHFw/505fDVyBt+2SbfTNICaTQkhQs14px/tVX+xWYGWuM/jTz4XkPBun/OkHhN&#10;D9+dz+NAxFu7SE7ImX3NWBqNuBy4zT4vC9rGMDd+dSjw/ajqD+dMRUOq24/ipp1aDsT+VXxoVoP4&#10;KBo1oP4KA0M8avbjufypw1OAjIJ/Kr40i1H/ACzFOGl2wPCCkGhltq0fZWP4VEdX9ImrcXT7cfwL&#10;+VP+xQD/AJZr+VAHP/2tIekLflSnUrlh8sDV0Itoh/Av5U4QRg8KKAObF9enpAaPtGot0hrphGno&#10;KUovoKAOY3amf+WdL5eqOMYrpwq+lKAPSgLnMi01Mj7xFL/ZupP1kNdOCB2pcgGnoFzlhod6esvN&#10;PGh3fec102RQSKWgXOcGg3B4ac0iaDdR5C3Bwa6TdRkU9Auc0vhqRpC8k7EmpR4dXPMjVvluaTNG&#10;gXZijw3D3dqX/hHbcdzWzuoLUguY39gW47Gk/sK2H8NbGc000wuzJGjWw/gpG0q3UfcFahqN+mKp&#10;Eu5g3NlEgJCCsyVFU/dFdFcpkEVh3UJUmuulyvc5al0yizKDwBTTIvoKbIpzUW011qETFyZYEg9K&#10;esgNVQrVMiMaHFAmycOKcDmhIWParCwVm2kUk2Q9TxTxmrC2/PSpRAPSoc0UosqBTUiI3pVkQgdq&#10;lWL25qXMrlG28fIJrUiGBVSNcVcj4HFYTlc2irE608GoxS1gzQkzzTCfalzmkagCNiAKhcg1I9V3&#10;NAEcoXbxVGE/6VgmrMje9VI8/a6GNF9jTKcRgUwrk5pDDOB1pKMcUEUgFzzRkUnOaTBJpgKSM0bg&#10;BSY9aXHFIAB/GgmgrjpSbaBi5oJo20daYg7UmaKMCgAzR16UcUvbigABpKXFGaAG4pcUuKOOlACd&#10;aMUEcUgGKAFxSjpzRxR1pAJ2ooxSYweKAHcGjpSYoxQAgAo280UHNACEc8UvajaRRgmgBMGn9Pxp&#10;BR3oBAMGhiCeBSE0U0ArEqvSmICG5HFOMnYrx604spUAUapFXvoJk9ulNPLClAweelHHWk7XJ5db&#10;sMHcQe9L8p74PSl3KXxnpTcAhsnnPFC7hbsAyp55oJJNK3P40h4oAMnPSgE9KBmgg0AIODimsuea&#10;fQaAGD0NPVscGmt0xSBgOD1oAlyKB1zTFbFSZGKAJo5AeDUnSqeecipUlJ4NAE+Oc5p6N2NRDmnA&#10;c5zQBKeKCeM0g5paAGAU7HFAHrRQAAYpeKTNJuxQAppoJpc96O9AAOtGaMc8U4KaYDRj0pQMUY9K&#10;Xb70gEVcU4Lz1puDTu3FAARjpSMdq5p3amufloAgC8lj1pEQcsetPI+SozKANoHNADywXp1ph3N1&#10;poP50pkxQA4KB1o3AHFQPcKByaqSX2chOaANBpFUcniq0l4iZxzVAvNKe+KkjtWP3qYA95I5IXNM&#10;WKWTk5q5HbhO1ShQKAII7ZFHIyamCqOlOwKMAUAHvij60m6gsMUAANLyTTC3ak8ztSAkxzSZ9Kbu&#10;ppcDvTAkyKXIxVZ7qNOrCoH1OBf4hSAv7h2ozk1lNrEQ6AmmnWR2jY0XA1zgClyM59Kxv7YYn/VN&#10;j6Uf2u3/ADyb8qANktQG4rGOruf+WLflSf2rJ2gagLM2wfWkyKxf7SuT0gaj7def88DQFjbyAvFN&#10;LZPArH+23YHMDUfb7rnFu2aAsbBakDVj/a75hxCaXzdSYcRUDszYHJzS5ArH8zUf+eVHn6gOsNAr&#10;GvkUoIxWP9qvQMGA5pftl6B/qGoCxr0gIFY/229/54NS/bLz/ngaB2NnueaQ/Wsf7bd/88DR9tvM&#10;/wCoagDY4oz+VY/227/592pftt5j/UNQFjXyM9aCcd6yPtl6TxA1H2i/Y8QEUCsbANNLAdxWUE1O&#10;U8LinLp1/Ifnkx9KB2L73EaD7w/OqkupRKSFyx9qlg0Dccyux+prQh0m3hx8ozQIxfPvLjiKMgHv&#10;U0Wj3M5zLIee1dEkCIMKgAqTCgdeaLBczLfQ7ePlhk1fjsYN2BGB9aUzxx9SKia/T+EE0BqWGsIf&#10;RKUWUAHOz8qpHUDn7jGgXshziNqLhYtG2izwi09LWIjJCj8Ko/bJs5EZzSG5uD/Bii7A0vs9uB0H&#10;5UwxoOmMVQMt0R0FJi5brIB9KdwsX8qO9I08K/xCqIhc8M5pwtUXnOaWoE5volHrTG1DJwkZNNEC&#10;dhipFQCgLIia6nYghMUhNxIOWAqcYo+lAEHkMfvyE05YUXoOalxxmkzQADjpR7UdqB05oAXk0E8i&#10;kHqTSY5oAXkUvakBNFABiilNIaAAdPejnNFFACj3pc8UhpDQIO9KRSBqXIx1oGIB+lGcHiijgUwF&#10;7UmKCaKQC9qTmikzTAUetHU0maXNABS9sU3PFGaAHHAHHWgDNNJozigBRnNBOKQEAGgsKAFzRkmm&#10;7uaUNkGkAucUuRimBh3o3CmA/oKTvTSw9aTePWkA/PNKSRURcDuKDMo5yKYiTNGai85D/EKPtCYx&#10;uH50ATd6Aarm6iA5dfzpPtcP99fzoAsk4xg0gqob2D/noKDfwAZ8wUgLmcjFNOB2qk2pW/XdTf7U&#10;h6bqYGgDS8YrO/tSIcYOPpTTqidlb8qANLPFJnHNZv8AaoI4iamnUnP3YWNIDUJDDFAkKHHUVlf2&#10;hP8AwwN+VH227Jx9nNAzWcA/MtIrg/WsgXN+p4g4p5kvm5WLmmBql6M1k51HsgpRHqR7DFAWNC7X&#10;zLR0B5IrIgmECeXL8rDuan+y6k4xuFKmmTyjbcgH0IoEILqIA/OKab6Ff4sn0qZNAUH73FSpoUKg&#10;5JJoGU4mNxcq5G1VORmtZpkDYLD86pnRZGfIlZVHQClOh55MrfnRYCf7TH3dfzppvIRwXFRjQ4+7&#10;MfxqT+xLfvk0AM+3woeZBimtqNv1D1ONGth1WnLpFsB9wUBoVP7Vt8fepp1aDtmr40u1/wCeYp40&#10;22/55r+VAGYNXi9G/KkOrR54VvyrVGnW4/5Zj8qd9hg7Rr+VIDG/tZc8Rt+VB1Y9om/Ktr7FAP4F&#10;/KnfZYf7g/KgDCOqORxA9J/ac5GBbtXQCCMfwj8qPIjH8I/KgDn/AO0brtbtQL67PS3NdCIkH8Ip&#10;fLX0FAHOi6vyeIcUedqJ6RV0WxfQUu1fQUwOc36kTxHik26me2K6XA9KTA9KQHOCDU/XFL9j1Jur&#10;10eB6UcUAc4dP1E/8taUaXfHrOa6LjNISB1p6AYH9jTvxJKTSjRJehmbFbwOaUUtAuYQ0Ek8zNTh&#10;oCd3b862u9KaNAuY40GD1P508aFbelalBpgZo0S1H8NO/se1HRBWjijHFK4FEaTbD/lmKeNMtv8A&#10;nmKt5ozTuIrjTrYf8s1p62VuOka/lU2aM85ouA37HB/zzX8qPssP9xfyqTccUmaLgJ9niH8A/KlE&#10;MY/hFLmkJpXAURp2Ao2qD0FGeKM8UXAUBfQUuFB6CmZ70ZoAkwvoKTj0pueKTNFwH5AFGRTM0ZoA&#10;k3UmaZnBoz6Uhj80bhUeeKM4oESbvWjdTM5pO9Ax+6kLUmfSkPWmApPFJnjFJRSAXNJmikNMBaCa&#10;M0UAJTqSigA7UCjvRQAtA60lAoAcaM+9N70UAOzSZpOlFAC5o79aTGKKAHZpM0hNAOaAFzRmkNJQ&#10;AvSk7UZ5ooAaajYVIRmmMPSmiWVpVBrNuIQ2a1XAqrIma3hKxlJGJLa5PSoTaA9q2GjHPFR+VXQq&#10;jMuQzVtR6VPHbAdqtiICnhKHUY1EgWHHapVjwKmCcU4LWbkUkRBOeKcFFSgCl21Nx2ItvNOVRT8Y&#10;FAFK4xygVOnSoQOamSoZaJVp1NFOrMpC0lGM0hpDI3NVJgeoqzKcAmqEkpkBAGCKYiByc80y3Ym6&#10;60MzDO4c1BbOWvT2oGjVfnvTcAd6UnimYpDAkdKTPFLSUgFFJmikNMBd1GcUmKMUgFzmgnnFHFHa&#10;mAmTS5oo7UAFHFJR0NAC0ZpPajFACg0A0lGMUABNFLRQAnQ0pIpCKQDPegBfel7UhGKBzQAUZoxQ&#10;BmgBcg0h4PFLwKTvQAg460ucmg4xSDpSAUmjOaTHFFAC0Yx1oB4ozxQAhoGO9IRzmkwSeKAHE9j0&#10;pCvOQaMmlK9+9AxCCRyaYitu9qeQx4BFICw5oVwdhDEzNuHGKkCFl4AzTVY7ee9PUlAT60O4aWsM&#10;HzEg8H1pzAjGadvU8GmElc7TkULULNIDkdKU+1IDx0o9xzTsSFHWg89qQZpDF4ppXvThyaQ9aAG+&#10;1OHWmtzRnjBoAl47UmKYrYNSEjAxQMfHJg4PSrQI7VQJ596swuSQp60CLWRRS44pM9hQAnXim4pT&#10;kGkNAwowM0v1NJigQCnHFJnijoM0wAUvNJmnAjvSAaOtKBk0D5jSHGetMB3FGR0FRtLGDjePzpBL&#10;EOrj86AJc5pSuaYJ4gfvD86UXERONw/OgVyOThT7VlpNhyGPNX7yaMRkhxn61zd5dYywYDHeiwzY&#10;e4C96qyXLsSFJrCXWVDbX6etWo9ZtkGcZPrQBoCF5D8xqxHbogz3rL/t+3p39vW5HWgVzaUKo6Cl&#10;DgelYf8Ab1ue5pv9u2/PWgDf8wHuKaZBjisA6/ADwtRN4hUn5VoGdE0nQ1FJdqnUiud/tSabgHFT&#10;wxeaQZZh+dAjQl1SJemT9KrnWDniJj+FXILWxTGWVjV1UsVHWMUD0Mb+1ZG6QtSHUbhvuwNn6Vtb&#10;7Ff4koFxZD+NKLCujG83UJfuoRT106/mPzSYrZW+sE/5arT11bT1P+sU4osO5lR6Azf6yRiatxaB&#10;ADkoT9auDW7P+Ej8Kcdat8cOB9aNBXI00aFRkRL+VPXTIwD+7WmtrMB6yqBUi6rZEDdcYHtRcLij&#10;TkxnYoqOSyjQcItWm1PSSuDdNTDf6PgZncntRcZXFoBgbFNWRYRgdFFMOraUrf6xsVFLrWnk/JIR&#10;QItCyjXk4pDFEAenHtVD+2rM9ZTUkWt6fGckhvrSuBcFujrnApPskft+VRjxTYqeEXHtUM/iaykG&#10;MAD1FFxlvyIh3FOVIgcAZrIOu2XqaVfENmpzk0XA2/sgfkRtj6Uv2Ef882/Ksn/hL4AMA/pTT4xT&#10;sP0ouBq/Yf8Apm35UfY8DmM/lWR/wmS88fpSHxkvTb+lFwNc2yA/cP5UfZExkocfSsNvFyk/dNIf&#10;FwK42mi4G4LaMdEpfsyf3K58+K1xwhpP+EtA/wCWdFwOhFsndKcLWPHKVzZ8Wj/nnSHxbzwgouB0&#10;ptUH8FIIkB+5XMHxbjqn60jeMAB9wUXCx1G3k4QU4KfQCuQbxljotQnxlMSdsJNF0FmdrjHU0nmx&#10;oOSAa4k+J72TpHtBpRrU7cuuaAsddJejogyfaoszSnk7RXNLrsoHEQp3/CQXPZBQGp0otxn5juqR&#10;Y0XsK5b/AISC7I+4KDrt2f4aLhqdWyr2ApOBxXKf23eHtSHWb09v0ouFmdbxmjIrkv7Xvz2pP7Vv&#10;z0z+VAWZ13HrSZAFcn/aWoZ70v8AaGon1/Ki4WOsBFG4VyYvdRPTd+VL9q1H/a/KgLHVZHrSlx61&#10;ynnakTn5vyp3mamRzvoCx1GeOtG4dAa5jOqHu9ATVD/foCx05bHejcPWua8nVD3ek+zamx/jo1Cx&#10;0u9QOtG9e5Fc59j1M/xPQLDUifvNRqFjojIucZo8xem4Vz/9nakT95vzpRpeoN/G350BY3jIv94U&#10;eagHDisL+yL49ZD+dOGj3v8Az0P50ahY2hMg6sPzo86PruH51jf2LdnrKfzpf7Duv+epo1CxsfaI&#10;+7ik+0R/31/OsoaFcHrKfzpRoM3eU0agan2iP++PzpGuYs/fH51nDQJT1lNOHh9+8poAvC6hA5cU&#10;hu4f+ei/nVMeHz3kNOHh9e8hp6gWRewd5B+dIdQg/wCegqIeH4+7ml/sCHuTRYNB51G2B/1gpp1O&#10;3HG8Ypw0GDrzT/7Dth/DxSAgOqW/9+k/tS367qtDRbUfwU4aTbD+AUwKR1e3x1NN/tiIjo35VojS&#10;7Yf8sxThp1uP+WYoAy/7XT+61J/aw7Rt+VbAsoB/yzX8qcLWIH7g/KgDE/tNz92FqDqFwfu27Vui&#10;CMH7g/Kl8pAfuigNDA+2Xh6W5o8+/PSHFdB5a+gpdgHagDnw2oN/yzFGzUj0AFdBtGOlGBQBz/ka&#10;ie4pRZ6gf+WgFb+BRgUaAYX9n3x6zUo0y7JyZzW73oxzS0C5hf2TO3Wdqd/Yz95mraxS4p6AYo0X&#10;1lb86UaIueZG/OtiloFcyRokXdm/OlGiwDrmtWmsMkDpQBQGi23oaeNItR/BV8cUtAFEaVbDnyxT&#10;/wCzbYf8sxVrNFFwIRZQAf6sflR9khHSNfyqaii4EX2aMdEX8qUQxj+AflUlHU0XAYIox/CKUIoP&#10;3RTqKLgN2LnpS7QB0paM0XATAzQCD0oIqHlGpAWBinDGKYOeaC20UwH8UZ5pByM0ZpAOyBTSaO9I&#10;aADqKKM4prSYNADqO1APGaM0AJ2pcUZo96AF7UCkpc4NAwNFFFAB0ooxQaBBRQKKBh0ooooAOtFF&#10;JQAtFGaSgAoxkUtFACdqUUlLigAxSUv86TrQAUtJSigQlLRSd6AF7UUUUAFFFFAxaM0maKQC9qOl&#10;Jmg0wFozSZpR0oAKPpRnPFGKQgo/GkHWigYuaKKTvQAGjmiigBRSUZNJQA7NJRRQAUUlLkUAJS0m&#10;eaXvQAUUnSigApaM0ZNACdKWiigBBS0lKaACjvSGgUwFoopKAFozR0pBQAvakpaMUAFJ0opaADtS&#10;UUUAFFFBoENNNannmmkcUwZCwqCQVZYVC461cWQyqy0zb7VM3WmEZrVMgZtpwHFKKUUXAAKMUtOp&#10;DG44oxS0AYpAJilFFFAD15qVahWplqZFIkA4pwpBS5rMoKaaU0h6UDKlwxB21EIxjNXGAPWoJABT&#10;AozJyaq2y4u6vSd81Wi/4++DQCLx6U1hin1G3WkMSkpRRjjigBKTFL3o70AGT0oo60UAFBoooAUG&#10;kNFFABSGlo7UAIOaXGKM0ZoAKKSg/pQAUDOaBS9aADHvSUUo6c0AGaKKSgBaPxpKBSAKKD6UZoAb&#10;n1pc5ppajPHFADuaBkim7uKUZxQAZpaavfNOoGHAoDAUYz0owCeaBB/Fk0jHNOKc8dKMAdKAQ0cD&#10;kU5MEfWlwCKaOpAoC72HuFCfSm5BTjrQ7YO32piDGRmjoC3EA+bnvUmzac0gTLfSlYnpTcrvQA5b&#10;qKbgZ680g3A80DINFkK44Z70GgYx6GkDZODSGLiggUE0ZoAMAU0gGlBpOpoAZk59qXcR0pScjAFI&#10;FIoAkX9angBDg96hQY5qxEcsMUwLeeKTAApSMUhzmgBO1JTqZ7UgA/NQKKMUwDpTuMc0lIRnpQA4&#10;Y7UY5pMdhTgKQDJFOw44NYN7cyoj4Y5FdC6sUPHaufvo8q5pgjlZ9RufMP7xh+NRjULo/wDLRvzp&#10;8sBMh470Jak9qVhsQX9yf+WjfnT/ALdc/wDPRvzqRbI/3ak+xHHSnYVynJeXLnBkbH1qjNLcSPs3&#10;HFbX2IhScUR6fuHK8+tOwXMYRvjFPELnsa2hp8i/wZFTJZS44jP5UWC5gfZ5D2NL9mf0rf8Asch/&#10;5Zn8qPsUv/PI/lTsK5gC2kPY04Wch7VviymP/LI/lThp9wf+WZpWC5z/ANjfuKUWbiuh/s24/wCe&#10;Zpw0m4PVcU7BcwVtnXqalGV7mtwaM55Yn8KkXSNvSP8AOjlC5hKZ3B2A49atQ2M8q7muUT6mtcaT&#10;I3an/wBjSYxgUcouZGFNZFHCi6DZ6kdKc1lEke77WWb0Ara/sVz6U4aI3XIo5fIOZHNCAA8lyKXY&#10;QflXj3rpv7Ez/EKcNDXPWjlYcyOY2y9MkUmyTvmurGhZ707/AIR/PRh+VLlHc5LY/vShGHXNdb/w&#10;jpP8ePwpR4aHeT9KVh3OQ2MT3qVYmC53c11f/CMp3kNO/wCEZiz99qVguciwO3HeojGf71doPDFv&#10;3Zj+NPHhi077j+NFgucMUwetCsFPrXdr4Zsh1Q1IPDlkP+WQNOw7nnxOT1pCD6E/hXoq6BZL/wAs&#10;RUi6LZjpCv5UrCuebhJG6I35UvkT/wAMTGvTBpVqvSFfyqRdPgA/1a/lRZBc8w+x3Z/5YtT10+8P&#10;/LE16cLOIdI1/KnC2jH8I/KjQLnmf9l3p6QmlXR78/8ALI16Z5C/3RTvJX+6KNAueaDQtQP8FPHh&#10;7UD/AA16T5SjsKPKX0p6Bc85Hhq+Y8kinDwren+I16KYwD0o2CjQLs89HhG5I5c05fB8x6sfzr0H&#10;YMUbR6UaBdnBjwa7feY1Ivg0d8Gu52jNG0Yo0C7ONXwgi9hUy+FkA4wPwrq8DvRgGi4XOYHhlB1I&#10;/KpB4Zj7mukwKOKQXOfHhuDGKcvhy39K38ik4ouFzGXw7bf3aeNAtR/BWvu4o3UXAyv7CtgOIxTh&#10;otqB/qxWmWpNwp3AzxpNsP8AlmKcNMtl/wCWa/lV3PNITSuBV/s63/55L+VOFjAP+Wa/lVgtRmi4&#10;EIs4f7g/Kl+yRY+4PyqXNG7FFwI/s0Q/hFL5EfXaKVjnikTK9TRcBfJj/uikZEAzgU4mmnDcUXAU&#10;IhGRik2L2AoHyjAoJouAhVfSk2KO1Lmkzk0ABUHtRgelFFACYGaMDmigUAAFGBRRQIMCiijtQMKK&#10;QnaMmo1DM2e1AiXgUUUnSgYGil+tGKBCUUUtAxKT8adijHOaAGil70CloATFKaKMZHNACe9FGMUp&#10;oATFJTqSgAAo70tJQAYoxRS0AJgUUtFABSYpaKBCUUGgUAFKRRSUAFHeiloAKKKKACjrRQKADFIe&#10;BSnrTXUtxQAdeaUHNNVSox1p1AC0YpBSjrQAdabtGc4p/GaSgAxSYBpelBGOlAAOKM80UYFAxfei&#10;kpaAA00rnrTu9FAgxik6UpFIKBjCpLdeKfilxR3pAGOKOKO9HtTAOMUdqKM8UAFApoYZwKdQAYop&#10;aMUgEpaKKYCdaKOlLSEIaKKMUDCgUUdKAA0UUUAFFJ3pTTAKKKSgBaQ8GlFFIAoxQPeimAUUUUgC&#10;jOaKMUwCiiigA4xUYk+fHapKbsAOaAH0YpKOtIApaTkGigBetJRSUALQaKKACk70tFABRRQKACii&#10;koAWkpaKACig0UAJilo60lAxcZooooASl60DpRQISg0p4ooAO1FIaBTAU0naiigA69aKWk70AL2o&#10;ozmigApKKKACg5o7UdqAExSGnHpTM5oQmMaoXqYionFWiWQMKbTmODTfetUQJRRjFFMQtLmkFLSG&#10;HHWjrRR2pAJRRQKAHKKlXNRLUy1LKRItP4xTRTh0zWbLEppp5ppoAjaq8lWWqCSgDPmJ5qvb/wDH&#10;1VifvVa2Obo96YI02+7UZHNPPSm9eBSGNzgUZzQeOtJQAoHvSYpaSgAzRRSgUDEx60cilNGaBB1o&#10;NJS8UAANJRtx9KMUAGDik707tzSHmgABo5oxxRQAlL2oFGKAACkooxxQAtBFJmlzSATHNGKM0dKY&#10;BmjFFKOtIBBgdRSYGeKKBQAFRmlxxSYxRnmgBcUlLn1ozQAdKTmjNKKADJFJilPAoyKBiE9KcCFp&#10;PfFKOevagQxgS+VGaViGIA604MA1IwAf3NA1sKPkU80gOeaV+1Nb0pKz3E+zEIJ6CjmlBPFLtJNV&#10;dLQOWQgODRxzgUvfHWm9zSC4ZwMUcdqMZGaBimAdaULmgLg5NSAd+1IBgXnFKVx0p5xjigDJ96AI&#10;hkH61at0KHce9CRc5I5qYUAPzRn1pVFDcUANpMClBOKTNABilFGec0DrTAMZoHtSnFJQAop601QT&#10;T1FIB7L8hrGuYs7gRW6B8tZlwn3uaaAxl0+Jj93mpxp0Y6IKniA3GrYWrRDM77Gg/hFPFon90Vf2&#10;UoUelWRqUxZp/dFPFknZQKuBcU4DFAFRbYL/AA1II8dqsjpSYoEQ+UPQUvlj0FS0YpgM8segpPK9&#10;hUlBJFICPy6XyqdmjpTAaIh3p2xR2oyaDyaAE4pKjYkOKlAzii4hMUoWnUoouMaFqRVpKetS2NEi&#10;gVMFFRLipVOPrUMtD9o9KXaKTNKDUlAVFG0dqM4ozSAUKMUUZpM0DFwKMUmaM0AOApKTNITQA+jN&#10;MzRuoEPpCPQ00HNJnmkMdnHFLmmZ4pATk5oAkJpC4A5OKZn3qFlZmznigRI0rE5A4pykkgmkXgCj&#10;ODQMkLc0bqZnNGaAHk0m7NMBozmgB2c0E02igBwNG403NFADtxozTM80uaAHZoDYpmaOKAHZpM0l&#10;FAC5ozSUE4oAWjNIDkUUALmgmkyKUUAFGeKSigBaSiigAPrR2o7Uh5oAbvG7FKBjNNWMLz3p9ABR&#10;RRQAlAopaACkNLnmjHNACDNFLSYoARgGHNAGOKUigCgAopaTHNMAo70UdKACg0UUgEBJGSKRWyaf&#10;nikwKADr9KKO9LQAlFFAoAPxooxRTAKKKO1IAooHTmimAcde9FFFAB0oPAopaAGLknmnUuB1oFAC&#10;UdqCKKAE70UvFFABwaMUUEmgAJxxR2pNoJBp1ACUYxSikPWgQvWjpSUYoAWkIoJwKUUAJmijpRQM&#10;MGiloAoASilpDigQYoopelAAaTNLzSUDF7UZ4pKO9ACmjoKKKQBRRQRQAhIHWlzSEbhzUbK3Y8UA&#10;PPzdDSgcUKMCgsFpgAUA9KdSDmikAtJmijoM0AIBjNLnmoxMDT1YNQAuaDRiigA6UZzRRQAUUUUA&#10;FFHejGaADj8aKKKYCUCl/GigAOAOaQEHpQRkUBQooABRRS0AFFJS0AGKKKKAE6UtFFABS4xSUtIA&#10;70lFLQAlHalpKACjGKKDTAMZooopAHtRRiimAZoBoxR9aQBSdqWge9ACYopaSmAtFIRS0AFBzijv&#10;QfakAlLSY5paYBSUtHakAgoopaYBSUvFJQAUUUUAHWl6CkooABS0lFABjmjij1ooAX60lFFACUlL&#10;2pDQIY1RPUxFQsKtEsgYUzNPamY5rVECZ4xRRil7UCAUd6PaloGFFHNApABpKU0lADgamX3qBamT&#10;NJlImFKKRaWs2WhcU0jFLQeetIZGelQSdKnaoZKEIz5+9UrdsXuKvT96zpMxXaPjg0wRrnpmjPp1&#10;oGDEDSAZNIYhOTzSdaU03igA6UUCjvQA0kjoDSBmJ5UipRxQSKQDe1L/AA+9JR0pgFGaKO1ACk0l&#10;HWjFAB2pKXFJigBe1Jgg0vINKTmgBM0ZzSY5pcYoADSGlOPWkz60ALjikooNAB2o+tFFABjik/nS&#10;0CkAnSgiilC5B5oATOaDxzRikxQAdaXFGMUuaBiBeCSaTIzQT2o24FAhTwetLwBTQOKUjigA3etL&#10;kdabsyKApB5oAD60ZyQTS4xQMdKaEKxyQaCR6c0E5WgYI61NhqzeoinmnlgATTaaeaHG5aabsxqM&#10;Ax5pwPOaQLk0q9TmmTOzbaFU9cUoA7U4Y7CngADPrQIZjmnHgUp6U5Iy59FoAYqFjxVhIxH9aeFV&#10;BgUFh+NACE807FIQKUc0wH5pCc0YIpAKADd69KBzQaTFADsccU3t70Z29aM0AL1xR1NB5pRzQAo4&#10;qRTTAKkTrSAlUYU1k3Nwilx3rWLZQ/SudvGw7euaYD4Gy1XkIxzWbbNkVoI3FUQS04U0U4U7isKB&#10;RQKO9O4rBxRS96KLhYSiloxRcVhKSlxzRincLCUtLilxSuFhuKXFLilxRcdiJkDHmnAYp2KXHFFw&#10;sNop2KUCi4WGinrSY5pwFK47D1NSDpUYp4qWUh/alDYpmaXvUjHA0ZptBoGPzSZpKKQC5oyaQelJ&#10;0oAdmjNNooAcaSkNJmgB2cUZpO9BPFAC5opKM0ABOKKOMUlACk0HkUhooAF44paT3paACiko5oAK&#10;M0CigBaTOaTmlzQAtJQTRQAUUUUALSUGjOKAFprDcuKWl6UAMQFRzT6QUUDAjjg0Z460jZIOOtIi&#10;4HNADqO1LRQIQCig+xpTQMSiiigQUCj2ooAM0daY2dwp9ABRRijoMUAFBoooAKDR0ooASlo4ooAK&#10;Sl96M0AFJ3paSgBaSlpD1oAWikpaACkpaOPWgYUmKWkIyMUCEDbjgUtIqhadQAnalxSUGmAUUvWj&#10;60gEopcUYoAM8UlL1ooAO1H0pCMikVSvfNMB1IKXrRQAgoPNKaQ0AHeiijvQACiil7UAJil7UZoo&#10;AKAe1IelJ/FmkA7vSZpaTGeaYB2oooBoAKWjFJQAvajtSdaCSBxQAUdaRcnqKU0AGaKDjPFFAC0e&#10;9FHSgAopc0nSkAUZzRijvQAtHakooAKQgGlooAB0ooFKaYCUEZGKBRSAgeIg8dKdECKlooADQSBw&#10;TRTHTcc5oAfmikAwKWgAooooATvS5o6UUAHWkzmlozTAKKO9JigBetIw3DGaUUGkAgGBRS0lMBaK&#10;OtFIBCTRS0cYpgHWiijFIA+lFFFAC0lBPNFMAo7UUGgAooooAPrRR1ooAPeig0UAHSk7UtFABR9a&#10;KKQBRnijFFAAOtHSiigAzSdqMUuaACiikoAKX2o60mKAFpKKKYC4pO9LSd6ACjpQaKACilpKAFoo&#10;6ik9qAFopKXvQAmKKKMcZNAB2ptOppzQIaaiepWqJ6tEsgbrUZqRhTK0RAlApaKYBiloxS0hiUUu&#10;KKAsNoxTqSgAAqVeajBqRetSxomWnCmLT8VDLDFNNOpCKkCNqhfoanYVBJ3pgUJ+p9KZdWvmWKyr&#10;yVp1x1NX7FRLaFT0pgZtlN5kW3uKsms+WJrG9PZGPFXkO5QR0pFeYp96TilJFJQAhFFLmkzQIQ59&#10;aTaQetOxRjFAAPelNJ0o7UAGaM0UtACGgmjFGKADiiigjmgBOtAHvSij6UAGaQ8mlFHSgA7UDoeK&#10;OlFIA+lGKTvRmmAdqWgUZpAJijFLSUwE70hOO9LQeaQCZpc0mKAOKAFBxRgk0mDmnAY60AJjJzS0&#10;cUZ9KADpRkUHOaTGPrTAXOOKMkijHGTSUgDrRjvS8cikwBTAQnPamjIIHSnhRyaRec+oouKwmTuo&#10;B5wKA3NOBGTSaNJRvqHJGKcFOzAFIDzUqthTRyu1yXH3RuCu3NOzkcUigyYHUZqxHAqj1psQyOEn&#10;BNT42+lBOKTkikAdTRtHWlCnFKFIoAMAcmjr7UfWgc0ALRnFJmigANJn86XtzSDmgAPJzig9eBS5&#10;7UfSmAmD9Kdto6DigUgFAOakUHNMHWpUoAkKkKcelc5e53vXTZ+Xn0rmr/8A1kmPWgCK2PStGM8V&#10;m2vStCPpVElgGnioxzUg60CHCnCkFKKdwDFBFLQKAsJijFL3pcZoATFGKXFKBzRcQ2lpcUUDENAF&#10;Liii4BikxTuopCOKAExS4oApaQCAU4CgCigY4DinDmminfSkNDhRxSDNLSGFLSUUAGaWkooAXvQa&#10;SikAtJR3ozQAtJRSUALRQKKACiiigAprtheKdSYzTAijJZuTUtIFA6U6kAUtJRQAUZoooAQ8A1HG&#10;WLc1JRQAUpoo4oAO9JS0lAC9aKSloAKKKKAFopKWgBPpS9qSgZoAKKKODQAUppKM0DIgG389Klop&#10;aAEoxxSZxS5zQAlLRR14oEFFJS0DDpRTQc0tAAzBRk0iuGOBTZFLCiNNvPegCSiio8ncc9KBDwKX&#10;vQDmigYUUU3cGOBQIdSUo6UUAGKSlo6UDCk70UtABmmMCxx+tP8ArRQIQcDFHagZzS9aACkNKKDx&#10;QAlFIoIJpTQAtJil7UUAHA60ZphXJzmndKYC0Z5pAeaUikAd6KKKYBRRmikAdaTFGdvNGc0wClpM&#10;UtACYFFLSUALSCilzxQA0sB1pe1MdC2MU9eBQAoFFHfOaQmkANnGRUabieelS0Y5pgJRRQKAF96K&#10;OcUe1AB0pDS/hR1oEJmilpKAFBopKKBi0UlLQAdKX3pKO1AC0ntRS0AJRx2oopAB6UAmiimAUYo7&#10;0uKQCYoxS0YyeKAEopTSUAFHGaKKYBjmjFFFACGlxRRQAdqKUe9IaACikNLQAUhpe9FIA6UUUUAF&#10;GaOlFMAooo6UgAikzxS0lMBRmg0UdaQCYp3ek4ooAKWkooAWkNFFABRRRTABRSDrQelAC0UxN2Oa&#10;fmgAopKWkAUUd6KAEpaKKACkxilo7cUAJS96SigBaKTrS0AJRS0hoAO1FLSUwCj3oozQAlLR0ooA&#10;OSKKBwKO1ABmiiigAozxRRQISkpT1pDQAhqJqlNRNVITIH64phFSMKacVoiBmKWl70mKYC9BS9aS&#10;gGgBaKKKQB1opKKAFp60ynrSY0SrT+1RrTx0qGUhaTilpKkYxqryVZaq8nemgM65HB5q5prYi61T&#10;ue9WdPKiLjrTGiXVLP7RBlR8w5FZFnMRmJ/vA4rpFbcuDWDqtmYJvtEY474pAnZ2LGQaOKht5RJG&#10;DmpaQ2hetJ3oApPrTAWjPrRR3oAD1oFHWgUAKaTpSnFJQIM0tJ0ozQAtJSZpetACZpetGKTHvQAA&#10;80ZoAoxQAA0d6OKXigA60dKOlGQfakAmSKU0UdRQAgPtQOtHNLQAgYHik70BcnilxQAlL9KTGKBg&#10;UAO6U3k9aO+aTOaADp1pRSZ5xRmgBenNITk80daMUALknrR7dqTPHTmhScc0AGcGlNGeM0nWgAHB&#10;yKDtBwOhpccYoCjIHehbgtBNoDcCnKuRTto5OKcuOapMIy5dGNC8dafGu44FKsW/pVmOLYOOtJvs&#10;VzdhEjCU4HrRg/hRikQJ96nBcnrSnpxSYIoGLntSZo+tJQA6kPBoBoz2xQAD3pcelIfyooATHNLi&#10;lHNHQ8UAIQO1Jgk+1ONGM0wEpQ3pSUo5pAPFPX61GB709enWgCwASpya53UABI5zXQhhsNc7qGPM&#10;c9qYFe3NaEfQVnW1aMfSmSTrUoqJalFADxS0gpetACiloFFAB2pc0UUAFH0pe1FAgxR1opaAEoop&#10;eKBiUUUtACYpaKKACnDNIKM0AOpaaM06kMWiiikMD7UUUpoAOlHekpaACiig0gCigUUAHaiikoAW&#10;jFFFACUvaiigAo+lFHSgA70UdaKACik+lLzQAlLRR0FACUtFJQAtJRRQAtFITigUAFLiiigAFGfS&#10;iigApcUlFABRRQOnNACmkxRQelAB2pMgdaUZpCB1oAWjFIOnSlzmgZEx3HbUgAFGB1xSDOaAHE0U&#10;Yo70CCkpaB1oAQDFLTTnd7UtABS0lLQMKawyMU6koECjAxSnpx1opgBByTQA4dOaAADnvQc44oGQ&#10;KAFpKMUd6ACjFLRQAnajrS0lAC0GkxS0AFJ2opaAAUUUUAFFFFACHrSijpRQAdqMUdaKYBRRR0oA&#10;KAaKO9ABQeKKUUgENGKKTNMA53Z7UtGelBxSASjmiimAvaijtRSASj60tJTAQYA4p3QUdKM0AJS9&#10;6KKAENGQBk0VHKDsNAAJuenFSAgjg1V7U+IndSAsUUdaKYgpKXHFJQMBS0UUAHSjrSUtIAoooFAA&#10;aKKKYBS98UlHagApTSUUAHelpKWkAUUGigA7UhoziigAoo6UUAFGKKTNMBccUUdaDQAE0ZozxSUA&#10;LRQKKACjFJSg5FACZpaKSgBc0dKBxRQAUUUCgBKKKKAFo7UUUAHNFFFABS0A0mKACiig9aACjmij&#10;vQAdqbg7uvHpTvaikAlHel70lMAxRS0A0AJSmijvSASlFIaWgA70d6DRmgBKO9FLjmgBKMUtJQAU&#10;UUZpgLSdqXtSUAFAoozQAUUd6KACijApaAG0tGKSgBaKKM0AJSUtJ0oENNRtUh61Gx4qkJkTdaYa&#10;Vic0wnFaIgDRTS2KTcBVWEONLntTM0bqLBckzSE0zfTd1FguS5pM1HupC9FguS7qerVAG4pytSsC&#10;ZaU80/kkYPFQI1TBqhotMkopKM1BQ1qry9CKsNUElAGbcirFgB5War3PANWNPIMXFNgi8rY5pZkW&#10;eEqwzkU0Gnox79KQ2rnNyRvYXZU/cJ4q8jh1yO9XdQs1uYTxyOhrHtJCjGJ+o4oemoRd9HuXhSUU&#10;lIBelBo6mj8RTAM4ooNFAB3oBFGKOvSgAzQaKM0AGBSZwaWjAoAM0CjFJigAzSg8UlL2oAToetGe&#10;cUuKTrQAvUUY4pKM8UAKKSl7UdOKAEpcUnQ0A80gFxxxSHNJzRyelADSxzzRn0o20KCKAHdsUgGD&#10;SjJNHegAOAaQYH404gZpuMGgAyCaWkxg5petMBc8UmaOo4oAGOaQCgjpSUDFOC0AIATT1T1pQuKU&#10;g54oAAQvBoSMu+RwKVU3sD+dWgAowBVJ2ExAoUcU4E/hSUoHFSxIXocUuR0pAKMigoOlGeaPSgc0&#10;AJjNAFHIoPpQAh5Io70uMUhoAUDcaMYoB4peTQAZwKbmlB5oHBoATkc0bqXrxRtHagABx2pVNHQ0&#10;H170AOGeKeoyajGaepoAsAcVzuo5DvXQpkqa5/UuJHoBFW27ZFaCdKzrZs1ox9KoksL0qQVEtTLQ&#10;A4U8DmmjrThSAUUtIOaWgApaSlFABRS0UAJQKWkFAC0Y4oo6UwDFFFFABig0UUAKBRR0oxSAUU4U&#10;gFKOlAxTRRRikMCKO1HNHOKAClFJS0gCiiigAHrRiijPFABmikPNHNACmijmjvQAZowM0vakoAKK&#10;DRQAlL9aKKAEpaTkUv1oAKQ0tGKAEopaSgAHvS0dqKADrRiiigAxSUtFABRQaKACiiigYtJRRQAh&#10;OBSjJHNGKKADtRS0lAAOTR0oo5oAKKMUUCE70tH1pO9AAfagfWg0AAUAFLSZoNAxaO1IKXFAB2xR&#10;RRyaBBRTWJA4p2c0AFHegUUAFFFFABRRR0oAOaKKO9ABnFJRil6CgAwKKKPrQAdaO1A68UCgAoo5&#10;ooAKKKQHnGKAFooopgFHWgmigA4oNFFABnvQelFGMigAoxQBxS0gEoo70daYCUuKa2QOKd2zQACk&#10;paDQAYoo6CkzSAXFFJ3ozTAXNBpM0pNIBOKO1FFMCJ4sninJHt96dS0AGaXPNN70poAWg0gooAM4&#10;FGaSg8UAOzxSCkpaAFoApAaXOaACl7U2igBaO1FGaACjjFJS/hSAKOlITzRTAWg0nUUuKQCUUUUA&#10;FLSUYpgKaTvR39qKADmlzxSGigANFFBoABxRnmkooAWkpc0tACDk80tJSUAONFJS0AFHage9GaAD&#10;NHejiigA60UlL2oAXpQaSjNIAo6UdKKAD6UZooNMAooooAM0ZyKM0UAFFFFACUtFJQAuKKT8aWgA&#10;ooooAKSlpKQBS0e9FABSUtJQAUYooNMAoxRRQAUYpM0tABRQaDQAZopKOlAC9+aKM0UAHvRQODR1&#10;oASkIpTTTmmIQnioHapGNV5DVpENjHfrUZamSSe9QmT3raMTNyJi9N3ioDJim+ZVKJPMWd9Jv4xV&#10;bzKPM96fKHMWd/vSb6rl6TzKOUXMWN/Xmk8yq/mU0vzT5RcxZElOWTmqnme9OV/ehxBSNGN6soc1&#10;nRPyKuxMaxmjaLLINOpq9KdmsWaIa3vUEuOanaoJBxSGZtzyDU2nZ8s8VBcnFT2DAxmmCL4oB5pK&#10;X8KkZKvPBrF1O0aKXz0GPWtYNinyoJ4iDzkVUWtnsKV1qjEglEqCpcYqnPG9jcn+4elWo5A6g9al&#10;pxdmVdNXQ8UYopaYgpAM0tJ3oADxRS0d6AEo4pTSdaAAGijPNBNABRn2pOtFAAOTS0lFABRRQaAA&#10;9eKMUue9GaAE4zS+9GBR0NAB1o20E0A0gGnpQCR9KXINJQAd6KXgUHFAAenFJRnFHWgBeAM9aQtn&#10;p0ozkUe1ACdqXjFHtQaAAH0pcEnFAHapAuKAGhBTxgDFGMAjPNNUHOBzQA7rTlRmOO1Sxx4Hzdaf&#10;j0oAF2qMClyO1G3ilC0AKBkdaQHtil6ClwMUCEzR/DR+FIaBi5GKQHsKXijI7UAIRkYoxRnJ60Zo&#10;AB70EGk3c07ORigBBgUE46UbfegDvmgBOTzSkcZoAzRQAhOAPejPOKUjNJgE/SgBenWl70g5peKA&#10;HCpEOOtMHXNKPvUAWVPBrntS/wBa1b6dKwtSH7xqAKNv1rRj6Cs6361ox9KoksLmpF4qNDxUq0AP&#10;FOFNAxSj3oAdS0nalFIApaSloAKWk70uaAE7UuKKKACilpKYBijNBopAFKaSl6GgApaTNFAx1OFN&#10;HrS5pALRmko7UDFzSikozSAWikzRQAClpKKAFooFFABQaSgUALmiiigAzxQKOlFAAaKKO1ACdaWk&#10;wKWgAo5FBo7UABpKWjvQAnelxSd6WgBKUUUUAFFFJQAtFFGKAA0go+tKKACg0UUDCiil460CEoo6&#10;0UDCijFLQAhzRRRQAUUUUCEzSikxR0oGKaSg8UuOKAE70UGjtQADiikyDS9qBB6UtJzQc0ALSUua&#10;KAClpKKBhQaAKBQIKDRRmgAooooGJS0lFAC0UUUCCiiigAo7UlLQACkpc0dqACjrSZApaADtR3op&#10;AfSgBc0UhoFAC0UdTSUwFpcim0UALRSUE0ALRmkopALnHFJ1FL2pKACjNJ70lMB2eaMjNNooAdRT&#10;RQDzQAuaWm0E0ALnnpRmkzRmgBc0uabmjPNAC0ZpCaKAF7UZpCaQGgB1A45puaM0APzRmm5ozQA6&#10;lptLSAKKOtFAB1pe1NooAWjPNJxikzQA6lpoPvRmgBTn1pM0m7NGaAFozTc80ZpgO7UZpuaTOaAH&#10;mkyKTOKQmgB+RRmmZ4ozQA4kUZBpucUoPpQA7oaM03NGc0ASA5pKbmlzQAvagUgpehpAHSiij2pg&#10;FJRmigBaXtTeKAaAFpaTPaikAUZ9aKDTAM8UoNJiikAtHakooAWjOKSigBfakPFFFMAzQKSl7UAL&#10;R3pM5oHFABS0maTpQA6jpSdaWkAUUUlABR1paDQAn1oNHakxQA7tSUUUwCiko60ALRRRQAUd6Sl4&#10;oAKKOKTINAC0lLRQAhHFNNOpppiI3PFU5TwasvwKpXBxk1rBGUyrI9VmfmiZutVmfmuuMTnciVpK&#10;YZahL80zfVqJNyyJc0vmVW3UpanyhcseZR5lVd9BejlFcsmSk8zIqtv5pQ1PlC5Y309GJqqGyalQ&#10;81LQ0y/C3StGE1mQGtOHkCuaodEC2vSn9qYvSn1zM2Q01BJwDU5zioJO9IbMy5OQasaeP3dV7rHN&#10;WLA5i4psaLwxjFIetGKKQDhT4zUY4paQDby1S4iII57Vz/7yym2ODtzXTK3Y1WvLRLhTkc1aakuW&#10;ROsHdbFBHDjIp3WqBD2k21s7fWrqOGXiod4u0i9Grx2H96Til7YpKYhQcGjvSUGgANJilowe1ABi&#10;g0A0oPGKAEo60YOaKADFBoNL1oAb9KXtRSUAFFLmk6UALjijFJk5zS0AIBRilzSdaQCAc07gCkxS&#10;H0oAXFGOKZnBoBJoAdjmjFKPSkyc4pgAG2lP60h60mKQC0h4oo70APU8e9PU5FMUAmrscKqvTJoA&#10;hSNj24qZVVBgD8ak6U3PNAAcY4oAFA6dKUUALilzSUE5oAUEHrRxTT603cc0APzzS5GKbnPag4xQ&#10;IU47UgFJ2o4zQMXjNBAxSDBp2eKAEIo2Y70hPNOz0oAaRS9qCTupOc0AKc0c0UZoAKUYzSZpfagB&#10;AMUuKX2xRQAoB6U9QR2pi9KcuTQBYT7tYOqf6xjW8mNuKwtTU729KYIz7brWlH0FZlt1rSj6UySw&#10;oqVaiWpV6UASCnCmjpThSAWl7UgpegoAKWiigAopaKADtSUuOKAKADpR+NFFAC0UgNFABRRSigBB&#10;TqSigBacKQUUhjqBSUtAxD1paKKACiigHFIBaKTtS0AHajtQDRQAlFLSUwFpDzS0CkAUdqBRQACi&#10;ig0AJ3paKKYBRSUvFIAoPNFFMAxRQKOM0gDFFBNFABRQPeigA4oFGKKAEpRRRQAUUdaPagA7UDNF&#10;FAwFFFFAgpSaKSgYd6KKKBBmiiigAo70UdKAA0UUlAAaQ5xS55ozQAxRt69TT+9IaUGgBcUZppNL&#10;1FAC5FGaTPFGaAFoFJRQAtFJRQAtJRzR3oAWikoFABmijNGKADNBNHtRQMO9GKTNLQAUUlFAhaKS&#10;igBaM0maM0ADNgZpFO4ZoPSgHimA7NJmkzSZpAOzRmm7jRnjNMBxopu6jdQA7NLmmZpQaAHUA8Um&#10;aCaQC9KQmkJppNMB2e1NJppfFML0gJN1IWxUJk96QyD1pgT7hRuFVzIKTzQKQFoNmjNV/NoEtAFj&#10;dRnNQeZR5gpgT7qCah8wYpN/NAE26l3VBv8AejzO2aAJt1Aaod9HmYoAn3e9Juqv5gpd/vQBPupQ&#10;arh+etOEgzQBODTgagD+9ODUAS5pc+9RhqUGgB2aM+tN3UhNADiaQtUZaml/egCUtSbqh8ym+YKA&#10;LG6k3+9QGX3pvm0AWd1JuquZfek80etICzv96N1VfO96PN96YFov70bveqvmil82gCzuo3Z5qt5t&#10;AlHrQBZDAml3VV80UnnUAXN9G7FVPN96US5PWgC1up2arCQetSB+aAJgadniog9ODUAOJoyabnij&#10;dQA7NG6mZzQW5oAdmlzUe6jdmgCTPNLmo80bqAH55paZuozzSAf0FJmm55pc0wHZopuaM0AONFNz&#10;SZpAPozxTc0ZpgOzRmkzRQA4UdabS0AGKOTRmjvQAe1L2pKKAFoozRQAZzRnijvQTSAO1JnNHFHT&#10;imAuaTFAo6UAFBOKCfSk60AKeaKTNGeaAFzQMUmaO1AC0nfNGaKAFzQaSj8aBBTSeaWmmmgZG/Q1&#10;QuO9X36VRuBwa1g9TKexkTnBqmzVauepqi5rvgtDkkKWpuRUe6k3VpYm5LuoLVHmjNOwEm6kLU0U&#10;uKQC5pQ1MxzQAc0ASgnNTJ1qEA1PEuSKllIvW46VqwDiqFslacQwBXFVZ1QRMvSn0gHFLiudmqEa&#10;q8tTmoJBxSGZt10PNTad9w1BddKn077ppgi924o60uaUikMOtJjFFGaAF6U4NnrTMmjOKQEd3ZrM&#10;h4rF+e1l2t92uiQkjmq15aLMhOOatNSXLIi7pu62KKMGGQadiqaBreUo/SrYYEcVFnF8rNHa11sL&#10;R1oAzRTEHelyBSGkoAccHpSUg460uKAFzkUnvR0o60AHNGRRijvQAZ5pOtKRR/KgAFGKMUUAGaMG&#10;ilzQAmOaMUdaKAGZNKOnNLmkNIBMc0dDxS0UAApc02lwaAAnBpM8UY5zQBmgAo/GjFFADk68VfjP&#10;yjNUo8FhV9B8tAAeeaULxS7fegkYoAQiilPSkPSgBcjFJxQelHagAxxmkIo5pBnrQAuOKMUEn0oy&#10;e9AAMGjbmjtQKADHpQBxRnFFACgD8aNvrSYNByKAFAFHHYUgBNLQAdabS0poATI6Gn4UcA0zaKQj&#10;mgB9Ick47UDrR0oAX2qRaiGSakX3oAsJjFYeqthyPattCKxNV/1h9aAM22rSj6VmWx5xWnF0qiSw&#10;tSrUS1IKAJBThTRThSAd2pRSUtAC0UlLigAoo7UUAHal7UnSigApaKSgBaKDRTAKKKKQC0CkpaAF&#10;p3amg5pRSGLS0lL2oGFFLRSASlFJS0AFFFFABRRRQAUYoNFABiijmigApKXmimAdqKKKQCUtFFAB&#10;RR3pcUAJRnig0dKYBRRmjikAUUd6XtQAmaMUcdKDQAUEUUdOKACk5oNGaADPNLmkpaAAUUmfSlHX&#10;mgA60GjNJ3oAWijNJ2oAdmkNHakNABmijtRQAuaQH1pKM0ALmkoozmgA6UUmaKAFNGaTOKCRQApp&#10;c8U3NGaBjqSkJozQIXNKDzTM0ZoAdk0ZpuaM0AOz60Z4pMijOaAFzxS5phyaXNAC0UlB60ALSE9q&#10;aTSFqAH5pCaYXpu/igCXOKM1CXpPMoAmzRu96h30bxQMmzxRmod9G8UATFuKTdUJkpN4piJi1N3e&#10;tQmUetRmb3oAtb6QyCqZnHrTDcAd6QF/zBR5grO+0j1pVuh60wNLdTgc1SScHvUySUAWM0pNRB6d&#10;mgBSwFRs1DNiq0sgHegB7SY71Xe4wap3F2FzzWRcaoqZ+agDce6APWojeDPWuSn11FJ+aqZ8Qpn7&#10;9AHbm9A70ovB61w48QIf4/1qRddT+/8ArQB2wux609boZ61xa64h6N+tWodYQ/xUAdcLgYpftAxX&#10;Npqikfep/wDaS/3qAOhM4pPtI9a51tVUdWqL+10z96gDpjc+9H2kYrlzq65+9SDV0/vUAdT9pHrQ&#10;bnrzXMf2sn96g6smPvUAdJ9qHrR9rFco+soufmqL+20/v0AdgLoZ61KtwD3rixrkeR89WYdZRj9+&#10;gDsFmGanSTNc3b6gr45rVguQcGgDUDZp26qqPnvUgegCUnvUbPTGfiq0s23qaQEzygVE84FZ1xeq&#10;mcmsufVlXOWoA32uR61GbsetcrJriDPz1AdcTP36YHXm696DdiuPOuIf46T+2l/v0AdebsetNN4P&#10;WuPOuL/fqNtcXH3qAOy+2j1pRej1riP7eX+9+tA11f79AHb/AGwetH2wetcUNcX+/Tv7aB/ioA7T&#10;7YPWj7YPWuM/ttem+kOuL/fpAdn9tHrR9sX1rijrq/36a2vL/foA7cXo9akF4CetcENfX+/ViLXk&#10;J+/QB3cdyD3qykue9cdbaujH71bNtehwMGgDfV81KGrPilyOtWVamBZDYpN9Ql8VG8oWgCcyc0hl&#10;FZ8l0B3qA3qg/epAaplxR5tZH21fWni8B70AaolpfMrKF0D0PNSrcg96YGlvo31RW4BHWnCcetAF&#10;3fS7uKp+d70vn+9AFvdRv5qr5vvSecPWgC3vHWk381V84etIZh2NAFzfRuqn5wHelE3HWgC4Gz3p&#10;2aqLKPWniTmgCyDxS5qEPmlDUATZopm6nA5oAXNLTc0m7k0AOzRkAU3INJmgCSimbsUm7mgB9FM3&#10;UbvzoAdmgmmZo3cUAPyKXNR7hRu5oAfnIpM03f6UhagB+aQtgVHvxTTJQBNmkLY6VCZKA/vQBOGo&#10;zUIkpfMoAlJpCajD5pc0xA1VZhnNWSaik5FXFkSRiXceCaypAQa6C4i3A1kTQnJrupSOScdSgRzS&#10;VO0ZpAntXRcysRCnAZqURE1IkPtSckUkRhc07ZntVlYPQVIsBNQ5oaiVBHSiLvV4Qe1O8n2qecrl&#10;KKx81ahi5qZYcdqsRRjjis5TLjEmgj9quoBUMa4qwo4rlm7m8USCigUtZljSKgk6VO1QSUhmZcjg&#10;1Lpy4Q1FdHrU2ncoabBF7ijOaXGKTrSGKeO9Jn2pStL0FACYzSgUnSkzzQA/NPRweDUQpchelICt&#10;f2qupPes2ByG2N2rd2+YOayr22KtuUdK0S9pG3UiL9nLlezF460tQwyBhg9amrJPo9zRqwYpKM0V&#10;Qgo7UlLQMKTkUvajoKBAMUUH2pR0JzQAnfmjPajJz0ozQAmOaXPFGfSlA4oATNJSmjNAABikPIpa&#10;M0AN70lKelLjIpAA/SgmkNJigBTRk0pFGMdaAEpe1GKAKAE+tJSnrSUAPTIIrSTlBWYhOavwklKA&#10;JT6UzmnnJpKYCdOtBJPFLim45pABBowRR9aXNACHinckU3OOgoBOeKAFPFFJgnvSdaAH5ptHXpRx&#10;igAoNHFJntQAZNLnNAo6UALnFG7nFJgZ5oNABmjmigA0wHA8c0mMnJpaSkIAAKUDNJjIoz70DHgY&#10;FKoGeaaDTgDQBOg44rG1QDea2Y/u1j6rgOT7UAZUHDVox84rOgPz1ox9Koksr0qVagQ1MpoESUop&#10;op9IYop2aaDS5oAWlpKKAFzxRSZooAXOaM0mRRxQAtFJR1pgLRSUUCF70vem0UDHZoxSZxSg8UgH&#10;ClFNBpwxQMd1FFJS0hi0lFFAC0lFL2oAKKOoopAFFFFABRSd6XPNABR7UUcUAFFJ+NLQAUUe1BIp&#10;gJ1NLScUtIBaKTPFJmgBaWm9qM8UALR7UlFABTqbxRQAtJnvRRigAzQTR1ooAO1FJSg0AFFJRQAt&#10;LTelFADjSZpKCaAHDkUUyloAdnmm0UUAKelJmikJoAKM0hpCaAHZpCaZupN1AD80ZqMvSb6AJM0Z&#10;qLdjvS76AJN1G6oi9JvFAE26jdUHmU0y+9AFjfSbveq/mimmbFAFnePWlD1T84Z60eePWgC5vpQ1&#10;UvO96kWX3oAtbqUGq4fNSBqAJM00tTd1MdsGgBxfFRtJioZJdtUpbvb3FAy8Z8d6Z549axZdRUH7&#10;1QHVB/eFAjoDcDHWk+0D1rnv7THrR/aQ/vUAdD9pHrSfaB61z/8AaI/vU06mAcbqAOi+0D1o+0D1&#10;rnRqXvTv7Qz3oA3/ALQPWo2ugO9YbX/vVd78+tMDde9A/iqs+oY/irnptRIPWqMupE96AOmfUgP4&#10;qryaqBzurk5dQb1NVJL527mgDsDrAz9+nR6uCR81cI14+cZNT292+4cmgD0i2vw+PmrXgm3DrXC6&#10;bcE4611VlLkDmgDbU5FP3cVWjbipc8UAEjcVmXc21TzV2U8VjX7/ACmgDD1PUTHuGa4jVddZCcN+&#10;tbOuSkBq821iVtzcmgCS78SSbj8361nt4hkJ+8fzrn7ksWPJqBQx6k0AdUmvyYzu/Wp18QS+v61y&#10;8cbEdTUwjYdzQB1EPiCTPWtO219yfvfrXDorA96vWxbPU0Aeh22tM2Oauf2s2DzXGWrsAOTV3zmI&#10;xk0gNufWWB61SfXHBPNZMrE9zVKQHnk0wN8683940n9ut/e/WuYbcD1NIu7PegDrU11yOWpX1twu&#10;Q361zC7sdTTzuK9TQBrTa6/XJqm+vuD96sidWOeTWfKj+9AHRjxG+fvfrWhZeImLD5v1rgxG+7vW&#10;hZqwI5NAHrOlay0hUZrtdPu96jmvJtELBl5Nei6U52LzQB2EMmRVgNkVnW7cVcDcUAOkfArHvrrY&#10;Cc1fnaua1eQiNsUAY+qaz5W75q4y/wDEzKx+f9aNfuGBbBNed6jdPvbk9aAOqm8Ttk/N+tQf8JO/&#10;979a4Vp3JPJpUkcnqaAO9TxE553frUn/AAkDnua4qFm9TVtGOOpoA6k6657/AK03+23Pc1ze4+pp&#10;6hj3NIDf/th89TTl1Zz1JrEVCcdasRoaYGyuqt6mnf2tIO5rICHNPwcUAaX9rv70jaw47mstgaiK&#10;nGaANRtYcdzUL6y+eprLYH3qvIGHPNIDXOuOD1NTwa8+QMmuZYMfWli3Bh1oA9G03WndhzXcaTqJ&#10;k2jNeRaW7bhya9D0NyNvNAHo1pNuHWtJH4rAsZPlHNa8bZGaALTScVnXV1sByasSN8tYGqSlVPNA&#10;Fe81YIT81ZUmvANjfXP6tesrNya5ifUnVvvGgD0Ya8D/AB1Yi1oH+OvKxq7A/eNWotZbj5jQB6mm&#10;rr/fFWI9WU8b68vTWyBy1WYtc5HzGmB6euqA/wAVWF1BT/EK80i1w8fNWhDrg4+agD0Fb4H+Kni9&#10;A71w6a1x96pP7ZAH3qAO1N8MdaYb5R/FXGHXBj71QPrwB+8KAO5N+MfepP7QX+8K4JvESgfeqNvE&#10;S/3v1oA9A+3rn7wp634J+8K86/4SNf7w/OpIvEak/eH50AejpeA/xCrKXIPeuBttdViPmH51s2uq&#10;K+OaAOtWbOOanR81iQXQbHNaMUvA5oAvhqduqsr5p5egCbdSbhUBkwKjabigCyX560hk5qk1ximG&#10;5HrQBoeZQZPes77T70fafegDQMnvRv8Aes/7QPWgXHvQBob6DJzVD7RR9ooAv76TzKofaB60n2ig&#10;C+ZKa0vvWe10B3qB7wetAGkZveo2uAD1rHlvwo61Sl1VQPvUAdEbketH2keork21hfWlXWEzy1AH&#10;WC6HrTxPkda5lNTU96sx6gD3oA6FZu2akEme9Ykd4OOatx3INAjSDA0hOarpID3qUHNUiWiORc5q&#10;jLCD2rRaoGXmtoSsZSRmNb0z7Pz0rRZM0nlCt1Mz5SksHtUywjpirAjA7U8Jik5jUSERYp4j9qmC&#10;04LUORViHyxRsqbbzQVpXCxEEqZFoHpT1GKTY0SoOlTpUSdKmFZSNUL2paO1FQUMaoJanaoJKEBm&#10;XXepNOIAOKZdDg1JpgADUwRf5brThgCmlxuwKOT0pDHZzmkzQOKKAEIzinADvRxjNN5pAKTzxTQp&#10;ySacBzmjPagB6vjAFEqLJGeOaYCKkU570K61FKKkrMxJ4mifcvSnI+QK054Q341mFCkhGOK0mlJc&#10;63FTk2uWW6JMcZooz2oqChRtxyDSY9KTml7UDAZo6UvNBx1zQITrRjAoz6UAE9aADrSY5pwAFJQA&#10;UZ5ozRigA+tGPSig8UAFBFITRmgBueaXPPSjPNAPPI4pAHNLijd7Umc0AHOaOTRnmlzTASikJpe1&#10;IBCD+FGKXNHB4AoAVavWx3LiqQGKuWuOaALFNNKeuKQ8UwEJozmjGetBFIA6nmko5BpMGgA70BCD&#10;mlxjrS5xTASj60Zo60gDpRS9ulGaAEIpBTs0dD0oATHHvQQRxS5xShs0ANFJjJzinnHam89qAF7U&#10;e1A5NB60wDkfSij60daQB1pKcMUmBn2oAB6mpAc1GKeORigCwjDFY2rYLYrXjHFZGrDD8elMDKg+&#10;9WjH2rOgPzVoRngUyGWVNSrVdTUq0CJlp2ajBpwpDJM0tMzRmmA/NGabnmlpALS000ZpgLmlzTc0&#10;ZoAXNH403NBoAdmlzTM0ZoC4/PFGaZmjNAXH0uaZnmlHWgB4NPFRinikMdS0gp3akMBRRkUlAxTR&#10;mkxRQAuaMmjFJSAWjNJmigBaKKKADvRRR2oAKKKAaADvmg0etHvQAfhRSc0ZoAWikzS5oAKKMiko&#10;AXNJRnFJmgBaM0mc0maAHZozTM0uaAFzRmm5pQaAFzRnFNJ9KM0AOzRmmFqTdQBIT2ozUZajfQA/&#10;NGaZuxSb6AJM80A81Hu5o30AS7qM1GGpdwoAdn3ppPNJmk3UAKWphfmmO+KrvNjvQBYL1GZRmqcl&#10;yB3qBrsDvQBomYA0nnZrJa9APWmG+HrQBrmYCk873rHN8vc0w36+tAG2Z6aZx61iNqCjvUbaivrQ&#10;M3GuB61G10B3rn5NTUfxVVk1Zf71Ajpmu+OtRNej1rlH1lRxuqpNrgH8VAHXtfgd6Z/aQHeuDm17&#10;/bqq3iD/AG/1oA9HXUlJ+9VuG9DY5ry+LXiW+/8ArW7p+sb8fNQB6FHMCKsI+a5+xu/MA5rYifIo&#10;AtlqgkkwM0ueKrTtgGgCnd3WwGubv9V8vPNX9SkbBwa43UpHOaAHXOtEMTuquusbv4qw595JpIg1&#10;AHRLqhP8VTLqBP8AFWLCrYq5GpGKAND7Yx/ipwumJ+9zVVYyRUqxmmBZW4b1qxHO2OtVUSp40NAE&#10;/mse9MdiR1qREpWjOKAM6XJPWqsiGtVoh+NV2h9qAMiSFj3qIwNWw0INMMHtQBkfZz3qzBDgjNXP&#10;IFPSIA0AX9PGCK6iybIFczaDaRXR2R4FAG5CeKnyCKrQ8irAFAEUvSsW/wDuGtuReDWTeplTQBwO&#10;uISGrzzU4vnORXp2sQ5DVwupWuWJxQBxVxb8nioVtsnpW3PakseKYlqQelAFGO3I7VYW2JHSr62/&#10;HSp47fA6UDM0W3PSrEUGD0rQFv7VKltjnFICvGNuKsr0zUi2/tUqwEL0oEVSM1E8O7tWgIOOaDB7&#10;UwMs249KQQc9K1Db+1Bgx2oAzxDQ0PGKviH2pWh9qAMp7bjpVV7YdMVuGH1qB7fmkBjCzGelXLW0&#10;ww4q6Lb2qzBDg9KYGnpUO1hxXcaYPlWuQsFKsK67TM4FAjpbc8VdH3apW/SrqjigZBN0rm9WGUau&#10;lmXjNc9qiZRqAPMtehLMxFcFf23zHI716XrMRLNxXHXdruJ4oA5JrX5ulOS1welbLWmCeKQW3tQB&#10;RjgwOlTrF7VbS3b0qwlt7UAUViz2qZYeaui39qkFucdKAKyRZ7VKseBVpIcCpVhJ7UgKWz2p4jyK&#10;u/Z+OlKID6UwKJh9qjeEntWp5HtSGD2oAx2g9qie3yOlbRtx6VEbbJ6UAYjWvbFCWvzDitg23tSr&#10;bfMOKQBp8G0jiu40YY2iuYtIcEcV1ulJyKYHYWH3RWzGflrHsR8oxWxH92kAsn3a5/VRlDXQSDK8&#10;Vh6gPlNAHnOsxnexFcjdRktXearFuY1y1zbjPSmBz5VgaAWHetCSACozAM9KAK6yPjk1MsjjvThB&#10;7U8Qk9qAFWeQd6tQ3Tjq1VhCfSpFjI7UAXRfOP4qH1JgOWqmUPpUMqN6UAWJtWcfx1Sl1d/79Vpk&#10;OaozIQKALkmsvjG+qj63IP46zpkb0qlKp9KANltecZw9MTxFKrfeNYNFAHa2HiY7wC/6122j695m&#10;35q8Wjco4IrrtCvGUrQB7ppuoBwOa6S2m3Ac15roV0WC5Nd3YS5VaAN9H4p7ScVUjfgU6STCmgBJ&#10;rkKOtZ8+oqueap6jdlAcGuSv9XZCfmoA6xtVXP3qhbVlz96vPZteYE/N+tQHXmJ+9+tAHpP9rL/e&#10;pP7VX+9XnC66x/i/WpRrTEfeoA9EGqr607+1Fz96vOl1pv71SDW2/vUAehDVFz96l/tNf71efrrB&#10;PVqk/tYnoaAO7/tNf71NOprjO6uJGqHHWj+1DjrQB10uqj+9VGfVwB96uXm1FueazJ9Qb1oA6a61&#10;zH8VYl1r/P36566vnNYl3dSZOKAOqfxCc/f/AFp8PiDJ5euBM8hNSwzPQB6VDr2QPnrTt9bLY+av&#10;NreZuK1rW5ZccUAelW2rbsZatq1v92Oa82tLt8jFdJYXbHFAHf284YCr6NxXO6fMWVa3YTwKaJsW&#10;etMIp49aQjFaRZDRERzSYp/WjFaXIsNAp23FLinYouAmKUCl+lFK4xKTFPxik6igBAKeozTQKevF&#10;JjRIgxUw6VGoqUdKzZaFFGaUCkPtUlDTVeSp2qGTpQBmXXQ07TVyWpt13p+m/wAXpTBFvpORmps4&#10;qP8A5aH+dSYqRiE+tHNBApQ3GOtAB/Ol6c0hHekxk9eKAEZ8nFIAc89KkCChuKADHFJkevNJu7Uq&#10;479aAFY8cmqU6gSHBq2+TVN8FzzWkNmiPtsZnNHNKMdKMgVCRYbSetHCimlyeBQFPekAF/SkC560&#10;pwKC/HFMBwULSbqYSSOaUCgBSaM+1GKXAHWgAx6UdBSb/SmnJNAClhTdxP0p+3PalC8elADADSjP&#10;YUpKgdaTfxwKAEpAM0tHekAmM0uOKWk4zQAcCjNJjml49aADvR1o4HelBHbmgAFGOKTNJzQA5eeT&#10;V21xzVEE1ZtnOTQBeK55ptLk4pOvNACUjH0paDigBP503mnZA5pC1AAQcilAyaTOaKADAFB68Cil&#10;7c0ABY0dqCBSe1ABRRyfpRQAdKXOaQZxRQAAUvUdKUgmk5oAQ8dKTPNOINHFACCgD1p2cc0daAG8&#10;04dMGjHFA/lQAYwf6U8HtTOetPUigRNGR0rI1cZYH2rXTpmsrVRlvwpgY1uOa0E6Vnw8MavoeKok&#10;mU1IpqFSM1IDSJJhTwaiBp46UASZozTBS0BcfmlzUeaXNAx2aXNMzRQA7NGabmgmgVx3ajNMBpc0&#10;AOzRmm5ozmgB2aKbRmgY7NKDTM0oNAEoNSDtzUQ608UhokBp1MFOpFIO9L0pCaKBi5ozTc0ZoAdu&#10;pSaZ+NGeKAHUUmaCaQC0fjSdBSE0wHUZ4puaUHFIAzS00mkzzQA/NJmm5zQWoAd260Zpm6gGmBJm&#10;jNMzmlz+VAC0UmaTPegBWPcUmaaWphfFIY/dik3VE0gphloEWN1G6q/mik83nigCwWoDVX8znrSG&#10;SgCzvyaTeKq+bjvSeaPWgC1vxSbxVUzc9aaZx60AWy4pvmD1qmZx61E1yAetAF8y4pvmj1rOe796&#10;ia9HqKANbzh60omHrWEb8DjIp6X4J+8KAN1ZM96erVlw3QbvVtJMjigC3u71GzU3dxUTvQA2WXaK&#10;zLm8C96ku5tqk1ymqajs3c0AaFzqqrn56zZdbC/x1x9/rJDHmsWXWGYnk0Ad82uDP3v1pp1rPRq8&#10;/Gos38RqxFeMw6mgDtTrBP8AFTP7Wb+9XKLOx7mpklJ7mgDpTqhI+9TDqR29aw1Y+tKc460AX5dS&#10;b1qlLqLc1Vkz71WcH3pgTSX7g9apS3rsaY+Se9QmMnsaQDZbljVcysTVnyM9qUW2T0oAZBI5bpXT&#10;aVKwZaxYbYg9K3dOiw68UAd1pUp2iumt2+UVyulggCumtc7RQBeB4qtOODVlRxUUo4PFAHOaiuQa&#10;5LUISSa7e+i3Zrm723JzxQByj2+WOaEt8GtZrb5jxSra89KAKkcOBVmOLJ6VajtcDpU6W+O1MCvH&#10;FzUoj5qykGKmWA+lAFZI+nFWEj6cVMluT2qylv7UAVxHgdKd5eauiDIpfs+TQBmNDk1EYT6VsG29&#10;BTfsp9KAMYwe1IbfPatg2vPSj7Jz0oAxvs2e1AtiD0rbFn7U4WftSAzre3ORxW1aRlccUQ2uDWjD&#10;BjFAFiAYFWQKZGgAxUwHFMCF1rPuY8qa1WXIqtLHlaAOM1O13BuK47ULE7jxXpd5bbgeK5290/eT&#10;xQB51LYEsflqL7CR/DXaSaXyeKhOl+1AzlBZH0qZLM+ldKNNx2p66d7UAc8tnkdKkFqcdK6Iad7U&#10;77B7UhHPLaH0qT7KcdK31sfalNh7UwOf+zH0pDbH0rovsHtR9g9qAOe+ze1NNqc9K6L7DjjFJ9h9&#10;qAOd+zH0oNt7V0Jsc9qabHnpQBzptjnpTWtfauj+w88imnT89qAOeFrjtUsdtz0rb/s8+lPSxIPT&#10;igCpaw4I4rpdOjIAqpbWXI4rds7bbjigDStk4q+owKggT2q2FxQBXlXIxWHqMO5TXROmRWddwbga&#10;APOtVtSWPFctdWXJ4r0rULDcTxWDPpWSTigDg3sCScrTRYn+7XZPpf8As0z+yv8AZoA5VLE45WpB&#10;Ykfw11K6Xz0qQaZ7UAcstif7tSrZHH3a6gaXwOKkGm8dKAOXFlz92pFsyP4a6b+zfanjTuOlAHMC&#10;0P8Adp/2Q+ldL/Z/tR/Z/tQBzRtfao2tiO1dO2n57VC+n4PSgDmzbH0qM25z0rpPsHtTDp3tQBzv&#10;2b2pwte+K3TYH0pVsT6UAZlvbcjiuk0yEhhxUEFlz0rcsbTaQcUAbFkmFFa0Y4qpaRYUcVoouBQB&#10;E64FYuoLlTW86ZFZd7FuU8UAcJqUWWPFc3cw/NXbajbZJ4rnbm1OelAHMyw5OMVGIOa2pbXnpVdr&#10;Y56UgMvYQ3SpBHV77KfSg2x9KYFQR07y89qsiA+lPEOO1AFTyeKjeIYxV7yzTWh4zQBjS245qhLb&#10;ZJ4roJId3aqklv7UAc7Nb5yKoS21dLLbZ7VTktD1xQBzEtsR0FVzGwOMV0ctrn+Gqxsuc4ouBjpE&#10;zHkcV0ekoQy1VSz+bpWzp9vtZeKAO40Fsba9B05vlWuA0Rcba77TvurSA3IjwKJmyppIxwKWUfKa&#10;YHN6vkq2M15/q5bc3WvRtSXKtXB6tASWoA464dgT1qrvbPU1qz2x3GqrW+DQBWWRvU1ZjkY8ZNAt&#10;/anrERSAcpPqaeGb3p6ITip0i9qYEaFj3NWFJHc0LD6VKseOtACqTjqacSfWnKtDIc0AV5WNVXBb&#10;NXnj4xUXkmgDMliJqhPaZJ4roDb5HSomtsjpQBzBs+elSR2201ttae1M+yHPSgClFDg1o28R4qSG&#10;0OelaNvaH0oAfaIRiul06EnFZ9lZ5I4rptOtMEcUAbOnIVArehz6Vn2cIAFasQxTETDOKQingUh9&#10;aqJDI8UY4pxpK0RAUuKTNKBmmAtKMd6QdKWkMCKSnUnagApwptOWgCVKlHSo0qQdKzZaFoPpS0Yq&#10;SiM1DJ0NWGHFQScigGZd2OtO03BBxSXfQ0mmn5mx1pgjUIA5pMkmlKmlAA61IyKQOFyozTl3bfSn&#10;O5A4GaAxI54oAPrR0HApetJ3oATJNLijFKcYzTEAX1oUgHJNJnIo4IxSC9tQeQZ46VmzI24svrVy&#10;XCLx1qEOCNprW1oNkQ3bK6k9CafimyIQ/HFOz8orI0AjFNLGnYJ6nijAAoAbgmnBfWjNNL8YpgPw&#10;O9IXVaj+ZjTlgOeaAE83PQUoDNyakESrQXC8CgBAnrRkLSbiT7Uhx3NAC+YewppDN3oyBRuPpQAo&#10;TFIcUc0u3vQAAijg0EYNHBpAJR1paKADtTSKcTR16UAIRxR0pRzSHFAAeaBjFKMdaQmgBPpU9vgN&#10;UAIJzUydRQBoj7tJjFImdozQetAgoOKPekoGIevFBHNLmkznpQAYoxS8AZxSE5FMBKO9KBig80AF&#10;AGKAB60uBSAKUAc03NL0HvQAmaUGkwKXAoAN1GQaMCj6UAL1pvPalHvS5xQAmPWnbflzkUmc0maA&#10;A0uD17Uhx2pQMigAp6gUwU4cmgCZcVmauMYxWmgrN1cDimBiRH56vJyKoQ/fNX4+lUQx4qUUwCpE&#10;FBI8VIvSmAU4GkA6l6c0CigBKOaXFJigAoooxQAUUtGKACjmjFLQIQ5opcGjFAxKKdikxQAYpQKB&#10;TgOaAHCnDmmjJpwpFIkBpaaKM0ihxIpM00mms2KBj885pM1EZMU0yDNAE+6jdUHmUeZx1oAsZozU&#10;Akpd4NICbdzRuqHeKC+KAJd1G6od+KQy+9MCYtik3+9VzIKb5wHegCyXwKTdVVpwO9MNwB3oAu76&#10;N9UftI9aQXI9aANAPTt1UVnB6Gp0kyKAJ80buKjzQW4oAGcCoJJcCkkkxWZdXWwHmkBae5ANQtdg&#10;Vz9zqgQ43Vnvq/P3qAOu+2D1oF2PWuQGqk/xVMupn+9QB1RuxTPtY9a5o6l/tUw6ifWgDpWvB603&#10;7YAOTXNfbz601r5iOtAHRtfjPWmtfKB1rnDdn1qNrtvWgDoHvx61Wk1HA61iPctjrVWS5YjrQBtS&#10;amP71VJNT/2qx2mY96gaRsUwNR9WwfvVJDqpLfernnLE1PBuzSA7awvSxHNdDby7hXFaaWBWurs2&#10;JAoA1g2RTJDxSKTihzxQBkX5Ow1wuuM3zc13V8Mqa4vWIt27igDz2+Llzz3qgEYtk1v3lr8x4qr9&#10;l56UwKMcbE1fijPFSx22OcVbit/agCNIyMVbjjqZLc4HFWUt8jpSAriP0pfLOKvLbnHSpRbEjpQB&#10;kNDmoXtzW8LMntS/YSe1MDmzaE9qQ2ZBrpf7P4+7Sf2ec9KQHOrZH0qZLLjpXRDTvapk04n+GgDn&#10;4rI7ulbFlZEEcVpw6aM8rWlb2GCOKAJNPtyoFdBbpgCqttb7QOK04o8CgCQDgU11yKmC0MvFAGTc&#10;QE544rGubTdniunkj3AiqUlqD0FAHKvY/NnFKtlz0roDZ89KUWgHamBiCz9BUgsvatkWvtUgth6U&#10;AYy2mO1Sra47Vqi3A7U4QD0oAzktsdqsJb+1Xlh46U9YcdqAKS2/tTvs/tV8RineXQBn/Z/al+zj&#10;0q+IxR5ftQBnC39qX7P7VoeXzS+X7UAUBb+1PFvntV3y6UR0gKqwgdqspHx0p4SpVXApgIq0/FKB&#10;TsCgCMjIqF0q0RUbLmgDNmh3A5FZs1qDnit10zVZ4c0DOeksgf4aiNiP7tb7Q+1MMA9KQjC+wj0p&#10;RZD+7W15A9KPs+O1AzHFiPSl+xD+7Wx5AxR5A9KBGR9jH92l+xD0rX8gelO8kelMDH+xAdqT7GPS&#10;tnyfak8gelAGMbIf3ab9j/2a2jCMdKTyPagDF+xj+7SfYwO1bX2celHkD0oAxfsI9KT7CPStryPa&#10;jyc9qAMX7EPSnrZY7VriDjpSiD2oAoQ2gz0rSgt9uOKfHDg1bjjpACR1KFpyrinhaAImTiq0sWav&#10;FajdKYGJc2oYkYrNlshzxXSSRA9qqvBQBzjWA/u0z7CP7tdA1vntTDbj0oAxBYD+7ThYj+7Wz9nH&#10;pSiD2oAyPsQx92gWXtWyIPal8gUAY/2IelL9jH92tjyPajyKAMcWftSfYx/drZ8j2oMAoAxDZ89K&#10;jayB7VvGAelNNuPSgDBNgP7tNNkP7tbzW4x0phtx6UAYDWIz0oFgP7tb32YelL9mA6CgDHisRn7t&#10;advbYxxVpLerUUIFACwxbRVpVoRB6VMF4oAhZOKpXEOR0rTK1DJHmgDl7yz3Z4rFn0/J6V2k0Gc8&#10;VnyWgPagDjZNOyfu1XbTD6V2DWQz0qJ7IelAHHtpx9KYdPIHSuuNiM9KjawGelAHJ/YPakNljtXV&#10;GwHpTGsB/doA5VrI+lQtZtjGK6w6f7VE2njptoA5JrP2qCSzyOldc2n4/hqBtO9qAONksTnpUD2X&#10;yniuyl072qs2ncY20AcRJYkk8VA1iR2rspNMIz8tQNppP8NAHJizIPStCytjuXitk6Z/s1btdNIY&#10;fLQBd0e3I28V29hHhV4rD0yy244rqbSLao4oAtxLwKdKvympY14pZE4xQBzuooSDiuO1GEkniu/v&#10;INwPFc3e2RYt8tAHCz2xyeKptanPSutm085PFVG085+7SA5z7KR2pVtj6V0B04/3aPsB/u0wMNbc&#10;+lTpb+1bAsDjpzUqWB9KAMdYfapPIzjitlbDPanrp/8As0AYwg46U77MSK2xp/8As1Mun4HSgDnW&#10;tT6Uw2jCumOnn+7QNP8AagDm/shx0prWftXT/wBn/wCzSHTs/wANAHLGyz2pRp57LXUjTRu+7U8e&#10;mA8baAOWi09s521pW2nHj5a3000A9KvQWAHagDMtLADHy1u2toFwcVNDaAY4rQihwKAHQRAAVcRa&#10;bEmKsBaYCAUMKfTTVIhkRFJ0pzU01oiGIKcKQGimId1paaKdSGFFHejFAC96UCkpwpDJFp4qNTUo&#10;qGUhw6UHpQOlFQUMPNQydDUx6VDJ0pgZl10NJpsgywHWluj1pNOxuamETT3Gjk0DNOqRiDGKMd6U&#10;kYpuTjigB2RSZ547UBSeTS4C0xCcn2o20E5pc0hhtGOajZgBgU9jharyHCmqirmVRv4UQSMWbGeK&#10;b0OaNwA9aRctzVVH9k0SsrCSMWA9qRGyOlOBVTg9KDjPA61AxeB3pM+gpNpNPAwOaAGkFuKURigk&#10;ZpC/pQBIdqimGbsBUZO7rThigA3M3U0dKOlBoAQkntS7CR604DA5o30AKExQdoFIcnnNJjPegBcg&#10;0hJPajIHSjdQApxTTTs5pDnNIBKKXNGQaYCYpScUZFIT2pALmjim8etFAC96UAU3BzmlGSaAFAyc&#10;VKi80xRmpYxuOBQBdQfIKQ+lOBwoFJwaYhn1oPvS5pKQw6UvSkOPWjvmgAApcehoJzSUxBgmjGOK&#10;XNGRnNACcZopTzRQMBjNKaTPegnP1oATHvSmkpwAxQA3mgk4p2MUDmgBuTRmnbeaAhNIBPpSU7GK&#10;QUwFHFGc0hoAxyaAFpy59aYDmnqaAJVNZ+rdBmtBDz61n6sMoDQBhQgbzj1q/FWfD/rPxrRj6VRD&#10;JlFSAU1RxUoHFAhQOKXFKBTsUgIyG7U3c4NTYpcUBYjDE9RTgKdjilxQFhuKWlxS4oAbRTsc0uKA&#10;GYoxzT8YoAoCw3HNGKfikxQAmOKMU6lxQAzFOxS4opAJzThQBxS0FIXNITQaYx4pDBmqF5MUyV8V&#10;RmuMZ5oGWXnx3qBroDPNZst371Tkuie9AG6LwetSLcg9651bg+pqzHMfWgDbE9O8/FZaynHWnCU5&#10;60gNIT570ed71n+ZSGQ0wL5n560w3OD1qiZTjrUTOfWgC+1z3zUDXnvVB5DjrVV5SO5oA03vcd6g&#10;e+96zWlJ71A8hz1NAGo2oYPWm/2jz1rFd2J6mkVj6mgDp4LzcRzWrBPurlLNjuHJroLRsqKANZWz&#10;QzcVHHnFOJoArTtgGud1OUhTiuguOhrndSTINIDkb6dt3es7zmJ71p3kB3VREBB6UwFjkbNWlkbH&#10;eokhxVhU46UgDzDQHNO8rNOWIigBV96eKcEwKcFoAZikIqXZRtzTArvmoWHFWzEajeE0gKRXmmsl&#10;W/K9qTyfamBTEWT0q1DBz0qdLbnpVuG3welIC1YR4xxXS2gOBWRaQYxW9bR4AoAuIOBSMMipEHFD&#10;LQBlXiZU1ympQFieK7WePINYt3abs8UAcBc2ZJPFVfsJz92uym07JPFQf2cM9KYHNx2J7rVuOw/2&#10;a349PA7VZSwwelIZhJYn+7VmOyI7VupZD0qZbPHamIxVsuOlTLZe1ba2ntUq2oHagDFWw9qeLHHa&#10;twW/tS/Z/akBiixBHSnCwHpW0Lf2pfI9qAMcWQ9KmWzx2rVWAelPEXtTAz0tcHpVqOD2q0sPNTJF&#10;ikAyKLFWkTAoValVaYABQRmn4oxSAhZKiaOrRHFMZRTApGLmjyqtlKTbg0AVhFxSiOrASjZQBB5f&#10;tSiMVOFpQtAEISnBKlC0u2gCMJShak280AUARhaNlS4pcUgIdlLtqTHNLigCPZRtqTFLtoAZt5pw&#10;HtTgKXbxQAlLilAoxQA2kIzT6QjimBCy1EyZ7VZK0wigCoUpvl1aK0hSgZV8ujy6s7KNgoAq+XTh&#10;GMVY2UbOKBFfy6Xy6n2cdKNtAEHl47UeWM1PtpdgoAreXz0oMXNWdtBWgCr5dHl1Z2Um32oAreWK&#10;PKqyU4o2UAVTHg0oj5zVnZRsoAiRMGp1SlVKkC80AIFxTsUoFLigBuKay1JikxQBXZKhMdXCuajK&#10;UgKZjppi46Vb8sUmygCr5XtSiKrIT2o2c0wK/l5o8sCrOykKUAV/LpfLqwEo2c0AV/LpPLq1spCl&#10;AFUx00x1aKUbKAKnl0hiFWylGz2oAp+X7UCKrZSk20AQLHg1OiU4IKlUUACrxTlHFOApwFADCKYy&#10;mp8U0igCm6VWeKtBlqFkoAz2hzUZgrQMdN8v2pAZ5tx6U021aBioMVAGabYelIbUelaXl0eX7UwM&#10;o2g64qNrUHtWx5NN8kelAGK1mPSo2sR6VtmD2pDAMdKAOfex9qgNgMdK6JrcY6VH9n9qAOafTge1&#10;Qtpgz0rqDbD0phteelAHMjTOelWYNNAI+Wt37KPSpo7celAFS1tNuOK1oYQMUsUIHaraJigBETil&#10;KZqYLxS7aAM+aHNZlxaZ7V0Dx1WkhHpQBy8thk9KgOm98V1DWwPaomth6UAcz/Z3tSf2eP7tdJ9l&#10;9qT7KPSkBzo072p66eOmK6AWo9KUW49KYGEungdqkWxwfu1ti2A7U4W/tQIxRZD0qQWQ9K2PIHpS&#10;iDtigZkCyGOlL9jHpWwYRR5PtQBj/Yx6Cl+xj0rW8n2pfJHpQBkiyHpUi2YB6VpeV7U4Re1AGets&#10;B2qwluB2q0IeelSrH7UAQJEPSrCx4p6x1Iq80wBV4p4FKBTsUAJimsMnNSYphpohkLCozUrUwitE&#10;QNxzS4pRRVAA4pcUYpaQB0o60tIeKQB3p1N7Uo4oGSLUgqNakHSoZSHUZ5ooqShpqCToanNQSUID&#10;NuuhpNNxubmluuhpNOQbic0wiam4DijBPSgYXrQWOeBUgKFx1o3AdKTDHqaNlAw3MeKNmTyaUsAO&#10;nNN3HNADsACgcZppJNOAJoAY7ZNVJiWOKsyEKDVAsSa1horsyh7zbFwBRn0oCMeaeAFHvWe+pqM8&#10;stTlwo5oZ/SmcmgBzSYHSmklqULml24oAaTkUgjJp4HOaUkAUANEYxSkAUvPSkoATFLig4/GkbNA&#10;C5puaADT+O4oAZyadihnA4FNJLdKAHbQTQMU0A0oU+tACc0vekyaXNIANAFJmgk0wA5pQOOaTNKB&#10;mkAmM9KVVzxT1XvT+ByKYDfLApQoHFLtbGcZFKI3POKAEwScCrMcaoM96SNAtS4GMikIKQ89KM0U&#10;AH4UcH60HpmjHrQMTijGKdjFIcUAJil7daM9ulBzigAxSYpR0o70wE46UdKXGKOopAITRSkUY4pg&#10;JRml6daCKQC5ozSc0Y9aAFo3elNzg9aXPNAATS9qOetJmmADp70daUDPNLigBOBTwMdTTaQcmgCd&#10;OlUNVGUFX4+KpapnywaAMCJcSGtGIcVnRH96frWjF0pkMsJUoFMWpBQA4CnYoApRQAYpcUuKUCgB&#10;oFGKdilFADcetGKdjmjFIBoFLj2pRS0wExzRil70ppANxxRjNOoxxQA3FGKd0oHrQAmKTFO60Y5o&#10;GIKWjHFLQA01E/SpW5qJ+hpDKNw3BrHuXbJrZnXg1k3EeSeKBmZIST1qPaTVh0welNCmkA1Eqygx&#10;SIlTItMCRBxTtuKAvFPFAAAaCM08A07FICAqajZeKskZppWgCk6HBqq6da0nSq0iUwM9kqJkz9av&#10;OnXiojF3pDKJiOeacsfNWGTJ6UoTmmIkt15xW5aDAFZUCHPTmti1UgCkBoJ0p+OKbGOKkxQBUnAI&#10;rEvY8g8V0Mig1mXUOQaAOQu4PmNUvs/NdFc2pz0qm1qc9KYGWIPaniH2rSFqfSni1PpSAzRDxThF&#10;7VpC19qeLX2oAzPKpwi9q1Ba+1KLQntQBmiGl8itQWntT/svHSgDHNuaQ2xI6VtC19qUWnPSmBif&#10;ZM9qcLM+lbYtOelSLaD0oAxlsz6VchtMY4rRW2HpVhIAO1AFe3tsY4rUhjwBSRRAVaRAKAFVaVlp&#10;4XvS7aQFV4+KqSwZzxWoy/LUDpntQBiyWgz0qI2Y9K2Gi9qb5Q9KAMtbQAdKlW2GOlX/ACvanLFQ&#10;BSWAelTCAY6VaEYFPCe1AFUQ+1PEQqyE9qdsoArCOneVVgLS7eOlAFcRj0o8selWNvFG2gCAIB2p&#10;wT2qbbS7KAI1TmnhakC0oWgBFFSUBacBTATFGKcKO9ADSKaVFPx3oxmgCMjNJtqXApCOKAGbaTFS&#10;YpMUANA9qMU/FGKAGgUuKdilxQAylxSkUYoATFGKcRRjFACYFAFKBS9aQDcUYp2OKO1ACYxRS4pc&#10;UAIKKUUd6AExRS0cdKYDMU0ipcUhFAERFJtqQikxQMYRSbakK0EUgI9tLinkUYzQIj20bakxzRig&#10;ZHgdKXFPxxRimIZikxmpMUAUAR4o21JiikBHt5oxT8UYpgM20baftoxQAgAp4FJjmngUAIBRiloo&#10;AKTFLQaQDdtMK4qXrTSKAIiKTbipdtJigCPbRtqXFGKAI8e1G2n4owaYEe2l20/bS4oAj20Fafij&#10;HNAEe2jZUmKMc0AQ7PWgrUuKNuRmgCHbRs5qXFGKAIwtPUUoWnAdqAAClA9qWlpAJikIpxoIpgQs&#10;tMK4qYjNNIoAgKc0m2piKTFICEpSbam20bcUAQ7aNlTbaNtMCApQUqbbRtoArmPik8virJWk28UA&#10;VDH7U1ovareymlKAKhiz2pDF7Vb8ujZ2oAqeV7VIsQ9KmCU8JQA1I6lVcUoWpAKAEA4o208DmjBz&#10;QAwrTGUGpsU0rQBWMdMMdWitNKUAVjH7U3yhmre2kKDFICt5dHle1WdnoKAlMCAR8Uvld6n2dqXF&#10;AFfyxilEYqfaKXbxQBB5Y9KTZirG2kK0AVZMRoWboKEw6hl6GrBTPB6UixheAMCgCPZmnbOKk20u&#10;KAIgtPC0/bTgOKAGgU7FKFpwGKAEApaWlpgNNNYU/p0pjU0SyFhTKkPWmHrWiIY2lHSilpiCijFL&#10;j0pAJ1o70tGKACgdaKXvQMevFSjpUS1IKhloeMCg80nWipGNNQydKmbrUMlAGbddDTdNH7w0+66H&#10;FR6cT5ppgjVxzSk44pMHNBU4JA5qRi5oyOopiEsvzDBpQCTQAYpetHHejODxTELgZ5p2fl9qZtLU&#10;/hR1yaA2VyrKuR9agKqBT7mbD4BquCzVctIpEwVokhcdqZktQFpenFQWNK45NOHvQFwaXIoEITRm&#10;ilABoGJmg07aPWk4AoATJPajHHNKTxRnNACYoz60nJNKFxQAmSTxRg96dwOaTdk0AIEA5pwAppY5&#10;ozQA4sKTOaTFGOaAEpc00mlClqQCbuwpwBY9KeqDvT8elMBnlDHNO2gdKcqM3aniBj14FAhioXOF&#10;qZIAOvJp4UIMLTgaBgQMY7U0YNKctSY4pAAxmlzj6UbaVlwKABelLikBwOKM0AGaTmlozjrQIO3v&#10;SYH407jFJnNAxMetL3pufmxS80xDsikOcmo2z2pVznNIY4bj16UvalzRQAKcdaTvQaSgBc0ZFGOK&#10;BxQAZ4oHNBpc460AJt55oxSkg+1LxQA0cdKXFJvUd6TzVPQimA/OKTNA5oxQAdaevSmgU4DPPagC&#10;VMk1R1X/AFQq6h9Kp6nzDmhAc9EP3hz61pRVnRcSGtKKmSyylSrUadqlFAh4FOApop4oGFLR2pRQ&#10;AAUY5pfpRikITHNLRS0DEopaKAExS0YpRQAmKKDS0AJilxRRQAUlL3ooAOtJS0UgGnn60x1yKk70&#10;080DKcqZzxWfcR+1a7rVaSLPagZgPEdx4pvle1a0luPSo/I9qAKKRkVKqc1aEFPENICuF9qesfep&#10;xDUgjwKAK4T2oK+1WPLoMftQBV200g+lW/KppioApstQtHntWiYab5HtTAzTDntTTBx0rU8j2pPI&#10;9qAMg259KVbbPatX7P7Uq2+O1AFSG3xWlBFgUqQ8dKsxpgUAKiU/bxTlFOxQMgZOKqyRdc1fK5qJ&#10;0oEY8ttk9Krm0HpW08ee1RmEUgMkWo9KX7KPStPyval8r2oAzRaj0pfsvNaQi9qXy/agDPFvThb1&#10;fEeKPLzQBSEApfI9quiL2pfL9qYFIQ47U7yvarewdKXZzSAqCGnLFVoJS7KAK4iGakWPFS7acFpg&#10;NRPaplSlUU8CgAA44oAp2KMGgBpGRUbLU+KaRSArFOaTZVgrTdtAEOzil2CpdvNLigCLZntTgmKk&#10;xS4oAYFpdtPxS4xQBHto21JijFADNtIFqXFJigCPFOAp2OKAKYCYpwGKMU4UAAoopwFIBtLilxRT&#10;ASjFLQOtADMUYNO6GjHNACYoxS0tACUAUuOaKAEwKO1LiigBAKWiikAmKOlLRQAYxRijFFABRijG&#10;KWgAooxzS0AJRijHNLQAnNJS0UAJgijFLSUAIRRil7UUANpccUpFFACUmKdil6UDGYpcUuKMcUCG&#10;0EU7FGKAG49qMU6kpgJijHFO7UmKAExxRinUY4oAbijFLR1oAMUUuKKACijNFIAoxRR0oAKTvS0Y&#10;oATFIRzTqKAG0U6jBFADcUYpaKAExRg4p1FMBuKO9LzmigBpFGKdRSAbjNGKdRigBu2kK07FLjNM&#10;BoFLigilxxQAYpelJilFABSEZpaO1IBuKaRT6TFMCPbQVzT8cUYoAjxRt4p9GPyoAZjilwKdS4oA&#10;jxS7eKfikoAjxSFakxSEUAR7aQrUmKMUARYo21LikxQBGF5pQuafinAcUANA4p4FAFPA4oAbjmlx&#10;S4ooASkxzTqCO9AEZGaTFPNJQAzFBFPxRigBgGKMc0/FAFADMZpdvFOIoI5oAbtpcU7FGOKAGY5o&#10;Ip+OaCOKAI8cUYGKfSYoAZilxTsc0UAJilAoxSjpQAUooxS4oAKKUUp6UwGnpTGFPINIaaJZCwqP&#10;HOKlbFMNWiGMxS4paMc0wExR0paX60ANpcUUuKAEwKcB70lGKQxwqQUwCpB0qWUhRS0goqRiNUEl&#10;Tk1BJQBnXXQ1Hpx/empLroaj004mPHNMEa30pdxxxSZoL8YFIBFI70M3oKQITUioF60ARhS1P2hc&#10;UjSAdBmkyT1oAUsM4psgOKeoxzUch+8fahK7JqO0Si6guTQKDnJoIxVzfvWK2Vg69KXA70mT2oxn&#10;rUDAtk4pNppcc0HnrQAcClzRwKTBPNACUYpTikGTxQAUdDSkYpDz2oAXgU0nvS4zShR3pAMJ3UBD&#10;z6U7gHil5PSmA0KAKUAmlAx1ozzQAYozg8UmaYQ7HanU0APVO5FSCpETeeelWFjUDgUgK6xluvAq&#10;YIF7U7HOKUCmAYx0oycUhJpaAEGSKUcZ5pM+lKKAFBo70nvQDzQAveg4NAIpvekApIAxSA0vFGM0&#10;wDgUmM80oHNLjtmkITAo/DijIApNx/CgBe/SgmjFLjjNMBrMFBJFNjk3E8Yp7KGGDSKiqOKBi5ya&#10;U80mKUUAJR9KdgCkyBQAnPTtRzS5zTWfAwKAFzRkVASzZGabsYfxGgCySM1C7knA4FN3OO9CsG60&#10;gIzGXOWJx6ZoEYXoTUrSqDgDNNeZAuSKYD4mIIBqx71UicOoI71cAwKBCZoz2oPFHWgZLH1qrqZx&#10;BxVpMdqqapnyaARz8X+tPPetKEcCsyLPmn61pxUyS0tSrUaVKM0APWnDikFKOtIB1LSCloABS0UY&#10;4oAKO9FFABR1FFLQAUUdqO9ABRijNLQAnailooAAKKKMUAJRS0UhiGkxxTqMUARkVEyZqwRTStAy&#10;q0YpvlD0q0V5pCopAVfKHpSiP2qxto20AQhB6UuwVLto20ARbOKNlTbaNtAEGzmjy+an20pWgCt5&#10;dJ5Y9Ks7aTbTAr7AO1Hl1Y2Uu0YpAVvLHpSiOp9vtS7aYEapUirS7cGnUAAFLilFLxigBhFNK+1S&#10;mmkcUAQMntTClWDnNN20gIdgo2VLijFAEOzFLsqXFG32oAiC0uypNtKBQBFtpdtSbaMCgCPbRt9q&#10;lxSYoAYFoC4p+2lApgM20oFPxS45oAQLTgKUCnYpAIKWjFHSgBMUhFPoxQBGVoIp1GKAGYzS4zTs&#10;UoFADQOaXFLRigBMUYp2KBQAmKMUpooATFNp+DSUAJRS4xSgUAJSjij60uKAAUUUCmAZox3paKAE&#10;ox3paMUAJiilooATqaMUUtACUY4pTRQAmCaMUuKKQCGjFLR3oASloo70AFL9KTHFHQUALRSUUAFF&#10;FFABRk0UGgAooowc0AFJilooAQUAGlzR2oAO1JRS9qAEo5xS0UAJ25opcZpelADaKU0d6YCUexpT&#10;RikAho7U7tSUwEFFLSdaACjFLxRQAlFLRigBAKXFFA6YpABoxRRQAUd6KOtABSUtHagBMUHpS44p&#10;MUwCjFLgYpMcUAFFFLigBMUDqaWkpAFGKKXFACUuKSloATvR9KKKYBRRzS0AJRmndqQigBOaKXNA&#10;oATiiiigBKQCnGjqKAG4op3aigBvBoIp2OaKAG4oxS0UgG4zRinYoxTAZSYp+KMUAMxR+FPI5pMU&#10;ANxSgYpcU7FADcUuKUUuKAEopaKAExRR3oNADSKOMUtL0oAaKKU0YyKAExSYpwBzSgUAN60YNKRz&#10;RzQAgFLjilxmjFACHNIadSYoAaaCKdiigBuM0YpelFACAUYpaMUAGMijpS0ZpgHeijrS9qBCE801&#10;qdTSKYMjb3plPamGqRAlGKWjvTEJRS0cUAJ2paU0lIYnelopaAFp46UwU8UmUh1LnimilqRjTUMn&#10;SpWqFzxQBn3OMHJqKw/1hIqW5HBqLTsCY80wRrKpPWnhFUZqNpegHWkAdjyaQDzLgYFNJZhzTgoF&#10;KeRxQAgUCk+lKQAM55oz6UAKF9TTJcAEAdqeFJpJFwPwpx3JqK8TOAOeaXig/eNANOW7ZYufypOB&#10;SAeppSRnipEH0pM0mOevFBwKBi5zwKME0hb060c0AHAo5oxijdQAYpRgdaMjFJjdQApam7jTiB0F&#10;GMZoAQClyAKTJpMZ60ABOaAuaftGOtJQAoAqNg4lBj6+9PJ4prFuCvWgDRC08HFLTSaAEzmgjA4p&#10;cZpMe9IBMnvS8UUcYpgAwM0AijjGKTjNAC7uaD1pBS9sUAHfilI20g5P0oPXrQAcGg9OKAAKM5NA&#10;B0pM0p5NGaQCYJoxilyQKO3NMQhalDUlL2oARm4oGTSZGaA2TSGO2nHWjkGjPNLnNMBMZOaTHNOz&#10;R1570gEYYGc1ETUxXioZiUXPpTAaWC96QSDvVQzAnLHmkNwq980gLjOpFQzMVUY61X3vKRtBxVkR&#10;synd1oArfakUYY4qJrkTHC5Ip8lr5h6U6O2MPPFGoFuxjbcC3TsKvsOarW+7IyMVaYUAM6UoxQck&#10;UdKAJEqvqQzBVhMDrUF+AbcmmgOcjH70/WtGGs5f9aa0YelMlltKmFQpUyjmgB4p3aminikAo6Ut&#10;J1paACil60UAHaiikoAWiiigAoopaAEozRSHg5pAOo6UA5opgFFFHNIAFHNLR1FAwFFFL1oGJTcc&#10;0/FIaQDDRinYoxQAzFGKdilAzQAzFLtpxGKO1ADcUYp3FGOKAG0AU7FGKAGbaMU80UBcbikxT6MU&#10;wGYFLjmlxS4oAbinY4pcUuKAEApelLRSAb1pMetOpCKAGEcU3FSYpCOaAGYoxTsUdaAGgUAc07FB&#10;FAxuKXFLilxQIbiginYHWjHNADaMU6l/CgBoGKMU4Cg0AJg5oxzTqMUAGM0oHNA5NLQAmKXFFFAB&#10;2oxS0negBKCKUiigBtLilpc0ANxS+1LSUAHGKMc0Y4pcUAIaMUtGKAEoxSmigBKKMdaKACilooAS&#10;looxTAKKOtH0oAKKTmloAO9HeiigApKXpQaQAKM0UdjTAXNJRRSAKKOlFABR2ooFABRS0lABRRS0&#10;AJ3oozR3oAKOtFFABR3oooAM0Cg0mOaAFooo70DCiigUCCilpCKADpRR1paAEopaTvQApopM5ozQ&#10;AtHakpRQAho4oo70wDg0UvSkFIAooopgGaKKKACjvS496SkAUtJRQMKMYoopgFFFBpAGaKKWgQlF&#10;GKKADtRS0YoATpSik70UALSUtBoAKTHNLSUwFpKWigBKKKKAFpKKKACjrSZpaAE9aO9L3xSUALij&#10;PFFHFABSUuKMUgEopcUYpgJ9aMelFH0oAMH1pMdqWjFIBMUYpcc0CmAlGKWjFAB0oo70poASgUUU&#10;ABox6UYooASilpKADtQKUUd6AEHSgil4ooATFHenUlABijGaKKAAD3pDS0daAEopaKAGkUUuOKMU&#10;AJS9qMYooAKSlo70wACiiigBKaacabQJjD70winmm5q0SNxQKWimIMcUYoFApAAoxS4ooHYTml9q&#10;KKAFxinDimZxSg0hj6O9J3p1SMYRUUnFTMcVBIMigDPuuhqvYKWmNT3PQ1Hp2POamCNVVCinjpTc&#10;U70pAIODS9acQKaTQAYoOO1IeTS4FAAMg0yYkg4qRaguHIQ46VUPiJnskVhgZzTCeOKUDNAGKkti&#10;Ad6KDil470AIc0mMmnA8UnAoAMYoJpOWpQAOtACYzRjApSfSk60gAUUvSkpgKKODQeOlJ1oAUHAo&#10;PNJ2pBx1oAcp4oxzSZzwKBnNACkgUhBPTpSke1KDgUAaOaTApCaM0gFzimk0h60ppgBNFLimkGgB&#10;Ccd6AeajOQaVG+bFICUGlGCcmlPSm96YC4Jpe1C89aD6CgBDRRRQAZ5o6mkJFKMYyaAFHTmjOeKQ&#10;mkHXmgBcUc0uRRn0oEMKj1pQBSOm4elCKVHNAx560dKOtJ1oAXIo3Y7Um3NAUDnPSkA4e9QzjKVK&#10;OtNfkYpgZckYY8ChIWHRQa0PJB9qtwGCFeYw7epoAy0Zl4K1biUEfNxT5yHbdgD6VFuKkCgCTyVN&#10;K6xhAAgyO/rTTJTS+aAHKMAGpc1EoPU0/JxSAXNBz603P508dKAHKKg1HP2c1ZTFQagP9H4poDmY&#10;j++P1rUh6Cs1QBMfrWlB0pkltKnWoU6VMtIB44p4popR1oAWl4opaACjNJS9qACjiiigA74ooooG&#10;LRRRQIKTFLRSAjBIbGOKk7UhGaKYC0d6KBSAWlFNpelAxaWilpDG0GlooAQ0nal70UAJRiiloASi&#10;ilxmgBKDS0UAJRTuDSUAJijFO6UnegBMUYowaWmAlGKKXNIAxRiilFMAxRig0dqADoaTrS0UgGmk&#10;706koAQ0YpcUUAJjFGKWigBKMYpcc0vfFACUYpcUY4oAbilpcUtACcYpMZNLijtQAY7UYpQKKADF&#10;GDS0c5oAMZooozQAnOKUUUUABpKWjtQACjFFGeKACilpKACjvRQaBhRRRQIKKKMYoAKBQaOlAAel&#10;GaSloAKOtHtR3oADRR1ooAKKKO9ACUtFGOaYBRRRQAUGjtRSAKKPpRQAc0UUUAHelpKKAF70lFGa&#10;AClpBS9qAEoooNABRRmigAo70dKKAFpKKKAClpKKACiiigAo5NFFAC0UnajNABS0g9KKAFoHFHai&#10;gApO1LSUwA0dKWk5zSAXrRnmkzRQAppM0UUAFFFFABRRiigAFFFLimAlFKKQ0DCiig0hBR2o7Zo6&#10;0AFFFFABmlo6Ume4oAKWijpQAlLRRTAKTNLRQAlKKKKAE70d6KMYoAKKKOlABRRQaACiiigAoFFF&#10;AC0lFKKAEopT1pKACigdKKACjrRRQAYoxS0lIApOtLRTAKB1oooAD1o60lKKADpRRRQAUUdqKADi&#10;kA5pRQaAEIFL3pKUUAGKTFLR3oAKTk0veigAIoxR2ooATFFLRQAlJS0UAJR7U7FJTATFLRSGgBcU&#10;lL2pCaBCGkNLSUIBh6UztTzTTVIQmKSlxmimITFLjNGaDQFhBx1OaWkFLmgYdqSlNJ+FAAKcKSik&#10;CHilPNIKUUhjSOKhep2qGShAZ10ODioNPH781Pcng1BYH9+eKGC3NocCjNNAzTsAUgDmjjNBfNIA&#10;TQMcSAKaSaKUe9AhyL61VujwatKcGqt790kVUPiJnvErg4HFJk5oXlaXFQWIRkUmO1OyKSmA3aac&#10;uADmkJPSkxQAu4Ck5Y+1LtFGABQAZC+9Gc0YyaOlAMKSjOe1IAaAHZFHX6UoTjml4FAhAvFNYYNO&#10;3Z6cU2RjtzQMcAMelJn0pFYMKXgUAG7FIeaMUcigDRzmjFJigE+lAB0peKCOM0DpQAdKM4pD0qMh&#10;gfagCOaX58CmJ97HrT2TPJp8KDr3oAmXGMGg0cCloAQDikI96XNFAAKMZNKDSUALgU3vTuvWkxmg&#10;A6GkpcUH6c0AJj35oziilwDQAm+gHPWl2igDigQvakzij8aWgYcmjoeRQTSUABpp5p9Nxk0AN3Y4&#10;NG8etKUB60CMKM0ANyWNOCDGTTsUAHvQAnlrmlCqp6UcClHegAHWikFLSAPrRzRxQMUASIajvji2&#10;NSL1qO+H+immgOaU5mP1rSh6Cs1eJzWlD0FMlltKnWoU7VMKQEgpw9qYKcKAHd6KBRQAoopM0vag&#10;YdqKKOlAgFGaXtRQAYo6UUUAFFFFIAoo6UZoADRRnmlFAwoxRRQAtOHTNNHrSigApKdSd6QxKTFO&#10;pDQAmaWjtRQAUdKXpSdaAFo5oooATFLRS0CExRQaKBhSE0uKTFABQBS4pQaYCUUd6KAF6UhpaKAE&#10;opcUmKQBSGndsUmKAEopcUYoAQUUtFAwooo6UCDFHNFFAABRgUuKKAEopcc0YxQAUlLS0AJ3oooN&#10;ABnFFHWigAoozRQAZooooAKO1FFAB1ooFFAB3ooooADRRRmgAooo5NAAMUUYooAO1HSkpaACiiig&#10;AooooAKKKM0wDpR1oooAKKM0GkAc0UUYpgFGaDRSAKSlo70AFFFFAB3o7UdKB0oAMUUUUAFFFBpg&#10;HWiko6UgFoozRTAKKKKQAeKKD1ooAKWjikzQAUd6KKYBRnnGKXtSZpAFLR3ooAO9JRS0AFJS0Zpg&#10;IaKWkoAKKKKQBRRR0pgFHaigUAFFGMUcUAGKKXHFFIBKKKKYBRRRQAUUUUgFpB1o5ooADRRR60AL&#10;ikpaSmAvAoNGKTvQAueKO1J1ooAKDRR2oAKKO1FAC0lLSUAFFFFABRRmjNABRRR1oAKWkoxSAKKK&#10;MUwCiiigAooNAoAKKKKQAaSlopgJS0lKKACkJpaMCgAoo7UdqACjvRRjmgAooHWigAooooAKO9Ha&#10;jrQAlL2oozQAUUUZ4oAKSiigA5pKU0UAHSiiimAUUUUhCUmKXnNBpgJkUh60tITQAw9KbTmPFMNU&#10;hATSZFBpM0wsLmikzSZ4pjHZoFJxmjNILCk0maTNAwKLBYcKUGmZ5pw60DJAaWmCnVLADUMlSmoX&#10;oEZ9z901BYHExqe55BqvYY+0GgFubIPFOx600dqWkAvFGeaTB70YGeaAF6mg0cU189qAHqOajvB+&#10;7zThmm3X+ppx3FLVFIY28UlOA4pDSRTEBycUmDQeDnFANADsDHNITjpSFu1JjvQAucdaQHNITk04&#10;CgBMmgLnvSnAoJyOKAFwEPPWjeO3WmcmnAADmgAyTSEZo47UZJoABTsbhg0g460u6gCMo0R/2T3p&#10;wINODnoRkUmMc0AGaKKQ4NAGhQSKWkoAXtmjt70UmcUALUUjlegqTPqKTIJ5HFAEKkt94VMigLx0&#10;peMYApR7dKADg0oPakApcADrzQAUUbsCkBxQAUE+tKDmkx3xQAhoxxSkZo5zQADgUzfk0+mEBetA&#10;Dgc07pTFbPI6U7IzzzQIOvIoAJo3dqMmgYbcc0vFIenWlxx70AFJyaCMd6UDnmkAZNHNJ1NBPbFM&#10;BT0pAe1AFHSgBcYFBzijrSjGOtADGIUZqv8AaQDgCrJGeKZ5MYbJAoAcvzLmlzil6cAUYGM96ADN&#10;A4NJSikBIvrTLzm2NOU8028P+jnimgOZGfPNaMFZ3/Lc/WtGDpTRLLqelTKKhjqZaQDxThSCndKB&#10;i0tJSigAooooAWikpaBBRRRSGFFFBpgLSUUGgANFHaikAd6D7UUvvQACiiloAKWiikMWj2pKKACj&#10;NLSYpgJS96KBSAKKKO9AC0lLR2oATtRk0p5oFACUUtFACUGlopgIDRS4ooATvS45opO9AC4ooooA&#10;KKKKACiijtSAKKMUdqACjFGKOTQAmKXAoFFABRiiloAKSilzQAUlFKTQAlFLQaACkooxQAUUUvWg&#10;BKKDxRQAUUc0UAFFGKAKADpRRR3oAKKKKADtSCj2oPtQMWkoooELRSc0uKACikooAWikooAKWjFA&#10;pgFJ3paKADrSUtJQAtHUUdqQUgF5pKXtSUALijFFApgBoooFIA6Ud6OtFACUuKKKAAUUfSigApKX&#10;tRQMKSiimAUUUdqAFoo7UZoEBooozSGL3pKDQKBBRR3ozQAUUUUALR1NJS0AJ3ooopgFFFFABS0l&#10;FIAooOaKAEpc0d6DTAKQUtFABRxRmigAzilz602l60gCiiigBe1JRSZpgLmiiigBaKSjrSAKWkoz&#10;QAtFJRTABSnrSUtIBKXFJRzTAKKKKADtRRRQAdaKKPrQAUCgij2oAKKO9FABRS9qSgBaTNLSCgAN&#10;FFFABRRRQAGig0UAFFFFAB3pO9LSUALRQaKACiiigApO1FGaACilozQAUUUUAFFBNBoAO9FHfNFA&#10;CUd6WigApKWkoAWkozRQAUUUUAJ3pcUUZBoATnFFLRTEJSZ5p3ammgAprGlzTTQMaajJ7U4moyea&#10;tILCk03JNNJpN1VYdh4OOtG6o91Lu7UWHYfmjPpTN1Ju9KLBykmeaTNMzSE0WHykgNOVqh3ZpwbF&#10;Fg5SdTTxioVapA1Q0JofnNQydDTvMGcGmPyKRDKFz0qvYj/SasXXQ1XsG/0g0AtzYHIp2KbmlzxS&#10;AUmkyAOlGKKADGaXHFA4oPNADgOhqvdv8oFWVXFZ90+6XFNdxPdIb0FNJ9KMUAelIoM8c03IxxTi&#10;KOKAG0valxnvSYNACimknPFKQB3oFADevWnUE5NNB7UALn0pQM9aBRmgBQuKQ8UZzSYOcUAISTil&#10;Cd6d0FHNAAOKbyaXvRQAYpMU7tzRkUAXxSDvS9KTqKAFzxRjNR7TuqTkCkICKYVp/vSHnmmMBwKU&#10;UhpQc0ABo69aKUc0AIMUhpeh4pM0AKDj60ucg5/KmHk8UuDnmgB3agkCkoB5oACTxxTWTf7U4nAp&#10;pPGBQAqIEGKXFC5K4pelACdetKAKbSjNABS5pDSdKAFyB1pdw7VA7Ek0g4oAs5ppJpEOV5pxpCFB&#10;4ptL2o7UDA0mOaO9GOKYCg880pVScnrTGJHSoS0maALRPHFNyaQdKXFAAKXbRQTxQAqZ3Ul3lrdv&#10;pTlHNFyP3DD2oQHLdLg/WtKDoKoMMXBrQg5pksuJUwqFKnFIB4p1NFOHSgYtLSUtABQKWigAoFJj&#10;FLjikAH2ooopgLSUtFIAooooAKKKTNABRS0UAFLSUtACmjNJS0DDv7UUUtIBKXvR7UCgApDS0UAJ&#10;RS0UAFBoooAKBQKKYBS9uKTNFIBaSiimAUHij3ooAKOKO9BoABRRRQAZxRSUtABR7UUYpAAoNGKO&#10;9ABSUvejPNAC0lFL3oASlFJjFFACnpRSUZoAKKKKAFo56UlFABRRRQAdqKKKYBRS4pKQCmkoooAK&#10;KKKACig0UAJS0UYoASlopKACgdaKWgBKKKBTAKKKKAFpKWjoKQBRR0FFABRR0NFABRRRQAUYo6UU&#10;AHQUlBpaADFFFJQAtGKTpS0ABooIooAMUdKD0ooAKKKKYBRQOtGaACkpaKBh0FFHaikAdqKDRTEF&#10;FFFIYUUUUCA0dqKBQMKKKDQIM0tJjijjrTAKKBRSAKKM0UwCiiigAoxijHrRQAetFFFIA70UUUwC&#10;ikpetIAooo6UDCj60UGmIMUUc0UhhQKXFJ0oEHUUUZopgFAzR3ooAX1opO9FAB3opaSgBaSiikAU&#10;UdBRTAO9FFFAAD1ozQKO9ABzR05paTtQAd6KKKACloooAKQ+1FGKAFpKOhopALSYoooAKMcZoopg&#10;FFFFIAooopgFFJ3pc0AFFFJ2oAUHNFIKU0AFHFJilzQAUUUUAFFFFABRR3ooAKOlFFACUCgdaOtA&#10;B7UUYooAKKKKADrR0pKDQIWkoopgBPFGeaKTtQMQ1GTTiaYxpoaI2NRM1OdqgY1okaJA8mKTdUZb&#10;im76uxSiTbqXfUG6gvTsPlJt4pN3pUW7NG6iw+Ul3UZqLfS7uKLBykganBuahByKcDSaCxZU1MOl&#10;V0NTKazkjOSGupBzR/DzUvBFMbABqDJlG55BqpZjFzVqdwQap22RdChiW5uKMilPtSZ4p3akMAfW&#10;g802nYoEIM+lKMilPI460KOOaBji22MmststKSa03GIjWYPvtT+yT9pi0maMmkpFCjmk70tJQAhy&#10;OaXpQeBQOaADGTSdKcTikzzQAlA5HNLikIoAWgCjjFKBQAmBRmjPak96ADqaWk607PtQAnPWlWkH&#10;NHAoACc0nSl+lGKANDvRxQc02gBrbi3HSpO1MJxRkDvQIdnmgA0Ag0vWgYZAFNBOcYp3fmgn2oAT&#10;qadikBzRQAlLgAUdTRQAZpAOck0v1owMUAKaTmko5oAXGeSabwKUg4xnk0ipgYJoAUdOKXtQBilx&#10;QAmcmgClNJQAoxSMMigZ60uTQBUkkMZxjJqFZJWbpxViRMEk80IpYccCgCaJSVz3p/NCfKuM0hag&#10;Q4cdaNxJpuaOtAwNFGM0UAGaCBnNA4pcetACck0oOOgpKXPbvQAe5peMUmTjFLjigB6kCkuDmBsH&#10;tTSvHWkfaIGGcmgDmmz9pbJ71owdKoPj7SfrV+DpTEy6lTrUKc1MKQh4p1NFOHWgYopaQUtABS0U&#10;HikAUUUUwCjtRRmgBaO1JS4pAJS96SimAuaKSjvSAKKXpRQAUuKKDzQAdqKWkoGLS0naloASloo6&#10;UgCjBpKUGgAozSUtACd6WjtRQAUdqWkHSgAFL2pM9qKYBR0oooAKKM4pQaAEoopaAEoooNAAKKKK&#10;AFNJRRSAKKWkNMA5oo5xRQAd6O2aKMc0gDOaKKKYwFLmkopCFzSGiigApaSloAMc0ntRmigAx70d&#10;6WkoAWkpaBTAKSl70UgEooopgHejtRR1oAQUtJRQAd6O9Hfmg0AFFFL2oATtRRS0AJS0UUAFHaig&#10;UgClpKKYBRRRQAZoooNABiijnvRigAxS0lJSAWijHFHagAozRRTAKDRRSAKO1FFABQaXvSUwCiii&#10;gYUdqO9FAgFGaSlAoGFJiilxQAUUppBSEFFGOaKYwo6iiigAooopCCiijNMAo70v0pM0AFFAooAM&#10;UYxRR3oAB0o5opBQAtFFFACUGlooADQaKKQBRijHNA60AHeiiigAzRRRTABRmiigAxRRQDQAd6KK&#10;KACikp1ACZpaSjtSAKKWkpgFHelpDSAKWkopgFGaPrS0AFJRS0AJRS0lAB3oopaAEopaSgA60UtA&#10;pAFJS0lMBRxSGijmkAUUYo70wDFApcUlAAaOlFFAAfWjtRSUAFLnikpaACikpaACiiigAoozRQAU&#10;nelxiigApM0UtACUUoo7UAJQKBRQAUe9FHagQlGaKD0pjCikpaADOKaaWkNADTUL5xUxxUEhqkUi&#10;vI1V2bNSytiqzNW8UdMYgWo3VEWpA1XYvlJd3FJnmoy1GaLD5STNBamZ4pCaLBYfup26oc80obii&#10;w+Um3U9TmoM8inq1JolotJ9asJzVaOrKGspGM0S9BURbcSKlxkVFsK96yMGUbiLGaq23F1WhP901&#10;kTB1YshIYUErc6EcgU6qGmzSSwDzBz61f60hgTRR0pw5oEITigNxQOvNLxmkMVziFqyxyTWo/MLf&#10;Ss1MYNV9kS+JiYooPvS/SkMbS9PrQeBSDJNACHJPNLjFKeKQUAJRzxS4paAEGRQaKXvQAYoJwaTH&#10;NLtFACdeaBzQBScZoAXFGfWkFLjvQAgz2pcc80pPtSZ5oAUjB4pDQOtLQBod6Q0meaCM0CGseKiJ&#10;x1NPfgZqqxLn2oAtR89DmpgOKrWww9WXyBQAho6U1TmnGgYA0ueab0oJyeKAHHpSdKOKMUAJzTgM&#10;ik7UnI4oAU8CjnFFBoAaSaXORS9elA4NACKCByTSmjJpKAF7UUgpaAFzxSE0Z/GjGaAGMM8UnbFP&#10;25o2Y60ACE4pTjPNAxSnpQIMCkoxk0vAoGJ3p2fakFBPFACUDrSYNKKAFoA4zQaTNADiKATmkpR1&#10;zmgB2R3pJVUQsRjOKimnWMc9aqvekxMAhxjrQBkSY+1H61oQdqzN2+4LD1rTgHApiZdjqdeRUCVO&#10;vSkA8CnU0U4GgBaWkpaAFpKKWgA6UUnNFAC0lLmigAoNFFIAoopaYBRQKKQCUd6WigAooooAWlpK&#10;UdKACig0ZoGFLR2opAJil7UUn4UALQRzRRQAUA0UUAHeig+lHQUwCgUUtACHFFFHJoAKKKBQAUUU&#10;UAAHeiiigAooooABmiigUALSUUUgA0UUUAFAooFABRSmkoAKKKO9AB1opTRQAdqM0lHNABRjilHW&#10;kpgL0NFJzS0AJS0hooAOtGaKB1oAKKKOaACkzRS0gCijtR3oAKSlxSYyaYBQPWlxRQAlFFFAC0UU&#10;lAC0lL1o5NABRSc0tAAKKKKACijoKKAFpKKKACig+1J1oAXFHSg5ozSAKKO1ApgFFFFAB2oFFFAB&#10;RRS0AHSkoxQetABRRR1oAKO1FFACUvtR2oFAwoo6mlpAJS0lHSgQdDS4ozQaAEooooAWk4paSgAF&#10;LSUc0AFFFFMAPSiikoAWikFFAC+1AoooAKKMUZoAPpRR3ooAO9FHejvQAd6KKKAA0HpRRQAUc0Cg&#10;daADvS0lFAAaKKOtABRS0UAIaXrSUd6ACilpKAFpKKDQAdqKKWgApO1L3pBzxQAUUuKOlACUtJR7&#10;UABooxR1oAKXFJijNAC0Uc0lIAooopgFBoo6mgAoHNL3pBQAdKM0UtIBKKKKYBRRRQAd6M0GigAo&#10;zRRQAUnSlo60AGaTNLSUALRSUueaAEooooAWkNLSYoAUc0hoopgAoxzRxmkpAHQ0GlpKYBSHmloo&#10;ATFIaWkIoAYaryGrJqu44NVE0iUpTVRzVqbriqbmumJ1wQwmml6axpma0SNkiUPTg2agBp4NDQWJ&#10;s8UZqPJpRSsTYfmim5pC2BQFiUGnqearqxNTJSaJaLUfWrkdVIhVxBWEzmmSgcU1qcKa3ArJnOyn&#10;OeCKzZepxWjOeDWeh3SkUCW5paeCLfkVc7VFb/LEBipTikxhmijFHSgAo70Z4oAzQA9+YW+lZa9T&#10;Wo3+pP0rLXO5vrT6CW7FpCcdKUmkPNIYgyetLnFLyO9N69aAEJpaMcUuKAEzQaCMGigBOlKKO1FA&#10;C9KQk0daXbQAZNJjnNL0pDk0AGaUZNNOM0oNACZOaKXqaAOaADNLkUnFGcGgDQAGKMUUp44oAilB&#10;ZcCq4ierROKQHNABCmwZPWpGpBgUE4oERZfzOOlTGmgjrS5oGB5pcYFNzS0AJSjrQKUcCgBM0uKT&#10;vyKOpoATr06U6kxzQDQAuKTqaTk96XNIAIBOaDRmjqaYCc0ooowc0AHApRSUoHFAAeOlGaAKQigB&#10;wOBSHk80gzR15oEA5OKU8UA46UZOKBh2pQvekoNAARzikIpcUpIxigBMCjpRmg8mgA60dBxS9BS4&#10;NAFOQLnL0kpQwHAwMUzUCUAwM45rKk1GSVTGIzmjYBigCY49a04KzIQ2cvwa1IelMTLiVMvFRJ2q&#10;UUgJBS9qaOlOFACilpO9FAC0uRSdqKACiiigApaSlzxQAZ4o5NAooAWkoooAKWkpaQBRSUuaAAc0&#10;UZpaACgH1ooFAC0d6OaM0DFopO1LSAMUUUnegBaKKKACig0UAL1pCaKD0oAO9KOppo6UopgHajtR&#10;xRQAUUYoNABRS0lABRRRQAUUlLQAUuaTNFAABRS0nekAGgUUUAFFFFAC0lFFABS8UnaigBfeko6U&#10;UALRQKSgANFLSdqAF7UCikxTAO9FFHegBaSijtSABS0lFACUUtFABSUtFABSUUCmAtIKXij1oAKT&#10;tRQOKAFoooNABiikooAWiik70ALg0daKM0AA5oxRRQACg9KO9IaAFxxSUUUALRRRQAZoopKQC96B&#10;SUuaAA0tJS9KYBSEUZooAKKKSgBe9FFFAC9qSilzQAlFFAzQAuOaSlopAJjmloooAKSiigAoNAoo&#10;AKKSloAKKKMUwDrRRRQAZ4pKWigBO9LRRQAlAFLiigAFFHejHNAAetBoopAFFAopgFFFFIANFFHa&#10;mAUCiigAooNFABiignNHagAooFLQAUUlFAABjrRQDSkZoASl7Ug96KAAUvSkooAWjFJS0AGaQ80U&#10;UAL2pKKKACjpRRmgApaKKACikoFIA7UYoo680AKKSjpzRTAKKOaWgAHSkoooAKDS0lIA6/WiiimA&#10;hpaKBQAUUUUgDNJ2x3paKYB7UlFL2oAMUYo70UAFJSmkoAKKO1FACd6WiigLhR2oooAKSlpKYCmk&#10;paTtQAUnNLmkzQAw1DJU55qJ1yKpMuL1M+cYNUZK0pUqjMldEGddNlRqaRUjjFM2mtkdCY3FOFGD&#10;ShaBNjhS96ULS7aklsSjGeKcEpwQ0XJ5kMVcVMi0gX2qZFqWyJS0J4hVpOlQRgYqwvSsJHNJ3H9q&#10;Y5p/amPWZkylccZqhACbnir1x0NULfP2oUxLc3EOB0p/akUU7v1qRiA4FHUUZ9aMelAgpe1JS4wa&#10;BjwMxmsnP71h71roSQQKy3UrcN9af2RfaExzScCnE9qZ1pDDrRigUvPWgBKUHBoFFAB3o7UnelHO&#10;aAExmjFKSBxSdaAF+lJzRQDg0AFB6UHrRzigBKUUmKdxQAlFHGaOhoAPxoxRwelHagC/jJop2eKT&#10;HNACYzSgAduKKTNABnmnAZpDjigHHNAARikzzilJyaSgBe1FFIQaAFoBoxRigALUnNGBnmnA4oAT&#10;vRjJpRQPWgBOgoxinHnrTaADjtRQF5pSaAAdKTueaMcUooABig0Y5oNAADge9IeuTRjigHJ5oAUH&#10;NFAoNACc5pc4FB45qCR2J4oAmDCncE1TXep5bNWEO4c0APPWjqKTFL2oAOtH0oHFHOaADNLk5pDy&#10;aUHFAEFxEZhioRZAISEGRVlmIOaRpwYiMc4ppjMNxsn21egOQKzHcm5JPrWjbnIFBLLyVMKgTkVO&#10;tIB4p3aminCgAFOpKKBi0YpKM0ALR3ooxxQIKWkoFAC96O9JRQAtFIKWgBKUUUlAC0Ue1J7UALS0&#10;lLQAd6X6UgpaQC5opKXpQMM0tJS8UAFFJS9KQCUtHal7UwEooHSigAo60UUAHSiiigBaQ0tJQACl&#10;pKWgAxn60nSlzijvmgBO9FFAoEFFFHegYc0UtJQAUUDrRQAUUUUgCiijvTAKB0oo7UAFHajtR7UA&#10;LSUopKQCig0daMigApKWg0wCkpaM80gEo6GlNJTAKM0UZpAFBoFLQAgoxRjFFACUtFFMAoFFJQMW&#10;kNLR0oEJRS0YoAKQcml70cUAGKTkUtGKAEope1FACClo7UUAFFFFAB0ooooAKKKOtABRS0lIAooo&#10;oAKKO9HagYgpaM0UxBijNFHagBDS0UUAJS0UcUAGBRR2ooAKKKWgAxRRnmikAlFLQetABSUvQUnF&#10;ABRS0hoAKKKKAAUUCimAUUCg0AHajHFHajFABRRS9aAEzQKKWkAneiiimAdaMUUUAAoopaAEo70U&#10;UAFJS0GgAo6GkpaAFpDS0lABR060d6DQAYoooFABRRRQAUtFJigBRQQKSikAd8UUUuaYCUd6WigB&#10;DS5pO9LQAlFLRQAmaKO9HegAope9H0oAQUo69KSjrQAHmjNLR70AFFFHakAdaTFLRQAUnSl7UlAC&#10;0nQ0UUAFFHeimAUe9FFIAxR2oopgA96O9HelFACdaKOlFACUUGjjvQAZoo4ooAKDRRQAUmaWkoAW&#10;kpaMUAHejFFFAAaKKSgQGkpaKYxhpjCpCKY1NDRWdciqUqda0HFV3XNaxZtGVjOZPamFBVxk55pm&#10;wVtzGymVvLzShOan2YNOCUcwOZEE9qeE9qlC0oFS2RzEWylC84qXbSgUrk8xHsqRRSgU9RSbE2OU&#10;YqdRxUa1KvAxWbM2LimP0qSo36VBDKNx0NUIDi7H1q/cdKoQn/S1piW5ujpmlB4oX7tLjjipGJSj&#10;Ipp9acMkcUAGaOtLjFBOKAJENZ1wP35q+nJqhOczmhbMT+JEZHNB4oPWmscDJoGL1pRTR6iloAD7&#10;UUoxSE5NAATSZNGMUtADSuTS4IpScGkzQAUEe1BoBoADRRRQACg8GgHnig9aADFFFHNAwxRRiigR&#10;od+aKXGaXHFADc+1KBRSE80CEOc0pGaDyaU9KBiY54NLjFIDRnmgAPFGTS5yKafY0ALSjmkGO9HS&#10;gAIHU0dqQmg54oAdjjOaTPtSjpR0oAN1AopDnNACkUhOKUc0negBR70dBSgZGaQ0AFB6UgwaU0AA&#10;xnk0pwDxTcZ60pGKAFyaT2FFBHFACNyMVWlcIcd6tgVRu4ix4oAjNwQMAg1ct8smaz4rYIckEmta&#10;EDy6AAjikHJxTj1puMGgBSMYpMmgE5pT0oGJSjFJwKKBC4B60jRDYeO1OA9aef8AVmhAcvMMXRq9&#10;b4wKpXP/AB9H61dt+gpiZeSpxUCdqnX0oAeOlKOlIKdjFIApRSUtAAKO9FHU0DFooooAKKKKADtS&#10;0g4o70CDNLSYooAWkooNAC0lFFABS0UUAL3paQUtIYU6kooAXNFJiigBaQ0tFACDmlo7UYpAFGKK&#10;KYBRigUtABSUUtABSClpM0AA60uKSlzQAcUECikoAKXFFJQAvBo60n0o7UALRR2ozSAKSl/Gk70w&#10;FxxSd6XvSUgCjiiigAo70dqXpTATNFFL9aACiikpAFLgUnalxxQAUgopaYCUtJS0AJ+NFHeigAoN&#10;FFABS0lFAAaO1FLSASiiimAZ4ooopAFFFHWgAooz2o70wA0ZoooAKQ8UtJ9aAF7UdqCaKAAUYozR&#10;QAUnelooAKKTmlzQAUUUnegBeaTNLRxQMKKWkpCDrSUtFABigdaKKYBRSd6XNABRiig0AFHeijvQ&#10;AUtFFABSUtJ3oAWiiikAUCigUABpKWkoAKWko6UAFFHagUwAUtJRSAKKWk70AFBpaSgAxRR3ooAK&#10;KWigBKKKKACijPajnFAC8UlFL0pgJRRRmgApKWjtQAUUmKKAFo70GigBaSijNABmjvRRQMKKWk6U&#10;hBS0UUxiUEUtJQIWkoBpaAAZooooAKO9FFABRmiigAFFFJQAvaikpaADHNJRk5ooAUUCjtRmgAzS&#10;Z4oFLQAdKAKSlpAFFFJQAUvFIaKAFopKKYB9aKMUUgDrRRRTAOlFFFAAaMCjFBNABSUUUAGOKB0o&#10;petABn0pKKOKACjFFLQAlHeilHSgA4oxmjNBoAKSjNFACGjrRikpgJ3prU80000MhYVBJxVlqgYV&#10;aKRARmm7akIpMCtEy7kZXmlAxTsUuKLhcbilwBSinYpCuNAoxTsUYouAgpyikxTxSExyipRUampB&#10;UMli0x+lP7UxqkhlG46Gs6HIulNaNx0NZsZxdj0zT6AtzfUfKKcT2FMUnaPSpABjNSMTGRQpApTj&#10;HFJigBSfzpDml6UnsaAJEHFZsvNw2a04z8uKzJcfaGB60+gvtCEU3GOtKSRRnNIYnAoB4o24ajvQ&#10;AUUgpSPegBKUGkxThgdaBiZo60ho6UCFNJR3zRQAv0pKUHHFHegBMY6UZoxRQAUCjvR3oAX6UZNJ&#10;nmjPNAGj0oJpT1pKADtRwaO3Wk6UALjFGaTOaWgBpOKQE0/tg0mKADFH4Ud6M0AGKMUZozQADnrS&#10;njikFGeaACjnOaWjNAC9etJmjkUdetABnmg4ApT0ppxigBd3FJ2opTigBAKWkHNLQAmaUDvRx0FB&#10;oAXIo70goPSgAJHamkAnmnYpGXIJoAT5cYFKn6U0LzTx0x2oAXNGaKKAAc0h9KKUCgBAPWjgUrYJ&#10;4pKAH5wacT+7NRipP4CKAOYuv+PsgetXLeqt4u27NWremJl+Op1qCM1OtADxTsGkFLSAO1LSUtAx&#10;aKQ0tABRRRQAd6KOlLQAnvRRRigAoPFLRn1oEIKKWigBKUYzR2ooAKBRRQAtL04pBS9aQxaWkooA&#10;KWko70AL3opAaKAFooFFABRRR3oAKKPpRQAZoooFAAetFFHWkAUppKKYBRRRQAUUUtACUUUUAFFL&#10;RQAlFFFABRjFFLzQAlFFGKACiijrQAtJ3oopALSdDRRQACikpT1pgFGaKDQAUvakzRQAUUd6KACl&#10;pKKADNHWijtQAUZooxQAUUdqKACiiigAxRRRnNIAooopgFHeikoAWjtRRQAlGaKWgAooFFABR3oo&#10;zzQMD1oo5o70CCig0YoGFFHFFIAoooFABRSUUxC9aKKKQBSUtIeKYBxS0zPOKdQAtFFGOKADtS0l&#10;FAC0UlFABQKXNJSAWikpaAEo5oooAKKKDTASlxRRQADijvRRQAdaKMUUAFFFGKQBnmjNHeimAtIK&#10;KO1IAo75oo6UAGKMUopM0wDvR3o6mloASiiigAo60UlAC0UUUDE60uKSloEFFBo70AHNHSg0UAAo&#10;oFL1oAO2KSiigBaO1HFFIAxzSZ5o6GlpgFFFFABSUvSkFABS0neloAKKOKKACjFJRQAUY5paKAEp&#10;aBRQAneloooASlxRSc0ALRmko7UgDrS0UmaADrS4oooAT8aKKKYBSc0tFABRR2oFABR2o7UlACmj&#10;NJS0AJ3paKKAE7UtFFACYpaKSgAoo70UAApabS0AGKKM0h5oELSGiimMSmnmnU00wI2qJqmbpULc&#10;1SKRE1MzmnsKbitEUmJSil6UmKAFpTRR+FILhS4pPpSgGgVwxSgYpMc04c0gHCpBUa08VLJYppri&#10;nUxjmkSylcE4NZyf8fI+taNz92s0Z+1Kcd6AW5vJ9wYpwPvSIMKKdUjDOaMGijNAB0petJ3oPXig&#10;CSPv6VnS8zt9a0V+4T7VmZzIx96fQXUUZGR2qN/l6Dinmm9aQwDelKKTgdqU0AIcUlB60uaAEpTy&#10;aSj+dAC+1BpKXFABQQPWkFHegAooxzQaAFNN60poHvQAnIPSndRSHjoaBzQAlKaDQOKANQ9KaeBQ&#10;TSHmgAx3ooAwKU0gAcGkJNFBpgGaSj3pM80AOo+tNzS96ADFGKKAQRQA7gLjvTaOM80fyoAKcMAU&#10;lBoAM8UdaBS4oATNJ0peM0GgAzxRjNGOKQUAOA4oxxSE0AmgA6UcY560Eim9KAHZNBzSdaXtQAZo&#10;oAzQFxQAYwKMkDFKeBRigBOtA4GBSU7IA6UAIBk0446CkooAQ4A60YpSMijrQACpB/qyfaowMdqf&#10;n5TQgObu8/az6Zq1bdKrXvF2asW3QUxM0IxU61BH0qdelADxTutIBxS9qQCiijORS0AFH1oxRigY&#10;DmijFLQAlFLmjGaADrRRRn2oAM0UdaKBBRS0lAAaKKKAAUtFFIApetApaBgaXFIBS4oAO9FFFABR&#10;QKKQBQBRRTAMUYoopAFFHNHSmAUClPNJQAHpRRRQAUCg0UAAo60lLjFABRS96SgAope1IetAB1pa&#10;Sj6UgCjrRijBpgFFFFIAooopgHWlpOlKDQAlFLSUgFpKKKACiijvTAKKO9BoAKSlooAM8UGjuKKA&#10;DtR2pKWgBKWiigA6UueKSigAo4oooABRS4pKAAUUZoFABRRigUAIaKWigA7UlOpKADHFFGKWgBOt&#10;FFFAAKKKDQAUUYooAKKOgooAO9FFHSgYd80Z5opKBC0UdKKADNAo70UhiUHmj6ilHIoEMApwo60t&#10;MBKKWigAooooAKOMUUUALRSUZoAWkoopAFFHeimAUUUUgDFFFFABRSjpSUALSUUUwCgUUUgA9aKK&#10;OKYBS9qSikAUUUDNABRRRQAUUUYoAKKKKYBRRRQAdKKMUdaACjNFJQAUtFGKBhR3oooEFAoo6UDC&#10;l96KQ0ALRR2pKQhaKM0mKADFLSUtMAoo60UAFJS96DQAYo7UtJQAcUdKM5ooAOtFFFABRRRQAUd6&#10;KKACiijHNABSUUtACUuBSZooAM0UoFGaBCUUUUDCijtRQAnSjPNFFAC0UUUAJigUtFACikxzRRmg&#10;ApKWigAAFJ3o5FFABSYpaD1oABR1oFFAhKKWkoGFHSlGKTFMQhxTGXPNPNNNMYw1E3tUrVG1UguR&#10;EUzBqRqZmrRVxKKM0UBcd2zRSZozQK4tGaTNGaAuLmlFNzzS5oFckFOFRA08GpYrkmaY1OzxTGqQ&#10;Ks1Zo+W4BPrWnN0rLmBDEgc0CW5pvcTKm9UBUVYtpxPHuAwe4rno9TlCFGUgjsRWnpMhdGZhjPap&#10;KRp84opc8UZFABRmgHNA60APLYhP0rLQHJPvWnL8sB+lZiDg0dBdRTTeSad0NNPWgYUvbnpSe5pe&#10;1ACZGKTvS0ntQApGaMGlpKADrQR6UUGgBMGlopCMGkAUHpS49KM8UwEA70EUvNHTrQAmDigClyKM&#10;UAJjPWg9aXNIaANI9aSjmjBFACk8U2lzRjvQAZoGMUvGaTjPSgBD7UAUYNL1oAAMmk4o6Uds0AGK&#10;MUCloATHNLjIpaSgBKUUDg80oxQAnfig8UY9KXPtQACkB5o75pcDrQAZJ+lAFGAOc5pO9ACnrSZo&#10;PpR0oABjNKTzSYyaUUAJxR1oI5pc8YoAT6UtHakxzxQAHpRn0pTR7UAIOaXijjFJwaAA80UuKCaA&#10;FJyKb2ozQaAFXNSAfIajH1p2c5FAHN3wJuz9atW3AFV7/wD4+qsW3QUxM0I+gqcVBH0xVhelADx0&#10;pRSDpinUgAdKX+VJRQAtLSUtABR2oooABRRRQMKKBRQIKKKWgAopO9LQAlLiiigAxzR1oooAWlFJ&#10;S5pDCgUE0daAHcUhNL1pMGgA60lKRRQAUtJRQAYooooAOaWkpRQAUlHelpAJ/KgdaKKYC0UlLQAn&#10;WlpMUuaACkopaQBSZpaTHNMBaKO1FIApOaO9HWmAUGjpQetABRR0ooAWikpfxoATNLRiikAlLQaT&#10;tQAUGiimAUUUuKAE7UUvakoADxRQaKADPNL7UlFAAKO9GKO1ABRRS4oATtRRRQMWkoxRQIOtGKKO&#10;1ABRRRQAUCigmgAo+lHSigAooooAKKKKACiiigYUY5oHvS80CExzR0FFBoAOMUUYooAQ0tHSjFAw&#10;ooozQIKO1AooAKOlHaigYCg0UUCAUUUGgAope1IOuKAFpKXtSCgAopTRSASijNFMBaKTNLSAKQ0U&#10;dqADFKetJRTAM0vakFFAC0lLSc0gAGjgnNL1pDQAUUUCmAtFJjFKaQCUUUdKACijFGaADvRRRQAU&#10;GiigAooopgFBoPSkzzQMWjFFFAhO9LRxRQACig0UDDFGOaBRigABxS0UUhBSUtBpgJRS9qTvQAvF&#10;FApeKAEopKUelABRQOKWgBKKXtRQAlFFLQAlFFHegAooooAKKXNJ1oAKKO1FABQT7UUUgEoHFHGa&#10;WmAUZpKWgQ3vSigmigYd6SlpKAFoxSUZoAWiiigAoo70UAJS96KO9ABRRRmgBKWkzRQAGkpTyaKA&#10;EpaKSgBaTpRQaYCUuaQcjmigQGmtSmkNMBjdKiY81IzVC5q0K4xjTM0M3FR7q0SDmHk0ZqPdRup2&#10;FzEmaM1Hvo3UWDmJN1G6ot1G7AosLmJd1G6oS9AeiwuYsBuKeDxVYNT1c1LQ+Ysg0Eg1GGpSeKho&#10;aZDN0NZsg/eda0ZTxWdL8zEDrUjQuCibjEGHqRWlY7HhDKMZ7VhG4vIsxmIkVs6VuMGSME9qRSND&#10;tjNJQ2cilpAGKAOaMd6Udc0AFyNtuxrNT7taN03+jGs5OFFMS3Yd+aODQfWkzSGKBRjA9qQmloAT&#10;OKBzSnA6UgoAOgoBpTTetADs0GkAoOcUAHeige9BABoAMYo60UDigA6UHkUhooABR39qUUGgBKKK&#10;KANLpzRnPFJxSnGOKAA+1JzQaAKADPqKBzS9aSgAoooJ7UAJ3peKXaT0pCMCgA6UCjtS4oATvSgY&#10;o70UABooHNBoASg80d6XtQAlB5pMc04jigBO1KMAUdBScmgBeTRS5KjFNJ9KAF70HpSZxSg560AN&#10;PNO4H1opvWgBSc0o4+tJigk5oAXnvQDxRmjGeaAF7Cm0oyeaAKAEPTFHalFOA4zQAgxjJpDyaU9K&#10;b70AO4pQM5pgyaeM0Ac9qAxd/jU9v0FQakD9r9qntTwKZLNCPtVgVXSp1NAEgpaaKWkMdnmikooA&#10;dmjNJmloAKM0HpSCmAuaKSlzSAWikzRmgA70pNJRQFxaKTNGaAF70d6TvRmgB1FJQDQAtKKSlFIB&#10;aWkooGOBNG4038aUcUAFBozQeKADFJS0UALSUUZoAWkpcUYoAO1FFFABSGl4ooAMUCkpaAF7U3tS&#10;/hSUgFpKKOppgFFFHU+1IAzS0lFAC0mKKMUwA0YoooADRRRQAUCijtQAZooFGaAFpOKM0dqAFpKW&#10;kNABilpM0Y4oAXNIaKKAFpKKKAA0UGigAowcUUUAFLSdaDQAZoooIoAKKKKADtQKKKACijvQKACi&#10;jvS8UAJRQaMUAHSijpS9aAE7UUtBoASiiloAKM0UUAJRilpKQAKKM8UUwCiiigAo9qKKACiig0AF&#10;FAoxQAtJRijtQACigUCgBaTvS+9GaAEopaOtACUUp96Q0AHSikzzS8UAL3o6UlFAB2ozRRQAHpQa&#10;O9FAB9aKKKACg0UdqACkpc0dqACiiigApaKTpQAGiil7UAFJR0opAFLxikooAKKBR0pgFFFJQAtJ&#10;3pfeigAzzR1opOlAC9DRQaSgBTQKKKAD8aOaKKACjtRRQAdaKKKQC0dKSjvQAUClpKYC0lFLQAUU&#10;go60AONGKSjNAAKWkooAO/NFFHSgAoo70lAC0UdqTNAC4ooBzSc4oAU9KTNL2pKAClpOKXOaBCdK&#10;SlooGJS0UlABzSikFKKAEpaSloABRRRQAUlKKO9AB2o70dKKAEpR70lLQAhpTRSUAAo70UUwEpaS&#10;igBaSg0dqADrSUUHpQIQ0wmnGmMcU0IY5qvI1Su3BqpI9bRRDY1nqIycUyR+TUJkrZRM+Yn3+9G/&#10;Peq3mUgk96rlFzFrfS76q+ZQH460uUOYsl6TfVfzOOtJ5tPlDmLBfmjfiqvmD1pPM96OUXMXBIal&#10;Vx61QWTPepVkpOI1I0EfIp+6qqNmpg2etYSRomMlPBrOLH7QPrV+bGDWc3/HwvHes2aLc2iTJGqs&#10;g471NAmwcU2IZjH0qZcA4qGUKaTrSkZpOKAFBIOKVQCcUlKo+agCO+wIBVELleKuah/q1HvVQHAp&#10;sS6iY9aaQSaeevtTe9IYAUuaSjFAB1oFFAoAUE0mcUYooAM80pyabTs8UAJnBpeDSdTQeOKACik6&#10;0CgBcjvSHn6UppuDmgB2e2KKSigBfaikB5xRnmgDRxxQBSjik70gAUc5pKTnNMBwo70ZpKAFxzSk&#10;UlHNAC84pO1Lz0pCcUABYDrTfMFRO2SSTxUXm4PAoEWhIO/FOBB6VVEuetPEtAyz2pMEdaEIKilO&#10;aAEo70DrRwDQIAKM80mTSj3oAKMUUc0DA0cUYoxQAmKAOeKXFGPegBO9L9KTFL9KAENGeKUZxSdq&#10;AFoNAzijGKAAHGaQHmlBFGOfagAzzxQCaM9aKAFJyeabTutJ7UALTlpo4HFKp60AYGpn/S6ktugq&#10;LU8faaktjwKolmihqdarJUymgRMDTs1Fn3pc0WC5JmlBqMGl3UrAPzSZ5pu6jNMLj880ZpmQDRmg&#10;B+aWmZo3cUWC4/NJx603NGaLAOzxRmm5ozQFx+eKTNIDmkJpBcdmlzTM4ozRYCQUA0zNLmiwx+ea&#10;XNMBp1IB2aAcUmaWgYo5o7UlL2pDDtmijpRQAUvFJS0AGaSil7UABooozQAtJRQKACg0UUAFAo9q&#10;UUAJRQaKACiiigApKXFFABRRRzQAdqKKKAD3peKTtRQAUd6KB1oAKSlooAO1FFFABRRmloAKSig9&#10;aQBRRRTAM0UUUAFHNFHSgAooooAKKKKACiiigAFFJS0AFHvRRQAUUCjOaBhRQaO9AgooFFABRR0p&#10;aAE7UUUYoADRRS0AJRmijFAC0UnalpAFJijrRTAKOlLRQAlFFGKAEpaMUlAC0UYooAM0ZoooADRQ&#10;aWgBKKOlL1oASijFFABRS0ZzQAho7UDrRQAdqSnUUAJRRRQAUUUUAFFFHWgAooooASjtS0UAIKWk&#10;paAA0Cg0UAFFFLQAlFGKKAFpKM8UUAFFFLQAlHeigCgAoPSiigA7UCkpaACg0dKKACikxS0AJRmi&#10;k5zQA7NFJS0AAo7UA0GkAUUZo7Uxh2ooozQIKO1FFABS0lFAC0nelxxSYoAWijtQKAEpe9JS96BB&#10;R1oooGJS/Sk70ooAKKPpQaAEoooFACmkPWlpKADvSH0paKADtSUtFACE8UUuKMUxCUClxxSYpDCi&#10;g0UAH0paTpRQAd6M0daB70AHWlopPwoAKKDRQAdKKKKADtRRRigBKOtGKKYBRQaDQITFIelKaSgB&#10;CeKiY1IaifvVIlkMhqhM/WrcpxWdO3NdEEYzZBJJyTVdpeTzTZZOvNVWk9664xMXIs+bR5vPWqfm&#10;0glquUnmLwkp3m1Q82nebRyBzFzzKaZeetVTLxTTJRyBzFsyc9aTzaqeZ70nmY70+QLl1ZOanjk6&#10;VmrJVmKSplEaZqxv71ZVqzonq4jZArlmjeLHSdPes9v9cp96vSdKpMf36j3rnkbR3N+E5iU+1Snp&#10;xUMCgRrg9qlxisy2OBpKM0delABTkGDSdKkQZNAFTUDnYKrcEYqbUDmZB3qE02JDRS0UDrSGFIKU&#10;+opBxQAdaMj0ozzkUnU0AO6UdKOlITQAGj8KAKXGBQAmKKM85oyKADNJ9aKWgYmaKMUYwaADvRzQ&#10;etLntQISgrke9LxSGgDS7UnNAFLmgAxTDTqAB3oATFLinYGaTjFACUdaOKOtACjAGSailPHFS1Vu&#10;n28DqaAK5bmkBJpMmlFABkinBj6U33o7UAXbdt3HpVj61VsweSatGgQ3A7UcYpKUDBoAAaMd+9J3&#10;pelABn0ooxRzQMBSMTmlznig0ALnIpGpoYjjFPHTNADcEU6k780vSgBCTR1HtSg8UEcdaAEAxSE8&#10;0uQetJ3oABThyOaTGKOnFAB36UUnNFACjPaijmjFAB7U4D1pvenKaAOf1Qf6VntT7boKTViPtAot&#10;zwKoll9DUytVdTjFPBqrENk4NLuqENShqLBcl3Zpd1RBqN1FguS7uKA1R7sUbvenYLku6jdUW6jd&#10;RYVyXdxRmogeKXd3osFyTNG6ot1BaiwXJdw/GjdUW6jNFguS7qM1Fu96XdSsFyTNAaot/al3U7Du&#10;ShqUNUQanBqVgTJgacDUIb0p6mpsUmSU73pgNOB4qWMcKWminZ4oGFFHWjtSGHWgUCloAKOvFFFA&#10;AetFFFABRR3ooAKWkooAKO9FFABRRRQAnSlzR70UAHajFGKKADFFLSeuKACijNGKACjGKM0UAHGK&#10;KKKACijNFABR0oFFAB3oooNIAFBpKWmAUUUUAH0ooFFABijFFHSgYtJmijpQIDRRRQMKKKOlABR2&#10;ooxQAUUUUCDFFFFAAKKKKAClo7YooAKKTpRQAUUuOKKAAA0GjNJ35oAXHNFBooAKKPeikAlLQaSm&#10;MBRRR2zQIWkoNFABRRRigAoopRSASloooASlpKWmAUUUnegBaSlopAFGKTvS0wCkxS0UgCkpSKTp&#10;QAUUtGOKYCGiiigYUCj6UGgAooo70CCiil7UAJRRQaACiiigAo7UdKUUAHbmk7UvajNACdKD1pTS&#10;d6AClopO9AB2ope9GKAEoooFABRzRilHSkMSijHNGKYgooooADSUtGaACiig0AFFHSigAoFFFABR&#10;RRSAKKWk70AFFFFAB2opaSmAUopOtL0oAPagGikoAO+aWikoAWikpaADvRRjvRmgBDRS9aSgANFF&#10;FABmijFA60wDFGKX3pcUgEo70UtACUdqO9LQA3FJinUEZoAbRRQaACiiigA60tJS9qAEpaSloATv&#10;R3ozRTAOlFHWjvQAlApaSgAooooATGKa1O6UlMQw9Kic1K3pUTjiqRLKc561lXLdq1JqyLonmuqk&#10;c1RmdM/Jqm8nPWpJ2wapu/Nd8Uc7ZL5nvR5lVS59aTzKvlJuW/N96Xzap76cHNHKFy35lBfAqsHN&#10;Lupco7kpkxRv5qAtShqdhXLKuc1ahbmqCEmrkPJFZzRcTUgOavRniqEA6Yq/H0FcVQ6YDn4FUJCf&#10;NB96vv8AdqjJ/rR6VzSNo7m9a5MS59Ks45qvbf6lfpU+ayZoGMHNHIPFGc0uaAAHPWnxjmm9KehG&#10;KAKF4d1z9KiNLM265Y0hoEthvWlFBo96Bh3pDSjrRQAgo6UUUAGaM0UYoAU9KQ9KOtJigBQOKKTm&#10;loABjrQeaOtIOtAwPFC9eaC1A9aBCkYNJil6UHmgApKM0UAaNGKBRQAoz2o7Ume1HagQoFGOlID2&#10;oNAxTjFIDS5pM5NAByRVa4jzVn1prDJ5oAzsN0AzR0q+YgDUDwc8UAQbsUqKZGwBxUq22SBirUcQ&#10;joEOij2IM049aDQTmgYZozk0Ck6UCAYzQaTPPFN+bNAyQHFJRijFAgFJQfalI4oGIOlOxxTQMGnC&#10;gA7UhozSdaAHdqDnFIR+VKOlADcUuOOKXFJxQIQGl7Ud+KM0DDpR2pee9IRnmgAznvR2pBSmgBB0&#10;p4puOKUE0AYOrKRcDmm254FP1hgJgKZb9KtEsug8U4NUWcCgNWiRk2Tbu+aUNUG6l3VVibk26l3V&#10;AGpd1FguTbqN1RbqN1FguS7qA1RbqATRYLk26jdUe6k3cUWC5Luo3e9Q7qN1FguTBj60bqjzxSBu&#10;aLBcl3Ubqj3Um7NKwXJdw60bqizxS5osFyYNTg1QA04NSsFywrU8Gq4apA1S0WmTqakBqBTUimoa&#10;KRKORSimg06pLFpe1JxRSAWiiigAooooGL9aO1JRQAtFH1ooAM0Ud6O9ABSd6WjFABRRRigA7UUd&#10;KOtABR2oooAKKKKACjNFHBoAKKKSgBaKKKACijrRQAUUlLj3oASlFAooAKKSloAKKPpRQAUdKKOl&#10;AC0me1FFABnmig0UAGeKO1Heg0DCikpaACjvRR3oEHWiiigAFFHWjigA560UUUALRSUUAHSjtRS0&#10;AFFFFACUtJRQAuaKO1JQAUtFJQAUdKKKACl7UUUAJQKU0UAIaKMUUAB60tHtRQAlLSUtACZpaSl7&#10;UAJRRRQAUtHakoAWkpTSUAKaO9JijocUALmijvRQAUn0pT0pKACiijmgAooFGaADpRRRQAdqAaKQ&#10;UAL2pPrS0UAHelpKO9AC0UcUUAJRRRigBaSiigAFLRRQAZozSCjtQAUUUUALRRRSASiiimAUtJS9&#10;qAEooozSAM0daKBTAKKKKADtRRRQAUUGigAoxRS0AJQaDRQAtJmiloAKDSUUAFLSfhS0AJS0naig&#10;Ape1JRQAtHSikoAKKKMd6ACiiigAoopaYBS0e9FIAxRRSYoAWjPNJRQAUUdKDQAhpD1p3am0AFGa&#10;SlpgL1opKWgApOhpaSgANFAoxQAUUUUAFJS0nfmgAPNJ2paSgBKSnUhpiGHmom96lao2FUiWU5l4&#10;NZF2vWtqUA1mXKcHiumk9TCaOduQcms6TrWzdRVlzRGvRpvQ5JIqk0m7inshpAnqK1uSIDTxQI/a&#10;pBGaTaHYQUvWpBHThEam47EGKcFNTeSakWH2ockFiONOavQIc02OHnpV6GKsZyNIxJ4F4FXkWoYk&#10;wKtAYFcU2dEURyD5az5MiQVpSDis6X/WD61gzWO5v2xzApx2qfFQWp/cLU9ZmgoBx0ooB7Ue2KQA&#10;Ac09sJGWFNX0NJdNttzQhPYzgdzMfelpEX5KDQMWkzg0uOaQn1oAQ0ooNJQAuKTtS80ZxQACg880&#10;daToaAA0Zo60Y5oAPrR3oJyaU9c0AJ3pT0pDigUANYcZqNGJapHUlSAcGmxhguGxmgZJ0oooIoEJ&#10;RSkUYoA0Mc0mCTSj3o47UAAFFFHegBMc5pc4oJpDQAHmlGaBRntQAdKMc0UUgEIpMHNLjmlxxTAT&#10;J6AU7pQKM0CFNJilxxSUAHSkKk5p2cYpMk5oAYnXFPKgkYNIKUDJ4pAL9KQHmlppbFMBec0HPehT&#10;xSnmgY0dacTRSDnrQAnNOAFL16Ug60AKfam/zozxQKAF5oPNITikDUAL0oxxmmnrS8/hQIXORSgj&#10;vSd6XFAwJpB1o6GigA6ClFJzQCB1oAwdWjxcBs0236dal1c/vhUVvyKtESLPakzTiPlqM1rEykLm&#10;lzTDSitCB496CabmkosA8NzRmm0UCHZpQ1M70ooAfmgmmjmloGKDS5plLmkA7dSZpKM0AOzRmm0U&#10;AOzRupuaKAH5xTgajpy0hkoOalU1AKlU1LKRMpqZagXrUy1my0SrT6jFPFQy0OooFFSMM0tIMUUD&#10;FooooELSUUtAwzR2opM0AL296SijvQAtFJS0AFHaijpQAcUUUUAFFAOeKKACg0ZooABQaKM5oAKK&#10;KKAClptLQAUUE0UAJRRS0AHajtRRQAlL1paQUAFHFFFAB0NJml60UDDNAoooEFFHeigBBRS0GgBK&#10;XpSUpoGJmjml+lFAgooooAM0UUUAFFLmkoAKWkpaAEoopaAEziiijtQAUUUtACZoNFFABRRmigAo&#10;oooAKWj60negBaSiigAFFFFAB9aKKWgBKMUvSigBKWk96KAA0ClpKADtR2opaACkA5o+tFAB3o6U&#10;UtACZpaKKAA0nSlpKAClz2o6ikoAKKB1ooAKKKPxoASlpO1L0oAKKKKAClpKKAFxRSUUAFLSUtAC&#10;UUUUAFGeaMUUAL3oNJS5oAOtFIKKACl7UnWloATvRRS9qAEoFLSUAA7iigUUAFFFBoAWkozQaACi&#10;iigAooooAKO1FA60AL2pKKKQBRRRTAWkoo96BBRRRQMXGO9FJRmgAooooAXNFJS9aAEo9qKO9ABR&#10;RRQADrSgikoFMB2KM80UUgCjNKelIaAEpaSlxQAlLSUUAFJil7UlCASijvRTAKKKXpSASikpc5pg&#10;GPSk5paKAAdKSikPWgB1JRS0AN6UUvFJQIQmg8ilNJimA3tUbVKaYRTQmV5BkVRnTNaLjiqkq1rB&#10;mUlcxLiLOeKzZoOelb80fNUpIR1xXZCdjnlExGt/akFv7VqmDrSCAelbe0J5TOFv7U8QVoCGnCIe&#10;lL2gKJRWCniD1FXhF3pwi9ql1B8pSEHtT1g9quCKnCL2qXMrlK6RcircceKcsY9KmVKzlIpIfGnF&#10;SgcUirUmOK55M1RBKODWdJ/rR9a05OhrMmGHB96zZa3N61H7lc+lT1Xs/wDj3XNWSMjIrM0DFHtS&#10;g+1FACpyar37fIFq0nXNZ94+64wOgoQn2GAYUU00pPFJ3oGGfypOppexpOlAC4ooHSkNADuopp4o&#10;oOaAF4xRijtQelAAaKSjGTQAZ5oPSl+lNIoAWjoaOgooAQ896aAc0/vSYxQMUUZ5oANFAgJxQDxR&#10;RwKANHrSdaKCOM0AFA4ozigHNAAetFGcUvFACdBQAc0daU8UAL2pp60tLgDk9aQCD360HFHvQelA&#10;gNFGM0poGN5o5pelBbBpiAilBIOKTIooGKaO3FJS54oEJjuaawyOOtPySPakwD3xQAgoHXilHFAo&#10;GLSYAoBINLyTQAucdKb1pQeaX3oATFB56UmevrSjpQAgGacQB0pCcdKTPegBTjrSGil7UAC8Cgmk&#10;yMUY4oAAePejnNHSlzxQAnNAHPIo3ZOcUDqaAMTWB++FRW/QYqfWPvrUFt0FWiZFzGRUZGKmUcUm&#10;3JrSLM5IhxRipStJitLmbRHjFGM1JtoxRcViOlxT9tG2i4WGYpcU/FGKLhYZTsUuPajFFx2G4oAp&#10;+KMUXENxSYzUmKNtK47DMcUmKk20baLhYZijFP28UoWi4WGgUoWnYpwFK47AoxUiimgVIBUtlJDl&#10;qVaYBxUi9KzZSJF6U+mAU/FQy0LS0lKDSGFLSYpaACjvRRQMKKKKACig0UALSUAUpoAKQUUtAB3o&#10;NFFACUUtJigBaKKDQAUZoooAKO9FHegApKKWgAzRSHpS0AJS5pKWgBKWgmkoAU0UlLSAKBQKKYBR&#10;RRQAYoo7UUAFFFFABRRRQAUUdqKACiijFABSUUvegBKWjFFACUtFFABRRSUAOpKKWgBKKKKACiii&#10;gQUUUUDCigUUAFFFFABRRRQAUGjpRQAtJS0lAAaKKKADvR0opaAE70HrRS0AJS5ooNABSUUUAHWi&#10;iigAo7UUUAGaKKKACiiigBRSd6MmigA7UUd6KACjFGaSgBaKM0CgAo60UUAFFFJQAooooFACd6Wj&#10;NHFAB2pcUlHNAgopaSgYClpOppe9ACd6O+KWkxQAuKKOtJQAo9aTvQKWgBKUUd6SgBelJRzQaACi&#10;iigBaDRR0oASijHejvQAUUCg0ABpaQUUALSUUd6BC0nQZpT0pBQAUUYNFAwJ54paSigBf5UZFJRQ&#10;AtA4pKXigBDRQetFAC0dKKM5oAKKTv1ooAD1ooFHegANFFJ+NADs8Uvam9KM8UAOFFJkUUAFGeaW&#10;koADQTTc+lLQAUn0paSmFwooooAKKKKACilpKQBRRjNB4pgJSUtGKAEpeaTpS0ABpDS0lAAaQ0v1&#10;pDQIQ0006mkU0IjcVXcdatMKhcVaZDKEi+tVnjq/ItQMvtW8ZGTRSMfNN8vnpVspTSlacxNiAJTg&#10;lShKeEo5h2IBHTtlTbKXbU8wWIQlOCVLtpQtLmHYYqc09VpQtPC4qWxpCqKdilApSOKhlogk6Vmz&#10;f6wfWtOXgVmTj58571DLW5u2v/Huox2qcGq1mf3C59Ks4qC+otA5NIeelCnnmkA8nZHmss/PKSau&#10;XcpVMCqSN8tMW7uPxTaCeaO9IYc96TpR3paADtQRR3o6igBKU8ijj8aTJFAAKXpQDmjOBQAlHel7&#10;0UDEB5oIoAzQD1oEAOaBxRjmgUAGaDR/OigBOaUUe1HBoADSEUtGDQBomk7UuaQ0AAGaOhpRxS9M&#10;GgBpGOaKViaTGRxQAUClApPpSAU5pKXoKBQAYNBopetAhMUY5pSe1FMBO/NLgUE0nagBccZoxnmk&#10;5xQOvNIYCnEj2pO9IcUxBmjrzR3oxmgYGlpMUd6AA460AnPFLj1pP5UAL0o7UhyaX60AIemKCOBS&#10;4zSAHpigAxS96OmaT+VACnijGRxSE5FAzigBOtLQMZxSnigQmOeaUgAUH9aaelAxc8UoPNIKUY59&#10;aYGNrIywqva9BVjVwSwIqC1HApksvqOKULSoOKeBVJkNEe2jbUu2jbzVpk2IdvNBWpttJt5p3CxF&#10;toxUu2jbRcViLbRtqbbSbaLhYj20bak20YouFiPbxRt9ql20YouFiPbRtqXbRtpXCxGFpdtPK8Uu&#10;KLjsRbaNtS7aTbRcLDNtOA4pwWlxSuFhAKeAMUAU4Dik2VYcoFSCmAU4DmoY0PFOFNFOGKksXv0p&#10;elAopALmikxRQMdkUmR0pKWgQuRSgj0ptLRcBcj0oBHpTaKAsOyPSlyPSmUtFwHBlHal3L/dplFO&#10;4WH7lx92gMv92mUUXAfuX0o3L6Uyg8UrgP3L6UZX0plFFwH5X0oyuelM7UUXHYflaTIx0ptGOKLg&#10;O4xScUlFAIKKKOlABRRR0oAOaBRRQAZ5pMd6WigAFHekpaACjNFKaAE7UUfWigAooNFABRRRQAUY&#10;pKXNABSc0tFABSUtBoAKKKKADtQBRRQAfSilooABRSUo6UAFJRRQAUUUUAFFFFABRRR2oAKKKD0o&#10;AKKKM8UAHWiiigBeKQdaKBQAZo6UtFACUUd6KAAdaWkoFABRS0lAC0lFAoABRRRQAUZzRRQAUUUd&#10;aACiiigAFFFFABRRQKACg0UUAHaiijrQAUUUUAFHaiigAozzRigUAFFFFAAKWkpaAEyMUUUZoAKD&#10;S9aSgBetFFBoABRRSUALRSGloASilooASilxzSUAFL3oooADQeaQmjvQAUd6KOKACiilNACClxRR&#10;QAneiiigQE0CigUAFFHU9KKACiiigYUdqXApKBAKKM0UDDvRRmigBaSiloAMUmKWkoAM0dqXoKDj&#10;NACUYxSnmk4zQAUlONJQAlLRRQAZNHag0lAB2oFLiigA6UlLSUAA6Ud6WkoAMUtJigH1oAKKKAaY&#10;AOtB60d6OlACUd6KCKADrR2oFHegQUlLRQAh96TilNIRmgBOe9IelL0oNMQxqiYZqU1G1UiWV3FR&#10;MtWGqNhWiZDRAVpuKlIpMVdybEYFKFp4FLii4WGBeKUCn4oxSuFhuKAtOoA5oGJjmnYpQKWk2MAK&#10;UjiijNSykQy9KzZh84+taUnNZ8/3vxqWNbmxacwLVgZ71XsseQvrVg461maB0+lOyAuaAMn2qC6k&#10;CAgU0JlS4ffJjPFNHApqjJJp3bFIFoL1oHWjpRSGFJR1NKfSmAlKKO9J0NACj1oPNAFBHFACA5OK&#10;QttbBprLj5sU/AZckUAApccUmMD2ozQAnalAxzQKOmaYBmijHFFIAoGDRmjvQApGaQ8DFFGKAENO&#10;/nSHmkoA0iKQUvbmjJFABSZOaDQO9AAf1pR8tJmgZApALzRj0oGc0vGaYDTzSjj6UUHrSADQDil+&#10;lJTAKOc0uMHFGDQAh4oAzzQaXBoEHOM0mM80pNGaBjcY5BpQKXAJppJBoAXvzSikBBpaAEJ9OtAN&#10;HelHJoAM5pMcZoxzQORQAv0pcetNJoBJoAdjH0pN2KOv0pO9AC9eaTNLjiigAxR06UA8UjHjNAAP&#10;WjIpQOKTHNAC4zSYpenFLkGgBtC8GjrSigDJ1nIxVW16CrOsdFzVa06CqJZpR9qlxzTIxx71KKYh&#10;MUuKdilxTJYzFJin4oxTCwwLRinkUmKLiG49qMU/FJii4CYpMU7GKU0AMC0u2nYpcUXCw3FBFPC0&#10;YpXHYZjNG3FPxijFFwGYo20/FGKLgNxRgU7FLii4CAYpQKUClApDFFOFIBThUlCilFIKcKQxRRii&#10;ikMKKKWgAooo4FACCloooAKKKWgBKWiigAoo5o/GgQUZpaSgYCiiigAooooAWkoooAMUZpaSgAFF&#10;FFAC0mKWigBM8UUUUAHNL7UlLSAQ0UUdqYBR0oopAFFFFMApMc0tFACd6XiijrSAM0d6MUUwCgUU&#10;UAFFFFACUoooxzQAp4pKWkxQAZ4oFA5ooAWiko60AGKXHFFHQUAFJS0nWgAoNGKUUAJRRRQAUdqK&#10;CKACijtRQAdqMUUUALSUCg0ALSdKKKACjvQaM8UAFLSUUAFL0o7UmaAFNFJRQAUUvWkJoASl7UUU&#10;AFAo70UAFFAoNABRRnmigAooooAKKKBQAUUUUAB4ooNFABRRRQAlL3pO1LmgApKWigAoFBooASlo&#10;+tFAgo4ooPFAw70tJS9qACikFLQAlLRRQAd6TNBooAKWiigApKO9FAC0GkoxQAUopKWgANJjilpK&#10;AClpKWgBKWkooAOlFFHegQfWiiigBaSil60AIKKKKBhmjrRijvQAUdqKKACjvR+FFAADS0lL2oAS&#10;lpOlFAB9aOpoooAWkFHNFAB1opaSgBKXFFFAB70lOpKACiiigApO9KaSgA70tJzS0AJijtS96TvQ&#10;ADpRS0nWmAUGg0UAFJRS0CEHWjFHejpQMKSiigQUlLQaAEpDRSGmIQ+1RtzTzxTDVCZG1RGpGPFR&#10;MatEMaetIaCaTdVk3F7UCm7qN1FhD6KbmjNFgHUvGKZmjOKB3HijNNzRmlYLj+9B6U3dSFuaTQ7j&#10;JDxWdOfmH1q9I3FZ0x+cfWpaKW5uWf8Ax7rVgDJqvZcQLirQ4rNmvUcBhSfSsu4bzJsZ4rQuZBHF&#10;xWamd2TR0FuxyjaMUdaU+tITxSGJ1paTOOKCaADvTgBim0ZP0oAMYNHejvQTQAc0tHOKTmgA3ZOG&#10;FB+U8dKCMmloATrS4FIBzS0AJ3oo707FADaBS0ZoAT60vBFIRR2oAWjI6UlGKADpS8UgxRigDR60&#10;hzmloPNACUopMHrS0AHHSl46UAZowBQACjdR1oFIAGc0mKUc0dKACkpTSZOaYC+5pQcjFI3XjpQK&#10;BARSgnFITmkHqaBi7cUgBpe2aM8UAGQKODSUYxQAMMHNKDlaaRmhcjigBw5NJ3pR60Z5oAQciilA&#10;NFAAQDSjpSYzSk4GKAE7UlKetIeaBCgkCjvSdelLjvQMTqaU9M0UHpQIACRSjj60L0pKBi8Y96Sj&#10;JNFAC9qTjPFHagZoAyNZB+Wq9p90Va1f7oPeqtqeBVCZpx9KmAqGOpx1oJHY4ooxS4pgJRjilxS0&#10;CG4oIpSKKAG4oxTqO1MQ3FGKd2oFACAUtKKUikMaKXHNKBS4ouA2inYzSYpAJiilxRxRcBMcUopc&#10;UUDEpwoFKBSABSijtSikMXFLSClFAwpfpRRSGFFFLQAUlFLQAd6KKO9ABS0ZpKAFpKWkxQAdqWk4&#10;ooAWgUUUABoopaAEopfxpKACjBpaO9ACUUuOaSgAoopaAE+lFFFABzRR7Ud6ACijmigAo6UtBpAJ&#10;RiilpgJiiiikAUYoxRQAUdOKKMc0wDNFLRigBKKPeigAoozQaACijvRQAYpOaUZo6UAFHWiigBTS&#10;UtJQAtIaWjNACUUtJ1oAO9FFFAB3oozRQAd6DRRQAUUZopgFFFHekAUGijvQAUUZoxQAtJRRigAo&#10;oo70AAxRRQKAClpKWgBM0GiigAo60UGgBKKDS0AJRS0UAFHSkpaACkopRQAlL2pKWgAopKXFABRR&#10;R3oAKKCKKBB2ooo7UDCikpetABRR3ooATmlFJS9qADviijijtQAUUUDFAC0lApaAEpelFJQAUfSl&#10;pKACjNLSCgAo70UUAL3pKKWgBKWk70UAGaKMUUAFFHajOaADNFKDSUAFFLmkoAKO9GKKADvS0lHa&#10;gANFGKKAD60UUUAFFFFABRRmigAoxRRQAUUUUAHSiiigBaKTFFABS0g5ooAO1FFAoAKKKKADPNFF&#10;FABSUtFACUtFJQAYo7Uvak60AFLmkpaAG0tBoyaYCGjpS9KSgAoopKBC9qSl7000ALSUGkNMAPSm&#10;mnUwmmIQ1GxpzGoXaqSJbGM2KhZ6JJMZ5qrJKMda2jEyciUyU0vVRp6Z53vWigZ8xeElLvqiJgO9&#10;L59HIHOXt/FBfiqPne9L5/vRyBzFzzB60vmVR84DvQJ6OQOYveZR5nvVLz6QTe9HIPmL3mUGTiqY&#10;m96PN461LgNSJ5JBiqEzAsKkeTjFVJHy1RKJcXqdHp5PkLmtFBzWbpn/AB7qDWkx2oT6CudnQyhf&#10;OTJtFRKvy02RjJOTnNO5oEtgIwKb2p1BwaQxpxigdaX2ox6UAHtSYoxg0tACYpcUlLQAUGg9KUYx&#10;QA3mlNB5NKelACDrRRxQOelAAelBPAoNJQAvUUlL2pM0AHWl4xSZpRx1oABxSHnpS9aAeKAE4pT0&#10;pOtLzQBo0nPWjilFACc9qPp0oPFLnAxQAdPrRj1o/nRmkAuKbjnrSjJOKQjmmAoPFB6c0lL2pAIO&#10;eaOM0dqKYATQKCKOM0AGKXtRmjIoAMcUnUUpximj2oAcMCgkGgDPWjAoAKQnijPNGKAFGcUUucDF&#10;J3oAOTRijJpaAEB5oxx1pRSHrQAnJNGKXBHSl7UAIOnNKRmkpetADT6UvtQcdaAeaADpQBR1oAoE&#10;KBwTSGloOKBid+lHOKCD60goAzNYwIx61TtOQKu6sB5YNUbTpVCZqx5qwtVojxVhTxQSP7UtNFOo&#10;AMUUZopiCjFFBoAKMUUUAFFLRigAHSiilpAApaTNFABR1oooGFFFHWgApaTpQaAFpcUgNLmkMUc0&#10;4U0UtIB1ApBS9KBi0ZpBS5xSAO1FGaOKBi0dqKTvQAtFFFABzRR2ooAKWk70tACd6WjFA6UAGM0U&#10;UUALSUlLnNABS0nSjvQIKKKCaAFpKKO1AwNLSUUAKeKO1JS0AJQKKKAFpKMcUGkAZooopgFFGKKA&#10;AGlpKKBBRmiigYUZope2KAEoo9qDQAdqKKKACjFLSUALxSEUZpfpQAlBopaAEpaTvS0AJS0CkIoA&#10;WkzxS0hoAWiko60AFFJS0wDFJSikoAWiiigAooooAKBRRQAdKKKKQBRRRQAfSjNHtRQAtFJ1ooEF&#10;HaiigAooooGGaKOlFABRRzRigQY4o7UUmaBi0lLSUAFFFFAC0dqKKAEoNLSUAKKKSigBRRSCigBa&#10;SlozQAE0lLRQAdqKKKACiijrQIKM0ZooAKMUlLQAUUd6O9ABR2o70ZoAWkoooGFFHeigBaQ9aKKA&#10;ClpKO1ABmkzRmigAp1NzzS0AHeikoNAC4opKXvQAUUmaKAFo6UUdaADNFBooAKBRS9KAEoozzRQA&#10;c0ZxRRQAUGig0AFFFFABR7Ud6DTAO9FBoFIAooooAKKQ0vagA+lFFFABRR70lAC0UUlAC0UmaWgA&#10;oxRR2oADRSUUALSUZooAMUUUlMBc0lLSZ5oADR2oNFAgoxRQaAEpKXNIaAA80lLTTTEJTW5p1Mam&#10;hMY5qrK3FTuetUpmwK1gjKTK8shHeqEs3Xmn3Dnms6WTrXZCBzSkPefBqPz8d6qO/vUZkNdCgZ3N&#10;AT07z/es0SH1pwkOOtHIHMaPn+9Hn1Q8w+tIZD60cgXL/wBooFx71n7zQHOaORBc0vP460nnmqO8&#10;04OfWlyDuXhP70/zqoBqcHNQ4FJlxpfeq7P8wpuaYT8wNYzjoawep12lMHtl4q/dP5duaoaN81st&#10;T6lJgKnrXA9zskVIvU96mI70xBhRT+opDG0hpaMUhCdqUHFHQ0hI60DAnNHU0Y70o5FAAQPXmk6U&#10;ck80YoAWkOcUvSkoAAcCjrRRigAxiig5o7UAHfmlOKQ880nagBe1JgA9aUA96QjmmAYzRzS4wKKQ&#10;BSClyKTvQAuO+eaTkmlpKANGiiloATvmjrQeaXoKACko96O2aAF7UY4oFGaAADmjqaPeigBcUmcU&#10;ZpD1oABzQV9+adjOKQ0AJS7SaQUuccUAKcUhGPakBpeT1oASlzxR2o7UAJ9KWgUd6AEyM0E0tAHr&#10;QADpSj3pM4pc0AJ3oI4ox60GgBe3SkHNOBOKaTg9KBAwz0oHTminLigBpHFAHGc0pNIPWgBQKPpS&#10;ZNLQApGKT3ozRgZoGIelJ3pxFNPBxQBm6vnyhiqFrWhq5/cjFZtoeKpEs1ozxUwaqqtxTw9UkQ2W&#10;t1Lu/Kq4kzTg9PlFcnBozUW+l30rBckzRmot+KDJRYLk2aM1D5lLvosFyXNGai3e9LvosO5KDilz&#10;UO7mjfRYLkuaM1HvpN/vRYLkuc0uah30u+iwXJDxRmot9AalYLkuaUGod/vS76LBclBpQaiDU7dR&#10;YdyQGnZqLNKD60rDTJQaXNRhqcDU2GPFFIDSg0DFopB1paQwpc0lL1oAO9HNGKKADvS4pKBQAUUd&#10;6KAF70fSkooAKWjGeaKAE70tFFAAaKKKACiiigANLSd6KACig0UAANBoooABRS0lABRRQOlAC0Zp&#10;KX+dAB7UlFFAgoFFHagYUtAo4oEJS0g5oFAw6CjtR9aWgBKKKU0AFBopCKAAUtApKAFopKWgQUnS&#10;looGAopO1FABRRRQAlJmlpSBQAlLmm0tMBaDRRSAKSlpKYCiiikNADu3FJ7UYpBSAWijtRQAtFJR&#10;mgBaM0lFAgooNAoAKKKKACjvR1oPFABiik7UAUAFLRR0oAKKSigYUUGloAKKSigANL2oo6UAJRR3&#10;paAEpaSl7UAIKKWkoAOnaiiloASlHSkpaAEooxS4oEApKM9qWgBKWiigBKKWk6UAHel6dKSigApa&#10;O1FACY9aWiigYUUUUAFGaKBQAlLSUUABpetJS0AJS5oooAKSiigAo70UUAFLSUtAB2ooooAO9Hej&#10;FFAB0pM0vakoAWk7UUCgBaSiigBRR3pKB1oAUUGkooAXGKSiloABSUtHegAozQfWgUAJSijFJntQ&#10;Apoo7UUAFGKKKACkpaKAEFLSUUAHWgUtJQAUdaKO1ABR0opKAF60CiigBDRRR1pgFFFFAgoo+lJQ&#10;AdaTFLmkoEIaSlpO9MQ0nNManmmmqQmQPVKfvV5qqzDjpWsHqZyRi3ArMmBFbc8ec4FZssVd1ORy&#10;yiZbDNMI5q48XNRGKuhSIsV6XBGKn8ujy/ancViPHFGKmEdOEfNK47EG2gA1Z8ujyuaXMOxABzSg&#10;VN5fPSlCUrhYYBTgKeFp2KhsaQ3HFMI5FSnpURPzCsJ7G0NzrtCyLcelF+d92AOgpdDGLT8KjlO6&#10;9b0FcDOx7kgGBigHtSkcU2pGGOaB1o5pM80gD60HkUuKODQAdBSU7tSdKACikpaAEo7UpoPSgBDR&#10;nigUdR0oAOtH8qMUcntQAUYFJ3paADn8KO9HNGOaAE6UoPrR1oxQAmKWko9xQAp5NJilIHWj8aAL&#10;/enHim47mlAz1oAXr0pO3NO4FJnLUAAxmjNB9KMcUAFKRik6UpHHNAAOTQRzTc04UAIcUh9acBTe&#10;lAC5PajFGaM0AGKSnZ4puQfrQAo5FGKUEYpuT6UALR2pe1NxQAvajFFGcUABo60c4wBTsUANpKdx&#10;mjPtQAmeaBQOtL9KADpQaSlxxQAnWgDBpccUvtQA05J5o6U7b3oIyaAEoHJoPpSjFAg75pDS9elJ&#10;zQMBx1oxx70maM80CMzVv9RWba9K09XOIeKy7WrQpGiGwKZv5pR92oj1rWCMZE4enh6rCngmqsTc&#10;sB6N9QbqNxpWC5P5lJvqHJppanYLlnzO1HmVW3UbjRyhcs+ZSiSqm6l3elHKFy15tL5g9aqbzRvN&#10;HKFy0ZKPMqrvNJvNHKHMWxJQZfequ84pN9HKHMWzJ70CWqm8jvRvo5Q5i35oNL5tUvMxQJaOUOYv&#10;CSnCSqQf3p4epcR8xcD8U9X96ph6kDVLRSZbD09Wz1qqrVKrVDRSZYBp4qFTUgOahloeKWmA06kM&#10;WigmigYvSikxS8UAGcUopKWgQnSiik70DFpaSigBaPakHFFAC0lFKeKAAHmjpSe9LQAUUUCgAooo&#10;oAKKKKACiigdDQAGiiigAoxR1pRQAUgoooAKXrSUtACUUEUUCF4opKWgBKWkoBoGB60UZpaAEpeg&#10;pOtFAC8UGkooAKKKWgBKWkFGaACjNBpKAFFHejpSUAL1ooNFACGj60dqKAEpaKSgBRRRRQAd6KM0&#10;meaAHUlHeigAooooEFLRmigYUdqKSgBc0lLRQIKKKKADpRSUuDQAUUUnegBaKKKBhRRRQAntRilp&#10;KBC0d6Sl4oGJRQeKXigBBRS5ooASjtR3paADHeikzS0AHSjFIaOtAC0lLSUALRRRQAUUUUAFL70l&#10;GKBBRR3ooAKKKKACijHNJQAtFJS0AGc0A0AUUAHeikpaBhQTSUUALSYpRSZoAXtSZpcUnvQAZozR&#10;RmgAooooABRRRQAvaiik60AKaBR0ooAOlJRRQAUd6KO1AB0oo6UYoAKKWkoABS0nWigBcUUlGaAC&#10;jNL2pBQAtApKKACilHSg0AJS5pKKAClpOKXtQAUnejNFAC0UUlAC9aKTNBoAKPxopMUALRmikPWg&#10;BaSlo4pgJmjtRiigApM0vWkoEFHWig9KACikooASjNLzSYpiENJS9KDQIbTDmn9qQ1SEQtVeQcVa&#10;YVXkFaRIkZ8w5qjKvtWnMlUpIzXTBmMkZzIKiKe1XWjNRFK3TMmiptoC1ZMZpPL9qrmCxDtpdtTe&#10;X7Uoj9qXMFiELS4qYRml8ulzDsQbaNuKseVSiL2pcwWK+2jaasiL2pfK9qlyRXKUyKiZfmFX2iNQ&#10;tHzWUpaGkY6nTaLxY59qrKc3Tn3q1pAAsTj0qtBtM0nrmuNnV1JyaTnOTS96TvUjFzijgUh9KORS&#10;AXoaaRRk0H1oAXtSZozRx1oAO9LSe4ozQAppM0tAoACeaB1owaTOOKAA0mT1FLRQAp5ox6UlANAB&#10;0oFKaQetAC0mM0vNJQAd+KTOKUjFJ35oAXj8KO1FFAGjSUZyKXoOaAEPPFA4owaXA/GgBPel5pab&#10;0oAXGaCDR/Kg0AJ9KcD2FNpaAAntSUuaPagA4xRijrQM5oAU+lIAB1oox60AJ1NKTSE80ooAOvWk&#10;HAoNLjjmgAznrQOuaOMe9HNAC96M0lLQAhFLjIpe1MySaAHdKKOtJmgBT1oxxiikzSAUk5x2oxRm&#10;ge9MAycUnvS54o7UCBRk807AHWkXtVK8mJfy1NAF7ch4DCjb37VQjRMD5sH61PHMRJsJzQBMaaak&#10;YU3FAzM1X/UdKy7bkVr6sM25rItQciqJZfAyKYV5qZB8tGKanYhxIgvFO21IFFLtp+1QuQi20mKl&#10;20hFHtELlI6bipdtGKftELlISKMVLtoK0/aIOUiwRS4qTbSYo9og5SMikxUu2k20/aIXKR4oqTbR&#10;to9og5SPFIRUu2k20e0QcpFzSVIVo20e0QcrIuaBmpNtG2j2qDkGjPFSDNKFp4GKTqofKC5zUopo&#10;XipAKh1EUojlqZaiWpBUOaKUSZTUimoQakU1PMUkSilpgNPBpXKFBo70ClzxTAKKKWmAUZpPeigB&#10;aDR1pKAAUtH1ooABR2oooAKWkpKAHUlFFACmkoooAUUUUlAC9qKO1FABRRR3oAKBRnNFABRRRQAu&#10;fypODQeKTvQAtGaKKBBRRQKBhSiko70CCig9aKACj2pO9LQMKKSloAKKKM8UAAopKM0ALRRRQAUU&#10;UUCCjtQelJQMWiiigBKKKKAFpKKKACjqKKKADBNHSgHmlPNAABRSdqKAFo780UUAHFFGKMUAFFLS&#10;d6ACig0UCDpQKKM0DDNHWjtRQIKDRiigYUE0UlABS0UdqAEpeKM8UdqAA0hoPaigApaSigApaKKA&#10;EoIpaKAEApaCaSgBaKBSGgBTSGijtQAoFJR2ooAU0UlFAC9qKKSgBaKTvS9aBB+NFFBoGGaKT3pa&#10;BAKKSg0AFFHSigApc0lGaBi0h5OaDS0CCjFFJQAUtJS4xQMTFHelooAKSgUUAHWiiigQUuaSigYZ&#10;ooozQAUfSiigAoFFH0oAO9KKSg0AKaSgUd6AClpKOlAB0oo60UAFFFFABRRxRQAUUlLQAZooxRQA&#10;UUZooAWikzRQAtJS0hoAKOopaSgAo9aKKACiiigBKWkxRQAtJRR35pgBpKO9LQAlFBo+tAhOtFLQ&#10;aAEpKWigQ3HNBpaSmAh6U00/FJ0pisREVGy5qc0wjtVJktFN481WeHrmtFlqJkz2rWMiHEzGh9qi&#10;aD2rSaOmGP2rRTIcTOMPtTfJrRMXtTTH7VXOLlKIhpfJq8I6PL9qOcOUpiH2pfKq55fFKI/alzj5&#10;Sn5NOEXFWvLpfLpc4+UpiHbSmP2q35fFNKVPMPlKTrVV1wa0JFqpIvNS2UkbekjNm2OwqtBjzpPr&#10;VrSeLRj7VXgH72T61gzfqT49KYeTTyOKZg1IAfekpetAoAT1o7UZ4oxQAlKPSgUUAGaO9G3jNAoA&#10;Wk6U7jNGOaADOKaeTmlpKAFHpSYpQeKQnjpQAmcdqdSUue1AARxmgZooPtQAhJpcE0maM5PNABRR&#10;ijrQAGgUuKSgDQANLRyKSgABIoFL2pOlADgCaOO9JntQfagAIo6UDk80oHNAg6UGjHfNJQMMCgAn&#10;ntRRyDQA4YHGaaeuBRilz6CgBCMfWjtQOtLQA3pSg5oNAGKAA+lJj1petGOaAExTsHGaQ+1Lk5oA&#10;Q0o6UnU0tABSClzQBQAHjgUmMUrdeKPSgBM4p3WgjJ5pDQAUpPFIKDyaAAClPIppzThQAjfKp9ax&#10;Gk3XDDvmtpumKy57ImUspIJpgN27RnfRZTNNehRkqO9X7fQleISXE5wewqeKKC3/AHcKAe9ILEjn&#10;FM5pzcjmm0AZ+rH/AEbFZVqK1dU/49zmsu0HNMTNJBkCn7KIwMVOq5rKQIi2e1Gw1PtyaXZUMZXK&#10;ZFN8urW0UhXJpagVfLpPLNW9lJsGaWoWKuyjy6tbOelL5dF2FioI6TyzVrZ2o2c07sLFQx0ojNWv&#10;LpfLPpRdhYqeXxR5ftVvy6BH7UXYWKnlUeXVvZS+XRqFkUvJo8mrvlijZxRqFin5J9KBCfSrmzil&#10;2UBYpiLmneV7Va2Uu2gLFYRU7y6n2U4LzRqFiEJTglS7aULQMYBTgtOApQKdgACnCgClqkAuaWkF&#10;AqhCij3oopgFFFFAB3oo7UUwFopKWkAUGjmjFMBKM0opAaACl7UGigAzzSikooAKKKKACij8KMUA&#10;B60d6KKADvRR2paACk6UUvagBKWkpaACiiigQUlLiigYdqM0CjjrQAZo6mk6UtAAaKKKACjiig0A&#10;LxSHFFIaACl70daCKAEpaKSgBaDzRR1oASlooNABRSDrS0AFFJRQAUUUUAGCKWkoGKACg0UooAQU&#10;tJRQAtFJS0AFFGeKKACgUUUABoopMc0ALRSUp+lABRRRQAUGiigBKKWkoAWgUCigBM0UuKKAExRS&#10;0UAJRRiloATvS0Uc0AIKU9aKMUAJS44pBxS5oAKTvR1ooAKKWkoAKKKKAFpO/WiigA70UUUAFKKS&#10;jpQAUtFFIBKM0UUxAaKOaKACjpRRzQAUUUc0DF9qTFLRQAlHSlooAKSil6UAFJS9qOooASilpKBA&#10;OKKB6UUAHaiiigYvakoooAO1JS9TSd6AClpKKACloozQAUUUUAFLSCj2oAO9FFHegAoxijPtRQAU&#10;lHeloAM0hpaSgBaBmkFLQAHrRR1ooAKKKKAFpKO9KKACkpaKAEoopaAEpKWkpgFFL1pKQC9qSiim&#10;AUUYooEGKQ0p+tJQAUh60tB5pgJRRRQAlJTqSgQhoxxS0lACU0in0mKYrEZFRlamxTSKpMViApTC&#10;tWCKbtqrk2IClJs7YqcrijGadwsQbKNlTbfal20XCxAEpdtS7aMUXCxFsoK1Nik20rhYhK0xkxVg&#10;rUbDii47FSQcVSlXnpWjIKpTClcDR04lbJ6Za8biajgl2WbD1qW3X93nPNZs16kpqM8HinnNN6ik&#10;Ag/WjdRQPegBOtAFBpehoATFLmjoaSgBc+lJ1PpRjnNBHpQAvQ0cmkGTzS5oAMUbaXikyc0AJ0pe&#10;3FJ3pQPegBBxRSkYoB9aAEzzS9qTFKOBQAh4oopeMUAJ1pTRg0nrQAc96M0D3ooA0c0vbFJQPzoA&#10;UAUhFFL2460AIBRRSj0oAQGjk0uKCfSgAHXmgml7UlAAvAzR1pSRQeBQAmaTBpQQOtLkc0ANGB1p&#10;QQBzSdaBzQAmaX3pMc07txQAnWgCkPFOWgAyAaX3pp60vagAPWjHNBzQKAA8UozijvRQAUe9BNGS&#10;aAFP14pOAOaO2TSdRQA4YoxxRTSfmoAUnNJ9aKO+aAA8imFcmpKTFAAxcgKXOPShQBRjnFGPegQp&#10;NGKD7UmaBlHUgPsxJrKtK1tSGbU1kWhxTEzWiwQBVhRVeE8Zq0vas5AhwpcUClFRYYmKNtOoxSGN&#10;xRgZp+M0YoAZtyaNuOlPoxQBHijbT8UUAM24p2MUuKXHNADcCkxT8UAUCG7aNtOxRigY3b7UbadR&#10;igBuMUbadiloAYBRin4pKAE28UAU6jFMBMUYpaAKAClxRRQAtFFKKaAKWkwaWqQgxS0UUwCiig0C&#10;EPIoxRS0xhiijvRSAKMUUUwCkpaMUAJ3paKKADGKUUlLQAGkox60CgBSKTNLSdqACiiigBQaQ80o&#10;pKAAcGlpOaXmgAopO1LQACg0c0UAB6UdqSloEAopOlFAwpaQ8UCgBaM8Unej60ALRSUtABRRSUAH&#10;SiiigBe1FJQaAF7UlLSUAKKKSigAopaSgAooozQAUUlLQAUtJiigBaTNKKSgAoooxzQAUvakooAX&#10;Io70gFKMUALRSH2ooEGaKKKBhR2oxRQAlLRRQAYpO9LQaAEopaSgBaSiloAM0UCj8KACgUUUAFGK&#10;KKBBmjNHegD1pDCijml6UwEo60YopAFJS96KYCUtHajFABSc0tFACUopKWgBKMUtHegBKKDS0AHa&#10;jpSUdetAB9aKWkIoAKDS9qTkigAFLRRQAEUUUUAFJ9KWigAooooAKSlo70AFFBFFAhKU0UnegAxR&#10;RS4oGJS8UCkxQAuKOKBSfWgANFBooASlpKXFABRRRQAUYpD1paACjmlpKACiil7UAJRRijvQAlLS&#10;UUAFFHaigBe1JRS9aACijFLmgBKWkooAXrRRRQAUCikIoAKKMUUxBjmiijAoGHFJS0YoAPpSUuKT&#10;vQAUvakooEJRilpKACigcUfSgApBR0o70xBR2oooAKTFLRQAlJilooAT8KaRmn4puMU7iGkYpuKf&#10;RincCMjigLT8UYouIZtowafijr0ouAzbTHjLDipsUmKLhYiVSo5pxHpTyKSi4yMio2FSkVG9FwK8&#10;gqlMKvSc1TkHNMCJM4C1oxjagqpAhLfMOB0q8OBioZYh5NNPFKRSZz1pAIPSkIwelOzim55oAUUE&#10;0A0h+lAAOlLxSL1pcd6AAnigCjGeaXPFADT8tKeaM8UAcc0AAHFJ1ozilHtQAlGfWl7ZpvXmgBxo&#10;wMUCjOBigBM0uKBR0oATpSgjFHWkA5oAA2OKXvSEYNFAC0lLj3oxmgC/g0dOKU9KOooEJTgKTpRn&#10;NAxTxQKSl60AFGaDnNIaADmnHJFNpTnpQAc0lKKKAEJooYcUAZFABzS8CjtSUAFHSlzRQAmQcUp4&#10;NB6UhoAU80YwKTNL1oAKUYApCaTvQA6k96Q5NKM0AFLQRkDFGKAA4xSdqUgGjpQAlLwKQdeaU4FA&#10;De9Oz7UhPejJJzQIUmjtmjFJ3oAX+dIc0vfNJ1oGLSUHk0HmgCnqI/0VqxrTlq2dQP8AozVjWhG7&#10;8aYmbEXAqytVYegNWl5qGA9RThSDpS1FihRSmg9KBSATiloxRQAlLigUuO9ACYoxS0CgBCKBS0UA&#10;GKTvSnk0YoATrRS0UAJS0gpaAEpcUUtACUAUUUAGKKWigBMUUtFMBKWiigA60opKWmIKXikpaoBa&#10;M0ZpKAFopKU9KYgpPpRRQMXrRSUvvQIKOlJS96Bh3ooooAKO9FFABRRRQAtJmg0GgAo70lLjigAP&#10;FFFFABRRRQAtFJ0oxQAUtJRQIWkozRQMWkzRR2oAWk70GigAzSikoFACmko4ozQAd6KM0delAC0U&#10;lFABRRRQACg0ZooAM8UUduKKAAUUUUAFFFGeaADOKSlNFABR0pKXFAB1ooxRQAZpaKOlACUc0oNF&#10;ABRxRS0AJ2oHWlNGKAExS0UUAJ1paKKAEFHailoASiiloASj2ooNABRRilNACUUAUUAFFB6UlAC0&#10;UGjFABiloozSASlpKWgBO1FH1opgFLSUUAL3opKWgBKKKKACiiigA4ooo6UAGKO1FFAB1oooFABz&#10;RQaSgBaKBSmgBO9L2oooAO1JS0lABiiiloATFHWg0dqACilpKACilxSUAFGKMUpoASilxSdKACii&#10;jvQAUZoooADR3ooxzQAGkFKRSUAFFLSUAFB5oooAKKKKAAUUUtABSUUtACE0dqWkNABRRR7UwE7U&#10;vFGMUdqQBRSUvUUAGM0dqKKAAUYzR0oFAC0Uh6UUAHPal7UlFABRRQKBBRijGaKADtRRRQMKKKKA&#10;EopaSgQUcc0UlMAAopcUY9KAExSUuaD6UAJ1paKKADFJS0UwEopaKQDe9FOpMUxDcUYp3Wk74oAb&#10;ikpxFGKLgRuSAaYu4YJ6U6XIApuTtoAlHNFRByBT1bdQAp600+1ONMNADT0qJzT2NROaYiFz1qLb&#10;3NP6nnpTHbccCi40ORgTVgtxVeNMVMPQ1JQZ4pvanYpMUABzSAc0pNIeMUAJ0PIpc80ZzR25oAKD&#10;RRg96AD6GikxS0AFFHSl460AJwaXGBQaToaAD1zTVGAR2pw5oIoACRQelIOtPI4oAbzQRSgUHFAD&#10;RxS0hHcUDmgBeoo9qMce9GM80AJ7UopMc0uKANAnpR9KTr0ozigQuOOaMU3eCaeDxQAvQYpBmk5z&#10;S80DDPekHvS4oOAaAEzRgk0Y9aKAFzzz0pc0lIaAFPI603PpTgM0DANAABmk24+tOJxRjjNIBAOK&#10;O1J3pegpgJ2opR70UAHQ0vakxkZNGaAAGl96b0p3GB60AJRxQxVRkmkRgx96BDxzSUfSlFADTk8U&#10;4DvSUDg8UDDpScnrTsA008NQAEYFKDxR1o6CgBc0YpO2aM4oADSDrS0Ec0AJtxzmlGKQ0AUAVNRX&#10;/RmrFtfvfjW5fj/RX5rCtfv/AI0xM2IelWkNVYcYFW0xUsEPFPApopwqBhRRS0hh1oooosAYopaK&#10;ADvSYpQKKLAGKKKO2KLAIRS0UtAhveloxRQMKKWkxQACiilpgJ1oNL9KOtACUd6WigQUUYoxQAlL&#10;0oxR3pgFHajHNBoABS0CkpiFpaSjpTAOlLSUEUDFooooEJS0lFAC0dqKTvQMUUGiigAooooAOaUU&#10;maUUAFJS96QUABo5oxRQAUUlLQIM0UUdaAClpKWgYlHejFBoAKSlo7UAFFHaigAoFFFABxQKKKAC&#10;kFL0ooAKKKPpQAUUUUAFB68UdKKACiiigBcU2loxQAUUGjvQAEUlLS0AJSUtH0oAOlFFFABQOtFL&#10;0oAOlFHeloASgUUtIBKWiimAUCjFApAFFFFMAoxR0opAFFKaQ0wCijtR2oAKDRRigAzSd6XpRQAU&#10;UUUAJRS0lAAaKO9LQAlFFFABS0mKBSAOtFB60UwDNFFFABS0UUAJS0goNAC0maKKADpRmijvQAUU&#10;veigBKM8UUUAFFFFABRRRQAtFFFAgoo7UGgYlLRR3oAQ0tFFACZpaTvRQAuaTmlpM8UgFoNAopgI&#10;KKKWgBKO9LSUAFApaQUAFFFAoAKSloxzQAdaKKKAE+tFBpaAEoope9ACUtJS0AJS80dqKAEoo+lL&#10;igBM0GlxR2oASigUYoAOlHagdKKADvS/SkoxQAtFFFABRRRQAlLRRmgApKWigA9qO9Jil75oASii&#10;loEJRx0oooAKKOlJigYUUUY4oEAo70UUwDFFFFAwxRRRQITFLRRQMSloooEJRilpO9ACUUCl7UAN&#10;pKXmkoAimxxUeafL2qMUAOqQe1NC5oY4FMQpNRsaN9MLUAITUR+Y47UpYnio5H29KYWGSsB8opI4&#10;/wCKkRCzZqcDAxUlCY4p31pDR2oAM80vUUmOMiigA470HnjtRSE44oATGKMml60GgAxRmlBpDzQA&#10;UEe9ANL2oATbRilpM0AAowc0EEUuaAExig/WjqKMcUANPXninA5GM0mB/FyKdhexoAQjFHWjOaO1&#10;AB2oA/Oj3pO9AC0uaQDmg88GgAzR9KQilFAGhigjijvSnNADFQAZqTIwKQUE0AB60UUtAhN3pSkU&#10;lAPNAxccUhAoNJz3oABS4pBxS0AAwKB1oxzR3oACRSZPSil7UAFGTmm9elOGaAAcg5oFBPYUdKAA&#10;mkpce1BoEJQBxSilPFAyCZWYcU63jKgljmnkfnTgDQAZoBpKU8YoAU0mPWlxxSZ5xigBTxTTzS9T&#10;SY5oAXsKM9qB70ucUCFJGKb1PNL1ooGBwTRnikHJoIxQAoHrSdKTNLQBWvvmtmzWDbffP1rfvB/o&#10;7fSsC24c/WmJmxBnFW1qpB0q2gpMCQc04cmmin1NhhQBS0opAJRS4oxxQAmOaMUtLigYlFHSiiwg&#10;opaSiwBRRRRYAxRS9qTrQAgzS0UtFgCiiiiwCHmilxRQAgpcUUYoAMUUdqMUwDtRS0lABRSjmkoA&#10;KKKKYgz2paKKACkpaKQBRRSUwClxR3o70AJS0Yo6UDCiiikAvFIM0UZpgGM0tJS0ABooooASiiig&#10;A96O1FGaADtR2paKAExzS0YooATmjFLRQAUlL70UAHako/CigAo5zRRQAUUUUAFGKWigBOaOlHaj&#10;tQAUtJRQAUtJ1o6UALSdKKO1AB2oo7UUAFLijtRQAnWilFFACd6WjHeigBKKWigAooooAKKO9LQA&#10;Y96KKKACiiigApaQUUAHeilOKSgBaSl6UlIAooopgFFGMUdqACil7UlABRRQQetABiijFFABSUtJ&#10;3oAKO9FFAB3opaKAE5opaKAEoxRRQAUvFJ1oxQAtJ1paPpQAUYpM0UALSClpKACiiloATml6UlBo&#10;ADRRRQAGlpKKAClpKDQACiiigA7Uuc0lHagBaSlpKACloooAKKKKACk70tJQAd6WkpaACk7UtFAC&#10;UUtFACUZoooAOtKOKSigBTSUGigAooNFABiijNFABik5paTPNABRQaKBi0ZoNFAB2oopKBC0UUUA&#10;BpKWkoAKWijtQAUUUUAJiloo60ABPNFFGaACjvRRQAUdBQKPagAoNFAIoASlo70UABpKKKADNGea&#10;KKBBSUUtACDkUUGloGGaKKSgAopaBTEFJRiigYUUA0tACe9GaKSgAoNFFAhDSUtITQAwgN1FIFA7&#10;UppCaAEJqNmpWNQs1MQjNUbNilxuOBTGHamAhfCk96h5dqGJztFTIgApFCqNoFKcU7HFMpAOPIpK&#10;OcCkIoAXdxSHNLRQAgoJ5oxR1oAXAxwaToaTpThgigBDQKKBQAuBSe9LRjjNABnnmjABoPrSZzQA&#10;HpikpwOetJxQAY4oHFANLmgBpzmnUUh60AGKXFNBNKKAFptLR9aAAHBoOKSnYBoAQnigUuMUUAX6&#10;XqaTnNAoEKaT8KU0lAxc80UuBSYoATPFL2pOlGTigBQOMmkzS5yOaT6UAHFKCKKSgBx6UmKTPNO5&#10;oAQ8GgnOKXtSGgBKUHFIelKBQIM0ucUhBoA9aAFzxSc9cU7jrSHrQAmaUHIpKPagYvagZoFHegQp&#10;AFIOOaDyeelBwaBikmkzQeaDQAY/Chee9Gc0dBQAdM0D1pQOKB3wKAAdKQ0Z7UuM80CEFOxSfWjk&#10;9KBgAB1pKSlzzQBXuv8AUP8ASsC35kP1rfu/9Q30rBt/9YfrTEa8Hara1Ug6CriUgJBTqQdKcKQC&#10;9KWkxzS5osMBRiiigA70UtGKQCUYpaKYCCjGaWjikIQdaO9LSUDCijFKKAExRS0gpgFHalpKQB2p&#10;aSlpgFFFB6UgDFFFFABRRRTEBFJil7UHpQAlL2pKWgAoo60UABoxig8UdaBh1oxS0lABRR2ooAKQ&#10;0vaigAxRRQRQAUUUdqAFopMc0vegBKKKWgA/nSUtJ3oAOlLSUDg0ALiijrRQAUUlL3oAAKKSigBa&#10;KSloASiiigAozS9qTvQAtHaiigAFFFGaACjtRSUAFFFHFAC0UlLQAUUlL2oAKT3oooAWiijtQAUG&#10;iloASiiigANFFFAB70UAUUAApaSigBaDRRQAUUe1GaACgClzSUALRSUUALSGlpKBBS0lHFAxaKTN&#10;FABmijNLQAlFFFAAKMYpcUlABR70UuDQAlHNLgCjd7UAJj1oxigkUdaADNJS4o6dKAEwaXFITR26&#10;0ALRmko70AHWiig0AFHFFGM0AFFFFAC0lLSfSgAopaPrQAlFFFAC0lGeaKBBR3oxS0DD3pKKMUAF&#10;H40tJQIWikpc4oGFJS0UCENKaSloGJilANFGaACg0UGgAoozR2oASjFGaXigBKKM5ooAUAUlFFAA&#10;aKO+aKADijtRRQAlLR+FFAB15pMc0o6UdqACjvRR2oAO9JS0lAC0nWgUUAFFApaACk70d6KAFopK&#10;O9ABS0lFAC8UUlLQAUtJRQAUUUlAC9qM0GigApOaWj9KADjNJ0ooJoABRSClNAgopKM0AFLRRQMK&#10;KKKACiiimAUUCigApO1LikpAFFFHvTEHekpaTOKBhSUZpKBBSGgnFNJoAQ9KjZvelZqhd8UxAz1F&#10;nc2BSEknAqykQRdzdaYEbYjUAdTVeQheB3qWQ4yT+FVhlzk0hjkTjNS9BQowKKQwzSd6MUDigBe3&#10;Wk6UE0n1oAWkPBpORTuooAKPfpQKD04oAKTkGgZxQKAA0Uv40mMNzQAn1p1BHPFJgk8UAHuKDxS9&#10;KD096AEwaCKATRmgA6DmjvRk0dqADPNHT3oBpSO9ACClHJxSdDQTQAHggUuRSA5oHJoAXFJ0pcUv&#10;WgBDzSDOaUcUZoAv9KUDijFHJoEHegmjFHegYg5pTwKKU4oEMxk0vSjpSjk0DExRS5pKAFHFHU03&#10;OKcPUUCFxgUgalJzSY7UDDqOKMGg+lLn1oAQL3ooJpOTQAvc80vPrSY55pT1oEByKMbqbmlJoGGD&#10;0pwGKT3ozxQID0pAMnk0oPHNHBHFAw4zQeKFGTSt6UANpaAPegH1oATjNLzRto/GmAZOPalzxS8Y&#10;xSYxxQAnXilIOMCgcUvWkAgFJk5p3ajIAoATGeaM4OOtIT6UmMc0AQ3XMLfSsCD/AFx+tdBcf6lh&#10;7Vz8P+uOPWmJ7GvD2q4lU4Ogq4vSkBKtOFNWnjNIBaPeiloGAoopaAEoFFFABR3opaAEoxS9qSgA&#10;opaTFAhBQaWkoGHNLSUvpQAnNFKKKACiiigAozRSYoAWjtRRQAUdqKBQAUdKWkoAMUYoFFAAKKWk&#10;oAO1LSUooASiiigAoopKAFoo7UUAFFLjmkNAB3oo70GgBaKO1FABQKKTvQApo6mjrSYoAWk7UtGO&#10;KAEFApaKACiiigAFFFGKACkxS4ooAKSlpKAFoxRRQAlLSUtABRRjnFJigBcUUlL2oASlpKWgApKM&#10;c0pFAAOlAoooAKKBS4oATtRS0UAJ3o70tJQAtJilopAJiiijBpgFHSjtQBQAtJR3ooAWikoFAC9q&#10;OtGKKADtR9KO1FAgpaSjvQAUvakooAKKOlLjigYUlGO9FABS0lFAAaWkpTQAdRSgUmaBmgBxwO1I&#10;TScmjp3oATrRiig0AFGaTtRQAUUtJQAdqSl7UUAGOKByaKO1ABSikooAKKO1FABRRRxQAtHQ0Yox&#10;QAGk60tFACUUUUALRR2pOtABRmijvQAGlNJjFFABzS0UnSgAoopaAENApetJQAtFFJQACiiigApe&#10;9IKDQAuKKTtRQAUUtJQAUdqKKADpRRil7UAJRRQelACUGloPWgAxRRRxQAUUdKKACjvRRQAH2pDS&#10;j1pKAFoo7UmaAFpKAPeloAKPpRSUAFFFFABR7UvWkoAKM0UZ4oAXFJRRQAtHvSUUAFLSd6KAA0Uc&#10;96PagBKKWkNABRkmlo7UwCjFHaikAUUGigAzRR3ooAKKOtFABSUtJQAUUuTjmkxTAKQ9aKKAA0h9&#10;6XNNoAKbmgnNNoEKTUbGhmxULvTAHeoWYk8UjMTxU8MWOW60wtcIYiDnvUsvA4NTIAqEkVRnl5NI&#10;GQyvvOBSqMCmouTmpeMYpDENJg460vXijpxQAZ4ppPFONJ26UAHQUtJ6UGgBaSjvS5oAbS0Ug60A&#10;HXpR3pRQaAEINJk0ucUGgA70vPakxxRmgAyTR1NA60vvQAgoIwaOvSloAToKByKUYPFIw54oAOKX&#10;HFNpQc0AIRzSiiigBRikI70daXANABmjPFJjFGDQAUdKCKB0xQBpGjtS9aDjGM0CGik75ooGaBij&#10;qaU0bfWgigBMClBApM5pMUALxmijGKdjigBuOaMYpTSAUALxikBpwwKQ0AISKUH2pB3zS9+KAENA&#10;6UYJpTxwKADPag4FJyetDEAZNAg69KXHrTUORk04nNAC5wKQjIzS0jMqjk0AJig8DikVw3SnAUDA&#10;HigUoXNGMUCEpduBzSClz60AIDQBzQOaUGgYu3HekI96M0A0AID2pRmgDmlPFAhppQOKCOKM8UDF&#10;wBimmloxkUAQzj9y30rnoeJz9a6Gc/umHtXOxf8AHw31pi6GxBwBVxOlUoOlXU6UMCUU4UgNOqRi&#10;ilpKUUAFLRiigApaTpRQAetFFHSgAopcUhoAT8aM0Uc0AFJS0lABjiloooAKKKKADvRRRQAUUCig&#10;ApetJRQAUdqKDQAtJRRmkIKKMYozzTGFFFFAgozRig8GgYUUdaDQAUUCjvQAUUUUAFFFFABSmiig&#10;AHFJS0UAFGKSloASlpKKAFopKKAFo6UlL3oABRRRQAYo70UcUAHtQKKOKACiiigAoooNACCl7UHp&#10;QKACkNKaKAEpTRRQAlLSUuc0AJS0UUAFFGecUE0AAooooAXtSUvWkoAKWiigBKKWigBKB70UUAFL&#10;SUUALSUlLigA60tFJQA7NIaSigB1NpaSgBaKKKADtRSUUALS5pKOlAhc0lFFAB3oJo9qWgYmKXnF&#10;J0NBNAC0ZxSDiigAo60UdqAEo96OtGKAA9KKKWgBKWg0fhQAnWijNFAwooooEFFFLxQAlFFBNAB7&#10;UtJ2ooAWkFFLQAUUGkoABRRS0AFJQKWgBKX6UgFLQAneilo70AAoooxSASjpRRTAKKKKAFpKWigB&#10;KWkooAWiiigBKKWkoABS0UmKAAUUd6XrQAUlGaKAF7UlFFABiikooAWiijvQAUUZoxzQAUlLniig&#10;A5ooooAKSl6UdaADtRSUUAHeiiigAxzRS5pKACl7UlFABS0nGaWgBKUUlHSgBR7UfzpOtFABQelA&#10;ooAO9FFFABmiiigAoNHaigAooxmigAopaSgA60tJRQAdaKKKADtQKBRQAhooopgFJQTSUABpCeaO&#10;9NJoEITTGPFDNULtTAHaq7NQ7U6KIn5j+VADoouNxq9FF3z+dQxRMW56VcGVTmgZXuH28Cst2Lye&#10;1Wbqb5jUCLk5pCQ8KFFBpT0oFAxAB+NBoIoxxQACg8UmeKXtQAhNITS9qKAAGlpKWgAoHNFBoATG&#10;TRjmikzQApHFGKSlz7UAJRS0hOKAF70DrSUA8mgA70d6Md6U80AITSE0tFAB1GaSlz2ooATNKKD7&#10;U0HnmgBw680vfikABpx6cUAJ260Ck6c0cGgBcZPFJilzjmjqM0AaOcUh5NGO9ITQIWjrSZ4pwPpQ&#10;Ac0YOKXOTTc0xiYp3ApM0Y4oAXqKOlJg59qUcnmgBDnOcUo6Z70MfypAaQC5ozSHJNLj1oEHal6U&#10;mQaKBic5pT1pM4pRyaBAevFGARk0hpaBiAYGB0ozQckcVHFlpDngCgQ5yccVD5bNk55qy4FA4FAy&#10;CGMq2WNWeMcUwDBp3tQAA0E0lGPWgAzzR1o60uMUAIOBS0oPakIoATrS4OKT6U4ZxntQAlBNHegC&#10;gA5NHej2o7UAJS5pMUuOeelAEU+PKb6VzqcXDD3rpJiBG3Fc2P8Aj5bPrTE9jWgziriGqcHQVcTi&#10;hiJhThTRTwKRQ4HilBptL1pAFL1NJ3ooAWjvSUUAFLmkzS0AIxNNFBzmgUAOopKWgApaTBooAKO9&#10;HajtQAUCiigApBzS0etAB3ozRRQAUUnelAFABR3ozSCgQtFFJQA7NJSUtAB2oo7UUAGaKSl6UAHS&#10;ig80dKBhRRRQAlL0pO9FAC0ZopBQAtFGaKAClpO9HtQAUUUdqAClNJigUAFLSUDvQAUuaSigBaKT&#10;tS0CCjFJS0DDpSUtFABmjpSUtACUtFFABSdKWigBM8UuaOtGKACk6UUGgAoozRQAUveijvQAUUUU&#10;AAo70UUALSUZozQAZpaSjmgApaTvR3oAKKKQ0ALR0pOlLxQAZooFBoAKKBSHrQAtH40naigBaM80&#10;lGKBC0vXrTaWgAoFH0ooAM0c0gpaBijmjmkziigApelJmigApaQUd6AD2pelJkUZoAKBQTRmgAoo&#10;ooAKOaKOKAD2oNFFABRRQaACjpQKKAClpKKAA0YzRSUAL2o5ozRQAUvSijrQAlFLSCgAooIo7UAF&#10;FFFABS0maDQAvWikFLQACikooAUUhozRQAcUUUUAFHNFLQAlHeigUAHeiiigAooooAKO1FFAAKOa&#10;BRQAdaOtHSjNABzRRRQAUdqKSgBe1FHakoAWiiigBKWkpaACik70d6AFoozRQAUlLSdDQAtFGaSg&#10;A7UUdaM+9ABRRRQAUZozRTAKKOlFIAFFFGKAA0UdaKACjvRRQAneiijtQAtJR3pe9ABR1pDRQAtF&#10;ANGeT6UAFFH0ooADSUtN9aYCNJtODTgcjNRsu7GacvAxQA40nSjNB6UCEpjvtBNOPFMbmgBqyBvr&#10;SFqQ4U1GzcUwB35qu780O1LHGW+Y9KYgii3HcatohJHGKREzzjirCikUPQY4qO4kKptqTpzVG6ly&#10;CKBMpyEu9SKMLUajLVL2pDAdOlHajBoHB5oASkHJp3Q0hoATvSnpxSd8UoNAARSYpc8c0nXGKAD2&#10;oo70pxQAmTQcmge9B4oAQUveigYoAOKSlowKAENGMig0uaAEoFBoFAC54xSE+tLx3pCKADGeaKP5&#10;UvegBOtBpcYzUbE4yKAJM0nFNVulOx3oATBHSlGcc0u4UHnkUAGKT6UuaBQADpSUpHek+lAGkfSk&#10;ozgUUCAA5o6UoPIpW9qAE6jFJjFAxnmlIzQAhHcUc8UvajI70ALx0FJ60vFJmgYhGaMUEGnA9zQA&#10;3FOxmkHWlz81ACHpSd+aXnrSUAL9KXGOlIMUZIOMcUAIaUHig9aOnSgQH0FIBil70UDENOHSm4ya&#10;dz0oEJR1pTSE8UDFAoYikFOJAoAb0NLScls9qOKADPtRyetA5OKdjFACcUpPFJ3p2PlyaAGGlGc0&#10;nNO4ApgItBGTR3pelIBOc0Yz3peMUlAiOYfIfpXOdLps+tdJJgo30rnD/wAfbfWmHQ1IOgq8h4qj&#10;b9BV1KTETA04Zpg9afSGOAoNJS0DDNLSZpCaAF60dKSlzQAZpTSDFBNABRRmigAopKXNAC54opM0&#10;goAWlpM0nWgB1JmjPFFABS03NLQAUtJmjpQAUtJRQAuKSikpgOFJSZpaQAKWikoAWkoooELxRxRm&#10;koGLkUneiigAoozRmgAFBozRTAKKKKQBS9qSigBaPpSUuaACgUmaKAFxRmkooAWikzS5zQAd6O1G&#10;aM8UAFFJmloELSUUmaBi0tNHWloAKWkooAOaKM8UUAHSlzSdaKAFpOtGaKACig0daACjNFJTAdSU&#10;UUgFFJ3oooAXNApKM8UAKaKTNGaAFozSUlAC0tJmg0AFHakpKAHUUmaDQAvTpSUZpM0AOpKTNANA&#10;haO1JmimAvNLmm5oFADqM0maTNADs0U3NGeKAHUU3NLmgBaKbmlzSAXpR3pM0ZoGLmjGaTNGaAFo&#10;zRRmgA7UUZ4ooACaKSjNAC0tNpc8UALmikFFABS9qTPaigApc0maT60ALS96SjNABSikzRmgBTRS&#10;GjNAC0d6TvRQAtFJmigBaBSZoHWgApaTNFAC0E0maM0ALmikzzRQAtFJRmgBaOlJQTmgBaSigGgB&#10;c4ozSZooAUUUmaM0wFopuaXNIBaO1JmimAtHakzRmkACikzSimAuaQ0ZxRnNABRmjNITQAuaKSig&#10;ApelJmjNIB1IaTNGaACjvSZ9KX3pgLRSZozzQAtGaTNBoAXtR2pKM0AApaSjNAC0lGeaKAFpM0Zo&#10;oAWkzSUUALmjNJQKAHUUmaM0AL3pKM0maBC0UmcUUALRSUZoAWjNJnmjNAC5opM0ZoAWikoJoGKD&#10;Rmk4xQTzQAvvSGikoEFANFJmgBTSZozTSaAAmo2OKCajdqYhHeoHkpXakiiMhyelMFqEUXmHJ6Vb&#10;RM8elMCn+HoKtIvGSOaVygAAFOHWkxg5xTugzSENmbCcHmsqZiX4q3cOcnmqJGWpgiRPu8ilzRji&#10;kJNIYoPNB60gNKBQAhNKR60hGDR2oAQigClzigdKADqDRnijOaBQAGkxS9eKMYIoATpQaDRQAcig&#10;UdRR0oAU9KbmncGmkYNAB1owc5pSKO+DQAUme1LnmjrQAmR0oBPTFGKUHFACE0fQ0vBpuMdKAHCl&#10;2g9RSDmnZ4xQBE0R7UoyOtSh8jkc00gGgBpGTQOKWjFACc5pc8Yo7UgzQAueOaBxQMUdOKANGk5z&#10;RnmgmgA60ClzkUh4oAO9KOtJ9KO9AC4pMc07pSdDQAdKQce9KQMUgNAC0UdTR3xQAh4pAO5p5UE0&#10;00ALnikxzR0pwxigBvSlyaCKTpQAvWl4pPekFADvw5pM0vTikoAX+dJQOTS0AA6UYzR0NJ7ZoEFH&#10;A60tGB3oGA/SkpaQ0AHOaU80gzSjrQAe9GSeM0nWloADS8UgoNAB3zR6mlzxSdaAAUEdqAeKDQBH&#10;KPkOK5xv+PtvrXSSfdNc2/F231poXQ1IPuirqVQt+gq6h4oYicU6owadupDHg0uaZuo3UAP70Zpm&#10;eKN2OKQD80UzdRuoAfmjNNzSbqYD80ZpgajPNAD80mabmjPFAx+aM03dSZyaBD80ZpmaN1AD80Zp&#10;oNG6gY6jNN3UZpCHZozTc0ZpjHZpajzS7qBD80lNzRmgB5ozTM0ZoAfmgUzcKN1AD6M0wtRuosA/&#10;NHWm5pN3FAD8+9GeKZmjNIY/PFJmmZpc0xD80Zpm6jdQMdmjNN3c0ZoAdmnZqPcKM0ASdqT8aZmj&#10;NAD80ZpmaM0CH5opmaM0APozzTM0u6gB+aTNN3UbqQXHZpeRUe7tRuoAkzxSZ5pu6jNOwD6M0zNG&#10;aQXH5pKbmlzTC4uaXNMzzRmkMfmjNMLUmc0xD80uabmkzQA/NJmmk0Z4oHcfmjNMzRmgQ/NLmo80&#10;uaAH54pM03NGaAuOo6UzOKXNADiaKbmkzSAfnFGc0zPNGaBjs0U3OaM8UAOzSZppNJ2oAfmjNMBp&#10;aYC55ozTc0UCHE88Um6m0dqAHZpM0lJQA/dRuxTKKAHFqXNMooAeWo3UyjNAD91Gc1HmloAkzRmm&#10;ZozQA/NLmo80uaAH570ZpmaXOKAH5ozTM0ZoAkzmkzTQ1GaAHUZptGaAHZpSc0zdRupWGOzRmm5o&#10;zQA7NGaaDRuoAdRnimk0maBD80Uzd2pd1MB9GaZupM0gJKTNNzRmmA8nmgnmmZozQA/NAOKjzzRu&#10;osBJmjNR7qXNADs0uajJozQBJmjNR7qM0DuSZpM03NGaBDs0uaZuozQO4/PFBIxUeeKM8UCH5pci&#10;mZpM0WGPzQDTM0ue1FgHZopuc/hRniiwrj80Zpm6jOaAH5ozTM0uaAHZxRmmZozRYB2aM03NGaAu&#10;Ozmim5pM0AOzS5puaTPNAD6KbmkzQA7NLmmZozRYB/vRmmZozRYB1GabnFGeaLBcfmkzTc80A84o&#10;AdmlzTM9qM0APzSZpuaM07APzmjNMozQA/rRmmZpc0rALmjNN70Zphcdmgmmk0A0AOoptGaAHA0Z&#10;pgPFLmgBxIozzTM0ZpAOozTSaQmmBJmkzTM0uaQD80maaTRk0WC47PejNN3Umc8UAPzRnmm5ozQA&#10;8UdDTCaWgB2aTvSUE0ALmkNJSE0WAXNMZqDwKjdhTsIR24qBmpXbsKdHF/E1MBIoi/zHgVOFyQBQ&#10;CT0FSqu2kUOVcDkU8YzjtTQc04dKQAQe3SmSvhcCpfuqapTycEmmIrzvk4zTEGetNzvapQOOKQ0G&#10;cUmaPWjGVoATGKM4FKTikzkUAKDSc9KBRmgAI7UmKXNHA60AJ0NKeKQmjNAwpfak7UZ70CFxxzSY&#10;9KUnt2ooAbzilPakPWlHJoATrS9aUjFIOtIA6UnJNOIB5pMd6YCdOadmgcik+tAAelHWkyKMEUAH&#10;SgHnmjJFHBoAUn0pDnrQc9qB0NAACD1pc44pMUY+agBe1LkYpDjtRigAHtR9etLQRn60AIOtBx2o&#10;6HOKDQBocZoNQrITKQelTUCDPFL/AA80mKWgAGOtL0NIOKO9AAaYwJbjpTzTeSaYC44oxTsHFIaQ&#10;xQvPNAUCjODSH3oEKQQKae1LgmlzQMDgim59KXHejFABk0Y7mgUUALgCjikyaUDJ60CEP1pRSHrR&#10;yRmmAZ5oox3p3akA00UoNJnJpgBoHWnfSjovNIBKTFKKToeaBhSnNIRR2oAcMdO9If0pBxTieKBB&#10;2pKTtRmgYtFLj3oOMUCEwKDzxRS9RQMZIPkIrmZeLxvrXTMMqa527iKXRNNA9i5btgVcRuKzYWwK&#10;srJTILoelD1UElL5hxRYZb8yl3iqYkpfMpWAt+ZRvqp5lHmUWAt780b6qeYaPMNFgLZek3VVEhoL&#10;nNFgLfmUm+qvmGl3mnYCyHzRvqqHNG8+lFgLW+jzKq7zRvbNFgLe/wB6N4x1qpual3HrzRYLlnzP&#10;ejzKq729KMmiwFrfS+YKqhj6Gk3kUrAW/M5pPMFVdzeho3GiwFsSDFG8VU3MadlvQ07AWfM96N+K&#10;q5b0NLlsZ5osBZ3igv71Wyw7UEtmiwFjzKPMFV/mz0pdrelFgJ/M96XzBVcq/pRhx2NFgLG+jzAO&#10;9Vju9DQd2OhosBY8yl8yqw3Hnmlw/oaLAWPMpN/FQYfOMGghwM4NFgJ9/vS+YKrgP6UYf0NFgJ9/&#10;NHmVAVfrtNGHPY0WAn30oeoAH9DQFf0NFgJ99G+oQr46UmH9KLATl6PMFRbXx0NJtfPQ0WAm3ijz&#10;Ki2SelHlv6UWAl8yjzKh2P6Uuxx2osBLvo8yotj46UojfHSiwEnmUu8YqIxv6UbHx0pWAlD5o30w&#10;Rue1Hlv6U7AP30b6Z5T46UeU+OlFgH780oao/Lf0pwjfFFgHl6TdSeW56CmmN/SlYB+7NG73pnlv&#10;wMU5YnPanYB26jfzTTE4OMUeU+elFg1F3UbqTynzR5bUWGLuo3UnlNQY2FFhDt1G6kEbGjymosA7&#10;dRuzSCNu9AjaiwC7qN1HlnFL5RApDEDUZ5o8pqXymosITPFGaPLbFKIjjrRYY3NANO8ls0oiNADM&#10;mjNSeSfUUnlH1FADRTsU4Rn1FJMfKTcelADaMVWF4jNgHmrMDCbIBHFACdBR2qUxEZ5FNMXGd1MC&#10;PPNBOKf5fuKQxcdaBDM0E9qd5RI6ik8n3FAWG0ZxUghz0YUjQH1FAWI80ucU/wCzn+8Kb5PP3hQA&#10;3NG6neV6sKPJ/wBqgYm6jNOEPqwo8r/apBYbupc0vknONwp5hA/iFADM0Zp/k/7VKIh/eFAEZPFG&#10;ak8kHowo8kZ+9QBHmnZFOEI5+YUvlrj7woAj3flSbsGpBECfvUhiXPDcUAMJ5o3U8wrj71NMI/vU&#10;wG76UNT/ACVK/foEK/3qAG5pN2Kk8pMfeprQr/epAM3Um6pPJTu9IYk/vUAM30bhTxCh430NEi/x&#10;80BYbupN3PNPESDq1KsSN/FQFhm6jfTzFHj71HlJ/eoAZuo307yoweWpxij/AL1GgWI93vSb6eY4&#10;x/EaBHF/eoCwzdS76d5cf97ml8mPP3qAsML0m+pTFH0zSCOPuaAGB6N4xT/Ki556Uojhx1o0CxHv&#10;HrRvp5SIdzS7IsZyaNAsR76N3NP2xY60eXFjOaNAsM3CgPTgsXrQTEp6UaBYbvoLYNOPk8UuIs4p&#10;hYZvo31LtiAoAgx1ougsR7hnNBcU/wDcUEQkcUgsM3Ub6kAi9KCISKegWItwpd4qQJEMHHFNlaJF&#10;JC5xS0Cw0vSbqjgnSV+VwPerTeT6UwsQ7xijzKkBiA6UFouOBRoFiPfijfmpSYiOlJuiHUCi6CxH&#10;v4o3gVIzRbSQozQHi2fdo0CxFvo31KHixnFBeHA+WloFiPzM9qN9P8yMHoKd50WPuinoFiLf6Um+&#10;pd8WMgCm74vSi6Cwzfml3kYp3nRjjbTvOjPGBSugsR+Z7UnmVMJY8HgU0yx4+7zRoFhm+jzKkEsY&#10;HKik85OwFF0Fhm8+lG/NSLMmOgoE0Y6gYp3QWI99Jv8AY1N50Y6AUhmTuBRcLEYc0bz0xUgmjHYG&#10;kE6dwKLoLDN/tijcfQ1J56EfdH5Un2hMfdpXQEe456Uu4jtTjOhOcDNAuEJ+6KLoLDQxz0pCx9Ke&#10;LhQegpDcLngU7oLDdxpdx9DThOvoKU3K4+7SuFiPcfQ0ZPoaf9qHoKT7SDnjii6Cw3cfQ01ixHQ1&#10;J9pHpSm4XHSi6CxEpbGMGn5bHSlFyPTmnfah6UBYjyfSjJ7CnG5HpQtyuOgouFhp3elORSe1L9pH&#10;PFKLlccgUXAaQw7UmWHanfaRjpzSfaRnlaLhYMt2FGW9DS/auOAKQXPPSi6CwpLY6Gk+b0NO+0gj&#10;GKaLoenNFwsIdw7Gl+b0pRc85xSNcj0ougGkNjODULhvSp/tRI6ConnJ6Ci4WGRpg7m61LgvwKjQ&#10;FzmraqABigY1E29aee3alxzS0AIO4pwGKTGe1KxAXNICOZu2eKzZn5xVmV+pqkTvamStx8Y7080i&#10;8cUE0igPNIDilNFABxQAO1IaUEigBMc0EGlzzRmgBB70hp3v2pDQAg5NAzkigUpPNABikxmj2oFA&#10;CU4HtSUvFACYoHWkzg07AoAM+9FJgdqM4oAXFAwRQTkYpooAXPtR1ozSY96AAjtRyKdxSdKAAUnS&#10;lFHBFAAOaO9GMUAZoAMc0cGlNLgYoAb3oHFB60vagA3c0dKbjFKelAC0mcUA8UUAaGxQc4ox1o96&#10;BQIUDHNJ1NKTxxQKAA0YoPvR2pgAo70opGHPFIAJzR0pAKKBinrTSeaXrSgDvQIB0opTSDnigYp4&#10;ppPHFKeaBzQAAUnU0uPSj6UAGcUDnmgjNFAhO9LSHg4pwPFMAPPApDnFKFzyKM5pANxmlozzQeKA&#10;HAcUd8U0etOzigAHrSdaM5PFBFAB1pKXFAOOaAALSgYpAfSkJNAC0EHFJ060uMmgBADS044B4pDz&#10;QMOgoFIBkUvTFAATVKe2Eh3EVdYcUgwOtMCktogxkU/7MgPSrWBnNHU9OKLiKwt19KPs6+lWiMD6&#10;0hWi4yv5KjtQIl/u1YAAFLjHSi4iAQrx8tJ5af3RU/QdKQcUXAjEaE/dpPKXP3RUwAzSkAUXAg8o&#10;DnbQY1BHy1NjA5oouMi8tSMbaAg/uipRnNN/ixRcRGUA/hFKEHcCpQKNtFwItgxnaKTYp/hqcjim&#10;gcUXGRlBj7ooC46ipdoo4xzRcCNUHUrRsHoKl4xR3ouAzaMdAaaY/wDZFTdKTrzRcCIrj+EUmweg&#10;qbr1oxxRcCJV9Vp23A4FP7UDNFwI8Z7CnbeOgp+KTOKAI8c8ij/gIqXrS4GOBRcREBk9MU78KdnH&#10;GKTq1ADM+1KM88U4YBpcZ5oAZjA6UhBK9Klxgc0p+7SuMgwQOBR83pzUo6UvFMCIBuuKCGIqTnOa&#10;XANAXIlDYo+bOKlJwMDvSACgBh3GgBgTTxxTsjrigCH5s0pVhT8c+9OPTrRcCIBsnNIATUmMmhRQ&#10;AzDYo+bPWpO2KQDBoENw2fakwxqXApDQBGVbHWkw2OakHriigYzDEClw1SDgUgPegQwBsE5oAY0+&#10;l+lAxqq2M5pOfWpADikxmkAzDHoTSDdjGakUYpCMGgQ3Y3UmkCt68VKTkYpOlMBnzU0hs8GpO1FI&#10;CMhietPAIOc0480hzTAQq3BzzTcPnrxUw6Uw8mgBm1ieDQVb1qXGOaTAJ+tAyMK2etLtPXNPAopA&#10;RYb1oCtkc1N26UY70xEZQ+vNJhgcZqXPvzTc80DGbG7Gl2nGM089KTNIBqgqetKQcdaXbjilI9aA&#10;I9rcZNLg+tOJoAzz60ANw3rQQwPWn0h5oENCsfWk2tnrUoyKMCgZGFb1pZI98W1jThQQH+XPFMDN&#10;vbEFtsDbT61Y0y3MUbbmy3rUjIVPFSRfKpoEDcKSTwKhhnSZiqHJFWSoZSD3FQWtqluWZcZNAEmw&#10;+tJtOMZqQ8nilx8poAZs/KmhPepckCmkdxSAbsoIwx5p+eaCMnpQBGATxQY8k81JjuKQnmgCIxe9&#10;L5fHNPp+PlzQMi8rikKe9T9aYc0AR+Xnml2ZPJp46UfxZFAiMRkd6DGf71Sg8UnXtQBGEI70NGTy&#10;DUmTQCQfrQBGIz69aGjbjk8VKMUZ4xQBD5TE9aQxHPWpeQaUDIzQMiEbE9aDEc9alzj60fWgCIxt&#10;kYalKN3NSgZpCcdKBERQ4600xnI5qbGaMUwGCL3pvlHpmpVHNOI6c0gIBEc4zSmIt3qYgUgyKBkI&#10;iIGCaPLI6VNmlIyM0AQCInAzSmEgdamx+dBoAgERPU0GPPGamGSKMY5oAiER70eSc9amJ6ChTjrQ&#10;BB5J9aPLII5qxxiggdaAIDET1NIITjJNWMEnNGOaAK6xHJ5o8o561Pjmg8GgCFoCec03yT2NWegz&#10;SE8UAQeSfWjyieAan/hoB46UAQiHtmjyKm5FIW46UARGAU3yeRzVjqBSdDQBH5WR1NN8jJ61MKWm&#10;BXMGOhpfJOOtTc0tICHyeBzSGHB4NTj0ooAg8ts4BpxgyOTUxGAMUhztyKAK/wBn2njrQ0JK9amQ&#10;k9etPPGKYFYQ/L1+tKYMnrUwxS+9AEHknHWkMPHWpz04pOgoAgMWMYzil8jOOanwCKMYNICE2/HN&#10;J9n96nboKUDimBX8jIo8jrVkEUUgK4g+XrTfs3PWrB604EdqAIPswxnNNEHzcDirHWjOKYEJgA6G&#10;kaAdjUx5peCaQEHkggc0CDrzU2MUdKYEIgFJ5Gc1Pnml+lAFfyPenGAFfpUtLnPegCv5AHel+z55&#10;71KeuKBnNAEXk9gaPs4xg9anxjBpC2aAK4gXmlW3GeamxQODQBEYEoEC1MQD3oHNAEPkLijyFzUx&#10;7YpO9AEH2cc45pRAuPSphndTgOOKAK/kCnfZ1AqTmk3UAR+StI0Cke9SiikBF5AAo8kY4qbPFJmg&#10;CHyVPal8gdqmFKCFouBB5A4p3krUhPJowQKLiI/JXOKXyU9Kk9+9BFAyIxLmjyFqTApevWi4EJhA&#10;zQYARUxHakGBQBF5SgYxTTEuRxU7EGkGDwaYDQgAOKUdOtB4oxQAuaUe9Jjil69aQD+lQzPgHFSn&#10;gc1UnkAz6U0JlWV8tg0xV5zSEbmqTGBSGheMUmM0ZpMj8aAF+7S4ycimk0DvigBTScil60duKAG9&#10;TTqPrRjHSgA70hFGeaQ8mgAoxnpSgYHNGcHigAx+dGecGjnNFACGjtS4yKQjigAI5penFJzjNKvJ&#10;oAQ4o9KUikI4oACBmgAUme1KOaAAjNJ1FLQDQADpRR0+lHXmgAox6Uh5NKM0ABPNLSd6P1oAWkxi&#10;kpc0wFHSkzS0UgEooPNL2oAQYFKcUCk7UAaHegg07FGRQA0e9H0opQaYgoBoNIBQAc5pTnpR3wKX&#10;IHFIBCppCeKUkkUg64oGIDg8U45oPWjmgAJz9KF60A8UdKAFzSA80dKAM80AKSKB19qTbmlB4oAQ&#10;0AGkzzmlzzQIUjmk5z7UvU0uKAE7UgFKRjnvR2oAQijHenHpSdqBhQRSU4dKBCKOtGTj2o5zRQAD&#10;p1o4HHelwMUg65oAMYFA60c9aCMd6AA4paTHSl7Y70DEA5pRRxijOKAEOc0vUUvWkIoAM/LSHGPe&#10;ijvxQAvagcGjnNIeKAF3ZNGcmjA7UnegBcc0uR0o4K+9NAoEO7ZptKTSdaAHcYpM0o5HFJjmgBMZ&#10;60tHTrS4oAAMA5pDgLmg80cYoAbyaeKbmlHUUALjmkxzSkEUg9e9ABSH0pw45poOaYDuABScZ4oF&#10;HRsUhgaMd6UkZxSZoADRk5o7g0p60ALjIwaQ+1KM0AigQme1JtpcY5NO3ZGKYDegoWlPXilC/LSA&#10;bilxzR0pM5oAMU7txTcUvegApeCBRjIpB0+lAAwxxSFcCnA80jGgYAZHvQM0e3akzg0ALtxQMHjt&#10;RnijGB1oAMDPtRnPak6mgZzyKAFAxSnGM0lLjI4oATO4GgDpRjFGTTAU/epDmjkUDmkITmndRmk9&#10;aOgpgL2FGMUKQBzR1PHSgA55opx4XHem/WgBV96DwaSgikA4k460mcUgGRRjA4oGHejrQKUUCGkY&#10;p3fNDUgoGBNLSEgUdelAgxgUHmlwNvNN6k0AO3cdKbketFOABGKAG54pRwKCOaMc0AKG54ozxSAZ&#10;NLmgYhyeKXA6UnekxzQIcVAppODxSk4OKQjGDQAoo4BxR3oxzQAo5FIeacegxTeelAwHJ+lBOKUc&#10;Z96CM0AJnIoH8qXGOKD6UANzzS0DkUtACCndKbjGDTunNACFRj3o46UEnvSgjHvQAmaaqkE804Du&#10;aQnHSgBQOaOc4o3ZoBxzQID0xSjOKTOTSgce1ABjPPekzS7qTHegAB5pTgEU2lBz1oGAHzYpc46U&#10;hPpSjpQAgyDRijPNL9KAGg44NL39qQjvQO+aBCmgZzQKD0FAw+6Tmkzk0p5NJgDOaBCkUFe9HWgE&#10;4oAMcUg4pT6UHIoGJ3pRgjFAPFL0AOKAAd+aQik78UtACDhqM8mjvmkJ5oEOGc0uc5Jpu4kUUAL0&#10;6UnU80rHFIaAFC4pw6U1cgc0Zz0oGDdaUc9aQ9OTSdFoAXb1pelLztpp4oAUjvTTgdKfyc00qCKA&#10;EzSgZ6UY4oHFACjgdaTnHFJijPegB3bPakFHOPalHAxQAZ5pOCeaCM0YzQAdBjtRSDilXvmgAznm&#10;jHNJj5qAMZoAcDg0nWjtmk60AGKdnikpM5FAC7sUBsnkUDBHNHAoACcDikHoaAC1BX3oAX+VKenS&#10;ko7UAFISTQG7GlOOooAB3oHShcelIOM0AKRSHGOaUGkPIxQAlL3oH3fekPFAAck0AnpS5BHvSk46&#10;0AJjml70dDk0jetACnmkxzQKUjmgACnqKCOKVWpvegBQe1HQ0nfNL1NAAelHVaXGetNzjigANLn0&#10;pvNHQ0wHZBXPekx0o+vSigAPXijnNJ3pSaADJPApMbetKOORQeaQC4HBFIelIBxRnnrTEA60vekY&#10;+lIc0DH4xjNNzlsUMScUAc5pAITTh600/wA6UGgB3GDUe007NGc9KADjFIRS54pOtADeRnFKoJ60&#10;pznpSd6AFIxSZ4zTuo96OMUAITkZpxO4cU2lyDQIAOMUoHGDSE8ZFIDzk0ALjmlJxxSZ5xSck80A&#10;Lmk68UHg0uB2oATGKCM0vNIaBhtzRjtSKxFL70CDtTgKQClYgLQAyVvl+lZ0z5OM1YuJeMVSI3N1&#10;pghy1KMbaaoxS4waQxvQ0uM0UdDmgBO+DR3oyCaD1oAXvSDrS4zSA8EGgBSc03mnAetIPSgBKWij&#10;tQAA+tGOxpO1OOaAE9jRQQfwozxigBccZpM0A0nGaAA0UUv8qADvntSd6dScUAJj0pRgGk70uMUA&#10;DcjIptOIyMVHgqcGgCQ9KQcGg9KMd6ADvSZxTicAUnBpgA5NL07UAUE0gENApetA4pgIc9qKU5pP&#10;pSAXmm4JpwoGM+9AAMdKQH1pTz2pOMUAaJPFLxj3pM0dTQAnSgUp9qORTEGc8UUnNLmgAzxRR1PF&#10;B60AJmlxxS59KXJ79TQFhgpx54pM80CkAYxQOnNJmnZoGHWm96XoM0nuaAFzS9eKQAUufSgQ3pxT&#10;gOaQClPFMAoxz1pMil+tIAJzR1pc8UmcmgANGeaKQUDFJGaM0YNBFAhabS5oHWgYh5pQOKCKTmgB&#10;c0EE0oNA5oEIKTv1oPBpR6nrTAXpQOc0c9TRnikMUGkzzTeacelAgxmgcUinNO780DEJNIelKzdB&#10;im4oAcKPegZH0oYdMUAIDmjoaFHel6nNAAvXmg8CjPOaCcmgQL+lHQ5oz2pMZoAU0DmjpRk9BQMX&#10;gUlKRxSUxCHmnDg0lJxQA9jmk6U3tmnYGKQxDwMUY4xQKBzTEGDn2oHWilzigYmeaTmjknine2KQ&#10;CClzSUYoAUHmjvxSCnYxQIO3NL6YFN60qnJxQAY5yaMgkelPIGKYOTntQAh6ilxg0d6NxzQAE4NK&#10;elIQO/WlzmgBKO9LgkZpACDmgBSMdKQ+9Lnnmg8mgBKMAj3paCMCgYzbTu1AbIxQDjrQAvakIPWl&#10;JoJ4oAMZoBweKaDzR0oEBJJoBx1oFDDpTGKDnFONN4Ao7Z70hBjnFBFGCOlBJNAB2pwGFph6Cnk8&#10;AUDExS+lJnil7UABOTjsKAODSdDmlznnFAAOuKCKAM0Hj6UAAwBRnFJkZooEBpRkdKOMYpMc0ALj&#10;NIOCaXOKTIoAD0zS9BTTSjIxmgBR1xQOtJ15o70AKck+1JmlyMdeaBw3NAxBzR7U71pDg0AAHFHB&#10;NLnCmkXHOaBDcZpc+tGKQ89qAHA460uOM9qaB2p3bFADQeaKTGKXHFABk5pSTnNIM0pNAxKTByKU&#10;9aUcH2oAQA04dMUpPFM5IBoAXNKW4ximscmj6UABzmkpTS0AC80MMnFLx+lN5JzQAdMCnD3pp6Uq&#10;+5oEB6ilzikJpMEUAPHHNJnJpM5NKB3oARsUUelIeDQAvSigDHNL396AA0dqBRj3oGNGc0HrSng+&#10;tIR+dAC80gIJpxbmmjlqBDsDFNNKTmkZeKAADilHFCcnBpSKAEPBo6mjGaAMZzQAdKXtQp5pM8mg&#10;Axz6UgB704Gk7UAHSk4pO9LTGAxkilo296Q8UgE5J5pfpSikIoAXnGKOOlApG68UAKRQQetAJIOa&#10;XOaAFyMUnWmdCDTuWNAAW44oznpQR2pORQAA8UDpS4zQR0oAKdwe1MxyOaXPNACjpSY5oHJ60UCD&#10;ODikxiikJyKBjgMjihR2NIpwacep9KAEAw1KOKM9qSgBQfWkPWjNBPFAB1pAvBpQaT6UAGMClHXp&#10;Rk0nOc0AL0NBPNIwOTS9qAEHNL2oA5ozg47UANAPfpSsKU80EcUAKMbfekpM5NKR0oADzjH40hpc&#10;YzSEUCFHTNJRyBigdaAA8UpORSfWl4oGIctwKB05pQM0pPOKAGjilHzfWk56Uu3HIoAOKM5o4HWm&#10;O2CKAHkZ5HWjp1pqsWIpxoABk0mOcU4HA96i3sSflxQA/qcUYpV55IppGaBBS9qDnAoFAxDSgc0U&#10;6gBpyBQTzQeaOMZPSgAz6UhHNIfanAjA9aYhMZFJnrmnFsdab1FIYucgGnAAUmcACjsRQAh9KOmD&#10;S9qQj5TQAGlIHDDrTfrSj3oAQjIzSe9OINNPAoAU0lKvrSkg0AN78daXJoIycihsge9AC7cj3pve&#10;nZ460lAh27ikNJjNL7UAJinMOM0mKD1oAQnjpThjHFJntQpoAQHnFHHehutAP5UDEGc8U7tR9KPr&#10;QAvSopHyKexxVaVxgimJlaZsk4qNRSMSX4qUAFfcUhoXOaQ5o6UZoAKTnNLmkPWgAxg5NIaU80nO&#10;fagBR2zR3pByKWgAznmkHWnAU09eKAFP1o9qB9KQ9c0wHDjrQTkYpM0tIBMGjFKW4pBzQAYNJilB&#10;pcUANzxRjil4pRigBBmjFIeDmlzkc0AIc0uDR346UHigBQcGkODSdqQHmmAv1oHejrRnFIBfrTcE&#10;HIpQaAQc0wCgUGjmgBaD1peopoyDQADNKeDSd6XrSACeKSlzR0+lABkdKTAoNAoA0MU7GBSDOaDn&#10;NAgGRRn1oPAxSCmAd6Dx9aUdaCAaAAHFKBk00DJp2aQATzwKM560GjtQAhGaToKOaU0DAClwBRzS&#10;HrQAEUg5pSeKBx0oBByDSggCkx60dqAClzmjHFJjnigQY5pTzSc07tTAbzSgZoHJpRx0pANIwaAa&#10;XFKMUDA8dTSZ4pcZOaQ8UwA8nGaOlAFIc5pALml5NJ35pSaAG/xYNLnFHSlAz1oAQc0uMULwM0bs&#10;0AOOMU3rSEk07oKAA46U0+1IfWnDpQAg4pc560mM5JoPSgBaO9Jg0HmgQp4GaQ5NLkUgNAC4NGMc&#10;UdOlLigYm2lKhTxSbu3ajOaYgxgZpCM80p6UZpAAFL0PSkApxbn2pgIcmmHg09mpNuRQMXtSDGT6&#10;UmDRjtQAvXvS4pADTjxSENNHvR9aDk0wE78Uuc9qUADrSk55xSGJQaBTjxQBHg0oFKemaMHsKYCC&#10;nUlAPOKBCg4pQMUh680A9aAAnB60mSRQRg0oPAFIYCgdyaCMHFIB+VAC+9GMmlyOlNzzQIeTxilG&#10;Mc03OKO/FAwbgUg4NKRkdaQ9M0CA9aD0pueaf2oGNHSjbxSn1oxleTQAgPalJ5xQoGPejGTQAgOK&#10;Uc9aCB2pMEdKYhR1xSnr0pBkfWgHIpAGMmjPNOGNvvTepoGO3YU8U2gmk70wA9KkUZXJph5pRkUg&#10;F28daKMHFJ9aAD7xozjigcZ4o6mgQ4dKQnigDNHFAxAOc0uM0mfypTnFAAMYoNJk0vVaBCUClBAF&#10;AH5UDEPWlJzjilyDQSAKBAtNPB9aXdikxmgBMEnNPIGBTT04604cjnrQAhbHGKTHelIGetFACdVo&#10;HHNL7UAUAHWg88ijjFH0oAGHAoJ+Wg8nFB6UAIOcZpQcHFO4xTCe9AxTmhRzRv4pN3uKAHY5o6cU&#10;1iBzmk8wHvQBI3Tim5oDg96VttADcYNKSB0oByRRxuoADxxSgDmkz3pBnmgB2RSZ+XpQB3oFAAcY&#10;4pSRijPOKTFABtyeKXvg0YxyKBySTQAAYPtRnjilxxmmj0oEBop3FFACZ5o6n0oJ5pCaAF+lGMUm&#10;6l79eKAEPWlx1zSdDTt1AxOCKTgZpQOaaR81AhKdn5cUcFunSjv0pgIOOaUck+1LjjNJ60gFBzya&#10;RqTkUuMimAdRkUd6TOKdnNAAcmkHFKDQSOvekMb3zSjABoxSd6YC5oCUuRSZ5pAGO1BPOKM4NJyT&#10;QA4cDNN9zSmkNMB2PlzSDNIDnin4xSAZThgZ600H+dPJyelACAEnigqRTQTmlLHpQAueOKb1NKM9&#10;BQeKAAgZ4ozxSYJHFA65oAB+VKBjrRnIFBFMBPUUcYpQucZpCOcelIAHSlOaAaUnDDigBAKO/NHa&#10;kY8CgBT1o461EJDkjHGalGCKAHcAUg45pOv4UZzQAueaBg0hIzmjPORQAppAKQ5IpFyOtAD8jNLT&#10;RxzSFuaAFoFIDmnAcUANxzS5IFKwAFN3gHFAB75ozQKfwBQA3BPNGB1zzSsaQdaBCY5xS8gUHvRQ&#10;MOR2prMF6mnFs4prDcKAFVgSacc4zUargVJnAAoAQjigjK0p6VGWwaAHD5elOIyKYDmnUAGOKM4P&#10;tSZOOaWgBc0nNLxj3pCdozQAY+WkPSk3bhTiPlFMQDmm54pcYOaTHNAx3bim4J4pSPSgHGOaQDSO&#10;1LjGD3ox+VIcg0AKeetKBxSdetJzTEB+tPB4BxTCOPelOQBSGKDzSZoXjmg0AIT3owSKUjmgcUAA&#10;JHFHXrRjijvQADFG2lVecUEEUAApCRmlHNLgd6BDB1xmlxxS9M+1Lkbc0DIz1BBpTk8mjilNAhRj&#10;rSd8Uo5OKQ8CgBM4NOGOfWm45p4GBmgBvGKAMHNB6+1KOlABjJpSKTFI7YoAikbAzVGViW69asTy&#10;Z4FVGG7HNMAVc807BoGRxS855pFB+FJjFLk/hR1oEJjg0lKaUDmgAGM8mgjmkbOcdqX3oATFL2pD&#10;mlDDHNAB0oFIT2oFACikoGc0negBeooFLSDFAC8ZpOhxSGjk0AO6daBSdetKtACYOaMEUpxSdaAA&#10;jIpO9LS9aAEFBpaQigA/rTcc06kzzzQAUUZpGOFzTAcBxSUiNkUvUGgAxxRjigEdKU8DmkADig00&#10;GnZ4oAQigcDFGcjpQD60wA0oFJSikAd6THWlz60nWgDR5BpKcRg0UCGZzTsetAHpSnn8KYBwBSUu&#10;AaKADGRxQaCcDGKOM0DDOKOnJNB9qSkAHrmkpwOaQ9aBBQRil6UEd6ADbkUvTjtSE8UlAxe9B6Uq&#10;80MaBCKRjmlB603in4AHWgYh4ozxR3oPSgLBnFIM80hzQKAF9KUcdaSl4JoAQmkxzQTzxS55oAXA&#10;A96MUhOaM0AGcGlJ4ppNBpiDkinA4FA6UdfrSAMg0YwPSjGDR1NAwB7UHilGByaQ4JoAT3pwxikO&#10;KAKAA0DnrRjjrQR6UABPegUE4wKTNAC4FJjFLjvS4x+NACA460ZzQRRjHAoAO1J7UoIpetMQDpSY&#10;3dKXtSEc8UhgfQUcmlPBoBBNACY5pcmg8c0HmgBM0AE80nQ07PFMQmcHrRz1NHvSZz9KBi8saKM0&#10;DigBaO1B9qQc0gDvxRn1pcCkPWmAUueMUoApMc5oEAHNKBjmkzSk5wKADGaB16UA4GB1oBPXNIAJ&#10;oGKTOaDxxTAUc5o3dqBk0vFIBB1oIyaMUYoANuTS8LRQeccUAJnBoooPSgA280ueKAaD0oAMHHNI&#10;TxgUuaTtQMTpSijOaTHNADwelJnJzSZ4xRjNADiRim4AFL2+lAwRmgBOcUClPNIc5oAMc05hxx2o&#10;zke9BNADRzS5oA+alIwaAEzikzuNLjJoAIoAd3xTSvPFKTQTxQA0HHSnA5puKUcUAApR0oGaBjnJ&#10;oAMc80jZJ4p3akP3c5oAMUDmkXvR0OKAA9aXrSE807tTENxk0tBODxSUgDPengcc03jFGc9aAA4H&#10;Q0go6VG06J7mmBKBk9aCcVVa5Yn5FqNnlbhmpAXdyjqRTHuI1HUVT29iSaQ7QOcUAWPti54BNMN2&#10;5PC1D5qjA4oNwq9BQBKZ5z0AFMMk5J5FRG5PIAo81jjFAEo849XpCkhP3zUXmSZ4pPMkzjNAyXy5&#10;MffP50eSeu81FvlJxSgyZ60ATNE4xtc0YmA+/moDJLkelO89weRQBKHuFH3gaPPuB2zUX2hvTil+&#10;04HSgCVbuUDlKcL4g/MhFQi4U54pwljNAE4v4yACMU4XkROA1VmMbHtSeVG3pQBeWdG6MKeHU8A1&#10;miBefmI/Gk8l1+7IaNRGrntQODWbtnQ58zNKLi4XkqDQBpE9qBgrVAXvPzqRViK4STowoAmHAyKK&#10;OoBo60AIPvClb0pCO4o5xmgAxmgdeaUHAoNAxCM0Y5pwIzTSaAAnFAGTRigdqBBtINA4PFK3Q0wZ&#10;xTGP5ANNPTil60dqADIA96MluemKMUUhBx6UDpzSZxS5oGJjtTsetJ9KQnmgBT04pMYNKaD0pgHG&#10;aMAmlA9ab3pALilAGaQkCg/d4NAgJxSjkGk4NGaBhjFLk0lNbPrTAd1pQKb0xmnd6QCAYNIRzxTj&#10;zTeppgKMilOMUcYxSduKQAOKD93il280nTigA7UZzwKTFIoINADjwcUg96XFFMBO/FBzik2mg5pA&#10;Lg0qgnigcUZI6UALsUc96bnFISc0oHrQAoOTxTgAaQnPtSDIoAUgE8U0E9KXpzS8YzQAnFLkEU3q&#10;KBx1oAXOaRlHends4oJGAaAG4C49KeMUjYAGKbQApJ6UhUE5pwOeO9AIyc0AJtwKM0u4D6UzJ3H0&#10;NACmgUYxRQIMZNLjkijNKMZzQMQDmkPrTjTcdqAFHQ80Z7mk2+tGDigBc5FNK80EY4pcjFACe1Ln&#10;jNIopSD0oAD0pCc0oppHzcUAHvTuowaTpxQCelACEc4p3alHJpvegBRyfajHvSL1pTxQAAGmnHXv&#10;TjnbkUgxTAO3NJ1pxzSZ5oAQd6UGnZG3pTc80gDGaUAk4oB64FKpwaAE6UA/jSn5icdaaM0AOAyC&#10;TSdBRnijoKAAsMCgc9OtJilBANACHINKGyOaVxnmmdaAFA60uaTpSDOaAHd6TpS9KVhQIYKU80Hg&#10;daKAFHFJz1obk5xS9RQAgxilzxSdsUoIHWgBO/IpcUopTQAfdGarSuBk+tSsaoyuSTQBE7HFIgzz&#10;TMkmpAcUDF6GkJpTTaAHZFIDmkApVoGBHelFJnBxSA4NAheTSn0pKWmAmKAOKXrSdqQB2o4A5oFG&#10;B3oAMgik6UcCjBPNABjvSgA80DIpQQfrQAmM0AUo4oyCeKADoKMijmgigBDmgDmijODQAUD1pTzS&#10;Y4oAXikJopKAF7UAAijoOKQZ6UwCl7UYoxQAmB2pRgUfSjHHpSADikI4waOvFHINAC7cDIptOzxT&#10;aADnrQp5peaMUAKRmkoJNLn2oASiloHIxQBoUp9qiMopPNFAiX6UdKjMoA600zr60ATjpQOtQGXj&#10;rTDNigC1nmk/Gq32jNNMx7CgC4eBTSwxVRp24pvmsTk0AXA4FBkUGqRkPYmgsc9eaBlzzBQHz3ql&#10;uOaNxB60CLwYGndapCbaOKetwTzQBb9qO9QLMCamDA0DDODS0o47UhFAB3xR0oBxQB3NACikznOK&#10;U80n3aAFAzSEYozxS0AIRigc8Ud6UUAFIQPrSd+KB1oAO9LilpAO5oAN3NKCaTbwTSAD8aBCk0vo&#10;BSEmgZzmgYrdhSdB7mlx60lAB2pwA70nsKDQAnandqaBzzTqAG0pGB05oJwKXOaAGknGO1O7Cg4x&#10;SA8UAO96aTRnJooAMYFGaTdQOuaBC9T6UuMUh6UZIFAAcmheOaAeKB70DFxkUnalIIpDxQAnUUoo&#10;IpDQADrTgtNHApwBoATGDS9aM5NBpgNOc4p4XimqMmnAc+1ACGkBpTSDigB3FITQT2owMZNACZyc&#10;Cl4FAxRgUAB6UA8cUE44ozzSEKBigjHNA65pM54oAUZox3pSQBxSZOeaAAnihetBORR9KAFJ5oB5&#10;pPaheBQA4imEZ6U4tmk70AIOKcORmk70E8igBMZNOGdppOnSnDBoGNGBS9xQcZxSHrxQAnelJOOK&#10;CKKAFXgc0nGaM9aQZ5IoAXGadwOKToPegHnmgA6HNByRSDk0pOKAE6YFKTkUoGetGOpoAQZpxFJ2&#10;pOelACjkZNLxik9qVvSgBBR3poz0pQDQA5eDzSEZ5owcUHpQAh6Yo520pzSZzxQAdBxSCpFxsx3p&#10;p6ZoAUAUdqa3TAoHTnrTECjkmnHpTC6r3pjXAxwKLBclA59hUUkyjgVAzs3fAqNpAo96AJJJGbvg&#10;VCSF+tMZ2bpSBDnJpAkOMnpzSGR6UClxzQMYd+OtGw5GTUhHy0gz3oER+XThH2xUmAKB7UDGbQKX&#10;AxS49aT+VAABgUECl60o60AIAM0YxR3o60AGM0hGTS0maABlHYUm0Y6U4ZzSmmBEI1HWkMIqTFLz&#10;QBCYqbtYdGqbvS7e9ICHMg70CWTFS44wRRtFACC4fuOlPFyCORQFFMMYJNAEheNx2pPKHVTiovKw&#10;ODRuZOnSgCws8sXDcircM6Sgc49aoLOD94c08hSMqcGgRo8GjI7VTjnZThulWkZWGQaAHjr7UjYz&#10;0oNIeaADtQBxRjIpehoAB3FJjigg9RQPSgBT0poHOKcRmg/yoGJ3oA60o9aTPpTAdjApMjuKTd2p&#10;cccUhDep6UpHFGKcRwDQMbmmkd6ev3aaBk0AKATSAgmlBPSg44oAXvmkFKfSkGAfagQhHzUvakJy&#10;acMUANHFOxSGjI60DEPBoHXmgnJoA5oAO9HOaGHzDHSl5oAN1A5pO+aXNAAwoHSgtQxyeKYC5GSM&#10;UhNA60v0pANyRzQeTmlxnim4oAcOaUj0pDkAYoByaAFPSm9uaUnIxQKAAHtRjHNHb3oHPFAAOaXp&#10;RjHSm5oAVutGOhpKUggUAGaP4aM0p6YoATPT1pTjNJmgigBNxBIoPIFKR60HG2gBCtAPFKelAGOa&#10;AG9aACaX60DjpQA0qePanYpaOtAheo4ppxinEYwRTT0oAB0peNpHegdKQmgAUdjS0dV4pAaAFHNI&#10;W/KkPXrSnkUDE60bcnFL0xQ2c0AA4pd3emdaFHFAC5yaDQRS47UAJkZFLjJpDSigBMc9aOTTsj0o&#10;JyeKAG96U+hoHPNKOtADSDSd6XpQexoAUHjFN5FKPWgH1oAM5pOnSlI9KYSfSgBQTnNPUE+1RpUg&#10;bigBSMHINISByaQNTWHFAC7u9OBBqEZxipelAC5GcUhAzQetAOaAF7U3vTiDjFIPegBSO9HGaCc9&#10;OlIaAFPSkzgY7Uo6ZpCKADFAoFKKBAOuDRjNH0pQDmgYgwKODxSlcdKQCgA70jnApxYAc1BJJ3oE&#10;MlkwKpucninu+c5qMcmgECqe9O24pADS9qYwoNITml60gEoBxSkcUlAAeee9GOBRkUHpTAU0h/Wk&#10;Bpe1ACDNL1pexxTRSAXFJnPFKKMZOaYB0FKCKQ+nakwaQDvWkwKUcj3ptAC8YoHFJ0FOHWgAo+90&#10;oNAPpQAGmnrxSnOaMGgAFGRRnFHBoAOlGM0tANADeRRninnBFMxzQA8Y70h9KD0ozQAnSg0dRSZ7&#10;UAKaTOaM0CgBwFNI5pc4PWjvQAi8GijnNKTmmAUgGeKB6UnPakA4nHFLnP1pp60DFMBc5NISc0dD&#10;SUhDtxNNOaUdKU0DEyRRmjrQOelAAMZpTQBQaAE+tB5o60oxigBMYpaTjNGaAAUHmjHejNABjigk&#10;beKXtSHGOlAChqkSYg1F0pSAOaBFxJgeCeak6jrWcCcEipo5iAAaALlJzTFmB71JkYoGKKSgj0o7&#10;UAHAFHbNGAeaOaADrSgUmaUEAUAHFN6Gl70UAGTRRz1pM54oAXPpRjFJ05p3WgBDnrS9BRnOAaXv&#10;mgBuc0vWg9aOgoAOMUucDpTc0p60AKRQOTSE8UL3oAXAJooAoHWgBDx1pB96lH3valPWgAK96CM8&#10;UpFNPSgAwAOKQd6XBIwKOgxQAYGKCOKUCg8A460AA5owOKauT1pzY6CgBCck0hpelB4oAWjgCgHF&#10;NJzQAA07OKTH5Uh5pgKDiil6CgjjNIBPpTs4WkAoOCuKAAdKTnFL1NKetACAZoPHFH8WKXGDQAlK&#10;BzSZ5zSkYGRQAhGDxQeBQAcZoPK0AKCaOlJ90UUxCg0nOaUdPegfKD70gAc8UUDrS4zyKAE6nNGO&#10;CaDwKOoxQMByaUgjrQODmlL5oEIOtJ36U8DIpueaAFwOaQe1ICBRnBoGKe2aXNNyetKOnNACkDGc&#10;0lGfm6cUh5NACjoaBzmgDijIoAOopKBnI9KGGTigBy42kmm9TSjG2jpQAgJp3O3FIMdaUnigBKUY&#10;4pB0NKOKADdzxRnNGBSZxxQAd6XnOaBRnigADHNBO6jNNOc0APFJxmk7UZA60AObHagn5cVE0wAw&#10;KgeZvWnYV+xO7qoyOtQNOzVG0nFRbj2oFuSl+MGmNKBwKZgk0uwCi47BvPpSY3YzS96dgAUhgRjF&#10;BoJ5pTQAdR70mKAcUCmAClz0owTSd+KQDjk0i0DJOaM80AIRRwBzQc0cYxQAopOhpelGeKAA9KTF&#10;L1FBHIxQAgNHvTiMfWm98UAKOtBo4zSZzQAvbNBHFNz27U4txigBCMUZoyTRyRQAZoHWkxSigA6H&#10;FFHANBPFAB0oOM4pe1HfJoAjeMHkU3JXpU2KQgAUAIsgY81IGZDkHioWU9hzQshAANDA0IplfANS&#10;Hg1QU8ZHWrEU4JCvQIsqPm5pWYUgwRTFG4kmgY8HH0pB60xsqwPanKdxPpQIWgtwKB1pc0DAD1pC&#10;KXPOaUnK0wG4GM0q9M0cdKBxxSARhQM4p+BmkIBPFACAYpTgnim54NKPagAIAoA9aO3vTc8mmA4n&#10;NIwoWndaAI/4sU6gjmk+tACk5owDRxSgYGaQCDilzRnmkxQAo60E0g60cA0AFGOaU80HkZoAQ9Di&#10;jtQp9aCKADacignGaAc0pwRQAgPFC8U4jC00UAIOuKMYoB5+lKeaAEA704dMUmexpCcUAL0pe1MB&#10;5pxOaADdgdKM9KTnNHU4oAdxwRSHtSdBS5GaADAxikpaVcGgBNvGaXotGD+dB9KAAj5c00U/jFNy&#10;KABulHNITSg0AJt5pwBGaXg803celAhM5FLnjFA6UgyTQMXOR7UlKABxR3NAADg0hHelHNGaBDQG&#10;zxSgHdTh0NN3YoGKRSHpSnmgigQnQ0daUe9JjmgYY546UACg8YpB0oAGPahegpcA8mjG2gBMYo70&#10;7g03I5FADs8U3OOaB096Q0AOA9KXnrSZNAPNACGl25XFGaBmgAKkLmgc0ckUAcUwFJpj8U7Ge9Nf&#10;0pAImOlPAz1pgHFSCgBCAKSnN61E5xjmgB6sORjmgmmLyM04cUCHdRikxijrS555oGANIRk4pTjt&#10;RxQAmDijtSg847UmKABeRS9qFGeDQeOKAAcYNBHpSg5FIfagAxzmlyelAoHBzQAvamlutDtioWb3&#10;oELI+Bk1Vd9ze1LI5aoD1oADg0gU0uOad0NAxBRStgjikoASjPNAHNLigYHNAPbFGcUZoACOOlHa&#10;jO4UUCExjrSikpe2aBiYo70DNByDTEFKOaTtSjikAntSUtHt60wBaWmkEGlBBpAL1pMY+tGTnNKT&#10;QAZ4pKXtSdaAFA4ozxSd6DQAYyKUcU3kU49qAEozk9KXj8aQGgBTxSdTSnkUnSgAIoHFIDS0AJ3p&#10;cUUhoAdgEU3pQOlHegA4I6UUoGKKACkI70tIc5oABRzQOKXpQAnSg0oIooAbS0gPNKKYB1oPSlJ7&#10;CkzSAUdKPcUmeKUUAJS9FoHWgmgA69qOO9J2owaAFOM0uOKTFA4oAXHvTcYpRRjJxQAdqTvSnijH&#10;50AGc0vWkwB9aQZzigQoNHWjHrQADQMUEr0qaOYZ+aoOKOnakBfWTdUnas4SFSKsJPxzTC5ZIpKY&#10;sgbgU4Y7UAGB0o284FKKBQAhznijBpaKAA+mKTGKXqKKAG4p46U0GjvQAdOlOJ4600UpNABjvRnJ&#10;9qTtSg0AKBnmmnmlowKAA4xQDS8YpKAFzSZ5zSqMjNAHt1oEA60UEYpO9Aw5opTk0h4+tADhwM0Y&#10;zyabmjrQA7PNIRk8UlO6CgBMYpKUnAo7ZoAMd6ByaTORSjgYFAA3NMA5pcEUtACg8YNJ70Gk70AO&#10;60HJ6Un0pw6UAIOlHU0deKQdcUAKOM80oHHNN70pOaYB3petNJpwyaQARmjoMUdKM5oAAexoIHSg&#10;jBHNHWgBCefWjr0oGM0c54oAcO+aQ5oANL0oEIBzmnZwKbnApQeeaAExRntS980n8VAATjijHeg9&#10;aCemKBjqZRk+tOY5AFAgAzSYpT6DtSUDHhcDNIxGaQH1pD1oAXNGe9Jg4pcc0AOB46U3vS5PSkAJ&#10;OaAHAZ69qTjFByBigDigBO9IOaWlA70AIRRxQaT8aAHZABpOSKQkUhcDjNADu1LUTS4phl4680Bc&#10;sZwKTA9eKr+Zx1ppmoEWVZR3zTDKCcCqxkwajLkjjrQBaebtkCozJznNVsnNHJ70ATNJxURcnPFL&#10;tGKMUDsNGc0oBp1AyaADHFAHFHagcUAIRigUvVqUnigApO1APFBNABziilPI6UmKAFz3o6Ug4FKe&#10;aAA0gFKOKO1AATzQBzSUoNAAaQDvSnrSj1oAbSg5pDS9KAFJyc0g5NJ24oxzzQA4nim9qXPFIfu0&#10;AAHpSU4cU0/eoAOppeQwoAxzSnk5oAb1PFLjFFJnmgBQM0u3mgDIzSkjFACY4NFKc4xSYOBQAdaC&#10;eaDTcZGaAHtjFM2jPNOxxRigCNSUYZ6GpgQ1MbkUw/KcigCykrIcdRVqKRSvHWs+OTJwakBKnKmg&#10;RebBNLjAqCOfP36nXB5zmgAzzSkDbxR24pDnFMY2l9KDSqOKAF4zSUjdaUCgBMH1oAIHWl6ijvQA&#10;ntTlAxQF5oAPNAhMAmkPDUoGDStjjHWgYh54p3bgUhHGaKAEwTzTcU8dcUjAdqAE4pe1IF70p6Ug&#10;DoaQ5pR05oyDTAQClPX3oxigmgApKKXvSAQjnNKSDQw4GKRRk0wFHA5oAyM0uCMmkxwaQCA5FAx+&#10;NH3TijnOTQAuMUnb3pxYelNIJ5oACDgGjA70Ek0xmIFAEhXC9KRcEc00OWGKUkqKAHe1CgU1Sepp&#10;wPFAASCeKAADSHg0EZpgHGKToeKcV4zSUAG44ox3zRxmnEA8ZpAJ1pCMUAECl60ANzS4IWkwd1O5&#10;HegBuTSgc0vBFA6ZoACKaoz9RTicgUgABoABnvQRSn1FIKBB24pO+aAecUd6ADcc9KXGRSjA4puc&#10;GgYoyKXNHQ0negQmR2oHvR0bpTsZNADD1GaUjGaD06UoPGDQMbg4zT+ozTSKTnNADutDAYoPrRnO&#10;KAG4ozgU49aTGTQAucrSUjcHFHOOKAFPOKXIIpgBxzS49KAHZ5zQelIOaGHAIoAB3prc08dOabQA&#10;L0wafxjApoxilxmgBBxUFwhJBFT8AmmSZwMUAJGuOtSng00etP7UAJ17UnUUq8g0mDmgAFLmkAo2&#10;nPFACY9KXtilA4PrRwcUAJwO9B5xQRRigAxznNOxxTMlTTgw7GgAbgimFsU1n5qNpAvWgQruAOar&#10;NITQ77qi6UDHE9TTcGl7UvpQAnTij0opcUAGKPY0ncc0Ec80ALkUnek70v8AKgAxRS8jim5OaADp&#10;QTS9aCKBhjNAHWkpR60AJuwKU8/SkPrSA5FAh3GacdufwqNuo9KcGx7imAY5oPWgnikzQAvGBmjg&#10;mkzzS4xSAOhx2o74o780HrxQAdDxSFgGxQTjmmAZNAEg5oNAGBRmgBeCtNApQeaQ9TQAuOKTHalz&#10;gcUmaADGDS0A80HpQAlHTilxxTepoAWgilNID2NAABSDrS0meaAF9qOhwaPekzQAvf2oFGeKMUAA&#10;FHSloFACcUUEUgoAMAUZFBoxQAd80HpR0FHWgBKUdKCKBTAUE0h6Up6U1RSAUClzgUnNFAC0hoNI&#10;aAHUUlLjjigA4pRxTcdqKAFzml7elAFJnNAAeetHQUH2oOaAEpRSDNOGKAGnk4pSMCl6GkY5wM0A&#10;ORyo461Ms+AKr/SjvzQBfSQMKeCKzw5HSnpKwxQBdzzSnmqyzetSCUEUAS+1IeOlNDjqelLkmgBe&#10;goU4oz7UnfFAC5zSDntS4xQDxQIBQeKB97NL35oGN60uM4o70p6cUAGNtJkkUAnp+tKeKAEBxxSi&#10;heOe9IDjPvQAZyaXGTRnIoFAAQQKQDvQxPSkB7CgBcYNAyfpS8BfegN2oAOlHegmkzxQA7gnmkIO&#10;KMDAp2RQA3saUdqCMikAxQApphFLSjHegBvalwTS4z0pegxQA3pSmjvmgepoAXtmjAHNJzmlJzQA&#10;hHpRilpD1oAXFKMgU0Clwe1AAAScUvTg0nIHvS9FzQAmOaMYHWgGl4xQIbSjIpcDFBoGNJJpeaO1&#10;LQAh60e1L0HNICCDQIM8UY9aBijIoGBo6UhcU0uKBDsc0ucVH5o5ppmHrQBNnilHSq4mGaVpxnig&#10;CfvSE5OTVczY703zsnmgZa3e9KHGetUzMc8UgkzQIu7xnFNZxztNVBKaTzOetAy2Je9Bl4GapFzu&#10;4NKZOKBFvzeDTPNwOTVbdSbjQBYaTkc0nm8VXLUc0AS+dk0hkPXNR4oNAxxckUzc1LjijpQAckUE&#10;HpSj1pSR1oAaegoAwKN3NGaADHFLijJoY0ABo4Ao5x70YyaAEpw6YpDycUDigBe3SlxzSUmeaAFO&#10;KBzSE8ig0ALik280EkigscigBTxR0FIDzk0GgBwAIz0pD0o6CgmgBO1J9aXAxS0AGflpPeg8Uo7Z&#10;oAD60HrQxzQBxQAYo70d6KAFPrSdRQOVoNAAOlItKOBxRjnmgAoAzzSGgHFADs4GKbS9+aO9ACUg&#10;HNLilxQA4elMwM0ZxTgeKAFppOBSg+lBX160AIaSlxzzSsABQAlFJ2oJoABRjHBp2PlzSZBGaAGY&#10;oEhU4NO96awBoEShlI609XZTlTmquGH3acspXgigZopcLxkVLuBwRzWeHyOacGZR8ppiLxHNJnHI&#10;qus74weakR9xoAfjNAPNO25pNvNABjtRngYoA5oPBoGKGI6d6TJFAAY0uMHHagBqnJpc4oHGaUZy&#10;KAE6ZpRyKViKbyOKBAfajqPelxhaQdaBi45waaevFO/i5o4FACY+Wk2kU7IwaXqBQIao4yaCp60D&#10;ilLEnigY0Up689KCBnNLwRQAHBo6CkFApAOznFNZTu9qAcGlzQA3Pz05sY4pCB+NKegoAaV70uMU&#10;ZoJ4oAO9RyAg4HNP4xmjdlaAI03Z5HFSMuelA5+lKW9KAEVSF5pdvzdaN2RSbuaYA3BpR1pM9KCw&#10;zmgBc8UmOelBIxSB+KAFxxSFT+FNLjrTw4K9cUAGTt9xS96NwHWkJB70gFI9KXtz1pocDvTS+aAJ&#10;Bikzg1GJB+NOLgqKBCk0ueKarqeDTuMcUDE7UUHpRkUAJ0OcUvegn1pRjjNAhOpzR1NLxRxQAdqQ&#10;9eKdwRSbeOtACEe/NGCOaU/d9xQelACUY4o5OaToKBi4PXtSZ55p4PHtTaAEPFAGORQOc0ccUwFH&#10;P1pDkUqnnNIWzxSADSZp1HUUwI8E08Z4o7UgGQaAHYwKX7wpO2KOh5pABFIT09RTzjPHeoTkNQA8&#10;80A4OKWgDjNAB3PFIQSKfxmm9DQAgpwHIPakIwc07qKAEPJzQQKQGjOKAAe9BOKTcAaC4NACg0Go&#10;i+KA2c80AP3U0ue1M3Y61G0qr0oAl385NNLDG7NQmQkcUwsTQBK8wPSot2etNIpp4NACsccimd6e&#10;AD1pMYoAB0pccUdqACKAD2oAoHU0poAQjjNITkU7nFMoAWlHIpMUvSgYEd6RunHWlz2pOOaBCr0o&#10;JGaOlIelACtwKTpRzgUEUDGkHt0pQtOHNIxAoACOaQDFA9aXHegQd6KOtJg5pgHGaVjSEUvWgA60&#10;gODSnI5oJpAK3I6VGODT803BoAdnmjg00E5owRQA7bSZoBpcUAKMHimkYoHBzTuvegBtLnijsKQH&#10;mgAye1HWlxkZ70lAAORRijqaPrQAUcUvekPBoAXt0pKXPtQfXFACUdaO9A4NAB3ooPTNHWgAozRR&#10;gUAIc0nPSlooAMcU7jFNyc0d6ADmlFB549KKAF4xScCk9qBQAvtTTTu1IKAADNFLn0oAoATvS0Ac&#10;80poAaTzRR2paAFJ4pBRiigBO9Oo7UnegBR1pOaO+KD1oAM0ED8aABnmigBegxTWJNLjml470AIO&#10;aM80o9qTvQApPNGcDrSd6XrQA5ZCBip0n5qtScg0AaQIIzQBz1qisrAdaesxxQK5cxik+lV1m3YO&#10;al8xSOtAx/ajPBpgkBOM08EE9aAEA5paU4pFA60CFBoI4pcA80hagYhHNJil96XAoAQZxQOtKRSE&#10;UAKBmjAzxR0FAHegANIOKXpScZoAUepoA55oPrQDQAZo70pApKAA8UEGlHJoxQA36Up6AUg6Ud6A&#10;FANK3QUmRnFKGU0ANxzT+MU3cOeeaN4oAUD1o5zSM44FJ5i4xQA6kxSFlWjzBtNADu1Bb0qFpgB1&#10;qPzh1oAtD60pYYwOaqeec0C44JoEWhjNG4ZqmZz2ppmOc0AXS4HQ03zBVLzCTmkLkUAXjKM0nnDJ&#10;6VSDk9aNxzQBbMw7mmGYbTzVfJP0oGQKBk/nnb0pvncVAM5pcUAP8w+tIZD6008Uh5oAfvNNyc0d&#10;6G44oAUkijccUDk0Y56UAGfWlNAGTQwPWgBOSaAeOlAGR70DigA7gUpFFL2oAaBRS44o70AJnFKO&#10;eaGWkwBQAn4cUpPpS4x9KBQAgpadwBSEcZoASkPWnDAX3pp5NACjgYpDyKXGaMc4oAQAYzQVxTvb&#10;FJQAdKDwaRjkUuOKAFJzzQSRR79qCaAEOc5o6Cgnn2pfrQAmeOaUYwaTqaWgBvp6injp0ph604UA&#10;DUg4oNL2oASjijsaO1ABQOaUHg0gGaADoaSg9qM+1ABSg8UYpQOKAEGDQM0owDSk96AGilPWkPNH&#10;Q0ALijNKDnFBOOKAE70hBNLTi2RigBhzjFLjjOKU9qM0AIAT1oJo3c0UAAHNJkjIpR1zQeaAEK5F&#10;GCMClz0pDyaAF5zxSsS3NHTrS9sUANOaCcigkCkxjmgBCpNPCjHNIrZpxPagBuMHrRgCl7dKU8jF&#10;ADRgmggUnQZpd3c0AA+WmsooPr2p3agBuCooE3rTuMU3aDQBKHz0NPRsVWC4NAdgcUAaIlYKM04T&#10;Kep5qijHPWnh+eaYi7uHY9aONwyaqE9DmlOT/FQBc+UNwaQMKqE/7VLkAfepAWtwxR1PFVd3PWpV&#10;kI4IpgT7cCmgZphm46VGJGJOKALBxjrQMVVLH1pC5H8VAFrI380NjnsKrCQHktRvGetAFhio70iu&#10;Mc1XMgx1piyigC2WXil3LzVVpB600Tc0gLRcUBxVfzaQTDJ4oAslhwaNwFVTN0pxmBwcUDLAcUmR&#10;jNQGYc8U0zDNAizu6EUocHrVbzsHFIZ/agZbLAdKTeMVV84nrSedQBaLg9KPM9Kq+dxSebigC55m&#10;KQvzVTzWY0zzDnrQBaL+9G8dc1V3E96TdQBa8wevNIZRiqw5pd2BQBP54PPWmmcA1AODSkZ5oAsC&#10;ZdtKZFxVUE5xSk4oAsCZeQaUSjdVXGeaMGgCYzYbFO80EGoCMkUAdaAJfMAwcUolFQ9RTaALIkBP&#10;FP3A96qLkHNLk5zQBbD4HJ60m7nrVY59aN5FAi0HOPajdnoaqZY96UOw70AW8kDk05XBFU/NbPNK&#10;srA0AXPMxwacJABVTzg2CRipPMXAoAsbw3tRketV9wzwaXcDjBoAnGM8UEDNQBiDilDnmgCbOOBS&#10;fWo/M3H3FLv5oGP7GjgCmb/SlLA9aAH4546Gkxg80m8YHNNL7iKYh4oA4yKaHA60bxjikMccdaQE&#10;ZpjMM0oYAUwJB1oPWmbxSeYKQiQ9KYOTz2pxcDvTAwyaAJMZIp2MA1GWGOKQyHpQMd2oyOM1EWPr&#10;Qx+UZ60CJS4xxTfNGMAc1CXApDIvakO1ybfTSeOtQPMV6DPNMkkJXKdaYicMB1pHdVPFVA4YfOef&#10;anKOTlvl7UMe5MZ1phn7CoygBHvQYmxn0oAXezHmk4zkmguu3Hemk5x3oAeAcZ7UhwOhB/GhjuGD&#10;wMU0BAvWhD0AsaD0yaTKk9cU4lduM0W8iuUTOaCecU7aKQp2o6kCZwacGFNGOhp2PakA3vShsilI&#10;yKbwKYBSd6fikzigBopc044z04pB14oGIaTHOaXNGfWgQg69eKU8HFJ3peKBgOtDcUcClBzzQITP&#10;FNIzTm6Ug+lABjApenFBBxQD60AIaPrTiOKSgBOaBxS55pe1ACGgc0oPakxzQAEUA447UvsRSdKA&#10;E74oGaXrSUAA60vSgUdRQAdRSUEEUA4oAXtSY70p6UgPNACj602nCjFACdDS5x1o6UjDJoAUUUg4&#10;+tFAAeDRnmlx60AcUAIRzxQOBRzmgnNAC4oAyOtA6YpfagBhopcUCgBKBR3paACgCg80YI6UAGcC&#10;gdKQ8/Sl6UAGeMUlKDigDvQAGkOcUvaigAA4oz6UE9qBigBRnFJ1pevFIRQAGgGkpwGetACCg8Ut&#10;IOaADPFApe1KMUAJSZxSnrxSUAHWkHWlPWgdaADNApeCaQ0AA6UDPelHFFACDmloxR0NACUZxS96&#10;TGT7UAKKTqcUueKQUAHP4U/JApmTmlJosApYil80rgZpmaCMjNNC0JfObOKl87FVj1GOtOHSkwtp&#10;dlhZsk0pnAFVcmkYEHJppdxbvUvJKpHNKHHrVDefwpd5Hem0VY0C4xTTKoOM1R8xj3oH3sk0tAsu&#10;5eLjGc0okGKpEnrTTIe1EVcFqXXlUcUnnKeKpbizZNLn86TavZDait2XfNGc54pDIKq7sijOe9Du&#10;TctGYY4pjT4FQFgBgGjPFLULk3nnGBSibgkmq1NJJNMvlZZM9NM5J4qHrxTcc5oXmTe5M0zZ+tOS&#10;Xjk81EPQ0hRc5zSb6C62ZNuwSS3FNMhznNRvHznccUAjHAp7q6HZDxMcHqTSbye5zUZbDdacMA9a&#10;GF0Pck4yaAWx7U3dgnNAJ9aQ7MUknrScj3pd3XNKG+Wj3hc3kNGaD1pxbIxRjuOtAXQgwKSgc5Bp&#10;VGD1qulxtDSMUoA6U4sD2pBzSEIQD04peg7UmDmjOPegLMOlKCabuB607djoOKdmGvVWDGenNB6d&#10;MUmcn0pwz0PIpILCDgdQTQdxHJFO4wflHFNfleV4FGgmwGSPl5pN3O08GkGQ3yU8gE5cc0xi7JDn&#10;GMetIiNkktxQqPuGG+WkdiTgDFITdh2EbOCQRTGLqckZX2pDkEcc1MEYKAD1oBakakE5Bx7GlIIG&#10;adtbJO0UhBY5Ix6UFWE5x0ozlaXPGMdaamAeDxQIDuPOCKcPu+9G7J560YGOtAADzQQM5NIAR3pC&#10;3PYj1oAfwRTcDPFJtOck048HigANA6UUAjFAgGM0h6fWk9aMc0DF6UvcUHpSAAcmgBT1pD1pxwe9&#10;NNACnG0cUnajOTSnB6UAJ1ozQCBSmgBOtGM0ZwKTtQAoGATmjqOaBwKQ0AKAKKQc85pR0xQAZpOt&#10;KRzQOKAE5pfpQDwaCe1AB6UdKUdRSHn6UwDrSqM5pF60p+UCkAdDS5GKb1NOoAaDzTie1Ie2KToa&#10;AFxyKQ5Bp2KTvzQADgUUh6Ug60AOoNAz3o6mgApR3oIORTSOaAFwM0nFKKSgBcUlGaWgAA4pO+Kc&#10;vBpCKAFJ3GkJxR0pOtACnk+1BHpRjig0AIvJOKd3560fdFFAB1oA596M9aQUAB54pCvFOIxSGgAG&#10;Mc0Ad6MCjHNACYzSgUYwKXtQAE800AE8ilo6UAI2QeKTcQMmnEZOaMY4oAQS0pk4pMAmnYGDQAgk&#10;/KlD9hTdoxQBzQA4uM08SHAwaiwCKTOOBTAnLsTTd5B61Hk+tJg0CJC2e9MLe9JiigYu6nbhtzTM&#10;cU4DigBd2RikB6UlB68UAKx4pFNGDS9qBATjmjdmg80Ac0hhnApeoprUKSBTAdkdaSkzSjBBpABN&#10;J3pSaQjpQA4kU2jGRQVNACbqdnIpCOBS7eKABTjNIadtpCKAEowaULyM9KU4zx0oGNPApcZFIRRn&#10;igQdaOcYoBwaO+aBhnJFKeeaaetOzxQITp0oJpTR1FADQfmp2abtIozQAvbNAoIzRmgBQQBQeTSG&#10;g9aAFzjFITk0DpSHtQAuQKCelJgEe9AoAUD5qd2pByaM4oATp0p27IpvTmgGgBcmlyRSHjANBwaB&#10;DzIcdaTzmzkUylxQA8Snd0pRMeeKjHDUhyTkUATecO9L5wJFQYzRgg0AWRIuQc07zFz1qp2o5xmg&#10;C1uBpSwU9aq5JNNJOaBlppFPGaPMAOKqnOM0A8UCLJkX1pdwNVOT0pQTnrQMtt0pA2arFjtpFY0C&#10;LRcL1NDSqDVckkc0NyBQA8yk5FNMjHGCaZzml4xQMGJYihQQMZoNN68UdLDWmw8vgetND/lSDpik&#10;xwaLJC6jQmX3Z4pyDHXpmnDgY7UdsUXBIeCpODSOxCkCmDgilyd2fSgPIQELAe5oJAVcDrR0HHQ0&#10;u3gUAOCqep5pjIOxpMHn1pRyKNVswUFuMEeT1p4jIGcZp3A+lLuPT0ovfVhqM34OOMUv+sOBTJAD&#10;kinIxXpQAZAyp7UZzS8Ek037vemw6DiOM00AscUu7PHalXgZpAKQVGCab1600k5zS8n6UAGcUd6M&#10;Y60AUABFGOKUjmkoAXtSY70ZyKKBid8UuOOKBSigQlGTnig5pwANAxuTSc0EfNS/SgQoNAGe9NHW&#10;lzg8UAIaXnpQSMZooAT3FLnNA9O1HQ0AAGetJinDrSE5oATnNLzSClFACZpwHemkZ5FL0+lACnmm&#10;ng0uecUHk4oATGaKUdaQigA6Up6c0DBpCMUALRR2oB4OKAA4pBS9aToaAClHFJ3oNAATk0tIFpaA&#10;DBpDwacaTGOtABRjFFGelADSaAfWlwMUEc0AIDzS9aQUZoAXGKO+aMd6KAE70c0tFABxSY5pR60v&#10;egBCKO9KaQZzzQAUUZoFABQATzQBkUpHFACGlFJRmgAxxS9OKAM0Y5oATtSDmnYpOlAC9qTpRmig&#10;AzxSrSd6D1wKAFGKM4o7+1FAATQaMcUYzQADp70EUY70gOTQAoHFHWlNNNAC9Dig0YoNAAMDtSnm&#10;jHFIaBB070ds0dRQelAwBoIzxRSjjrQA32pRz1FLgEYFKuBQA08ChTzmlY7iaaOnFO+gWQ4mmEel&#10;OxmjsaWwLTYTOB0o3ZFB5FKBxg0CshCD1oHANLnNIRjtQi1Jid6d3oyM80ZANPULuwoHBzSduOaM&#10;nrRzjikiQA5pdpPTtTgAAB3pA+0YpNtieog96Zzn6VIT+FN6jFNNi5RU5OD0pWHOFpAcU4sPSi+p&#10;S0K4UgnIzT1bnkcU7Hc0dqN9wt3DIbmjoKawPagHI5o5RWHAjvS57Um3jNAGDmguLdhckA+poViK&#10;QnH1oo1EvQRjzS4PXNBApSCOlF+xN2thce9LwO9RZNOGT1p8vcacuo4uopCQaZ7UA4osh2Xcf8oH&#10;SlC80wZNSr0HtSemxLl2GFRnn1pcEtzSMctntTi2PxprRG1NaXYAEMRSrJyVYcU3JLD1pNpL9adu&#10;5TSEeMo24HinLIJMjFPJAGDzTFAyWqU7rU51dOwpyrbecGmtkcU5vn5Pamgbs80BYATnNSCQ5pm3&#10;aaUnjijQqKHGU7qYzHbkUpweMUxyV460WQr6D0Yk8nilZQDxUa5xnFKGOTmnbsLmTQ8Ek0YyaAc9&#10;KAm45pMfI2g2jOSfwoGzsOKcEAyTTSuXAXp3FTfUHpuIByfSl6dKXbt4oUDcDV2IUtRhDA+1OwCM&#10;jIxT8YJJPFMJ6laPMsbml7ZxSr83y5+lISc9OKQCZpaSgYoAXmg9cd6C3HFJmgB2BjFJijrS5GKA&#10;G96P4qCKXOKAA9QKMenSkJzSjpQAAAnrSN1wKMY5o96AAUtGeKDwM0AB4pBRjNFACjpQQM5pc5GK&#10;b3oAd3zRQBxSHigBcY5pM5FLnikBoAKVSKUcdaaOKAFzzxSH3oNBNAB9aUHNN96XFAC4zSDg4oA5&#10;pTTADxQDzR1pfekAE0mR3opPagA3YGKBzShfWjvQAYpM80uaMcZoAUHFB96MikwTQAvU0nQ0D7tH&#10;tQAnX6UAkk0ue1GKAEJoDc0vagDigBcgLSA5oxnigDnmgBT0pueKceBTAMCgB1BoBGaVsHpQAdaQ&#10;cUo4obnFACc5pSR0oNN6mgBxOcYo75NLxSDigBvc+lO4xSN1ooAUYpM96M0h4PWgA60owDSHOKVe&#10;DQAEd6M0d6XA2mmA080tGDxSnigQnagHNIeKM4IoGHencYpPegHmgBe31pcelNJ6UuTQIQjvRig9&#10;KSkADrSnrSGjvTGGOKAMHilzmgDBpAGBScdKcwzSYxQAdKOpz1oNKOBQAAZFGOtJml+71oAAOKAM&#10;0xpMcClUkjNADjzxTSMUvWgjmgYGkGKWkA5oADjNOOMYppoxmgAI70vagY70vagApM0uOKTGBmgQ&#10;GjGDSZ5pd3HFACE0mKU4oHagAFO96TvSrjBBoAb3ooHWjvQAdqB0oPTijtQAq4oI4pOgpBzQAg5p&#10;xHAoyBQaADvQeDS9hSDrQIAfUUvek6c0daBhjBNBPPFKGGCDSDrQAbgDS7qZxupe+KAHds0AmjGK&#10;TFAASAaMik780HrTAAeopM4pc8ZxSEZoAd0NBxTc4570A80AOpQMjpTcE07JBpABIJoBpOpoPWgB&#10;etNHU0tJwD70AFJ0pcUY79qADNJ1oOSKTnOKAF5NApQSeKMUADCgdKCMj6UznOKBpj+gpBkGl20g&#10;wOtAhTnP1pM4opccUAHBHNBo9qUigBuPalPHIpe3vTQaAFJBNJt55pM80ue9ABtxRzzSliaAeKBB&#10;jijtSE4+tJnIoGLnmijHFBNACkjtRTehpR1oAD0pKdgd6aSKYDsUnTik7UKcmkAvBo/GkPWlxxmg&#10;BCO9LQetA60AL0PNNOKM5o70AA5NGKTGOacKYACDQcHpSHHWk70ALS0YzScikAueaaSRzSmjPFMA&#10;GOtGaKXHFIBppT2pKXrQAmCKOvGaXPajAoACDQRxQAc0EkGgAPakpeTSZ7UAO6CmkelA9KXFABTe&#10;9OJo60AHNFJ3ooAXmkpfegUAJnnFHU0oAOc0o6UANzikJzR1oxQAp6cUY4pBS54oAXtSfyoFB5oE&#10;JnmlwaMUCgYDigig0HpQAD1oyWpccCjtigBMAUZOaXtSUALnpSFqM0cUAHNBo60p6ZoABkUUlL1o&#10;AOtJkUUd6ADOKAc0YFIBzQAd6d0FIePrS9s96AAn8qTPNHvR70AKBzQaUUnWgBASTS4oFJ1oAUda&#10;DxQBS0CEzRRmnAcGgBuTQfSkz3pR6mgY3pThzRijoKAA4o60poWgAUGkan9BmmHJoACOKQcU4ADv&#10;RjIoGIOtLSY7UuOKBDec07IAoXGaXA4oAZ25pT0GKVsZpD0FABjmjHJNABNLigYZoAPU9KOlAOaB&#10;AOtHelIHak6cUBcQml6Uh60ZzQAdeaUDv2pDS0ABzSGgHnmg/MaAADNIeDgDNL1NKAMU0AdKOMcU&#10;HmgdKAHFRgUKo5yeKBwtJnnjmp1HoNYEtxTiCBzQMDnvSlqZNhg64pRweaDwc0gBY5qrlXFwM00j&#10;vmnECgKCSe1LQQKvvTsZpQF6igsAcAVO4tyNlINPQZAzTsgpSZ5GKHdqzKUnaxG2Q+c0nzAg08HJ&#10;NDcLir5uhXOwc7sGlz2xSYyAKMkGp6WMwOTwKdwufWgfKCaQncKErjbshhY+tPVt31pCAoBxmhcA&#10;+lNiQoOCRj8aaeHGRmnEbjQOOozSG+w5DkHNJtC596aeT8vFGexpEOIo4p2eKTPakwaF5mkXyoXf&#10;xinHCKCDzTCoGKUjNDsTK7AtwKATtOKYQc08DDDNV0Il0HqN4APaowuGb0qUMBkComznii7tYtIM&#10;Ac5xzQTxigLkc0YFAxDRjApaMUAHSjjFJ9aXHakAmM0c07pTfpQA4jFNzS54ooAbjnOacDmjGelG&#10;MCgAJzxSYoPWjGKAFBzQTQOBQBmgAFKcYwKQCkzzQAuKQUoo4BoAO1ITk07rSEGmAh6Uq85oxQOm&#10;BSAceRTaCaQHNACgcUh5NLSgD8aAAYHWjOelIetL0FABmjGRxRnilHQ+tADc4peW4oA704DjJoAa&#10;eCBSnA6CkAGaO9AAaMcZo9jSgnGKAEzzS0Ac0hbnFACUuaU46U0dcUAO46UHrSd6UjIoAQjNKOnN&#10;IAaQkjigBaUDigDOKXHWgAyAPekJ9aDzQBmgBBzSEU/HzYpGUZoAFAyDSZ5NL9aTigBM80vNLx2o&#10;FACDmgcGl70lACg5oJpMelHUdKADvR7UmcNg07pQAmOKTFKeadgUANx8tKKQ0vIoAQdcUvtSd6MZ&#10;pgKeMYoBpOSaXHFAA3PSgH1pB0oNIBSMH2pvOad9aCMUANOTQKMd6M80AOI70qDmkx60YxTATPUY&#10;o20uOc0E5oAQDmj1pelGKQCduaCOKXvij2oAQe9FFL2oAjO7sKbtkbqanVgOKM9eKAIli2nmpeAK&#10;jLEnFOHy9aADk04kAUgpKAEoFKcZxRnGaBiEgml96aetLjigB3WkxxSjIFLkYxQAgJxigEZxQB1o&#10;IxQAhGelIR0pc4NB5oEIRQDS0mO9AC5pOaU9KQGgAApSOlBODRkUAJ2FO6U0jNJ9KAHH0pAKPrRQ&#10;AvFIQaO1GeaAAc0oxxxRnIoFAAaMcZoxR2xQAnvQRnmkJwcU4YxQAgXoaMelG6lwKADrTDmpCR2p&#10;hPPNAB1NJTuM0uM0ANApe5pKXNAAeRTR0p2OetHamA3cetOXpzSFTtzSj7tIAPIpD2BoGc0dKAAj&#10;j2oxTt2RikxxQA0g0uOxoHelzkZFMBMY4FHSlzxSUgFHJoOcUYFLQA3PU0Eg0HrTaAFJPFKD69aQ&#10;elHfFAwI9KM9qXPakPWgA5pDkgU4DHNBOTQISkxzkU7tR0oAQ9aU/dpM80oNADQaOAeKUDn60Y46&#10;UAJ2pMGncClzQAlHbFLmjjI96AE6ilIyOO1J0PtR2oADSAdaXvTTmgBwBoHFIGxS5oAKOmaTGaXB&#10;6UAN5pQfWlxxTe9ADsZpCaVTQRxQAZ4pCKU0maAEpce1LQeKAD36UCkNJQA48Gk6daDyKbQA7NGT&#10;2pOaORQACg8dKXtQOlACZpwpuMGlzigAJ7UGjrzSUAAp3WkHSlwRyOlACAZ60dOKWm9aAF9xS02l&#10;60AIetLjig9eKXtQAmeMGgeneg+1JmgAo70UlAAOTTjjoKQGigAoxml4xSA44oAUcDmkzk0EUCgA&#10;6CgUGkFAC0UuaSgBc0tNHPaloAOaDjpQKTvmgApSO1GM0vSgBO2KKTPNFACn0oxxS4FIelACUUUY&#10;oAAMiinAGkxigAHNGKXtSHFACAc8044FN7+1LQIUc0delAFBGKBjfXmkGc0o5o+lAC0hzQOTzTuh&#10;oAb7UvTigjmlNAB0pDS0mSTmgAxzSnApB1oJFABz1p3bNJSnNAAOtB4pASOKB70AJj1pRzSHJooA&#10;cRSA8Uvf2pMDrQAA8e9KOBzTQOc0vWgBMcZpe3NKcAUDmgBMilyKaRTsdqAEpO9OOMUg5GaAFBPe&#10;k9aCfSjoKAG9etOApD1p3agAJpOTQeKXtigBKKXFJigBRgAk0maCMilAoATnvRg0uOaUjBoATtSD&#10;ijJ6Uuc0ALjvTetOXge1N6dKADGaXOBQAQKTPrQFwPI4pQaXPHFNxQAo/nQRikHFKcmgAzxik/lR&#10;3pfrQAY6Y6UrYNJRQAAZNKRnpSCndBQA3J6UZ44FL+lN6dKAHdulIetANHTrQAHk5FAzilHNByKA&#10;ADFKx5HFNJOOKcCCvNACbs9qUYxSKB60447UAISDik79aKOooAXFJ3z2o5oC5OM0xC7j2pACetKV&#10;2DGaTPFAxORTsd6OopCccUgDvR16UAZpaYCfWkJOcUuQTR35FIBM5NKRxQelGaAEFBNLigigBBxS&#10;mkBpxHrTAbjijPFFG2kAvQUmaX+GjPagBc8YpMYNGcClGOpoACc8UmKDxRQA4YxRmmgE0ppgIelA&#10;6Zoo6nFABjIozTuAKOMUgExxSqBQOvPSgnn5aAEPJzQTwKD6Uo4oATrS8UhOT0oHNAC44pN2fpSi&#10;k70AHFBoA5pSO1MA4PakpOQaUikAuaThqBwaQgHkUxC+1BGCKAMGkzk0hjqOaUAZzSUAHbrQQCKM&#10;YFBI4oABQx7UDijGeaAAdOaM0UlACjrmlJ4oFJigBDQBnmg0Dg0AHSlGTQTRk5oAD0puOacCBSHm&#10;gBduBmg0vbFIKADGcetIcg0ucHNKTk5oAaDS9KQntRigBSOKUHjFJ0FHTmgAFJjBpccUDrzTACOK&#10;TJxSkGhQMUgDFIRTwRjFNxk0AJzRn1p3ABpOpJoAKb3p56YFNPBoAXPakz1HejFOC5xQAwnHSnCj&#10;GDQOtAAaB1Aozk0mOTQArDJwKM5OKQZoI5zQAHrxRzil7Cg0AJtx3pVGTS4xTc0AJt+alxR0NOGD&#10;1oAbjA60Dk80UoHHNAxDgHNKe1IOuKUngUCE285oApc8c0gPJoAUHmk6UEcZpOcUAOFLkYpB0oxQ&#10;AmMig9OKOlGKBi9qMjGKAeopAM0CFpBSHrS4GKAAmjFJil3ECgBO+aKAKOlAAelKBSH2pQe1ACdy&#10;KCM04fzpO+KAEHBGaDQcClB9aAEFJT+AKaV4NACEc0vSgUAUADD0pR900h60ZoAFzQRnmlozigAz&#10;xRnIIpKM0wEAIozTuopKAEXrTsU3vSg5FACc4xSc5oPLU4UhCDOKUcmkpelAwI9KOcUHigHtQAgP&#10;OKPpSkc8UhGDQAnc0dD7U4jIpOvSgBc4PFBHFNHpTh0OaAGnpSkcZoGM0Z5oAT3o6807FNNACZPU&#10;U7qKBgCjtTATpxS8GgUd6QCUZpTjORTc+1ADgM0YPakU4NBbjNAC0nU0ZyKXGKAALxSdOKM54pQO&#10;OaAEBo6UlGfagBc0DrQTkUgPHvQAuOaKQEk80pHOaAA4JoJ9qToaVct1oAXj8KOM0mKCKACjvSE4&#10;oJ5oAU8UnGKWkNAB2pDS0p6UAJnAo60g60/AK4FADT0xR7UntSketACCl25FGKM4oAOtB6UgpaAE&#10;HoaM447UoGaCOKAFz+VHbIpBwOaOlACUu7HFID7UcUAL1HFG7tQKOtAAOaKOlHQ89KAD6Uvam9+K&#10;d25oAb1oAx16UGlByKADFNpSMUmKAFA4oBxSjpRQAmR2opBinHFACZo70mBmlHSgAz2o6UYpcUAI&#10;KOKXFJigAxS0DigmgAoxRzikHFADjyOlN9qdn5aMCgBo9qceaBxRnNACd6D1oNFAB0FHWmgHOSac&#10;PWgAFGOaKKAFNIeooPSkx0oAWijpQaAFpMDvQKMGgABzS55pKCM0CF7cUlIMKKUnPNAwzz0pevNH&#10;ajtQIM0Dk9aMHFFAwPXAopQM0cUAMPWgcnmn8enNIRimAueaTmjsKU0gG5xR2o70HtQAueKKQdad&#10;igBKOlLSdqAEpwpAOKTtQAoGT7Uo6mgHjFGcUAHtQOKbmlFACHmlJ4wKTGaXHNAAOBSHrSnqKKAD&#10;GelABoH3qU9aABulIOtBzil6dqAEPBoBowOppf5UAN74pRmjHNL3oAUe9ITmlzxTRwaYC9BSgcU3&#10;GTTsYWkAnalGBSUZGKAF6njpTSKUE44oHvQAUh6Uc5pwGaAEB4oH60mKcBt5oAQ9eKWkNKORQA3H&#10;NBxTmHNIaBAD60Ud6VehzQAE8Ck+tL0oJ4oAToaULmkoJwKBi9KQk4oBoJ4piFo4o9KCaQwHWnHj&#10;pTSOaXqM0AAoHel7UZ4oAbnnjpQDQ1GOKADr1NGKD6UoFACDOeaMUEjHFCjPWgAzgUYBoooAAvJo&#10;JJoB4oJ5oAOopMfLSig8igBF68040g6YoY80AHPWkznGaATSgUAAwTQRS9O1FMBM5o/CgfepcE5o&#10;ATPFKeQKRaXNIA7UgFL05pO1ADuAMUhPQZpOtKO1AARgUhFK3PFOwNtADMcUoFHWlHSmAZ4IpADm&#10;jvTsjvSATGTilwBSYyaXGKAG04ECm4yaCCODTAQ9RTgBnNIOKX60gAikz2pzcHApuBQAp69KTrSg&#10;4FN7ZzQA7HHFJ06UoNITyaYAc9qd0FA6Gm85pAKD+VHfNJnNHQUAOBGKTGeaQDvmnDpQAnal4xg0&#10;UdaAE6UdaXHrSY6mgAI4HNKeRTSaUnmgBMZIpdvFA680ucUANIwKUc0Hmgc0AG05o6HBpwGD1prc&#10;tQAdTxSdDSj5TS5yc0AIRzSU7vSYoAaTmnYO2ijdmgA7UA0ZOKQCgBc4NKcE8UlC9cYoACMCkFO5&#10;PSg4FACGgc0ZyKQe9AC855o74o70d6AEyQaf1XmmU4EYwaAGnjinA8ZpOKMYoADQRil+9wKOaAGd&#10;6dz2pOlKvNACduaXPFHejvQAe1NPNOPBo4OaYBuox3pDijOaQADR60vbFAFAAopSMHFIOtKQc5oA&#10;aeDSgGjIJozg0AIaAMUjdaeORQA0nIoFHSjqKAAdeacelN70A560AL1NIQQaWlHNADcUo4o5xSDk&#10;UAIQSaXoaUdKTnNAC460YooJoAOMYoGKTP50o60AHek4zQ1AAIoATp3o5PTrS4/GgDHSgA7YNBGK&#10;XJxmg80AJ1FKuCuD1pKP4sUAHej6Ud6WmAmM5puMCl5zTgcUgG9uOtNPPFPHem45oAXGKQ0ucHFG&#10;MimAA8UuOKQCl9aAE75pOaWkPQ0AAIzS96YPXNKv1pCHkDPFJjB9qTPNLnimMDg0dhRkYo4IpAHO&#10;aU88UgzigCgBOnFHQ0vekwc0ALjjNApDkcUdqAExg0oHFL060mSDigApMgnFL1pCMUAKAKQ+9HcG&#10;g8mgAHXg8UpxSHpQMkUAFHOaSlz60AGOaMUYFOoAb0FHJGKDjNHQ0AAyOTS5pab2oAXGeaTFGcDN&#10;HUUAG3HNAApfY03HNAC/ShugoxSjHemAmOcUfdNHel96AAc0e1JztpBSAO9GaXFJjmgBQaDxzR06&#10;U3k0AHelHSk7CjNAC5pRnFICKUGmAmfzpTSEc8UtAABSH7uKdnFJmkAzoKdxQPT1ooAToaXPGKU9&#10;aSgAHvSkdx0pKXOKAEFJS9qADigBM0vak6GnGgBMjpRmkNL2oAXFIT2o56UvegBKB0pTjrTc0AKT&#10;igDJoHTmk6GgBelHWjApAMDFACCnHpSHijPFACfWlAPSgA0uRQAnQ4o6CjvS4FAAORRQeKTvQAUY&#10;pScCjNAABkUY7UZozkUAFFJTgOKAA0Z44pKMD1oAO9BNIaUAEUANxzTh0wKKOhoAPaijtQOtACU4&#10;ZoIo5HegBKMc5o96KAF4HSgmkxTsY5oATFA5pT0pM46UAIeDRS+9IBkUAL2oxQPSg0CF3ZpBQBSk&#10;4FAxM80uOM0g5pCTQAtLkYpAPWg4zxQAZoIoGMUpINADaOtO4xSHtxTATpSjNBFANAC0lLSd6QC9&#10;qBzwKOtKBgUABAFJnmlppH50ABGW4peKTFHegBaTtR1PWlPSgBOtGaOKcBxQAgHftQeTxQTxSA9q&#10;ACg/WjBpTj8aAEAzS0ClI4zQA3Pal7UbhjpTTz3oAcPSjjFIODilwCCaAG5yadyfpQBk0H9KADHF&#10;J+FKCMYpc8cUCDo1Lg4NNB5pcknFAw+lGDj3pOlAbJ4oELgilJpCc9aB70AIfSjnFGeacOtACUYO&#10;KXknApOgoAMD8aBzSZpwoGJnmkwSaWimAuAKaeTSkigGkAmMGlxxmkzTu1MBOoxRilHWg0AIRinA&#10;/LTSacvApAIeKSjdmigBfShhmjPNBB60AJjGKXPFHNITzQAuBigcUgyc0Ke1ACmk20p5+tJu5xQA&#10;oo4xRkHpSGgA6ijnpS445o96AAcdaCOc0ho6mgApeppO9ObgDFACE8Ug5obnApSMCgABxS59aatO&#10;xnvQA2ij2pe1ACZyKXHFIaXNMAHfFGDmlwMUgNIAIo5xSkkYoFAAOKAaQnBo70CF7UnU0ZpM5NAx&#10;xpeOlJijrzQADjNIffrTv4aTbmgBMUuKTHNKM80AKeRTSPSlJoXrigApO5pTSHtigAHHFL3pOaWg&#10;BM/LS9qD92kX5qAHdqTqaUnjim8igBT6UuMAUg5+tKeKADPajvSZ5zRk80CFNJ9aO2aX73WgBAoB&#10;pdvNHNJk5oGLigHIIozSFsGgA70EjHFGeOaOtAC4J70mKWjtmgBO3NHFFAoAQmnKRjJpOtJ2oAXv&#10;QOtKMUHrQAnPQUAYpaMdaAEPJpabinY4pgGcUhx60EfnR+FIBBS9RSDg0o5FAAORRxRjAoXrQAUE&#10;YNBBBpT0oACOKM0m7ilxQAAck0pI6U3mlGMe9ACEZOKMelL9aTNACA4pTnOaTvzTl6mgBCM0g4p5&#10;5GabjnmgAJzSAc0vrSCgBelGeKU9KToaAEHtTj0pOhpSewoAYaU5oIpQc0AN6inDgcUmcZoHHNAC&#10;nGaM+lB7e9JigBcZpF60HJNGMUAKTzR0oPSg8jNAADTe9L2oxxQAdOKWk4ooAXFBI6GjtSHkUAIO&#10;tL0zScdaXIPNABnNAHc0hGOaM+lADs803PNBHNLigBM5paQigHIoAdxikBzSYo6UwAHjpSZyeacD&#10;ntSYpABJpetIelAOTQA7GKQ8HFGaWgBp5PvS0jcE0A0AOxmg4xSUnemAlBHFONJ0oAYFAFPFIp5p&#10;SCD7UCDrRig4P1pOQOaAAY6UvSkx+dKOetIYA5pcgAGk6DFL1GKYCE88UDJoopAL1FNJwKO9L7UA&#10;ITnigcZJoxilI4BoAb3zRThSdKAExijt704HIpM5NACZozg5pTjr3pODQAmec06mYpecUAONApMj&#10;igGgAPWgjignvTgAwzQAgpACc07IFNzzQAY4oBwaUGkNABRzQRSDpQAEdKdnI5pB0paADFHXijmk&#10;6HPagBQeCDSEAUuRRx3oAAeKTJ5oFOzkcUARg0YPWlo60AFITS0FTQAlAOKd25pCMkUALSYpaCOK&#10;YDc0ueKMcUlIAByKUmgDil60wEz60UUHpSAUnikznigClxQAnelBxSZ5paAA+tBPag0YoAQdOacM&#10;UnJpORQAtJzSigtxigAx1puKXJNLjnFADRS/WgdaD1oAUdaKTPrRmgBuM9adxigt81JQAppMd6XI&#10;pO9AC4pD0zS9aaelACjpRnJpiElsU8cUwF60Ec0AignmkAlAFL2oB7UAGKXFKKQgAdaAGn2pQtJ0&#10;pQaADHPFFKCOaTOaAA9KQDFOPXFGBQAh6cUlOoxQAnagGlxhfekxxQAhOaXHFAFBpgLnAozSYopA&#10;A60vGaTPNL6ntQAcUgoGTxRQAoHNB60Cjt70ABPPFLjtTVznFOJxQAZAFN707HGaBigBvNGM0poy&#10;c0ABGBQeBQcnijtQAdqTdxS9vajrQAuMj3pKBx060Y5oAO9L2pppRQAo4OaCxPFGaTHNAC5ApO9G&#10;MUA0AGeeaPejmjtQAYwM0uMigUA45FADehpR1ozThjFADRyfagdaX6UmKAFzgUnOaUYzilPSgBAK&#10;O9IDS9aADikIo70tAAB3oz2pcUhFABg9aCeMUAnFGPagAxQB60o6c0maADIFOGM00Dml6UCBhuNA&#10;AAwKOoozQAYpKd3ptAC0UUDpQAA0tIOvtSd80DF9aKTPFLjigA7UhozR9aADrThwDSfWjPFACY5p&#10;2OaRemaXOelMBDyaXGKB15oPJpAFBJIopTxQIb1FApeMUHgUxiDmlJ4pFPWjt70hB2pRikAzQOKB&#10;ig8mig8nNJnmgB2RimhaKUdaAEpSCKGNJnNAATSjrSFT2oGcUAB60oNGM9aMUAHJNKOlJnmigA70&#10;44phGTSg9qADGKM4pc84pKAAd6MjGKBg0YAzQAlLj5felpAe9AAcgUvajqKb3oAc3QUdBSNzzSoc&#10;9aBDT2pe1KeuaT8KBgelAwBml4o20AKvNIfve1L0FIOlAhT0poPFHtSgc4oGJ3pRQeG9qXNADe1K&#10;OtBGeaQcGmA44Apq8nNB6UoPFAATSe9KRgfWjtSAMZFAOBikpRQAd6U9aTPNGcmgAxjmkyc0o70d&#10;KADPNHWigUxC9KAcUhHpRyaQxc5oHJpCfzpehoAOjU0jk0poHSgAoA9KMUo4xTAKUYpPpSc0AAGK&#10;M4o5pCM0gFxRS9ORR1FACd6Xr1pppwORQAhNHpRnmlIxTATv7UpHFFJyeKQCntSdKcBnikNACdRS&#10;44oAoJAFAADSY54oABpR1oAOuKKX3FGM0AN707oKTHNKBjmgBBQODRS4z3oAD60ynDgcUUAJ3oPX&#10;IpMcinY4oAM5FI3H1opBzzQAoOTSdaX2o6daAF7UdaRT2pV6mgBD6UUdTmgHmmAUCkzzinDApANx&#10;mlxleKTODSrQAgyTilxzSd6XOKAA8UDrikPIpwHFADe/NKeOlGOc0nOfagBR1o9fSkNFAB1o7Uo6&#10;UhFACjmmkYNKpwc9qViCaYDcc0oFITg0oPOKQBRS5pp4oABQDyRTu1IQBzQAg64NL6Yo4NIeBQAp&#10;wDRxR/DSUwFX0NKTgkU3r0pTyBSATNA60ADNFABxS9qbS9BigAxQBRml7UwEC02nA0Ac0AGTig0E&#10;U3JzzQAuOad1pBijkUAJ3pTkijBxS5pAIOnSm45p2eaO1MA7UZHFBo7UhABmg9aQcU7OaBhgZoIx&#10;yKbntRk0AL1pR6U3FHQ0AAHJox60uec9qa2aAHDimtxTloYA0ANxRj86MU4CgBMc0mMU5hijNACY&#10;BFJj0oJpR096AEwe9L2oz2pMUAFHpQelHoaADpSjFHage1AB047UEc8UYyaOhoASlOQM0uBj3pTg&#10;r70AMoJyKPak6UAKOvNGKCenFAPrQAh60cig80meaAFwTQAQRQDTgaYC9TmkJo6cU2kAppoJBpw6&#10;U0cGgBaXPrSE0YOKYBR3oFLkGkAUnTpS+lAPNABxikJpcCmnigB2aTNAp3B4oAZ0NO6c0EYNFACZ&#10;pQ2aQ9aO9ABnFBJxRjJpaAGjIozmnHFNxQMWkIpcc0q9cGgQ05xSVIRTccUAN+lJnmn4pCKYDR1q&#10;TApgGKdk0gEzigEGlxk0YHamAh4pOtL1FIWxxSAUAA8UpFIKUmmAYpKOtLSAPpRg0vSigAOQKbSk&#10;80A0AJijvS9aTvigBT6Ck6YxQeOlAzQA7FJR1p3b0oAbmlpMDFFAB3oxk0UlACnilpOaOTQAppAK&#10;XHFABoATFKc4pwFMLds0AHQUdqWkoAXNGe1A9aB70AFLim5zzTsnFACc0DgUpOaTqaAFHSg80Egc&#10;UelADT1xQeKU9aWgBCM0YwaXFByDQAnfNHU80Y4zS4AoAQAmlzRnjFJQAEZo6UY4zQRxQAppKKM+&#10;lAC4xSd+KU9KAKADpQfSlxQBzzQAmDjFHUUueKTnFACHjpQBmlPSgc0AAHWl60maXoKAExiigmlH&#10;JoASgHjNO4ppGaADdSHNLjBoFABnilB4pMUdBQArGkxS5zQDzQAHg4ooPLZooEJg5xSheeaUHNKT&#10;ngUDEHU0nWkwc07APSgBvOeKM4pRxmjHFAAOlFHelHTNACEAA0g6ZNKORS0AIDil70mMGjqaAA+t&#10;JTuO9J70AB96OMdaU8ikxgc0AFAFGcUE0ALSDPNA680ue1MAxSntRkAUmeaQABxmgjGKOtIOWz6U&#10;wAjHejGaccZ56Ug5+lIBCcUoGRmgjigcUAIaXFHtQR2pgLncKaOtKKMd6QAeKOgoHNBFAC9qDQPW&#10;kHWgBM84pcjNGKQDk0AO96M4pKUDvQAhHNGKOppxPFACCgilFBPHFACAe9BFGQKCeKAFGKTHBNKp&#10;wKB70AJjik6U7txTetACnpxSU7tigjNADacppBS980AB70g5HFL1NJjA4oEB4oBpccUgGKBik0dq&#10;Q8UCgAFITzQOtOIGaAG0Hp0pT0ooAOwo5xRnij3oAMUoHek6ilFACd80o6dKXOKQY3e1ACAc0MMU&#10;pHftRnkUAJjigfdzSkZpuO1ADhgmlppGDS5xQAmMk0DOacDkUnfFADTg0oHFLgdKUcDrQA0+1BPS&#10;gDtTguKAEByaTOTS45xTQOaAH44pgNOzgUmM80AL2pM0vQ80goAQA04EYpD1o70AOxkUgzQeKN3F&#10;ACE80uQFo4pOpoAASTSij7hoFAAWNJ1FKKUdKAG49KXtQoGcUdMigYg4NBOTS0nSgQGlBJFJnNKe&#10;BQAAGkOc05TSdaADNHofWjFJ0oAKOgoApRyaAE5xSYpy+9JnmgAPqKKO9KMEUAIOlJSkYFB6UAAP&#10;FLjmkHHNGcUAGBmg80dTmj6UwDv7Uv8AKk74pRyMUgEPJ4oI5opSc0AAAo5pvNKDxmgAPWjGDR1o&#10;PagBaTHFLTSfSgBelBooHHWgBM8UhzTuppM84NACGjNLilC4PNADe1Lihh6Uo5FADScUUtIBQArE&#10;YxR2o+tGQR70AKv3CKToKKTrxQAKcCgc9aM0vBFMBKM8YNL0pDzSAB60HpR2oHTmmAuOM0ntS5xS&#10;dDSAKF60dKXNAAQQMUwDJpxNIMgZpgHFPJ+UU3GRikyaQDs0CkpRjpQAnWlHNJ0pM4oAcBzSnrSZ&#10;o6g0AITQOmaTOaUUAJ3zSjB+tJ9aWgA70Gg8ikoABzS54o6UnvQMXrRjmgHNJmgQlKMmgGgNQAZz&#10;waXFHU00nBoACOeKd2FJRQApAzQBScd6OhoAMUAAg0UAEGgAApSBRtzSYxQAmcUZzSj3pCKAAHnm&#10;lNJigdaAFzmjFHSigAFBoI703PNADqQihaWgBAM0Zz9aOnIopgB5pCO4peCPejOKQB2pAaXNIDzi&#10;mAu2gnikBoPNAB3ox+dAzilz60AJnnmjFO4/GmknHSkAtJmgmloAavBpc80UnegB2cjmjikxxxS9&#10;RQAECkPWlPvRgGgBKTvQQRS84zTAKTJBpaO1IAJoGQCRS9uaT2oAQk9TQc0uKKAG5pSTS4oAzTAb&#10;mnL0pvWl6UgHdKZuy2BTs8UnA+poAO1AABziil6UAJ1NBPalo7UwEHIpQMdaQAUueaACil6Uh6Zp&#10;AKVx3puKOpzS45oAKUdaOnFJ9KAFPBpKO1A6UAA60HngUDrQOtAAOKCaU8U3rQAtL70gHNBoAXPr&#10;Rmkx3NA6UAGDmgEjil60dKAF5PWm4wadnim9TQApo4PFGc0AUAKQMU3tS0uBQAg6Uc0ope2cUANx&#10;QOtGeaD0oAOpoNIM96WgApM8049KTFAAT0NLkE0HpSAZoAUn8qBzQaOlAB3oIxQKD1oACaAOKAKB&#10;QAHA4pcjFJjnNIaAFHSlHTNJS9aADPNBNJ0pc0AJzml4pOaDkUAIetKDxRmkoAXvR1NFHQZ9aACl&#10;PHIpB1zR1oAXtmkJoxk0NxQAq85pM84pQeOKb3oAf0pAM9aTvzRk0AHFL0pAKMc0ABpaTr0FGaAF&#10;6dKAQKM8e9BHAoAXqM03tSnkcUDAoATNKKAMml9hQAneg9KUjmjoKAG89Kdg0gPNOJ4oAQ8im06j&#10;HNADevenEZGKAOaCTQAcU3NKPegAUAOGMUmATk0Ck70wHcUlIeBS9RQAhNLjnNFKKQCcil7UEUgz&#10;QAfeIo9qORRQAoH6Ud6AcCm5yaAAdaWkxSE0APHHWkNKDSd6YB0FA9KU0CgAANJinZpBxSATpTse&#10;lNNANAC4GeaM+lB5FNBxQA7vgUOPlx3ozig+tADeRwadu9qOtAFACY70dTxSnNA4OaBC9BSCjOaU&#10;cUDExQemaU8UHpQIOgGKKUH1ppoGHanDJFN/h60KSKBCnijPFNOaOcUxijIPtQSc0pPFNB55pAGc&#10;mjHFOoPJoAaOKU9aO9B5PtTABSEGnKBmg0gE420dKO9LjgmmAmeKAaDxSqOKQB1FIelKeBQRxQAo&#10;6YpoFO70gODz0oATvS+lHfNJnPApgK3JFBAFAHej3pAJ2pASDTzgDios/Ng0APHNANAPcUH2oAMn&#10;NGec0p9aAeKAEyetHvRQaAF6ik6CjOKDzQAnU9adxmm07HNMAxk4oalxxTSc0gF5HagjPNGSaBki&#10;gAPIpFpRxxShcNQAHB4NIBxQevNIpoAd0FA6Udab34oAXGDxSN1pQcUdcmgBOQaU0YoxigBMYIPa&#10;lPpRnNHU0AJ2pQORRil/nQAp54ppGODQeG4pxwRmgBFGQaQ9aASOO1LxgmgBB15pKctJjmgBMUme&#10;1P6DNMxzTAXtQDQvB6UpxSATNLxRjpikxzTAXFNxzTunNNyaAFI5zSg0meKXoOlIBMHNLQAetHU0&#10;DAjHTvSEcU44xTd1AgxxxSY5pQOaKAA0u3IpDSrQAmfWm5pxAzSYGeaADtRtpSMUu75aAA4wKQHJ&#10;NHUUnQ0AIeDSg8Up6UgwO1AAp7U7+VIMdaN1ABim0vU0GmAKMjmjbzSjgUUgE6tQeKUUFhTAZ3pT&#10;QcDmgnkmkADpSEUo5FIc0wFHAo7UoNJmkAUEZowaKYDe9OWikxg0gF4zTsDNNPWl96AA9cUdKAcG&#10;gc96AA9M96aeuacfSjrQAnWgjjijHNL047UAIBSd6c1NoAMZpQMik6GnUAJmgHnmkPWnDrzQAnWk&#10;J7CnYxSUAAo4OaGoAzzQAmAD1pcCjFIeKAFzRkdKaeeRShcUALjFJSnOaQYzzQAlONBxmk9qAE70&#10;4Him5ozQA4nFITmgkGgEEUAJSig+oozxQAEYNNHWpFwTzSFQDQAnNKTxTW4FJ1FAATRxg80belKV&#10;54oAQdBThTRkUuCD1pgKDgGk6ijPFKORQA3oaXr1pCKMUAHQ0GnU3PakAY5paKKYAelN604jFAHN&#10;AC4pPWl6ikpANAJ60vIFKTmkoAUikHJ5pRxRjmgBQAKQ8Cg9aPXNAB2o+lJSjpQApFJ0PtSnOKbk&#10;k80ALxRwKMYNBAoACMim9qXtQPWgBD60uaB1xRjFAC9aTvQDzQTzTAUYFITSd6OtIAXPWl7mj2pa&#10;AEo60UdKADFBo60uMUAMxTsUmcnFLzQAtIfSlzgUg5oABS96bS0wDqeKecDGKb0FBNIApKWkxigA&#10;zRmijAoAByaAacOlNI+agAGc5pSc8UnbFHSgBTQQMc0ZFLgUAIDS49KQKS2KeABmgBvUU3vTj1oo&#10;AQCjHOaXjFBxQAlLQDQOtAABSk+lJR9KAG445p2KKKACkJ5pccUhoAOooB9aFPNL70wAnIxQBxRQ&#10;eTSATNGRS9aMCgBop3b3o4FFACdBR2oPXinbeOaAG5oobjHrQBxQApopOM0E8YoAXNJnmgdKUYUZ&#10;70AKDkUhPNJk0YzQAopDilxilyPSgBoPFKelHenDGaAG0YpxGDTT6UABxSjnrTQc04HB4oATOKBz&#10;SE80oOBQADOelL3oHtSGgAzQKQdc07OelAB0pDyaMiigA6UuaABS4oAQUh60uOaMUAA4GKXOBxRi&#10;m0AL70uCaTml9BQAg607tSdaCQMCgAIope1N5zQA4HFJ1oHNJ3oAOaXHFB6gUZ5oADSU7GabjnFA&#10;CntQBnpRmlFACHpS0N14pMYpgISacPSm05eKQBjJo70Z5zQKAFxkU0CnHhcCk70wBRnOaTGc5pwI&#10;UUhHFAC4wDTetKRxSUAKRxSDpS7qOlIAB65oUijHGaQc8CgA60Y4FOIAxSd6ADNIQBzSjFGMg0AJ&#10;nNLjikA5pSKAACkORzQTjFLnIFACjkUnanZ4pMUANAxTqQ9eKXoaACkJxSn1pvJFACikNOwcU3FA&#10;CgZpelGMUdaADikPFIDg0vWgBeopCOOKd2powPrQAmaXJxQBz0owaYB2o3cUu3ikxSAB60ZoxxQK&#10;YADzS9KaykHIoVs8UgFzSj0pTTT1pgOHNNyaUnuKQCkAopGzjFHINKDQAgBpRRjmg8UAHejGKBwa&#10;M5HNAAcUw07NGMmgBAKfjAzTfWlB7UAJzSnpQaTtigBR0pMZpccUg6UAL0pM98U4YPWmmgA7Uoye&#10;tIOlKDzQAHigDjNK3XmgYzQAAfLRSkgjikB4GetACHJFKDkc0GkzxQAhGWoA5o7UoHFAC96QDOaW&#10;kB5oAQjk0BvlxS0YoAQZNOPNAxtIpKADFGMGlGcUYPWgAPWgUEe9Nwc0AGMmlJxR2oxQAgzTh70n&#10;Q0EUAApM9aOmaB3oAWjPFA6UHFAATQwyKQZPWnUwG9DS5o70nfBoAWgdaMY6mkHWgAxilJ4GKCDm&#10;gDPFIAB7Up4FIByc0ZyKAEzk0YxRiloATkg0pBpCeaXNAAenSkHApaBzQAmaB0o5xRjigAOTRjFA&#10;xijvQAnajPSlBzxSHigAOBzRjI4oNLQA3BNLQDhqXAoAQEhvY0NTtoBppHNMBMmjnFLnNAGKAEzi&#10;jGSKU8GmkigBxwRikxSgg0pHGaAEI4puM048ilUjGKQCA8Ug5oxwaF9KYC01j1px60w9aQCjpTqQ&#10;U4DimA00Z4pSOKT1pAAHFKBSUZ5oAMGkpwOODSNTAXGMGkJzxS7uKAuRSARqd1HFHX8KTPpQAh68&#10;0v0o/izSg/nQAnWgfSjNBz1oATtigc0vakB5oAOpoo6GlyKAEooNGaAExSmig8dKAFPJpCPSkyWp&#10;enWgA4zikIwetB65p2aAG9aMDGKdjoRSdBmgBNuDR0pScgetIRQAd6QCl4/GlxQAh4pTzQQMUmPS&#10;gBe1GRik9qB1xQAAZo70pGFzTaAF79aD1pO1LjjPpQAhpQOaQ0CgAIwcUUuD1pOecUwHdBTcU4HI&#10;5pKQCe1J3o6GnGmAnUc0tHUUY4560AITjkUmTS9qOMUgAelHQ0UEd6AEJ5ozinbRikzxigAPNIaX&#10;tSdvegBKd/Ok7UoGRQAA560lOwMU3NABzRSiigApAc0GlI70wG07tmjFJQAfSg9aBSnkUgP/2VBL&#10;AwQUAAYACAAAACEAR5a3a98AAAAIAQAADwAAAGRycy9kb3ducmV2LnhtbEyPQUvDQBCF74L/YRnB&#10;m90k2mDTbEop6qkItoL0ts1Ok9DsbMhuk/TfO57scXgf732TrybbigF73zhSEM8iEEilMw1VCr73&#10;70+vIHzQZHTrCBVc0cOquL/LdWbcSF847EIluIR8phXUIXSZlL6s0Wo/cx0SZyfXWx347Ctpej1y&#10;uW1lEkWptLohXqh1h5say/PuYhV8jHpcP8dvw/Z82lwP+/nnzzZGpR4fpvUSRMAp/MPwp8/qULDT&#10;0V3IeNEqSJhTkKbsz+liMX8BcWQsSpIUZJHL2weKXwAAAP//AwBQSwMEFAAGAAgAAAAhAB/gDkYK&#10;AQAArAMAABkAAABkcnMvX3JlbHMvZTJvRG9jLnhtbC5yZWxzvJPLasMwEEX3hf6DmX0l23k0lMjZ&#10;lEK2Jf0AIY1ttZZGSOojf1+VtFBDnC4KXmqE7j0wR9vdhx2KNwzRkBNQsRIKdIq0cZ2Ap8PDzQaK&#10;mKTTciCHAo4YYddcX20fcZApP4q98bHIKS4K6FPyd5xH1aOVkZFHl29aClamfAwd91K9yA55XZZr&#10;Hn5nQDPKLPZaQNjrBRSHo8/Nf2dT2xqF96ReLbp0poIbm7tzoAwdJgEWtZGn4YJ51wE/z1DPw1Bf&#10;YqjmYaguMaznYVixZz+5i9UEgzUqUKQ2MUWWn1T4UuB2bBnvte8pUU4ZSfA9rti79lMaLCeqz2j+&#10;HxWXPyvgoz/WfAIAAP//AwBQSwECLQAUAAYACAAAACEA17HLOyQBAACBAgAAEwAAAAAAAAAAAAAA&#10;AAAAAAAAW0NvbnRlbnRfVHlwZXNdLnhtbFBLAQItABQABgAIAAAAIQA4/SH/1gAAAJQBAAALAAAA&#10;AAAAAAAAAAAAAFUBAABfcmVscy8ucmVsc1BLAQItABQABgAIAAAAIQAPpDzhPgwAAC1DAAAOAAAA&#10;AAAAAAAAAAAAAFQCAABkcnMvZTJvRG9jLnhtbFBLAQItAAoAAAAAAAAAIQC11FpS1DQEANQ0BAAU&#10;AAAAAAAAAAAAAAAAAL4OAABkcnMvbWVkaWEvaW1hZ2UxLnBuZ1BLAQItAAoAAAAAAAAAIQBzoHBO&#10;0i4BANIuAQAUAAAAAAAAAAAAAAAAAMRDBABkcnMvbWVkaWEvaW1hZ2UyLnBuZ1BLAQItAAoAAAAA&#10;AAAAIQClhovIL5IDAC+SAwAUAAAAAAAAAAAAAAAAAMhyBQBkcnMvbWVkaWEvaW1hZ2UzLnBuZ1BL&#10;AQItAAoAAAAAAAAAIQB5DKeomG8JAJhvCQAUAAAAAAAAAAAAAAAAACkFCQBkcnMvbWVkaWEvaW1h&#10;Z2U0LnBuZ1BLAQItAAoAAAAAAAAAIQBhUyNYHWMBAB1jAQAWAAAAAAAAAAAAAAAAAPN0EgBkcnMv&#10;bWVkaWEvaGRwaG90bzEud2RwUEsBAi0ACgAAAAAAAAAhAPvPjM4NWgQADVoEABQAAAAAAAAAAAAA&#10;AAAARNgTAGRycy9tZWRpYS9pbWFnZTUuanBnUEsBAi0AFAAGAAgAAAAhAEeWt2vfAAAACAEAAA8A&#10;AAAAAAAAAAAAAAAAgzIYAGRycy9kb3ducmV2LnhtbFBLAQItABQABgAIAAAAIQAf4A5GCgEAAKwD&#10;AAAZAAAAAAAAAAAAAAAAAI8zGABkcnMvX3JlbHMvZTJvRG9jLnhtbC5yZWxzUEsFBgAAAAALAAsA&#10;yAIAANA0GAAAAA==&#10;">
                <v:group id="Groupe 29" o:spid="_x0000_s1027" style="position:absolute;left:818;width:28512;height:17272" coordorigin="-178" coordsize="28517,17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c8wyAAAAOMAAAAPAAAAZHJzL2Rvd25yZXYueG1sRE9fa8Iw&#10;EH8f7DuEG+xN0ygW1xlFZBs+iKAOxLejOdticylN1tZvbwaDPd7v/y1Wg61FR62vHGtQ4wQEce5M&#10;xYWG79PnaA7CB2SDtWPScCcPq+Xz0wIz43o+UHcMhYgh7DPUUIbQZFL6vCSLfuwa4shdXWsxxLMt&#10;pGmxj+G2lpMkSaXFimNDiQ1tSspvxx+r4avHfj1VH93udt3cL6fZ/rxTpPXry7B+BxFoCP/iP/fW&#10;xPmTVL1NUzVL4fenCIBcPgAAAP//AwBQSwECLQAUAAYACAAAACEA2+H2y+4AAACFAQAAEwAAAAAA&#10;AAAAAAAAAAAAAAAAW0NvbnRlbnRfVHlwZXNdLnhtbFBLAQItABQABgAIAAAAIQBa9CxbvwAAABUB&#10;AAALAAAAAAAAAAAAAAAAAB8BAABfcmVscy8ucmVsc1BLAQItABQABgAIAAAAIQABVc8w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28" type="#_x0000_t75" alt="Une image contenant capture d’écran&#10;&#10;Description générée automatiquement" style="position:absolute;left:5640;top:2612;width:17863;height:14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suuxAAAANoAAAAPAAAAZHJzL2Rvd25yZXYueG1sRI9BawIx&#10;FITvhf6H8ArearZFrKybFStVhF5aqwdvj81zs7p5WZKo679vCgWPw8x8wxSz3rbiQj40jhW8DDMQ&#10;xJXTDdcKtj/L5wmIEJE1to5JwY0CzMrHhwJz7a78TZdNrEWCcMhRgYmxy6UMlSGLYeg64uQdnLcY&#10;k/S11B6vCW5b+ZplY2mx4bRgsKOFoeq0OVsFX5Nj8LdmtdtZ955tP8znaLF/U2rw1M+nICL18R7+&#10;b6+1gjH8XUk3QJa/AAAA//8DAFBLAQItABQABgAIAAAAIQDb4fbL7gAAAIUBAAATAAAAAAAAAAAA&#10;AAAAAAAAAABbQ29udGVudF9UeXBlc10ueG1sUEsBAi0AFAAGAAgAAAAhAFr0LFu/AAAAFQEAAAsA&#10;AAAAAAAAAAAAAAAAHwEAAF9yZWxzLy5yZWxzUEsBAi0AFAAGAAgAAAAhACXey67EAAAA2gAAAA8A&#10;AAAAAAAAAAAAAAAABwIAAGRycy9kb3ducmV2LnhtbFBLBQYAAAAAAwADALcAAAD4AgAAAAA=&#10;">
                    <v:imagedata r:id="rId14" o:title="Une image contenant capture d’écran&#10;&#10;Description générée automatiquement" croptop="20300f" cropbottom="22025f" cropleft="1884f" cropright="3772f"/>
                  </v:shape>
                  <v:group id="Groupe 26" o:spid="_x0000_s1029" style="position:absolute;left:-178;width:28517;height:12822" coordorigin="-178,818" coordsize="28522,12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XjLyQAAAOMAAAAPAAAAZHJzL2Rvd25yZXYueG1sRE9LS8NA&#10;EL4L/odlBG9mk4b0Ebstpah4KIU+oHgbstMkNDsbsmuS/ntXEDzO957lejSN6KlztWUFSRSDIC6s&#10;rrlUcD69v8xBOI+ssbFMCu7kYL16fFhiru3AB+qPvhQhhF2OCirv21xKV1Rk0EW2JQ7c1XYGfTi7&#10;UuoOhxBuGjmJ46k0WHNoqLClbUXF7fhtFHwMOGzS5K3f3a7b+9cp2192CSn1/DRuXkF4Gv2/+M/9&#10;qcP8xWQ2nadZlsLvTwEAufoBAAD//wMAUEsBAi0AFAAGAAgAAAAhANvh9svuAAAAhQEAABMAAAAA&#10;AAAAAAAAAAAAAAAAAFtDb250ZW50X1R5cGVzXS54bWxQSwECLQAUAAYACAAAACEAWvQsW78AAAAV&#10;AQAACwAAAAAAAAAAAAAAAAAfAQAAX3JlbHMvLnJlbHNQSwECLQAUAAYACAAAACEA9iF4y8kAAADj&#10;AAAADwAAAAAAAAAAAAAAAAAHAgAAZHJzL2Rvd25yZXYueG1sUEsFBgAAAAADAAMAtwAAAP0CAAAA&#10;AA==&#10;">
                    <v:shapetype id="_x0000_t202" coordsize="21600,21600" o:spt="202" path="m,l,21600r21600,l21600,xe">
                      <v:stroke joinstyle="miter"/>
                      <v:path gradientshapeok="t" o:connecttype="rect"/>
                    </v:shapetype>
                    <v:shape id="ZoneTexte 10" o:spid="_x0000_s1030" type="#_x0000_t202" style="position:absolute;left:22852;top:5449;width:484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DWyAAAAOIAAAAPAAAAZHJzL2Rvd25yZXYueG1sRI/NasMw&#10;EITvhb6D2EBvjWyTOsWNEkJ/IIdemrj3xdpaJtbKWNvYefuqUOhxmJlvmM1u9r260Bi7wAbyZQaK&#10;uAm249ZAfXq7fwQVBdliH5gMXCnCbnt7s8HKhok/6HKUViUIxwoNOJGh0jo2jjzGZRiIk/cVRo+S&#10;5NhqO+KU4L7XRZaV2mPHacHhQM+OmvPx2xsQsfv8Wr/6ePic318mlzUPWBtzt5j3T6CEZvkP/7UP&#10;1kBRrvPVqlwX8Hsp3QG9/QEAAP//AwBQSwECLQAUAAYACAAAACEA2+H2y+4AAACFAQAAEwAAAAAA&#10;AAAAAAAAAAAAAAAAW0NvbnRlbnRfVHlwZXNdLnhtbFBLAQItABQABgAIAAAAIQBa9CxbvwAAABUB&#10;AAALAAAAAAAAAAAAAAAAAB8BAABfcmVscy8ucmVsc1BLAQItABQABgAIAAAAIQBm3/DWyAAAAOIA&#10;AAAPAAAAAAAAAAAAAAAAAAcCAABkcnMvZG93bnJldi54bWxQSwUGAAAAAAMAAwC3AAAA/AIAAAAA&#10;" filled="f" stroked="f">
                      <v:textbox style="mso-fit-shape-to-text:t">
                        <w:txbxContent>
                          <w:p w14:paraId="09AAC434" w14:textId="08D09B66"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NRF2</w:t>
                            </w:r>
                          </w:p>
                        </w:txbxContent>
                      </v:textbox>
                    </v:shape>
                    <v:shape id="ZoneTexte 12" o:spid="_x0000_s1031" type="#_x0000_t202" style="position:absolute;left:-178;top:4181;width:7397;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4OUxgAAAOMAAAAPAAAAZHJzL2Rvd25yZXYueG1sRE9LT8Mw&#10;DL4j8R8iI3FjyYBVW1k2TTykHbhslLvVeE1F41SNWbt/T5CQOPp7e72dQqfONKQ2soX5zIAirqNr&#10;ubFQfbzdLUElQXbYRSYLF0qw3VxfrbF0ceQDnY/SqBzCqUQLXqQvtU61p4BpFnvizJ3iEFDyOTTa&#10;DTjm8NDpe2MKHbDl3OCxp2dP9dfxO1gQcbv5pXoNaf85vb+M3tQLrKy9vZl2T6CEJvkX/7n3Ls9/&#10;WBWFeSyWC/j9KQOgNz8AAAD//wMAUEsBAi0AFAAGAAgAAAAhANvh9svuAAAAhQEAABMAAAAAAAAA&#10;AAAAAAAAAAAAAFtDb250ZW50X1R5cGVzXS54bWxQSwECLQAUAAYACAAAACEAWvQsW78AAAAVAQAA&#10;CwAAAAAAAAAAAAAAAAAfAQAAX3JlbHMvLnJlbHNQSwECLQAUAAYACAAAACEAnn+DlMYAAADjAAAA&#10;DwAAAAAAAAAAAAAAAAAHAgAAZHJzL2Rvd25yZXYueG1sUEsFBgAAAAADAAMAtwAAAPoCAAAAAA==&#10;" filled="f" stroked="f">
                      <v:textbox style="mso-fit-shape-to-text:t">
                        <w:txbxContent>
                          <w:p w14:paraId="608D22E4"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30-150 kDa </w:t>
                            </w:r>
                            <w:r>
                              <w:rPr>
                                <w:rFonts w:ascii="Arial" w:hAnsi="Arial" w:cs="Arial"/>
                                <w:b/>
                                <w:bCs/>
                                <w:color w:val="000000" w:themeColor="text1"/>
                                <w:kern w:val="24"/>
                                <w:sz w:val="21"/>
                                <w:szCs w:val="21"/>
                              </w:rPr>
                              <w:t>-</w:t>
                            </w:r>
                          </w:p>
                        </w:txbxContent>
                      </v:textbox>
                    </v:shape>
                    <v:shape id="ZoneTexte 13" o:spid="_x0000_s1032" type="#_x0000_t202" style="position:absolute;left:1604;top:9542;width:5925;height:3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4zFxgAAAOMAAAAPAAAAZHJzL2Rvd25yZXYueG1sRE/NTsJA&#10;EL6b+A6bMfEmW0AarCyEoCYcvADlPumO3cbubNMdaHl718TE43z/s9qMvlVX6mMT2MB0koEiroJt&#10;uDZQnj6elqCiIFtsA5OBG0XYrO/vVljYMPCBrkepVQrhWKABJ9IVWsfKkcc4CR1x4r5C71HS2dfa&#10;9jikcN/qWZbl2mPDqcFhRztH1ffx4g2I2O30Vr77uD+Pn2+Dy6oFlsY8PozbV1BCo/yL/9x7m+bn&#10;i2U+e5nPn+H3pwSAXv8AAAD//wMAUEsBAi0AFAAGAAgAAAAhANvh9svuAAAAhQEAABMAAAAAAAAA&#10;AAAAAAAAAAAAAFtDb250ZW50X1R5cGVzXS54bWxQSwECLQAUAAYACAAAACEAWvQsW78AAAAVAQAA&#10;CwAAAAAAAAAAAAAAAAAfAQAAX3JlbHMvLnJlbHNQSwECLQAUAAYACAAAACEAoWeMxcYAAADjAAAA&#10;DwAAAAAAAAAAAAAAAAAHAgAAZHJzL2Rvd25yZXYueG1sUEsFBgAAAAADAAMAtwAAAPoCAAAAAA==&#10;" filled="f" stroked="f">
                      <v:textbox style="mso-fit-shape-to-text:t">
                        <w:txbxContent>
                          <w:p w14:paraId="55B98C69"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37 kDa </w:t>
                            </w:r>
                            <w:r>
                              <w:rPr>
                                <w:rFonts w:ascii="Arial" w:hAnsi="Arial" w:cs="Arial"/>
                                <w:b/>
                                <w:bCs/>
                                <w:color w:val="000000" w:themeColor="text1"/>
                                <w:kern w:val="24"/>
                                <w:sz w:val="21"/>
                                <w:szCs w:val="21"/>
                              </w:rPr>
                              <w:t>-</w:t>
                            </w:r>
                          </w:p>
                        </w:txbxContent>
                      </v:textbox>
                    </v:shape>
                    <v:shape id="ZoneTexte 14" o:spid="_x0000_s1033" type="#_x0000_t202" style="position:absolute;left:22477;top:10800;width:5867;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gfLyQAAAOIAAAAPAAAAZHJzL2Rvd25yZXYueG1sRI/NTsMw&#10;EITvSLyDtUjcqF1omyrUrSp+pB64UNL7Kl7iiHgdxUuTvj1GQuI4mplvNJvdFDp1piG1kS3MZwYU&#10;cR1dy42F6uP1bg0qCbLDLjJZuFCC3fb6aoOliyO/0/kojcoQTiVa8CJ9qXWqPQVMs9gTZ+8zDgEl&#10;y6HRbsAxw0On741Z6YAt5wWPPT15qr+O38GCiNvPL9VLSIfT9PY8elMvsbL29mbaP4ISmuQ//Nc+&#10;OAuLh2JVLE2xgN9L+Q7o7Q8AAAD//wMAUEsBAi0AFAAGAAgAAAAhANvh9svuAAAAhQEAABMAAAAA&#10;AAAAAAAAAAAAAAAAAFtDb250ZW50X1R5cGVzXS54bWxQSwECLQAUAAYACAAAACEAWvQsW78AAAAV&#10;AQAACwAAAAAAAAAAAAAAAAAfAQAAX3JlbHMvLnJlbHNQSwECLQAUAAYACAAAACEADjIHy8kAAADi&#10;AAAADwAAAAAAAAAAAAAAAAAHAgAAZHJzL2Rvd25yZXYueG1sUEsFBgAAAAADAAMAtwAAAP0CAAAA&#10;AA==&#10;" filled="f" stroked="f">
                      <v:textbox style="mso-fit-shape-to-text:t">
                        <w:txbxContent>
                          <w:p w14:paraId="74D13EC8" w14:textId="2B5981DA" w:rsidR="002E0932" w:rsidRPr="002E0932" w:rsidRDefault="002E0932" w:rsidP="002E0932">
                            <w:pPr>
                              <w:rPr>
                                <w:rFonts w:ascii="Arial" w:hAnsi="Wingdings" w:cs="Arial"/>
                                <w:b/>
                                <w:bCs/>
                                <w:color w:val="000000" w:themeColor="text1"/>
                                <w:kern w:val="24"/>
                                <w:sz w:val="12"/>
                                <w:szCs w:val="12"/>
                              </w:rPr>
                            </w:pPr>
                            <w:r w:rsidRPr="002E0932">
                              <w:rPr>
                                <w:rFonts w:ascii="Arial" w:hAnsi="Wingdings" w:cs="Arial"/>
                                <w:b/>
                                <w:bCs/>
                                <w:color w:val="000000" w:themeColor="text1"/>
                                <w:kern w:val="24"/>
                                <w:sz w:val="12"/>
                                <w:szCs w:val="12"/>
                              </w:rPr>
                              <w:sym w:font="Wingdings" w:char="F0DF"/>
                            </w:r>
                            <w:r w:rsidRPr="002E0932">
                              <w:rPr>
                                <w:rFonts w:ascii="Arial" w:hAnsi="Arial" w:cs="Arial"/>
                                <w:b/>
                                <w:bCs/>
                                <w:color w:val="000000" w:themeColor="text1"/>
                                <w:kern w:val="24"/>
                                <w:sz w:val="12"/>
                                <w:szCs w:val="12"/>
                              </w:rPr>
                              <w:t xml:space="preserve"> GAPDH</w:t>
                            </w:r>
                          </w:p>
                        </w:txbxContent>
                      </v:textbox>
                    </v:shape>
                    <v:shape id="ZoneTexte 16" o:spid="_x0000_s1034" type="#_x0000_t202" style="position:absolute;left:5322;top:1296;width:17786;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4UyAAAAOIAAAAPAAAAZHJzL2Rvd25yZXYueG1sRI9BS8NA&#10;FITvgv9heQVvdhO1UWO3paiFHnqxxvsj+8yGZt+G7LNJ/71bEDwOM/MNs1xPvlMnGmIb2EA+z0AR&#10;18G23BioPre3T6CiIFvsApOBM0VYr66vlljaMPIHnQ7SqAThWKIBJ9KXWsfakcc4Dz1x8r7D4FGS&#10;HBptBxwT3Hf6LssK7bHltOCwp1dH9fHw4w2I2E1+rt593H1N+7fRZfUCK2NuZtPmBZTQJP/hv/bO&#10;GiiKh+Lx+X6Rw+VSugN69QsAAP//AwBQSwECLQAUAAYACAAAACEA2+H2y+4AAACFAQAAEwAAAAAA&#10;AAAAAAAAAAAAAAAAW0NvbnRlbnRfVHlwZXNdLnhtbFBLAQItABQABgAIAAAAIQBa9CxbvwAAABUB&#10;AAALAAAAAAAAAAAAAAAAAB8BAABfcmVscy8ucmVsc1BLAQItABQABgAIAAAAIQA+Wq4UyAAAAOIA&#10;AAAPAAAAAAAAAAAAAAAAAAcCAABkcnMvZG93bnJldi54bWxQSwUGAAAAAAMAAwC3AAAA/AIAAAAA&#10;" filled="f" stroked="f">
                      <v:textbox style="mso-fit-shape-to-text:t">
                        <w:txbxContent>
                          <w:p w14:paraId="2AD8918F"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Whole cell lysate NRF2</w:t>
                            </w:r>
                          </w:p>
                        </w:txbxContent>
                      </v:textbox>
                    </v:shape>
                    <v:shape id="ZoneTexte 50" o:spid="_x0000_s1035" type="#_x0000_t202" style="position:absolute;left:3480;top:818;width:4876;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UUWxwAAAOEAAAAPAAAAZHJzL2Rvd25yZXYueG1sRI9BS8NA&#10;FITvgv9heYI3u9tIxcZuS6kKPfRijfdH9pkNZt+G7GuT/ntXEHocZuYbZrWZQqfONKQ2soX5zIAi&#10;rqNrubFQfb4/PINKguywi0wWLpRgs769WWHp4sgfdD5KozKEU4kWvEhfap1qTwHTLPbE2fuOQ0DJ&#10;cmi0G3DM8NDpwpgnHbDlvOCxp52n+ud4ChZE3HZ+qd5C2n9Nh9fRm3qBlbX3d9P2BZTQJNfwf3vv&#10;LCyWj8XSFAX8PcpvQK9/AQAA//8DAFBLAQItABQABgAIAAAAIQDb4fbL7gAAAIUBAAATAAAAAAAA&#10;AAAAAAAAAAAAAABbQ29udGVudF9UeXBlc10ueG1sUEsBAi0AFAAGAAgAAAAhAFr0LFu/AAAAFQEA&#10;AAsAAAAAAAAAAAAAAAAAHwEAAF9yZWxzLy5yZWxzUEsBAi0AFAAGAAgAAAAhALgZRRbHAAAA4QAA&#10;AA8AAAAAAAAAAAAAAAAABwIAAGRycy9kb3ducmV2LnhtbFBLBQYAAAAAAwADALcAAAD7AgAAAAA=&#10;" filled="f" stroked="f">
                      <v:textbox style="mso-fit-shape-to-text:t">
                        <w:txbxContent>
                          <w:p w14:paraId="40CA45C3" w14:textId="77777777" w:rsidR="002E0932" w:rsidRDefault="002E0932" w:rsidP="002E0932">
                            <w:pPr>
                              <w:rPr>
                                <w:rFonts w:hAnsi="Calibri"/>
                                <w:b/>
                                <w:bCs/>
                                <w:color w:val="000000" w:themeColor="text1"/>
                                <w:kern w:val="24"/>
                                <w:sz w:val="28"/>
                                <w:szCs w:val="28"/>
                              </w:rPr>
                            </w:pPr>
                            <w:proofErr w:type="gramStart"/>
                            <w:r>
                              <w:rPr>
                                <w:rFonts w:hAnsi="Calibri"/>
                                <w:b/>
                                <w:bCs/>
                                <w:color w:val="000000" w:themeColor="text1"/>
                                <w:kern w:val="24"/>
                                <w:sz w:val="28"/>
                                <w:szCs w:val="28"/>
                              </w:rPr>
                              <w:t>e</w:t>
                            </w:r>
                            <w:proofErr w:type="gramEnd"/>
                          </w:p>
                        </w:txbxContent>
                      </v:textbox>
                    </v:shape>
                  </v:group>
                </v:group>
                <v:group id="Groupe 27" o:spid="_x0000_s1036" style="position:absolute;left:30502;top:341;width:29993;height:15757" coordsize="29992,15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jDDxgAAAOIAAAAPAAAAZHJzL2Rvd25yZXYueG1sRE9Na8JA&#10;EL0X/A/LCN7qJkqspK4iouJBCtVC6W3IjkkwOxuyaxL/vSsIPT7e92LVm0q01LjSsoJ4HIEgzqwu&#10;OVfwc969z0E4j6yxskwK7uRgtRy8LTDVtuNvak8+FyGEXYoKCu/rVEqXFWTQjW1NHLiLbQz6AJtc&#10;6ga7EG4qOYmimTRYcmgosKZNQdn1dDMK9h1262m8bY/Xy+b+d06+fo8xKTUa9utPEJ56/y9+uQ86&#10;zJ98xEkSzWfwvBQwyOUDAAD//wMAUEsBAi0AFAAGAAgAAAAhANvh9svuAAAAhQEAABMAAAAAAAAA&#10;AAAAAAAAAAAAAFtDb250ZW50X1R5cGVzXS54bWxQSwECLQAUAAYACAAAACEAWvQsW78AAAAVAQAA&#10;CwAAAAAAAAAAAAAAAAAfAQAAX3JlbHMvLnJlbHNQSwECLQAUAAYACAAAACEAj3Iww8YAAADiAAAA&#10;DwAAAAAAAAAAAAAAAAAHAgAAZHJzL2Rvd25yZXYueG1sUEsFBgAAAAADAAMAtwAAAPoCAAAAAA==&#10;">
                  <v:shape id="Image 20" o:spid="_x0000_s1037" type="#_x0000_t75" style="position:absolute;left:5663;top:2047;width:19298;height:13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cw4xgAAAOMAAAAPAAAAZHJzL2Rvd25yZXYueG1sRE9La8JA&#10;EL4X/A/LCL3VSewrpq4iQqH0VG0PHofsmIRmZ+PuGtN/3y0UPM73nuV6tJ0a2IfWiYZ8loFiqZxp&#10;pdbw9fl6V4AKkcRQ54Q1/HCA9Wpys6TSuIvseNjHWqUQCSVpaGLsS8RQNWwpzFzPkrij85ZiOn2N&#10;xtMlhdsO51n2hJZaSQ0N9bxtuPren60GzOvnHOXkqT187M5bpmLAd61vp+PmBVTkMV7F/+43k+Y/&#10;Lh6K+yJbzOHvpwQArn4BAAD//wMAUEsBAi0AFAAGAAgAAAAhANvh9svuAAAAhQEAABMAAAAAAAAA&#10;AAAAAAAAAAAAAFtDb250ZW50X1R5cGVzXS54bWxQSwECLQAUAAYACAAAACEAWvQsW78AAAAVAQAA&#10;CwAAAAAAAAAAAAAAAAAfAQAAX3JlbHMvLnJlbHNQSwECLQAUAAYACAAAACEAdKnMOMYAAADjAAAA&#10;DwAAAAAAAAAAAAAAAAAHAgAAZHJzL2Rvd25yZXYueG1sUEsFBgAAAAADAAMAtwAAAPoCAAAAAA==&#10;">
                    <v:imagedata r:id="rId15" o:title="" croptop="80f" cropbottom="329f" cropleft="2309f" cropright="168f"/>
                  </v:shape>
                  <v:shape id="ZoneTexte 23" o:spid="_x0000_s1038" type="#_x0000_t202" style="position:absolute;left:24019;top:2865;width:4838;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AVxAAAAOMAAAAPAAAAZHJzL2Rvd25yZXYueG1sRE9LS8Qw&#10;EL4L/ocwgjc3SVFZ6maXxQfswYtrvQ/N2BSbSWnGbfffG0HwON97NrslDupEU+4TO7ArA4q4Tb7n&#10;zkHz/nKzBpUF2eOQmBycKcNue3mxwdqnmd/odJROlRDONToIImOtdW4DRcyrNBIX7jNNEaWcU6f9&#10;hHMJj4OujLnXEXsuDQFHegzUfh2/owMRv7fn5jnmw8fy+jQH095h49z11bJ/ACW0yL/4z33wZf5t&#10;ZY21dl3B708FAL39AQAA//8DAFBLAQItABQABgAIAAAAIQDb4fbL7gAAAIUBAAATAAAAAAAAAAAA&#10;AAAAAAAAAABbQ29udGVudF9UeXBlc10ueG1sUEsBAi0AFAAGAAgAAAAhAFr0LFu/AAAAFQEAAAsA&#10;AAAAAAAAAAAAAAAAHwEAAF9yZWxzLy5yZWxzUEsBAi0AFAAGAAgAAAAhABiTkBXEAAAA4wAAAA8A&#10;AAAAAAAAAAAAAAAABwIAAGRycy9kb3ducmV2LnhtbFBLBQYAAAAAAwADALcAAAD4AgAAAAA=&#10;" filled="f" stroked="f">
                    <v:textbox style="mso-fit-shape-to-text:t">
                      <w:txbxContent>
                        <w:p w14:paraId="6918A225" w14:textId="63B3AC0C"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NRF2</w:t>
                          </w:r>
                        </w:p>
                      </w:txbxContent>
                    </v:textbox>
                  </v:shape>
                  <v:shape id="ZoneTexte 25" o:spid="_x0000_s1039" type="#_x0000_t202" style="position:absolute;left:1637;top:9621;width:5925;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uCrxwAAAOIAAAAPAAAAZHJzL2Rvd25yZXYueG1sRI9Na8JA&#10;EIbvhf6HZQre6sbaRomuIrUFD72o8T5kx2xodjZkpyb+++6h0OPL+8Wz3o6+VTfqYxPYwGyagSKu&#10;gm24NlCeP5+XoKIgW2wDk4E7RdhuHh/WWNgw8JFuJ6lVGuFYoAEn0hVax8qRxzgNHXHyrqH3KEn2&#10;tbY9Dmnct/oly3LtseH04LCjd0fV9+nHGxCxu9m9/PDxcBm/9oPLqjcsjZk8jbsVKKFR/sN/7YM1&#10;sFzM53n+ukgQCSnhgN78AgAA//8DAFBLAQItABQABgAIAAAAIQDb4fbL7gAAAIUBAAATAAAAAAAA&#10;AAAAAAAAAAAAAABbQ29udGVudF9UeXBlc10ueG1sUEsBAi0AFAAGAAgAAAAhAFr0LFu/AAAAFQEA&#10;AAsAAAAAAAAAAAAAAAAAHwEAAF9yZWxzLy5yZWxzUEsBAi0AFAAGAAgAAAAhAAF24KvHAAAA4gAA&#10;AA8AAAAAAAAAAAAAAAAABwIAAGRycy9kb3ducmV2LnhtbFBLBQYAAAAAAwADALcAAAD7AgAAAAA=&#10;" filled="f" stroked="f">
                    <v:textbox style="mso-fit-shape-to-text:t">
                      <w:txbxContent>
                        <w:p w14:paraId="41393659"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37 kDa </w:t>
                          </w:r>
                          <w:r>
                            <w:rPr>
                              <w:rFonts w:ascii="Arial" w:hAnsi="Arial" w:cs="Arial"/>
                              <w:b/>
                              <w:bCs/>
                              <w:color w:val="000000" w:themeColor="text1"/>
                              <w:kern w:val="24"/>
                              <w:sz w:val="21"/>
                              <w:szCs w:val="21"/>
                            </w:rPr>
                            <w:t>-</w:t>
                          </w:r>
                        </w:p>
                      </w:txbxContent>
                    </v:textbox>
                  </v:shape>
                  <v:shape id="ZoneTexte 26" o:spid="_x0000_s1040" type="#_x0000_t202" style="position:absolute;left:23883;top:9621;width:6109;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mRHxQAAAOMAAAAPAAAAZHJzL2Rvd25yZXYueG1sRE9LS8NA&#10;EL4L/odlCt7sbgRjG7stxQf04MUa70N2zIZmZ0N2bNJ/7wqCx/nes9nNoVdnGlMX2UKxNKCIm+g6&#10;bi3UH6+3K1BJkB32kcnChRLsttdXG6xcnPidzkdpVQ7hVKEFLzJUWqfGU8C0jANx5r7iGFDyObba&#10;jTjl8NDrO2NKHbDj3OBxoCdPzen4HSyIuH1xqV9COnzOb8+TN8091tbeLOb9IyihWf7Ff+6Dy/PL&#10;crUuzLp8gN+fMgB6+wMAAP//AwBQSwECLQAUAAYACAAAACEA2+H2y+4AAACFAQAAEwAAAAAAAAAA&#10;AAAAAAAAAAAAW0NvbnRlbnRfVHlwZXNdLnhtbFBLAQItABQABgAIAAAAIQBa9CxbvwAAABUBAAAL&#10;AAAAAAAAAAAAAAAAAB8BAABfcmVscy8ucmVsc1BLAQItABQABgAIAAAAIQA4ymRHxQAAAOMAAAAP&#10;AAAAAAAAAAAAAAAAAAcCAABkcnMvZG93bnJldi54bWxQSwUGAAAAAAMAAwC3AAAA+QIAAAAA&#10;" filled="f" stroked="f">
                    <v:textbox style="mso-fit-shape-to-text:t">
                      <w:txbxContent>
                        <w:p w14:paraId="159CA759" w14:textId="23640A29"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GAPDH</w:t>
                          </w:r>
                        </w:p>
                      </w:txbxContent>
                    </v:textbox>
                  </v:shape>
                  <v:shape id="ZoneTexte 27" o:spid="_x0000_s1041" type="#_x0000_t202" style="position:absolute;left:6482;top:68;width:17793;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FyyAAAAOIAAAAPAAAAZHJzL2Rvd25yZXYueG1sRI9BS8NA&#10;FITvQv/D8gre7G4rURu7LaUq9ODFGu+P7DMbzL4N2WeT/ntXEDwOM/MNs9lNoVNnGlIb2cJyYUAR&#10;19G13Fio3l9uHkAlQXbYRSYLF0qw286uNli6OPIbnU/SqAzhVKIFL9KXWqfaU8C0iD1x9j7jEFCy&#10;HBrtBhwzPHR6ZcydDthyXvDY08FT/XX6DhZE3H55qZ5DOn5Mr0+jN3WBlbXX82n/CEpokv/wX/vo&#10;LNyvb41ZF0UBv5fyHdDbHwAAAP//AwBQSwECLQAUAAYACAAAACEA2+H2y+4AAACFAQAAEwAAAAAA&#10;AAAAAAAAAAAAAAAAW0NvbnRlbnRfVHlwZXNdLnhtbFBLAQItABQABgAIAAAAIQBa9CxbvwAAABUB&#10;AAALAAAAAAAAAAAAAAAAAB8BAABfcmVscy8ucmVsc1BLAQItABQABgAIAAAAIQBmwnFyyAAAAOIA&#10;AAAPAAAAAAAAAAAAAAAAAAcCAABkcnMvZG93bnJldi54bWxQSwUGAAAAAAMAAwC3AAAA/AIAAAAA&#10;" filled="f" stroked="f">
                    <v:textbox style="mso-fit-shape-to-text:t">
                      <w:txbxContent>
                        <w:p w14:paraId="08108895"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Cytosolic fraction NRF2</w:t>
                          </w:r>
                        </w:p>
                      </w:txbxContent>
                    </v:textbox>
                  </v:shape>
                  <v:shape id="ZoneTexte 59" o:spid="_x0000_s1042" type="#_x0000_t202" style="position:absolute;top:3138;width:7778;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BlxwAAAOIAAAAPAAAAZHJzL2Rvd25yZXYueG1sRI9NS8NA&#10;EIbvQv/DMoXe7G5bIjZ2W4pa6MGLNd6H7JgNZmdDdmzSf+8eBI8v7xfP7jCFTl1pSG1kC6ulAUVc&#10;R9dyY6H6ON0/gkqC7LCLTBZulOCwn93tsHRx5He6XqRReYRTiRa8SF9qnWpPAdMy9sTZ+4pDQMly&#10;aLQbcMzjodNrYx50wJbzg8eenj3V35efYEHEHVe36jWk8+f09jJ6UxdYWbuYT8cnUEKT/If/2mdn&#10;YVNs1qbYbjNERso4oPe/AAAA//8DAFBLAQItABQABgAIAAAAIQDb4fbL7gAAAIUBAAATAAAAAAAA&#10;AAAAAAAAAAAAAABbQ29udGVudF9UeXBlc10ueG1sUEsBAi0AFAAGAAgAAAAhAFr0LFu/AAAAFQEA&#10;AAsAAAAAAAAAAAAAAAAAHwEAAF9yZWxzLy5yZWxzUEsBAi0AFAAGAAgAAAAhAL1fcGXHAAAA4gAA&#10;AA8AAAAAAAAAAAAAAAAABwIAAGRycy9kb3ducmV2LnhtbFBLBQYAAAAAAwADALcAAAD7AgAAAAA=&#10;" filled="f" stroked="f">
                    <v:textbox style="mso-fit-shape-to-text:t">
                      <w:txbxContent>
                        <w:p w14:paraId="2D724627"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30-150 kDa </w:t>
                          </w:r>
                          <w:r>
                            <w:rPr>
                              <w:rFonts w:ascii="Arial" w:hAnsi="Arial" w:cs="Arial"/>
                              <w:b/>
                              <w:bCs/>
                              <w:color w:val="000000" w:themeColor="text1"/>
                              <w:kern w:val="24"/>
                              <w:sz w:val="21"/>
                              <w:szCs w:val="21"/>
                            </w:rPr>
                            <w:t>-</w:t>
                          </w:r>
                        </w:p>
                      </w:txbxContent>
                    </v:textbox>
                  </v:shape>
                  <v:shape id="ZoneTexte 52" o:spid="_x0000_s1043" type="#_x0000_t202" style="position:absolute;left:4026;width:4876;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azxQAAAOMAAAAPAAAAZHJzL2Rvd25yZXYueG1sRE9LS8Qw&#10;EL4L/ocwgjc3aamy1s0uiw/YgxfXeh+asSk2k9KM2+6/N4Lgcb73bHZLGNSJptRHtlCsDCjiNrqe&#10;OwvN+8vNGlQSZIdDZLJwpgS77eXFBmsXZ36j01E6lUM41WjBi4y11qn1FDCt4kicuc84BZR8Tp12&#10;E845PAy6NOZOB+w5N3gc6dFT+3X8DhZE3L44N88hHT6W16fZm/YWG2uvr5b9AyihRf7Ff+6Dy/PL&#10;dVmZ6r6o4PenDIDe/gAAAP//AwBQSwECLQAUAAYACAAAACEA2+H2y+4AAACFAQAAEwAAAAAAAAAA&#10;AAAAAAAAAAAAW0NvbnRlbnRfVHlwZXNdLnhtbFBLAQItABQABgAIAAAAIQBa9CxbvwAAABUBAAAL&#10;AAAAAAAAAAAAAAAAAB8BAABfcmVscy8ucmVsc1BLAQItABQABgAIAAAAIQAwcTazxQAAAOMAAAAP&#10;AAAAAAAAAAAAAAAAAAcCAABkcnMvZG93bnJldi54bWxQSwUGAAAAAAMAAwC3AAAA+QIAAAAA&#10;" filled="f" stroked="f">
                    <v:textbox style="mso-fit-shape-to-text:t">
                      <w:txbxContent>
                        <w:p w14:paraId="7A07684C" w14:textId="77777777" w:rsidR="002E0932" w:rsidRDefault="002E0932" w:rsidP="002E0932">
                          <w:pPr>
                            <w:rPr>
                              <w:rFonts w:hAnsi="Calibri"/>
                              <w:b/>
                              <w:bCs/>
                              <w:color w:val="000000" w:themeColor="text1"/>
                              <w:kern w:val="24"/>
                              <w:sz w:val="28"/>
                              <w:szCs w:val="28"/>
                            </w:rPr>
                          </w:pPr>
                          <w:proofErr w:type="gramStart"/>
                          <w:r>
                            <w:rPr>
                              <w:rFonts w:hAnsi="Calibri"/>
                              <w:b/>
                              <w:bCs/>
                              <w:color w:val="000000" w:themeColor="text1"/>
                              <w:kern w:val="24"/>
                              <w:sz w:val="28"/>
                              <w:szCs w:val="28"/>
                            </w:rPr>
                            <w:t>f</w:t>
                          </w:r>
                          <w:proofErr w:type="gramEnd"/>
                        </w:p>
                      </w:txbxContent>
                    </v:textbox>
                  </v:shape>
                </v:group>
                <v:group id="Groupe 31" o:spid="_x0000_s1044" style="position:absolute;top:29615;width:29216;height:18359" coordsize="29216,18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oTHzAAAAOMAAAAPAAAAZHJzL2Rvd25yZXYueG1sRI9Ba8JA&#10;EIXvBf/DMoXe6iYWo6auItKWHqRQFUpvQ3ZMgtnZkN0m8d93DoUeZ+bNe+9bb0fXqJ66UHs2kE4T&#10;UMSFtzWXBs6n18clqBCRLTaeycCNAmw3k7s15tYP/En9MZZKTDjkaKCKsc21DkVFDsPUt8Ryu/jO&#10;YZSxK7XtcBBz1+hZkmTaYc2SUGFL+4qK6/HHGXgbcNg9pS/94XrZ375P84+vQ0rGPNyPu2dQkcb4&#10;L/77frdSf7XKsuU8WwiFMMkC9OYXAAD//wMAUEsBAi0AFAAGAAgAAAAhANvh9svuAAAAhQEAABMA&#10;AAAAAAAAAAAAAAAAAAAAAFtDb250ZW50X1R5cGVzXS54bWxQSwECLQAUAAYACAAAACEAWvQsW78A&#10;AAAVAQAACwAAAAAAAAAAAAAAAAAfAQAAX3JlbHMvLnJlbHNQSwECLQAUAAYACAAAACEAqZqEx8wA&#10;AADjAAAADwAAAAAAAAAAAAAAAAAHAgAAZHJzL2Rvd25yZXYueG1sUEsFBgAAAAADAAMAtwAAAAAD&#10;AAAAAA==&#10;">
                  <v:shape id="ZoneTexte 53" o:spid="_x0000_s1045" type="#_x0000_t202" style="position:absolute;left:4169;width:48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tSLyAAAAOMAAAAPAAAAZHJzL2Rvd25yZXYueG1sRI/NasMw&#10;EITvhb6D2EJvjWQHl+JGCaE/kEMvTdz7Ym0tU2tlrG3svH1VKPQ4zMw3zGa3hEGdaUp9ZAvFyoAi&#10;bqPrubPQnF7vHkAlQXY4RCYLF0qw215fbbB2ceZ3Oh+lUxnCqUYLXmSstU6tp4BpFUfi7H3GKaBk&#10;OXXaTThneBh0acy9DthzXvA40pOn9uv4HSyIuH1xaV5COnwsb8+zN22FjbW3N8v+EZTQIv/hv/bB&#10;WShNVRaVMes1/H7Kf0BvfwAAAP//AwBQSwECLQAUAAYACAAAACEA2+H2y+4AAACFAQAAEwAAAAAA&#10;AAAAAAAAAAAAAAAAW0NvbnRlbnRfVHlwZXNdLnhtbFBLAQItABQABgAIAAAAIQBa9CxbvwAAABUB&#10;AAALAAAAAAAAAAAAAAAAAB8BAABfcmVscy8ucmVsc1BLAQItABQABgAIAAAAIQAd4tSLyAAAAOMA&#10;AAAPAAAAAAAAAAAAAAAAAAcCAABkcnMvZG93bnJldi54bWxQSwUGAAAAAAMAAwC3AAAA/AIAAAAA&#10;" filled="f" stroked="f">
                    <v:textbox style="mso-fit-shape-to-text:t">
                      <w:txbxContent>
                        <w:p w14:paraId="7021EA04" w14:textId="77777777" w:rsidR="002E0932" w:rsidRDefault="002E0932" w:rsidP="002E0932">
                          <w:pPr>
                            <w:rPr>
                              <w:rFonts w:hAnsi="Calibri"/>
                              <w:b/>
                              <w:bCs/>
                              <w:color w:val="000000" w:themeColor="text1"/>
                              <w:kern w:val="24"/>
                              <w:sz w:val="28"/>
                              <w:szCs w:val="28"/>
                            </w:rPr>
                          </w:pPr>
                          <w:proofErr w:type="gramStart"/>
                          <w:r>
                            <w:rPr>
                              <w:rFonts w:hAnsi="Calibri"/>
                              <w:b/>
                              <w:bCs/>
                              <w:color w:val="000000" w:themeColor="text1"/>
                              <w:kern w:val="24"/>
                              <w:sz w:val="28"/>
                              <w:szCs w:val="28"/>
                            </w:rPr>
                            <w:t>g</w:t>
                          </w:r>
                          <w:proofErr w:type="gramEnd"/>
                        </w:p>
                      </w:txbxContent>
                    </v:textbox>
                  </v:shape>
                  <v:group id="Groupe 30" o:spid="_x0000_s1046" style="position:absolute;top:658;width:29216;height:17701" coordorigin=",-1902" coordsize="29222,17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E1gyAAAAOMAAAAPAAAAZHJzL2Rvd25yZXYueG1sRE9La8JA&#10;EL4X/A/LCL3pJtYX0VVEtPQghaog3obsmASzsyG7JvHfdwtCj/O9Z7nuTCkaql1hWUE8jEAQp1YX&#10;nCk4n/aDOQjnkTWWlknBkxysV723JSbatvxDzdFnIoSwS1BB7n2VSOnSnAy6oa2IA3eztUEfzjqT&#10;usY2hJtSjqJoKg0WHBpyrGibU3o/PoyCzxbbzUe8aw732/Z5PU2+L4eYlHrvd5sFCE+d/xe/3F86&#10;zJ+MxrM4Gs9n8PdTAECufgEAAP//AwBQSwECLQAUAAYACAAAACEA2+H2y+4AAACFAQAAEwAAAAAA&#10;AAAAAAAAAAAAAAAAW0NvbnRlbnRfVHlwZXNdLnhtbFBLAQItABQABgAIAAAAIQBa9CxbvwAAABUB&#10;AAALAAAAAAAAAAAAAAAAAB8BAABfcmVscy8ucmVsc1BLAQItABQABgAIAAAAIQDs1E1gyAAAAOMA&#10;AAAPAAAAAAAAAAAAAAAAAAcCAABkcnMvZG93bnJldi54bWxQSwUGAAAAAAMAAwC3AAAA/AIAAAAA&#10;">
                    <v:shape id="Image 8" o:spid="_x0000_s1047" type="#_x0000_t75" alt="Une image contenant capture d’écran, texte, tableau blanc&#10;&#10;Description générée automatiquement" style="position:absolute;left:5808;top:803;width:18746;height:1499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MJ0wwAAANoAAAAPAAAAZHJzL2Rvd25yZXYueG1sRI9Ba8JA&#10;FITvhf6H5RW8mY1apKauUgqiPSaW0uNr9plNm30bs2uM/94VhB6HmfmGWa4H24ieOl87VjBJUhDE&#10;pdM1Vwo+95vxCwgfkDU2jknBhTysV48PS8y0O3NOfREqESHsM1RgQmgzKX1pyKJPXEscvYPrLIYo&#10;u0rqDs8Rbhs5TdO5tFhzXDDY0ruh8q84WQXbWf/cN4eP70Xxk39N6NfkxyJXavQ0vL2CCDSE//C9&#10;vdMKFnC7Em+AXF0BAAD//wMAUEsBAi0AFAAGAAgAAAAhANvh9svuAAAAhQEAABMAAAAAAAAAAAAA&#10;AAAAAAAAAFtDb250ZW50X1R5cGVzXS54bWxQSwECLQAUAAYACAAAACEAWvQsW78AAAAVAQAACwAA&#10;AAAAAAAAAAAAAAAfAQAAX3JlbHMvLnJlbHNQSwECLQAUAAYACAAAACEApZDCdMMAAADaAAAADwAA&#10;AAAAAAAAAAAAAAAHAgAAZHJzL2Rvd25yZXYueG1sUEsFBgAAAAADAAMAtwAAAPcCAAAAAA==&#10;">
                      <v:imagedata r:id="rId16" o:title="Une image contenant capture d’écran, texte, tableau blanc&#10;&#10;Description générée automatiquement" croptop="43576f" cropleft="2654f" cropright="3332f"/>
                    </v:shape>
                    <v:group id="Groupe 24" o:spid="_x0000_s1048" style="position:absolute;top:-1902;width:29222;height:12716" coordorigin=",-1903" coordsize="29223,12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54UyAAAAOMAAAAPAAAAZHJzL2Rvd25yZXYueG1sRE9fa8Iw&#10;EH8f7DuEG/g200wn2hlFxA0fZDAVxLejOdticylN1tZvvwgDH+/3/+bL3laipcaXjjWoYQKCOHOm&#10;5FzD8fD5OgXhA7LByjFpuJGH5eL5aY6pcR3/ULsPuYgh7FPUUIRQp1L6rCCLfuhq4shdXGMxxLPJ&#10;pWmwi+G2km9JMpEWS44NBda0Lii77n+thq8Ou9VIbdrd9bK+nQ/v36edIq0HL/3qA0SgPjzE/+6t&#10;ifNH42Sipmo2hvtPEQC5+AMAAP//AwBQSwECLQAUAAYACAAAACEA2+H2y+4AAACFAQAAEwAAAAAA&#10;AAAAAAAAAAAAAAAAW0NvbnRlbnRfVHlwZXNdLnhtbFBLAQItABQABgAIAAAAIQBa9CxbvwAAABUB&#10;AAALAAAAAAAAAAAAAAAAAB8BAABfcmVscy8ucmVsc1BLAQItABQABgAIAAAAIQDw954UyAAAAOMA&#10;AAAPAAAAAAAAAAAAAAAAAAcCAABkcnMvZG93bnJldi54bWxQSwUGAAAAAAMAAwC3AAAA/AIAAAAA&#10;">
                      <v:shape id="ZoneTexte 34" o:spid="_x0000_s1049" type="#_x0000_t202" style="position:absolute;left:23669;top:2753;width:4845;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VuvyAAAAOIAAAAPAAAAZHJzL2Rvd25yZXYueG1sRI/NasMw&#10;EITvhb6D2EJvjWRDmtaJEkJ/IIdemrr3xdpYptbKWNvYefuqUOhxmJlvmM1uDr0605i6yBaKhQFF&#10;3ETXcWuh/ni9ewCVBNlhH5ksXCjBbnt9tcHKxYnf6XyUVmUIpwoteJGh0jo1ngKmRRyIs3eKY0DJ&#10;cmy1G3HK8NDr0ph7HbDjvOBxoCdPzdfxO1gQcfviUr+EdPic354nb5ol1tbe3sz7NSihWf7Df+2D&#10;s1A+LldlYVYl/F7Kd0BvfwAAAP//AwBQSwECLQAUAAYACAAAACEA2+H2y+4AAACFAQAAEwAAAAAA&#10;AAAAAAAAAAAAAAAAW0NvbnRlbnRfVHlwZXNdLnhtbFBLAQItABQABgAIAAAAIQBa9CxbvwAAABUB&#10;AAALAAAAAAAAAAAAAAAAAB8BAABfcmVscy8ucmVsc1BLAQItABQABgAIAAAAIQD6CVuvyAAAAOIA&#10;AAAPAAAAAAAAAAAAAAAAAAcCAABkcnMvZG93bnJldi54bWxQSwUGAAAAAAMAAwC3AAAA/AIAAAAA&#10;" filled="f" stroked="f">
                        <v:textbox style="mso-fit-shape-to-text:t">
                          <w:txbxContent>
                            <w:p w14:paraId="3B8FA078" w14:textId="5F13AC6A"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NRF2</w:t>
                              </w:r>
                            </w:p>
                          </w:txbxContent>
                        </v:textbox>
                      </v:shape>
                      <v:shape id="ZoneTexte 36" o:spid="_x0000_s1050" type="#_x0000_t202" style="position:absolute;left:1774;top:7234;width:5924;height:3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4mUxgAAAOIAAAAPAAAAZHJzL2Rvd25yZXYueG1sRI9Na8JA&#10;EIbvhf6HZQq91Y2RBomuItqCh17UeB+y02xodjZkpyb+++6h4PHl/eJZbyffqRsNsQ1sYD7LQBHX&#10;wbbcGKgun29LUFGQLXaBycCdImw3z09rLG0Y+US3szQqjXAs0YAT6UutY+3IY5yFnjh532HwKEkO&#10;jbYDjmncdzrPskJ7bDk9OOxp76j+Of96AyJ2N79XHz4er9PXYXRZ/Y6VMa8v024FSmiSR/i/fbQG&#10;Fnm+WBZFniASUsIBvfkDAAD//wMAUEsBAi0AFAAGAAgAAAAhANvh9svuAAAAhQEAABMAAAAAAAAA&#10;AAAAAAAAAAAAAFtDb250ZW50X1R5cGVzXS54bWxQSwECLQAUAAYACAAAACEAWvQsW78AAAAVAQAA&#10;CwAAAAAAAAAAAAAAAAAfAQAAX3JlbHMvLnJlbHNQSwECLQAUAAYACAAAACEAN1eJlMYAAADiAAAA&#10;DwAAAAAAAAAAAAAAAAAHAgAAZHJzL2Rvd25yZXYueG1sUEsFBgAAAAADAAMAtwAAAPoCAAAAAA==&#10;" filled="f" stroked="f">
                        <v:textbox style="mso-fit-shape-to-text:t">
                          <w:txbxContent>
                            <w:p w14:paraId="33890F61"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42 kDa </w:t>
                              </w:r>
                              <w:r>
                                <w:rPr>
                                  <w:rFonts w:ascii="Arial" w:hAnsi="Arial" w:cs="Arial"/>
                                  <w:b/>
                                  <w:bCs/>
                                  <w:color w:val="000000" w:themeColor="text1"/>
                                  <w:kern w:val="24"/>
                                  <w:sz w:val="21"/>
                                  <w:szCs w:val="21"/>
                                </w:rPr>
                                <w:t>-</w:t>
                              </w:r>
                            </w:p>
                          </w:txbxContent>
                        </v:textbox>
                      </v:shape>
                      <v:shape id="ZoneTexte 37" o:spid="_x0000_s1051" type="#_x0000_t202" style="position:absolute;left:23902;top:7975;width:5321;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bvNyQAAAOMAAAAPAAAAZHJzL2Rvd25yZXYueG1sRI9BT8Mw&#10;DIXvSPsPkSdxY0k3mKaybJoGSDtwYSt3qzFNReNUjVm7f08OSBzt9/ze5+1+Cp260pDayBaKhQFF&#10;XEfXcmOhurw9bEAlQXbYRSYLN0qw383utli6OPIHXc/SqBzCqUQLXqQvtU61p4BpEXvirH3FIaDk&#10;cWi0G3DM4aHTS2PWOmDLucFjT0dP9ff5J1gQcYfiVr2GdPqc3l9Gb+onrKy9n0+HZ1BCk/yb/65P&#10;LuMXxqxWj+tNhs4/5QXo3S8AAAD//wMAUEsBAi0AFAAGAAgAAAAhANvh9svuAAAAhQEAABMAAAAA&#10;AAAAAAAAAAAAAAAAAFtDb250ZW50X1R5cGVzXS54bWxQSwECLQAUAAYACAAAACEAWvQsW78AAAAV&#10;AQAACwAAAAAAAAAAAAAAAAAfAQAAX3JlbHMvLnJlbHNQSwECLQAUAAYACAAAACEA2nG7zckAAADj&#10;AAAADwAAAAAAAAAAAAAAAAAHAgAAZHJzL2Rvd25yZXYueG1sUEsFBgAAAAADAAMAtwAAAP0CAAAA&#10;AA==&#10;" filled="f" stroked="f">
                        <v:textbox style="mso-fit-shape-to-text:t">
                          <w:txbxContent>
                            <w:p w14:paraId="5BD4D567" w14:textId="17406790" w:rsidR="002E0932" w:rsidRP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w:t>
                              </w:r>
                              <w:r>
                                <w:rPr>
                                  <w:rFonts w:ascii="Arial" w:hAnsi="Arial" w:cs="Arial"/>
                                  <w:b/>
                                  <w:bCs/>
                                  <w:color w:val="000000" w:themeColor="text1"/>
                                  <w:kern w:val="24"/>
                                  <w:sz w:val="12"/>
                                  <w:szCs w:val="12"/>
                                  <w:lang w:val="el-GR"/>
                                </w:rPr>
                                <w:t>β</w:t>
                              </w:r>
                              <w:r>
                                <w:rPr>
                                  <w:rFonts w:ascii="Arial" w:hAnsi="Arial" w:cs="Arial"/>
                                  <w:b/>
                                  <w:bCs/>
                                  <w:color w:val="000000" w:themeColor="text1"/>
                                  <w:kern w:val="24"/>
                                  <w:sz w:val="12"/>
                                  <w:szCs w:val="12"/>
                                </w:rPr>
                                <w:t>-</w:t>
                              </w:r>
                              <w:proofErr w:type="spellStart"/>
                              <w:r>
                                <w:rPr>
                                  <w:rFonts w:ascii="Arial" w:hAnsi="Arial" w:cs="Arial"/>
                                  <w:b/>
                                  <w:bCs/>
                                  <w:color w:val="000000" w:themeColor="text1"/>
                                  <w:kern w:val="24"/>
                                  <w:sz w:val="12"/>
                                  <w:szCs w:val="12"/>
                                </w:rPr>
                                <w:t>actin</w:t>
                              </w:r>
                              <w:proofErr w:type="spellEnd"/>
                            </w:p>
                          </w:txbxContent>
                        </v:textbox>
                      </v:shape>
                      <v:shape id="ZoneTexte 39" o:spid="_x0000_s1052" type="#_x0000_t202" style="position:absolute;left:6292;top:-1903;width:17787;height:3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JQ5xgAAAOMAAAAPAAAAZHJzL2Rvd25yZXYueG1sRE9LT8Mw&#10;DL4j8R8iI3FjyQadRrdsmnhIO3BhlLvVeE1F41SNWbt/T5CQOPp7e7ObQqfONKQ2soX5zIAirqNr&#10;ubFQfbzerUAlQXbYRSYLF0qw215fbbB0ceR3Oh+lUTmEU4kWvEhfap1qTwHTLPbEmTvFIaDkc2i0&#10;G3DM4aHTC2OWOmDLucFjT0+e6q/jd7Ag4vbzS/US0uFzensevakLrKy9vZn2a1BCk/yL/9wHl+ev&#10;HorFsrg3j/D7UwZAb38AAAD//wMAUEsBAi0AFAAGAAgAAAAhANvh9svuAAAAhQEAABMAAAAAAAAA&#10;AAAAAAAAAAAAAFtDb250ZW50X1R5cGVzXS54bWxQSwECLQAUAAYACAAAACEAWvQsW78AAAAVAQAA&#10;CwAAAAAAAAAAAAAAAAAfAQAAX3JlbHMvLnJlbHNQSwECLQAUAAYACAAAACEA+cyUOcYAAADjAAAA&#10;DwAAAAAAAAAAAAAAAAAHAgAAZHJzL2Rvd25yZXYueG1sUEsFBgAAAAADAAMAtwAAAPoCAAAAAA==&#10;" filled="f" stroked="f">
                        <v:textbox style="mso-fit-shape-to-text:t">
                          <w:txbxContent>
                            <w:p w14:paraId="4FA05FDA"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Nuclear fraction NRF2</w:t>
                              </w:r>
                            </w:p>
                          </w:txbxContent>
                        </v:textbox>
                      </v:shape>
                      <v:shape id="ZoneTexte 57" o:spid="_x0000_s1053" type="#_x0000_t202" style="position:absolute;top:2183;width:7397;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jMyAAAAOIAAAAPAAAAZHJzL2Rvd25yZXYueG1sRI/NasMw&#10;EITvhb6D2EJvjZQWx8WNEkJ/IIdemrr3xdpYJtbKWNvYefuqUOhxmJlvmPV2Dr0605i6yBaWCwOK&#10;uImu49ZC/fl29wgqCbLDPjJZuFCC7eb6ao2VixN/0PkgrcoQThVa8CJDpXVqPAVMizgQZ+8Yx4CS&#10;5dhqN+KU4aHX98asdMCO84LHgZ49NafDd7Ag4nbLS/0a0v5rfn+ZvGkKrK29vZl3T6CEZvkP/7X3&#10;zkJRlKYsH4oV/F7Kd0BvfgAAAP//AwBQSwECLQAUAAYACAAAACEA2+H2y+4AAACFAQAAEwAAAAAA&#10;AAAAAAAAAAAAAAAAW0NvbnRlbnRfVHlwZXNdLnhtbFBLAQItABQABgAIAAAAIQBa9CxbvwAAABUB&#10;AAALAAAAAAAAAAAAAAAAAB8BAABfcmVscy8ucmVsc1BLAQItABQABgAIAAAAIQDNCgjMyAAAAOIA&#10;AAAPAAAAAAAAAAAAAAAAAAcCAABkcnMvZG93bnJldi54bWxQSwUGAAAAAAMAAwC3AAAA/AIAAAAA&#10;" filled="f" stroked="f">
                        <v:textbox style="mso-fit-shape-to-text:t">
                          <w:txbxContent>
                            <w:p w14:paraId="4D1A2D28"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30-150 kDa </w:t>
                              </w:r>
                              <w:r>
                                <w:rPr>
                                  <w:rFonts w:ascii="Arial" w:hAnsi="Arial" w:cs="Arial"/>
                                  <w:b/>
                                  <w:bCs/>
                                  <w:color w:val="000000" w:themeColor="text1"/>
                                  <w:kern w:val="24"/>
                                  <w:sz w:val="21"/>
                                  <w:szCs w:val="21"/>
                                </w:rPr>
                                <w:t>-</w:t>
                              </w:r>
                            </w:p>
                          </w:txbxContent>
                        </v:textbox>
                      </v:shape>
                    </v:group>
                  </v:group>
                </v:group>
                <v:group id="Groupe 37" o:spid="_x0000_s1054" style="position:absolute;left:34392;top:30025;width:28805;height:30669" coordsize="28805,30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VzHywAAAOIAAAAPAAAAZHJzL2Rvd25yZXYueG1sRI9Ba8JA&#10;FITvhf6H5RW81d0ktkh0FREtPUihWijeHtlnEsy+Ddk1if++Wyj0OMzMN8xyPdpG9NT52rGGZKpA&#10;EBfO1Fxq+Drtn+cgfEA22DgmDXfysF49PiwxN27gT+qPoRQRwj5HDVUIbS6lLyqy6KeuJY7exXUW&#10;Q5RdKU2HQ4TbRqZKvUqLNceFClvaVlRcjzer4W3AYZMlu/5wvWzv59PLx/chIa0nT+NmASLQGP7D&#10;f+13oyFV2Xw2U2kGv5fiHZCrHwAAAP//AwBQSwECLQAUAAYACAAAACEA2+H2y+4AAACFAQAAEwAA&#10;AAAAAAAAAAAAAAAAAAAAW0NvbnRlbnRfVHlwZXNdLnhtbFBLAQItABQABgAIAAAAIQBa9CxbvwAA&#10;ABUBAAALAAAAAAAAAAAAAAAAAB8BAABfcmVscy8ucmVsc1BLAQItABQABgAIAAAAIQAgMVzHywAA&#10;AOIAAAAPAAAAAAAAAAAAAAAAAAcCAABkcnMvZG93bnJldi54bWxQSwUGAAAAAAMAAwC3AAAA/wIA&#10;AAAA&#10;">
                  <v:group id="Groupe 32" o:spid="_x0000_s1055" style="position:absolute;width:28805;height:19780" coordorigin="-256" coordsize="28809,19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Bw1yQAAAOMAAAAPAAAAZHJzL2Rvd25yZXYueG1sRE9fa8Iw&#10;EH8f+B3CDfY201TnpDOKiBt7EEEdiG9Hc7bF5lKarK3ffhkM9ni//7dYDbYWHbW+cqxBjRMQxLkz&#10;FRcavk7vz3MQPiAbrB2Thjt5WC1HDwvMjOv5QN0xFCKGsM9QQxlCk0np85Is+rFriCN3da3FEM+2&#10;kKbFPobbWqZJMpMWK44NJTa0KSm/Hb+tho8e+/VEbbvd7bq5X04v+/NOkdZPj8P6DUSgIfyL/9yf&#10;Js5PX6fzdKLUFH5/igDI5Q8AAAD//wMAUEsBAi0AFAAGAAgAAAAhANvh9svuAAAAhQEAABMAAAAA&#10;AAAAAAAAAAAAAAAAAFtDb250ZW50X1R5cGVzXS54bWxQSwECLQAUAAYACAAAACEAWvQsW78AAAAV&#10;AQAACwAAAAAAAAAAAAAAAAAfAQAAX3JlbHMvLnJlbHNQSwECLQAUAAYACAAAACEA7qQcNckAAADj&#10;AAAADwAAAAAAAAAAAAAAAAAHAgAAZHJzL2Rvd25yZXYueG1sUEsFBgAAAAADAAMAtwAAAP0CAAAA&#10;AA==&#10;">
                    <v:shape id="ZoneTexte 7" o:spid="_x0000_s1056" type="#_x0000_t202" style="position:absolute;left:2999;width:48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oCXyAAAAOIAAAAPAAAAZHJzL2Rvd25yZXYueG1sRI/NTsMw&#10;EITvSLyDtUjcqF3aIBrqVhU/Ug9cWsJ9FW/jiHgdxUuTvj1GQuI4mplvNOvtFDp1piG1kS3MZwYU&#10;cR1dy42F6uPt7hFUEmSHXWSycKEE28311RpLF0c+0PkojcoQTiVa8CJ9qXWqPQVMs9gTZ+8Uh4CS&#10;5dBoN+CY4aHT98Y86IAt5wWPPT17qr+O38GCiNvNL9VrSPvP6f1l9KYusLL29mbaPYESmuQ//Nfe&#10;OwuLZbEyhVku4PdSvgN68wMAAP//AwBQSwECLQAUAAYACAAAACEA2+H2y+4AAACFAQAAEwAAAAAA&#10;AAAAAAAAAAAAAAAAW0NvbnRlbnRfVHlwZXNdLnhtbFBLAQItABQABgAIAAAAIQBa9CxbvwAAABUB&#10;AAALAAAAAAAAAAAAAAAAAB8BAABfcmVscy8ucmVsc1BLAQItABQABgAIAAAAIQC0OoCXyAAAAOIA&#10;AAAPAAAAAAAAAAAAAAAAAAcCAABkcnMvZG93bnJldi54bWxQSwUGAAAAAAMAAwC3AAAA/AIAAAAA&#10;" filled="f" stroked="f">
                      <v:textbox style="mso-fit-shape-to-text:t">
                        <w:txbxContent>
                          <w:p w14:paraId="1BA2CB10" w14:textId="77777777" w:rsidR="002E0932" w:rsidRDefault="002E0932" w:rsidP="002E0932">
                            <w:pPr>
                              <w:rPr>
                                <w:rFonts w:hAnsi="Calibri"/>
                                <w:b/>
                                <w:bCs/>
                                <w:color w:val="000000" w:themeColor="text1"/>
                                <w:kern w:val="24"/>
                                <w:sz w:val="28"/>
                                <w:szCs w:val="28"/>
                              </w:rPr>
                            </w:pPr>
                            <w:proofErr w:type="gramStart"/>
                            <w:r>
                              <w:rPr>
                                <w:rFonts w:hAnsi="Calibri"/>
                                <w:b/>
                                <w:bCs/>
                                <w:color w:val="000000" w:themeColor="text1"/>
                                <w:kern w:val="24"/>
                                <w:sz w:val="28"/>
                                <w:szCs w:val="28"/>
                              </w:rPr>
                              <w:t>h</w:t>
                            </w:r>
                            <w:proofErr w:type="gramEnd"/>
                          </w:p>
                        </w:txbxContent>
                      </v:textbox>
                    </v:shape>
                    <v:group id="Groupe 25" o:spid="_x0000_s1057" style="position:absolute;left:-256;top:804;width:28809;height:19001" coordorigin="-256" coordsize="28813,19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w8PyQAAAOIAAAAPAAAAZHJzL2Rvd25yZXYueG1sRI/NasJA&#10;FIX3Bd9huEJ3dRJto0RHEVFxIYWqIO4umWsSzNwJmWkS376zELo8nD++xao3lWipcaVlBfEoAkGc&#10;WV1yruBy3n3MQDiPrLGyTAqe5GC1HLwtMNW24x9qTz4XYYRdigoK7+tUSpcVZNCNbE0cvLttDPog&#10;m1zqBrswbio5jqJEGiw5PBRY06ag7HH6NQr2HXbrSbxtj4/75nk7f31fjzEp9T7s13MQnnr/H361&#10;D1pBEn1OkulsHCACUsABufwDAAD//wMAUEsBAi0AFAAGAAgAAAAhANvh9svuAAAAhQEAABMAAAAA&#10;AAAAAAAAAAAAAAAAAFtDb250ZW50X1R5cGVzXS54bWxQSwECLQAUAAYACAAAACEAWvQsW78AAAAV&#10;AQAACwAAAAAAAAAAAAAAAAAfAQAAX3JlbHMvLnJlbHNQSwECLQAUAAYACAAAACEA20cPD8kAAADi&#10;AAAADwAAAAAAAAAAAAAAAAAHAgAAZHJzL2Rvd25yZXYueG1sUEsFBgAAAAADAAMAtwAAAP0CAAAA&#10;AA==&#10;">
                      <v:shape id="Image 22" o:spid="_x0000_s1058" type="#_x0000_t75" alt="Une image contenant Rectangle, Dessin d’enfant, art&#10;&#10;Description générée automatiquement" style="position:absolute;left:4097;top:3104;width:19122;height:7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I3+ywAAAOEAAAAPAAAAZHJzL2Rvd25yZXYueG1sRI9Ba8JA&#10;FITvhf6H5Qleim5UKjF1FRGE0kIhsaLH1+wzCc2+Dburpv313UKhx2FmvmGW69604krON5YVTMYJ&#10;COLS6oYrBe/73SgF4QOyxtYyKfgiD+vV/d0SM21vnNO1CJWIEPYZKqhD6DIpfVmTQT+2HXH0ztYZ&#10;DFG6SmqHtwg3rZwmyVwabDgu1NjRtqbys7gYBW+zfPO6cPbwIj9kdyqO+4f8+K3UcNBvnkAE6sN/&#10;+K/9rBWks8n8MUmn8PsovgG5+gEAAP//AwBQSwECLQAUAAYACAAAACEA2+H2y+4AAACFAQAAEwAA&#10;AAAAAAAAAAAAAAAAAAAAW0NvbnRlbnRfVHlwZXNdLnhtbFBLAQItABQABgAIAAAAIQBa9CxbvwAA&#10;ABUBAAALAAAAAAAAAAAAAAAAAB8BAABfcmVscy8ucmVsc1BLAQItABQABgAIAAAAIQA1jI3+ywAA&#10;AOEAAAAPAAAAAAAAAAAAAAAAAAcCAABkcnMvZG93bnJldi54bWxQSwUGAAAAAAMAAwC3AAAA/wIA&#10;AAAA&#10;">
                        <v:imagedata r:id="rId17" o:title="Une image contenant Rectangle, Dessin d’enfant, art&#10;&#10;Description générée automatiquement" croptop="24448f" cropbottom="25840f" cropleft="9216f" cropright="4249f"/>
                      </v:shape>
                      <v:shape id="ZoneTexte 8" o:spid="_x0000_s1059" type="#_x0000_t202" style="position:absolute;left:4299;width:17786;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tuUyAAAAOMAAAAPAAAAZHJzL2Rvd25yZXYueG1sRI/NasMw&#10;EITvhb6D2EBvjRRDGuNGCaE/kEMvTd37Ym0tE2tlrG3svH1VKPQ4zMw3zHY/h15daExdZAurpQFF&#10;3ETXcWuh/ni9L0ElQXbYRyYLV0qw393ebLFyceJ3upykVRnCqUILXmSotE6Np4BpGQfi7H3FMaBk&#10;ObbajThleOh1YcyDDthxXvA40JOn5nz6DhZE3GF1rV9COn7Ob8+TN80aa2vvFvPhEZTQLP/hv/bR&#10;WShMWW4Ksy438Psp/wG9+wEAAP//AwBQSwECLQAUAAYACAAAACEA2+H2y+4AAACFAQAAEwAAAAAA&#10;AAAAAAAAAAAAAAAAW0NvbnRlbnRfVHlwZXNdLnhtbFBLAQItABQABgAIAAAAIQBa9CxbvwAAABUB&#10;AAALAAAAAAAAAAAAAAAAAB8BAABfcmVscy8ucmVsc1BLAQItABQABgAIAAAAIQBhEtuUyAAAAOMA&#10;AAAPAAAAAAAAAAAAAAAAAAcCAABkcnMvZG93bnJldi54bWxQSwUGAAAAAAMAAwC3AAAA/AIAAAAA&#10;" filled="f" stroked="f">
                        <v:textbox style="mso-fit-shape-to-text:t">
                          <w:txbxContent>
                            <w:p w14:paraId="071F67DB"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Whole cell lysate HIF1</w:t>
                              </w:r>
                              <w:r>
                                <w:rPr>
                                  <w:b/>
                                  <w:bCs/>
                                  <w:color w:val="000000" w:themeColor="text1"/>
                                  <w:kern w:val="24"/>
                                  <w:sz w:val="18"/>
                                  <w:szCs w:val="18"/>
                                  <w:lang w:val="en-US"/>
                                </w:rPr>
                                <w:t>ɑ</w:t>
                              </w:r>
                            </w:p>
                          </w:txbxContent>
                        </v:textbox>
                      </v:shape>
                      <v:shape id="ZoneTexte 15" o:spid="_x0000_s1060" type="#_x0000_t202" style="position:absolute;left:22085;top:6179;width:5696;height:2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DANxAAAAOIAAAAPAAAAZHJzL2Rvd25yZXYueG1sRE9LS8NA&#10;EL4L/odlCt7sJpIEid2W4gN68GIb70N2zIZmZ0N2bNJ/7wqCx4/vvdktflAXmmIf2EC+zkARt8H2&#10;3BloTm/3j6CiIFscApOBK0XYbW9vNljbMPMHXY7SqRTCsUYDTmSstY6tI49xHUbixH2FyaMkOHXa&#10;TjincD/ohyyrtMeeU4PDkZ4dtefjtzcgYvf5tXn18fC5vL/MLmtLbIy5Wy37J1BCi/yL/9wHm+aX&#10;VVEUeVXC76WEQW9/AAAA//8DAFBLAQItABQABgAIAAAAIQDb4fbL7gAAAIUBAAATAAAAAAAAAAAA&#10;AAAAAAAAAABbQ29udGVudF9UeXBlc10ueG1sUEsBAi0AFAAGAAgAAAAhAFr0LFu/AAAAFQEAAAsA&#10;AAAAAAAAAAAAAAAAHwEAAF9yZWxzLy5yZWxzUEsBAi0AFAAGAAgAAAAhAKLUMA3EAAAA4gAAAA8A&#10;AAAAAAAAAAAAAAAABwIAAGRycy9kb3ducmV2LnhtbFBLBQYAAAAAAwADALcAAAD4AgAAAAA=&#10;" filled="f" stroked="f">
                        <v:textbox style="mso-fit-shape-to-text:t">
                          <w:txbxContent>
                            <w:p w14:paraId="5EBD1BC6" w14:textId="18B38C8C"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HIF1</w:t>
                              </w:r>
                              <w:r>
                                <w:rPr>
                                  <w:rFonts w:ascii="Times New Roman" w:hAnsi="Times New Roman" w:cs="Times New Roman"/>
                                  <w:b/>
                                  <w:bCs/>
                                  <w:color w:val="000000" w:themeColor="text1"/>
                                  <w:kern w:val="24"/>
                                  <w:sz w:val="12"/>
                                  <w:szCs w:val="12"/>
                                </w:rPr>
                                <w:t>ɑ</w:t>
                              </w:r>
                            </w:p>
                          </w:txbxContent>
                        </v:textbox>
                      </v:shape>
                      <v:shape id="ZoneTexte 17" o:spid="_x0000_s1061" type="#_x0000_t202" style="position:absolute;left:-256;top:6242;width:5924;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xi1yAAAAOEAAAAPAAAAZHJzL2Rvd25yZXYueG1sRI/NTsMw&#10;EITvSLyDtUjcqJ1CoYS6VcWP1EMvlPS+ipc4Il5H8dKkb4+RkDiOZuYbzWozhU6daEhtZAvFzIAi&#10;rqNrubFQfbzdLEElQXbYRSYLZ0qwWV9erLB0ceR3Oh2kURnCqUQLXqQvtU61p4BpFnvi7H3GIaBk&#10;OTTaDThmeOj03Jh7HbDlvOCxp2dP9dfhO1gQcdviXL2GtDtO+5fRm3qBlbXXV9P2CZTQJP/hv/bO&#10;WXiYL+5uH00Bv4/yG9DrHwAAAP//AwBQSwECLQAUAAYACAAAACEA2+H2y+4AAACFAQAAEwAAAAAA&#10;AAAAAAAAAAAAAAAAW0NvbnRlbnRfVHlwZXNdLnhtbFBLAQItABQABgAIAAAAIQBa9CxbvwAAABUB&#10;AAALAAAAAAAAAAAAAAAAAB8BAABfcmVscy8ucmVsc1BLAQItABQABgAIAAAAIQAmVxi1yAAAAOEA&#10;AAAPAAAAAAAAAAAAAAAAAAcCAABkcnMvZG93bnJldi54bWxQSwUGAAAAAAMAAwC3AAAA/AIAAAAA&#10;" filled="f" stroked="f">
                        <v:textbox style="mso-fit-shape-to-text:t">
                          <w:txbxContent>
                            <w:p w14:paraId="6E5674A4"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100 kDa </w:t>
                              </w:r>
                              <w:r>
                                <w:rPr>
                                  <w:rFonts w:ascii="Arial" w:hAnsi="Arial" w:cs="Arial"/>
                                  <w:b/>
                                  <w:bCs/>
                                  <w:color w:val="000000" w:themeColor="text1"/>
                                  <w:kern w:val="24"/>
                                  <w:sz w:val="21"/>
                                  <w:szCs w:val="21"/>
                                </w:rPr>
                                <w:t>-</w:t>
                              </w:r>
                            </w:p>
                          </w:txbxContent>
                        </v:textbox>
                      </v:shape>
                      <v:shape id="Image 23" o:spid="_x0000_s1062" type="#_x0000_t75" alt="Une image contenant capture d’écran, texte, Caractère coloré, conception&#10;&#10;Description générée automatiquement" style="position:absolute;left:4060;top:10499;width:19095;height:8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baFxwAAAOIAAAAPAAAAZHJzL2Rvd25yZXYueG1sRE/PS8Mw&#10;FL4L+x/CG3hzySrTrVs2RCwI4mFVt+ujeTbF5iVr4lb/e3MQPH58vze70fXiTEPsPGuYzxQI4sab&#10;jlsN72/VzRJETMgGe8+k4Yci7LaTqw2Wxl94T+c6tSKHcCxRg00plFLGxpLDOPOBOHOffnCYMhxa&#10;aQa85HDXy0KpO+mw49xgMdCjpear/nYaqpeP/hSeWN0e22DrWB3s66nQ+no6PqxBJBrTv/jP/Ww0&#10;LNRqOb9fFHlzvpTvgNz+AgAA//8DAFBLAQItABQABgAIAAAAIQDb4fbL7gAAAIUBAAATAAAAAAAA&#10;AAAAAAAAAAAAAABbQ29udGVudF9UeXBlc10ueG1sUEsBAi0AFAAGAAgAAAAhAFr0LFu/AAAAFQEA&#10;AAsAAAAAAAAAAAAAAAAAHwEAAF9yZWxzLy5yZWxzUEsBAi0AFAAGAAgAAAAhAMWhtoXHAAAA4gAA&#10;AA8AAAAAAAAAAAAAAAAABwIAAGRycy9kb3ducmV2LnhtbFBLBQYAAAAAAwADALcAAAD7AgAAAAA=&#10;">
                        <v:imagedata r:id="rId18" o:title="Une image contenant capture d’écran, texte, Caractère coloré, conception&#10;&#10;Description générée automatiquement" croptop="22275f" cropbottom="26460f" cropleft="5619f" cropright="8297f"/>
                      </v:shape>
                      <v:shape id="ZoneTexte 20" o:spid="_x0000_s1063" type="#_x0000_t202" style="position:absolute;left:75;top:10981;width:5924;height:3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fmhyAAAAOIAAAAPAAAAZHJzL2Rvd25yZXYueG1sRI9BS8NA&#10;FITvQv/D8gre7KbFxBq7LaUq9ODFGu+P7DMbzL4N2dcm/feuIHgcZuYbZrObfKcuNMQ2sIHlIgNF&#10;XAfbcmOg+ni9W4OKgmyxC0wGrhRht53dbLC0YeR3upykUQnCsUQDTqQvtY61I49xEXri5H2FwaMk&#10;OTTaDjgmuO/0KssK7bHltOCwp4Oj+vt09gZE7H55rV58PH5Ob8+jy+ocK2Nu59P+CZTQJP/hv/bR&#10;GiiKfLV+eMzv4fdSugN6+wMAAP//AwBQSwECLQAUAAYACAAAACEA2+H2y+4AAACFAQAAEwAAAAAA&#10;AAAAAAAAAAAAAAAAW0NvbnRlbnRfVHlwZXNdLnhtbFBLAQItABQABgAIAAAAIQBa9CxbvwAAABUB&#10;AAALAAAAAAAAAAAAAAAAAB8BAABfcmVscy8ucmVsc1BLAQItABQABgAIAAAAIQDUGfmhyAAAAOIA&#10;AAAPAAAAAAAAAAAAAAAAAAcCAABkcnMvZG93bnJldi54bWxQSwUGAAAAAAMAAwC3AAAA/AIAAAAA&#10;" filled="f" stroked="f">
                        <v:textbox style="mso-fit-shape-to-text:t">
                          <w:txbxContent>
                            <w:p w14:paraId="0A56C5CB" w14:textId="77777777" w:rsidR="002E0932" w:rsidRDefault="002E0932" w:rsidP="002E0932">
                              <w:pPr>
                                <w:rPr>
                                  <w:rFonts w:ascii="Arial" w:hAnsi="Arial" w:cs="Arial"/>
                                  <w:color w:val="000000" w:themeColor="text1"/>
                                  <w:kern w:val="24"/>
                                  <w:sz w:val="12"/>
                                  <w:szCs w:val="12"/>
                                </w:rPr>
                              </w:pPr>
                              <w:r>
                                <w:rPr>
                                  <w:rFonts w:ascii="Arial" w:hAnsi="Arial" w:cs="Arial"/>
                                  <w:color w:val="000000" w:themeColor="text1"/>
                                  <w:kern w:val="24"/>
                                  <w:sz w:val="12"/>
                                  <w:szCs w:val="12"/>
                                </w:rPr>
                                <w:t xml:space="preserve">37 kDa </w:t>
                              </w:r>
                              <w:r>
                                <w:rPr>
                                  <w:rFonts w:ascii="Arial" w:hAnsi="Arial" w:cs="Arial"/>
                                  <w:b/>
                                  <w:bCs/>
                                  <w:color w:val="000000" w:themeColor="text1"/>
                                  <w:kern w:val="24"/>
                                  <w:sz w:val="21"/>
                                  <w:szCs w:val="21"/>
                                </w:rPr>
                                <w:t>-</w:t>
                              </w:r>
                            </w:p>
                          </w:txbxContent>
                        </v:textbox>
                      </v:shape>
                      <v:shape id="ZoneTexte 24" o:spid="_x0000_s1064" type="#_x0000_t202" style="position:absolute;left:22290;top:11238;width:6267;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8ZyQAAAOIAAAAPAAAAZHJzL2Rvd25yZXYueG1sRI/NTsMw&#10;EITvSLyDtUjcqJ2KUprWrSp+pB64UMJ9FW/jiHgdxUuTvj1GQuI4mplvNJvdFDp1piG1kS0UMwOK&#10;uI6u5cZC9fF69wgqCbLDLjJZuFCC3fb6aoOliyO/0/kojcoQTiVa8CJ9qXWqPQVMs9gTZ+8Uh4CS&#10;5dBoN+CY4aHTc2MedMCW84LHnp481V/H72BBxO2LS/US0uFzensevakXWFl7ezPt16CEJvkP/7UP&#10;zsJqNV8uzH2xhN9L+Q7o7Q8AAAD//wMAUEsBAi0AFAAGAAgAAAAhANvh9svuAAAAhQEAABMAAAAA&#10;AAAAAAAAAAAAAAAAAFtDb250ZW50X1R5cGVzXS54bWxQSwECLQAUAAYACAAAACEAWvQsW78AAAAV&#10;AQAACwAAAAAAAAAAAAAAAAAfAQAAX3JlbHMvLnJlbHNQSwECLQAUAAYACAAAACEArZzvGckAAADi&#10;AAAADwAAAAAAAAAAAAAAAAAHAgAAZHJzL2Rvd25yZXYueG1sUEsFBgAAAAADAAMAtwAAAP0CAAAA&#10;AA==&#10;" filled="f" stroked="f">
                        <v:textbox style="mso-fit-shape-to-text:t">
                          <w:txbxContent>
                            <w:p w14:paraId="08A36F9E" w14:textId="2DB683BB" w:rsidR="002E0932" w:rsidRDefault="002E0932" w:rsidP="002E0932">
                              <w:pPr>
                                <w:rPr>
                                  <w:rFonts w:ascii="Arial" w:hAnsi="Wingdings" w:cs="Arial"/>
                                  <w:b/>
                                  <w:bCs/>
                                  <w:color w:val="000000" w:themeColor="text1"/>
                                  <w:kern w:val="24"/>
                                  <w:sz w:val="12"/>
                                  <w:szCs w:val="12"/>
                                </w:rPr>
                              </w:pPr>
                              <w:r>
                                <w:rPr>
                                  <w:rFonts w:ascii="Arial" w:hAnsi="Wingdings" w:cs="Arial"/>
                                  <w:b/>
                                  <w:bCs/>
                                  <w:color w:val="000000" w:themeColor="text1"/>
                                  <w:kern w:val="24"/>
                                  <w:sz w:val="12"/>
                                  <w:szCs w:val="12"/>
                                </w:rPr>
                                <w:sym w:font="Wingdings" w:char="F0DF"/>
                              </w:r>
                              <w:r>
                                <w:rPr>
                                  <w:rFonts w:ascii="Arial" w:hAnsi="Arial" w:cs="Arial"/>
                                  <w:b/>
                                  <w:bCs/>
                                  <w:color w:val="000000" w:themeColor="text1"/>
                                  <w:kern w:val="24"/>
                                  <w:sz w:val="12"/>
                                  <w:szCs w:val="12"/>
                                </w:rPr>
                                <w:t xml:space="preserve"> GAPDH</w:t>
                              </w:r>
                            </w:p>
                          </w:txbxContent>
                        </v:textbox>
                      </v:shape>
                    </v:group>
                  </v:group>
                  <v:shape id="Zone de texte 2" o:spid="_x0000_s1065" type="#_x0000_t202" style="position:absolute;left:1774;top:21290;width:24784;height:9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5E62325E" w14:textId="24E5550B" w:rsidR="00066DAD" w:rsidRPr="00066DAD" w:rsidRDefault="00066DAD" w:rsidP="00066DAD">
                          <w:pPr>
                            <w:jc w:val="both"/>
                            <w:rPr>
                              <w:lang w:val="en-US"/>
                            </w:rPr>
                          </w:pPr>
                          <w:r w:rsidRPr="00066DAD">
                            <w:rPr>
                              <w:lang w:val="en-US"/>
                            </w:rPr>
                            <w:t>As HIF1</w:t>
                          </w:r>
                          <w:r w:rsidRPr="00066DAD">
                            <w:rPr>
                              <w:rFonts w:ascii="Times New Roman" w:hAnsi="Times New Roman" w:cs="Times New Roman"/>
                              <w:lang w:val="en-US"/>
                            </w:rPr>
                            <w:t>ɑ</w:t>
                          </w:r>
                          <w:r w:rsidRPr="00066DAD">
                            <w:rPr>
                              <w:lang w:val="en-US"/>
                            </w:rPr>
                            <w:t xml:space="preserve"> expression is quite l</w:t>
                          </w:r>
                          <w:r>
                            <w:rPr>
                              <w:lang w:val="en-US"/>
                            </w:rPr>
                            <w:t>ow compared to GAPDH, two acquisitions were necessary for this gel, hence the background difference</w:t>
                          </w:r>
                        </w:p>
                      </w:txbxContent>
                    </v:textbox>
                  </v:shape>
                </v:group>
                <w10:wrap type="topAndBottom"/>
              </v:group>
            </w:pict>
          </mc:Fallback>
        </mc:AlternateContent>
      </w:r>
      <w:r w:rsidR="00F9018B">
        <w:rPr>
          <w:rFonts w:ascii="Times New Roman" w:hAnsi="Times New Roman" w:cs="Times New Roman"/>
          <w:b/>
          <w:bCs/>
          <w:lang w:val="en-US"/>
        </w:rPr>
        <w:t xml:space="preserve">Supplementary figure 1: </w:t>
      </w:r>
      <w:r w:rsidR="001C2C77" w:rsidRPr="001C2C77">
        <w:rPr>
          <w:rFonts w:ascii="Times New Roman" w:hAnsi="Times New Roman" w:cs="Times New Roman"/>
          <w:b/>
          <w:bCs/>
          <w:lang w:val="en-US"/>
        </w:rPr>
        <w:t xml:space="preserve">original blots </w:t>
      </w:r>
      <w:r w:rsidR="002E0932" w:rsidRPr="002E0932">
        <w:rPr>
          <w:rFonts w:ascii="Times New Roman" w:hAnsi="Times New Roman" w:cs="Times New Roman"/>
          <w:b/>
          <w:bCs/>
          <w:lang w:val="en-US"/>
        </w:rPr>
        <w:t>for figure 3</w:t>
      </w:r>
      <w:r w:rsidR="00F9018B">
        <w:rPr>
          <w:rFonts w:ascii="Times New Roman" w:hAnsi="Times New Roman" w:cs="Times New Roman"/>
          <w:b/>
          <w:bCs/>
          <w:lang w:val="en-US"/>
        </w:rPr>
        <w:t xml:space="preserve"> of the article</w:t>
      </w:r>
    </w:p>
    <w:p w14:paraId="0E863061" w14:textId="425A96BB" w:rsidR="002E0932" w:rsidRPr="00257EFE" w:rsidRDefault="002E0932" w:rsidP="00257EFE">
      <w:pPr>
        <w:spacing w:after="0" w:line="480" w:lineRule="auto"/>
        <w:rPr>
          <w:lang w:val="en-US"/>
        </w:rPr>
      </w:pPr>
    </w:p>
    <w:p w14:paraId="2AEE5A70" w14:textId="38BA76E8" w:rsidR="00627C8B" w:rsidRPr="002E0932" w:rsidRDefault="00406A2D" w:rsidP="00F05748">
      <w:pPr>
        <w:spacing w:line="240" w:lineRule="auto"/>
        <w:rPr>
          <w:rFonts w:ascii="Times New Roman" w:hAnsi="Times New Roman" w:cs="Times New Roman"/>
          <w:b/>
          <w:bCs/>
          <w:lang w:val="en-US"/>
        </w:rPr>
      </w:pPr>
      <w:r w:rsidRPr="002E0932">
        <w:rPr>
          <w:rFonts w:ascii="Times New Roman" w:hAnsi="Times New Roman" w:cs="Times New Roman"/>
          <w:noProof/>
          <w:lang w:val="en-US"/>
        </w:rPr>
        <w:t xml:space="preserve"> </w:t>
      </w:r>
    </w:p>
    <w:p w14:paraId="7098A485" w14:textId="5ED4B8AD" w:rsidR="00530386" w:rsidRPr="002E0932" w:rsidRDefault="00530386" w:rsidP="00F05748">
      <w:pPr>
        <w:spacing w:line="240" w:lineRule="auto"/>
        <w:rPr>
          <w:rFonts w:ascii="Times New Roman" w:hAnsi="Times New Roman" w:cs="Times New Roman"/>
          <w:b/>
          <w:bCs/>
          <w:lang w:val="en-US"/>
        </w:rPr>
      </w:pPr>
    </w:p>
    <w:p w14:paraId="1155CCFE" w14:textId="6CFD1742" w:rsidR="00627C8B" w:rsidRPr="002E0932" w:rsidRDefault="00627C8B">
      <w:pPr>
        <w:rPr>
          <w:rFonts w:ascii="Times New Roman" w:hAnsi="Times New Roman" w:cs="Times New Roman"/>
          <w:b/>
          <w:bCs/>
          <w:lang w:val="en-US"/>
        </w:rPr>
      </w:pPr>
      <w:r w:rsidRPr="002E0932">
        <w:rPr>
          <w:rFonts w:ascii="Times New Roman" w:hAnsi="Times New Roman" w:cs="Times New Roman"/>
          <w:b/>
          <w:bCs/>
          <w:lang w:val="en-US"/>
        </w:rPr>
        <w:br w:type="page"/>
      </w:r>
    </w:p>
    <w:p w14:paraId="2DE2C413" w14:textId="7F847920" w:rsidR="002E0932" w:rsidRPr="002E0932" w:rsidRDefault="00F9018B" w:rsidP="002E0932">
      <w:pPr>
        <w:spacing w:after="0" w:line="480" w:lineRule="auto"/>
        <w:rPr>
          <w:rFonts w:ascii="Times New Roman" w:hAnsi="Times New Roman" w:cs="Times New Roman"/>
          <w:b/>
          <w:bCs/>
          <w:lang w:val="en-US"/>
        </w:rPr>
      </w:pPr>
      <w:r>
        <w:rPr>
          <w:rFonts w:ascii="Times New Roman" w:hAnsi="Times New Roman" w:cs="Times New Roman"/>
          <w:b/>
          <w:bCs/>
          <w:lang w:val="en-US"/>
        </w:rPr>
        <w:lastRenderedPageBreak/>
        <w:t xml:space="preserve">Supplementary figure 2: </w:t>
      </w:r>
      <w:r w:rsidR="001C2C77" w:rsidRPr="001C2C77">
        <w:rPr>
          <w:rFonts w:ascii="Times New Roman" w:hAnsi="Times New Roman" w:cs="Times New Roman"/>
          <w:b/>
          <w:bCs/>
          <w:lang w:val="en-US"/>
        </w:rPr>
        <w:t xml:space="preserve">original blots </w:t>
      </w:r>
      <w:r w:rsidR="002E0932" w:rsidRPr="002E0932">
        <w:rPr>
          <w:rFonts w:ascii="Times New Roman" w:hAnsi="Times New Roman" w:cs="Times New Roman"/>
          <w:b/>
          <w:bCs/>
          <w:lang w:val="en-US"/>
        </w:rPr>
        <w:t xml:space="preserve">for figure </w:t>
      </w:r>
      <w:r w:rsidR="002E0932">
        <w:rPr>
          <w:rFonts w:ascii="Times New Roman" w:hAnsi="Times New Roman" w:cs="Times New Roman"/>
          <w:b/>
          <w:bCs/>
          <w:lang w:val="en-US"/>
        </w:rPr>
        <w:t>5</w:t>
      </w:r>
      <w:r>
        <w:rPr>
          <w:rFonts w:ascii="Times New Roman" w:hAnsi="Times New Roman" w:cs="Times New Roman"/>
          <w:b/>
          <w:bCs/>
          <w:lang w:val="en-US"/>
        </w:rPr>
        <w:t xml:space="preserve"> of the article</w:t>
      </w:r>
    </w:p>
    <w:p w14:paraId="052F3384" w14:textId="775A8558" w:rsidR="0007395E" w:rsidRDefault="007E3CFF" w:rsidP="00627C8B">
      <w:pPr>
        <w:rPr>
          <w:rFonts w:ascii="Times New Roman" w:hAnsi="Times New Roman" w:cs="Times New Roman"/>
          <w:b/>
          <w:bCs/>
          <w:lang w:val="en-US"/>
        </w:rPr>
      </w:pPr>
      <w:r>
        <w:rPr>
          <w:rFonts w:ascii="Times New Roman" w:hAnsi="Times New Roman" w:cs="Times New Roman"/>
          <w:b/>
          <w:bCs/>
          <w:noProof/>
          <w:lang w:val="en-US"/>
        </w:rPr>
        <mc:AlternateContent>
          <mc:Choice Requires="wpg">
            <w:drawing>
              <wp:anchor distT="0" distB="0" distL="114300" distR="114300" simplePos="0" relativeHeight="251713536" behindDoc="0" locked="0" layoutInCell="1" allowOverlap="1" wp14:anchorId="6A886B7F" wp14:editId="33939215">
                <wp:simplePos x="0" y="0"/>
                <wp:positionH relativeFrom="column">
                  <wp:posOffset>-449419</wp:posOffset>
                </wp:positionH>
                <wp:positionV relativeFrom="paragraph">
                  <wp:posOffset>123199</wp:posOffset>
                </wp:positionV>
                <wp:extent cx="6889255" cy="4201331"/>
                <wp:effectExtent l="0" t="0" r="0" b="8890"/>
                <wp:wrapNone/>
                <wp:docPr id="1952563581" name="Groupe 39"/>
                <wp:cNvGraphicFramePr/>
                <a:graphic xmlns:a="http://schemas.openxmlformats.org/drawingml/2006/main">
                  <a:graphicData uri="http://schemas.microsoft.com/office/word/2010/wordprocessingGroup">
                    <wpg:wgp>
                      <wpg:cNvGrpSpPr/>
                      <wpg:grpSpPr>
                        <a:xfrm>
                          <a:off x="0" y="0"/>
                          <a:ext cx="6889255" cy="4201331"/>
                          <a:chOff x="0" y="0"/>
                          <a:chExt cx="6889255" cy="4201331"/>
                        </a:xfrm>
                      </wpg:grpSpPr>
                      <wpg:grpSp>
                        <wpg:cNvPr id="2121379582" name="Groupe 28"/>
                        <wpg:cNvGrpSpPr/>
                        <wpg:grpSpPr>
                          <a:xfrm>
                            <a:off x="0" y="0"/>
                            <a:ext cx="3328035" cy="1879600"/>
                            <a:chOff x="0" y="-72094"/>
                            <a:chExt cx="3328660" cy="1880025"/>
                          </a:xfrm>
                        </wpg:grpSpPr>
                        <pic:pic xmlns:pic="http://schemas.openxmlformats.org/drawingml/2006/picture">
                          <pic:nvPicPr>
                            <pic:cNvPr id="12" name="Image 11" descr="Une image contenant texte&#10;&#10;Description générée automatiquement">
                              <a:extLst>
                                <a:ext uri="{FF2B5EF4-FFF2-40B4-BE49-F238E27FC236}">
                                  <a16:creationId xmlns:a16="http://schemas.microsoft.com/office/drawing/2014/main" id="{2A5B88B5-232B-08A5-1256-A7F1B4156FC6}"/>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22414" t="33483" r="25426" b="34712"/>
                            <a:stretch/>
                          </pic:blipFill>
                          <pic:spPr bwMode="auto">
                            <a:xfrm>
                              <a:off x="757451" y="211541"/>
                              <a:ext cx="1847850" cy="1596390"/>
                            </a:xfrm>
                            <a:prstGeom prst="rect">
                              <a:avLst/>
                            </a:prstGeom>
                            <a:ln>
                              <a:noFill/>
                            </a:ln>
                            <a:extLst>
                              <a:ext uri="{53640926-AAD7-44D8-BBD7-CCE9431645EC}">
                                <a14:shadowObscured xmlns:a14="http://schemas.microsoft.com/office/drawing/2010/main"/>
                              </a:ext>
                            </a:extLst>
                          </pic:spPr>
                        </pic:pic>
                        <wps:wsp>
                          <wps:cNvPr id="15" name="ZoneTexte 14">
                            <a:extLst>
                              <a:ext uri="{FF2B5EF4-FFF2-40B4-BE49-F238E27FC236}">
                                <a16:creationId xmlns:a16="http://schemas.microsoft.com/office/drawing/2014/main" id="{C795FE9B-D090-5FBD-F421-B020D6FF4BCC}"/>
                              </a:ext>
                            </a:extLst>
                          </wps:cNvPr>
                          <wps:cNvSpPr txBox="1"/>
                          <wps:spPr>
                            <a:xfrm>
                              <a:off x="2517915" y="423061"/>
                              <a:ext cx="708025" cy="319405"/>
                            </a:xfrm>
                            <a:prstGeom prst="rect">
                              <a:avLst/>
                            </a:prstGeom>
                            <a:noFill/>
                          </wps:spPr>
                          <wps:txbx>
                            <w:txbxContent>
                              <w:p w14:paraId="525DE8F4" w14:textId="25E19D7C"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Wingdings" w:cs="Arial"/>
                                    <w:b/>
                                    <w:bCs/>
                                    <w:color w:val="000000" w:themeColor="text1"/>
                                    <w:kern w:val="24"/>
                                    <w:sz w:val="16"/>
                                    <w:szCs w:val="16"/>
                                  </w:rPr>
                                  <w:t xml:space="preserve"> </w:t>
                                </w:r>
                                <w:r>
                                  <w:rPr>
                                    <w:rFonts w:ascii="Arial" w:hAnsi="Arial" w:cs="Arial"/>
                                    <w:b/>
                                    <w:bCs/>
                                    <w:color w:val="000000" w:themeColor="text1"/>
                                    <w:kern w:val="24"/>
                                    <w:sz w:val="16"/>
                                    <w:szCs w:val="16"/>
                                  </w:rPr>
                                  <w:t>NRF2</w:t>
                                </w:r>
                              </w:p>
                            </w:txbxContent>
                          </wps:txbx>
                          <wps:bodyPr wrap="square" rtlCol="0">
                            <a:spAutoFit/>
                          </wps:bodyPr>
                        </wps:wsp>
                        <wps:wsp>
                          <wps:cNvPr id="17" name="ZoneTexte 16">
                            <a:extLst>
                              <a:ext uri="{FF2B5EF4-FFF2-40B4-BE49-F238E27FC236}">
                                <a16:creationId xmlns:a16="http://schemas.microsoft.com/office/drawing/2014/main" id="{BBA7D1F3-D5A2-D3C0-C0B2-E82C99BF2770}"/>
                              </a:ext>
                            </a:extLst>
                          </wps:cNvPr>
                          <wps:cNvSpPr txBox="1"/>
                          <wps:spPr>
                            <a:xfrm>
                              <a:off x="0" y="348001"/>
                              <a:ext cx="917575" cy="366395"/>
                            </a:xfrm>
                            <a:prstGeom prst="rect">
                              <a:avLst/>
                            </a:prstGeom>
                            <a:noFill/>
                          </wps:spPr>
                          <wps:txbx>
                            <w:txbxContent>
                              <w:p w14:paraId="6A590446"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130-150 kDa </w:t>
                                </w:r>
                                <w:r>
                                  <w:rPr>
                                    <w:rFonts w:ascii="Arial" w:hAnsi="Arial" w:cs="Arial"/>
                                    <w:b/>
                                    <w:bCs/>
                                    <w:color w:val="000000" w:themeColor="text1"/>
                                    <w:kern w:val="24"/>
                                  </w:rPr>
                                  <w:t>-</w:t>
                                </w:r>
                              </w:p>
                            </w:txbxContent>
                          </wps:txbx>
                          <wps:bodyPr wrap="square" rtlCol="0">
                            <a:spAutoFit/>
                          </wps:bodyPr>
                        </wps:wsp>
                        <wps:wsp>
                          <wps:cNvPr id="18" name="ZoneTexte 17">
                            <a:extLst>
                              <a:ext uri="{FF2B5EF4-FFF2-40B4-BE49-F238E27FC236}">
                                <a16:creationId xmlns:a16="http://schemas.microsoft.com/office/drawing/2014/main" id="{1A518E1B-E78F-0839-E24F-BD16AFB9C047}"/>
                              </a:ext>
                            </a:extLst>
                          </wps:cNvPr>
                          <wps:cNvSpPr txBox="1"/>
                          <wps:spPr>
                            <a:xfrm>
                              <a:off x="252474" y="1016711"/>
                              <a:ext cx="592455" cy="366395"/>
                            </a:xfrm>
                            <a:prstGeom prst="rect">
                              <a:avLst/>
                            </a:prstGeom>
                            <a:noFill/>
                          </wps:spPr>
                          <wps:txbx>
                            <w:txbxContent>
                              <w:p w14:paraId="22BD6968"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37 kDa </w:t>
                                </w:r>
                                <w:r>
                                  <w:rPr>
                                    <w:rFonts w:ascii="Arial" w:hAnsi="Arial" w:cs="Arial"/>
                                    <w:b/>
                                    <w:bCs/>
                                    <w:color w:val="000000" w:themeColor="text1"/>
                                    <w:kern w:val="24"/>
                                  </w:rPr>
                                  <w:t>-</w:t>
                                </w:r>
                              </w:p>
                            </w:txbxContent>
                          </wps:txbx>
                          <wps:bodyPr wrap="square" rtlCol="0">
                            <a:spAutoFit/>
                          </wps:bodyPr>
                        </wps:wsp>
                        <wps:wsp>
                          <wps:cNvPr id="19" name="ZoneTexte 18">
                            <a:extLst>
                              <a:ext uri="{FF2B5EF4-FFF2-40B4-BE49-F238E27FC236}">
                                <a16:creationId xmlns:a16="http://schemas.microsoft.com/office/drawing/2014/main" id="{72724D8C-1246-DB8F-C5F2-4C62C5D7FB04}"/>
                              </a:ext>
                            </a:extLst>
                          </wps:cNvPr>
                          <wps:cNvSpPr txBox="1"/>
                          <wps:spPr>
                            <a:xfrm>
                              <a:off x="2497445" y="1119064"/>
                              <a:ext cx="831215" cy="319405"/>
                            </a:xfrm>
                            <a:prstGeom prst="rect">
                              <a:avLst/>
                            </a:prstGeom>
                            <a:noFill/>
                          </wps:spPr>
                          <wps:txbx>
                            <w:txbxContent>
                              <w:p w14:paraId="1CA61DAF" w14:textId="2373F265"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GAPDH</w:t>
                                </w:r>
                              </w:p>
                            </w:txbxContent>
                          </wps:txbx>
                          <wps:bodyPr wrap="square" rtlCol="0">
                            <a:spAutoFit/>
                          </wps:bodyPr>
                        </wps:wsp>
                        <wps:wsp>
                          <wps:cNvPr id="20" name="ZoneTexte 19">
                            <a:extLst>
                              <a:ext uri="{FF2B5EF4-FFF2-40B4-BE49-F238E27FC236}">
                                <a16:creationId xmlns:a16="http://schemas.microsoft.com/office/drawing/2014/main" id="{D4E24609-CCC2-8A19-F185-91956EFF7D9B}"/>
                              </a:ext>
                            </a:extLst>
                          </wps:cNvPr>
                          <wps:cNvSpPr txBox="1"/>
                          <wps:spPr>
                            <a:xfrm>
                              <a:off x="757309" y="0"/>
                              <a:ext cx="1778000" cy="334645"/>
                            </a:xfrm>
                            <a:prstGeom prst="rect">
                              <a:avLst/>
                            </a:prstGeom>
                            <a:noFill/>
                          </wps:spPr>
                          <wps:txbx>
                            <w:txbxContent>
                              <w:p w14:paraId="066FC8CB"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Whole cell lysate NRF2</w:t>
                                </w:r>
                              </w:p>
                            </w:txbxContent>
                          </wps:txbx>
                          <wps:bodyPr wrap="square" rtlCol="0">
                            <a:spAutoFit/>
                          </wps:bodyPr>
                        </wps:wsp>
                        <wps:wsp>
                          <wps:cNvPr id="49" name="ZoneTexte 48">
                            <a:extLst>
                              <a:ext uri="{FF2B5EF4-FFF2-40B4-BE49-F238E27FC236}">
                                <a16:creationId xmlns:a16="http://schemas.microsoft.com/office/drawing/2014/main" id="{0B31215B-331E-D7DE-4264-74C111F2EDD1}"/>
                              </a:ext>
                            </a:extLst>
                          </wps:cNvPr>
                          <wps:cNvSpPr txBox="1"/>
                          <wps:spPr>
                            <a:xfrm>
                              <a:off x="508740" y="-72094"/>
                              <a:ext cx="487680" cy="427355"/>
                            </a:xfrm>
                            <a:prstGeom prst="rect">
                              <a:avLst/>
                            </a:prstGeom>
                            <a:noFill/>
                          </wps:spPr>
                          <wps:txbx>
                            <w:txbxContent>
                              <w:p w14:paraId="2B27BA01" w14:textId="77777777" w:rsidR="002E0932" w:rsidRDefault="002E0932" w:rsidP="002E0932">
                                <w:pPr>
                                  <w:rPr>
                                    <w:rFonts w:hAnsi="Calibri"/>
                                    <w:b/>
                                    <w:bCs/>
                                    <w:color w:val="000000" w:themeColor="text1"/>
                                    <w:kern w:val="24"/>
                                    <w:sz w:val="28"/>
                                    <w:szCs w:val="28"/>
                                  </w:rPr>
                                </w:pPr>
                                <w:r>
                                  <w:rPr>
                                    <w:rFonts w:hAnsi="Calibri"/>
                                    <w:b/>
                                    <w:bCs/>
                                    <w:color w:val="000000" w:themeColor="text1"/>
                                    <w:kern w:val="24"/>
                                    <w:sz w:val="28"/>
                                    <w:szCs w:val="28"/>
                                  </w:rPr>
                                  <w:t>e</w:t>
                                </w:r>
                              </w:p>
                            </w:txbxContent>
                          </wps:txbx>
                          <wps:bodyPr wrap="square" rtlCol="0">
                            <a:spAutoFit/>
                          </wps:bodyPr>
                        </wps:wsp>
                      </wpg:grpSp>
                      <wpg:grpSp>
                        <wpg:cNvPr id="1447099037" name="Groupe 34"/>
                        <wpg:cNvGrpSpPr/>
                        <wpg:grpSpPr>
                          <a:xfrm>
                            <a:off x="3473355" y="61415"/>
                            <a:ext cx="3415900" cy="1836115"/>
                            <a:chOff x="-16110" y="-241402"/>
                            <a:chExt cx="3415933" cy="1836521"/>
                          </a:xfrm>
                        </wpg:grpSpPr>
                        <pic:pic xmlns:pic="http://schemas.openxmlformats.org/drawingml/2006/picture">
                          <pic:nvPicPr>
                            <pic:cNvPr id="1872992927" name="Image 33"/>
                            <pic:cNvPicPr>
                              <a:picLocks noChangeAspect="1"/>
                            </pic:cNvPicPr>
                          </pic:nvPicPr>
                          <pic:blipFill rotWithShape="1">
                            <a:blip r:embed="rId20">
                              <a:extLst>
                                <a:ext uri="{28A0092B-C50C-407E-A947-70E740481C1C}">
                                  <a14:useLocalDpi xmlns:a14="http://schemas.microsoft.com/office/drawing/2010/main" val="0"/>
                                </a:ext>
                              </a:extLst>
                            </a:blip>
                            <a:srcRect l="30059" r="15945" b="68286"/>
                            <a:stretch/>
                          </pic:blipFill>
                          <pic:spPr bwMode="auto">
                            <a:xfrm>
                              <a:off x="731469" y="7316"/>
                              <a:ext cx="1967095" cy="1587803"/>
                            </a:xfrm>
                            <a:prstGeom prst="rect">
                              <a:avLst/>
                            </a:prstGeom>
                            <a:noFill/>
                            <a:ln>
                              <a:noFill/>
                            </a:ln>
                            <a:extLst>
                              <a:ext uri="{53640926-AAD7-44D8-BBD7-CCE9431645EC}">
                                <a14:shadowObscured xmlns:a14="http://schemas.microsoft.com/office/drawing/2010/main"/>
                              </a:ext>
                            </a:extLst>
                          </pic:spPr>
                        </pic:pic>
                        <wps:wsp>
                          <wps:cNvPr id="30" name="ZoneTexte 29">
                            <a:extLst>
                              <a:ext uri="{FF2B5EF4-FFF2-40B4-BE49-F238E27FC236}">
                                <a16:creationId xmlns:a16="http://schemas.microsoft.com/office/drawing/2014/main" id="{4A38759D-5776-4B43-B29E-B648AB9C471E}"/>
                              </a:ext>
                            </a:extLst>
                          </wps:cNvPr>
                          <wps:cNvSpPr txBox="1"/>
                          <wps:spPr>
                            <a:xfrm>
                              <a:off x="2605246" y="226728"/>
                              <a:ext cx="670560" cy="319405"/>
                            </a:xfrm>
                            <a:prstGeom prst="rect">
                              <a:avLst/>
                            </a:prstGeom>
                            <a:noFill/>
                          </wps:spPr>
                          <wps:txbx>
                            <w:txbxContent>
                              <w:p w14:paraId="56318A84" w14:textId="5A1B68B6"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rPr>
                                  <w:t>NRF2</w:t>
                                </w:r>
                              </w:p>
                            </w:txbxContent>
                          </wps:txbx>
                          <wps:bodyPr wrap="square" rtlCol="0">
                            <a:spAutoFit/>
                          </wps:bodyPr>
                        </wps:wsp>
                        <wps:wsp>
                          <wps:cNvPr id="31" name="ZoneTexte 30">
                            <a:extLst>
                              <a:ext uri="{FF2B5EF4-FFF2-40B4-BE49-F238E27FC236}">
                                <a16:creationId xmlns:a16="http://schemas.microsoft.com/office/drawing/2014/main" id="{9920F317-99BC-2BDA-BB2C-59E203E24CAC}"/>
                              </a:ext>
                            </a:extLst>
                          </wps:cNvPr>
                          <wps:cNvSpPr txBox="1"/>
                          <wps:spPr>
                            <a:xfrm>
                              <a:off x="248685" y="716752"/>
                              <a:ext cx="711200" cy="366395"/>
                            </a:xfrm>
                            <a:prstGeom prst="rect">
                              <a:avLst/>
                            </a:prstGeom>
                            <a:noFill/>
                          </wps:spPr>
                          <wps:txbx>
                            <w:txbxContent>
                              <w:p w14:paraId="02D89E40"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37 kDa </w:t>
                                </w:r>
                                <w:r>
                                  <w:rPr>
                                    <w:rFonts w:ascii="Arial" w:hAnsi="Arial" w:cs="Arial"/>
                                    <w:b/>
                                    <w:bCs/>
                                    <w:color w:val="000000" w:themeColor="text1"/>
                                    <w:kern w:val="24"/>
                                  </w:rPr>
                                  <w:t>-</w:t>
                                </w:r>
                              </w:p>
                            </w:txbxContent>
                          </wps:txbx>
                          <wps:bodyPr wrap="square" rtlCol="0">
                            <a:spAutoFit/>
                          </wps:bodyPr>
                        </wps:wsp>
                        <wps:wsp>
                          <wps:cNvPr id="32" name="ZoneTexte 31">
                            <a:extLst>
                              <a:ext uri="{FF2B5EF4-FFF2-40B4-BE49-F238E27FC236}">
                                <a16:creationId xmlns:a16="http://schemas.microsoft.com/office/drawing/2014/main" id="{22A5E0B4-216C-1119-337A-40428B4AAADF}"/>
                              </a:ext>
                            </a:extLst>
                          </wps:cNvPr>
                          <wps:cNvSpPr txBox="1"/>
                          <wps:spPr>
                            <a:xfrm>
                              <a:off x="2581943" y="870341"/>
                              <a:ext cx="817880" cy="319405"/>
                            </a:xfrm>
                            <a:prstGeom prst="rect">
                              <a:avLst/>
                            </a:prstGeom>
                            <a:noFill/>
                          </wps:spPr>
                          <wps:txbx>
                            <w:txbxContent>
                              <w:p w14:paraId="4CD7D728" w14:textId="6B17B605"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rPr>
                                  <w:t>GAPDH</w:t>
                                </w:r>
                              </w:p>
                            </w:txbxContent>
                          </wps:txbx>
                          <wps:bodyPr wrap="square" rtlCol="0">
                            <a:spAutoFit/>
                          </wps:bodyPr>
                        </wps:wsp>
                        <wps:wsp>
                          <wps:cNvPr id="33" name="ZoneTexte 32">
                            <a:extLst>
                              <a:ext uri="{FF2B5EF4-FFF2-40B4-BE49-F238E27FC236}">
                                <a16:creationId xmlns:a16="http://schemas.microsoft.com/office/drawing/2014/main" id="{F47507A3-EF43-8AD4-99DA-7898E92921C9}"/>
                              </a:ext>
                            </a:extLst>
                          </wps:cNvPr>
                          <wps:cNvSpPr txBox="1"/>
                          <wps:spPr>
                            <a:xfrm>
                              <a:off x="826611" y="-212155"/>
                              <a:ext cx="1778635" cy="334645"/>
                            </a:xfrm>
                            <a:prstGeom prst="rect">
                              <a:avLst/>
                            </a:prstGeom>
                            <a:noFill/>
                          </wps:spPr>
                          <wps:txbx>
                            <w:txbxContent>
                              <w:p w14:paraId="5669E758"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Cytosolic fraction NRF2</w:t>
                                </w:r>
                              </w:p>
                            </w:txbxContent>
                          </wps:txbx>
                          <wps:bodyPr wrap="square" rtlCol="0">
                            <a:spAutoFit/>
                          </wps:bodyPr>
                        </wps:wsp>
                        <wps:wsp>
                          <wps:cNvPr id="34" name="ZoneTexte 33">
                            <a:extLst>
                              <a:ext uri="{FF2B5EF4-FFF2-40B4-BE49-F238E27FC236}">
                                <a16:creationId xmlns:a16="http://schemas.microsoft.com/office/drawing/2014/main" id="{E52FFD07-F197-24DA-D8D1-494986D97710}"/>
                              </a:ext>
                            </a:extLst>
                          </wps:cNvPr>
                          <wps:cNvSpPr txBox="1"/>
                          <wps:spPr>
                            <a:xfrm>
                              <a:off x="-16110" y="95024"/>
                              <a:ext cx="975995" cy="366395"/>
                            </a:xfrm>
                            <a:prstGeom prst="rect">
                              <a:avLst/>
                            </a:prstGeom>
                            <a:noFill/>
                          </wps:spPr>
                          <wps:txbx>
                            <w:txbxContent>
                              <w:p w14:paraId="357FBA27"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130-150 kDa </w:t>
                                </w:r>
                                <w:r>
                                  <w:rPr>
                                    <w:rFonts w:ascii="Arial" w:hAnsi="Arial" w:cs="Arial"/>
                                    <w:b/>
                                    <w:bCs/>
                                    <w:color w:val="000000" w:themeColor="text1"/>
                                    <w:kern w:val="24"/>
                                  </w:rPr>
                                  <w:t>-</w:t>
                                </w:r>
                              </w:p>
                            </w:txbxContent>
                          </wps:txbx>
                          <wps:bodyPr wrap="square" rtlCol="0">
                            <a:spAutoFit/>
                          </wps:bodyPr>
                        </wps:wsp>
                        <wps:wsp>
                          <wps:cNvPr id="50" name="ZoneTexte 49">
                            <a:extLst>
                              <a:ext uri="{FF2B5EF4-FFF2-40B4-BE49-F238E27FC236}">
                                <a16:creationId xmlns:a16="http://schemas.microsoft.com/office/drawing/2014/main" id="{81B45EA7-3DA4-E109-7CE6-724DA4A35798}"/>
                              </a:ext>
                            </a:extLst>
                          </wps:cNvPr>
                          <wps:cNvSpPr txBox="1"/>
                          <wps:spPr>
                            <a:xfrm>
                              <a:off x="519373" y="-241402"/>
                              <a:ext cx="487680" cy="427355"/>
                            </a:xfrm>
                            <a:prstGeom prst="rect">
                              <a:avLst/>
                            </a:prstGeom>
                            <a:noFill/>
                          </wps:spPr>
                          <wps:txbx>
                            <w:txbxContent>
                              <w:p w14:paraId="49C7FEF1" w14:textId="77777777" w:rsidR="002E0932" w:rsidRDefault="002E0932" w:rsidP="002E0932">
                                <w:pPr>
                                  <w:rPr>
                                    <w:rFonts w:hAnsi="Calibri"/>
                                    <w:b/>
                                    <w:bCs/>
                                    <w:color w:val="000000" w:themeColor="text1"/>
                                    <w:kern w:val="24"/>
                                    <w:sz w:val="28"/>
                                    <w:szCs w:val="28"/>
                                  </w:rPr>
                                </w:pPr>
                                <w:r>
                                  <w:rPr>
                                    <w:rFonts w:hAnsi="Calibri"/>
                                    <w:b/>
                                    <w:bCs/>
                                    <w:color w:val="000000" w:themeColor="text1"/>
                                    <w:kern w:val="24"/>
                                    <w:sz w:val="28"/>
                                    <w:szCs w:val="28"/>
                                  </w:rPr>
                                  <w:t>f</w:t>
                                </w:r>
                              </w:p>
                            </w:txbxContent>
                          </wps:txbx>
                          <wps:bodyPr wrap="square" rtlCol="0">
                            <a:spAutoFit/>
                          </wps:bodyPr>
                        </wps:wsp>
                      </wpg:grpSp>
                      <wpg:grpSp>
                        <wpg:cNvPr id="1589642439" name="Groupe 35"/>
                        <wpg:cNvGrpSpPr/>
                        <wpg:grpSpPr>
                          <a:xfrm>
                            <a:off x="1583140" y="2251881"/>
                            <a:ext cx="3546475" cy="1949450"/>
                            <a:chOff x="0" y="0"/>
                            <a:chExt cx="3546475" cy="1949450"/>
                          </a:xfrm>
                        </wpg:grpSpPr>
                        <pic:pic xmlns:pic="http://schemas.openxmlformats.org/drawingml/2006/picture">
                          <pic:nvPicPr>
                            <pic:cNvPr id="5" name="Image 4" descr="Une image contenant texte, capture d’écran, art, conception&#10;&#10;Description générée automatiquement">
                              <a:extLst>
                                <a:ext uri="{FF2B5EF4-FFF2-40B4-BE49-F238E27FC236}">
                                  <a16:creationId xmlns:a16="http://schemas.microsoft.com/office/drawing/2014/main" id="{B2BFE043-3C32-5D47-C56A-BC0BA2CAF526}"/>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l="20786" r="29235" b="66717"/>
                            <a:stretch/>
                          </pic:blipFill>
                          <pic:spPr bwMode="auto">
                            <a:xfrm>
                              <a:off x="742950" y="222250"/>
                              <a:ext cx="1888490" cy="1727200"/>
                            </a:xfrm>
                            <a:prstGeom prst="rect">
                              <a:avLst/>
                            </a:prstGeom>
                            <a:ln>
                              <a:noFill/>
                            </a:ln>
                            <a:extLst>
                              <a:ext uri="{53640926-AAD7-44D8-BBD7-CCE9431645EC}">
                                <a14:shadowObscured xmlns:a14="http://schemas.microsoft.com/office/drawing/2010/main"/>
                              </a:ext>
                            </a:extLst>
                          </pic:spPr>
                        </pic:pic>
                        <wps:wsp>
                          <wps:cNvPr id="36" name="ZoneTexte 35">
                            <a:extLst>
                              <a:ext uri="{FF2B5EF4-FFF2-40B4-BE49-F238E27FC236}">
                                <a16:creationId xmlns:a16="http://schemas.microsoft.com/office/drawing/2014/main" id="{D381CC7B-C6DD-7361-6C36-A4E44F6AE975}"/>
                              </a:ext>
                            </a:extLst>
                          </wps:cNvPr>
                          <wps:cNvSpPr txBox="1"/>
                          <wps:spPr>
                            <a:xfrm>
                              <a:off x="2584450" y="596900"/>
                              <a:ext cx="800100" cy="319405"/>
                            </a:xfrm>
                            <a:prstGeom prst="rect">
                              <a:avLst/>
                            </a:prstGeom>
                            <a:noFill/>
                          </wps:spPr>
                          <wps:txbx>
                            <w:txbxContent>
                              <w:p w14:paraId="5974C99B" w14:textId="05191E5F"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rPr>
                                  <w:t>NRF2</w:t>
                                </w:r>
                              </w:p>
                            </w:txbxContent>
                          </wps:txbx>
                          <wps:bodyPr wrap="square" rtlCol="0">
                            <a:spAutoFit/>
                          </wps:bodyPr>
                        </wps:wsp>
                        <wps:wsp>
                          <wps:cNvPr id="37" name="ZoneTexte 36">
                            <a:extLst>
                              <a:ext uri="{FF2B5EF4-FFF2-40B4-BE49-F238E27FC236}">
                                <a16:creationId xmlns:a16="http://schemas.microsoft.com/office/drawing/2014/main" id="{81D0B2E4-55A8-572A-FA25-0E2D1E7BDB5D}"/>
                              </a:ext>
                            </a:extLst>
                          </wps:cNvPr>
                          <wps:cNvSpPr txBox="1"/>
                          <wps:spPr>
                            <a:xfrm>
                              <a:off x="254000" y="1022350"/>
                              <a:ext cx="949325" cy="366395"/>
                            </a:xfrm>
                            <a:prstGeom prst="rect">
                              <a:avLst/>
                            </a:prstGeom>
                            <a:noFill/>
                          </wps:spPr>
                          <wps:txbx>
                            <w:txbxContent>
                              <w:p w14:paraId="41A95108"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42 kDa </w:t>
                                </w:r>
                                <w:r>
                                  <w:rPr>
                                    <w:rFonts w:ascii="Arial" w:hAnsi="Arial" w:cs="Arial"/>
                                    <w:b/>
                                    <w:bCs/>
                                    <w:color w:val="000000" w:themeColor="text1"/>
                                    <w:kern w:val="24"/>
                                  </w:rPr>
                                  <w:t>-</w:t>
                                </w:r>
                              </w:p>
                            </w:txbxContent>
                          </wps:txbx>
                          <wps:bodyPr wrap="square" rtlCol="0">
                            <a:spAutoFit/>
                          </wps:bodyPr>
                        </wps:wsp>
                        <wps:wsp>
                          <wps:cNvPr id="38" name="ZoneTexte 37">
                            <a:extLst>
                              <a:ext uri="{FF2B5EF4-FFF2-40B4-BE49-F238E27FC236}">
                                <a16:creationId xmlns:a16="http://schemas.microsoft.com/office/drawing/2014/main" id="{8118DFD0-B42C-6117-8B3D-A5C67D07F496}"/>
                              </a:ext>
                            </a:extLst>
                          </wps:cNvPr>
                          <wps:cNvSpPr txBox="1"/>
                          <wps:spPr>
                            <a:xfrm>
                              <a:off x="2540000" y="1130300"/>
                              <a:ext cx="1006475" cy="319405"/>
                            </a:xfrm>
                            <a:prstGeom prst="rect">
                              <a:avLst/>
                            </a:prstGeom>
                            <a:noFill/>
                          </wps:spPr>
                          <wps:txbx>
                            <w:txbxContent>
                              <w:p w14:paraId="0416D710" w14:textId="58FA9693" w:rsidR="002E0932" w:rsidRPr="00CB53EF"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lang w:val="el-GR"/>
                                  </w:rPr>
                                  <w:t>β</w:t>
                                </w:r>
                                <w:r w:rsidR="00CB53EF">
                                  <w:rPr>
                                    <w:rFonts w:ascii="Arial" w:hAnsi="Arial" w:cs="Arial"/>
                                    <w:b/>
                                    <w:bCs/>
                                    <w:color w:val="000000" w:themeColor="text1"/>
                                    <w:kern w:val="24"/>
                                    <w:sz w:val="16"/>
                                    <w:szCs w:val="16"/>
                                  </w:rPr>
                                  <w:t>-</w:t>
                                </w:r>
                                <w:r w:rsidR="00CB53EF">
                                  <w:rPr>
                                    <w:rFonts w:ascii="Arial" w:hAnsi="Arial" w:cs="Arial"/>
                                    <w:b/>
                                    <w:bCs/>
                                    <w:color w:val="000000" w:themeColor="text1"/>
                                    <w:kern w:val="24"/>
                                    <w:sz w:val="16"/>
                                    <w:szCs w:val="16"/>
                                  </w:rPr>
                                  <w:t>actin</w:t>
                                </w:r>
                              </w:p>
                            </w:txbxContent>
                          </wps:txbx>
                          <wps:bodyPr wrap="square" rtlCol="0">
                            <a:spAutoFit/>
                          </wps:bodyPr>
                        </wps:wsp>
                        <wps:wsp>
                          <wps:cNvPr id="40" name="ZoneTexte 39">
                            <a:extLst>
                              <a:ext uri="{FF2B5EF4-FFF2-40B4-BE49-F238E27FC236}">
                                <a16:creationId xmlns:a16="http://schemas.microsoft.com/office/drawing/2014/main" id="{EE2EB7D7-B73C-5A3E-9D5F-6AB6357A5E61}"/>
                              </a:ext>
                            </a:extLst>
                          </wps:cNvPr>
                          <wps:cNvSpPr txBox="1"/>
                          <wps:spPr>
                            <a:xfrm>
                              <a:off x="0" y="520700"/>
                              <a:ext cx="916940" cy="366395"/>
                            </a:xfrm>
                            <a:prstGeom prst="rect">
                              <a:avLst/>
                            </a:prstGeom>
                            <a:noFill/>
                          </wps:spPr>
                          <wps:txbx>
                            <w:txbxContent>
                              <w:p w14:paraId="263C2BDA"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130-150 kDa </w:t>
                                </w:r>
                                <w:r>
                                  <w:rPr>
                                    <w:rFonts w:ascii="Arial" w:hAnsi="Arial" w:cs="Arial"/>
                                    <w:b/>
                                    <w:bCs/>
                                    <w:color w:val="000000" w:themeColor="text1"/>
                                    <w:kern w:val="24"/>
                                  </w:rPr>
                                  <w:t>-</w:t>
                                </w:r>
                              </w:p>
                            </w:txbxContent>
                          </wps:txbx>
                          <wps:bodyPr wrap="square" rtlCol="0">
                            <a:spAutoFit/>
                          </wps:bodyPr>
                        </wps:wsp>
                        <wps:wsp>
                          <wps:cNvPr id="1391951216" name="ZoneTexte 32"/>
                          <wps:cNvSpPr txBox="1"/>
                          <wps:spPr>
                            <a:xfrm>
                              <a:off x="806450" y="0"/>
                              <a:ext cx="1778635" cy="334645"/>
                            </a:xfrm>
                            <a:prstGeom prst="rect">
                              <a:avLst/>
                            </a:prstGeom>
                            <a:noFill/>
                          </wps:spPr>
                          <wps:txbx>
                            <w:txbxContent>
                              <w:p w14:paraId="62E36E48" w14:textId="0142653A" w:rsidR="00CB53EF" w:rsidRDefault="00CB53EF"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Nuclear fraction NRF2</w:t>
                                </w:r>
                              </w:p>
                            </w:txbxContent>
                          </wps:txbx>
                          <wps:bodyPr wrap="square" rtlCol="0">
                            <a:spAutoFit/>
                          </wps:bodyPr>
                        </wps:wsp>
                      </wpg:grpSp>
                    </wpg:wgp>
                  </a:graphicData>
                </a:graphic>
              </wp:anchor>
            </w:drawing>
          </mc:Choice>
          <mc:Fallback>
            <w:pict>
              <v:group w14:anchorId="6A886B7F" id="Groupe 39" o:spid="_x0000_s1066" style="position:absolute;margin-left:-35.4pt;margin-top:9.7pt;width:542.45pt;height:330.8pt;z-index:251713536" coordsize="68892,420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z7Z7mMHAAAsKQAADgAAAGRycy9lMm9Eb2MueG1s5Fpb&#10;bttWEP0v0D0QLNCvOOJ98KXGDtK8ECBtjSZBgf7RFCURkUjmkrLkv26jS/A6vJOupOe+SIty4tBx&#10;hKj9sExS5OXMnJkzj6tHjzfLhXOeiTovi2OXPPRcJyvScpIXs2P33dsXR5Hr1E1STJJFWWTH7kVW&#10;u49Pvv/u0boaZ7Scl4tJJhwsUtTjdXXszpumGo9GdTrPlkn9sKyyAl9OS7FMGpyK2WgikjVWXy5G&#10;1POC0boUk0qUaVbXuPpMf+meqPWn0yxtfptO66xxFscuZGvUp1CfZ/JzdPIoGc9EUs3z1IiR3EGK&#10;ZZIXeGm71LOkSZyVyHeWWuapKOty2jxMy+WonE7zNFM6QBvi9bR5KcpVpXSZjdezqjUTTNuz052X&#10;TX89fymqN9WpgCXW1Qy2UGdSl81ULOV/SOlslMkuWpNlm8ZJcTGIopj6vuuk+I5DB8aINmo6h+V3&#10;nkvnz295cmRfPNoSpz3RYkLuU+Hkk2OXEkpYGPsRdZ0iWcLHlNkyh0ZSEPnclyrJGI08ZpQkURgH&#10;nvGcnpJHIfVibvW3msrHgwDeJ21EosjzqC/v+YimVZ6O8WfQxtEO2rdHBZ5qViJzzSLLz1pjmYj3&#10;q+oIjlklTX6WL/LmQgUZXFAKVZyf5ump0CcdAKQ1/KtlMsscQlxnktUpouxdkTm5upiWRZMVSdE4&#10;DVwn+/GHzZOf1MczeWdeNeAPZ3Z1WVxdiqvLzElWTYmQzz+ssmVWNNJcUgT5Vi1DIm30ukzf105R&#10;Pp0nxSx7UleId5hYGXf79pE83VLgbJFXL/LFwhFl80fezN/MkwrOQ1QYyy+N7aBGL9huML8O5Gdl&#10;upLSamYS2QIKlEU9z6vadcQ4W55lcFjxagILpWDFBu+rRK7VS8a1SH+HApKqKOWEK7pijEcMT+Oa&#10;z2ngOqAtxkMYHSbBM43ImnQuvUlqaJXS1qoR1s7Z+pdyghdJiyrdemEd+iH3IRB8kxLicxO+NsBJ&#10;xMPIt87rxwGLle+3zgsgRN28zMqlIw+gH3RQL0rOX9eN9nN7ixR5UcjPopTG19/KK0p8KbA5hDYy&#10;eJEVaosEznawGER8CmKIJpe95r8IbE0cfyJFvZXu6cD4EM3cJ9nRaTY/l+A7ZR15XYtquaolSeqT&#10;MCZYUdEh84KeOUMvktGvqICRmHvbTDDYmJ0ZO6HkUbM522h6VC+Ql87KyQUUWSPZHbv1h1Ui+UE0&#10;i6elyo3Km6on8JIXuUKtewaQyBMgsS9IwhsgCe4ICXwXYCCMPK8HRkzg/BaMAJ791cFodTgkMFDC&#10;7cRHeEcwqE95CGaTmdAjQYhkgUBLxpZu/JhyW06wvUDSanJIkMQ3QGLKHUVtgyiLxyHnmrIIIbEX&#10;mArGYhIxlFg2TPbCWa0qB4QJBc/shEl8xzABLzEPICNMTKVpwSBhCCIz+RjFQQDkdBa1ed3m2s9M&#10;x7dnkFaJA0KD3xAhvHUrJP8hEeJ7Uch1Grle4VtIeBQGkUGE05CBv74uIkz5RJefvzSnd52WzO+m&#10;B9SH18okzkMvjj3W5mbTZzFTKw3qs1DCMmko6eEB4aCXrTTAcCW2Xk4iFqAy1Xe0HdcRwUUDiqyW&#10;PVMRdx2mWoSheNZ9Fwt8qrJNW7p2etuuBlXn4fRdUUjjmMa0BUT3X9AYtpTdwH+kW7KtTtceMc/z&#10;EeBoiuAmMnWhKQoidNnaR+6hKWKEB5p/Q0bMsjbeSRwgEkxCJH4EQlYmb/3q7lX8t9cdgWt20hpt&#10;M8JAIqWBh/oPTSyintIg1COarvqDXX07KNlLd6SHVffHpKZNMhyCs6/RsELoHUi6lDAUEh4Fkebh&#10;EPW4b4LN+joKdIxZTb+6j3qcKQEODZF2BNaNEDrXGoqIH6HIRtpCkEShhyy2nRsjEmKGuMcRgk4o&#10;hwYJDNgvxzvfGghJRAMUGwqRIzlv1hVex1uyKA/sgHgvRbktug5qrAOhdzFRqVM610BMrtV/se/R&#10;Xs8ah35sU/Re5ghAH1XXgQWJnOv2gwSdk1FkICA+iVmoaevoekFuU8n+26R7nrZ17cKn2iQ/igNO&#10;OWsbUNsmGQcZ1CahukQlCpRUweRj86iXDJiPCYCdYSJtoBq+eWuqvfrc7L997Mm2iu3UPcTuCCWN&#10;9mzdFIF5btuTeuCkSSV3zZzJP3/9fXWZiqR44CSiwRdlkWZqj+p/vnElm+lPb1x5yIR6uyqmMiPK&#10;zgxjXjVlvZftKk5B9yYgKLXebkkGERJx7FDpnj+k2JBVnt969eDe7FvbrmIwb5+zu+QzkLOpH2H0&#10;q82JvT05ctmaw8g9k7b838foF9Olw0uj3UjsWvnfJp/BkHA13wXjE48ihnqQgONZu4O4l46sHZse&#10;0PyX3bBp1fnWnSDRUUII8zB+2g4TxEiXhfczuGirtAMCRRYyO9TVKjIQFENa1Av7aMQkwMb6HmcW&#10;eNnhkRZhMYl9NLM35ZN2CDMQlAhxYNJJP0T23iLrucn9dWRdPax+D6F+koejrd/8XT9Xd3U/cjz5&#10;FwAA//8DAFBLAwQKAAAAAAAAACEAMWE0EnZVAgB2VQIAFQAAAGRycy9tZWRpYS9pbWFnZTEuanBl&#10;Z//Y/+AAEEpGSUYAAQEBANwA3AAA/9sAQwACAQEBAQECAQEBAgICAgIEAwICAgIFBAQDBAYFBgYG&#10;BQYGBgcJCAYHCQcGBggLCAkKCgoKCgYICwwLCgwJCgoK/9sAQwECAgICAgIFAwMFCgcGBwoKCgoK&#10;CgoKCgoKCgoKCgoKCgoKCgoKCgoKCgoKCgoKCgoKCgoKCgoKCgoKCgoKCgoK/8AAEQgEuQNV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a9s&#10;42Z4b7wpUwGRQeVXn6U9ow3yA9RTQXAKNk56N6V84wHruB3qTx70iuYn5hY85+XtSQjKEqfunPNP&#10;Vtw3udy+lIq+g6G5BGYh659fxqUJgKGP5dqryQ+YPPjbax+63HHt71GmoCNjbXa/N/D6GgkmWG+E&#10;TBbrHzYOVFAhvyBmdV5xwvvUpuIETfu+Y02W+ikj2oG/2SuaCgtrOKKYGXMjf3m7VZHyx4K57gVD&#10;FdSFN5tycNzzUkcisfliZm9M4oK8hwKgEZ+Zv0p0fyHY6bW3dhTVXe393j0pyE7sDjb19zQA8OJO&#10;/QYHHekKLCdu7Ln9KAoU5G7k/N/n8qcW3PvQ/N0x6c0E7MCWVgjHcM56VMi7nzGeW6k96jkXaGK8&#10;em4fhQGeMqoXJH6UCbJE2uOOVoAIjXI29+eeKWMZJB/ib8DSLKCOefw96BxHxgeWshB+91z+tTKd&#10;/wAvpUKvsYBY8Y5/HvT7c4kATC5J5WgGcH47XOuOylQOpJHT5jUOnsrSIVC43ZG36VY8WPFJr8yy&#10;LkrMQx9cMf8AP4VT0+Xbcho03Zba2e3TmtCehpxzTr4ukvIj08N3bbu4zJD/AFrCa/mIUm5bd2rd&#10;tg8msX14FysPh6RW29i8yf8AxB/KuX80qxjVsAD5eKqWyKj1/roXF1W5h3ZmbPQ/N7dalTU7l24n&#10;OPT+tZ6FTk5x3py9WyMDJ/Dj/GpG2aC6ncgbRdNjp941NLqF6qqDJJ843I2eCOn86y94yUYc+o71&#10;MWYDp2oJuXRqdztYec39RUv9q3MkiiRwysufuis+ND5bNI/8WCvtTy6L8wY5Xrir5hFo3y7PMltY&#10;WP8AEfKFT2WpJbNLENItGjuISjiSFTwe/wBRWekisuQCaDLukXH93P0HpTAvbNGMe1/Dtm3qy265&#10;/l7UPZeHxCrSaJbn5vlXy8Y49qqmQiLasgVlwVz+PNNubiaRsF/mMhO3p+tAuWPYvC10WNFZ9IT7&#10;2Btdv8a1PDaeFVaVdVtJVXhomS4k4IPThqwEnPmBsFg3b35/pVjTry3R40uWPl+YvmIvXHqD64NF&#10;7ajN/wAR2Ph22EFxZwXSbtwYrdOOVbH971FZsUunIsa20t8jeZlZFvW9Bxg/T9abd61b3lrNYy28&#10;zXG/zY2mY/OD1UdgcfjxWfDKcFyWG4HgnP4UBY1GsrBp1la9vIwyhSC64+v3aTbbsWaHWbyNTncq&#10;rHgj/vjnjP5VU8+SJFTC/Kv9ai+1SKMxyc9CPT2/LNAFq40fT5GEia5MuVXPmW8THOOe3eoHsYip&#10;C62oGcAtYpn9CKQXjvt+VeF6KPamecIrhWlTd2ZV7inzAWbTSI5pNsmrQ7VbMjNZ7cr3/j6/1pse&#10;jpLHJs1m0VlRQoa1cZbcBj73oSag+1LkhU+XGB+FNaTHqoC/LlaLi5TcHwu1W9hW90m+sLiCQEqz&#10;LImR+ZrEudB1SxYwTPaD6XMgzj6rViw8QatYx7LS9dY/4o+zc1Zv9bW/sl0+6t1QxbRGy+vcn1z+&#10;mKvmT2Eo8uzK8mi38duYzc26xkh1WO+Ys3OP7lRroup78pFIzAEk/ahyB9QKWIxW0DbWy+75dq4w&#10;o75phlO79d3t/nFBQw2WuPuKQTKu7nE0Zzz/AL1II9cVN0cdx90/wx//ABVWYElZpJMjaq7m3Nz1&#10;A/rUd9cpjMA2rtX5Vz24z9e/1oAgRtUCF3jutrcbmtwf60R3WpIWfyrjpkf6Gx7kdqkE3l2+wyPu&#10;yWb0Hp+NOSYi3aVZdxXCqu75jnJP4DH60C1/r/hyvHq146b/ACZs7iB5lnICfUdKjm1nU/7Rhjji&#10;Xy/JkLsbdxgjGB09P5VYknmL7xM+3aBnd0NON/eBOJXxu+7uoK2IBrVwpw6x7m53cgfyqUavOEVs&#10;W3UAYmHSpotTvU25nZst/SpP7UuWPms44U/eHT9KNOoisdcbK7RDheGxOOD/APrpY9VuG+c26t3Y&#10;LMpqaLUJ3Jc7fm/h2g4Hr0oivisjB7eFuP4oVPH5Vfu2sBGl/cYLPZnpzhhTo724lXy/sLKPVead&#10;NNDvMbaXav7m3X/Co0TRo4ds+gWbegWPFF4gPXUZw+z7DNt3f3fSmHUZQPL/ALMk6k/6unSjwxkC&#10;Tw9D+DuvP4NTk03wccibQm9P3d9Mo5H+/wBquIS5rjDq1xH8zadNwPyxVvTtWkgiM5spHZlYbCvG&#10;D3FV5tA8HSRMBp2oRFl+aSPVZux7ZY0kPhPwbNtC6jr8bbcL5estgce4PpV2j3Fd9hyavdDKJpkz&#10;fN+NIdV1Bogf7Kl+992o18FeEtwCeN/FcO7uuoRt/wChJTrT4d6XDClvH8V/FEIVNo8zyZCfQ/c9&#10;MUnboK/k/wAP8x51XWUUKNIkVuCNzE4rXs9f8U22mC3TS2khuFIYL1XgDn0qtZ+ANWuH8rSfjdfb&#10;mysa3GnRt149vwq/D4I+JtvbKlj8XrGQx5QSTaEpJbsDiUD1rSN3/SD3v6X/AAWZdlrGuzSmCMLD&#10;jBAkJq5a/wBvyXcP2i7Takihvl6gH6/5AqHxT4j8feCbWO51zwjpeu2a7RNqVqxhYNnnKHdjH1Oa&#10;569/aD1vTZpLmf4Os1usgWOaC7Ric/VhVJNEbvdfl+a0Opv7HUby6lkfUH2+diONR2qGLS7q3lW9&#10;H75kP/LaQ7F568EZ57Vi237SOgTjzj8OtSUqo8zYqNhsnjh/anJ+0P4QvLhrH/hFdSjXyw21rOVV&#10;GATk7cg4Aotcvl81950EumvLL593M8zKCW3N8o9gOg69qhaCN93lRrhZP7vt0rl7n9pb4ftJJGvy&#10;RjP+ut5Vy2fUr0zmoW/aD+HsNlb+Xr2npNcSO0iyXBjwM4zk8nJz+lTsHLLodd5Exbdg/e5DCo44&#10;WiGSTjJyPw6Vy9/8efBsJ2QaxZyDaflW+ViPy96rn422E8G+CGF2DZ4kOCvr/n0oNFGR10sTFyip&#10;t/i2+nvUcDXDxrMud23G1lwR6/pXGx/GO8uPMkk02Mbdx/1nJ44FFl8Yt93ul0farL1WQ9eB6fWn&#10;Ym3mdrDDNKrPvJdmzgfT/wDXUbwzCMsc53HpWVH8RNNa0WSGCQy7mBUMOPxpv/Cc28uXNk3Q/KGG&#10;KViWbN/p4lCySo4by1ZXXqP8aqSQ3SuyyQiT5vvZAIz3P+NZt38QYmRf9Bk+VAB83XHbpVf/AIT+&#10;3dmR7KQbxhuRnbTsxI2WiQ/KW9t1PlVV2rGpzjGa58ePbPeqGyYL1NSL8RLRRv8AsEnpSG11NUxS&#10;RxgbAAvb3rQ8EwWZ1sW7fM0aKVYjJz5i9T2rmJfHumuPMNtJ6sCK0PCfxC0y01Yu9s+3KZUAf31o&#10;XxIVz1ScGb7ybQo+Uf1qC3gDrIkn/PXjb9O9ZTePrC4kaNYmXP8AFIwVR+NXvDc51GKa9UnEkjAI&#10;zZxjis1HuU7lqyTdJMqfNsbA/KnbI2k2lT8q5H1ptkr5eVX+ntRKX3A7uWFW9iBVZFfJz6jHUtUT&#10;MGdS49qkjRELSP8AxN19sU13j8w4PHpiiKsBEzROyxtn5uh9KQrkqGG7HJp08gbaCML6570m7YMf&#10;7OKYMYsnzblz8o+WjdtTez7S3GPehfL2hJB9P8aaxRWUqv8AF93b+lADiQnIPPbNIJGYYYDPX3pH&#10;KkAt/EfTNEpXfwei4Y0F9AlHYN93lsH9KbIivAyBj8w5P+FCvnI2++TQ0jpGGQfw/Nx607MgaUBP&#10;HbgetMUeX9xuenShnVX25pFD527f4vmY0gAsyx72Vjnimyqw2gcZoUMTuH93qRSNuC7iKCpCuSF2&#10;5z6j1olBDDnaOucUBRjOOW9aQN8mSvOThqCRjswxiXbRQ6lvuyDgfxLRQBnkKc7m2jH96mEZBGe3&#10;rSM/8IyccYp6LuGPbHy9q8g0DaEG7dy2Bt7UpEYKjoOmKGZdwLcY496JNrHa/wB4H5TSAcLeEyFg&#10;zbSOPmNO+zxs/liIHJ+bdQjEfKw/i+WpDjbkrQAMqKuV/AE0RBVThARu7UfxbSMBv0NDJJsIB7/n&#10;QVsO8zDKwXgH5akeQhVaMKGqPdnnOD1296eJNnc5PNAbajn3MGkYBeeD+FKAmchdrN1bHHSh97s2&#10;wfe/vdKcqbk8x2wQw+XtQEWJvwGbd6bqVmKvkJ/vYpwiVDw54oL/AHcfe6j2oH5j0ORhBnHPFNjI&#10;HKn269KWM4XIGe2acih22hu33e1BLEizKuWP/wBanlgp+71j696OQ+APl6c0jKVyrK2OuVpghFYs&#10;FAP/AAL1qWH5eEjOd2elJGhfLLIN3PNOhd2dR+HakOR574izc67cH5VImkX5u/zGo7MBbk4bbujP&#10;PbNGvzZ1u8wf+XqTk4/vtUcB/fKQT8zY24/WtZfESbFreR2x1qP+9pNuN3r++cf1rmeTJvVfoB2r&#10;UCvcXGtWrSNtGl2gzG2CCZZDwfwrKLyPygZdy4bHQ805FRHzSxvty6/Lzt6Y9aaXhG5vPHLZ57j1&#10;rzn4m+KdfsfiBZ6Hpt40MclgJJAqjlt5H8hWxYTeI2tx/wATRzlf4lB/pVKHu3Ym4qR2SNGfnb+7&#10;/CaUyxvkb8fMdua5j/ipWKt/az/L0xGP8KUSeIguRqTcZ/5Zr/hQ4eYtDqS6n5Vf/gWetH2qNyys&#10;PQZU1y6S+Jwd39rN/wB+V/wpyz+JBJ5o1H5v+uK/4UcnmGh1Uco5hL/KeVz2NLIixbgSG3Lnhulc&#10;qbnxLnP28H/tgv8AhTvt/ijbt/tAf9+Vz/Kjl63DmidVCwIKkcjjnrxSnyyNpf5t2evWuTTUvFYO&#10;0aiuP+vdP8KP7S8VFvlv1/78J/hVcvmF4nURkxMw3/xfKo7VOs8sC7F+hHrzXHSX/iwrg6iv/gOn&#10;+FH2/wAVnBOoL0/54L/hRy+YaHaNL5i5ZjuYLz6fSie2awmNg33kk+YbvauNTVfFKnD3ysP+vdP8&#10;Kmvda8S3VwskUqplPmX7OvJz1o5fMOaJ1TyO0fLdT/e4qSG5sfKPmRMzHcFw+Pp+R5rjZb/xdbv5&#10;UtyFb+61quRkZ9PSkGq+KQd63cZ2/wB63X/Cjl8x80TrUlweW46VIsqleYvnVj8zHr+Fce2teLXJ&#10;LXcS/NkbbcdaBq3i37wvk9f+Pdef0o5fMV4nZs6ovyr61A0pRdhcZX+tcsdZ8XHn7ZH+Nuv+FMGr&#10;+Ll5N3D8v/TuKfL0C8TrgxSI4O7aPvD603f8uHbncefU1yY1vxehJF5H8wxjyB0o/tvxe3BuYf8A&#10;vyKfKF4nZIZJCUijLfKeB7DJP6VCj8BV/wCBewrlV1/xjHlY7qJc8HbF19qa+t+Li2fPt+P+mPWq&#10;SXUOaPc7RA5ha4Z/kUqu4die1VWKuyqvOffmuWXXvFwTyzLDgtn/AFdR/wBseLiAfNh3D+Lyz/jR&#10;yx7hzROwuoWhm2O6sdwDbWyOaltBNK8kttEpWOBjIf7o6f1rjY9b8VRlSZIG2sDzFTodZ8WqjbZY&#10;mCnc37vHGf5c0cserFzR7nWlwFOTkdRSlmSLcjZ24xXHnXvFwTb/AKP6f6s/40HXfF2wJut+v/PN&#10;v8aOWPcfNHv+B1xlyv7s87gV9qFLMw8xO3TNcf8A254uB3D7Nn02N/jR/wAJF4vGQ4tW+bOPLbj9&#10;ar2Yc0e/4HYPJ5bfKOcdc1K7sygLt+b735Vxh8SeLWKsba1+XphG/wAakXxJ4rJ3G2t+f9hv8aqM&#10;bBzR7/gdY0jgbX+vXqKNjeZvV2x/d3cEY71yM3ijxVIdv2a2A9cN6/Wj/hL/ABQECCzttyrjd83+&#10;NCjYOaPc65U2x73/APQvyoi81Y1SX5jsBYj+dcgfF3iYL5f2C35/2X/xpf8AhLPEpdQ+n2/C/wC1&#10;/jVpBddzuNMaBrpXuLpoxsJVuqj8P8mopZ5VlYzMCyyc447muO/4TPxF0bTLc/N/t/405/F+sl90&#10;ei26rtxty/X160NWC67na6hcQNciW2+WNiT5e77vHP61HLceW2yR/mB2t830rjj4u1do/wDkA2v3&#10;s9X/AB71I/jTURt2+HrVSB83zMcn6Z9KQtO53VjeOs6ywMqunzL+827ioz1/zmtC41q4mtfsj3Kh&#10;rZdoUEAjjk/p1ry3/hN9cRt40Ky+8S26N/8AGpB8RNc8ze+hWRbbtDbX9Mf3q0iL3e56ZZ+MEt0a&#10;0u5IprVxtaKQjawNYHibw3/Zem3F74LCahpdxIJLzTxzJAQCAy88gZP/ANeuVT4laihIPhaxb0OH&#10;/wAau6Z8Ztd0q5E9t4dsF9FVX4/8equZ7dBOEZa3V/n+OhQttM0fU4o7rR9QVV3ETR9GTnnqOv8A&#10;hVTU/Dfi6xijuUjeOK9EhUp/HGPlx9Cfzx71o694zsfE1/8A2u3hOysrvrJc2ZdGf3YZw34irM3x&#10;Avb3b9pMe2OMRxqq8KvoOaOZ3J5Xbf8AU5OPwlrl9LHbLbvtzjcVIUAd6rT/AAxudSufNm0xW5zs&#10;Zc9+nPauvHiudwQuoNGP9kVYsPHNqgW0nCMQ2RMV+b8eaPMXLfdnn9z8FNNv5fMu9Bs8tw37n/63&#10;c1Rvf2ffD5g/d6TDHwAWjyuOc9sV7JB4m0tRuEMXPPMfTinSeJdImCg+Thf+mI59qnniHI+h4pJ8&#10;CLeEsdO1C+gyo3LHfSYAH/AjWReeAPEmkkSJ401aEN93M4b+YNe0eIb23mRpLK9WNv4QseBXH3Pj&#10;LTJJ/wCx9fgWF24juCv7tz2z6VXMWuZbN/ecHHffEjTZcDx40ygfIs1nHxj6AZroNN8T/EYWsbDW&#10;NNuGZTlmtSv57Wq7qvhWFj9ptmV42ySy9CPaq2i2Swx4Y7d0nC+X90fXPX8KofNLqyW48V/EC1EU&#10;c+jaZI235m811J59MGoj498W20jmXwVDLjGGhvB83fjIrRvCxxvO4KgAzVJUdm3Y6daCtSI/EzUY&#10;12XPw9vd2c7oZkY8fj0/DtUtl8WdMa2a5n8MatHj+F7fcR+AOabJDLGzTl/lPy7SOveiGBWZtzrk&#10;jKqaCdewf8Le8HxR+VNLeRh9pZZLR+vYdK1fCXxQ+HzXqga9GvzxjEmVJPmIe47f0rGutMWWLzGI&#10;55bao9D1qHSdEsL2+jiuLaOSPzE4kUcneuKXVB7r6HsJ8c+EJ3/0bxFZt83Tzl/z6V23wm1zS77w&#10;3J9m1SGRkupBuSQH+M45+leF6n4W8LyWbR3mkQ7mYhVjiAOfyrvf2btCsLXwjf2r2yRrHqUiIu3o&#10;pVTWetyvd7fierW0sJmmihmVmZv4W6VYmOwZ/i24I9K5/wAAWpj1TVoNpCLMm0H+EFK6CWN44uBu&#10;28devNMnQjY7R5RxnkK3rUci7080j2qRFXjJyR7+1RSNG3C7sr60DIGkxhU9fypyjzF4bawOOetE&#10;hCPgn3JPalaUEqSvbq1BBEQTxj5u7elN3vvyr5//AF05yztkZA7kd6QgdFOP8j/P4UFJChGZvN2/&#10;d6jd+v60ySQMxdRt+v1p/wA4Py/jxUfmFgTt9lNBQ2XleHJ2N3p3ms6rtiHvTWc5UEYyvTd1p0ch&#10;DbAR0qjMbL98KAPw70nJ3OzfL2G7rSuTIeg4HOKaz+WoGw7QufepAAA77x6dabvGf+A/lTEed5mj&#10;BwBwD6U55Ag27Mn+8f51URsTaQuR1LflQo8vv/8AXpA6npx9KRmUttz04zTsOI8LITnzR+Bopm1M&#10;4YMfTbRUE2Zk7VXLuc7uvvUsIZEwX4qLcrP5X+1jNSCNlGGArxzZdhc52k5+9S5BQIT8zf40KSBt&#10;I4wfwoBkcLyu369KAbHNkbXdcjNOGTIwII9qjKuT1/iz96pBIA2V/hXHWnYkcHYqBH685pfmA27v&#10;lbtto3Epuxz9KUuknyEeh+YcUh3B8DaAp46c8ipBkHg8baiXjerH/dpYW2Ax7DnkqxPWgaLBeHaF&#10;Zc7jjdQqBAI9vfrUP3ByxJJzVhVzukOG/utnGKBIa8hRvkU/MMHPenRhWfJ3DuvHpx/n601Meppy&#10;LtO4jb1z8tV9kd7jsK5DBtuf4c1JA4Ziskg+tNXzN+07fl5+70oiUPIC3zcfd7ikiSSTAwPvdyR0&#10;FJGRv6/L2piv82FPXrxUhjVJWVB26elVYaHOY2wBJ7fSgEo6kZKnOeOlNUliGkGeoVj3qWPYrfd3&#10;bs9OlLlY7nnGsMZNaunY8i6kH/jxqO1QLMGA5zn6Uai6Pq144G4fa5gSD/ttT7QDzV2lRuONw9Ku&#10;XxEj4Hxea9K79LWwXPvmc1kJ5MMflRKVC5O3r1OTz9a1EcGbxJsX+KwT6fJKaytuF+7nn5vyxSDq&#10;eafEtS3xctAw+YaUmf8Av41djpMZ8hNx6Vx/xG/5K9ayN1bSY+/X949drpS/uAx9K0v7oP4i6I1P&#10;LLQUGKdSOeKjUBBHznPagRAjgGhWGMU4N6GnqA3yARwKVoh1K0u4k5U1IDuGSKOgWIRCpPyijygO&#10;SKkZecrUMUrlzFKPmHP4VQEghGc7aVYEJUMMfNyfSnopxknjFNGSfbFIB0lraF1Ecv3vvM3Y1MYr&#10;ePyHgK/NGUk3DOCQc9e2DUHVsbacFjKqo+8Tx6CmFiKS3w5DDkcfSmmJU521a1VVS73wuzLJGshL&#10;ddxGSPzzUaqWGfQZ5oAhEW5d7L+dOe1CFVaMglc856etP/gOT36E0CV5GzI7MduPmoATyUxnb3oM&#10;S9lp6EkYIpKAGiJcYxQIUboKepHXGaeOmcU7sCEwqByMUCJAc46VI2Scbabg5ouybDFhAGSO9L5a&#10;cEoGx/DTwMjrQORjbRcCLyFw3y06O3AX7vWpDjAGPxpCwHC596sqwzylXIo8lMZ21IOmTzUEN5HN&#10;M0J+XuufSgLEn2YelH2cf3alz6UEkDIquZhYj+zrnlf1pDbrnheKcGJbrT80czFYha1jPO3n6037&#10;JEpzjGamfOOKAflyRRzMdiE2sZ4C+1KIyDgjtj6CpCUVM7uaAUYfnzmqixWQw26OMeTj5vl5oNiF&#10;GSP4sZ/Af41YQsYkQqAuc9OvbrTrgRrKUhkZlH94Y5xz+tO/vC5St5IVPL2/xdRSNZxuu/YuTwKm&#10;5zkU6PaDyvelflQ7FGTT03Y2/L65pBpsS4O36VcZD0Pal2gAVfMQZ8mmRtzio20yMjBWtNlyMimb&#10;BtyV7+lPmYGTJp4H3RUL2i7SB1Fa0kYPzYaq00KgMc04yAyJkeMHB/8Ar1m3MrJ8+7FbF5GBGTnt&#10;Xn/iTxVcW9xJaxodynacV2YejKs7ROetUjT1kdZb+J1RPLlnHy8Dmqt147SGTaJs5OK8/I8QaiPN&#10;Enlq3PWtTTPC3mRl7q6aR255biu1YOjT1mzl+tVJ25EehLfNNCHc571i67p1rqCeXOm7tV60XNmh&#10;B7flVXUSwztBrzZR5ZHoR96Jh6X4i1fwqTplzI9xY7cKOrR+4P8ASuu0q3bU7SPUrOWN4ZJCYiF6&#10;YxXLyeSzbbmL6960vDvxWgi1ey8HXVkBawnyYWSPGCzlsHHXJfr70tehpF33Na/tio3yKC27CjpW&#10;a7bpDtDcL/cre1pVQsucfNlSR2x2rGlKHO1f0qCip5rE+Qo4ZQQSvJ5qQRRGYRSfeWnFEZcnHBPb&#10;pS2ah5PMZlxu+81XcBdsHktAsg3LHkr9ak8NXUA1VStwrRqwXb/tCRRmo5oBbXm4qzGVQNqjO0dc&#10;/wCf61R8MvcyeIGdLeMWfnKg3E7s+aCW/Qij7SIPQNQRchgyYbBXb65zXW/s6vHNpOuRA/6vWGGc&#10;9T5SH+ZrjHEpYBol8uM/Lt5P1/8Ar12P7Obf6D4jULn/AIm2fl7ZiSpQ7na+DH361rKgnPnIDj/d&#10;Fb0ikLsjb5mXH3eawPAhzrGuSMTgXSbcn/YFbjSP/rHx97npnFDDlICiK2AM7vvEDrUEhUt8rfxY&#10;GeKnDb3wn/fXpULhc4C9uGx/n/JpFDX2EEoNxZgP8/57USoMADJ9Ce9JL+7O4nC9enSkQ8gjkFvv&#10;entQAgL7doOAp46UxTGWzKc8AZHpTpQScpld360nyRnLjKgdMUAKz+W2Aef932xUMsoefyCGwVyz&#10;Y4z6VJKso6HbzTQqSkbh9D+FADQkMe0Y5VeqrQSF3BflPBWnA7No3Bvb1pmxl5dD/jQTIQh/7/I/&#10;WkVWY+Yz96WXPBjGFPPJogVsnLY46CqiSRoiBd+05H6Us5MrbMf71PUBRs/E59KaThsADjqKoCNk&#10;2cKygdRTNwH7t2/z609wN3PXstRkhPmkU59aCokqzIEXLL0/u0VAJ44uZI+G+78tFToUZ+xujybv&#10;6VI26Q7D83HFM6EMe5p6OpOzH1rxSmgACLljwBjNPPzLsU/73+NMzuypHTrTsHaXHp931oJBio+T&#10;eVb2p46Y5J9aiOE6EcfdojWRRuBPBz+nSquMsIxCKcDHTmhsBimfl4K1GJNu2PaxbH5U528wjlcf&#10;xH0qR8pJtZW+UFj23AcGjOGEscu3IzjmgkOnzc9lOOTQXU8iPdx81BQ7B9fepk2OmwH5tufpVdDu&#10;fLbsegqRSyHcUIG3tVW0I1uTNLuP7tmA/i+WiSTjezYH8PvTTGCN0Uu4UrAEKpHr35FSGo9mEaBS&#10;ThRyf60ocKd5z/8AWpiM2WjdeMfnQ4MaqMfme1NWHsPZd+MndhuCaepd3GJeP7ppFLom9hnn+lJH&#10;GHYM5b0P+NWK5IiM4+cccld3rTo8/KGbnoufzxTcBEClT1ztpY3w4LAN9aA6nmU0olv70ghs30/4&#10;/vGqxabkZQ+AAwC1VRle6uwo/wCYhPj2/et/9erljmSTaW9gv5VVT+IyI/CVoZdupeJImOAt3Zrj&#10;6Qv/AI1S3Kz7uc8D61LC2248Qygud2qW43BfSHp+tVoiVG8bvvZ+fv7VVtjRdTzn4gnf8XrfjppM&#10;eOP9t67bSciBVNcP8QCh+L8BWTd/xKI/lxyPneu40lh5Cj0oktAfxF4sAOlRzSCM5YU5iMcg1BMw&#10;3hgaIxJY8P60GVtpCDtUe5uoFJvJPIquUm5Pbu5G1x+IqdPu1DCpA3VLH1qSkKWweRUUlzCnyO2D&#10;0qVhuHFVbi2mEu6PBB5osBZVh/FTUJD5J4HAqOzS42sJh0b5fpUuxs5xSsAj5cKwbAqaJgkis4yA&#10;3NNAycAd6MN1pgWNTibzI5Wj2h41Ixnpj+vWq6ruIUfSpJJUktYl2ncgw3+e/aox1oAQhcbmX+E/&#10;hSKpU8nsKcaXbxkUAKhwcUh+Q805FI+XHel/CgBifep49BTRyd2DSkZ59KAEGfvZpV6bqRwTQoB4&#10;oACFXkigb+ue1L823kUznFAA2c7SelGPWodRuXijzAm4jGR6VJCzvErSLhiPmFaAOU4qpHZPFfee&#10;HyOTzVulCEHk9aAAbguQaQsSOTRtJywoHHGfzoAAwPKnvQCc80KiIMIvej5gcBaAHM/YU7KtwGzk&#10;VHuBTGKUMQOKAIJNQtoJimTlOuV4qSNjKFkVuGGRUM2nRziSUTbWbbhfX3/Sp7aBYIliDZwOtAFm&#10;EtGyeZuwMYCnnGT0/WpriC2a3aeBjujkxIrd855FQWyLLOsMhb5jhcY69h9M0+4E0szRgfLCNq+3&#10;PA96rzZHUjiCfMJFbO35P971NLjOc+n60wfLyVzxj6U5ZMDafpUj+IJD3NN6jigAf38+nNOPGAaC&#10;Rp9hSEEnmlOM/Kaaz4rSBVxsowMfjVeYLnGO1TSMAOaqz3KBc8VZJSvIg4OK5DXdItPtZuvKHzjr&#10;jqa66e7WbIUj864f4neJ7bw1ZRz3AbLsVjCjqcV34FVJ1Eo7s568YyV2QSLCibAvH0qhP4gtrB/9&#10;Z93tXJw614s8VzEWlo0MX95gRWlYeBbtjm/vWY+q17csLCl/Fl8jmXLF6Hd+Ddej1qzYr1Vyp/Kr&#10;9/bu+4r/AHea5rwhYr4dV7aF2bc247q6eSdbiIEH9a8TERj7R8ux303zRuc3f7o3wG+lYdqYZfFG&#10;mI6HLasN3y9eUro9RX5mylYWlxs/jnTRtUKt4pJz/FuFZxKPVPEsYV9ytt6fKO9YL8sVKnsSwroN&#10;fjkkhWYp8vRmaufkCltyHuOaxNCF2aU7WO0HsR2zU0EMPmbGC9j8uOlV5G2vulY/N2Y06O4U8Rkr&#10;/tUAO1fURZ6h5FltMjQt988IeBgk/Xp7VmeHtXKNJJHGNvnRrHzjJ81efpjk1Z1OztILbzUmZpPM&#10;3fO2ccHt78CsvSbCW21GRmV9+CyxuOFB54rSK94TseoXJVR5ccfzPJ83txXTfsySyhPEdvOyhl1J&#10;W9iTEOP0rm/IVWeZpGZvvDn7vFdH+zmzmbxLKRtUXkZwO2Y6nlFsdp8O0uE1HW3kkVv9NGPQDYtd&#10;FcAufMPzKo+76k9P6VieAI1M2rTJwGvhn/vha2Jjt4jJHzZyPWpsURtExRiDnuvSq7N5Y3u3SpWx&#10;t3M7Z6/Xn+VMG0lkLH5Wxz3oFzAjNImWlP1x1pp2x7lYnBoRv+WeNqjv+NNYhMHPze/egXMNkmUq&#10;ZRJ1qOWUSfIH68Z9TRLh3AWLnnd/s0PHjK9gvze9A7itKxTbGxwv3qashSTle3K0xmVW2Rrn0z60&#10;NsPKgcfw560DHo/DE9u+O9IGDIQR0b160blJ4Xk9cHpTchixYbdx6Cq+yJodlXKlV9ue3vRICH/V&#10;aaqlmyT8uf8A9dO37d205/8Ar1JA5EO3bn+LOPWoz95mXp0+tOOVfKqPRsUkgy21Tt9vWq5mBCEL&#10;O0hkyc5GO1MmMjPgdeuamLnbsAUfN83qfao2lAfbn1HTpSv3KjuDELgIBRTtu04K7v6UUg94yfKx&#10;wcqaFyGMe7cPfrThkja5yy9DmnL8m3B6145pbQbguMbSGX9akHBIBH+19KaxPVhjAz9adEuz+L6H&#10;0oDUa0WxwyyldxwaWNMvu79PrSMvmrhi33qeF2/eIoGKuBzjH96m8ebuYcN0qQBXTbIo+Vfzpsyb&#10;gpxt7nHagZLBhsg4ZvT0NKjBWwB0b86jiAViWOcfdYd6mAjJDD8eapbAAcFmdB/DjHegHyyV3bvT&#10;0NCBEBP3tzUKMfMvXo2TiqM2LICvzgn5W5X/AGanhaPOW+b+6xqJFfzNsrd8Z9aFVIt0ROVVvlJP&#10;ShgPkKg8L24460GVSu5cHAwuV6UMz/fjz0I46UkCMGbK9vWp5R3JYXXbye1OjLiJQh9zTEMZ/dge&#10;33adEW5wMjPr0GKoRI0hQgL/ABZpSokfYPl52txxTVjjIO/pt79acHYlWxlvX1oA8ptxme4Ku3/H&#10;9OWb1/evWlpb75BGUHXINZ+nuy+cwPW6m5/7atWhYMsc6lUPB/rWlT42yY/Ciraru0/XJV+bOtY6&#10;ddsais8l2Z1Lcbc1esSBo2puFI3eIJgreu0LWejF7hovm4jDbscE5PGal/EaL4Tznx6v/F34FH8O&#10;kR8+vzvXdaUMQKcVw/jo7/jDCwH/ADC4xnP+21dxpYAt1y38Oap/CS/iZckI2nmqbyZl6U7Vr2Oz&#10;tWnk6Dk1hp4qsCc/aFranTlKLaRnKUVuzcDZ6GgDJxWbb67ayrvFwozVq21CGVwVbdQ4SW6EpR7m&#10;mnCgUvPY4pqZZakVRjkViaiggnANKRkU3Zzn7tOUkjOKAG4KDIpVYEc0p96AoHQUAOaQs28RhfoK&#10;b0FDNtGaaGUtgGgCYz3H2NoEx5YYOy7e/QHP41HnBwe3WnQShWeLbu8yPb9Dnr3psimNVZUz5i5z&#10;6HP/ANagADAHJUdO9OUZTGKaFZjll/KgMEagCQkBQAaYJDjJFIfVjTHYA7VfP+0O9AEjSdAopGlK&#10;MAw+pqKJhFu2knc2acxGRlutAE2QVyKZjjIo3Y4DUhfauQaAFLnOc9KQFivDfpTfMTHFIbkfxD9a&#10;aAcwTIPy7u5207I28VXNwgbINSRzgnBPerAmG3bzSFlUde9RF896jlvYUU7j3/KgCwZQRtApu9S2&#10;GFU21OEHIkpjatCp3F/xoAv+Zg9KVpFYgn+VZ39swE/6wVYW6RxvXpj0oAsLIfvP0qPzEHVqy9T1&#10;2C0P7ySsqfxpYBPM+0r+dAHU+cgOAfanLcKAOeelcS3j+xiGfta/nT4/iTpt1epFbyohk2qq7urY&#10;A/U/zoA7dJwV5PzbuB7UsLwu0hmlWPbGSOvJ9KoWFyJwd7bWUHj0P/66yNb8XwafI1q7nzclvun/&#10;AD1oA6H7YEGxm/CmNqCKNpYY61x0Pi+7uNwgtJD+FFzrevNDtj09+TnpQB2CahC3O/v0qwJwV5rz&#10;61u/FUs6vJZbV3AtzXa6fIWtlZupHI9KuMe4Fia6SMbT+dU7jU4ozy4+tV9atdRmfbbyBU7/AC5q&#10;jHoDO+bm4Z/0qyfQtXniCKOM4k59qzJdR1LUk22cOPRmrUh0m0ReE/E1OkcMS4FMJGPomlX1rve/&#10;uvMZmzx0HtVPxRoFtqsIF1bK/ltuXeoODXRGRG4NV74I0TKDnit6E5U5JoxqRUo2Zxtvo8MBwqAY&#10;9qnNoq9qvzRgP04qN416+1eg5yluc8YxjoyisKo+0fyp0lw9qcZNEpVH3s2OaivCJVyK56lzaLIr&#10;qdbiLdu9qy9BCN4003cel42Py/8ArUyWd4JmIY5Tn9ad4UuJG8eabAkY+aeV87eTgGs4m0T0XxNN&#10;JJJhUfaF+8p4+lY7GUnaycn+HvWrqsrFch/vNWUVVWYttVV98fjWJoQyoozuXBXBx6fSiFtsRxH9&#10;8/uy386YtrPDHum3L5g3Lvb+E9KSQyAfIAF6fX29qaAbrVu93aeRFJsbcpVlIzkH+VVbbTtXjuri&#10;6nmH2hbaR5C33SNg59sYrQRJZbiHI3Y42noPetnQ4LNo9YuLs7lWxkRWxySUPA/HH8q1gryM5Nm+&#10;yGe12qnzbBn2rpP2e4AsXifcCG+1RnjB/grn7Yh9Kt5nc7pLZCcdziuk/Z9w9n4lIUKwulB/746/&#10;WpH3ud18Pw32XUJFXI+3N+iqK15S2cFepz9ayvh6u3Tb75z82oSDt24x+lakzKPmbdjjjt0qJfEP&#10;cqOryHnjH6f/AFqY6MO689f15qw7h/lJx9FqGYjzMsOOm2kLlEJIIKntxxUcqoDukZv8DmlPEW/O&#10;P9n0NBwMM5LtjLZ6GgRHmQtv/hI/WkdmB/vMae6lW55/w/pUbgE5c/f5+X0oK6DZHBK7yBUbR7wC&#10;wVcnk+lOZMuEPy59KcVd/mkPy496pMEyMMEf5F+goz52FJVdvPFL5ak+Zg53UpUxjDRbe+PWndFD&#10;Y2YDCN9KVsoOvHr600q23oNvXikVwvyltv8AdoJkiRW3dT7nNNcuWwOMn8qawEePn2/Nk4owQWLM&#10;efSoFYUhQcH+HNMVWHyqOvNKoGdpHH8P1pmC33Wx8vJ/rQNbkjYY8g/8BNFBKucn8KKA5TLZTt3C&#10;nRBCuC38NNDFn8wt1HSnABjuZV+Xn6145prcacDqP4sVKI1YqQO3eom3b9x9OM04fOQzL7N81MQM&#10;rq7YPvToSpbcydSPw4oGSOewwaZCcS4GM55560h7ln5cbl+m6muSy/L9G3CiNtx8tT/Dn6inM4VP&#10;kPPagOUbnCggDhuAe/tUqAgF+zd/SmFiu3C8t/F604Mp3ZO3dwtBQRq5YlXyo6buxp65546ZpC4X&#10;cCduP1oViVCqzbiuPpVRM2OV02jdUjoh6AcDG4N1qNCihVKt16+lOAxtXaSO5Pf2qgFQOzYdsjb6&#10;085IBUnk8N60xZY95AOcLikDMsmWb5R0oAerMjYL5+X0qVVYoUI696YhDZYn+HBAHNPiSVY8Z4Ao&#10;AE3ELl/lPG2nRJg4IztHBHrTdjE4C06IhRhJP+BFelOO4HlOjsXhdDyfOl6dvnatjT2VpYyDyzDi&#10;sbR3Y2gK/M3nOTx1+Y1t2EtqzwtAMNG3zfpzVyfvsI/w0ZOmyI2gX5ViW/4SK8G305Wqu9einn+X&#10;vTfDV5cXei3+bSXyX1u4lt7lseXcBm+bDA9QRyMdxTpGG8nI+UAfeqXuV9n+u55z41X/AIvHGoHH&#10;9lw/j8zV3Wmhfs6kjtXC+MXJ+MqhRn/iWQ9/9pq7zS2HkKSegqnpEl/Eyt4jhjudPkhcfKy4rim8&#10;K2yDEZdfxrsfFk1vHpzNNLtUEfNXKS+JdMQf8fCj0+avUwLqqn7px4ij7SVzNu9D1C2X/Q7xvxq5&#10;4TTxENQjE0n7vf8ANlqD4k02Tpcqf+BVqeHNUtJrkCNh+fWuypKo6bUo/gcyo8tRWbOwtDlN2asA&#10;gjINUo7lUi3HoaRdSg+6HFeDL4j1I7F0kb9pNIWHY1VN/GOtNk1CEEYPJ7VIy4HBpyMucHmqIvot&#10;uN1SQygtnOaALDkH5eabjy2weO9Q3d7FbIS7baz5fENspwZRQBrq6mVQ78MQGb0qSaSNII12bWVm&#10;DZPPXpXPSeJ7dDzLj8ajvfGVksjE3O794TuPegDoWlUJ8r0lxKFOd27turA03xZZ3tysMdwu5uMb&#10;qv3946W7P6UATSanGjYkfj2qrca9bjpIK8n8ZfGR9L1SXTbS0nmkRyG8tCf6Vht8TvF17zY6DdMG&#10;+7ujxQB7j/wkFuBzKtIviG2ZtokXrXisHiL4m3RJTSWX2ZqtWj/EyeVQYY1XP97/AOtQB7da6hHK&#10;MBqj1HVEtImLv2zmsXwNHqiWCrqj7plX5tvSrPizSJ9X02S2jm2M643elAFC48d2EZ2vcqOf7wqr&#10;J8RNOVWY3a8cferm5PhVbw3UZvLuaVpG+b5sZras/hro0EXltDu/3s1QEcvxY0lZdougWzhvmrW8&#10;OeO7PV7oWsMuWbtVNPhz4eRt32KMn6Vq6T4c0zTJVeGBVYdNoHFUBtz3DJblz6V574m+JFxYX81n&#10;DaTSNG2DtU816IFieLax7Vk3ug6W85ka3TJb5sqKBdTzmL4i+IbqfEej3HPqpp194t8YldsGjSNX&#10;ef2XpsRx5K/980PBYJz5a0DOJ0/WvHc8kYbTSq9eWr0TRGunsEMy4bbzVKKWwUb1UdcVesryLJKt&#10;u+b8vagDlvHnhHXdbmzYai0K/wAW3vXOwfCXUZWX7XrEzt93hvvc/wA69I1Rw0eRMY8MC3v7VDLf&#10;W6wLOWXDNgjcOCBQByJ+DmlJEnmyyO/O5WfgdP8AGrFv8KNEjZZEhHy85z71uS65ZIG/fD3qrP4r&#10;sYgR5w6dc0AdFpESW1ssCHouMNRd6PYTssxgHmHO4kDmud0Px5p13L5ZuFXb79a3E16Lylfev+yf&#10;rQBJHp9vGvmLEAN3J96CloOpWsHVPG9jZDMk49vm6+9YOo/FPSMMj3o/76oA7xWtRzHtq1bXMKdG&#10;FeUv8Y9CsItq6gPxYVXsvj9oT6ktqdSXc33fnFaxloTe57DNcRlMlqpSajDG/wDrFrn4vGMVzYfa&#10;Y5cjbnOa868a/HXSdCkaOe+C7c/xCqKPV7jxBBCuTKv1rPuvGlnDn/SFH418z+K/2ttKg3LBebuD&#10;0euB179ru6ditrK3OR96giW59eXPxN0yCfa12nP+1Wtpnim31KANFKGB+7g1+e2s/tI+J7+dWguJ&#10;BtP96vo39l34mal4v0lEu3Ysox8zVcHaREj2zUfEVvbSsjuuV44rLufF9up4lWsvxjpWryXYurKJ&#10;mSReee9UtN8Jard/PePs7YxX0dGhh3RUmzxamIq+0cUjQvPFitHuD/jmtXRr0ajpgnJbOeD2rNtv&#10;BFtGu2ZmYfWtzS7KHT7ZYIkHGQOK5sX7DktA6sK60pXmjG1GFluidp96XwXL53xI0yFQu2OGZ5Ce&#10;/wArVY1WIPMC3rWf8OYmf4kxzOWKx283J7HJrz1bU9KJ6Nqcy/aNifw8jP8Ae9Kz5nTy2jdCdy9q&#10;t6jMGc8cfxe9UZOJdox15OOntXOaFdmXAADLzgeZ9KlUxhR87bfao5ifOErrvO3b838PvUrxlk/c&#10;na3UbqALekWv2mSW5TKrCmV4zzjr7/Sq1pe3MWm3RbcslwoUjbxtrV04z2/hy4vYcKzOEX5c5qq0&#10;QhiaGVeWjzz1P+NbxMt5HT6fORo+nqibla0j3N/cGwc11X7Pknz+LbPb86XkJJ52/NFmuc8NRCXQ&#10;7QyLtX7GmO2flrov2ep4ksvHF95nEerwqzZ6BbaM/wBay+0VLrbsehfDyI/2BOAqj/iYzn5f981o&#10;3MiSIGUr83ZTWX8NnV/AtndeZn7QzuG9Szk/yq/cGMNjbtKk/MO9J7jZEUZl3bs/3cdqSQNuUgdB&#10;+tK7AoUV+cfeNRPuEmSx9vmpBzDZBuG9mUqPvcdaaCzHbn2zTlPybM5zzijyyrep3c0FDQvmycvu&#10;Xp9aRzsLEDd83Qf5/wA4pd3y4Q/+O9KYZMpkHHNBMhjPjBLZz7GkkYM+0tuGPzp+X4kzyv60gAIC&#10;u/P0oD5CGNvmX3yfQU1hkqzDr70752P3sKpx9aQ7lbl+v3fahFDGJAC7Wy36UMoJBcZoyqlWdSxA&#10;+9xTcLk4HT9KdxNjchmyq9xw3ahgp+Zjz7dqcrBd3dajLb8jHVsrx0pCW46J13EuPpzTcKxwB19a&#10;dIzLhVPAX86aSN3Y0D6kilEXDD2oqOQblUuit/SigZmKPMBXn61IrOj4YFvl+76UxFGMNJT1G5S5&#10;I4A6dxXjla2FSMAqCaUhVG2lTAJz90f5/wA+1B2bsDP/AH1VRJEbdyyH+HoVpgZkySB1yMU6UqpV&#10;UDE45oIYcp8vPJ9aJFIcgd9pBO49KfEAWXj61FG3l/uzw3Xhu9CSbmzu2n2qSiby+DzTkdQ2zDZP&#10;A5qBD953fg9RUoUY3b89wQeRQBJvbO4P97+IU5JZM/Mntuzn8ajTPTPOOlPzlV2t1GMf1q0Kw6WR&#10;41Uqd21u3enANIu9X/3lP1qPbtkVZDx9akMYQbFH0560tiB5LZ3BvwDUxG2FiTtbPUDpSBjGdrN2&#10;7GpEbeTGSMsPvM3X0p30GAPRvwb3qaNgWwJP4R/DUcbsN0aDOadH5bvwPm20x67A2XXa78r+h9ak&#10;jLA7+w/iUc1HvJOVC/MuCT2pQzpwAOnAz1px+Ik8n0LnTo52O7OT9cmt7SPLcRxLndt3fN13VgeH&#10;JQdKtzn+AE++a3LLbDMsDljt6nd/L2q5fGyY/AjF0a4lfwNZZP8Ay/Xbf+RTUZPKsfxPpTfDF5aX&#10;XgexitzzDPMJFbIIZnLflg/nTi+3gDHJFBafunnXjHP/AAuMN/1DIv8A0Jq7vTWDWy4H8NcF4t3f&#10;8LjYM3TTYR+rV3mmjbCAPSqYn8TMzx1pcmqaJNbRNtZoztb0NeVt8N9YYZfUunavaNQQNCzEVhSW&#10;yKSSO9etgcZUw9PlictaLlLc8m1X4ceIIod1pqbbqtfD3wx40s9ehlvL/wDcpJluTyMV6TcWa7el&#10;O0q0iS5G1a75ZlWdFxkk7rsYqMubc1njaa1aFH+bb+Vc+mj+KbeVs34Zd3y8ciuotbWGIsVHLcnm&#10;pmjTqcV81LWTO+OxyZ/4ShRnarfiaieXxQeVt1ziuuKR52gLUbBOlSM5FH8Xs+TDGPqa6bw9/aYt&#10;83zruI/hqziIBQRUsZULn2oAwfHlnq91prW+lzbZOCprjY/C/jOWPbLquP8AgIxXo2o3UaxbHPf+&#10;VU/tcIGd2PxoA4keBtflX/SdakbPpU0nwskZwbm/lbIBGGPIrqpL+2UZ3AfWll1e33qd38I+hoAz&#10;PDXgKw0e7W7QsXXozMa6S6jRrfDVRt9XhkLbSPl5NN1LW4IITKx4xVJAY954Y0N7uS4ayQyM2WYq&#10;OaWPStMtzuEC49BXL658T9PtL2RJp1X5vb/Guf1P45aJbA7r6MccfMKkD06I2MK5WPrSx3VqjfKB&#10;+fSvEtS/aQ8O2h2PqMI/7aCseb9q/wALJLsOqR4z/wA9BQB9O6VeRMMoO1Wbu7RYd7H9a8c+F3xq&#10;0rxSNtjeJJ9GzXS+PPHsWh6FLqEsu1VjyT6U9AOlu9YsiwMki/Kfl9qpT+MbOMYM/P8AvCvljxx+&#10;2VoOhTSRC/XcrN/EPWvM9f8A287Ul0tLvp0w3vVgfdD+PLCI/Nd9/wC9Ulv47sHfi46/7Q4r819d&#10;/b+1OK52xzsfxqx4e/b+1S6u44mkdef73WgD9QNP12K6iEiP/D2IrN8R+K7XTfmmn2/VhXkX7OHx&#10;Ym8e+D4dWdyWdfX2rzP9tX4/6h8ObeMW0hVpGx6GgD3vVvi3o9plpL9eOfmYVg3nx50OMlTqkf8A&#10;31X5n+Mf2yPHt3NJHbzv833SGrlz+0b8StVLN9om59M0AfqQ/wC0V4eibYdTj/B63vA/xr0XX7sw&#10;Weoq7b8Ha49K/JAfGb4nTT7DdzAdO/Ne1/sf/FTxanxAtbS8uJWjmfDbmP8AWgn1P0g8efEK10DR&#10;pNRnnKqq5J4rwnX/ANsrwzYXUlu2qLuVjldw9a6z4wWV5rXwvuvJPzNaMc7iOcV+ZOt+GPHWreO5&#10;7WKeZv8ASCPvH1oKPtrxl+3p4e02IGG/VVWPLfvM5Neb+Jv+CkOiWkRaDUlZv4h5nTr714/4w/ZP&#10;8bXOgQ6wkcsm+HLLk15RrP7KvjJpy7xTH8DQB9RfDz/go1Y6p4ytbSO7Pl3FwqsQ3rX27pXxKfUf&#10;By6tDKWzDuzu9s1+Pvg39m3xV4f8UWt3LDJtSZTjn1r9XPgX4bF98KbO1uwzSvaqu1hwvHNbKOlm&#10;TzHzd8bf2z9Z0bV7rTLVpP3bMv3u4ryC6/bA8f6hcloriTBbmvYfjL+yVcX/AI4u7qO2OySQvjYe&#10;5rM8P/saxxyKxs/ruXrWctNEM8l1P9o/4j3yZjuZV4znnmm+GPjP4/m1u1uZrybaswPfpmvozT/2&#10;OdOa32yWgzjj5avW/wCyLp9qFaK1AZcfw1UV0ZB7l8E/Ed74l8AwXU7tua3U4I9q+b/2ktG8WxeL&#10;57O2Mvlsdy46V9XfA7wZ/YXhyHTWX7i4xUnxD+DOkeIrtb2a0VpMYyVqy0fBNj8LvFWrTrujk568&#10;Hmus0b9nbV72MGa3k6V9baV8F9IscFbNc9Pu10mn/DnTbZf+PdOgxhRQKR8k2P7Md40PNpj04r2z&#10;9m74Z3PhEGBxtXvn6165aeDbKMYWFfTG0etaui6Bb2EoMcSjJ9KuK6kkr6Wkluu9elRLp0cRwoA9&#10;635IQLfBX7orJvJkjbBPWuynOXLZGPseZ6FU20Y6ConjCEhR70s+pxISAaz7rWIw2S9U9TWNFroU&#10;dYwsx+cVV+HDf8XDaRsNss5f4uvz07V7pJD5oHfNV/hWVbx3cytL832OYKv/AANeKxdkrlxR3mpz&#10;RefgqfXjoD6VRX5mw+V5zVu84lyQvqKqeeyNn8N3vWJQFlkbKMMDtQR5a+ZlfmP3R3qNTGx3Lxj+&#10;9UkZmMW4IrL/AL3WnEDpNCVP7GBlwf3n0zVO8sxJqX75h8yYCr3P0rY0aK2sNIS4ux8vynBPrzgC&#10;qN5eWd3rbPCo/c2pLe2ecZ/D/PFb9jnvuza0CIR+HbWVz83lL8uDkDFbnwHKRfDvxZebBum8QTMz&#10;n/ZhiX8ehrntJYt4Ws9jffhXnd2x+tdF8I1S0+DusPGzHzNWvHZc98kf+y1n1ubLqej+CrZbPwXp&#10;tuFUbbNThfpVmRRuBL/g1SaTElvolpEo+VbZB16cVFJxJt28Z560mSQsGIVRknGTxTWWMkFj93JZ&#10;aklXaT+8UL1bJ6e1Q/ebP8Wf6VABnMnAxhfl5pqu2PNZv4/lPpSEERE4+8vA9KRZ1O1wo/3aCkxX&#10;HC7trM3fj1pnPO4dWNDkNuZcDsCDQoUsCzqPl4yaA1Fi3sCMZO7rSSKA+B+BpCoQfIf1pZXCthmG&#10;3bx7UCuxu87jtYKVb5aJJWjGOGbGTQ7R9Wxnr9KjYIxzv29BTsP3iTcMfIPXIFRkKY2A7NSvuVf3&#10;YpFcq2ST83XmkSMYqqkoPcCmeZnaBTmk3Bjt56UQqFbIU+vzetABn5N2e+OadG38BT/gW3tTWc42&#10;bvwojGV+VztY8k9qCohyTxmipBMo6E/g1FO7D3jJG1yGyePangheq/hTDgFVP8PFOXcNuK8hlDid&#10;wKrn8ulOBPlbt2T0Wmhjhs9uuDRGxjIKdCcn3oSHoOG3btORxj6U4pk43deMrTXB6q1CByrKzrj+&#10;FvwqgQxwFOGP8VLtBCksMnqKFUk4Jpw3Rjlfvc8UhtCxhdxwq1JtKLkhvwqNBvTaB97rTzcOD5ZP&#10;3f5UR2EOUJgrv49+tGAqqVb5l7d6GAxvHzfN/EvtQDsZSVyrg9RTC48BnOWJ+7mnrmRs7ONuPxqP&#10;e+Vwfu8Y5qYMQhUnGTmgbY3ymwwI+Yc04fNwF28fL6UDaxy7dFO5jQuRyJPmKn+GgkVXTgNnryKc&#10;HBOWbbx1pgYifIP4U5U4w5+q0DH7W2nzQpzzxSZ+TcRt2rnI7cUDYBvHTpzRI+0Mdp2hT8xPfFOP&#10;xITPJfDTxLolmGGS0Ck4+grbsTtDbR8oBPXpxWD4XUvoNj8i/wDHvH8xY8fLWtZyGNZY5plhLRsY&#10;2kX5Wbbyu7sfr17Zq5fGyY/CjP0gRf8ACvtBkVsg2kh9xmRqZ5pP3+q8ijRkePwPoaFPm/s0H/x5&#10;utN3ZyMe9A4/Ced+JWB+M0zrn/kGwfzau9005hHHauB8R8/Gabjkabbj+dd7p3EAz6VTH9pj79iI&#10;CAaxpHXOd3SrXirURYabJcf3FzXnkvxLt1kKiU9a9DB4arWjeKOSvWp05WbOzmkQqAWp9i+2bcGr&#10;h2+JUJX/AFh/GptG+IVtd3ywrNlmYAV2SwVeMW2jBYmjKW56M12IUyzY+tUp/ENrGSplHHP3sVzP&#10;xA8Yx+H9Dk1CV9qqueuK+WPFP7alpY69Np4uG+V8ZzXhy0kz0I7H2JL4ss04Eq/99VSn8b2UYwbh&#10;f++q+M9U/bQcxA27N/31XI63+25qaFhHv/wqSj7ybx7YZwLleP8Aaq/p/i+zuk3xzL6ba/NyX9t/&#10;XBclRuxmvof9lj4z6x8QbSS8nZvl4xQB7z4++I9joVuzXF0sY5IZm4rz64/aM0CKLL6jGP8AgQrw&#10;L/gob8UPE3hLRlTSJJAXP8NfEd38a/irq/yQTzc/3QxxQB+nOr/tZ+FrQ/vNVQc/36yLv9s3wmgU&#10;trMPHGdw5r8y7yb4t60wYzXRH40h8EfFW5jWUy3XzdTuPBoA/UXwh+1r4b13UY7K21ZHaRsBVavQ&#10;fGfj57XwrLqsUvyrCWyPpX5lfs1+AviHb/ECxl1CS4aNbhW+ZjX6Nat4Xv8AUPh61m68va7f0oA/&#10;O/8AaR/4KH6l4e8Z3mk6fM+YZNvHc14X4i/4KCfEDWW22NxNg/pXdfHX9j3X9a+KuoMbJ2SS4J3b&#10;TTvCH7Ak3nxPd2RJJznaaAPE/F/7XvxbFk15DPcSFmA27iB+dczov7UPxg8QXuyWe4jYHldx5r7g&#10;h/YA029sltJtNXaOc+XVrRv+Cd3h20vo5V075skfcoA0v+CWvxO8d+KNXls9dmlZdoOWzxzX258e&#10;bDUtR+HF9HZmTe1q2D+FeY/sd/s02Hw1v2a2tQu4j+dfT2veEINQ0GSyeHIaPHX2quUD8jfFPwy8&#10;e+Idanh3TbfMYZ59a1PCn7LHizVEU3Ec2DxuPevvWD9n+ztNWmkFijbpifujBGa7HRvhLpdlFiKz&#10;X/vmlsB+fF3+xLq9xtPkSNge/FJa/sY67p9/HcQwSHaw9a/Rxvh/Z7dotF/z+FRxfDrT2fP2Vf8A&#10;vkf4U0wON/ZO+G114R8CQWM4bcF6Y9q4f9tX4CXfxCa3MELHa3PFfUvgvQIbG0WFIgMCmeM/DFtq&#10;NvmWDdzlc1QH5v2n7Dazy75rQ88/MK6TTP2KNPsoWc2S5CgcjpX2l/whlrG/ywLUc/g4PEVhQZLD&#10;r/8AqoA+PbT9jnSlYLNZgt0Dba674X/ss23hXxVb6rDAoCyDjFfSEXgmQyKZ4V2r29a1tO8NpDKh&#10;WL5gaAGv4MgvfDhsJ4AwaHaQVyOa8Lf9lvw3YeMpL2LTkXdcZ+7/APWr6os7L/RFUD+EVz+qaAh1&#10;QyeX3+X86BHLw/CTRpfD62j2MbL5eMFelea+JPgfoEdxgWC/TZ0NfSVrpmLEJgdMVyuueFmluWdF&#10;9+tVF2GfPF18D9AkmX/QFyvT5Ole8/CPw7Fa+HYbZU+7GB+lVX8IMXEnl9/Wux8EaY1jbbCvSjm9&#10;66Jkcx408JWTXImMQ3f7vWsWDw7aw8iH/wAdr0nxLpLXEYdF+tYX9gMTkR96kXMYEGlQhcCP6/LU&#10;w0eE/dRfyrcj0Ip1T/69TR6SQCBHVe6tgjuM8IWywP5Sr/3zXQ31kslvvK/w1m6TZm3ugwHWuhki&#10;MlseOi1pGVyzmvsgV/u++aeigcFauS2xDkIPzqMRYOSvNMlyEUGPBC1NbqVYHFJ5eBmpBgEGnFhq&#10;y1cfNbMGH8Ned+MfEo0i7a3lb/d3V6EMPHt5+7XF+P8AR9PnZbm5UcDq1ddCajLUIVPZ62ucfJ4t&#10;ubjd5ER44FZ95f67cDzIo2H1q1NqmkWI2LIv4Vk6v46sNPi27/bHrW0ql9glVlI6CW8drNWk+9tG&#10;4Vc+DUkbeJ7yZImA8mRQ3947hn+VcH4e8bx+I2kWAsqxtjmu6+EcMkOpQSMx/wBIeUpz14Q/41jL&#10;4WENzurofvN4G6qlu8sgaV0Zd2dufTNXLmIpdGPaeG9KqOl2kf8ApMO3c2VQEE4/CseUobFK7x5l&#10;iVWHVV5qSCZtq7Yn+98oqMEqmdv0/wDr0634dQwJX+KqjoKR0l9PNcW0cRYN8q9fb0qmEFp9qJbc&#10;fKO0KPXFTMH2JvfP8hio5YN/2jyjtxCSw3VqY2Oksd0PhvT02g+VYqZM9/l9a0/hbPMvwNvrhm2i&#10;41m9Veeo891/nmsm02Dw9brHOq/6GvU8D5cYrf8Ahwq/8KU0eIfN9q1iY49d16x/lmoXxMvXc9Wt&#10;f3FhHC/8EICrn2qCUkrlOnf2q7dZfhhhQvPy5qgWZGP3mz/d+tTLYCOZCRhgzL3xjjmomCwHKtx+&#10;fNTeZxlRx796geQJ0Cq279agBXVigVZOc/MfwqNiwT5ic7c9KVZJBkJj73yt60jfO23P/fXtQaDc&#10;hF2qcmkUjZhhtOSeO3+c0rs3LEZ2n8qFbYm9h36VaZEtxqlQ2H7CiXjAK9vxxR8+CwU4x19aEk8x&#10;dqLjBxn1pLcENkUK+HHG7NAAYE7sf7NGzcWBb5uu6gAqPmHPr7UuhYjYKYzz/KmGNs/r9aGO12Eg&#10;/h9aUhm+ZTSAZIHGPY5oTLckdaCu4Yxz3/z2o+YfOB9PYVS7kyHMu3cqR4xj/wDVRCT90nn/AGvW&#10;nMzKOtN3xljIFwF/vU7BEcevI/8AHqKjeRFxtb3+9iimPlKKrnAAz2oXKjI+nWkXKtg9uOD1pSSy&#10;hiTgc8n9K8cY5kIXgjOOo71Gu4JjPT60pJY7M9qXdIfmIBzQBIqknKqB8ueaEkyNxP8ATFAc7cA9&#10;Vpq4bd/tUDQB2Enyj+LkmiPheWz34pWbA8wr3zTCxC/L3PIoLuPRThjJjO3ipI9hHY1FEdqZfP8A&#10;wHFSLjqz49anoQx4cyJkEfe4z0pJYFm8uSWA+ZG3ytyNp/w457GmjKDKt1P3TTmdsfMTu+tUIkLL&#10;twV698YpxfzfkQcDpk9aawUoMHPy+tOULlSo9waAF2jZg9f4vyNJEZGOM/TLUoLL905GDuz600ZP&#10;zqx+bnOf0oAeWaKTBBIPr2qRfnVVwS2fSoflb5Wb8TTizeZsL/8AAqAJAVXIJOG4JPNMnUC3k3bT&#10;8hH3unHSn+aTtYrnsWqOdgtnMWPzMrdeP/1VUfiQNaHk/g9fP8O2CxqVP2WMgD/dFat7K1rpN7Dc&#10;FV/0OQlvQ7TWV4Lkki8OafNC+JFtYz0/2RVzxFPex6LfahLOTCtnL50Pl5JBQjIP456VpP42VFe6&#10;V9PnaTwboPyncdHhLg+pGTTQAyggY/CnW6NB4e0ePduVdIt+vvGOlRb2UbQf++v50S+IUdIo888Q&#10;/L8Zrgk/8w+3/rXfWBzbqa8+17DfGa6wf+XCDP613+nEfZ1HtQxP4mQ+IdOF/ZSW0g+VkxXk958K&#10;I/tL7J2++f8APSvZLld6MprCubVBIxHc+lelgMVVw91FnBi8LTxDTkjyzUfhddAZt7nbx/FSeDfh&#10;tfWeuR3d3cZRWzxXpsluCBt59sUWtjHHOsm0V6Us0xHsnFvc4v7NpKomjlfi34UuNe8Kz2MZILR4&#10;FfGOpfssanf+MZZZ4XIZ/wA6/Qy8sYrq38t0XFczJ4EsPtZnFqv/AHzXzc3zSbPajpE+MR+yLPNH&#10;j7MfSs2//Y2mbObavukeF7NY8GJfwUVUuvDljn5ox+CipKPhH/hiyZnGbbPzd6+jv2ZfgkPAWkeQ&#10;IQN2M/LXqL+HbHzuE6/7NdD4f02GGMLHGtAHzr+1n8B4viBpPlNbbmU5BNeL+D/2MNJt4VE+nrnu&#10;a+4fG+mRzw4dB970rno9AtIlUQKudxLAr9P/AK9AHzvpv7JmgQBR9hT5e2wc1vQ/sv6FDZq50xNh&#10;kKh9vGQBn+Yr3aLRY9uQvI/2amk0uP7F5DSNH++U8dD1/wAcUAeR+CvgDomk6rHcQ2UasrA/d617&#10;dH4Yg/skW6r/AA42+lRaZo22dcxDjpXUrYsLdSDhdvzDb1oA+c/Gvwe0q88Sy30lmm5m5IUVXh+G&#10;Vvaus9vZrkDGNte2a54bhuL9nVM++KhTwrCOPL/8doA8pTwmqSrst2k45+TqatWXgWWaaOT7LtVW&#10;yflr1SDwtCvzbB+NWofD8CDhKtAc/wDDzw4LG4CCILk16A9hvtfL2fw1T0TTI4ZVKJjn0rbWMhNu&#10;aYHIahpcUCtcPH0PTFP03T/tEPmGLZziugmto3c5QUkUKE7VNAGTJpKbcYx/WmrpQG3ArZktw5wv&#10;XpSJBt6UAM0i3MYwR+NT6naiWPGM1JZx46nqKmnB2Y/OgDnX0lS3T/69LFpCA5Kj6VqsgIxnv+FR&#10;vCoZWzzzQKxn/wBkIGyUWpotOUMP3Yq9sQrkj3pwORwKBkkEGyBQrenbpVO6sFaZSwrSQAR4A7VD&#10;fsFZWV93y/N8uMH0oAjjSMQhDVW6tI5TuKZ/CpGuCFyBTfPZu3SqjbqBTOmRA5KKKvaTbxoNqn+K&#10;oJZDnNT6fKwk6dWqpfCTIt3tqs0eQKoGxQ8bcc+la8oAhwF7VUcFm6VmESn9hTAJWmm0UZwKvMnH&#10;SmFBjp1oKKcdtslyBWrDErQY2mqoiZm3Ac1etUfy9uK0gTIzbm2CPzUMiBRyBWncQEvkLUEtqx6j&#10;FWSZ+FxyKGU7Rj/9VXTZE9qUWZPUdvSgpIq2gZlIauU+KmlXl5osiWG7zAvyla7ZLXacioNUskng&#10;KOn8P932q4yd0TJdD5jh8GeJru+YzyPtPXb1+laD/DOS6X/SQ39a9euNBt47jPld6qz6bGudqDH8&#10;q6bozseX6b4Gt/DjyNbD73LY+leleHrKOy03wtqSJtE8nlHaPRZP/rflWPrUCD5lXA9Frecvb/Dz&#10;wbcSH/mKuuSecbh/jT+y/QuPxL1X6m9qaS/aGZGZtzdazpROZgvnK2fmxjkc1qayWEKqnGeprIcp&#10;FJypZui47ViarYWRXDsiMpHs3enQTATiFkf5v8KYAqndu3VJbs8s6s2/LKdu5eo9aa7gaYvwSoj+&#10;mD2HB71Dc3M1zeTWSSACWDDE9hgdKYSwmZJI1CqvysvHXtj196maNBezOAQyw5Q7c/wVcdzM3o7S&#10;W58HwTLu82TT0AbsRsx0rrvhTaSR/C7wtbq7eWupFth6tm5JFYSMtn4ZtYWfaI7Jf4B/dFdb8Kn8&#10;zwN4MjVmIaY592Hmc/mKnqHc9KuWLBs42j7pqnIoB3sBnHOKs3UwRGOxsjjFUnwuWY89z7Y6VLYB&#10;I4KbDFzVeVAcD7ueSxqQBx8zP8tRync2JB8re/WpAj2BhkHCjjOKWUfxL93b1pXkkZsDoehpsjHd&#10;gNztx/WmhiSSBy235V9KTO4fOxVfQ0iNlyxHHuaZtwcH5R/DVjb0JdzuwLYC9TS7ozzHng9ahyxA&#10;YjP+z2oU54U/d7UokjjLn+HK54ppf95udm6cH0pr427ixUbc06N4mTkZ+WlIpMNpb5srjqx7k/4U&#10;1SG3BG2qaH3hzgnLLxik+dVKk87f1qSh67EXafvetKfLC7toyq4/WmIHf5mkPTPy1JGCTjaxP96q&#10;iTIaWCrsHf73+FNlIAwMde9EhKHLLxnpTWTdkENjHy5702xx2GvHGOfJVs9aKI2Urt2M2KKgZn5P&#10;I9KEzj+Ij+XtTSCwYKv4UBpc/c/HFeWBIGXGevanJkD+dQne5BY1JGclWLfL6UASAfMo5oYtG4Uf&#10;Tp0pQAF2hvm6imNJk4Lbvw6UAOeRdqkt7N70OGY4Vcg8cdaFAA68DkCmsriRnwpDc4CnrQA+MgKd&#10;wPTH0pS2PVsLjFNiA3K7H+H5lxzTpVjB+U/SgBYyzHpntzSs5J27j8v92o1OxfMTdllHy7qkU7un&#10;3qB2HRyEbsrtAIqQM7ICp+7wMd6ibiPcuPu54+tLHkP/ACxQPccsr+bjlWU/Nu71IqmF1YKoU1Ew&#10;J+c/NnipQoPyOT8v3qBNWBZFY7lA6/MKcBlgrKfyqMN5jFWDf7PzdacJEO1wcjkbfWgQ5SFK7mJC&#10;r1P06028+XT5nRv+WLFvy/wozz9/pjtUeqOBpd0UPS3fI9ttXT+JDk9DyvwlFKvhrT8/eFpH36fL&#10;V7XZpLfwhqsjfPtsJchuh+Q8frVHwzPnQrMhCF+yx9+nyjip/GE+zwFq0m35vsLjgde1XL4mEfhE&#10;uVjTTNNCqyj+y7cBfT90vH4VX25YyBvarmrNEI7MBPu2MA6d/LX+tUTy2/GPUUS+JgvgXojz3XFA&#10;+M10B/z4wD9D/jXf6bxCPpXAa6QvxnugD1sbevQNO/1I/wB2hifxD7648qNmVe3euTuvEUCzMrP/&#10;ABf3q6HWGdrVio5xXiviGbxLba3MImLR+Z8vHauzCRjL4io+z+2eiN4htc481c9QC1OtPEULTqu5&#10;eenzV5hLqetIwle2ZmVcA1P4T1bXdQ12OCWBljVsktXZKNPleppy4Xlume5W8oeLI9KrzqCc03T5&#10;WWzUsf4aqXmobGOGrxZbmI+5lAGD1x61m3suCQO/ei4vS5zVeSct1FCBlN4tUFzlN231rpNBjYQA&#10;N97v+VY6Pure0NcxqMUD+ykUfGVpJc2TLGDu28Y65rn7S1+xeTE0pkRvXqtdjrUQ8rP+1WBc6Qr7&#10;Z7Y4bv6UCLEWnKR0+tXE05fI8xip3Njbj0xz+tOhOxFLc4UCp1li+zgJ97dluKACzsow/wCNauwe&#10;Vs9qzbSQRucDq2ea0o2DpkjjFAGTqEKmb7vXmo1WPbtY8/yqTVs+dwKrKshUP7UATh4QVjCfl2px&#10;Kryq1GIJiuF+XkfjUn2di2SKqIFvTnBbOPvVfkkjgi3yHC4ArPsYGhlw4xWoo3RjH51QGfcs3zBP&#10;vZpsQfCsRyOtWJLf94frTlgAXccUAQP87biD1pCSTwKsNAFOVp2xTw3pQAlmMnP40+S4jkZoFb5l&#10;6rToIxGNoHal8qMyFynzYxnFAFIxAMWz83f3pohJfeCf931q2YTn7vynk0eUchgOlAFY7vMaIxtw&#10;ud2ODQE2Llmwo61caLngj8qQW+9uV5oAgN8Wi8u2iZ2JChtp2jnvTb+OTzFOPu+3Bq8qFRtVRUc2&#10;X4HPrQBlSFICol+XdUogY9+lWmtkZMyJ77SKcLZSMqKdmBR+xhjjAqSztmhn/GrDIysuIxndhvap&#10;I4V35IoemgEyxjYSP1qFo9o4WrBJHCjioxtfr1pCQwQkjkUvkjptqURg9aVdvTH6U7MZX+zjdu21&#10;ahUoNoFJhf7v6UqjIyT+lPXoIbIqsOVpghycFc1OwyhAFAXjmtUQyAwlaUw46j9Kl2kjNJyGO3r9&#10;KZS2K7RDdwtQXaHZwD361dcnHPrVO8bZHkcU47hI5nVcpKxB71l3SORlv+BVe128iikclh/kVyvi&#10;DxfBpkfmGUKoI+9/OutQly3sZ83QdrUCLAxA+Zv0rU1y3dvhL4Rvof8AVxawyyuR0y64rzjxj8Z/&#10;Dui2b3NzNGVUZGxtzN9BXr+jzWvi79kax1ux0maNrWQXK+YuM9GHB6flRF9Aty2l5r8wvn8+3idm&#10;4bP9KywyGRS//wCuprO8i1HQYNQVcoULJhv0prqvpknnC44rnvobbaDWSOWVlhY7S3PHWrKzQKER&#10;AoYyeUuO+Bk1FZ+VFcK+35c5PfBqGHUYru8UxDG1HwSp6HvVRAtCbeskqlQpbG5j6GrOC89wAwXd&#10;Gckf7hqmqpBI0CxfKeVbrz1qa2tpZJ55NzHELcL/ALhq4/EZv4Trb+ZbfR/NXhorXazEegrsvhHf&#10;pceFPAMC/MzaUJWPt5Tc/wDjwri/EGbbT9RtLiRhGYT8xbvs9q7/AOF+kW1pa+DoURt1v4UjACtx&#10;zHH/AIn86Qd/67ne3WS3ByzDdwaqkoEZQc9/rU10ju2UIGF+9jpVXyxuA37vlxkr1qZAMc+Z8ykr&#10;TfmB3seO1OYgtsRse4/pURRV2sin/ZGOlSANGRFvA9vemrvzhx93H40hKrLtB/EnrQ7BSQW3f1po&#10;pIVizOyA/j2FNkZWibHJ3HhqRQzKw7fXqaQBgFB9ODnrVkiFkO1cHrSK23txQGLEtsXrQCQ2whev&#10;3cUADltuwIrDP3t3WlQuU+dNv+FRPK6AeWoY7hxtx1pxkZn5/AVL11HYUjjIk6frSqNj/MPmb1pg&#10;dCCT90frSNO0hwiluehUjFSOJKCwkHHOMfpSyspGGXHbHrTVGTsY4zzhR1/GnKsasz9Pm+U0BIZl&#10;kDFsAHtUWHlbLDHtmpFUgfMP4sg00FUO7b70ApCCUIx2xn/vr/CilCqVBLKtFAfMzTuR+uKXdtPB&#10;+b03Uz5mOPWpAFZsqeP5YryzRhuPCl+aE3785x/d60iuh69mI5pRuH3RxQSSK3VwP4uxpWDKMxH5&#10;v7tRH73y/wB6nK8hXOMfWgBxaRmYpjpk+1OXDHcc++GqMfOc8e5p6Dqu5eOM80APRgCwYELQ2CNx&#10;9OOaj2sp5kOKkdn6gfXIoAARz8v3R0o2t8u0ZxTd2z5sZ3cUKHRgiDjP8VBoSZkJBiUAAfnzTmfC&#10;k5OefwpqPtCgjO5cU/BZMcenPpQTsxGCu6qrEY5IzTm3n5QNpx3pjKUlKuevI96epO3cV/h7/WgG&#10;xW2K2N5z+lKmFYEDGRUblNyh259KkG0puBxgdKAJFJAwylhnO4VT1v5dBvm7fZZORz/Ce1WAW+6B&#10;64qn4jcxeHNQY/w2Uv8A6Aa0p/Gglsea6LGW8P2tvJx/oqfw8/dFHjeTy/h5qxDZzahWPrllFO0V&#10;t2nW43H/AI90+nQVX+Jt0Lf4b6kNrL5mxR+Mi1UviZMfhNDXURbtYQvyrEg/EKKzx1J3fLjoa0vE&#10;6iLVpIAQyjClvwrHtnujLeJd2/lr9oH2WRZt3mR7F6jHykNu7nIxUve4dEcHrTK3xnuiG/5crfj0&#10;4Negae/7gfSvO9VeKT4z3Eyfd+wwbjjGeDXolkF8tSo7VTB/Eyp4hmaGzZwOFWvAvEnxUtbTX5rK&#10;aNvkkx0r6D1W1F1ash6d68e8T/B3R7/VZrl7b5pGzkCtsPK0jOZzp+KGiiHzXcVL4R+KekX2uR2U&#10;LLln96ku/gdY+Xt2Nz7VP4N+C2naPrUV/HHyrA11cxnc9jsLlpLAOP7uetYuoXb+e26t+1s/JsfK&#10;C44xWRc6W0kxGzmvNlubx2KEbyM3NTxxSuOV/WtC00fvItaEWkoq/wCroGZFpZuG3bT+db2jwFF6&#10;/r1p0empjiPFXLS3EY4FAFXWoGeHjjnisuKzl3KBGT82D7V0F3D5qcgetQQ2yZzt70AUEsnB2yA/&#10;SrElpKtpEhXAyxU45PP/ANarv2UfLxziprmOIpDGAPlj+bjvk0AZUVs2d2Dx71oxZji3D0oWALyQ&#10;KmEfy4K/LigDNvbYu+7P45pq2XHKmr8sSE5K8UmxfSqSAqQwzCZkdcLgbT61YFuw55NSQRydX28t&#10;lTt7elTLEgHf1pbARxp+8GV/SpuewpFAHIFPT71NMCMoQeOKcsYC5pZPvZBpVyVxVAJjCc/hTcdi&#10;Kk28YNG1TzQAkeRzTiN55FGAFpV4O49KAGY+XIU0wrngdanJXGAKbx6igBrK2aE3g8rTht70AjuK&#10;AA521HIhLhxUm4nimuTnAPvQA3B3crQSc/N9OlPXOMmhgp+9Wl+wDAMHIPWmrKJPunNS7VxjHSk8&#10;tQMIuOc0/dlqAnz46U5RtGCfzpFkDMQOxxTt3O3b+NNaAFKVJHDflSHGMUKccKaE7gOCHPNOJNMZ&#10;nHGaXcdvXmmA73NJleuabvPdqaXUcFqCeUexIApq4BZsctTTJnGDR5iDq1APsOkHGdtZ2osdpxz1&#10;q68w+8pP5VWu4w4yiN/3zVR+IiWx5R481S6tr6SFVI5449q4meQXetWcF7bCaFrqMSxtyrruGQfY&#10;ivXvFPhCPV7gzPaZ965u+8CI0ixfZNvI+b0r2Y4ij7GyWp5yhVVa8trnrU3wl+EVpfre2/w50FZd&#10;qtGw06MlPoSMCt2drO98L6loKNCsclm6Rx8AKcYGBXNfbPC00CSSQ3WVjVcmYL0GKojxb4Q0nWLN&#10;GtpFja7jWRvM3nBbHQDnrmvMs+ZPzPS5YuLiupwngC4Z/DP2OVjutbiSLA5+62APyxWiRJG+ZZlb&#10;OdvGMVHa6bBoPjLxJ4dtwRHbaozLuXnlQf55qSRHd1O/7qncuP19qUlyya8zRPmin5IidxKrRE7s&#10;HFSRGxt18xpVjkfJbkknt09KZgbiNv8ADUbJGZ2ndSzFvm+Xt6UREzQgCyrnOdzfe+nSrloYoobx&#10;vusLdlHPTKNzWT9oYEQxu0YXjrmjbdS22oN57NstWdix9I85qiGjqPG15J/YWoXkTxqq27/KzdMA&#10;/wBCD7V7B4Ftgmr6bbr8v2fw5CPpkJ/8TXiHix4bjwrfFpdrNZF9qsefl6/55P0r3jwmHtfE1xHb&#10;xsUXTbSP5j0Xa/P5qB+NAG9c78bgB36iqbrtDPgbhxVqYqqs0i+vT1qlI+GKjcTn72KzAduTGFTv&#10;60w8BY1OfmJPPSmOW3kBPvHHXoKa8gU5A+6M89DQMax7AUjOANxk6nHbNKPKJzj2Df1prKqyZjH3&#10;euT1oHccU5G85VhyBSBssVcALTWLBtx5+b1o3/NkDgrnmq5g31FB+RVz0YmmsgLZcfjTRhjnPHsa&#10;VwCxyg57VI+VCEBCRu74xTMnzdy0rsqtuLZyf4qGKBuFPPWn0EkNHmAOHGP7tPiQMQM9Of0pSwLf&#10;IOfr1pu4KWRemcUiiwj7QMfdA71H5vQkja3PXr702QLsAYtx2oO0hVznNAAWOCWeowCxXPTaetOm&#10;AAwDTIiW+UD2z6U7E8o5n3dAv+FFJsdWPzUU+UkztwPVOnOR2pRIS+FfIqMv8jAD24p0JjaQJXj7&#10;nQOyAdpVvypyM6vsIznmo2cA4KglacpZ8Nj3NUS7jyxQkKKFcl9uPpSFlPRacEYYLKP9mgVmCsWG&#10;SCcjPFOEi45SmgELuPfnNOIB4Ytkc0AwjdcbXXvxmnDcwyWYj1NR7ju3FvbpTlZGJ3Hbmgdh8LKE&#10;BLdaQjaWVH+bOenSm7WQYjde24fhTwQTwOTxVJBfuI3A5f6VJGQCN2fQmon2pH8424Ix9TT8A/vN&#10;pPTcM9KGg5hSNn3QOuRnvT42LNtC/L/s1GkZ2fM27a3y/L+tSNsYbl53UJCuDsPuBvmJHHoaejlO&#10;Q33hhflqMb3GQO35UvBJH908cc0OIhx+Y5B+bdg+9UfFr7PCWpddw0+fBH+4auAkDeobBPP+NZ/j&#10;iTZ4J1actwul3BOW5H7s4qqX8RDlaxwOklEsIVI/5Yrz+Aqp8SG/4oh44hzLeW65bnP7xeP0qfTd&#10;rQRkHcu1enaqvxGuJF8OWdoFZVn1a2QvtyMlxiqt71hacvyNTxRM0mv3DZ+9McfnWbvJbyyDu281&#10;f8RAR6xMqN8vmNg1m/aEEwtty7iuVBPJqQXwnnV7BFafFm6tYHZkjtYAu+QsRx0yea9G0whoVDfh&#10;XnmrRkfGe8+fraW//oNeh6eu2EYPatJK0SZfETXKnacCuX1VQLlxnvXVT8K3pXL6qq/a271pRXvE&#10;zZRk3bcDn+lLpsOLhSG6809VAOCKmsogJx/vcV0PYzR01qimHbnio/sY80/JViyC+V0qYKMZFcEt&#10;zeOxBDZogAxU6Wy4xnFOT7uMUvAGOKQxFiUY4GakThuR9abSoeelACygFduOeoFRxqQAoWpHGeQK&#10;bhuMdqABlI4p06IrFFz90fyoXG7MgPHb1oky0rNgfe/hoAhtoFtV2IzEcn5jVhMFefwqMg46U8Z2&#10;5x2oARl5wBkU0DPapMH0oxjtVRAFRsZpVQng9M0hJHeljZcbie9DQChFDBuuKNwX7xoLKMnzKjMi&#10;Z5kH50coEjFWzzQD2zUL3lvGcGVf++qik1SzQ4Fwv/AWzVAWy4bnH/16XcvY1S/tSMHCQTN/uwsf&#10;6UfbJ5CDHYTN/wABx/OgC45Qr8zcU7tj8apiTUM5Gmt0/ikX/Ggf2qf+XWJc/wB+bn+RoAuZA4Jp&#10;Nw7NVTydSdtzSwjn+8T/AEFL9lvD8zXyj1VY/wD69AFvzOMZo3KR1qqbVnADXkn/AAFQKctnHj5r&#10;qZv+BAf0oAsZGOtMJ4wKYLa3XvIfrIf8ahvptNsMB4GZm5CgkmgCwJURcFvzprXMGctKvSmWs1nP&#10;H50EC7f93kVMhRB8sS/lVOVwGfbYeu7P0pwuVb7qN/3zTDcTi5VEjGzaSzevtUpkJ4xSTsBGhmC7&#10;VikbnOdtOIuG+7btu7biKcs0ijG6nROzHd+dXzWkA3yr3buMcY/4FThFd4z5iCleXqB/Om+aSQNt&#10;UncW48wSEc3X/fK0C2UjmZv5UnmKP4aRpiflUdKNRPYcbaDo27/vqgW9uoyF/MmmxyZ4angk0w0A&#10;RxjpGv8A3zSjC8gCm5Ybtx+lN3NnrQLQkOc1DclSMlqkY4XioSu7vQIqTQ5YnOayr62cSenpxW1K&#10;XyGC1l6iry5Ln61vCWpEkY95I0MZUMeOtclqd0E1uxkkZgFvoeh/2xXWakjLEwRR71xmoyY1+wAY&#10;f8hCH/0MVq9gp/EjtPiNGunfHvxBAny/aLWOVRt/x+tUJowuSABu/wBmtb43jyf2gYZ0Hy3mhZz6&#10;lStY8ykttz39eOlRU/iP5fka0/4a+f5sgMkscbSLHub+7070qGWRmJjZR5m32I9f1pH3v8qyYbp1&#10;qIzX6OoaNSu3Hy9z/wDqrMonDQnapTIY9atWS4muoVBYTRsrLjOR5Y4/HpVeGDc/lBQe/wAtXdNe&#10;0iFxcttZYreR2PXGEPNVEzfU1fGsCR+ErsR2SqWs9u5lHpx09K9y8FESa9q0qt9yO2jYt1yFJ/rX&#10;gGs6+Lvw99jSZn5jV22nk5AI6dj1r6B8FW4TUdZlZ2Ja8jU/hEvFXb3QNadFyxIPT73r/n+tU5So&#10;XYvAxlas3GEO3PzMcMy9/aqcgIDEsvbo1Qo9zQRlLAtg5A4ppbbggnHoxpxAI2gf8CzQMHOQv+zk&#10;0NWMyMD7P93rt4pCVVFz3pJOu4Y2gfl7ULtA3t93P96pKiN3r3PzLk/N3OKQIP4ehz+NIFwf7x5I&#10;9qe6YCqHxuHGO1P1BETFlXIpweRDgH2b3pJI8hlLdDSBQpxnoenrSKHcLGyKM9/rSSMobKr15NGV&#10;OC1McOgyRhs0ASF125PXHFNikPXnnnmg9xndTY12n5j+TUwJS+TtIO4jr6U1SUbzB3pgCghVX/69&#10;OHDFj/F60gAyE/L15pquzpuehgT+XemoQmPkx1poALvuwr0VG8jKeI/yWirAokhfmRhj+LmnQsFw&#10;xHP8NNcHbuA4p+Npwp3duK8crmF2gFsnp+tCyjZn2456U1lLEHHQ5pzcjCDbg560Be44Fd4I/u88&#10;9afvVSM9/eosM7Z8z5v7uPanMxXaV/vUDJG2mJgq/wAPTPWmsWG1lHPTGaN7H5s+v5U0sFHl53c9&#10;aYuo9HJOHbb82CKVl4K8Z6/WmKQGwD9KeHUnAxmnyhzCwR+WAFxhRwDTxJuk2Egc/e/CiMg8HPp6&#10;U4qDtG3lfu/WqJG+Yjj5l3N/dpxPP3D2/GmtG2M574+tOLHGR1PWpkA6QkMpSTK9dqnJppYBd5P3&#10;v0psgcvtJX0NKuCwjTJFHQCVXCrj2+7mmZxkg/XmlaaUoW/nSHar5U/MeKNwF52ZAUDdn73NZHxF&#10;KP8AD7WvMTrpNx+flmtcBl53Hg1i/ERUHw91wu7Z/sm4H/kM1pT+JBL4TidMBitY1IXpjAPTmqXj&#10;m1ku7fSTNcMq/wDCQWqrGJD8/wA3+frV+2KxxRsQfmVR09qr+Lwzt4dRureJLb+Zpx/iB9kfqkj3&#10;FyzycNuIJVupHpWQui6i3jmHxVHrbLarYmCTT25Dt83zdOScrzkY2981rXwBvpNh43NjI96hChAx&#10;bkfxYqC+h57q2U+Md5kn/jzgOD9K9C07LQhs9q8z8R3sNj8YbySWVFDWcHzFv9k13Gj+KNIeBWOo&#10;w4/3xWtTZEP4mbGpS+VAxz2rzHxH43W31CSHccq3Su9vvEuhSo0X9pRt8v8ADzXnHizwnbatqL3l&#10;klw27tHau39K78t9hzP2pwY2VaKXsyv/AMJ8qnLN/wCPCrGnfEKB7pVVx94elc9P4F1SQ+XBpV63&#10;+9blf54pNI+G/iWLUo520h1VWzhp0H9a9lwy+UXqedGtjL7HuGg3ZubVH9Vz9a1VAxuArlvDbeIP&#10;s6wiztYyq4G64J/ktb0Nj4hkQCS7sU/3Q7f4V8xWiozdj3KbfLqXFXB4NKGQcY5qqNJ1R+ZtfX/t&#10;na/4saBouWzJrl23suxf6ViaFksncU4yRDHz4qoPD+l5/eS3Un+/dEZ/LFPTQtCUYOn7/wDrpIzf&#10;zNAEj39pH/rJ1X6sKi/tvSkOXvI/puqZNP0iI/utItV9/JXP8qnhdIvlhiVP91QKAKa6xZvxF5j/&#10;AO5ET/IUrX8zD91pty3/AGwYfzq+88u3MnWm+azD7xoApb9WcfJpEv8AwKRB/WpBHrMnJtIkx/z0&#10;nH9AasGQ/dyaTDFskmgCFbfViSzz2yj/AGWJ/oKUWF+3L6pGPXbAeP1qVm7ZNNJfHBoAjGlsfv6t&#10;J/wCML/Q07+zLQ8veXDnP/PTH8hUiu23JFBk56cVT7gRtY2Kkr5bMD97dK3P605LDS4zn7BF/wAC&#10;G7+dHfINCkK2SaE2A4rBGNyW8YP+4Ka1w/GPSiTDEVGf3Y5NUAS3JLct/wDXprTMxyHqvLMFXLNg&#10;Zqjc6pcyNtgGwD1XLGgDW3sDk0CV1yxHNYbT3cvyy3cjD/roRUtpdz26sCWkX+4zUAbKSArhTTsk&#10;jIPaqsM6TqssbcHke31qwD8tAEh+YgqMUhYdM9qaHYcUCaMsUz8w6r6UAUL+51O1n3Q7mjb/AGc4&#10;qrHDqGoyeZJG3TBZuAK2mcEUBlHAoAhsbVbaHylPTk1YpBtHSkMmO1ADuc8mimCYFuRStIOgPvQA&#10;4HNOjAUHB+8c1B54z98U8TbaAJHHFNUgHr1prTA85oDqB1qo+oEmVPyE0AfP8v1qMSqO9L5yqODW&#10;kfUCUYzkigvxlf51GLjnBFKXTZgZqgFMmTz+dAK/wn8aj3gDhuab5wH3moAnDknaaY+R941G1wOg&#10;aopL2NRgtQZjrhizb+p6dazr4Mox71O96jHG9cGqGp3axRl1bJ7VpTJlpEy9Sc4YMK4u/SX/AISj&#10;TVjHDanbn/yItdDrOqM2VVse3pXJa7PNFqdlNFLt/wBNhIb33iunl0MaVSMpHp37SFhJZ/Ffw/rC&#10;Rqqy2kkDfNxnj/CsC4LBipKn/aGRiu3/AGmtL+1eFdN8R79zafdgs3pkAH+dcFDOJbZZI1wWGSB/&#10;nrWNT7Mu6/K6/wAjopfDKPaT/Gz/AFEZQq4A29w3rzQrEgozfTmmuS4wz9D+tLkqwBbJ6dKg0K1y&#10;11DblYo5JN0e0uvyg/XJxjtjvU+mw6xJBcWiyrC5gZfXI2nnHHNLIHKeaqBirArnHX/GrGnXsrzX&#10;RniMQMTD7wJHy47VpG1yZHQtpENnaR7rlcNf28MHzZ2LuUY/76Ne6+Dtrx6xLCSyyavJj8FVf6V4&#10;Trfg/UPO0tLfX2RW1y0bYFUhAZV46fj9a9r+GdtNa+FJjPcNJJJqVw6ttx/y0Yf0p/ZEjZuX83DF&#10;/mqu+1VZWfgfw+tTTHaMbe3JquZNzKduPas9Sw4PDHb3qNFb7zyg/NjjvzTiUCM0i/w4PP8AKkDZ&#10;4AbOfSkZjAXOCRt9T60paR+PLU/MPu4pSWGVYYzyc+tClF5XuwHBoAQbVGSP4ju560hIY7QAQf0o&#10;fCsygfLjGaaoBfYTgHPzetUh3GhgTnGe3fFDkIuCfy+tG5s4A+XdkUhLl8qOnKr6VJYrLmTBPvwt&#10;MdiEIP8Ae4Gc0rem77v8NJLGud8fdgc0E8wsROGAFNYbh8o5+tI+MDnP9Penwxsy/M2Md6ZQB36D&#10;HSmgMc5GeeeaRY07LnHNHmewyaQDywI2Y+9+tQvIPuYH09aj1JpzZSC2ZlfaSp96I1YRKZgC23Bx&#10;0oAMSddp/A0U07geAF+lFFwK4CDcHzxz+dOLCNMEU3IK7yfm7il4bg4bgAZryw2FUGQbsfN13UoU&#10;hgc+v40g+RsIP/rU4ZHfAz3oARkZH3MKfkF1G3+LrTVOM7+VoK7D8o+lBT6DvmU9BxSFt6jJ74yO&#10;opArSDO/p696JQOh4b19KA8iRAFVhjn3o2qBk9aarbxnPPpQC2dvbtVrYklAOcM3vTtozlC2e2ab&#10;wFyB7YpC5dtwHA9P50wF34Ul+flwvpSxfKAmeOq89D3ppkEmCTt9vWgAk5QYx79aAJHA3Bjjc38Q&#10;70rxkoX4yTTW5PA/hx0pCTjf8wwc/WpaAcQSdm3oPm96cGA4Vc5+8KjCsOQRUkTEkBvu5HapAdG2&#10;T5e3aeS2axPiax/4Vt4gmVV3DSbjg/8AXM1tiIE+Zu+X0YVh/E0J/wAKy8QMR/zCbgLj/rme1bU/&#10;jQpfCcXHgmIq+7btxn1xUPirJ1TwzER/zMEZHPXCk1JEoXa7DLZxx2z3qHxQkbeIfCsXf+1Wfd9I&#10;mNNfEP7PyHXUge7wRhcn8KhP3venTEeaxCYyeuKbnHy7uagtGDrXw48E+IdY/tzW9BjnutoTzndl&#10;yo6DAI9fSsb4QPZGwaJLGHEczqreWOgJFdu4bACpXA/BnIsZMj/l4k/9CNV9kUj05Zz5YUKF+gqC&#10;9y8R/OnwjbH1ptyMxthv4aIvUzlG5zt0oErE9Kj8tTyB9KnuImMnzUkcajqa7os5/duWNIJE+30r&#10;eiJMYJNYumr++FbUTZXAFctf4jamPLE9RSFgO9IzBRmomcisTUlDEnDH6UokwdoFQmUnqKI/lfeZ&#10;G5P3fSgRYDEc03JHQ00uAu4CjfxnFAEi5dvnOW+tOHIyDUO84OBR5pxtz+tAE1APOBUQkYdc0jSp&#10;ncaAJ/unPWmtIpbgVEZQDxTftKZ5GPrVJATeYf7tAbnJFVzdoBTWvY+pP61QFouAflHFG4E5IFUW&#10;1OJerCkXU42ORJ7YoAvsyIMioZJk65zx3qnd6qiJlnGKx7/xZZw8GcZ+tAFvU7oPMIA/3fm47noK&#10;h85R95q5zVfGthF++aVf9rms+X4jaYgy9yo/GgDsvPUdxTo7lAGBYZx8tcDc/FTSIV3/AGyP/vqp&#10;9B+IGm63L+6vNyLj/gXtQB6HpVwRBvPRmJWrR1GMHaz1zNx4litbJrgMMAZrz/xR+0B4c0i4eC41&#10;SNWDYOWFAHsbarHGc7wtRNrFtG+Tty38XrXz3qP7V3hS3Db9Yj6/3hXPar+2l4JtD83iGEccjzBm&#10;gD6jbxBBHkmUfi1LF4hgkbb5lfF3in/goF4G0a1kuf8AhIYmC+j1h/C7/gpl8OfG/i2Pw1aa8nnN&#10;JtUAnmgD72OqJ5efMHSq82uwIPnlrzOx+J0E3h3+1RLuXy933q+c/ih/wUb+HXgrX5NEv/EEcckc&#10;m1lY0AfaJ8T2qnaZKil8VWit/rq+CNR/4KefDi2tzcnxNDheTiWuevv+CrvwwALDxNGf91s0Afof&#10;N4zsov8Al5/WrFn4utLgYWbp3r8ofib/AMFmfh54XTdH4gR+3Dda9S/Yn/4KX+HP2jbgWelXjFuP&#10;lP1oA/RSfxFDFHvaUAdqqHxjZb9jXHNfMH7Rv7WNj8G/DC6xqEjbZPugV85XH/BV7wuh8xrtvmY/&#10;xUAfpgviu1kGFno/4SuzQ8yV+d/hf/gp74R1ePK6mw9A1WPFn/BTfwbocXz6p+XrVRlygfoQvjCy&#10;dtqy4q5Br0Uq5D5r8tdI/wCCwHgeTxPHpcuolfMkCj5v6V9mfBP9oCx+I3hiPXdNvfMjkjByO9Up&#10;age+z69DEMlqpXPiyzjDZlr5R+Pf7c3g74U6kdM1nVljm/u5rx7UP+Cofgmdttvq2Tj7ozVgfoDe&#10;eObGLn7R+orB1X4r6ZZn95equP8AaFfnT4v/AOCnUIDjTVlkyCPlU/414r8R/wDgpB8QdV8yHQop&#10;PRW5yP1oA/W6D416PNOsKX6Zb/aFbln4stdbgxDPnPPFfh54e/bl+Pb6zHG8juGcfwnJ/wDrV+k/&#10;7CHxG8d+P/DMep+K4WUsuVznkU4mU4+7Y+k7yxuZmZs7vUnvXNeJraRNSsY84/02H/0YtdykebfL&#10;fjXG+Mm8nU7EkMf9Ohxt/wCugrqjK5zU6fLM9/8AHOmx+IvBmpaNN837pmX/AHgARXjPhuSWXTxB&#10;J9+L8+K9qtr+Eag0DvmOTIbcvJyMV5L4z0U+GfGM0SrtjlYtHz2PNRH36DXWLv8AJ7/idXwV3f7S&#10;/Ff8ArkgggnpQAdoON2epNN3RLK24n5uu7oaAw3bUP8A9aoNBzHy4mkxgLk/hU4fYszFNzfZ22qP&#10;XacVE5Gz5U7/ADGnWRkdpVwNwhY+vZqcd0TLY7i7huRr+im5uQsLavDiMHk7OT29Vr17wFIo8E2c&#10;m3PmeZKzD/adiK8nnu7a68TaDbIu5lvXLFhwNsDk/wAq9e8HJDH4I0uHb00+I9MdUBq38JnqTXEh&#10;3HIA6HFRSgEMY2x2p8iMylH25z244qNnOzd04+XpUo0iMDxbVZff1/z2pGwhLImdp680AqowGOdx&#10;/Gm52Dez55xk8UIGh4Zuq4+npQ29VyAvzcikB3bU7dSx5oWTjIAzz+HtTYDZDzyc0x0aU43duKlH&#10;mTAnbnB5/Ko/YnC5wQPpSQW0DgBS+McD6U0OsmFiHWhtvmAj+LjNKwXpt+Xq3PWjcb0RHhQQGB5P&#10;FEpRNww3HrTzhM5fjP500bmf5kwB91TTexAiqVXL43fyp0JY8p/d60jIgGSf+BFaI8uNrf3cnnqa&#10;gtBJlSwUcEYpvLpnHzE557+9ErgDauOvr1pI9qsWL59NxoGIw7Hrn5aaSQw3L9eKcVDHL9RQoK/P&#10;t/Ad6AI5I0kO8Jn60U6bdngY/GigCmqr939aCGWT2pGZT87na2KV2JGemK8srVhuRRuBPPDe1Ctt&#10;VvMLevsaa4Vhh1/GlVVBDI31oJJTyv8AwGkR8nb17+9NB53D+IgU1Ths5zg0ASpz0I4HDetODBgS&#10;G6VFGvmPgkgs3SlBA+Xnn3oAkTcUyc9vwo2mUtG/HoVpFkXBXPuO2aVXGDuX3NV9kB+FZSqMTjkU&#10;1WweH+XPy0iPu4NK3zK3HyrTuVzA08Rhyvy/7VS74wi5H4+lQ5IXCpx2oV/mLJu+nrTJJ2GGZUPa&#10;k2ovAwcfdx0pu/J2qfpzSqSrbgM/NSGh5RiBz1oRyFbI9MU3ezKCE+Vf7tG0OA+NvTgUxDlUhQA3&#10;oaw/ik7N8NdaUD/mGyjH1WtxGw3C4PesD4sM3/CttYGPvWhB/EgVVK3tEEvhOTtcnax+9tAqprke&#10;/wAYeFw5xtuLl+vpA1WrM7hkNlf4Tjp7VU1d0Xx14ciH/PO+P1Pk0dQ+yLduiyb2HynJb2HrTd6x&#10;xjBzQzq0uc89c00M33scYqQHGQqOTj69q4P4MYbTmYbfmuJD8vQ/Ma7pio3OycdetcL8Eww0ncVx&#10;+8bGfrVJe6wex6VFwuCM1HclfLbPpTo87BVXWLtLa0Zy38NEY80rEylyxuyjMUZzgc03CjrisWTx&#10;LGJyM/qaa3iKM8h//Hq9BU5WOJ1aa6nRWLBZcgVqo21ciuS0nXVuLgRZrpEu18sMzY/GuXERakdN&#10;GpGa0LTOQOaY2e9V/t0ROBJ/49iqV14ksYmKoWkK8ZTkZ9M1zmxqUZA5zWG/iycD5LGP/Z3SH/Ci&#10;HxdEWCXlv5f+0pyB/WgdjcMvy5P50ecP79Z7arbyQ+dDMrKfusrVkat4pt7FGLyr/wB9UCOla7RE&#10;DMw5qN75OuRXnl38U9LRyn2xVx/tf/XrOvvjHpMAy18n4t/9egZ6idUjz1pp1KH+Fq8avfj5oNvg&#10;vqaY/i+fp+tc7fftY+CtMuvLutdhQZ7y/wD16BH0HPqkaReZu9+tYmqeObKybEs6r9a81j+LUOue&#10;Hm1/TL7cnl71ZW4I9K+Ef2xf+CmV78NPEcmg6BbSySbiGwp4NaAfo9c/FnSoic3icdi1Y+r/AB78&#10;PadFm41GNctjhs5r8iT/AMFMvifr9sXsrWRW/wBpa5nU/wBtT4464W+0PIvdcc4oA/WvxP8AtW+E&#10;9F3NcazDx95vMqDwJ+174I8X6uNK0/XbeSTsqyAmvxL8d/Fv47eL55A2sXixyHGA3avTv2EbXx9p&#10;XxWsNS1K/vHVp1DK0hwaAP2d8a/FGLRvDUmsPNhUj3bs+2a+Lvij/wAFPfDmka5caXau8jQyFTt3&#10;dq+k/FWgX/iL4WywRo7O9rgr+FfnN8Sf2UvEl54rup4NLfc0zbv3fv8ASgD1TSf+CnKazqP2SC0m&#10;+Zsbucdaw/jP+3J4ns7Nb3w/YOGkbPyyEVyfgL9jnxSt0szaS68r/wAs69C1j9irxLrumBGsm3Yx&#10;jb3oA870j9sX4pa1brIsUilhxukJxXqX7L/7SfxP1jx9Dp+u3TGFpMbTnj0pfC37FPiHRbBYHsst&#10;t/u13/wk/ZR8RaT4lhv2tjGFlU5xQB9Varqd1deCpLmEkN5HDZ6V+a/7RsnxIbx9fNB4guFj85iq&#10;ox45r9StJ8EM3hhdPkU/6kDp7V87/E39jwa14llvAnyyMT0oA/PHUT8RZ08ptVvG/wCBNzVKDwt4&#10;1uTm5uLmT/abdiv0Hs/2JNOMimS33ewWtu0/Yw0FIVWSyX05FAH5jeJfAPiTVrVrREmIYYbdninf&#10;Bn4Jal4T8bWfiKOOZXWZT0PPIr9Npf2KfCofebIZq1pP7HXhq2uo5RYquxgelAGt8NLe91b4RRkh&#10;9zWmOVPPFflZ+2/8CfGOo/E2/wBRtbWYMZyYwqnnmv278E/Dez0nQY9Mgh2xrHgLivOPip+yh4M8&#10;U6qdQu9GjZmPP7ugD+f7U/hD8URIbT7NdMp9d1UR8CPiLPDsFlcbu/yNX7q3X7EHgJn/AORfh65/&#10;1YpB+xF4G2fu/DUP/foc0AfgXqf7K3jjWZfMvNOuGVm6eUa+3v8Agkp8B9e8C+NFU2EicD7y8da/&#10;QPV/2MPBrSrbReGoufvN5IwB+Vdn8Dv2bdC8Cap59jpKRtu6qgHeqfdAeQ/tu/BfW/HPw+WG2spJ&#10;fkOQo6V+f+s/sqeMF1JoBpE21ZOMQnFfuL4i+HtnqujG2uLYMNmOVrzW/wD2ftBNy0jaRHuzn5U6&#10;1IH5PaP+zH4usYlI0ybcOM+WeKp+LP2WfHmpx7W024ZOoxH1r9crT4AeH1OH0aPP/XOrw+Afhx4f&#10;LfSouP8ApmK05dAPxN0n9ibxiPEkN8+kTbhIDuMfSv1K/Yi+Fev+EvhnDpt9GyMIwArL04r2BP2e&#10;PDUVysiaNFwcg+WK9J8E+BbLSLJYYrdV46banaQH50/tsfsieNviB4zk1e1sJJI2PyMo6V4Zo/7A&#10;Xj97oM1nKq554r9j/Evw/wBP1Ncz2qN9V6Vzj/CvSo5Nws0X6LWpOm5+bPhv/gnbrV5AFvY9uV/5&#10;55IrpND/AOCZWnJdedfRM3OSvliv0PtvANhB9y1X/vmrP/CG2sZ4hX8qAVz4o8Gf8E8vA+k3kV1J&#10;o+8xtn5oh1r6u+DnwrsvCGnx2dhbLGqr91VFdYvhmNHwsOBn+7W/omnpbr8p7elASK81oI4NvtXC&#10;eM1CazpylS3/ABMYPl/7aLXpOpw4jzXnPjRmi17TWUrzqEH3v98VvTM18SPcLx5FvMrkbZOfm6Vz&#10;Pxc0f+1dGj1u3/eTQttcr6V0OqOJL51R/wCLja3WmRRQ3tpLplyflkQgKPx5/wA96KM1SqKT2ej9&#10;GVVjKVPTdar5HlsEkUsCEMpcLjCnkUpbjaB81QX+iRaN4hkW4thuDHB9T0zUyMvdf4u9EqbpzcO3&#10;5FxmqkVNdRYpC5KJnO7Hzd/f6U/T7iMmbLN8kMhzx82A1NCBchmXj2pbZLWD7SPl3fZJSVDc/cbt&#10;Tp/EKXwnoGpyKmq6PdQQj5Ybp/cYtZOn4mvZdOjeHQrO1ZNvk2sasPoorxXUftP9p2ME8fl40+fa&#10;xYd4wv8AWvcrkbFjiVguFA+npVS+Ekr3HP3VZsD196ryk5z6HBFSMjISWkP3cVEzEMTWQ0xWYhCS&#10;f4eOOlMkKkZK4+X+7T2ZjJtDnn7uKjKZLBiSrfl1oLD0K/N2H0o3NGy4NG8pJyMe+P0puVZsk9uK&#10;fqA5dycody+1DFnTJG3n1FNz/GeO5201mYjATdu5OKQDo18w9etCbWVty7hTQu4tltq9d2adnAIZ&#10;hQS9xoyx3SLgdkNBJC++aQlFyv3j160y7j8+MQYwrH5trYyMdKAt3BJ1lQTK64x65pS5XOPXFNYe&#10;W+wKVXHyhaRsI2Mce9BQ/hugH4UkTA/eXOOGz0xQHReA2d36U0EfdDfXHagCT7zbgvHoKbn/AHut&#10;G1U+5x3pBJvA9aAElEgP7srz/eopWWNvvj8PSigDOO5/nY/LTgm07h+VMUhhjPfpmlVgOgP415YA&#10;QEztX3oX7+A2M+1DElvr+lIFCyZJ46bqAHlSP4qcqlujfXimZcLwfmoVyshIJGTytAEuVZ+n6Yps&#10;kZyCtIGXO5iwpx2su/kYGRz3quYBvA59+eKkjZSuGXHXrSRkjcT9cetOB/iVuGGaNWA7Hzbn79Ka&#10;3D4z1+7Sbs4wv3ejelJlzGd53fNlcZqhgrSqu1D81LGGZlYj5s84+tKowch+i0A4OVHH8OO4oBIc&#10;r7f4v91qcrfLvzTVYgb3/u4xTt+4bQcf3tucUBYVJA5JQcbfmP40itngEg9DSjAO0rtpEw5yE/PN&#10;AhyPtGAcgDPNYPxYYt8ONWccZhX3/jWt0gKvA9uv+fauf+LJUfDvVCCc7Y1wW65kUVpT/iK4dGcp&#10;bN+7UL/3ziqOqvj4iaDz9yxvm/8AIYH9auwH7oU++6qWqMj/ABC08EY8vQrxx9SYxS+0DGgqk2Qf&#10;+A55pxkOz5KbM2ybdjovzUcBOV4qCtUCPJMrHbtX9TXG/BfLaRuP/PVj+tdpI+xWGDwpwR6Yri/g&#10;srDRQSTjzG6/WtY/w2Sz0aEbYwKz/EFsZ7R41P3l/KtBPuAVHeKHiKkVEXaQSXunmd1ouoxTMyr3&#10;496rvpepp8xFd+bJBy6UyTT4Sv3K7I1pW3PLlhddzkvDsF1Dc+fOMKtSeI/iNYaEhFxcLHt6/NW7&#10;faeBbsscZ6dq+O/2x/DPxykurh/BksphZSFWMmuarLmkdeHp+zie0a3+0/4RtZxpp16FZGGXBlGc&#10;VHF+0L4Vddy6vCBj/noK/KPxN8G/2rtR8ezai+oah/rsBVLYxXoXhj4PftKz2qrd3N+G6d6yOvlP&#10;0O1L9pfwjZpmTWoQOn+sFctqv7avw502TZceI7dev/LSviDVf2df2hdXU27Xt6vzZ3bm5qtbfsIf&#10;GfW7hZb69um4w24mgfofor8LP2ifDnj+Frnw1frcJ/y0WNuG9/rXnn7Wv7Rus/Duwf8Asq2aZmXM&#10;fzcVR/Yj/Zl8Q/CXSGh1mZyJF6HtxXf/ABk/Z6tviFpf72HmPIX5evJxQKR8E/8ADX3xr1HUppJY&#10;5I42kJXr61Q8R/tH/GjUkK2d/IueG29ua+rNP/YYsDJm4hP/AHxXRab+w34VUKZ9O3evyUyT4UTx&#10;98cNXiO7Vbpg393NUj8Nvij4xulFxfX7NIwPLtwc1+juh/sdeDbFlB0WP2/diuu8Pfs0eFLKZRHo&#10;sa7WznyxSA81/Zg8F+LrX4PxaHrNlL5qw7dx5zx618r/ALT/AOxdq/iHxzNdLpG7dIzbvL96/Urw&#10;74Gs9LsFtIrUKqrwoFYniv4YaZqF19oksEb3KVUQPyq8FfsAaxOcy6Yyr/u13Vj/AME476QrK1v/&#10;AOO1+iumfC/TIgvl2Sjj+FRW5b+BLILt+yL/AN8iquB+eejf8E5bGMqt/a/lGBivXfgh+xV4a8Ia&#10;3BqC6eu6NgR8gr6ybwNZrt22w/75FWtO8MW9tLuEI6+goBlDSvBdtHo62hhGPL29PauS1f4H6Hda&#10;hJc/2bH8xz9wV67a28DLtiZTt4bHY+lMm0yJ33FO1AHlenfB7SbfldPT/vgVsW/w4sI12fZVx/u1&#10;3kemRJjC1LHp8fXbQBwR+Hdk3K2yj/gNaGmeB7S2YMsABrsF0+IHJSpFskX5ttAFG002FIQoX2qn&#10;qfhu3nk3mMH61vxwgLgAUPCoHzLQBzQ8L2i4xEtSf8I5CDxBj2FdB9lQH7v/ANakMA6GgDAk8NwN&#10;x5P/ANemp4fgJ/1K8Hgiui8k9MU1LSNW3jPptoAo2dikMQXHaotQ0uO67DitXyMnaq/L701bYxjY&#10;dx5/iOatctgOah8MwwHATKs2eakPh4CRTDCCP4vauiFuufumkFoAzH5uf0qb6WA5ufw1A3WL8+9O&#10;07w8lvJuEWK6I2sYH3fzoS2w+7qvYY6UtbAU5rJGtyvqtZNx4fDsSE+tdM0YVfu1DsRj9z8KelhM&#10;wYtCVDhl7mrEGkJjla2DAoGSv5d6ERSqvs2hh0brWkbCTMVdKgcZQbucbqvWNmkakEVcS0hiG1Vw&#10;OuKkjiUdF/8Ar07XKK8tsjjJXrVGbTQWyEraEQI7U17dCeaoWphnTcHAWnjTdw3GP9K1zboTv280&#10;nkL91gaA1Mg6cCQP5VNbWgiXATj3rQ8lMYC1DO4jkVdmO3FAtTN1aNRA2B05rzHx2qnXdLSQfK2p&#10;Q/j+8FeqanGTDury/wAeKv8AwkGltJHuVdTh4P8A10FbUyftI9i1N2+1OkJ+6xC4XpzVe0uNk6uN&#10;zbf70e38qk1Leb2TPTrt7fWqqS9drAkYBPYVG8bGl7amB8V9KCtHrkKnDL8+3HWuXtZGmj3FWXcB&#10;97seP616Pr1jBrOgSWshBIXI+Y8+hrzUCS1ma2kH3W+XHSt5e/h4z6x0fp0ZjSTjUlS7ar0ZMqTO&#10;rsr57DinR3mnaVDfTXnDNCys+RnmPP5c00zTo/2eKLhcFqdZ21td3F814sbK0LEq4GMiLA6+4/Wl&#10;Hc0dzvNS1uDV/F1hplsrTK1mN0kYG35poR1/H9fevdLsq0aMrY2rx7cV4rFELnx5oot1ZlaGAYXp&#10;g3MB/wDZa9nvTmRgRtUt8pbNOotCY3tYqNI+GYtu28nPGKiaPziRnBIp7hmbZuG3+dNQ7JFP4n3r&#10;ErYaHZWwcbdvp70bnVeu4jp7D0pFUqTJ7fXNI0oBKdOePemhArTMApHWmZB3BJKcgV1DBvvUYRBk&#10;N78c0+YaYzzGbl85zyKXey8lc+uO1IpLAZpxk4z/ALXFSUDDavCfd7ZppHGR/DQGHZv4qbu3D7/5&#10;Gq8wAZJ3g/e607v1pqnjjd/wLinOGY/IuMelKzJbI2JOSVzjp14pryBOQe9OJJXBOOM1HnLAunT3&#10;o5WUOQlG27QffFG4hssv8XShPlG4H8adx3//AFUgBpf4VSm75PM2pD8ijh/U/T2pWbC4PXoDupA/&#10;z4/rQtwF+cEjH60Ukp55lYew7UVoK6KKkIwJWhsKcj8aarAcSLjmnN5QkAYda8mwwcYjyp56UEDG&#10;CKR0VWyueaTkfMB9OetTqA5Q+AyfSnEKrbpB7dOtJHknBGMryKGyG3KM9qAHopfkD5ajm3g4U7ee&#10;mKeGcleNvbiossRnHHr+NADyTJCyxttYjCt71LEMINx3YADH3qGLJHA68VKu3byT+fSriApXB3Fs&#10;7efrRsB+9/M0KC6ZY0b32na3TpRsAIuCPmI7N0p3Ctyu0fzpqNkhgzfex9acVO7lj6/rTAUAbCAv&#10;vinEunzKfvdqQnavJb0+tOR9yqsi/wDAvSgA3MhIZ+Ovy/ypWAC/K31poTzJODjbS/ebC5O7v6UA&#10;Kg2KwcFsNiud+L/y/D68AkxumgGPXMyCuj8zJypzkjAx1rmfjM+34f3JAzuurUfT/SI60pfxEKV+&#10;VnNQKoZWTgY/irI1h5v+FhQCJSf+KdlG4fwhpo+f0rYhG3jr6/lWfMWfx5dE4/d+G1H0zOKX2h9P&#10;uCfEgPy9aiUsBsLdBUhkV3YDPNMZwrnlT0ytQNizMHiYhh9w/wAq5D4Kn/inosj1/Ouqmw0LSADG&#10;1t3zEdv1rmPgqD/wjsJBraPwslnoUS7hwKS4jO1i31p0TERgCklJZDn0rLqNlBk7EZpjRE8Y/wDr&#10;VK47g0jEFQB+NXdmLQ2O0V1II3VgeI/Bllqu4S2y49GWumtTzg1JcQiTqvWoluaRVkePX3wg8Nw3&#10;3mnS4j5i5DbB+P8An3qzb/DbSI14so/wSvR7jSIbxPKlUdcq2OnvVJtCv4CqLB5g6KY1zmkaI4sf&#10;D7Sh0s4/++Knh8DafF/y7r+C11TWN4khhaxkVgcMrRkY+ualh0e/kb/UKnuzUCMnT9IhtYvJjgGT&#10;woUda0zoMYtvs7oG/wAa09O0f7M2533N2b0q6bbKgEfjQI5lPCttjiFf++asr4cgAH7pfyrcS1Xf&#10;jH6U8W6hsFPpQBjJ4fj++FXjnpVi30lFZSka/XbWkIFU5x96pUjUfdSgCK3tAF2kD64qG605Zjyo&#10;P4VoKnZRSMoY8iqiBnwaWifdjGNv92p0s1Xg4/75q0ARxmlwvHGf6VQFVrNCMnH/AHzSR2igguPw&#10;xVryuT8tGMcUARwW6rxHGqgtlto607yip+YhqeSQ3C/WlyQRgdqAI/LJBIWnJCQOGx+FOJGV9qT+&#10;LPvQAoQjqc0KgYc+vSgs2cAUqkkZoAUDHQUhye1L+FFAAc54pNoPOKWigAwM5oVPTuaO1AOBn+Kg&#10;A70H3odgo3OQAO9IHVlDA8HkU0AucnFGD6/Wo2Z1bIPyt3pyglNoNa8pOtxxGeopqlQdopspMa7z&#10;u2jnhc0m5SfLB+b+7RYofIu5CucURxKnb8aXHGKGLY+QUlEl3AuN20DJA/KjbkYYUucZxQWwQNpO&#10;TjimCAqD1FAoJbbgCmkD77dcYplEiAjmlYAjmki8zZ++C7v9mnZoAQIO4pD9/ladk4xSqO4QUAMd&#10;FKcCoJ4xwwX61ZJ44qGYN0I96aEZuqELEeK8r+IRQ65pgb7v9pQfh+8WvUtWGYMA15d45BXxDpIH&#10;P/Ezh/8ARgropkdT1XUZ3N0ct27d6roqjcQfvH5uam1Dc9ydp56VVfEcrLu/hz81ZmhdspUDMrLk&#10;YxuOMCuQ8YaJ5Vwbq2H+7gYrpo5CnyLJ1PAHSoddtvtdrvHBxnd71th58lSz2Zz4pSjFVo7x/Lqc&#10;Kro7B8feXbU9pB50Fxd4G3y2A4+98pq2dBLsZreZlU/eVe1GneHL6zsp3064ZnVGb99gAfN9PSnK&#10;moStzffcr21GXU7TwM13dfEXQ4TbNHH9ktywLcZyG6/8B/SvbtWG6fYoPHG71rwv4Va/ql78VNH0&#10;rUbeMCOzgdkj9o5j3xntXuV8/mncOshz7YpTkV/X4lGSNhI2wdQQxqMjHz7ecVJIy7cEbSFFU3ll&#10;Z8qqr/st+WaxK+IsJuABA7fdaoxyeuG+lCjs0gGOvvSybXfBx/sn0oJEzt2qT096ChUAhVAz2poZ&#10;g2d33cikZn2bAvB67WoAfJ5Y6jkCmNuXhVP3c0pPyjD9KC7k7S36Hmg0GxKGG1l/i/OgjCZ24NOw&#10;S20Phs/d9ajkdyAiA88elVElsUhWTcD/APXpcSD94f7tJkg4zz27UqkMuWzkdVPamSNYg/PjI5Ap&#10;uzK/MecZpxLMdzJimkb5OmAaZXQUjLMAeKYm7Bw2TTlWQcb+vJ5oDZODnLf3amQCNAp272XPXGKX&#10;5mYAt24oZOck/nQoZsBsZqQ6XF4PUUUxgEbr19qKrmJKKrxjGKJpG8yNQBt3fNn6dqbCwFOLIfvh&#10;ccZXHWvNNBz8AHf+FNAJOQM/h0prLtbG7I7VJkdj160mAu04yc+nFIAXHJGO2aNu5dgH600Y34UD&#10;qBUD6EhDY+/7jNMl5RSwGe/PSk+UKAG+8cdaY+CQGquURKjLjr39acGDbVKfXFRjcVw3pmpA2F5X&#10;vj6URAep2rj/AGqTcyhlA+70oVyvRqQhQ+6M59c1Q7AOR8rds1KXZl4wPrzUSK2c446fhUizMDtx&#10;8q9floEIcbdx3EU9TzuQcdelRq7SHgj/AGSKfHKQ7c/d9aAHgiXmNRjr0/SlZSCNvFR5AfbnhuQB&#10;3pQzMu1ieOtBdh4QNwSPT2rmfjI4TwJNGv8AFqFmoXsf9JjrpVL/AHtuOM1zHxodY/AJlxz/AGlY&#10;jJ/6+oq0pfxERLqc/buS4UD/AOvWbJk+PNRff93QoU2+mZSf6VfhKg7vXOOazSRJ4z1s/wDUOs04&#10;HPLSEUJgO4Rjxnnj/Ckbb5m5T2w3PXmmsW6r+NB2tgnG7tmojuAk/wAlnMBt/wBWx5+lcv8ABQBP&#10;DkCj0zXSXwJtpmXqsTfyrnPgqF/4RqBhWv2GD6HoCfdpX+5QoIGDSOcISaxAqvkyYxxTSnfNOcjk&#10;g9KArHODWhmSWY+b8KsHleVqO3G05NWAcHkVEty47EPkjrTliGMgc1IoA4Ip6YCAAUhkTW5PBwee&#10;9AgAYHFTd6Qj0FNAM8nJwR+VBRR0p43d6YyBjgUAOCcZLUBO5NOxjp65oHHGMUgGlATmndO1HNBO&#10;KoBVODwKONhpASDkUEEjiqAMkjj+VL1OMUgz3o3ZOc0AOA7bqXgtjFNBYnKilTJGT1ouApG6kwVG&#10;P/HqUZHU0MVVdz9O9ABhRycfWlIGKjyJI1ZSGXHUd6dzj71ABgD+KgHadoFNJxTmyGyKABWPcGnZ&#10;5xTQ4HAFBKtyDzQA6g9Mig/dpnmEdRQTEfQDg5x9aaXJ6U4e1BQSBZAVZRhhhge9NcbVAA9uKd6E&#10;HrR14NNOxL3Gr90U7aCc7aAABgUMAetU5dg1Gk5YLj+Kg4UbgozTuAc1HFPDcx7kZWXp9aSl3KJB&#10;nGcUAAdKMnGM0U1LuIPwoOO9IwVhtalxxmrGGR1qJWeMSSzMWXd8oVegqUDAyKa67hgHb7imBIrE&#10;cNTqjPpTlIK0AOGegpd+DkCkxnqKZK7L0NADixC5U1FIxJ3E5Oeaqza3bW8v2aYMp/vFeKkM6PH5&#10;kTht38QNAt9ilqnzQ5ry/wAc/P4m0nt/xNIR/wCRBXp2qEiLBNeYeNmJ8UaSIsf8hWDH/fwVvT3M&#10;pOz0PTNRU/aZlctxJ8qg8GoWYo+7eOmKs6uCt6+O7fdqku7eEjgMe3mQM3+FSbEiuF6tnvmpwDPA&#10;0H3uP4qgJXv+GDU0bEMQ5H1zR5j+LR7GPdaZYXMbtcwhj0wrnn8qtQWGnWujzJFbCP8Ac/8ALNeW&#10;z+vSnajElrLiNFVZGyuKtWcct1ujVA0f2Viyg8k13QnKUdz56rKpSkoN7Mp/s6adD4w8e2ev6zby&#10;OtvaRwwxyNtZGCTZyB/wDrXv1zCLddqrt3fdxXgv7NGq6dpnjPyJbxF/eSbY9vU454/HrXvF88kq&#10;5AP5YrllrFHv1IqNRpdytM/HT2+tVpF3SsAn3eAf61JKWRvlX/dzVIDVP7SuFedfL+Xy18v1z/hW&#10;YlsWRy2D2/zxTOWOff1/SlkDg7ied3akLOwXpQFmxM7FyF3e2aFbAZCf1pHaQDKhcZx1zTC7gdB9&#10;KAsSL93CjpRnbzubrxTSzbO2M9KHXbkKuP600Sx7Ow2kn/vqkYybeAPxpgbHYUoB3fL97+VF2VqK&#10;wYFnPtxigHB5AG4mms2OSvTp/wDXoO9jhhmkFhX46uO9Nwqpwc496cflYlsfKvSmH94OFH+NA7IA&#10;o/1m5acg3L/9ak2tt8sHrxnmm28Bt1EQZm55ZjnP496BMeQSSF28ce4pV4BLk/d+8aGXkr61CzXw&#10;1BUYL5LRgLj7wbP8sf1oBEiFJEDMvWilfCHAH6migfKjJjH8ZOG6087/ALwXj+Ghdn3fl9SKcu1e&#10;nQ155aQ0MCx59OlOQ87R+tNbaBhfahFJbOP+BUEkh6HNR/KzZBbAp3CLtLdqaoUckfxcVNmVbQUn&#10;5gR9KZIAH2n/AIFmpGRuG2r+dRvGWOWb5sc+9AbDow2zAXjpz6VMu4r901CoydrdulSBW3Zx+VUS&#10;OcfMrEGmquGxnaw/unrxTnCkgB+pxTWV1YMQO1BoOjb5+elKjMdwz3yPrSKwJOB/3zS45wo+tBmL&#10;vZmyfu07PVv61HjL+WPXJz3p6AEfMVb5sfSgpSH7gM7RilZgPmz/APXpmRj5l+gzTmCvjafZVZqB&#10;3HAhj05zztauW+NMo/4QYRZOG1OyA3f9fEfH6V06LtXn9K5X40sjeDYkQc/2vZj6/vlrSn/EREno&#10;c7EwLRp5efmw1Z0EhPi7xG4PCw2Cn2+WTitO3O3arHnOBWPZNK3inxQzBdvn2K7u/ET/AONEV0QE&#10;zMC6vzt/i/KhMgZ98/rSooHAXhelBDCTcT/CPzpWAZqPFjcBW/5ZNj8q5v4ME/8ACN2+f7tdBq0X&#10;n6fPnp5TY/I1gfBQbfDFucfwgVf2GD6HoYxs5qOX/VkmnRMGJ6U2cosZy4A9WrErsUmkAbANJ9oj&#10;B+9z6VHJES5waa0TjuK3jGLKUY9y5ZzhpskVeB3DIrNsYmDggitBBgZrOcbMmVlsOwQdymnKTjJp&#10;oOO1OG7b0qCR3NGTjn1oGe9HU4oAO+aaisDktnnincnoaAMcCqewBRScbsn8KCqFsjrjmpAXn0oH&#10;XJ/CkzggGlPX5TVRAdlycUAFcMaExTiOOBTuBVudThtpkgl3fvOhxU1KYImZXeMFl+7ntTsKD0pg&#10;IDtGCKEJ3YHSgjjn3oVQwyaAFbPUCgqHXaw69aQ8j56QMzKBigBQqxlVRdox0oLKD92k8skc0HnA&#10;xQABwTuFI5bue9OAVRg0wnB5/CgCxGkajp+NRT4V854NSI25c02ZR5bbvwoAQcrTGAGQaApVFzQ8&#10;fmIykcEYNACqMmnjI601F2oNvpTicdaBBj0FB9aAcjIooDqAGKDyKCMjBpqnkp6cUDHHkVDDbxWw&#10;2RfxNmpqQoGOa0guoCg9qR22KWx0GaQrj5hTgTjkU+WJO7GqW27j6U8s23ANIc44oJA61QbDJfNG&#10;3yyMbvmyKUGTDFsf7NIy4GaTAK80ygHmFuPu/wAXvUgwTlvwpFIK7hQSO5oAeXOeDTSSeDR+FHvQ&#10;BFc28F2nlTpwf0qnb6THYylo5n5GNpPFX255FQygAZB9qIq5DMnWpSkDN7V5X4tuzJ4v0eMnrqkH&#10;/oYr1bWLdWtmWvJfFtr5PjHR3x/zEoeD0++K7MPy2Zz1JS516nsGsKzX0jMdvzetU9uU2eYTz09K&#10;ua0qvqMi7Ko+Y3mKGb2xtrnOla6kofDI8Y+XOD9KfuQyESnsM7ajjIBX0U96bDIu4uVx83XHvQF9&#10;RNbjjdYZFX5hkfM3Sp9Kjuo5/MdVaP7G/wAuKZcrDOVW4ICjB3N2FXxaSSah5FpNu/4l7lUXAHHf&#10;/PpXRTly2R5+Mw/NzTRk/srWMz+M57x4oXaOa5jVhnJ+QfkAP5171dEJmJ2JCLtrwP8AZPsLiHxj&#10;c7NRRGa+uSUYFi3yJivfNRRYpNrNux1OOtZS0sj0KjvJsozsd21SNtR/MZCx/i49xTpWJY5UcdKj&#10;YqejfN1NQSDLgZAY/wAqars3y9lNSOW2Hrt6/Wo2ZMcq236UANK4HMfy9KIy2Aw+v0oG3GUI+hoZ&#10;snIXp2IoKshrkkhFB6UYzuAbqfmVu9KHB3BjnjPAowUG4nA9qCRu8KuH5NKrAMAh4xTVJkbke/3a&#10;MfdymDtoAd5ityQuc4pysD7cZHFRjZ99SadkKFZx97gbaCojmOTgFj6fyqMdMNTiWyWI+UCk5Kst&#10;UolCH5ioPv8AhTuAdo6dqaGU5XZ/wKgZU52/mKHYmw5sBskmlXcuCy5PWmAMT/D/AI06MAt8w+70&#10;xUlDuTyRRRuQffaigDKhjjLecYhv243FecelKGDN8o7dKdEiqMDPtQQ2ciPpXnmg084B6j0ojPO0&#10;n6E0oG7kDb680gOMqWzzigTJNoZQqjke1NLAnDnNK8ZKYD9+tNkHY5DfxUBcMsf4cfSkXIUlhu70&#10;KxC5YfN70bctkDr+tApDhhlyCQvaneYF5pquIxtB9jx0obKph1z3oJHfKVycfT0pWDF8Dj39ajCh&#10;13Fx60mST17+tA7k8alsBm/+tS4C8MdvcGo0DKcHJ+bBqRGZxsJ6CnoIHIJwPTuTSo27cG6/zpit&#10;u+ULyKcN2NxosA7yix3RNTgMjIFR5Mb4D9silWX5hgbfeixXMPMgD43cK3ynFcr8Z9//AAh1u+7/&#10;AJjNocev7wV0xZFPIyPauW+McmfDNjG3fWLftxwSa1pL3zOXwmJaMfMGVzzn7tYmnMG1nxJIPutq&#10;sS5+kIrZtWBmXcx9iBWLojhn8QTMn3vEUij6LFH/AI0R1uN9CcMAMBuPrQ8m8b1qPlcKc9/u9qUZ&#10;Py4LCpGR38wGm3DcD9y/8XXg1g/BbP8AwjNuTx8o4/CtvUnT+zLqVk+UW7kj/gJrE+CuB4Ytx0/d&#10;/wBKr7LBnoUPriq2racb5VCSbCverMBOKjvbhYIGlYH5VrJJvYGzPtbBNOLYmLbmz6VIJXaRjztH&#10;GGX9awNW8X21vJgS8EZX6VQPjy0HJmFdsMHWlG6RzPFU11OygnRZBz+GauJJ8o4rhbTx3ZzThElW&#10;ur07UopbVbhiT06VNXDVKfxIqniI1NEaYGacGOajU5GSacDXK0bjvNA6inlXADEU23UFt2Pu1Nwf&#10;lPSpAioJA6mms+GOw5o3BuMUAK2D3pCpP8VIxycinDOBzTQCdTz2/WnUjAnpRhsdasB6dadmmbiF&#10;wKViWXK0AOyPWm5+bkd+KRTg0rNnpQAFgfl9aFwDsFIBj5j+FC7t2RQArHK9O9GOBgdutBGB8xpP&#10;mK9aAFbgZ300E4z+NHHpQOaAEDMfmKn/ABpSAc5//VTQGJzupScdRQAqM8Y+U/hSF2f7w/ClpMgc&#10;E0AKfSnLgjGabTkODmgBeAev4Up5pp5O4jil3fLkUAIiKmdo6tmnU0tg07qKADIz1ppbB+7TYw4l&#10;ZSo2L93nnPelY/NiqjuA7dk4ApGYjgU4ADpTQCwy3H1rSKsA0kkbc09TkUw8MRSoQp6daZmOfOOK&#10;QFg+xkOMZ3GjcxLAjA/hPrQsWJPNJ524oK1Ff7tAAx0pCN53CghtvynmgLjvYU1UYfefd9RRv+fy&#10;ynUfep3QUB9oBn0oU4bdijjqDRz1xQUBY7tx9KjkJKYB/i/On/fHFMZSqAD+9QTIz9T2+SwFeW+N&#10;MReLNJcLuP8AaUA/8iCvUtS2iBuPevLfG0u3xZpWwEn+0oflz/00FdNJ6mMkuZX7nqGuGX7fIQny&#10;/wAqptjOc9Kua6+b9wn3ueD9ao7vmyq/e71mdAKcglflOadGclQAuA3r1FRjPl9QR0bdTlf5GyeP&#10;71ABc+V5yo3zf7OK0PO1BtbjTTtqsbJkVpOgPHJx9azZEb7UrlvlxVs61NZ3qG1s/MZ4WVhvwRlc&#10;Z+la005SSRjWlGnRcpOxl/sl/brXxdqLmX7R/wATC7k4cAAbY+Bx3yK96vn1eWQm6tolbqdrZA/S&#10;vDP2Zrm107x5NZJpCeZNdXTRgcdEj4+v/wBevebu5M7Fm+6Oqiip0KT5opmdI+9dy/Q0inaMP/On&#10;zxgcr3qu6sXyW56c9KyAd5mOT0xwPWmly44fI/ix1+lMGCdxbPy8+1KR5a/I3HWgokGxnzhmxzjF&#10;N5++h700guu0tg/zo3hMEIfm5PvQFxN5JynO49KU8fKR9ajBYYwaN2SSOOaCiQncOAOvp1pquxfA&#10;7cAU0EeWV/i9aXy33gt8oBzn1oJHK4b5TwB15pSwZdsfTpUYjbZnzfwqTy9u0deM1UQTAnjZnFLG&#10;UI2gZ9KY7ME+7+dAkw3Hy4P92iRQ4sfMAK56/wD66dkKAdtGQ58xSeTimuAH4J9gaknmEY5LZFIr&#10;gt8ufegAEnAP+NCo/mYHfpQVceXYnKn9KKTHq1FBPMUR93PpTZJDtx1pxcKOn4U18kcnqPyrzzTm&#10;BcZ3Z+WnQvuOWUGm9DvGBjtT0Cb8g0E3EmYZ4Wm7lUfKVqTay8n7vrUICltpH04oGh/LBSopAMNn&#10;/wAdo4UYJ6UA5cc0DkOQMVJb6Gl3Zzx15xSKwO7qaPvAnGR/u00SHyhQVXDZyfagEOuSdwo2h/5/&#10;SlOzPNNWAcHIYYP1pS2COuO/PWmoVzub+VHUYB9fxqQHAMT1/wDr0JyTgdTTvlGW3BvfpTV+RgzD&#10;8hVRAAcNkdj8ylehpS7OMFTj+EentSBi3BIaljwX4HOP4qYx4c4zu3c4GK5H4yuRoemxbfva1D97&#10;12ua6wRqpx0+bPT3rjvjWxOkaQB1/t6Mc/8AXOWro/H9/wCQpW5TO0/aZlJFc34aLPYaxIDkN4mu&#10;+f8AgMddFpxcyrhu9cx4SZD4fvXPIm8RXj8fVR/SiOzYS3RfDu33m6+/T3pryLjaemeOaAAB0oLD&#10;OW/u1IFbWhjQ7zHy/wCiycbuvymsj4Kg/wDCM22P+eYrX1xwdCvGIX/j1k/9BNZHwWA/4Rm2H/TN&#10;e1UvhYPoehI525FVtXkcWjlR2qypYRbljyfSo76ESQMhPapp6S1Jl8LPnP4weMbvRtUZTuHNcGfi&#10;XdyLnzf1r174x/DiPW5/NWLvzXnH/CmWLYCV+jZfWy/6rHm3PiMbDFxxDS2KGh/Em+fUo0Eny59a&#10;+kvhhqkmoaVFK/fmvCfD3whEGpKxgbKkEsw4Ne+fD3Sjp2mpBjtXmZ9Vwc6KVI7cojiPa++dZGR8&#10;uP7tSVGikDbmpBwOtfGH1gqyMgygo3sGLbutISB1oIB61MgJIOUZadKjH5ox+FQ5ZMnP5rQjy5yz&#10;fpUgKAhcAtxTgV6ZpgJDbhTlwTuzTAdz6Ue9DuT17fd4oPNNXAKKOT0FGMcYoT1AXdxjFJ70DgYo&#10;PpVAGecU3zP3vl7T93O7tTqMc5xQA52zwKQH+E0gOO1CnnJoAcwA4ptKxLHNJQABivINHSkPzHBF&#10;IPlODQA4jI5qORWDiRWwB97jrTw2Rk0m4HhqAHH2oUnPFIGB6Gl4HU0AOducUinB5pM9qOfSgApw&#10;OPu004zg0YUcgVXLpcBw657801QEcsvekLKOSaQSqWxnijZXFcduO7NAwTyaazpnlTSCRd2AMf8A&#10;AaqPN1GPYLndmiMr3PvTWZSM0IecGtBbkjAfeFALEZApp9KA3bFAxwY5O4YoDEgtTC6lenQ9cUm9&#10;QuVFBNiRHLZyuMUpdfWmDkZpp2jjFAaEgfruIoMh7VE7cEAfpSrhVwDSKHsc8g0jtxgmmkgr701y&#10;CnHpSuiZFHVQRG3vXlPjvePFmk4l2r/aUPP/AG0WvVtQ2+WxevKfHbIPFWlB9v8AyEofvD/poK2p&#10;zipJGbjzWPU9bmVr1ggH+9VLz0TgnbnoKtaw0a3TKij73PWqLOWYfu85PoOKDYeGy+zZx/DxnPvS&#10;rsWMFTnkng9DUeV3MMqvTgn9MdqkgZUj+QZy3agCVYlmuCgbbtHP51Q07ULW88TGFJctGpLDd0FX&#10;oJAnmyKvLDP9a5Dwe9wviy6dJW3n5V+XjGTz7dvyrow/x3OTGqNSny+Tf5HpP7PFppVx4xa5j+aY&#10;TXbMd/T5LfjH1NetapyWLcf1rxH9l7Rru28a3F+zfenvPX+7bf417dqZG4889qzmbr4V8jLnYMcn&#10;j0qKSRmkYOvuPSpWPzGTHTtx6VCwUgDH6Gsy0AGW2qPwppUR4ULye+7rTjkUxRtbLDK0DFG/qG7U&#10;A5XeWx/Whduzf9KRgfmBHGc/WgBNxI6fjnpShNxzuX0Vs0wYA59emKduVBuZelAAQWG7Ksf7op0b&#10;7n3GhQoG3rnqcd6bwG5PFADgAoYgCmqect26UZBO5Puk5+alkK7toP5CqiTsMYswyynjpUmSVyW7&#10;1GGUZ37if5U6Mtnb+NUVuSh0kQgYpinjI60JxHgD6mgMpO3Leg49Klk8opLAjPrz7U0sR0C5pfM9&#10;VPX8KYWwcgdvTrUjH4LDJWijefSiggohXJ6YGeTQfUHPGKarcBR/+unAttx2rhtoaAvI2tTlEa9C&#10;c5pvK/N+VKzAthTUgK685z19aacZ4pwIZvu8AZFNZSDjH40ANbOcHjnmhVY/LnnsR2pxRRnJyc0I&#10;e27HOKCpAhHl/Mef504kr6YNNYADNDNkbVzx19qpWJHK3XqOKMqWwH6fw01eTgjrz1pxwxxjtmqA&#10;UliOW9uKUBlHJPPpTSTjA6cHpTkkJ5H4UAHyk7FHtj0o+cnDt7UF27t83+0KFRtq5Xce/Sp5QHY4&#10;2hj65zR8oGFPNIrFsHd3/OnxjaAQmf61QDgVbvg4wK4v42yt/ZmiJGnJ1xc59BDLzXZMRIpUDp1r&#10;ifjfLClv4cVreWRj4gXd5f8ACvkTZJJ7Dr9Kqh/E+T/IUvhKNgwT53YKqjcW+lcx4KYnwZDKfm83&#10;Ubt8/wDbZh/SultTHJBJ85xtPRWUrxnrxg9eRXK/D2drv4dWTx4LLdXIkHfPnMf60JPkbKlJKSXV&#10;3/I0lkPUj+HpSFhnk/eXFI2QC7t92nEZG5D9DUjsU9f+Tw7fuzY22UvP/ATWT8F9w8L23P8AyzX+&#10;VafiJPL8M6gNn/LlKcevyGsz4Lnb4Ztwv/PMfyql8LIZ6LAcr0olG7g0kBOzFPbO2s7DOc8RaVHd&#10;jLLWGPDluD/qxXVatdwoMk1jTarapwSK9PD1Kip6XPNrUqfPdlSz8PQRsu2MccV02jWixxKu3HpW&#10;Ems2qtkMue9bukX0U8a7JKzxDqOOpVCNOMlY0k6U5jgdKapXoBSt92vPuz0BpfdQrEHk0nQUcHnF&#10;FwJDz1oJx1pF5XmloQCYbIOe1KhAbaP50Z4zSBsfP2p8oCvIM59KeG3HGKb5kbjpimrIOqmqAmU4&#10;OcUm7vmmrICc0M4I96VgHE8Zo74qFpGPQcUMSOM0wJj0pu/Hy1GAxGQaNrZzmgCbOelGaiAPVmp4&#10;YYxigBxYgdaTevY0wnd/OjjtQLmFaYAYA5pjNk7SKGYYxQHU8470C5hVkJG3FKckYpokUnaDQXA6&#10;1oo9w5hSXAyKT5mGS1G/0Of6UB/VqrliK4A7ycDFOXcPvH9aaJR0JH1zQZVAzkVPLqT7RLS45Q3X&#10;pTtjngHP41Cbgdf5UPL8vyN1ql2Gql+o90bOA+fpSBCOAf1qP7QA+1j0OKd56k5X/wCvTcLIObQM&#10;t60oHO4t+tMMyDvUUtztHXNVysTqW1ZZaTngd6bvIbr0qvHd7jtI/KnPcbPmDUcrFGpHoWhLuXin&#10;Fz2FZr65bwXX2ScFSw+Vj0NSR6lBJI1uki+Yv3lzRyle0LmWApryqgyxH51G9wc7arz3I+6RT5SX&#10;Vii6sme9IW9Kpx3qx/NMcL13HtU0k8Zi3xybu4x3ocdQ9pGSuTNJmmvNGE3tIqj1LVRu9VFrbtNI&#10;mcdAO5rBnv5LqYyTckt8qluFHoKXJdB7WPc65ZUcDa+Qf4getDOB8orkodQmt5FeORl2nOFbiuhj&#10;vVniWUEYK5FJURe1i9LkOoy7lILY/GvMPHsYfxJpUif9BOEZz/tivRdRlxGzfrXmvjGQy+IdLj8z&#10;n+04cH/toK3jRW5HtveSPVtZQfaGVT/FVErgeXIR7tnFXNWMi3b4bPzd+1UWLN8u5fU7V5qDqCL+&#10;yk/d2+pwuW+9H5gJ/wAadHEtunmK3yr90ZqNbXTypVLb/e9D2yf85ogBtYmCfd688gHr/Q1S3Ata&#10;bmWXfJt5569q4db59N8VzsvG/Ixz1w3p1ruNO2zS5ZOORgqOK4O6SSTxZcK5Taz4UZz1zzXXl6i6&#10;zb6WMaqXMr9mejfstXxufEskiXuV+0XgKsmcfJajr7n+XvXs1+W89tw/h9a8M/ZLikXxTcIJMr9o&#10;vg2B14tT1r3DUR+8YAVzSt+f5lfZXoig5OeG6Lj6mo5CNwJJqSQEfKpz/Soy7D5Ce2RntWZWthrY&#10;AUsTu7jdTWzsDu+P5Gh2DJtfng596jil3FUDZzz+lBRNHtAx83Xp2ppYruAPvQJQqgs38X50MSFO&#10;38qAG737sPxpB845UZ/3qAS/G3H92kVgWyTz0oAdude2NzUhUj5s9Wpc7uFbmh92Mrz/AI0AICy8&#10;sc5bP1pNwzgUoLAgH1z9KRiA2Avfr6VoT6jm2gfNgURknndimuwbpkc4+tPy2CT/AMBqWUOUCNdo&#10;P60iYPPc9vShgwbhc00OeXUVICncB8w/WkBGeT7daQ9MjtQCOhb5mp6AJI5XnnminASgcL+OetFI&#10;CrjncFHy+1BO75gO3agAjv7Yo5B5H4V54C8bOD9aRQQdp+lAAJz1pBuI2sQefSgLCq24Yf8A+vRj&#10;jH4UbQASG9qBjoM4qrdQEK8be/rSkAcn86CC2BijaCPmOPapACp/u8N3oO4LvYflRjuaB84xmtEA&#10;HkZz970pU3b9xOeMcUpDbcDBI96ajBVwRz3oAcWwzSAE7R2o+ZlyE647UbN3U/w56UkYGCwoAVi/&#10;3ifm+vSnKQyl9p+opuR/Dz6U4ZVPkH4jvQAqFmUshOFNPAP3iB65zTUIVBkdT0Jpyt6/xcZqWgEE&#10;ZUbhkf1NcV8aSEj8Ox/xf24f4uuLWeu2BO3dnpXE/GoBz4ZjXndrTdTj/l1nrWj8Xyf5Ey+EyLid&#10;7bSLic7iVhc8fQ15/wDs96jO8GreFL7lQ0l1Z7mzld7Aj8+fxrt/Edy1n4Yv5UjLCO1k9sDaa82+&#10;H2pJofxA0O5f5Yb5rizkbpjcxK5/GtaMvddNrSSa+drxt80l8wqqPLzfy2l9z1++N0eiOwYfKNw+&#10;tNcEcAt9SanvIWinkjOc5qAhscj/AOvXOavsUPEpI8Makpz8thN/6Aayfgu//FN2+7/nmO1aPi5i&#10;PCupn5v+QfN8vr8hrM+DKgeHrcAYzGO3tVL4WRJHpFv0omG1Tj+7SWpytLcttQsfSs3Ll3A4/wAZ&#10;3F0gbyjXGXuoahIfldsr6V2firUbEOyXEwXH61x9/rWmQ7trg/SiPEmU4OPLUqRVvM4amXYytK8E&#10;7FWK41Izh2kP413XgdpzGrTM1efxeK7BnGy3Zuem2u38D619tRQlsyj8q5anGWT46oqFGabfY2o5&#10;PjcP+8qJ2O4iBPBP4089Pl6VDA/yKM05nB+UP+Oa6Y90dA78KaVffuz/APWoVh0Jp2eaq2groBvA&#10;5f8AKlG3HPrSblHVqRmxTFzIXr2o69qhe5298U1boscf0quWTJ9oi0hUdsUFwGwTVdpzjtSG4cdq&#10;fs5bh7WJa3LSMxxjNU2uGPU0GRnQjdVezJ9t5EzSKTgGniUH5g2PWsqWcrJtRuKlhnBX7xq/YmH1&#10;m0rGh5y5zu69aY86rVVZATzSvINpxQqUble26kv20dAamadCu7NZef3v/AquI48kKFqpU1oZwrSd&#10;7skN1g4pv2x92ATVWSRt/BpAZfvH8KORMn20+5be6cjOTxUT3THq1RSNIY85xUJJbqauNMUqkizF&#10;cySfeanzyOgGXxxVWGKQMCfWrMiEpkrV8qCNSTjqMjuefv083Axnc1QC1Oc1J9n9XoFzVO5Is4PH&#10;egThFI/GoxbsOjUCF37/AIUuUV5AtyrPtyammlO3cvrVdYcPkirHkBrdnbPDAU3YqMpWI0nLuST9&#10;45xTmdsdcURwgHPT609rZu+D7VLsPmlyla8SSe1aKKVgzdGqG3SeK3EV1KGbu1XltnzyaabNmO44&#10;x3px5SJOpIqRkiX5TxVmVWK5VvekW0G7dkbf51OtqoO0y1TJi5lWe0guHjuZI8snI9qdHD5czSsw&#10;+bp8tWHhEeTjjtUYaJl2+h+9upGmo0qG+YdcYqGTPQjpVxlhU4U5Hr61GyQqOTQTJcxVjGWxIPvc&#10;YqdgAFWNei8ClXy92cdKkZxt3AU2VH3YmbrFlc3duqRfeDZ21lDTdQztFlLxx/qzXSpLzg1NGMjO&#10;KWwR8jBsPD9zw96Nq9fLU/zrVWAqmFXbgfKKtgN6fpSMjMOB0pKRSo9zKv7J2t+TXm/jKyCeI9LD&#10;H/mJwn/x8V6peIAhXrivM/HsZfxJpKqP+YnCf/HxWkZmlOjGMkz0zWlT7W1Zty80UTS27fMOW3c8&#10;Vo61GftjKT371QlilliaKJtsn8L8HafpWB2BHGJEV33A7fu8UlzGiqtuSRnlgKS0jeKMGafcw56Y&#10;yaahMgzIw3k85HJFVETL2nKFGxRxjO71rgtcjuNL8ZMVVRH1+fkk88/rXd2NwoYQqhZu59K4vx5Z&#10;Qv4tC3MrvwCq5xj8uvWurL7/AFiXp+plU+KN/M7D9kHUIp/FV1CYNrrd34LbgQVKW3Ix717lquGk&#10;ZkXt6dK8H/ZI0+C38WXFyJTtaO4ZfbmEZ/T9K941NvMYlOgGV4rCpo7FdEZ0qdip+9moWdDz/DyP&#10;u8VNM3O4j8PSq5ZQPxrIdhO7BR8oX86b5ZjfzFn2r3Xt9acGHHI9x+FNLBX9Oe9A2KzAjaBxSnav&#10;3STwM5pIjGY8k0ocN049KAv3E/dhhuHfmnBTu28cd6btDcZ604kYyRyOzUFCbccqaGAL4z70MrHA&#10;BoUspIf/APVVIV0Jt8s4UnJNG05wV96UxEneGPvTgvGRuOAB96qEmNIUNnP/ANegtg/dxSj7/wA3&#10;K0hJXBIz7VNihdo24I+tIvytkknPtQHBHPFIOuQB+VKW4DnUseuKiJJyGNSb2JwVpuATz8wFIBFA&#10;boMge3SilVCR/rMeytiigCuMkADigPhuoOKapYnNBbP3a88B7Mc4OPWmnjgCkV9ylgfSml5OuaAu&#10;SAgHp1oYgLuQ8dKaj7uKXdggEcn3qkUxWIK7se2KTDD5SP8A69JnIwBTiGBGSPwpEjQ7ZwynHT6U&#10;7K4LowA6UHJz3oX5ScLVoBQFfjbSFMD5lpysM7QKaGYLyx3Y5pABQBQRTxwyjZ8o6VGpK8E0scrJ&#10;n5ulMCTeVbKHrzQocncRg+xpGckfd/GlD/Pu/wAmgBTmM8Djd0/CkXkYx97ORmjB4YbuPX/9VA3Z&#10;wPSgBzqw246D9P8AJrh/jYy+b4dlP3Y9YkY5bgD7PIM/rXcAs2Gxg4Py+lcP8a43kuPDsUKZZr+d&#10;lHJ/5YsO1aUfiJl8JgeOJBD4O1NkPWycD8q8e1pbmHw1HqlkD51lIt1Cc87lfdXrHj1mj8HXv7iR&#10;QyBPmhbuyjH69K810pYL3RoUE/mrJbqrArjGR3qvejG8d0016rVGkeXmSlt19Huesz6hBrVhY+Ib&#10;U7o7+zjmVh3JUH+dVFkRwwEofD4OO1Y3wXvZNQ+GA0uV2M2h30lo/smSy5/AitePzcMJYgvzt8y8&#10;5GeKmpGMaj5dt16PVfgzOnzKmk91o/loUfFvHhTVCXwv9nzZx/uGsn4PPs0O39AgP6VreK+PCupL&#10;jP8AoE34/IayPhEfK0a3A/uj+QqV8LKPR7XhcUXA8xNu2ktHGypSdy8Vz1I8yaKi7HJ654St9Rn3&#10;TLz1rMb4d6cM/ua7eWB5H3bR+FRm0BPIr5etkGDq1HJwVz0KeOqRVkzkLXwJpcAz9l+h21uabpUF&#10;gq+UgH4VpmzXH3KWSHZ91a7MHk9HDyThFIxr4upUjqyIE92FSxFSMVCEkJ4VqljXAweor6bk91I8&#10;jmk5MkLhRxSNOMgg/WjYzD7tMaBzwDTjGJfvdBrXJIwO1OSfK/KahmgkXk+tOt4ztwTWjjEjml1G&#10;3Enz9aWLIOc0r246k05NqnB7YpxI5XzXYOxAxUYc7+tTM67SPWoxsHQVQn6kbGRj8tOXzApzTnYD&#10;IQUqsxXFAvmZlzND9o8h5VDNyF3VYtUZRwvfmornSrae6+1SQ7m9dxqzEAgxWn2Tl157kiRnfuz1&#10;zTmjG3cD+FNDMGHpTi/HAqOpsk3EhYxo+dv8R71YQjygaoyud+QanjnJjxmraJi7XuPkkVeMLTRL&#10;ngCoXIzxTkJzQLmfMWBsx8xpny5OQOtCkMCp9KQqduB60XNJLQBMA3TPNTPNVUJg53VIGzwxpkc0&#10;krMcZyvULTTcn+6KGXP3aawIGDSC8ug5ZpZTsjXJ7gU4yuOCBUdrvEhkDbQq5+tCHI3A9eaCeaT3&#10;E82ZXyT+dW7VxJbOXH159qqsCwyamt5jEgRe5+biq0YLmI47hkm5G71B71YFwzfMe/NV2AcmSnxM&#10;SOakunfYmR2Kec0ifK33c0rOXO5SPrULuqjaB25x3qZ5hIoKx7RtoNSs6tvOG71Ou4rtzn0pqrvK&#10;7W+lTxRMBgYzn86DOGwkXmKojK8dqY1lHOv7s7G6/Wpysyn/AFY+q1IFcdFqtCfeuUpo5IlzIuM9&#10;Pm6cVA7MD14xWo0MjR7Nv3vvcVRvdNeDDRqdjD8qNAUZvYhQsT/nipWBYcU+K2dhnFTLbL2PSolI&#10;3jTqWIII2HzYxj1q1HFxuFPWIAU4qwHTpWcpam0KXKgKJjj0ppQOP3fzVHPP5cW7Fctr3xZ8NeEr&#10;1bfxDerarIwCySKQre2emcUo6myR0N4MA/JXmfjtVPiXSkJxnUof/QxXVD4yfDW+QCHxbYsx6f6U&#10;v+Ncn4n1rw14h8RaWlhrlu3+nxtmOQMTgg9jW0E7j5XzI9K11W+1upPG7OM1mvdSQI3lp0HU9Kua&#10;mUjuGCSsylvvMxOfzqrJdWgzFOwDdcHH8qzKKulW6iIytPuaRs/NnCt7A9KktgkwMhk+ZTz6j2oR&#10;dtw6RDCv82cinRQoGJSFVZjlmUdaALdlJtlVSe2DxXEePLeS58Zm4t5x+7jwWb65xj8BXcWlo5bz&#10;zHt/u7uK898RzS3vieYwkeXgjeq/h/X9a2w9T2PPK2rVl8zOXvVIrtc7f9kmM23jOQvcKwksZjMu&#10;7/bjAx+Ar3e/miFz9kiOdo/DFeE/sqWfm+Lz5xlhQ6bNiRvuSATL3x1/h6/0r3jU1jiuY7ZSq7Vy&#10;dvQ9RUT6XAzZ+uQOKrezr9MVanb+DbVcYHKLUFkbFnfd+aikZgwyw+bPY075mQP8yn+dIHXO9T7D&#10;NAxVz1K/pTTuAyTSliDt3HnkfWkcv1xzVdSdxyu6n5uPypxlDYBGf51HvBHzDO3r7U5W2tk9aoaV&#10;h2/Izilyx5UbuefakJzznilC7mORzQLl1FbJ7jmmsrDkNn0o3EHcOKUrkc0Cegilj1HNBODw3IoO&#10;ScuPanYU9xSYDWDPyf501VIbtn19Kc2PvZx2oyMYx1FQx8whYjBpPugAHrmhgBwKdlnXJb/9VAc2&#10;hGXAbG2inglRtBoqrhzFQOP425poJPQUqFehApQMvkCuBI0aERe2B833aQDIwV7/AJU5wN238Kaw&#10;KrlTStoSOVfkxt79R3poRg3GP9nNO2HavJzRwOSfwoTABjIJP6U7a33gaAr7uB+FGNg449arcBCp&#10;xnHPalPXg03cen1ozlMnigBxKlt2/ig4LZz2poQBsg/X3pxAK7hxigBvDcKKEGDng+1CZUZUUqsW&#10;PPXPWgB4UBeF/KlAGOR+FIcBfn/SnZUfM3pigBACx3biSKF2sfunikIcfMr/AJClidj+8P60AOjJ&#10;zhV+u6uK+Miq2qeH4yy5864Owgc/uxz+tdqVZhwfpiuG+L7Fde8PRkdTdN83+7H/AI1rR+J+hMna&#10;P3fmjj/FsVrbeCbqOFWX/iYRK0efu/vU4HoPbpXnvh/aNNtZNv3oVz+Veh/E7dF4SCpJ9+8jYtn0&#10;YH+lcBpgMdpbxBRxCo/Sr+yUb3wZnj0/4g674eLbY9T01LqNc9WQ7Tx9GrrnRhJsZflXPTrntXBe&#10;F53074ueG74L/wAfRntZPfchIH5rXoWoqUupFz91sfSs5fDF/L7n/lYNpSXez/C35pmV4rOfCmqP&#10;Ivyiwm3cccoevpWP8JkA0e3Cj+H+lbHidN3hTVHRvmXT5scA4+Qmsv4XIV0mFl67f4fpUr4WB6BZ&#10;gleBVnYAeBUFj3FWMH0rFgIVVuCKTyhinYx1FOwNv4UAQsoHFNkAxVgpj7p5pGh3feNVEJe8UC/P&#10;FPXcVyAPxqwYV6k0CEY4P51tzmEaciIZxzRjndUnl5+UDv1pTDnnNTzGvLoV3GecVGnB4FWngxzu&#10;pnkBPur+dXGpZGbjchnUgZIqHnuauNEGTOfypptzjGeKuMjOdO5XMbn7o+tM2sDu9quLET1J64pR&#10;bAcrVc6J9n2KojOzFL5ZVs5q35B77qPLA6cUcxXsSk8ZxTPKY/dYVeaJQM/0pI054OafNoZype8V&#10;Eh5yaV7RnOS1XUjwaeE3cEUuc09iZTae3RcfSnRac4X71aWOc4o25/ho9pIXsImf9gJOC1AsiCBk&#10;elaG0kYxShSMECj2jD6vEpCyONq077Gc4bmrZBJztpfLGc5qeaRfsYlP7FxkAfnTfsTHnIq8ASOa&#10;AmOlUpsl0Ysomzcc4Wg2jnjjJrQCn+7TSoLbg1HtJC9hEzzZt90qvFAspCMgirxTn1oEe44O6j2k&#10;hfV4me1u4OMimmFum4da0RGA3ApphXOSzfnVKpoS6BnqXC8jjmlTK8npViW1w3f1qB0MZ+atLmDj&#10;KGoLu56cjGKUMuxVVP8AeHrTR6deant05JI7f3aC1eWxGgbqtW4RPtA3DFPigLLt2k8ZHtU9tEAM&#10;MSOfrU8xtGiEahXETuNx5qwsHGVXFCiMNtMeWHt0qYKwOAv5mp5jRU0iMxoP3eRnt1qOVExt2hqs&#10;TRMIy2C3ttqIw92+Xv0o5rl2RTltDC25T8jH5fb2pcA84qxM0Ctscnntj9ar4wxUGpkNICdvWlJw&#10;NoNKoI+Y01hioKSsU77/AFZU+lef6ho+ja/8QdM07xBplveWrNIGhuIwyklG7GvQL9sQkAVwOozN&#10;b/ELRpVH/L+ikeueK0p7i+0ij4k/Zi+AepOwl+H1vGzPhmt5pY//AEFxWPo37InwU8PeI7Txf4fs&#10;NQt7i0k3wgalIy59w2a9U1Uusxx83z5+bnvVfLbR5mCc8soxTuy+ugs8xYl3+7/WmBYpeq5GaAWG&#10;5T/492pYmDJv3KPQHiqYEW2WPUHeeTbFtAjUD+fP1q/Y28dyS6twPwqtbyXllfia4h8y32jdJtLe&#10;vYA1f1u5s/C2k3GtTHbHtyuV4/SptKUkl1JlJRjdmN478Vw6BYGMSBpiMKq5/LiuA03U3mhywjWS&#10;Zs/vlONufYjHf9KrHUrrxrqcmpXj7bNZsRIWxuOeetX7x2hHlW2nefHnDLGwHp2z9a2lyr3Ya23f&#10;mTGMl70t307Ho37KfifSrnxn9gtY/MZNNuFSGFiFXEsePpnJPcn8K9qu4LmW5a7vmG7si9FHp+v+&#10;eMeCfsXXdp/wnV9CIRFi3uAq8Ej54j/n6V9Aas+44PPr70p9ykU5853DH+TUL8nIb86dM53dOnFR&#10;g7hzyP51kUNYbj1780MjgbivbNKzkrtbpmkUqcJ39hVEyE+XO4j/AMdpSAFGfxoCk8J6elNRN3yy&#10;E/lRckU7RwBtz6d6X5VUsVyT1FG09QDwcfd607B2YC8+9NFoapAH7w/N6LQM5wNv5UZZAd+3njFB&#10;YheR1pjHLzww+lBQAknpTvnIOD70mVAwx/OpvoZiNkHAFDRZOc9elKd3Y9vSmK2Pmx2o1APlLgen&#10;PNKqbm5xSHru/pQn3sY61I7ComRg8YpMYbbinAYPP50NnuKq2oWGn5eNn5UUBgD81FOyEVcqCoCD&#10;mlzuyF5NMCnZljg05X4weK4DQdgngp0pjHJ5pSxzg9DTQVZ8lDSlsA8AZ4X86d8oO/HFNxtTBbik&#10;ADNlVqbASeYjDOPxprHP3T3zzS9FwKQsScf985pxAM+36UE7fxoYMT96hvpxVABBxmmnlcnjn1pR&#10;146Yo6HBOR70AIrMq5YUFjnFJnPEZ+X+7SqhZckDiheYCn5vlP8AOlVyRxuX+tIVIXOetGTuXC8V&#10;XLzbASeblM47nFLEecH/APXTSrNyDg4oViRzipAlAVRjfXBfGVzD4l8NgkZ8u89/4oB6j1rvFUud&#10;pcVwHxkjSbxl4di6Z0++PHUYe35FbUVu/ImeqOO+LMxTwrGynrMxPHpGx/pXE2ZXyo0bgqij9K6/&#10;4uv5fh2GOeYni4O5gO1vJzxXJW/Tn2A/Kq+yWSofK8X+Fp1bBXxBEB+KsK9O1oo2oSGJerfdYV5h&#10;Fvn8ceFbJcfNrSu3HZUYmvU78JLrEhPIDD+dRy+7r3f5RFL+J8l+bOI8ReNbD+xtVsxpeoS7bWWN&#10;mt7ZjyVI4x1rn/hx8dfhJaabDHd+K0hbb80c0Misv1BUVueBvEt3e3V0sjKwa8lHH++RXeadFYYD&#10;Nbx5PU7B/hT5eVE82uxg2Xx9+Dknyp47sc9suR/Sr6/G74Svx/wm1mPq5roYV07PNpH/AN8D/Cri&#10;TWyqCIY+P9kViyr+RyqfGb4XOcR+MrNun8f+fWpk+LHw2bn/AITGx5/6bCukFzDjCQx/kKBPH0Fv&#10;H/3yP8KXKBz/APwtD4ckA/8ACY2OD3+0ClHxN+HDNtHjTTxnoDdL/jW+JYicGFP++QacPJIx9mj/&#10;AO+BT0sK5zp+Jnw6I3t4wsBjj/j4X/GhfiT8OpuY/Gmn9M8XS810gZVbd5CH/gIpreUTj7NGPfaK&#10;r3RnPr8QfATrlfGGn/L/ANPS/wCND/EDwHGF3+L9P5OP+Ppf8a3isHBMEf4xijzIVbi2j+uwf4Un&#10;boBhp468EMfk8VWLfS4X/GgeN/BBXzD4qsNp7m6X/Gt0NAx+a2jb/gA/wphjtidv2OHrn/VL/hSA&#10;w/8AhO/ArdPF2mjP8P2xOf1po8deBS23/hMNNyP+nxP8a3GgsnOHs4Dj1gX/AAoEVkG/48oR9IV/&#10;wq7xWwrGMPGfgs8jxXp//gYn+NOTxj4Rdtkfiixz14uk/wAa2GjsjwbC3P8A2xX/AApFisOc6fbj&#10;P/TFef0peocqMtvF/hCPibxRYL/vXif40f8ACY+Ds4/4SjT/APwMT/GtdbXT1PFhb/8Afhf8KY2n&#10;6Ux+fSbVs9d1sv8AhRF2Ycpkt4p8IMuf+Ep0/wD8DE/xpV8T+FF/5mSx6/8AP0n+NaX9m6MAf+JN&#10;Z/8AgMv+FNGlaGeToFl7n7Kn+FVzRJ5dSkPFnhPdg+JtP/8AAxP8aD4v8Gof3nijTx/2+J/jV7+x&#10;vDzDnw7Yn62ac/8AjtH9i+HSNh8Maft/684/8KXMuZFcpTTxX4Sk5TxPp7fS8T/Gj/hJ/C3VvEdi&#10;M+t0n+NWzonhvdj/AIRrTvp9hj/wpB4d8KAYPhHS/wDwXx8/+O1dw5So3irwoq7m8SWIA4z9rT/G&#10;hfFHhV13J4ksj2/4+k6+nWrY8OeE1JK+ENL5/wCofF/8TTf+Eb8INyfBuk56Z/s6L/4mmKyK48Se&#10;HNxB1+z6f8/Kf40DxN4Yz/yMFn/4FL/jVj/hGfBqjKeCdJXs2NPj59/u0p8N+D8f8ibpP/gvj/8A&#10;iaXLrcoiXXvDzjcuuWn4XC/40DW9C6jV7X/wIX/Gnf8ACJeCsYPgnSP/AAXxf/E0xPB3gYE48DaP&#10;9f7Ni/8AiaOZIXKP/tvReCNYtef+m6/40h1jQgONatfotwvH60o8JeCV5TwTpOf+wdF/8TTv+EW8&#10;Gk8+DdK/8F8X/wATQHKR/wBtaGemq2//AAGZf8ad/bGjJy2p26/70w4/Wlbwn4KJx/whWk/+C+Pn&#10;/wAdpf8AhFPBS8J4K0n/AMF8f/xNMlkZ1rRuo1O36f8APZf8aP7W0XAJ1K359Zl/xobwj4KOf+KL&#10;0n1/5B8f/wATTW8I+DM8+DdL/wDBfH/8TQIcdS0kDJ1G3G71mX/GoZ59NY+Z9vhxjvItOHhHwaT8&#10;3hDS/Yf2fHx+lOHg/wAHHgeFNM/8AY/8KuMrEyp82hWN3pqjP9oQ9f8AnoKngvdMC7mvovr5i/41&#10;IvhPwmm4L4T03k/NizT/AApx8M+GD8x8NWA/7dE/wqucmNOMSRL3TFX/AI/493RW8wYH1qeO604N&#10;mW8g/wB4SiqieHfDK5ceHNP/APANOf05p3/CL+Ep5PPfwnp27PGLNOP0qdDSxfTUNMY5W/ibn5v3&#10;gp8eo6Y7bTfw/L/00FVYPC3hZj83hux4/h+ypgfpU6+F/CitlfDVip/vC1Tn9KPdYEr6jY7W/wBM&#10;i6cfOKha7tHbJulG7/aFSDQ/DkS8eH7MD/r3X/Cmto+huu3+x7bH/XFf8KaVgIG1fTo3MYvYfoXF&#10;R3WoaXHIoS9jywyfnFRXHhDwj9rJfwtYFl/i+yr+fShvCfg8nL+GbFvc26nH6UpFK47+0LDveR/9&#10;9U19QsdvN3H/AN9CmHwf4LbhvC9i3/bsv+FRTeDPBrI2/wAL2P8A4DL/AIVK8w1uVdR13Rohsl1G&#10;H0P7wVxfiBrC78U6TPZX8LFdShP+sHQOKvfEP4L/AA88WaLPpN34Yt445lwzWyCNxx1DLgg15/4M&#10;/Z1+HHh/xDBI82r/AGqxl82ylm1aRg+D0IPBI/WtYJR1QKx6/qrKbx1THDELVV5EU5Vmz3pZZHZ8&#10;t07mhSoP3l6dCetIoR3G1iIC7FhikmRFMbKckcUkrM1udp+ZmAHp1pXURRKxz6UwCH7VHf8AnRaj&#10;KqNgeQoXaD68iq37SV9NZaHo+n2y7UvlDSNxxVyzjL3ATB+Yiue/aR1ORvEmh6TAWb7LZ4kj7Hrj&#10;6VpS0vLsn/kZz1lFef8AwTkLDTp1jMdmVSNWDfMM49a1dCs7oTLIqKY1PzMeM9+BVWCz1NoP3LJG&#10;eO3A+talvc2i6ZMpujGwXCvG3fkGilH3kvQc5Gt+yLeZ+LV1BborL5Mofap4BOf5LX0dfOpcgfXN&#10;fMv7LmkX+l/GWGJNVkfzt+4fLhvlk44HqK+mtSFwH/exeX2xuzTxD/eWsJSUopozZFy3POef6Uzc&#10;Au3Of9rrUkgYjlcf/rqMcEkHtWJS2FILL8p4zjmmkFCME+9Jj5cdumaVly2VNVYNRcsw25zTHJ64&#10;x0FKMA8H2pSxPyheaOupImOcZNIwwMgtSjOMil3hT1+lMq4HBOcY+lOJVT92m7DknHvRsI6LSj2J&#10;HAgihpMKRs/zmmvhgMGmsM/wjp0zTQDmLkEGkBbcoA68fephzt247YpQ4U4WmA4kjotPjIGeaiJG&#10;d46euKlRto5/hoKvoLjjJFKRgbiOtCESBmx36UZ3LwO/5VP2gViMnngn86KmRXOSo/QUVQczM4l8&#10;g4/DFICCMClYlTgtTVOe1eeUKzb12YojI3YBo6nFNUDO8d6AJWGR9KTIVsDNC5b5sUKd/IFAAW+U&#10;KWP5nmjttB70OMjI7UA44XGaAD5wODQ7Dbhm7UA7jtyKbjcCSflFADt3YfTpQWAbFHRWLNTXYMcZ&#10;oAPM42lfrxShh/Dx6CkK4OCc0Ec/L3/Sq5tbgO3E8bvr7UM3OCSKX5S/Xn0oK5PPP0rS6E9hUYMd&#10;2aehO7HH0xTFUJ8oNO3YPLc/zoGSJ8j8Y9/avO/jRMIfHPh9ndx/xLLs/KuRzLbjn0HvXoqc/Mq5&#10;9eK86+MjSyfETRre3m8tl0O4O7bnGZoux+laU1a/oTI4n41r/wASq3hYY/d3H45hYf1rl41EbKoP&#10;Suk+NU5ks7XzZGx5EwLA467F/rXNw4i5DbVHLM1T9lfP9DSO5b8EW39pfGTS4RzHptrLcN9SAB/M&#10;16HNI7agzbsgt6da4r4EW7XOra94uk/iVbe3b2GSf512KktcL8247u5qdrL5/f8A8CxPWX3fd/wb&#10;nnvw4R2u7psf8vs3Qf7bV6bpsT7Qc/hXnXw0H72dnzn7ZKcE9PnavS9PGEDU6nwmfUspDIozup0j&#10;FY2INSLgryarX8vkwswPtWUVzSSLk7IRLl16t+lS/amXkvWWLmQ8M1PN2wHzGupUjHnNJbzIyOtW&#10;4JGdcmsS2uPMkAUVtW33B/u1nVjYcZXJQ7DikDA96B125prYXoK5zVCO+Dg0h5psilzn6U44C8UD&#10;ETKnG/NLk9aKC2BwKACim7iODzRuYHk5/pQA4kdDRwetIcFutLQA5XyctTWds5zxRQcHg0AGeKMm&#10;kyKWjYAyR3oVzRnPANAyBzVxsSG4g7qNzetNXgYzTgMdBVvYoXecYpCxx1oprHjAoj8OoDvNA6k0&#10;gcfMN3pVSa5dSyj6UJM2M7q0UdLk8yLSyFhyacrYPWqwmw3vVheRkGlKNgjK5IGHQGlpuxAORTup&#10;zUlDWcg4xQrgjmkfOcikJ7UybBvwcn0oBY9TTVy7Y9qcD3oCIA55oB9KOBxQOOSvWgocC3Ye54pr&#10;N2zS5zHt9TyfWmk4GTQIXHTj6VMqjoW29yFrFuPEMsV15ccClVbb15PNa1he217uuUk3BQAwI6Gq&#10;iSy2jbPl5/xp+Wz1qs86+Z+7fhRml86QJuMmOaoROzcYJoUnHIqNZVdjzSXM3lJx1PSgCvNIzzMw&#10;P8VG4v3xTRnOSaUcZ57VmXYVumQeKY5YjFKzbVyaaxJO0UDKt7Csi4IrkfE2jSiT7ZagrJH80cgX&#10;7retdq6YGKoalaCZCCi46VpCRDRzul6umsWfmFds0bbJ4/7p/wADVnC/dTr7/wCNYmq2VzpGtQ3m&#10;nsAXcJJH2dSen1rfuYGgfymXmm1YtDB/qI9rH/Wd6WTcIlye/ApHxtj2DP7z8qV2KxA4zjrQgLWj&#10;gC43uBw3Ax1xXn3jTUk1L4g3GohEl+ypsUMoK7s478V3ujuFmZ27c815jLfxXOvXkikNuum/izn/&#10;AArRaU5P0X6/oS1epHyTf6FuWfUr+38q4lSNWxtRZDuP8sfgKng06GKS10y2UiQtz5J+YDHXOfb9&#10;Kgu9dghtvsdrCDMzYDn7q1e8DaXfax4wt7a/LSSdV8mJmbHpkAAfiOlFN81aKXcVSP7uT8i78AX1&#10;O0+O8NnCq79zFjI33RkjPTnqa+ldSEqE/aJ2d+7dvwHYV83fChWsP2pZdOjIXbbfKG68Txg/+hV9&#10;KaxzM2TnnrTrO8kyYX9mkZjliCpA96jbCEjFPmfAOB7fepmCWO9+nJrKzLiJ6Bs/h2oyOG3UjMVH&#10;JokYKvSq6FAFIXI9ac5wuQd3OcelN3A/Lj8KDtXAaTAqQsLGcDnrmgjjINC4I4pWUAfeqmTIGWQN&#10;kNn/AIFSs3zfL07/ADUhGRt3Ch8I/Tq3pilzEjTndkD/AOtQWbkY/IdKc/AyD2qPLY+Ud6oABOOR&#10;+YpULDjpSMxK4/8AHqcPc0AOJB+UHIoGTlQtIe5/L2pY2IPI60FjkOBhm69qDnG1aRGwcY60pORh&#10;aQuUcrSjgP8ApRUfzNRTJKhBYZNMBIOG71KrZGSKY6jHI25rzzQaG2ls0sZzwQeaCoPGaULgdKAH&#10;KCOCeKIzx0oB2x5J6mgM2QT93PPtQAr/ACrkUwjHLeuaeVJXIIpjszDYR0rSUdADKnjH+9QeRyaA&#10;cdB7UHIHXtzWYAFc5AP6U512jKr+FIo3DYT0pHc8knvzQAbiTs29ufalU7WKH0zSDBGe1KBuJAbH&#10;pVxj1AUudoOf0oWTByKCCPlB7UJyeSc/SrUSWOyM5xTlw3zUxn28HuaWOXcevHpVBsTRMyuVDHJ5&#10;+ntXnHxdY/8AC3tPQN08PN+twP8ACvR4sgcr3rzP4sgv8Y7dcYEfh1D+c7f4VUOvoSzh/jMwzaxb&#10;ukJ/i9Z4B/WuU1q8Sw0ie4QYbbtj+p4rp/jGQbqzib/ngn63UH+Fcjqdo+t+ItP8NxD/AF0yl9vo&#10;Dz/KpeqS7/8AANIu12ek/DLSW8OfDmztpE2zXWZpvck5xWtAQ0gDN0/hI61JelbYJZQ/chRVH5VB&#10;Af3vzdB93P0ofxNhHSKRwvwqyYSxH3pm/wDQjXp9iMKAK8s+EjkwfMf+Wjf+hGvVLLiID6US1jYz&#10;LWRjHeqerHegQZ+981WmfbWfdTI8+W4opx94VR+6VwgzwKJB2p/ys+Q1INhOABXWjAk0mM+bknoK&#10;2wPlArM0oxncUZT/AHsHpWmn3MVz1HeRvT2Jaa+PShWB4agk4+XpXIajd2QPaihsgDPTtQSB1oAK&#10;bxvp2aKAEAxgjpS0MCRgUdBzQA0BSelOzzgUzdgkilU5agBwz3pG6bqXIzihgSMCmgI1UmpB8ooX&#10;OORQeRTcrrYl3EG0DcBTSxzkU8DAxTX54FVEcSNriKOZYS43sMqvrUiPkdOtNMY3AqKegwPrVDEc&#10;kdKazY5NOLMDgio5uaauJuxmX16sNwyk44zTE1FMZ3r+dZOs3ts2qNbJcjfjlaizIgzurvjRjKKu&#10;zglWkpG/aXqTzrGr1qwsTHmuS0Zn/tGPPrXXW5+QZrnxEeSSSNqM3JMkxxhvw9qcBgYpAMDIpeSO&#10;axOoayEnIppYKMmpAu3pTQCI8E/nQBGGUfMKM+nanUZoEiGC6E88kIib933ZeD9KmJJGMH6Ue+aP&#10;egYf0prKzDbup1JgE5zQBSOg2jXX2mV2Ybs+XnirUdtHDxDGq85wq4p7kouWzT4wCNw/io1JkC7c&#10;dO1Om8sIphY4UYwTQ6DZljSGW3CsRAzfjVRYhbe4iUZKln3cYp123msqrgbVyRR5qRWjMIgrAfdx&#10;3qGMSR/MfmokMBnpQcg7aWRxnlu/5Ug4qSg49aaW+bYCN3WnDPejGe9IBpHy5brVe6GEyfWrDjjN&#10;Q3H+rpx3A83+Kl1NbQo9tKyN5y7WXqPmrr9TaQ3TNgZ71xXxbDSNBGELbrqMbR3+cV2F8c3DYLc/&#10;zrol8CJiQxuD2Od3Ge9LcMiwM3t/WmHeRjbTrjd9nIj+X5fvNSiUPsJSkjNL0PAX0rhNZ8I6XHey&#10;SQzPFdSTFsJuVce46d+tdtH+7bKnGPXmq95bTXL/AOmRNNHu/dqFzg1UZcul9/62JlG7ucGdFvbi&#10;4aG/uZVt4/vyPhQ3v1yfwxXoHwO0CSTWpZtLuw0cMTFmVSzDvkmsseFdNditwjSLGxJWRiyk59Oa&#10;9C8F6vY+CPBGqarbaY0StCVT5MZ69/qa2hOMb/klZfPuZz5paav12+5X/Q8v+EDyQ/tNSXtzMJp5&#10;HKRyMvI/0iLNfTuqtmVjivmL4RafDc/tI6fLJMVkkjMkLq3XLI349K+mtQ3pIyzMpbp8orGbuosv&#10;4dDPk96jYMU2sC3GOvSpGb5DkfSo8kOd3YZqLlgWXb8+Kazccjp0pWwRu/2uDSAEnGKGwHKhzk0M&#10;Fzgimk7gF/u1IoJGT6VQAMKwOKTIVSc0BQVJPTvRnjB4pXJkL1JFBwQuTzTScNhTg5zTl4bJpNBb&#10;QD0XatRk4cndipG7nPvTWIPX/gNUSJ87j154pVUA7hTcYPzU9BtfgUDFJ7Yo3ZPXmkB3fcalZfk+&#10;agoCSPmpRknJamZCHAGc04DIyaljF3fMdtFJRRYCmpJ+6f50fN/EaaAMU4DvXKo9wAZ9aF45IpCS&#10;Oop6hWGfxqZKwC4UcfnSLx8nWl46E8ZpP3Wdv8VSUNbCHANGWJyBTnwF46/zo6Lmto7Eke85wKcc&#10;YwT/APXpBGMZzS9Blu1HKgBQM5B/Gh1/hIpVZWwoGc80kuD8pO3tWbi0Ahwy7Vb86GHIbNK7oDlR&#10;8vamyx+Yu0noc9aI72AkXOcH0/ioUBxux+FNBAPzfrTgVIwQa1AB12/xe9PjUDbjuO1IxQn5W/Ch&#10;VUDcT2pATRddpHevNPifKT8Z5EP/ACz8P243fWWQ16XbAF9yHt+VeXfEeWN/jZeK5G5dFsxtHruk&#10;6e1VDWLfkRI4n4rmKXVoULL/AKiLj/tup/8AZayvg/p/9r+Nr7xBMP3dmu2NsdD/AJ/nVr4yXC2u&#10;pxzSINqQw/xH1kP9K0/g1amw8Btqez576RmBwMkZx/QVX2b9l+Y+tu/6anQrK0wa4ebdubG4Rsuf&#10;wYZFOjbO5t33UY/pUBKgtiaOPuVMbNu9+On1qWGSFzJ5ckbfum4jkDY49Qago4H4OMXteT/Efw5N&#10;er2eBFy3515N8F23WKvnksf/AEKvVrYjy+T2py6GZHq+qR2NpJcSNgKuTn0Fcb/wsfTJJm33C/ia&#10;ufFiS8/4RO9Fg+2Rrdtv1xXzTJf+MLZv3kbN/umvpcnymnjKMpSdtTxcyx8sNUUUj6UtPG2nSDAu&#10;F5+laFprdpdMDHKPzr5hj8ca7pq5uUkVfWuk8G/FS6uLhIvMJ3MAPeu2vkE4Rcou6OSnnClJJo+l&#10;NDtre3ZpoB/rWy3zVrocrkVz3hMSyWkNxJK25ohujPTPrW9DlPlL/T2r4+rHlqNH0dGXNFMd+883&#10;O75cdMU7J6UE4OKaW+brxXKbDi3FRk5pTkfjSdKAHKeNtIZA3CmkJxTY444yxjVRubLY7mgBxlx8&#10;o5z+lLyc80wAKMkUoxnIFU3cAZtrbCrc+3FKDijOeaGyF3DFSA5R/tVDqF3Ja2bTIORjGe3vT0fu&#10;MCkkRZotkiKwPBHY1UdWBS0fU7m6dobiXcduVbA/pWlk4HFU7TTLeydntwwzx8zZ4q3u9KtR0swB&#10;yW+QHb/tCnAYqMHL8CneYKfKA7OaMgcZpm9eiE0u9c5xUvRgDkntUUozHtqVip61DdOETd/COtax&#10;Jlscbq/h2Q6z9qVwAJN5bvjPSrQhVepqv4k8T2NlOyy3A44NYv8AwnukhwqzfxYzxXq06FWUE0jy&#10;6lSipas6zS4Y/tauD3rorY71wTiuJ0DxTY3V1GsUvOfSuxs5RIgKtXHiqdSMlzI6sLKLjdFxQR3o&#10;yd2MUoII4NBIHU1yHVcBnNNYkr0p2V7PTWKlCQaB3I3z1Bp3JXBox6ntSMwXqaAVxQR6UEEjrTfM&#10;XPWgyL2NAXHAY6mjcc5z9KaH7GgOOoNAxzH/AGfrQDkYVqQsAMmlRxjgU0tQJHndT8p6d80WkgZ2&#10;kZTjHytt61HtX+M8f7poWbduGxlz90L/AI1XLqToOuNzbYmPTnk00DcnRlK9fenK2d27qvr3pu87&#10;Nzgbh1w1D31JGuDuBxTsgnAqPfnpQcnvU+hoSU1gS2KaXYdD+dORizYzRpYBei4xmoLoEpn3qx04&#10;qG6+4dppxsKWx5j8VGIntVCfevYQP++xXWajKPtLYP0rlfilzqNhHGOuoQ/+hrXT3jlpSV9fSt/s&#10;pCiRybiQM8buKSXc6lW3bdv9aeDgKKZukYNnb6YNSUIWZWyORnFNeS7WUvHeou7hfM7fypXAY8tj&#10;v9amgM0j7I1Vm7Ci3cCKK1aAKyXqsu77uBkn35rV+IOutpvhSy8OwWDM11IHY7l5HX14qqugzR3E&#10;eprbRqithmMXJP1qnrOqHW/FUbxqrR242xBjjPymnL4RL3pITwHpkMn7Rml+bGwUWOWjbkBvKz/7&#10;L617jeBg2PNZv97nFeMfDW0vLz9ob7fJcbPs9moaFcYH+jsfxr2O+l3cbvmNXL7JEdUQO2Mkt0/h&#10;pjZB+YYNOkwSUx1PNNbapwBnHc1l6Ggrdvm3f0prsrjDLuycfMKXgcUm4ZxmkApYD5StOjbnPbFN&#10;BZjtyPXNOyi8KW61p0IuxU4Csv15pSgCjP8A+qm7sjcf0o3hBvH41PXUpAQN2QPpxQX5wOcUu4Zw&#10;KarA56Y/lT3GwZjt9c9fakbcODShlPYgUq5lOCe/pTJs0CtlsUHczbDQXVW8rPzYz0NOHB6UEifK&#10;vy89KSQkrjP60uc7iwxx+dCscZA6+tAxAQQOKcvC4NIOCS3ekXG3n/8AXR5j1uO3DOM0Ucj7tFBR&#10;TH0poLA/MaCrb87hgAdutLnIA/GuWN+oCrkHFSKCP4eMVGuAfanbv7tTLsA7jFHHWm5GNxPHTpQD&#10;nhqnlYAc/eA5pu452saccABSfajocgVcY2YCAENsFIc4waOctnn+lBI71YCd+OPpSHCkZJ9qdk9M&#10;fpQWY4w232xUtXAa3IyRTipTkt1pMnb8w/Sl5Pyk/wD1qzUe4ACwbqenNOVix2kdKashxjZ3o3FT&#10;nH6VqA4fMdw4p0XygU1XUrk8GnITt4TNMSLNplWx3Bryrx7LLJ8btWXb8sem2aqe/Ic16paHc6ki&#10;vJ/GUm74269uf/l3sl+7/wBMyf61Udn6Ckea/HcPca/b6bD/AKy4a3ROPaf/AOtXfaRaxaP4dsdE&#10;gXasNuq4/CuR8cWH9r/GnS7Jvup5Ln8EmP8AWuwvZfMuW2nheOlD+BArOp6Dd2zt1/ioIJhkdfve&#10;S5X8qj8w7gNnDfxU7MflSDdt/dths+1SWjhPgiGNgrMuMMT9Oa9TtbmCaJlil3GP73tXlvwOBXS1&#10;DHnv+depIFRNyqOV+bjrVW2Mjh/jB4ht9G0OSS4b72EHPrXkcOr6Fd7Qs8f/AAKu2/aQ0nVta0iC&#10;y06QBzcZb6Yrxt/hz4rijJSbP0BFfdZLRw/1JOU7NtnyeaVqn1q3LeyOu1XTdKv48IV+70FbPwr+&#10;HmkTazHdSWykQneOB1rxfWrzx14Sl/1czKv+yWBr1H9mH4o3nifW5NHu7Jlkji3Myrx1xXpZhhcV&#10;QwM505XVtzhwtSjUxcYyVmfSWj7oogmzbt4Gcc+9aiSjGd1cjrHiZNAgW4uAwXOPu9KsaV40sL5F&#10;kjuBzz19q/M5fEz7qnH3UdR5pIxtpr5kUZ3Lj+6etZ8OrQv82/ipP7TjJ+Vv1rnlpoaFwtjsaC5P&#10;IqFblJDhWpsk/l8se1XGKWoE+9v71CyKPlJ5rKn1qJCcP+tMTXYWfaXqbSVwNneuaNz5A9ay11hR&#10;8qtUkWpo5zmoA0Az9AP/AK1NZ26EVWume5tykFwY8/xL2pZ7tY48O/50W0uBZU4GDT856VmjVIw2&#10;N3607+1YyNoetk+jAvtvz8tKCQKoxX6EYBHFOhnmadnNxmMqNse3oe/NUBcVx13UFiflJqMzjG7A&#10;4qJ7xQdxO3bxQK5ZRnxlhg/72aNxUVU+3JjIbvTW1BCNu/8ACgZbeQk7hmqepzOkDHd81NOoIP4v&#10;1qG9uklgwcfWrpfEjKr8LPm345+Pb/R/FtxZZYD7y49K4EfEfU/M8ze1elftE6XYTa9Dcyou5o2G&#10;fof/AK9eerpWmm3ZcKefav1HLfq0sDCXJrY+Cxfto4mSUup0nwt+JF7d+KbOwWViXnUYH1r6q0OV&#10;5LONiOdor5X+Bmgaa3jpLsRqWhTKt6HP/wCuvqLRZAlsoP8Adr5fieNKOIjGCtp+Z7+Re0dFuTNt&#10;ZGyd6/7tO3DGapC+QH71OF4CMA18me+WgwPQYpCVC4UVB9pjJ5YUrXSAfeHtQaEm4DikcjOAaazL&#10;5Kyk9TzTHlRO9AD8UH2qH7UnTdR9qQdWoAmxzmiLKD5qi+1x0q3CN3oAkY7mwfwpTu8vIqJ5kWmG&#10;8C/xURYFm1RzN5a/dz0o80/MpAHbGKq/2jEnzZ59c01dTQN8+Dz0NVe5LRaDuOc9uaCxZarpdqw+&#10;Qfgac1yiryfwqdhom9qCcHaRVQ6gpPB6elRS6qobGfzovqMvbu/aiNwOA1ZM2uwR8F1X/gVR22vx&#10;TSiJJVz6ZqpdwN7f8vXmobj/AFdNt5g4BY9qdOcx8URFLY81+JarJrulof8AoJQf+hrXSTPmQ7jX&#10;N/ELD+JdJGR/yFIP/Q1ro5WV5yVrZv3UKPURXYwq+eSB93I5/GgRAYAjH3fvfjShgwUON1I3OMZH&#10;y+lLcobdW0MRMmpS+XB0wrcufp6VP4dh0ptWt7ewupJPMY7d6nH0GearNGw1BpppGbcuE9FAx0H4&#10;1teDrGNdU/tW4XbBao8kkm3b0FNfETKVlcu3Ntd/Y7qKG5yys2I9vpXBeBbiS61iYPuZkuGVh+Br&#10;uPDupf2jcfaZCBFIruwP6V5/4EU/8JFfXCk7W1NivsM0S1ki4bM774TIsvxS1S6LNmOUJyc9LaP/&#10;AOKr0qdiJCxavNfgy27xtrjZ4GqThc+0FvXosjBn47cn3rSrujKAjEtx70dsj0poZBgZ5pScdP5V&#10;i7mggyPmPWhlyN5anE8U0Io2gkdOpoiSwTJGcfw0vJwD9aRW+bIPtQ3qaokcvv60dSTk01GLck9K&#10;cDz8nfrmgqO4udnDilZeoHU1GCpOc0bgWzQUSFSBwCTQGPVh3wKaM96cGKrgnjOfloM7jWWY3fnb&#10;/kWPG3FPOWPy0m7ccDNBzGOKAAgsuCKE4bbzQzjbxQrc4P5YoAG3YoVsrwTRnb1HU8U0vk4IxQU1&#10;YdlzyKKZvAG0kUUEkQj5yGpvPY0oL9A1NBya5Vc0FBy3TinKQflxim/7uP8ACnFRjpQtAAKO+cUR&#10;qWb5vzzQzZVT+dC7ieDu55ouAu3nOfp7UoC43bqTeBxSEOwwDTATIBOw5z+lNc5GcU4qV9aQjjg0&#10;AAGFzu59KUNhcYpOfl9qRt2OKAFHA+b+VAHbFDEgcndx/DQPUUAK4K80mO/40oyT8w7UBlA5FACH&#10;cBgL+lPQ7RnOaQ7gOvJoRO7/APoVAi3Z8y5xXk3irn43+I1IHEdntb/tma9YsSTKGx7V5L4l5+Nv&#10;iYqf4bP8D5Rq4/CxSOUKCf497jysGmq347H/AMa6GbAdiR/FWDphJ+OOpyfN+70wc46YUf41ryXy&#10;nUPsnkybmXdu8s7cZ9fX2oleyCPX1/QVzMjK0Tgrn5lb/GpE8iWG4V1/5YtuDLx0NNJCnOf/AK1G&#10;9TBMijcPKfHPtUx0ZRw/wMUJo0YX5vevT5WlFvmFAx9GbArzL4GgLosOBxXo19eJbWhkduFFbcvN&#10;ZI55Ssmcb8QSlzqEcPHyZJrFTSYWTdtzVzXdYtbzUWkWT2qGHULZotofnFfRUYzp0UkeDUcZVG2c&#10;7r3hWG9c+Zbqf+A11Pwl8C2OjRvc21qqSSPyQtZF5cv537hlb6tXX6FFcPp0Jju/J67sZ5ox2JrL&#10;C8l9GVg6NOWI5rHU3Gn2t1GEmVW/XNUG8H6Q0plWBVY+igVAPEEFkq28t75jKPvNUqeJrOT5fOX/&#10;AICa+Xe59FEWTw66L/o97JGf96q7aPrkLZg1Ddz/ABLVttftS2RIKWPWrZgAZBk1NtblE2hw6rG+&#10;b2RWH+yDVnVpnit2YY3bfSmW99GU+WQVj+J/EMFnAxeQe1KNwOK1a6+IUt7MbVYfL3fu93eqNvqP&#10;xNWba9pDt6/ercbxZb/eytLD4ktd2WcfnQgKY1bx7jP9nr+DVY07xD47EyiTRN3zYbDVpR+IrNxg&#10;/X71XNP1e0llVVYf4UuW7A6vS5ZWtFaUYYqCR6HFYHjTVtZtG26ZZGX+8R2rYgvlij5NZOpa9ZGR&#10;lZlP1pOIHJpr3jp5cHROjfxSVbXXPF4XL6Xu9fm/+vWp/bVhnIkX9aVNc08tlGX0q7a3Az4vEnil&#10;eJNIdf8Adauq8LalfX8Gbu1aI5+63es2DVrI87lrY068hI3R7fWmBo3kzrAzomSB09a5q71zV0kI&#10;XTmb/ZraudRWOP52FUJ9TtG5bFAGbFrmtSHnTm+pbpSy3uuMS8Ngu5lxnd1q0usWbDKyjr2ahdXt&#10;HHBWgDPb/hKZlwnlq31NXIZtQtdMZtQIMir/AAjipo9Uty21HXNP1TbcWTAd1raiveRjU+FnxJ+1&#10;7+1NYeFvH8nhQQPJNbKCwAPU815FH+1lfmP5tGfa5+Vtpx+dfRH7QXwZ0DxB4/fVZtMiklaIbpCg&#10;yeTXIN8D9G+xNF/ZkIXbyu0V+25XiMlpZfSUqbvZX16n5zjaeMliptPqZ/7M37T+n6z8Trbw5Mnl&#10;zXUnloVJKsR7195aRcyS6SssQy2wEV8b/An4C+HdN+JtrrS6RCs1urGORYxkHpke/NfZWiRraWSx&#10;k8KoBr4njSpgamKi8OmtNfU+k4djXVF+0fUoNqniRJG36dnb0w1Pg8RamMmewkB9q1pHtXG1h+PS&#10;mu9s3BC9K+CPpuUypfGM8IxLZyr7mM1CnxCgB+eJl5/55nitZxaMOQtNFlp7nLRqTu700NGrYagt&#10;9p0cqN8rLn61j+KfFlpoP/H05+bpgda1Y2gSJUiG1QOBVDWrOwvGU3MStjpmiW4znofifpsp8sSH&#10;/vmp/wDhYNgoz5x/75qwNG0kcrbpk+1B0jSQpVrdenpSAz5PilpELkSXK/jW54V8VWniG3FxZSqy&#10;7jlhWXL4V0S4bL2sZY/7Navh7SNN0pNlpGqLnOFGKALXiDXrfSLdrm5l2L3LdK4zUPjJ4fgb5tRj&#10;x2y1df4g0iw1q0+z3kayL3VhmuWuPhh4Zds/2dD/AN+x/hQBlXXxs0IRNKt6px/drGf9orQhOyxT&#10;OzL12oa7BPh14fhj8tbGLHp5Ypkfw88Oh/M+wx5z1CAU0BP8NPiCnjbT/t9or7N2NzKc9a3fFWtz&#10;6PZi4itmm/2Y15qDw7odlpKeXaQhV/2RWtdJFLEFdKrpqB53ffEbXScQaDcbv901HH4q8Y3cWRoj&#10;J6b2xmu8/se0b5vKFOGlWw/5ZioA8rvbj4r3z+XBaRxpnht2ce9bHw18JeL7HVJNU8Qas0zycLGu&#10;QqfhXoUelWbD5Y8fhVi2sYo3zEoFaXQFq0XES5PPpUj8ISKIwM89cUk5ZYmKc47UwPN/iQ6W3iHS&#10;7po0ZYtQichpAqjBHJJ4AHvxW7ZXkeoWcd9GBsmTeu1g3X6dRXOfEi0TWdb03S723Xy7m7VZI5FD&#10;qR6EHgjiuh0rToNJ0+HTrYfu4Ywi/KBwPYdPpWm8UTHqTBhlQp9+akXKkcZ+WocIJhgsCFO35ePz&#10;qRTg8H24pFAVBmaVkHXj2qxrOqOugPotkxXzl/fNnk+1Vy6jcKjklRvmJbOePl60wsTQaiNI8LOY&#10;x++aMRrWb4R082cqoQS2/fI3581LrRMFiZFLbllQKFiL5ywB4Htnntip9PCuAZEHzRnC7emR/Oiw&#10;bHQ/COUDxpq1vgZbULxj+At1r0NyM5xXnvwdth/wkesXyr11C/Hc4/fIv/sor0Av7/pWlT4jGHwo&#10;Tcctj/8AVStljwe3agSMflPPpQWcff8ASsmrmwpbBAA/+tSJG0jYIozzu20bsNjvQlYTHE7iDjt6&#10;0OhAyR+ZoZQOG6Y70Esen4UyBmwlsluv8IpwGB+tA9/zpetBWwnAP/As0gVg+5eRmhGd+f4R1FOw&#10;B0NJBqhvAXPT6npQp/yKGDhck9vzpQMqFH4UyR+GYBt520EA8b6RWpCF7E0kwDv1oR8cmm7ivysa&#10;CwxgUwHHeeWA9qRX+fb6cfWkUjJBftnmmhiZMigB+1Tyc0UFlBxRQOzIOcn9KOozigbumP0oGcdK&#10;45XuWHfOKcjenam5HvQvLYzjilaVwJAcjOaapZfv0qjAx7+lNY7hgjvVpWAXcMZzxSk7jTArHqKf&#10;jAyB9aYDXwcAHoaNoJODS8njb39KNmOd1AAHUnd+GaRic/MKVevPIpr5U4P0oAFO5cihWXONue2f&#10;Smlm7U75m560AGAM7RQjYOSfzo+Zc5FJyeSP0oAkLD8qVADwaazAH7v5U5CMjA7d6CWWLRB5i457&#10;V5P4iKv8aPExCbdrWn/oo16xaHbMo+leTa2Hf4xeKG2/8trYcd/3VaR+FkSZy+gSFvjNrr4+5Y4y&#10;f92L/Gr9xcxx+IrOHUNUht7eZmWNftG2SWTGQu08MOPqKzfCReX4veJlZ9wW3C/TKxf4VsywRtMs&#10;kqKzK2VOPumn0Rceo+Xf5vykbax/iPez6b4EvLy1mkhO0JvhTcy7jjPHP5VryBtjYDdO1Y3jzwzr&#10;Xi7wZN4f0bVjYzOqu00q7sBecHn+tQviKMf4NafNpHh20gi/fYVVZ2bBI/vVo/GLxC+g+FLq+Rtp&#10;WPFZ3wRkuH8OW6Xc3mSIqh39TjrWh8XdKttY8NXFjcg7ZI8NivRwCj9ahzbXRw4pS9jLlPneT4uT&#10;GRmN539qmt/jBhSGu6r6j8FrAufKupgOowf/AK1c74i+Dl7BEzabqj7gPusc5r9OhHK61kmfDS+u&#10;Q1sdlZfF1XmVFuVJBB5NepT+Om0bwSurTNjFvur5w+H3wn8U6p4nhtr27/c+YPMK5OR3r3v4neEp&#10;Lj4fzaPaNhha7Qo6jivl+KaeFw8Iwoyu3ue3kft6lRuatY+Xvip/wUj0Lwz4sfQlvsskhDEP71b8&#10;Nf8ABRDRry3Ej3TAH1PSvl/4jfsVeOdf+I11qSwzMrTMQdpwMmuh0n9jTxpa6bsMMm4rz8pr4V6H&#10;1aR9QWf/AAUA8MSnnUB+YrY0T9vPwjc3KxPqi+/zCvj5/wBknx3HuUxTfQrVSz/Zp8d2uoxgRzn5&#10;h83NMZ+ovw4+MFh4x0MatYzBo9ud2eK8h/af/av8NfDKFl1PVViYN90sBWp+zP4E1Twl8KoLW+/1&#10;nk5O4V+fP/BWXw/488QeMlsdJeZY2YjMYNJ33A9+t/8Agop4JnQEeII89ceYK0LL/goH4HY7hr0f&#10;/fQr8qbX4NfFSKMOn2r8jVuH4WfFtP3ey4xj3oQH6v6f/wAFA/A0jLnXox2/1g/xr0z4P/tbeEvG&#10;upRWmn6vHI7N8qrIK/FR/hZ8ZYuAt0uT/eNfSn/BOnwL8VB8X9Pg1RrloUlDyLJnHFMD9jdW8dQ6&#10;don9oSTLt25Pze1fO/jz9tzwPoOsSWc+vQqyMV2mQdq7f40/2lp/wsuXgZlkWzJAXtxX40fF7wx8&#10;XvEvjvULmCa8KtdOVPzetAH6cy/8FAPAsZw3iCIf9tBVi1/b48CTuoHiCEbv9oV+TC/Br4z3LgtN&#10;dt+daEHwk+M1rHn/AEpSv1oA/X/w9+2l4Jv3WMa5E27j/WDrXuvwz+J2n+KNOW6s7gOp5BBzmvwV&#10;0iz+NehX8YU3nyv/AHjX6tf8E6JvFl38LoLjxI8nmNn/AFnpQB9I/EP4q6Z4XtPMvroL3yxrzbUf&#10;2qvCkLsP7Wjyv+0K8U/4KJ6/4v07To7fQWm+Y4Plg5xXw7c3Pxkurh/311g9OtAH6eN+1j4Uydmq&#10;x8d9wqOP9rXwp/FrUfv84r80tL0b4u3EHmF7hgwJOWNVZNM+LKzAJJdYzluvFAH6neGf2m/Dmran&#10;HbW+poxY4+8K9d0fxjbalpnnRTqysueK/HDwTq/xX0HxZZiSW6IaVeufWv0w+BGtaxe/DS3u9RLe&#10;cbf5gR7V04ePNUSMKz5YNmh4+1rRb7XJHnufmXg/NWSNS0AxYDr+YrwD4j/FjVLbxXfWpumXy7hx&#10;+TEVlQfGO9SLZ9pZs/3mr9gw/D9b6vF36I/P62YR9q9Op9XfDO80iDxMksFwCzqVUZr1+58S22n2&#10;G+WTbha+K/2eviNqfiD4jWdgZMqzEk56cV7P+0x451fwr4AlvNK5kEeF218RxVg5YPERjJ9D6XI6&#10;0a1Ftdzvr3416LbXDQtfJlTg/NVeP426IWONUX2XjivzT1X41/FfUNYuDDPPtMh6Z4qG2+LnxXSX&#10;57mf9ea+NPoj9Nx8bNFJwL9f0q3Z/GDSJ3GLxOvTcK/KnxB+0L8V9IO8Tyfexg5qrY/tlfFDTGjF&#10;xK5+Ybsk+tO4H7EaN4ztdRiWSOVWWqviXxxYacAZrhBxmvnf9kD4qax46+HNvrWoM29l5FeIf8FE&#10;v2x9Z+Ct4lhYFtzrn5c0agfaMvxf0VGI+2x/nUK/GXRi3/H7H+dfiff/APBVL4h/azFtmIzjO+oo&#10;f+Cpfj5JGLiXGP75oJlc/buL4waKzZ+1x9f71dF4X8f6dqY3Q3Cn/azX4Ca5/wAFnPFXh2/a3nEz&#10;bW6bjX2z/wAEvP2+7/8AaVtbgyNIDA4HzHqackET9PbnxLawx72nX86yrjxvpsLZNynfoa+Y/wBq&#10;r9rzTvgZ4ZTUtWuGUMvGW9q+J/GX/BZrw9Z3UscF8zbSQPmqSj9apPiHpEac3S/nUTfEjSerXaj8&#10;a/HC6/4LMQSWzTxzMf8AZDYrHm/4LVWoibN057f6z2+tNAftzoHjnT9Q4iuUPsrVq3fiC2gjDtOv&#10;/fVfnF/wTS/bpuv2j7W5vftDlY5yqjPvXvv7Uv7Utn8G/D0eoX1zt3DC7mxRqB9IP4309Jdn2lfz&#10;qa38Y2kvAlFfl3ff8FWNCt9QaKS/6t/eruPAv/BSvw3qqK0uqLj+LLdKFED9GbfxLbSH/Xr+dW7b&#10;Xbd22iYfnXxT4W/b38Hajx/bcQOP4pK7rwF+114R8R6/HpFtrMLSuR8qyUWA+sLa6jlUYapJHG3g&#10;1y3hPX11W2jmjf7y5610YfzIuT+laCZ5/wCOCG8baOmf+X5T/wCOmt4sruAG9TXP+Mg3/CdaLzn/&#10;AEzr6fKa6Eqo52/pWv2UKOwhRCxO36U44PQk5pPcUm4beP5UignLvGUQ/NtOMe1MKrIinbkddsvI&#10;x9P8af1OSf0pjFIUwD+lACOhUlERUzjmOJRmprQMjJGij7u0c+1RkAsZNoJ246VY0+OFbpZbq4jh&#10;jRWcySNhFAHfHanH4hSOg+CTGSbVptvBv7zH/gS3+Fd1gB8kdPumuC/Z9khvNBub+GdZVmuJpFkj&#10;ztfdPKcjNd7lSd3Aq62kjKPwoaPvMfxFKG5ySPp+FI5J4X5ffFB5fiszSI7BTlTQC2eRQuGOc9ul&#10;K+FGTnHuKCgQgnk0p4PFNHy9+3JpW4Xr+NArC5GOaadkgwB+VGR1B/Cg5BAx264oGAKlsjNKwBPv&#10;SMxzgUDc3PSktAAHaKcDnBNNIOe3404HaNvNLqAhx1pC3y7gKMkjnjijIz0/HFUSNJ3YJ64oyMZo&#10;YE/NigEZ4NAWAc9BTl/ukU3POaFJDfNQMCqqcBaKcpB+8KKnmGRZ2rgfpS/wdaau7G32705Tt61z&#10;21uA3BPANL7E0qjILe9IdxIOaoBVO1eBQEYHJNOpMEUAIpLqdp/GkLYG3P60oXAwp/Cgr7UgHKc0&#10;hx1NIobpnjdQ+Co4qoxAbvGflPeh2yelALE4xxSEkDP8qfKTcQBgMU4Ej7tNG7G5m/CgMGPDY9qm&#10;1g6DiSeDQWIHIppDY46+wpQG7mgNUKSCPu/8BzTkynek2jdgt2pVHzbmNASLViF83kfxV5Hq7j/h&#10;cHikuF4u7f8A9EivW7JyZ1DHvXkmp7W+LXijA/5foQff9ylXD4WQ9TjvA87H4zeJoC/3rXcv4EDP&#10;6V0hK7tpP61xnhO7MH7Qd9b9RdWMw+YdcSt/QV21yoWdl/usRTqbR9H+bRUfikvNfkiNgBHt/P3p&#10;t28z2VwkU+z/AEd89z908e1SHI7fjUNyVW1uASB/o8n/AKCaz8yzhvgzcJD4eh+Y/dH48VF8V/iF&#10;aaXE1k7BmxkLuxWP8O9bSy8JrLu4Eec/hXzX+0v+0Pptj42e0/tSMbYx/F05xX0mR4OOKxnL5XPU&#10;yfLVmVZ032PbpPG+kTLzIB3K7ulU7vxDpNypKzqa+WYPj/YXK5XUVLdmVsY/Wr1p8brYSKseoDk8&#10;fN1r7unlMo63O+twRKcrI+wPhEunXmrq0J3EqSK9W1Pwzp+o2rGe3jZtuAzL04r5q/ZL8bReJtfZ&#10;LedWEceSVPUn/Jr6ljkDWqg5r4TiGMoYpxZ4WKyiOU1vZddzg5/hJokly1x9iUs3JO0VJ/wq7RVj&#10;CGxj/wC+a7LIZsE1Ksahdzc182YnBXHwr0Js/wCgx8/7NUYvgxoTXSu2nx9f7teg3KD7ynFS2VqX&#10;dcsPvelAGdB4VtNN0j7NDEqrtxgDpxXzR+0P+zxo/wAQvEIub2wRgr53ba+utSiCWLDH8PavMdbt&#10;kub6XdbONrY+aPr9KAPmS1/ZF8JRQgSaXHtC/wB0cVbt/wBkHwlj93o8Y9NqCvoE6LFN+7kjyrfe&#10;G2tS20KPy8iP6DbQB86R/sf+FHUB9JjP/bP/AOtXo3wL/Zk8N+DdWbVLPS445P4W2DivTINJVsKV&#10;6e1dV4W0l4yroV2YO5dvX0oA5v4ieB4dW8OyadJECrR7dvtXz2/7HfhKa6kuJNKjZmYnJj/+tX1r&#10;4kgQw+WVzntiucOlox+WMf8AfNAHz3Z/skeEYVw2kxf9+xRdfsl+E5FYrpEeP+uYr6Gj0r5s7On+&#10;zTm0lD/B1/2aAPmX/hirwhdz7pNJj5btHX0F8IfhHpvgfw9HpljaqiquMKtb9ho0fnYMY/KutsbF&#10;I4AFQDHtQB418X/gZpXjp86haLJt6ZWvNpP2QfCqycaTHu68x/8A1q+otQs1mbDLWe+lxMxO38cU&#10;AfOtv+y14Yht/JGlR+n3arn9lDw0Jd502P8A74r6LbS4gOEP/fNM/sqMj5o1/wC+aAPnFP2SfDb6&#10;rHcnS1DI2Qdor2DRPA1t4f8ADv2CGLaqR4XArrxpcKsGEa/981S8WX8Wm6XJI7BdqZrpwv8AEQvZ&#10;e291dT41+MPwO07UvHt5fDzFMkhZgjYz71zdx8AbBYFEbSD0Iya9E8afFTR59dmcyr/rCOD71R/4&#10;WXpLgHzE/Ov2PD5hmEaEI3eiRw1OAcTOTny7+RsfsmfBS28O+LbjW5ZWkdYwke4fd55r3j4ofDm1&#10;8Y+H20+4h3Ky4PFec/s+eN9M1LWntbaVclQx/Ovf0jiurUccFcdK/P8AijEV8Rjm6u9vwN8Pk8sn&#10;p+ykrHzBa/sieHIZ2Z7Fdztn7tSSfsj+H1+b7Av/AHzX0p/Y0e8ERLj/AHaG0mJjt8r/AMdr5Xl7&#10;HQfH/jT9irRtV3eXp/v8q1xN/wDsA6fdMGjsx9K+85PDtvL/AMsB+K01fCdt98wjr6VIHk37PXwX&#10;/wCFf+CIdFih2iNK+eP2+f2PZ/jBrsV6sBbam0gLX31pejRRW6hY/wCHGK53xt4RttQnzLCGx7U4&#10;6i6n4+f8Osle8Z3sevLfLUep/wDBLaNFzHYj7uPumv1gb4c6fu3Lbr/3zVe8+HWnNw1sv/fNNR7j&#10;Pw7+J3/BJDWb7UpLi0sm7kYU19bf8Ek/2LdX+AsN8l3asjSTZG4Yr72v/hFpMrHdZq3P9z/61dB8&#10;NfhzYaNI621oqqefu1Qkj4v/AOCn/wCz34n+Jvgu2t9GikZo2O4KDzX5t3n/AATN+I+o3kks9pcf&#10;M2eh4r+gr4gfDvTNc0/ybq0R13dCtcCPgj4b8wt/ZcfHpHWfKM/Emz/4Jb+Mm05i9pN8w53Ka4vX&#10;P+CVXxCjaSVbObHJ2bTgV++S/Bvw8sZQacnv8tUrn4KeGZFIbTY/++R/hTUQPgr/AIIzfst+JPg7&#10;o15Bq1vJGzXB4kU+tfQH/BRH9n7Xfib4MgtdLjfcr/w5r6a+Evwr0Tw5NIthYpGN2flrrPF/gax1&#10;W2EdzArj3WqsB+F3ir/gn98QTfebFb3HXupq7pH7G/xM0W1O23uOnvX7H3fwO8O3R3HT4yfdR/hV&#10;Wb4A+HpIin9mx/lTA/Erxd8N/jH4JupJbVLvC8LtY1N+yd8Q/jFH+0rpdjqM115LSBX3MfWv148b&#10;fsh+Edajk83SYyTnqtec+Cv2BvC3hz4lweKLfSI1eNs/KmaAPqv4B3FzceGbV7g/N5Y3Z+gr1OPi&#10;HrXJ/D7w2mkabFbRp91QK67ZiHA780Azz/xUd3xA0ZST/wAfDf8AoDVvliEU5/M1z3isqfiDo5yf&#10;lmc/T921dC6kHIOR9K0fQmPwivkDK0El1bn6e1GSoxTVBGWHr3oKBiwOA3b1pHztyGxSng/NTZCA&#10;pYN+maAHIeW3HtVzS0Q3gMmNoicsD6bWqmpGd+cZFWrEbUuH3crZzHOf9hqcfiJm7RNb9m6CW18F&#10;QiVFUyWMUuFbP3nlbOfoa9APIJNcb8BoEg8H2qn7y6Xar/463+NdltO761VT4mTHyAcrtIowuMNQ&#10;eOBQeeDUMqI4Lg5FGM8s240Fwe1BXncG5oDmAbQdqDHGetI4fbkNSrw3I7YpSDjBoCLGI/G0npQz&#10;s3A4py8ZAB+vrQcsuKCgYrijcgfH4mmncrZ5+mKCSDl+9AriqeTnnFJuOcmgZw2BSc0DFyWbhqCp&#10;C/epQmRxil2HGM0ANHIxmlYHqvSkWNt3Oacc4yRxQQN6Uh56j2peKRSM7eaA1HqqbeQKKa0IY5I/&#10;OigfvEbN+74c5Apiv8mSOalbC8AVCyyEkKK5SiRHxTlPOTUSRKD8zc/yqVcA4FMBwGRuBFIxC4J/&#10;vULsH/6qXv0/+vSABk9Pwpp356UKBjD0ZYnbj8hTAOM7mP8AFTW5bPtTivfP0zTXzn7uKqLvIAx8&#10;v40HI6ilRR1NOYFv8fSrAik2kYcUE56f/qpSuDyue1G0dvxpONxaMABjOaXGDyc0EDoKFwB932pW&#10;0GLvO7PeljC4+U03BA5pyEY6YpcoEkDlJF6tk4C4rybUDv8Aix4o8u4j3f2pGGVva3i4/WvW7Q4l&#10;A/2uK8mv0ik+JfigyKrbdZXGV6Yt4auGzuZv4jyy1umsvj1Y6huwr3EkLf8AAppxXp2pR+VdyL33&#10;V494snmttebXrdhusdSSVto54uJj/UV7NqJWaSO+jbKzRhlIPB4p/FFPt+qT/VlfDJ+a/L+kVM46&#10;mqt2+LS4ZRn9y/8A6CatyICvNUtVANlcEH/li5z/AMBNT8JR4VpOphPBGHblof6V+U3/AAUU0P4x&#10;N8XZdQ+HmtFbdmZnX0Oa/SDx5r99oXwruLyyJ8yO1YqV9cV+Hv7TP/BQb4jxfGPWdF/s3zI7C9eH&#10;99IQxwTz0r2crxEsNW9pexVHEVsPLmpSafkbyeN/2nvDNqbmRvP8sf3TzVGz/bh+NWk6smkah4Lu&#10;JZi+1fLUgE/ka4Ox/wCCgepNCItS8LsxK4ZkYGt74Zftm+AtW8aWK694YMbSXChWaMHkn2r66hn1&#10;T+dP7j0qPEOcUJXU2/XX8z9kv+CSdt401n4fJ418aWjQXGoHesOPurjivvASxpbBSa+cf2CzaX3w&#10;o0nVLS2WOOazRkXbjqor6EmPA3cfWvicyxMsVipTk9zhxGKrYys6tV3bJhOCQVFWEn3DBJHFUYy2&#10;5SvP4VagZcbD19a8kxCVfNON3TpVrSlbeuBVeSFG24Pvwa0NKhUFSP8A9VAE2rArakg1xdxAs9w2&#10;QOtdtrH/AB6kGuVNvGZ2ZR3NAFCPSkDZx161bhsoxwFI+lTCNI1LP0UVXa8vbhVk0q1Z493zOwxu&#10;+g60AWo7NTIMAV0WiW5igHFZVpErsrbe9dDZQ+VCAKAM/WUZ5celZ7W6k5AxWtepHJOQMZzVdoOM&#10;0AUREoX5R9KPLXsKttCuOV/+tUEylCoVN27uFPH6UAyTT4cSLtOa6KGMeVyewrD0yL99jvW4g2xe&#10;n9aCblG5UF89qrzxqR0qW6lz0Yen1qs0wHyg/WmCsNZezgVCEX1qVnXGc1E0ifdzTKIbgrGxwele&#10;X/tD+J5tC8G3l5E3zJAx6+1ekX0oCfh6+1eL/tO3CHwVfK7fKYGFdWGkoVEzow9RU6ibPyw8X/tu&#10;eGbXXLyG51xY3iuHSRGmGVYMQRWdH+3Z4UZlVfEMbf8AbUV8C/t3W1v4a/aV8R2ugavIsU120rwx&#10;yEBGY8/n1/GvHY9b1aN96ancK397zm/xr9ElxRToyUHSvtrddkfon+vWFpvleGvbrzf8A/d/9gv9&#10;rPSvHHxU/sPTtQE0jW/zKrA7RuFfpt4S1F7zTo3IX7or8Ev+CC+j2954q1HxZqGrtdXksyxKrPkx&#10;oOg/P+lfux4CkA0mEE8bB/Kvks+xkcZiudK235HyWf5pTzTF+2px5VZaHZR7DwOamEcWOnaqdtIo&#10;Xg9/zq1Gyngjd714L7ngEkajjA9qmWFGGSKiynQVLHuPBJ/yKLgW7SFRFnH8PWqGuxoXUSfxVpWX&#10;+p5qnq6bpFOen6VEn3Axjp6bmKioptO3fw1pKqg5yKGUD5hRFvZAYk2mruyoq/oFgI5M4qaRUJyt&#10;WdGjzLVc2gC6vYCS25Fc7PpoDHaldhqSL5LDHesWSFSSSDVJ3AwZrBicGqrWRz9zndXQSwrhjjtW&#10;fKnlnJP60AWPCUQErfLW9qCLsAKisnwrh5GGe9amrnEatQBmyQorcr1p0UEbdqhmlG/cDTo7kAct&#10;QBJNYQyjDAVTt9Ht0vVby+c1cgnDtjNSxkNOpH96gDbsLfy0VlFXJDiPG72qGxyEH+7U9xgRg4oF&#10;LY858U4X4j6OOwkk/wDRTV0E06xo0pH3VyR9BWB4nJb4laQF/wCekn/opq3gu7giteiFD4RQyuA1&#10;ETBn8vcBxnJoOFfGKTAB3MvSkUMikaaPzAwOeR1/rT8hiQKAFHRaFxyMdaAFU7vlZfxFWIgq6Rql&#10;zIP9Xpk7fQhDVbAExG7lvu81NqM0dt4K164lOB/ZcybtvQlD/hTj8RnU+E674NRxr4ajiXkrZ243&#10;L/1zrrXznmuS+ENzbzWs1hbSMxhhtmZumF8rH8662QENtj61VT4gEz2FIOeT1pec4pByxOB9RUFJ&#10;i8dxQWOQQo96GBH3RRQDY5G524/Gjd2/76pq9MluacEwck//AF6AuC8bQrGnFeMYpuxyeG+XvR8q&#10;tnd+FBI1TtPHc804IVXBPegAghP/AB6nHYeCGNAEffdRjPU0MADjH0o+ooNBVwG4JyaeQMZA7c03&#10;jbnOKVTuGcUAAZTxnP1pCcDGPpR2Lbe/FN3s8nOANvy+tBDADtj2pdjA7jSgKTtPH40vyk8CgfQQ&#10;lDxminYXsKKA5iuGV25bdRtx3owCeDQvTaK5xgE7gijL4+U8/pQRg/MMUqnn5aqIxyg4y33qMjoT&#10;SqSBuNIW527akBB8y5xz70khP3s+lKXCDDGkkOQMCgnW4INw4NDsd3LUA4GR+NIWbO4npkUalApA&#10;Y9aVt3RmpV2qCRmhslPmXHNaC8xihR/F2pQAORSA88g0IG6mgXmKTg9KATtwDSHnqtKMqcg1LKQE&#10;knmnRgjA/HdSM+04kpRuH0xVASQZEqkN0avKbnB+JHip9vTWv/beGvWLYfvVyuP615PcbD4+8WSb&#10;DxrBJ/8AAeGnHRMj7aPG9Utn1K21aFD/AKxmxlQc8s39a9K8Ca2/iX4baPqRRfMit/Im2/3k4/pX&#10;nehs01xdSMDhpk/EGNT/AFrr/glfyjwjrHhZzuGm6o0kaKvOx1yP1zS6NeS/C36MvqvW33r/ADR0&#10;+QVYelUNSGdPuMjP+juP0NW7aUTW4mVHXd2kXBH4VV1dttjPj/ni/wDI0gPmHxZpMGpfDiSJ0G1r&#10;f7p+lflH+0b/AME9vBXjz4ial4kOmMsk8xZmj4zya/V7xRqIt/h4wIxm3x+lfLmvac813NNIm4M5&#10;PP1r1cH7t7kqNz84vEn/AATH0yGFjp008bY+XEhP86vfs5f8EvNRv/i3pU+s3c89rBeLJ5bKOcHv&#10;X3VrGnRqnzxLjPHFd/8Asv8Ah6K+8eWu6FTtk/rXdKUIx5rIrlPtX9mXwFB4M8B2OiwRbVt7ZUVQ&#10;AMYGK9PltmLcjNUPAlgLfS40C9FH8hXTLZbuSK+dqycpXCxDZadCseW/CoX07bNlAea0IrWRflXP&#10;41YisiTvkX8azAyxYyFsYrQ0y02jmrEdmrc46GrMVqI48cdKAMzXIiYMKMGsNNNkY5IrpNThlZo1&#10;iK7Bw/0x2/Go47JQOlTqDMWPTW/iH41ImmMg2hcAdq2vsYxnApwtMLwveqAzbSx+bCr35rYhhKR4&#10;pILYDkrnmrZTCdO1AGTLYxee8saDc3DH1xR9lOea0GiyeO9NMCg4NAFH7IWOdtRPYkjGK1Ba/N04&#10;+tI0A/hFAGfY2RSbcR2rSlA2HDdKS3gw3fmpGRsMpH05oJaMa4hZmJB/OoGgbn5a15LaoWtgD938&#10;qEHQyXhfHeq8yOD061tT2gPAHJqpLZZ4I/StAuzBv42bk14z+0xZvd+Db6FD8zQtXud/bnYTt/8A&#10;r15N8drAT6FcR7f4DVQ+JFXP5jP28fAvifw9+094omvrCZ4bu+823lVCwK7QMfmDXjv9laoOunT/&#10;APfk/wCFfq5+1D8FtH8S/Fe8u5tNSRvMI3MvvXIW/wCzL4bMau2ixZ/65g17HsactW2Tzlv/AIN/&#10;/hZ4ng1jVfFuo2M0NvdXyrbrIpXcFUfN+dfud4LtJINJjjC9EWvhP/gmf8LdN8K6UtvaWUce187V&#10;X3r9CPDuniKyQAfw15uI0nbsHNcmhEpGQO9XIVbq1S29mwXGO9WY7XDdOg61zMor4l//AF1IrHd1&#10;qwLMnvUn2M55qALFj/qBWfrc5Wbata1pCRBsx2rP1a03yDC//XoAy0lkJPNAkYnrViO0O7gfWnfY&#10;8jkUAZskzK/zHrV7Q5meYnPAFRzWBJzj2q5olmI3Y7eaALOqybLck1iS3WCOa29XjzbgfjWFNbvu&#10;4qogRvMApUnNZt1KCrZFaUltJt4NVZdOd8lh2qgJ/CDDzmFauvMFiVSao+FbN4ZWLDmrviNHKLxQ&#10;BgTTxrJgN3ppmyODTJIn83vS+SVGdvXvQBNBcMrnnr0q1bXObpArfxVlSB16MetT2cz/AG1ASeoN&#10;AHdWT5jz/s1YnH7rB9Kq6a7GFWB7Yq1cH5CQaBSPN/EjL/wsrSSvZ5Tj/tk1dEGJACfrXM+JU3fE&#10;fSxtX/lsfmUsP9S/YV0iSBlzH93b8vTFa9EKHwittxux3pSx/vUMf4aaT6HtSKGyyxwp5spwo74p&#10;yOGAYVBqVimpWElhK3yyLhuv9MVLGNiLHj7q9fWgBxQSvk/wsCOay/iVqFrafD3ULe7ZsSwvsVF6&#10;t5bgZODjr2xWpGuHLgH0rN+JkMMnw8vFcfN5iLuIHRjtx+tXT+JEz+E9A+DWix6eNUum03yw/wBm&#10;SJ2wQMQKxIx0yXzXZSbQ2M9qxfAIjtdKmm3oiyy4KKP7qKAc49q2c+YPMUdutFT42QncMkZIb6Uw&#10;MRx/s0M2cEcf1pybidx9KgoDzwDSBt7EbW+X1pwyX3EUf7OKBBjI5H5UpJYcGk4Ix+NODccmgBEP&#10;qfWlJ4yqjNNwAeF/WjeWfkfWgYpJD/eqTHvULNKgLRRbjn7u7HFTZ9BQIjkBzyM0ZUHBOadn+LFI&#10;23GRmgAGTxmnnJ6U1Av8VOB4zigbY07u3FAXjgc0uDnO+jleaBCLgHJNCH5RvPvRwx+Wg4LAEdKC&#10;lcX5xwAKKMM33aKCbMgdsjKjtQGKtu29qAcHOKBknp71zrU0DO4Z9aTGOTSYIO4mlHLYAq/hAem7&#10;+opeTSByBgr7Uo65zU76ibDoKRuATmndOaZIGDdf/rVIxEOP4c05gDzn9KaMk9etGGx/LNNAOX0b&#10;FOI5zSKXAx796VvTNaANYAA4703PzYxQSc5PpRnvQTbUCMHmjBHahRk4Y0u/qxFBQvUfKR0xSg5O&#10;wdcUzHz8f99U5GJIwvNAE0AXfl+xryOSZJfGni1wAAust/6TQV65ASSu5e/515DeNjxV4vkYYxq0&#10;h4H/AE7xVUfhfyJl8SPJ9CIXzSrblZoiCR/0wiroPhddvp3xPuNLD7Y9Y0ttvvJH0/TNc7oZdbZm&#10;Ze8fTv8AukHr7Vbkvm0bxFoPiVWwtrqaJK3+w/yt+ho/5ea+n36BLWm/v+7X9D01zcyR/wCnSo8w&#10;4d41wDXP2/lHSdVaQ6irC6mCi+xt2beDHj+D0z3zXUarALa/khHTfWJryquk3RHeFz/46aiN2UfI&#10;3xJ1y3svB0cLTD/V8e/FeI6hPbSoz/lWh+074+k0W0s7JJtoMeT8xrwyb4pv5ZjE5PbhjxX2eByO&#10;vWw0akVuePLNqNGq4S6HoeqW8F0fKVutesfsl6CE8Vwylx15/Ovl2H4lyLcjdP8Ama+lf2OPGcOo&#10;+J7aFPvM2MCqxWT4qjQbsXHOMNNpJ7n6B+D4AbCNQP4etdLb2uevrzXPeCwXso29VrqYkZRkDNfF&#10;yWp6XMItsqnIpyxHzA6k56Y3cfWnoeeaefu9fwqOUaYzyh97bz/KngDbzQRkYpyAKnr9akoq3yyi&#10;JmgiV2/hUtio7KK8MZN4Iw3/AEzzjH41cY4XO3I7rQI07DFAEPkIflkHHoRRtAfcetWDuC5zTCCT&#10;90U0BWu9Pivk2PLInf5O/wBatR5Qbc8UN8velIULnNAAU3NlcUmzcpJoGe1OYnHApANC4HDUGMng&#10;LTkAI5FDEluM0ANUMiYowSOlOVSByaVv7uOp6+lNK5MSJkwMEVE8annb7VOVJFNMWP4qcUUVWjTG&#10;FNQtFxtAq06bTyKjdMf41ZHMZOqx4hJC/wANeS/GlB/Ytwh/55mvYNURjExrw39pzXV0DwldXZOP&#10;lwK7MHh5YitGEd2YYisqNNzfQ+APiP4Hjv8Axlc3Tpu3TH+dOtfAcRjVdgqDxJ4zeTWZZi4+aQ8b&#10;vepIPHBjxsP619l/YGKjFaHhxzqjLqfS/wCxXoyaXI0Cjvn8K+ydBhzarj0r4p/Yv8THVNcNsjjn&#10;ng19t+GtzWy5H8Pp7V8rmWDqYWtyzR62ExVPE0+aJqJboTzViO3UHbT4VY8r+tTJ8rBcZzXlndEj&#10;W1Abp8tSLbkdx9KlVCRyMVIoVU+7UNalESRMBgGq95aqzcdaudOKbIuTxSAz0sypxinG1AO3ParX&#10;lnOdtDq4Hyp+VCVwKTWSk5qW0tfLNWEQqckfpT0TnO2iQFS9gWSPFUX00dcdTW06bxgVC0II5OKf&#10;oBk/2ap6kUHS1YYNaoiXG07qTyflxt/SqSAz9OsFhYkU3W7bzYwAK1IodnK5plzbb+cf/XpgchPp&#10;hVutQmHauBXSXOn5Y8Vnzaey8YagDEuI8HOOabaQsLpCcdavzWeWwV/Km21iVuFPP3qAOq0v5YV4&#10;7VYmCbGIHY1BZYjiXJqWV98ZC0EyPONbZf8AhZulZP8AFLj/AL9PXRoAwznHpXP61DInxO0tvl/5&#10;a4Df9cmroFUkDeMDtWr2QQ+EFGWOfXrTV3CZhj5eNv5c05wCfu9aRSdv3elIoNpPGRSOHVOAPbPS&#10;nfQ0AE87v85oE2KsZmBMb7T6rWV8R9Nu5PA/2JrOadbjU7VRIsZKL+9XO48DBGf/AK3WnW+oaqPF&#10;01kq7rWO23q3mrkt8vbaCvU9Sc4PSrXxIF1qvhnw/b2GsT28kniaFHjDEJIoBYhh3Py1dP4kKT90&#10;9P8AAGlWw8NpLLbgMtxKFKk84YjJ556Y78VsuiocKOgrJ8FRXFn4agS6ul8z7ROPl7gSPWsJRIu4&#10;9TSqfEyY6JEYU/Mq/Q0vzA4EfalY7T94/wCFAckYz/DnNSUg2seB0oxjjPT2oxgfe+lLwo7UAAxt&#10;yaCcCkL+gzTs4HWgOoduRQAM5701W3djx/eFOIB+U9+aB+QAhWOP5U8HHII/KmZ+fJQc+1PAAGRQ&#10;Ia5XbtfGMfnSoMRLnsvehvkBPXPY0DcMknr0oBgD3x+lPUYHzrxSDHUr60c+tBIMfn4HamFs9qV2&#10;OeP501CxPB4+tBVhwUEdfrTRgNQSR0oBwcFfzoDyFbZnJailTy0LFXHJ55ooKISev0oG7PJo3E/e&#10;oXCfMBXPHcSAcd6Ngxn1oyc5o+90qn2GGzb1NH3T70UIQDljVdCbjlcMBQ6kjrSKWC5xSu3y4Wp5&#10;YjSBAA2DSkAjk0xeOB3p+MDAFEUt0MQkheW5pM98H60oBHQc0YUrnP8A9aqJsxnfJFBzggfhS59q&#10;Q5YYK0r2KGx+bhRJ97PPFPByMUo479qT/e/8epgBOBmnJlGxSKxUZzx7U9Mn71AiSHcHXJ/irxvV&#10;5BDr3jCWWXG7VJcIoB/5Yxjk9vavZYhHkAr9K8Y8R7PtPjF87dt/cMGXqCIl/wAKuPwy+QvtI8x0&#10;iNRAy7vlWQjj24/pTvFkDz+Fb11+9HCZF47rz/SjTmYRSAD/AJeZh+UjCrOp7Tod5vHBtXz/AN8m&#10;lLS7Lhurnp13dLqNpY6uh+W8sYpv++lBrJ1+MPplwm3ho3H6Vb8PuzeBvDpcnc2iW/X/AK5rUGpo&#10;zW0i4/hNE/dm0u7/ADIp604vyX5H5efth6JNeRWeo6feQzJEu2ZY5Adv5V803UjqGUsOOqpya/Qf&#10;4neB4NdtI0ki8zI7pj+leXaz8BLGcO39lxkn/Y6V+nZLn1PDYONKpG9j4nMstqVMQ5RZ8ei8immx&#10;5/T+8Cv86+uP+CdukS6j4wj1KW7VYYF3Hcw69h1ri9b/AGa7WS/wlgw3cfKxr7E/Yd+DFh4I0CNY&#10;bEK8nLMy9fzr0M6z7ByyyUaa956HHgMvxH1uPM9E/wAj6i8IX2kw2qRjUYT8v/PQV01vq2kn5TqE&#10;P/fwVl6FaxxR7fLH5VtwoinIReP9mvyCo1zXP0CMfdQ3+1NIY8alb/8Af4Uh1TSF4OpW/wD3+X/G&#10;p8RH7wH+FOAQjOxT9VFZrlL1sVl1bRTz/alv/wB/hStq+ksvy6lb9P8Ansv+NT7UzxCv/fIqne2M&#10;01xFJG6qqtll9aUncNSY6rpCjLanbqD/ANNl5pv9saNkKdVt89tsy1Itvbcgwr/3yKescIPyxqP+&#10;AipGQPrOjA7W1S3/AO/gp39o6XjJ1CAZ6ZmHP61KYLUD57ZG+q0w2Wm7stp8GfeIU0A0X2nE7hqE&#10;H/f5f8aU32nNx9uh/wC/o/xpVstOUYWwt/8Avwv+FMfTNJkPOmW/v+5Xn9KfugP+1WwK7bhPm/2x&#10;zT/PtyMfaV/76FQDSNE6DRrb/vyv+FH9kaHn/kD2n/gOv+FO0bXZOtywJrYcfaYxx/eFJ9qtNv8A&#10;x8r/AN9Cqz6HoUow2kWvr/qF4/SnJo2hKNqaLb/9+V/wqVYom+023X7Qv/fVH2q3PS4X/voVD/ZG&#10;i9f7It/+/K0v9k6O4x/ZVvj08lf8Kr3dxak/nQ9p1P8AwKkLwHnzFP8AwKoE0XR41wuk2wH/AFwX&#10;/CkbSNDJ3NpNv/35X/CrF7w+WS3bo68e9Rl4Mf6xfzqObRdDbG3SLX/wHX/Co20TSVGRplv/AN+V&#10;/wAKCStqc0DxHLY/EV89fthaXPq3w7v4rVt0ixllHrj/ACa+gL7RdKeI40u3/wC/K15t8W/Buj6n&#10;otzH/ZNvlkPIgHH6V6mU11h8XCfZ3PPzCn7WhKHc/JbxFc6imqPC0e0hj/DUS6hcxbVL5ORXvvxE&#10;/Z8s7nxHcTLYYUynlV9zXH337O8kVxmFWVd38K//AFq/aqec5fOCvofnssFioysj2T/gnnbTX+uT&#10;aiUZUijC57Zz9a+/fDTxi1Qhv4a+WP2Kfg3pfhvw/G02mxyPI2S00YJJzX1Zo3hzR4oVjGkW+3t+&#10;5X/CvynibGU8VmMpQ22+4+4yXDzo4VKRtRsioBuqaIx43E1WTQtGYgHSrfHb9yKlXw9ouP8AkE2/&#10;/foV8ue0WN6f3qeJEQZLCqzaJou3H9lW2f8AriKBoejnkaTb/wDfkVL5WUrkxnQ9XWjzIz/EPzqv&#10;/Y2jnj+ybf8A78r/AIUHRNF76Tb/APflf8KooseYh6NR5idN1V00bSE+5psI/wC2Yp39k6Z1FhD/&#10;AN+xQLUnDrng05THjlqrf2Vp3/PlF/37FH9laZ2sov8AvgUrdBlhmUdGppYMOtQ/2bYRj93aRg+y&#10;CnCytU58hcmmAuF6kinBQw+/ioTZW+7/AFH61GthbAc2y/jQLUtptX5d4odVcY3Cqy2Nmwz5C0p0&#10;6yXlLfn2JoFcfJChUj7tVpbIN39qc2nWpbcYv/Hj/jTm06zK4eNvpvNBRQm0tQc55piadHGQf9qr&#10;r6TYOMGFsem8/wCNMfS7InPlk/8AAjQT7w27nFvGQpxx8tcVdX/xIfxDdQeHNRs4oUhVmjvLdmBO&#10;exUit7xf4Yh1bSZ7G3llhaRGXzoZCrrx1B7GvOPh2dZ+HGst4d8aeMtVv2usR2N5qEimOTnIUkKM&#10;P256/WtEtBI6LS7Dx7N4kg1jxLf6Y8cIcCO3gffkgjO4n+ldAQ2eGGBu3e3+NKNxKtTxweN30WQL&#10;n8Sp/lQWN2lzUcschxsbjPzCnI0isxIwNxxmTd3+g5/Sne1ACE8ccVBfzSi1L2hkWTzlX5Iw527g&#10;Dxn0qXzWEuwhfb5v6Y/lmjckLySuVUbgWPYfKKBMlTlAM5pPGkTyad4XhTbk69I67lyMiB8U1pS5&#10;2I208HcKta4qy3nhG3DH95qF27Ljg4gOT+tXT+Iip09TvfAFqsnhqGWYpIyzThm2/ePmvz+dbQKg&#10;bduKzPAoT/hGI5EH37q4P1xM4rR8wFjtPA4qZfEwBkOc5oEZX7udw70vAGM0pPpSK+yI3I6GhsEh&#10;SOtKRng03BUAKen60Eih9wz+XvSsQyjFIMgcDtS7yo54oKYgIPy0vGM5o6HBNNd2UK0YzlqCRwxu&#10;5pybuueKZyWHHRqXgtnNN9wFk5bGOO9Abc3400Fs5J/+tSgnOdvekX9kkI5zQQcZH1qPJUZFODFh&#10;x1qokDcgUEEckmhgyihdxX5h9aJGg5RntRtyfnbHpTVPPX3p2VI4qSX3Axwod3lL83J+XrRQWYDp&#10;RQHMyJQp5Pb2oUKCMj6cUxXMiLIjDawyPenMTnjrtrGJQp69O9JzuwBgUEknk0dO9UJinAG3FNwM&#10;5xSlnPFIDnoO9AtELk4xSEkcZoBVT8xzzmhmIXIoKFHJx3oYsOC1NBIPBFOyT1oAFOe9OJzxjrTc&#10;lRhVH50qZzkmgBCjBsg9qGyOoo3HPHpQ3ADE/SgAII4B96PvDp+dBLHgihTg9fyagBylVGBTlLHo&#10;tMMfP3v1p8ZC/L6dNtBMiRN29eK8V8UHZZeMpwG3fbLwn/vnFe1R5JBB/OvEfFu5dF8XSlg269vP&#10;u+xIq4/DL5E81po8/wBJBKPhP+Xqfd/39ao/FMr2/hy7WIZeSPyo/dm4H86ks2Lx7j/HI7fmxNWL&#10;CxPiDx5oXh1o8x/a/tdwv/TOL5uf+BYFO3NKzLjLljzdj0u6tE0q1sdFj+7ZWMUPTptQCqOoLm3b&#10;D9R6Vdv7g3U8k+PvMf51Ru2/dFM/w9u3FQ3eV/P9QUVGKiux84HQ11BFJG5Tyo/GluPBcJj2mFfu&#10;5rc8JW4ubWMgdFxzXSNoyyQ7gn6V9Dh/4aPCxH8RnkE/gWCW+XbEOuenvXvvwW8MxabpEKRRbeBX&#10;Jt4aU3St5X8XvXrngXT1tdMiUjoorLMKn7lFYKP725vWUZjH3O1XomYnOfwqOCEBcj6VMiDsf1rw&#10;JM9tbDg6l9uDn6VIATwGqMZQ5NSIeakYoYZwKYxcM2VOB/FnrRmh8kY9qAI/OCtgk/lUm8YGRUWw&#10;g4xT9jetVygO3hvlozkcijAzuxRjnO4CpAVueQtIQcUiyZJA3cU4txg/zoAY7FcANSIX64zTsqeT&#10;j86TO3pVLYB1HPUUm4etLu9P51IBnIwM0AkHim+avQUeZxkCnfUB5LE/e/TpTMnOCPwpDK3T1pAz&#10;FuasmwhGDjbTWO7gGlMo/iqMvx1oBle4jOzmuW8ZWQn0+QBN2VINdXcuuzGea53xRMq2cin+7XRh&#10;7+0Rz1vgZ89634Itru8kaW2U/N12isqX4bWzSf8AHoP++a9VlsIXmYtjn3pBpMBblAefSvqFipRV&#10;jw3RjJmv8GPDKaVpEKogHcYFeo2Ue1cZrmPBUEUNrGAv8NdXar8u78K+bxcnKs2z2sPFRposoWBy&#10;KkV2PBao493O6nAjsa4zq5RzSAN900obPAb8qYc9qCM8GkUSAEDBopqsqr0pGcn7tLXcB9FNWQdK&#10;A3zdaF3AdmkJCjpQWA6U1mJqgFI7lutJntgmkYjHSmrI696BWHHJoAOMCm+Y3WmvIw57UDJAAOFW&#10;gc1HFL5i/Mvf1pzOU6mgB69eVpWQHmmpJlS1HmZ6NQA1oz979KjcY5FTFhswajkcHqtAEMkaTIUY&#10;VzvjDwbp2v6dJZXtsskbr/EvT3Hoa6eMgLhR7mortMxcVUZGZ5n4U1TXdC1hfBmupNdIwP2HUAM5&#10;UDOyT0YDo3f611e4NwRiuc1S5lg+JOkQxybUkmdXXd1HltXSMq527cVpJW1Kj8I3BJ4H1o703C7t&#10;zLnB/iolEiD5T39KkoDhu34U2XAjYLL5TMp+bZu7dh9KVmGVQd/rSTIzMJYiu5Pu7lyPyz/LH49K&#10;ABjEJMFZn3L/ABSAf+g/0qDxTqcVp4v8J2zJcMq2OoP+7XLI+EAYnoBgnn9an8uNrnz9vOwLuLZ9&#10;T/Wk1YxD4k+Fwbdn2aRfMq7vkA3Rghhnoc1pTV7mdTp6npPwoZm+G2nyyXPmOWnbzf72ZnOf1raW&#10;IAEKPxxVPwZEsfgPSRtC77JGwo4G7n+tXDhl5FRL4mVEEJztHzf/AK6cd3Q/lTVGA3FA+7nFIT0F&#10;wR8xPFBwflWkwGXOOtIGz2oEOVcfMN3PrSjcfl29fWgfJ8ufpRux/FQVYGQ+/wCVNwDxt+X0p25s&#10;4zQcAZoDlEZWcbVyPfHSlwegHNKh54HBpDv39O9Akrg2BwDj1GKReD97rSgHdnvSZxlhQWO8vHJa&#10;lXIYnb1poLE4NOVty474ppktDW5604DPr054o2ZHNBLD5SaGSNRMHFOBHIxQCf73akOVPNIsAVB5&#10;y340UmH7LRQMiChV2qKUEjmg5z0oDFee/pWYAMD5j1oYlhzS4UjO6kBOcEcdKADIHJ9aACTS7cHa&#10;opAdvIH6UCsO2/MBTW2njNOUIe9NbrigYYxzQST1o7cfjRhtucU0gD5vvE+1OJVOhzTcMeFowBwB&#10;SAVnAXikyeh7UM2eCPaj+LJoAVsnnNIuf4l/IUN8x9acVDfeHvQAJk85pyHBzTQQn3v0oAx260AS&#10;xsd+T0zXhnit93hrxTID11K9X/yMwr3KPdu6ivDPErlfCfiDBP8AyGrxd3/b2wrSn8L+RlJe8v66&#10;HDaRJ51jby5PzQqf0re+D9kbvxDrnjGUZW1iWwtS3Zj8zn+VcvYXyWHheG/m+7Fp6s34JXoHw00u&#10;XRvhnpsFym2bUN19cA9cyHIH5Yqekv63/wCBcb+yvP8ALX87GxkAZJqnfEncMkfuWP16VbYkDIqp&#10;qXEUkh/55MD+VKPxI0Pm/wAFeOLe0la1kfG2TFd1D48tZhvkuNxx95myT+dfLbeK7y08SXUUL/Ks&#10;5AFdBF8SL23tVZpAFHX5q/S8PkPtMPCS6pHwuIzRwrzT6M+jdP8AFeny3QUsOo6mvW/CE8dzp8Tx&#10;sMbe1fEPhT4iajqOvRWkUjMrMAAK+xfhzf8A2fw/bCd/m8sFvyrweIMt+o0436npZPjHiajVjuYz&#10;lc04cGs2PWbcIMP+tOGqwHnK18ifTI085Gd2KUHHIas5dWhz8so/OnrqcJ4DjNZlF8sCMFxTHmGO&#10;BVGTVYk+dZB/31VG78UWts3LqPxqogbRnX+9QJt3AP41zJ8aWS/8vI/76qN/HGnKebvv61QHVCYA&#10;4Z6RZgDzxXJN4/06Ll51+pamx/EPS5DtF2uc/wB4VLA65p8ck01ryMcbq5m48Z2UMHmiZen96uZ1&#10;f4y6Hp8hS4v40/3mpdQPSjeKKQ3iLXk0Px+8OTSNGmqRnY2PvVZj+N2guv8AyEYj/wBtKfN5Aeo/&#10;bEJxmgXIzgHNeVn45eH4jj+04x9XFXNK+Muiak6pb38bE/7Q4o3A9Ga5cOuGXbzuz1pJL6McF/8A&#10;69cdqHj2xtIPPe6XGP71cXrH7RXheyujBLq0Kt/10FSgPYm1CMfx/hUf9qR92rxc/tF+GmG5dVi5&#10;HaQc1DL+0b4cVd39qx4/66CtAPbJNUi676Y2pREffGa8Il/ae8JpJsOtQ/TzBU1p+0h4ZuduzV4s&#10;np84oBntlxqAMfD5/GvOvi741/sK1zv+82OtGjfFHS9YGy2vUbdjHNef/tHX91NoP2615Ct29K9r&#10;JqNOtjIwl1Z5GaVJ08M5RM6D4r/vd7SfrWhb/E6FnX513Z5O6vn+PxBeGTLy5xT4fFuoRShUlyu7&#10;+FsV+iSyOjLVHx0czqLc+0/hh4oj1mwR0b68131vONmSenXFeE/s33FynhSK6u2x5hz83931r1dP&#10;ElvCNrSDpx81fm2aUY0cZKEdkz7XL6kqmHjKXY6YTJgMp+tOFyoGcc+lcwPFlueC4/76qRfEtqVH&#10;739a8o9E6QXAbjP4U7zh3aufTxHCeRKKmj1uLOPNH/fVAbG0JBjO6neYMZrLh1JHXKyfrTzfDHL/&#10;AK0DRo+apGcUCQEZxWat+g/iGfrTxqP956Bl/eKBNtHWqX23JwG/Wni6Q9G/CgC07Z4ptV/PX1oF&#10;wuc0AWCSRjNAy3y4/Sq7XKk8GhLlFOSevrQBY+lBOajWdd2Rineesg+agBwJHANOXk8mmrKOcUNI&#10;DwKAHE84NROef0p+4YyGprsBzntQAkBOM0lznyiadbkBcelNuyAud3FOO4pHmuut/wAXM0U7uftD&#10;f+i2rqHyTzweTtrl/EG3/hZmiY5/0psfNj/lm1dRIzIWG9fyJrWXQUfhD759qRvnO0NSO+TtFBO7&#10;gipKG7nMjKVO0d9tOJVU3tR82Dhei5qvevJInkqv30wW9Dkcfz/KgC0EaRdgK4LDt6EU6+MX/CzN&#10;DUSK7R6DeeagXcVzJF2/pTrNtsoG3qfypdUNsPjWLaHQYrfy/DLySXAbJl3MvUHvx+lbUjOf9fce&#10;o+HozD4R0u22/wCr06EcD/YFTqfm3NnHtS2C7NHtIgfu2qD/AMdFBAJ6fWol8TGmIBgdf/rUYHTd&#10;+NHPTFKqEnIWpHcbk9k/4FQDu59qccFNp/vUAAHIwKRIAKR8xNGVzyOvSgBsZ7UHrQaACe3WjoM4&#10;/Og8yBsc0ExtjzWGT2zQSOUFVwaVtx6Gmhz5uwcgr1xT/fNARGMMMWJpBjPSnHA7U0jnFArgGO4s&#10;Q3NOAIH+FAfA5oBYjIoFqLuBFI4+b8Kbkk7sU4g5w/SgBq5zkUrlS3ApVwvP5UEBjuB7UFeQ0jPc&#10;0UMp7LmigdmRg8CjHcj9KCcdaN+eA1Zi1AYx0NGaACw3A0oRjyDxQUJvGeGoA9F70KmG/wDQqclA&#10;DgOOlGPmOBRketBznigTY1um3dj6U3JC9aDgZzQGAHHSqiNCgnd92kIIbcT+GKN3OVoYkfeNDkAH&#10;B7Uc0gYEdaUFQfmqQHK+B0oYnOQ349KblccilJBXFAA24HJNIu4HOf8AgNOb5hgUoHf8qAFT7wGc&#10;V4X4rl2eDtakP8WvXX/pcwr3eFRkCTHPtXgPjFwngHVnI5/4SC4/9LnrWmnyO3dGb+I8+Onya3pm&#10;h+FYQytqdxbwNxzs4L/+O5r2bVGVLj7PbrhI9sUK9go4/lXm/wAMLP7Z8S9Nlf8A1Oj6PNdM3YMV&#10;Ea/zP5V6FJiUmSb+LkUpfDb5/p/mVFe9f5fr/kNducAVV1Ig2sitxlD834VakJ6CqepEG2kB/uH+&#10;VTH4kUfI/h74XaPr0sl28OGkkJLD61NrvwISWMpa3bKP9oV2Hwy06R7XfnP7zP1rq72xdELbO3ev&#10;tsLnGMoQSjLofJ4rL8PUqSbR5V8OPg9Y+F9T/trUZDJ5HzrurD+O3/BTz4Hfs9SNp/izxxY2bRfL&#10;5cswBr2z/hHJtW0G4jiT5mjK1+L/APwVc/4Jj/GzxV8YLz4meAGe/WZiJLKZjxzn5T2/rXh5xmFb&#10;HYi9WR6mV4Olh6fuo+4vC3/BeH9mLXdYj0qL4i2O+Q4XE4/xr1ay/wCCqfwPuIY5f+E7sfm54uB/&#10;jX8/K/8ABPv9q1pDGfhjcAj1kFVPEH7G/wC1Z4ah33vw+1SSNFyPIl3AfrXjunHpI9g/om03/gpn&#10;8HL2eQQ+MrFlRQfluAcj8609P/4KS/By5nWBPGtllmwP9IH+NfzP3Hwt/aA0BGL+D/EluucN5UMv&#10;P/fNV9G8E/HLVNSW30Xw74la5LYXy4Z1IP14xU+xi/tID+qL/hqrwnfeHm1201qBoVi37vMGMetf&#10;F/7U/wDwW++CvwY1W40KTxStzeR8Na2eZJB6cLmvF/2Hfhl+0Rp/7GdxpPxHF5/aTWri3+1MWkRS&#10;DtBJ74xX5O/HL4cfEfwX8StYs/G2iXy3L6hKxuJYmImyxIIbvx+VFOMXKwH6if8AERj4QnmYSaLq&#10;0afwnyCaq3X/AAcVeGQx+z6HqjL/ALUH/wBevyhtvB3i27Cta+GNQkDfdMdm7Z/Stiw+CPxb1QZs&#10;vh9qbf8AbqV/nWns6XVgfptrf/BxFpbWe7TfD2qSSY+55YX+Zrj9L/4OHvG8PiGKS68CXX2HzR5j&#10;faF3Bc9cf/Xr4Ji/Zo+OkrbV+G+o/wDAox/jXTfDP9h79oP4ieJrbQ4PA9xaxyzKss844VSeTxS9&#10;nRQH70eGv27bLxT+ztH8WYrkrDNpwuF3EDjZmvyX/aH/AOC1f7Q/ivx7eJ8O5bez0y3uWSFpwWaU&#10;A4zgEYHp1r9CrL9mzWPBv7Iq/Ds20jTR6KIsKoH8FfkF4y/YX+Pdj4nvoNL8KtcW4uXMMm7BK5Pt&#10;UU1TW4Ho1n/wWQ/avt49s9zYyN/e+df61qWf/Baz9qG2hKS2lnI38JFwy4/Q15R4c/4J9/tE65MI&#10;5/Da2qn+J2LH9B/Wu0sP+CVvxsubYTy3S/N02wH/ABqpexAv65/wWR/a01SORbO+srcsflb53x+o&#10;r0/9g/8A4Ky/tL658ddI8E+O9WhvrXUZ9u+OMqUP0ya8qg/4JPfGqRsHUI/whP8AjX0z/wAE9f8A&#10;gkV4m8LfFSx+IHjW6aZrNw0Mfl4UcipvRcbJAfo18ffj94i8M/A248SWDnz1sS6t6Nt4/Wvw4+Ln&#10;/BST9riX4iagR45a0jhumEVusXG3PGeea/ef4v8A7PsHib4YN4Wlg/dm32YAz2r8+fHX/BITwfrX&#10;ia41Wa1ZvMfLZQcVMbRewHwkn/BUr9rRLbyF8Xxbv7/ln/GlP/BUv9q5rQ28niqMtj7+w/yzX3Ja&#10;/wDBHbwUgUf2Y3y+iirQ/wCCNHw2uo83GjNn3StOaHYD87r3/goV+1fe3f2t/idOh/uxxgLW/wCH&#10;P+ClX7W2msnl+JmudpznyW5/Kv0A0b/gjp8LrKZUHh1G9vLH+FdZY/8ABJD4dSSxunh9Y9v91BS5&#10;o9hM4L/gmT/wUM/aB+L/AI4tfDHivSHePeokm2nAr9TPEaPrXgxftaZ3Q/N+VeHfskfsL+Cfg9cJ&#10;caTokUb8ZbYM/wAvrX0x4h8Nvb6J9lRcDbiu7AVvZ14yODGRU6LTPntvA9jLKym3bHP4U/Svhnp7&#10;6lEPLfHmDgtXpqeFNhzj8qNP8Luuqxso/wCWnJr7H+2qyp6SPmP7PjzbG9f+KrD4a+C/tlyfLjgh&#10;HIHTivlH4w/8FY/h94I1aXTTeSM0bFcL65r6w+KXghPEngm40uRNyyQlT+VflV+07/wT28X6l4tu&#10;tS0fzJFkmLKP7ua+HxVSVSo5M+rw9P2dNJH0l4d/4K6/DW9tFurvVvJz2avQvBf/AAUt+FvieHzL&#10;fxRbke8nNflx4h/YU+KtrC6pbzMvTbzxXNj9nv41eBIZfs+mXnlrwzR7q5Tqij9mNL/b8+Gd3ciG&#10;HxZalv7omH+NdLpf7avw9nlWI+JrXcxxjzhX4Iah4J+O+nah9vt/7SRlbPLNVO5vf2iX1GFzqupR&#10;ssig7WfrmgLM/pO8H/GDTfEVmt3Y3qSRsoIKmrmr/F3R9LbE+oKvPc18Q/8ABPvXfHcHwJsm8T3U&#10;8lwtuNzTZz096+N/+CkP7cnx58DfFC40XwbqU0EEEmFUZ5oHY/ZmD44aFM/y6hGfTDCr8Hxb0qTk&#10;Xi4x/er+ePwH/wAFWP2j9KlWLVJZZPQkmvVvC3/BWz4twxNJqNtuG3I+egZ+5kfxX0gc/bF/76rS&#10;034h6de/6q8Vv+BdK/Ajxl/wWz+Kuio0ljpLMyt0LHmvo3/gmp/wVN8Y/tIa82g+I9Pkt5Y+/Y8/&#10;WgD9fJPF1oq7vOH6c1XPjqyzj7QP++q+E/2zf+Cimh/st+FY9W165dmlX5Y1yf618n6b/wAHAPw6&#10;vXY3V3NDg8b4yO9Aon7Onx1YsMGdaenjax3HdcL+dfkD4d/4LwfCLVbtbNvEDKxUnkHmtCT/AILt&#10;/BCFWL+NIty/w7uf50WYz9doPGFrMPlmFXo/EULLkyCvyv8A2b/+C0Pwi+M/jWPwbpfitPtcn+rj&#10;kBVm5xxnr1FfV3ib9rvwr4H8OjXfEGuw28O3PmSyBf50AfUi+ILbr5n8qfHr9u3zCSviTTf+Ckfw&#10;q1GXFp4ytHUnHy3C/wCNdRpf7cngK82tF4hgOf8ApsOf1oA+tv7Zg/vinrqkDDBkH1FfMFp+2T4K&#10;mPy65b9M/wCsH+NXrP8AbC8FyuEGvQdeP3goA+mLW9jZMCSnXM2YsgGvJ/Avxq0TxMqrZ6gr7uwb&#10;P8q9GtdUW6t94fIPtTjuKWxxPiAofidoYf8A5/PlPp8jV1ky4kZ1PWuM8WzSR+ONMubedVljnZ42&#10;a3aQZCNwVXk/hXasqkLkq2VDZVSFP4HkCtZbIUfhGeXk53ChRtPPelA+bIHFBIB/efnUlAQjfKcH&#10;2psQPV0HcfdpybWOaAyklM/MppxAsWX+vXC96ZrKS/8AC19cvzcP+48O2sYj47o7Z/QVJp6ubqL0&#10;MgH0p2uPJJ498WSRciLTbWP8oG/xremtDOf+Z6tB8tpHGT0jGPypg6damx+5XjnywKhCgdDWMviA&#10;TGXz/U0u5ugPT9KMH0oI4xUgBO5s4/8Ar0GjJ70dsGgAG40Me22gMyrjilwwfLd6CkNLYG7H0plw&#10;VeNQYNzbgVZV+7z1qQddooG3dtYDgUDtqEcbxy4MmVP95elSDcVximKRn5jT+c5rSxLEJA5xTQQG&#10;3bCaeTzwOOaaGUN0781MhDSQxBRaGJB44+XpTsBTkHihhufA/OpAbkjtQScZLUEqWGBxSBjj5G96&#10;C7C54pQwxgDmmLn+I9KkVlx2P0oGAdgOBRQpJ+6wooAgHXJp4DKDmkXk4pWJA5FZkIaQepoXJOBQ&#10;RzjNOUBVoLGlDuOAacVDHmkJZvlxSk+WtAmO5ppwWyTQHBwPWlfO2gLDXAxkGkyB3pSpGDSY29RQ&#10;MPcUhAz8v/oNKMNmkk+QcU9wDj+IUvH8NIMkY/2e9KAc9afKAZycN3oAxwxp2Pk5Hf0poOV59aWw&#10;tx2COgoBbPNOFCgk46Zp3DYdCMghjzXzx48lK/DPUyvB/tu5PHf/AEuQ/wBK+iYxlsBf4a+c/iCD&#10;/wAKwuyo/wBZq1z/AOj5TW1PZ+qMpO8h3wctgdQ8Ta0c/ItrZxn0wpdv5iuqZQD9BWD8IYfJ8E39&#10;9j5rzX5zn2UKg/8AQa3Wb5zmsZdjSPX1GOMjC1VvwxtpFHXYf5VYc8Yx71VvnPkybT91Dzj2pJ2Z&#10;R4x8J7dZNOU45L12dzpccw21xvwfmj/spct/FXoKeWWwG969SNTlR5dSj7zLvhjw/F9hYFMg9a4n&#10;4k/C3R9cnb7TYq3P8S9a9Y8LWqNZ5A+8Kj1jQY7hiNtcFeXNUOujHlpo+dY/2f8Awpv50qNT7Ris&#10;vxH+zR4O1FGEukxNnoPLr6KTwhG5wFxRP4Jifkr+lc7Z0nyLqf7F3gq8G0aHC3/bPNHhf9hjwRZ6&#10;rHcr4fh+Vs5MIHf6V9Zf8IZGh5j61p6V4SgjdX8pfbijl7geVf8ACkNH03wj/ZcOnRhVhwcLjtXy&#10;r8W/2FPB3jbXpbq78OQSszZO6EHvX6KahoMc9p5O3qOeK5Ob4dWsk/mPF3okgPgDTv8Agnr4I09F&#10;jXw1AvofJHNdT4a/Yd8LWpwnh2FcesY5r7a/4VxaPybZfarFl4AtIWyIB1o5QPjwfsVeGzkpoEJ9&#10;B5YrqPhf+yVoOjazHN/Yka+W2ciMV9VReC7cfL5Y/L/61WrDwpBay7kRRVAeZeIPhPZN4dbT4bRd&#10;vl42lPbFeG337Imh3d/Jcy6NHlnJ/wBWOa+0J9Hilj27R71TbwraH5vLX8qV0B8n6P8Asi+HIQA2&#10;ix5z0MdbS/sw6DDGEOkR4x/zzx/SvpdPDMCnPl0snhy36bVpc2oHzD/wzXoKOSNKT/vkV6F8MPhB&#10;pmh7ZYrFV6fwivVn8K27HCx1csNDS3ARBwKoDkdc8HQXdn5Ji/8AHa4y8+DdhPIWFt/47XtcumpM&#10;u3AqA6HFnJX9KAPHYPg/YQxBfsn/AH0Ke3wksiny2w/75r2AaPGBnb+lA0iMjkCgDxm2+ElpFcBx&#10;bj5Wz0rUtfhtaIR/oy5/3K9RXRoRwAKUaPEvzBBQByOh+D4NPUMLYL/wGq/i+0SOAqF9hXaTWqxq&#10;cCuL8f3IhDF3289K3o/EjGrHmizlDaREkbO1O0+wjF7G+z+IVWjv93/LT6e9WtLvFN4is38Q/nXc&#10;6kuW1zjjRXY6+50VbvS9nl5+TuK8u8YfCS31C7d3sd2T/dr2zR7dbizXn+GnXXhyGZtzqPavNk/e&#10;O2OisfM158ALCfh9OXB7bKxtX/Zm0G6hYHSVbI5zHX1TJ4SiI3eXz7VWuPBtu2R5dQV5HxTq37H3&#10;hq5uWMmgx8nOPLFZ8f7Ffgp7pTN4bhJ8zn90Oea+1rjwDDK2DH+gpsXw6tQ4byuc+lBZ5b8O/gtp&#10;vh3wymm2VkscflY2qvTivm/9qf8AYK8FfEzxDJqt5oUbSORltgr9ALDw1DBbCNF6celYPifwJFfy&#10;ktHQB+Vc/wDwSj+Hs8u9dC2n/drC8R/8ErfD0ZY2Voyqq4VVWv1TX4ZQg58hfyFV734U2sw/49l/&#10;Ff8A61AH43+IP+CUBvLpo40O3ceNv/1q+gv2Df8AgnunwU1ptUMO5jwNq9Oa++pfgtZsxcWi5z6C&#10;t7wb8NoNOOBbqvP6UAfn/wD8FMf2HNQ+O/gyNLVW8yFTtVgeeK/MHxL/AMEmvirp14UtZJQu4grt&#10;6fpX9I3jf4c2uq6eY3t1bcuPu9K8l179njTb+VnNgmSST8o5pqUo7Afz9/8ADrf43QSNLaysrLkq&#10;2w5H5Vw3jf8AYJ/aB8HbpD4ca6Uc/u1IY/ga/ofP7PGl28jR/wBnL0/uVk69+zBoGpKTNo6tk94x&#10;/hV+0mgPwf8A2E/2afi1eftI6Jfaj4VvLGHT7jzJHkXGT0xx2/wr76/4KnfBX4weN/2eoLDwKLhp&#10;IdjTxwuQWQckcetfcHw5/ZR8OaD4jGo2+jxq3tEPWvT/AB58ENM1rwy1ldWCOrJ02CpcnKVwP5Zt&#10;V0r4q+ALxrfUYta02SNsMd8qD8xxVnTfjr8ZtJK/2f8AEvWoyvT/AE52/mTX72fEf9gLwH4mkmN5&#10;4Xt33McloAa84P8AwS5+F5lLJ4LtfY/Zx/hV+08gPxtT9qf9omHBX4s6wMf9Nh/hUsX7W37SMMiy&#10;RfGDVwy8j94v+FfsHrf/AAS2+F11Ztbv4MtSretuP8K8r1X/AIIk/DPWPEUV5a6I8MfmAtFHlVPP&#10;oKftI9UB2n/BDL42/Hv4t6DJrfxG1ia6t47gx20kikGRR/FX7CeFZZX01C2fuivlj9iX9kfQfgb4&#10;Ws9C0PTFgjgjACqgHGK+uNI037LZhQO1Z6cxMjj9eCy/EHRYZV3K98FYeuVPH5V2k4CSsBnGe9cb&#10;4gaOL4h6G79P7QXd6D5Tya7GXZLKZEbcrVpLZBH4Ru3ByKGTPSmsQpEfbdjOKmRCy+Wgy38NSUVZ&#10;2VVyZF4ySoUswx36gD9acSPs6zHzP3m0NsTdz9MiuV8XeJom1G50a10Jb1rdgkkjsAsZxnC8HJ75&#10;4+ta3h3Xk1O0t7SRGWTAZD1VgO/Pcd/SnZgdJocbNfx5LfNIBhlx364ycU7Unhn8ZeNcFl2rAp9s&#10;W/8A9ejQT5mqQjcCfMFZWqa8LfXfHc7MzMdTSFMZwQIV6VtTfuszl8SXqe2SRtGgH+yP5VGOTmrN&#10;2uI1YH7yg/pVSPcYwH+8FAb64rKW4CHhun4Uf7WKc4UDJH6UwkEbQP0qQBi23IFL6mm5OcbqcdmQ&#10;N3Xp70DsHXvQRjBIpMEd6RiOh/vYoLFJyP0pw3buKRY8DLH3owxbAOfwoJcgU4OTTiSG6cU0Zzk4&#10;pyEkZI71oSDuAOvNCn0NHfBOaRVCucPks3T0qZAKE/i70MWQZzn04oBzyad2/CpGiJUKgLzmkPyk&#10;IQak+/yD+lNIy3IoKuN3AHGKUDaMZpByTxRwO9AyRWwME0VGBjkANn9KKCeUQKePm/GjJI5GeaeA&#10;BxTQoJyDWYLcON+P1pFDZxycfrQ3LAdqcGUcUFAV7ikckDinD/aNNIJbnpmgBwLY69qDzSxhejUh&#10;4/izziq5QGkkHmmnpuZe1Oxu60HC8MeO1UAijaOR9KRhx8w607q2DTfnc4P/AOulawmwC7QPm59K&#10;FBU459TRyGyDTlVjz60yBD1B3Nj3pSF3ZCGhlUL/ABUKx4DfjSZVxRkHB/OlI+bJJozQq5+YUgkO&#10;jyTgL/DmvnP4hZb4aqqH/Warcfjl5TX0dGmDx/d5r5s+ILt/wrixb+9qknfrzJWi0ptkJXkvn+hu&#10;fC3cvwt0yRyT9ourqbp/enf+labEnqp+tU/AkS2vw18PQjgtpodjj+8S39avPu6/w0T+N/1sXF80&#10;UyJn+U8Gqup4FrINnSMj9KtydeDVXUgDaS4/55t/KsralHgvwkuGj0tQT8ua7y21JmnVMcfWuF+E&#10;7R/2Que5ruLFYzcKuBjNd6hKxHsaj6HqPgX95py59q22tUYYYVj+CDH9hXZ/droMmuGfxDiuXRlR&#10;bCNfuihrAN1H8qt5w2M0ZqSil/Zabs7elTRWUSc4qelzH3oAYbfcu1lb/vqoXs4s4Iq0CqrkCmsg&#10;zkn6UAVzaxYyFNCW0eflFWNuBRwOcUAMFvgZVaVYcHlf1qQNt4NH3fmb1oAaYcfw/rTQn94frU2O&#10;c035PyqdwInTkBVP50ghyMAH86k4zmnqB1AqgIhBj+9R5BDbgh/76qUqrdaWlcCPY2NpTj60Y4wB&#10;UlAAHSmBD5fu1HlD+8amyAOtNGHbJNAELAd801lA+6amOOwqOUKBuFNAZ+othDtHueelea/EaXfI&#10;QOfxr0TV5lWJmDYryH4geIrNL8xvMBt/Xmu7C4eVSXunVRwdTEfCrmKPlbb0q5o+Xvox/tjmsCfX&#10;LZ+RJ7/Wr/hfWrVr5EGMlh3zXbLCVVFuxpLKsRHXlPb/AAuB9ijyP4a3YYVYZx34rB8KyrJZR7PS&#10;uhhJAxXjyjbQ45RcXZiNAh+9TWtUY5z29RVplB42imxwJFu25O5sndWZJV/s+NhjHNC6cg/gzV/Y&#10;v3QKUKAc4xQBVjswBjBFQXOmrI2Wj/lWiqLndQQD2oAx20VAOFxUbaLG33lra8tMc0LApbaBQCMM&#10;6BCeo71Nb6JHF91T6dq1zCgOP6UnlpnOTQBjXujxzRbGXpWVceE4pD/qj+FdcYYz261HJbDIIBqk&#10;BxM3guAsWFvVG48DQfeW2/lXoRtF67KaNOjkyuMentRIDzzT/A8VtdrJ9n/8dFbN/wCG4J7fymiy&#10;MfdrqE0+IcsKWSzUrwKkR5Rqfw5tpmYi06/7NZZ+GtqD81rj/gNewT6RG5wY6qv4fiz80dAzye5+&#10;GlnLHs+ydPRRVWz+G1lFcKWs/wCLrtFevNoMTH/V1Vfw+iyAhB96gCh4R8O29hEqxxbf+A105gVI&#10;MgHp0pNP08QKoH1q1cKqxEgf5xVRFI808URj/hYmhqP+gkoBZcjoa7C5EiMQDuO7ofvH6e/tXKeJ&#10;s/8ACxNEZWC/8TBeSM4GPSusnxM7K77hn+5trSWyJi9CLesyeZGdy/xL/nvUkCpgMkgZN2NrLyP1&#10;oLSsP3kjM395qbHtxgAZXg8VI+Y4/wAb+H9bsddutV0vRJL6zvJEeVYdu6NwoHQkFgcdulQ+CrfX&#10;F19hcabJb2OwkWtxt3mQnO4DBwMZ/E9q7K6tpLksUuZIWP8AHGwyfzBqvHpcsF0bqOaWaRowpkm5&#10;Cgc8YAx/KriHMbHh3Ed9GxhVTuBxH2/x/T6VyeraT4e8Qal4om1bxBJDt8SkLhtoQDYCPl68evWu&#10;u0MCTU4YVGW39K5fQNG0rV9N8XTTxedJD4slEcbLxGTtXPXke1XH4WZy+L+vI+iruOGG1hgt5GkV&#10;IVEcjdWGBzVE8HHoMVevwI41jHyqqqNqjpx0qgepUGs5bsoSQjbhhUZXI61IWBba3400n5sAVIAT&#10;3FJtQnmPvSN5m8YPy/xU7Iwc+tBVw5pVIzikHTrQc9hVJFDlIIxjtSbfk67c96VRzkmiUKV2k5zV&#10;E2uNQDOP507OGCKvWjawG3NG053E+1BI4+hpuAGyoPWnEbRkmmkgcjvQAYIOSMe9OHpimkkcg0Bg&#10;T1pWABlTtpqgZ5/Ohs5+Yjn+7QPY1L3AABnjuetNJPoeadgZzmkODx6rTjuAnHZaKAQoxzRT0C4q&#10;jA6UhO8fLRnadpNBYYwG/SsCojQPmwacM4wFpqkDnFODA7SfwoKFG7uKRlJGF/vc0u4DqaQkn6VV&#10;ifMcuOhpOccnuKUHHGDScDgiqC4o9QcfWjtlqOvr1pDn07UXKABRxikOWOB0oDEEqc07cKCeUaML&#10;0H507kDGc03r8pY/jSk724oF5CDLH5hxS9QQfpSEhuQ1NQtnOD+NBVh+ecA0q7s7SOtIOucYp6Nu&#10;PAoFIcpGxlI6Kfwr5g+K0xt/hbp91vBH23dx2+9/jX07OUS2k87dtMZGF4I4r5b+KSm4+Fnh2xiV&#10;t11eQooI5JZ1H4nmtqcPaR5e7S+/Qjm5ZX7X/Q9C0m2/s/wjolgR/qdHt12+/ljNLIGIwelXdXRY&#10;ZltF6Qxqg/AYqi5IGVXjdWUpc0m11bLjpFLyX5AwGPmqtfKWtZCq8Kh/LFWW5GDVa9YG1lH/AEzb&#10;+VJbouO58peCPGb2UbwmXG12A/76rrbD4jMs6iSYce1eS6Rpmr+ZNJFbybfOY7tv+0a2dF03V7/V&#10;o4fKk+/8oxX39DA4eVBPyP17A5JltTBxnJrbU+uPhPrv9qaOs4O6u2R2CYxXBfBzRJtJ0CBJg25l&#10;+au9QlsbzXxGMVP6xLlPzLNKdKGMkqe1x6ZJG4cU91x+FA29NtPPI65rjPNKz28bTLckncqkL83H&#10;5VNGDnP5UpRT/D9PanoBnmgBHXGCBSY+bNSMNwxUZVgtADWTuKNoxzTgp9KcUwaBMjwNuGpOWPSp&#10;GTAzTQATlfWgSuCliPmFJjklalYZFMUHdgrigoaFbOSKdTtgz82eKbhezUAFKADx39KRVJPWpNuO&#10;dtAuYjKkdVoAwc1J1GCKaY+chqAuNOelNVccmpSvegqpHFAyAqQMkVHIAo5qxKhxgVXmy64H51UQ&#10;Of8AFLMtlI8f904r5W+JniuWDxBPbs7H5yMV9W+Ibcy2zJn+H0r5i+NXga4fxBLdW8ONzZ/WvquH&#10;5UfatTPvuD6mDjiJRrdUcS3iZ9oDyNyOvp7Vu+B/Ehu9ahiRud42471zp8JamiZcbhjHArrPg34K&#10;uZvEkc11HhVbO2vqMRHDxoSfkfdYyOWU8LOemiPp3wWu/TYXcc7BXUQbmwyjNYXha3FvaoO4XFdD&#10;b5XgV+a19ajZ+JYtxdZ2JwvHA6UYON5pyAkDj/69BIOVxXKcgZ2r8tOpqnjBFOANUgDtzThGvXFN&#10;we4py5I5qRMbIkR4xz3oT5OUNBBznFHPQUBHYDk8n6UBFUY2UfNnGfwo5IyBQMR1YkcUCLccA0pz&#10;3DflQCc8UE3GyQMvy8c0CPjk04lj940UFDdmD1pGiJ6GnjjnbTWJzmgCNoTjgVGYhj7lWFPWgnC/&#10;cqugFcQAjay1G9qjNuIq2E7/ANKTC+lSBDHFhMkUy9/1W6rPH3cVWvjhPaqiTI808SqD8RtBVj01&#10;Jf5GuwuSTO2fWuN8Tkt8RtCAOD/aSfe71190StwzKCNx+tay2Qoq8RvGcZowSOB29aQ8tjFAYhc7&#10;D9BUBYGCg+Yc0yWHzj867lz904IPNLJtkTG9l5HC9acC27YFP+FUkMv6DPa6fcf2vqEojggXLyN0&#10;UZ61gfDSaXVvDevXVlLkXPjT/gLKZo/0I9q67whcRiC4V9GXUDHauxtZFGGAGeew9fwrmfgfM+q+&#10;EVv59MWz+0eJoJfJXDAD7Qij+R6VtD4WTL4v67numosztyvzZ+YelU2JX+GrV4xaVmDYqsV9DWMg&#10;GMxY5P8A+uinEHG0P/47TCGAx6daEOwuTmjB25xQfQ/lTWOUOOadhjuSKBnGFFIrbuQMexo3DHWm&#10;MeOBlqdwvBSo1JJ27+PTbSuzg5BNK4hVPO5vWjDFwQKaPvYz8v0pXYk4DUxeo44xyKbuBHuDQ2Qv&#10;3qTPPJoEBLbdykE0DnI/yKCSDwaI2KnO1vwoAM84oGOpBoON2AaFbGOTUyGB4OR0oOT1NIGDZCn6&#10;0jfe4H1oQgLKny71/OinAoOo/OigBr4zuI7U0hQelO3Dbz9KGVi24elZ20NBpG7g07kAAEUcqAV7&#10;0YOOfxoQAQM5PfpRx29aGTcm3FKcjoKolsF4TIpTnAK+tNZiEJx2oUs2QwoJF3c8+/ejqvWkQYG3&#10;PRqcSB1qWjQax7ignYvWjOHJprO4XOM/7NC3AAc/lkU4fJye9M+4OvSnMdw21RK7iElmLfypVbBy&#10;o3f7VHzDg0gOGK8+1BQ/6CnIQ45NMUsFyepFSIozkMaCZDmKmB1P/PM96+bdcsk1K2+H+mOMrJqE&#10;TsPXaEf+lfSE4KW8kmPuxMf0NfPCM8ms/DtNvSOZ+3GLbP4V0UZcsb9mYzjzJrumvv0Ov1GQz3Ty&#10;dyfyqoDmIE1LKXLZzzmo2G1sCuc6Bu8Y2mobr5reQqODG3f2qUYUfOOT1qK7UrbynH/LNv4vY0Af&#10;P/gHw7b3emhpIly2f4feuu8NeC7VdVV1t0B3A8r71y/w3123i01UL/dOOTXfeFNat5tSQM/HoK+q&#10;j9YjR0vsevRzpU6fJzeR6l4ctBbWkaqP4cVsRgMM4rN0aQG2UqeNtaUYYnAr5irdybZ5lSo5yuTA&#10;5HWnKR0xUaDHenA4FYGY5wuOKMgNTe2KcQxWgB2RnFNL54IpxHOajLJvCjPNAEgPFIGycYpCHIwK&#10;AAtADjyMU0kBvu06mP8AeoAUvkdKbuy3SnBTtxilUYoAMgjk0ySNpAyRybTjhh2pzIc8fjSggfLR&#10;cBEBRcE59/WnBsjrQDnkUUEtBkkdaKKXIP3qCgP3QKQ8DjFFIRng0ANaTcvAqKboMCpWXb0qOfBX&#10;FVHcDK1WHchFeW/EbQobmbzGHWvVtVIWFixryP4peIodMnw8nr1PvXuZXGcqy5S6eZPAS57nJP4Y&#10;t+mOlbfw/wBKt9P1Td6nvXLnxtbycecv4MK1PCfi61fUkUyDdu9a+irUsT7FpnRPir2sHBvfzPdt&#10;HKiJcCtq1Axkn6VzPhu9W5tUYNn5a6S0OUBr4uvFxk0zi9r7RXLg9qVYlB3E0g6UobA5rlegdBWQ&#10;scinBQOQKRSMcU5PvUrsGKgB60u1fSkw3U0pGRk0idxrADpSEA9aKOewoKVwCjPFCqAuccUUKxxQ&#10;OWwHaRjbRsA5xQCS2aMEHk0EDWQN3oMZ7GnUA0FJkZTDc0Mox1p4BIw1NwAcGgoRY/Sh4N3NPC46&#10;UnfGTQA0DjApvljdmpCh7CmsCpximA1lCjIHtVS/I8vIFXGyRgVS1D5IyPT/AAojuKWx5n4nIPxE&#10;0NvNCkamn412F4w8xmxzu7Vxfind/wALC0PHX+04/wCddpdkrM+D0Nby+FCj8JDv+bdsXr1pqu6p&#10;M8jSSBWJVVhI4x096kYBzkDpRumTmCRd3UE9KmJRHFIHRWW2kVW5XKnj6+lSAtng4GfmDd6ZtkKK&#10;0mfM77elPR2ZthKn/Z2nj8aoLHSeCnmhi1AxSBNumzndt6fIa5/4NwXFj4K0mO/m8x5JrGXzNpxk&#10;zqe/fmt7wyWh0zVpHPH9k3BOP+uZrN+GilfCXh+NZGXdDYNt3YH+sQ1UWZy+K56tcN85BFQ+ZzjH&#10;vUkjswwVI5qF+eM/4iolsAHcHyD7Zo5z1o3NjaaMPjIFQVfQGZielI7biOMZ9KXkru3fhRgk8VoI&#10;EIDbTjgUgIXB249eaXmgZPHrxQVqHyk7iKDyMD7v1ppBf5D/ADpxznBrMWtwb5TR26c01eTnnr0I&#10;pwUr1rQkMgngfrSZBGcUhVsr+tDdMc9KAHEnoTTlU+v5VGuXAYtye1SKpBwxzxQV9kHxjGeab0HT&#10;n/epSrKpHzdaa27HAqJbh0FHI69qByBxSYO3FKMk7R9KRIDOeWNFJJlcYorQBcYGMUj528ClH07f&#10;lSBjuxisy0JkY68igNgc0Ag9V7/nS445FBAmW68expwwTnbSDK8A/nSjnjbQAmQFzjNCgD5lNKcd&#10;qQjLYBoAXIPSkYgjj0NAY5+7SNwnFA7iDIb5eaVgWYlfWhTtUnFCg460DbGgnbtP0p6qoHXj/wCv&#10;SDbt+X5qFJ5z/wDqoJFPIx1pSMjHWjCjqKbkDkdTQA4Hack07aFOY3NMOAOaeJN/3T+JoGLdbRZ3&#10;BPH+jvyPpXz1YgTa94FCZO3SZ32SoNv/AB7j+IH+lfQd98ul3TA9LaTg9vlNeAaP5b+JPCMRH+r8&#10;MzN9P3Sitqf8N+pEvi/rujogvHzL/wCPVHJy33acoGMbaGUE5LVibXGFsDIFQX0gOn3BP/PJv5VY&#10;OG6H61VvolNncEFuYm4x7Gqh8SA+MPDnjx7HzozLjbKw54zzXd/Db4h/bNbjjE+75vu7vevOLT4d&#10;6pd+bcW4fDSMR+ddt8H/AIc6taeIY5LhGO1q/VIU8D/Z/M3rb9D4OpWxaxbiu59a+D71p9PjdvTN&#10;b8bZ4Fc94UtmtbGNGXouK3oXY4JWvzHEW9o7H2VBv2auWFbjntT0weSaYgYjOcU9Bu79K5JbnUOb&#10;Hc0tNKEnk07POKQBTXxTs9qjbr1zQA75SM56Uv3sGkxwD/k0ZwBxQApUE5pGXJ4oLENmhSMZJoJu&#10;AZugFO570wjaetGeMg//AF6ChSzA8inDJPtTc5IGKMLuxn8KAHUUAcnAoYY4oAMj+KnBiDtpoyRy&#10;KM4OaBajmfHAFNzzignJzRQSNZgRgGopf6UsazhN0+zO7jZnpSS+/pWiBmRrRKwsR/dzXzJ+01rk&#10;2l3O5Xr6f1WINER7V4V8ePht/wAJTCwEPOc59K+m4drUaOMTqbHh5xCpKi+Q+aV8eXDt8s5/Ouk+&#10;HHjG5vPEkNuJG+aRflq03wAuIz0b8B/9aul+E3wGurLxTDf3QYqrArX6BisZlv1eWvQ+TpUcZ7RX&#10;PpXwLHc/2VDKy8bBnH0rrbBidvFZvhTTha2UcewjauMVrRRiN2RB3+9X5Hipc1R2Pv8ADxcaaTLS&#10;EA4NO59aaFxz1py/MMniuU6ByYqRB3qNRn5hUi5xkflWYCnPfpQSMcmgHcOlKRkYxT6gRkDORRTm&#10;GOAKbTe+pXMFKBnk0nbGKMnpSSFzBxTgqkAk0mPegBs9O9KwhWB6AU3A64p0hITimgZzk/8A16Cr&#10;MPejOKOvGKGUHgUFAOtNJZTkigZX3ocHOaAFDAnFLnnr+FNCk9GxTQ2Dk1oArBuAe1UtSxtIq4wA&#10;HWqWo8Bqlb6GZ5h4nB/4T7RCp/5iUX867S72CVi3rmuI8WKrePNFz21OIjHbkV3N4g81844JH1rZ&#10;/Cio7FfaSd35UbT0PTrQwbORnFBwpGZcHtzSsUNDKF4/ClEg3eWw2kj5fekO0SLCT8zKTjHanMwR&#10;NjQrIvVo2/p70wN7Q5hF4b1qYP8Ad0a4Of8AgBrP8BySQeEvDTlGX59Pi+bC4+ePjnH6ZqW2YReD&#10;tcmjEn/IJmH7xj0KkevXmsXRV1keG/Cg0u0t7iKPWrdLpfOw8IWcAOQ3boKuPR+Zm9ZNeh7bMpUs&#10;KgDHdtzyKt38aLMyhj97jFVSMnK/jUAIFJBPf/69IDk7P71KVKsCx60rHsD2qOVgC56D7vY0BQud&#10;ooQM3TNDKc/eIq+g9hCCTlhik5XcAvenNlyMdDSBHboeP50FgOSMUkg5/DikJIkXaeOQ3+NK2FPJ&#10;/GlYBMHouB3pyuc7QvWm9RnFORX7A0wFIYnkjmmnIpzINuaaoBHzHvnp1oI6CcE4qRRzjOT3pjBv&#10;u7etPTgZFToIX0x3pr4+6elKxwPwpjNukx/k0pbgGAOBTi7U3rzRznFIAMYK52t+VFOEYPV8UVXM&#10;AxvrTXOCDu/+vTz/ALNR9D1NSVEVQGORn396cqnk5460zIP3enanKeMCgJD1IHJFJj1oXHc5o5PT&#10;8aAAheoJoIGPlNGNv5UA54xQIRiFXBJpGUAEvQdw9+f0pW4HSgQijK8joeaCwVVO3rz9eKT5idw9&#10;PSlJ4xjb9KACMKBuUdaNuWJNO24600qu4nFAAQT8tJtbdgUMFJztxS4O7IoAcCeCB1pV/vUZZl4N&#10;KpY/KVxQVci1dwmi3zj/AJ85CT/wA14JoSOnjLQYtv8AqvCbNz25Ra9416Up4e1ByvAsZj/44a8J&#10;0Jy3juzjZf8AVeC1P5ypW1P4DOXxf15G+x284pGOZMLQMgdKJdxiYJ1K1iabDcjGfxqOdS0EgH/P&#10;Nv5UsG4RgOc0rAmFww/5Zt/KnH4kPoeNfDTwVBfaLG8sK7iPSu/8MeBLexu1lW3H5daxvg/Nb/2J&#10;CDt4969J0xoW2lcc168sXWjT5bnlfV6UqlzQ0+zMKYC9u1Xo4sHANMtQQmcVYVOeK8mUm9z0ox0s&#10;KgJGKepAGAOlMTgbu9GRnIrE0H7xjNIGBPAoIJG6kXOeBQApfjApvvigqR1FGaAAlsdfpSnJxk0h&#10;zjilGMjFArjtoK4YUm0KPmFD7idoFNyV+bFAroc+PSm0dKKCrgDg5qQYIziox1qTPOKNQuAJBzmg&#10;knrRmigLgCQc0d+aAMUZoFcD7UZ5xQDmmkgNmqSE2DE4wailGeBTyccmopHym4irRNypfLlT+Vcv&#10;r2nW9xneP0rpL+YIvSuL8R+J7e0lZZJFHXq1ehhITlLQ4cVOPLqU28M2jPgRj67a0tA0S2sbjPkA&#10;j+VY9t4sspj/AK9f++q3tE1WG7cbXXPH8Vd9ZV4xdzipOnKSsdhZT28cI2jntU0R3Hdjqap2JVhn&#10;NaEXNeJM9an0Jh0pUAJxikHSgNt6H86yNSQDFKrEELjrTN38WeadzU8oDgccjpTqjBxzUgORmkAj&#10;HtTCMHFOc4waDll6U/sgNBI6UoxjkUnzMc474pwf5eetSNDR704Oo4ApGIPQUBlwM1ohxFYgrnFN&#10;IwcGlbn5sUlTYoASOlBz1FHWjntUgH4UYJPFHQ0dDuBoAMDOaa645FAYnkilcEjAFaARt0qlqLL5&#10;eB1xV58qORWfqYOz5RQZnlviySNfHeimRmH/ABNIfuj36V3d7nzmJH8RJ/OuI8VMB440cntqkI/8&#10;ert7wsZ2J9a0fwoqPwkBKryadhMYb/vo0EMRuFBUsKm5RGEQOrgMflPOPWhmEkTEZXtn096MBOhP&#10;pSwhR8nmFvm6k1QEuvXT2Hw916VmOf7MfCxrlmPH8/51B4WsY7rwfa39xaMjW1+G3BSGOLhWGeOM&#10;VH4xk8j4Xa5Nbnaz2pVpmAyeRwP89quaC4TwbfwOZX26hiSSQHruByK0j8Jl9p/I9ov/APXZHpnn&#10;vVTIzk/XFXNRDbsj+5/SqYz09qzGIQpbG33pGTB3EfhSgh14oXphV4FBURMN/EeOtO6H8eKGyp5L&#10;U1wxPC/xUFAGLN0x+VOB2DANNYkjaBSr8tAhMIW+UUBB8u7t1pcnfz0pHORhs+nWgXMIB3zxntTi&#10;QDuNJ8zLgimiVjOYvJO3aDuPQ+1AJ6jmB+XA4Hal+U8g/wD1qRgSOAKFDEbStASDarurEc/w+1Lu&#10;wQTS4K/LikySOlSSI2fwphALAjtTixPyrTT8vJpMsUAk7SaASfmC00MT1FO78UhCEB+TRQc+3/Aq&#10;KChWAC4WmKd38HHrT32hsKetJgDgLQCE4PGaRvk6AflTk+XOB/8AXpsgyp/hoAdyRhR97pSnaq1H&#10;at5ke44yuB97uR0qTrigzDO4biPwxTWLbhhqceeCaGO3gN26UFJDTk9PWnH/AFe8nv3o5PUUMB5f&#10;3z+dA+o3APb9acEKjAOaAQeB9KBkZVR+vSggSPeww42t/dHNKwy1GONx55oHPOzrQA1h2H5Uq9Sc&#10;A0pjDnJyKcqqVFACEHrj26U8Ej5sZpG3Zwo74+tEYfOD3oAqeKWMfg7VpAB8um3BOP8AcNeF6E23&#10;4g428p4PhX85Vr3HxnlfBGtHt/ZFx3/6ZNXi2gwpD441AsnMXh+0TPplif6VtD4CX8S/rqagD9SK&#10;UlC5BP1FKrF41KqRnJ5pdinnbWJsM2ALwPfimTMFtpMf88mwCPapXBIqG72/ZpgQf9U38qcfiRMt&#10;tDwH4b+PGsbIQMzbQ2OO3OK9a8HeLhfuq+Ya+d/Bcd6UZfK+UyN/6FXrXwztrtr1CUx7fhX2FbC0&#10;fqt+tj5ONerHFNeZ7lp1xui3k/hV2OUOM1naSuIF3itDFfIVIx5j6inKXKOMqjq34UoZcZzUe1WN&#10;KY/aosi+aQ8uuM5pFcEZzTAi9+KYkc5nbMiiPaNo75pcoXZNI2BjNNE4PSgoXbLZpHhGeC1OyJk5&#10;CtPjoM037Qc8rThCABThGo6U7C1G+etBmyOlSBfmyKayBzj3osGpH9p+XO2gXOOdtS7VIpGjB6E0&#10;BaXcjN2B1WgXZJGKV4Rng0qQKPmzzVe6Lll3Fe6GORSfawFwBT0iXnP50hQA/wCNToPUaJye1Aus&#10;Ertp5QAYHFJ5ZoDUPtDEY203ziOq1IIV+9TWiVqrQn3iJ7pfu1DJdhkyPyqd7NDyCetRyxAfLntT&#10;jYl8xz/ibU/s9m0hPRfyr5f+MvxSv7TVmWGVlVJMFq+oPFdgbizZD/EDXzf8U/hONRupmUH5mJHz&#10;GvsuG5YSNVuqfN51HEOPuHC6V8bbsTKhnZjtznoK9U+FnxZfU71IGk+8w655rxu3+Dl7aXRZY35/&#10;SvSvhT8N57bUYpZlb5WAXb3r6jMqeWewbieHg5Yz2qR9NaDfC5to5d33lzW1FICc5rn/AAxZyQ2c&#10;cbqfu4roIoV28Hmvy2uoqo7H3lGUnFXJllAIBNKJEzgn9KYU7gU1fLd2RZMsv3h6Zrnsjf3iYSx5&#10;+9UivkZJqv5IxjNEJdf3bDjoKVkwvLqWdy+tLuJxVZpwD91qek7EcClyh7SOxY3k9RTSxIxUPmsT&#10;1oMj+lIfMThz6UuVx0qv5klOV2K80FKRMSuf51FcNMq/6Oqlt38XTHek+fOQTQd7NmgEyQMcYxQT&#10;ntTPn96coI60FcwtGfaikPTdilyoLijrg0FRnikUknOKUdMZpKIJjdnvQ7FfmpxAPWm528E/jVFD&#10;G6bsVQ1P7tX2J281Q1H7mDQZnlvirP8AwnWjBY93/Ezh/D5utdxdzK0zNlR82P1rivFAZfHOjMjf&#10;8xOHv/tda7e5Uh2KrzuNa/ZQ47FdUbLBh8u7jmpM/wCzTVAYHcduT37U5V+Tk/rSLGlRjcBUc1l9&#10;qubUq7BY59zKqcNwRgnHAyc8Y5HXGQZCdjIBIvzH7rdfqPWl++6gxeYByrIxH4AjoR70AVvi74Xs&#10;7z4eXGqP4zax+ysoXT1XIvMnAB+ntWxCbn+w9VjEoxHcBtgXnovHWs/4i6Xaap8Kbi7FjIJ4dQgM&#10;Mt0/zId3bHBB960LnDWOt+ZcSTbolZo41CqvA4J71pHaxD8z1zVbi2hVZJZVT5R/rG9v8apRzRXA&#10;82GVWXP8PQ1oXp06CRd+kpFIYxiSPDfr2/KqjKrY2n6VMtxEagKMY/KjkHmiQMXwv/6qCOTz9Ki3&#10;cBecbSPakIYjBC9KdjkMR9aCuRkH8KYCAc7z6dKTljgUoXcME09eBnOcdKB3IyMNllpwXI2qOtBY&#10;nn9KDjAx19M0CE5zz/epQFboaMhj16UjcHJPTvQVEax3cAfkKIz1GT+Pakb1yxx/dNCsckEcY9ea&#10;AkOLI3zZ57044I2kUw8fMoxSn5fmNBIALgkCkduNuO2elKR2FNdgfu0rFDAzE8LTwcrgUxSWY/Nt&#10;p4J9falYoApYciinEgfK3OKKkBvFNy2/Gad3xQCT1FAkB+7u/Co7mISp5Z/4Fz1FSMqkUn8RH0oB&#10;sRFRV8tEwB0oTJ6noc075s80m3HSgWguMEbhzijYCc5yaQcU/avYf71BQ3aVPBpsgOM5p48sAj0N&#10;JKuBnJoFcbHGU3bpGbcc89qeFK/dbPy9qRQvVmp28dFoIECsOD+NKpYnbt6UEHGAKXk7tw/SgBHU&#10;4PPBpQAq4HpQoVSoJ+X6dKUY/hFAArZ2vtojBPzbx1oBXGGyBT0QdM/nQBk+Pzs+H+v7Bz/Y9yV/&#10;79mvHvDuG8V682zLR6fYxn/vlzXsnxFWMfDjxCzN93Q7r/0Ua8d8MAHxP4mc7jj7Cv8A5Ceto/wy&#10;X8S/rqaQRV+X7tJ827FP4J25o3cYK/gaxNbjByOTzVe+kS3geSViqkbN3PVuB+pqyPmOAtQXthHq&#10;FtJZ3C5Vu2ce+aNeg4ni3ww8I2t5YK5QFt5z35z3r1jwz4RgsWSRFX2wK4n4SaFNJoySxz9Tn68m&#10;vWPD9pcIiiUV6FTF1eTluedHC01UbsaFnYskQCirUUTIPnOakRPlwq1IABxivPO2MSEpg5QYp3OK&#10;ACegp2wAVDKsiFhzzT9i+lO2E9VpwUKeKaY+UYQcfLTSHPBNTYHcUY5zT1FbUjHAxRxnGakoIAPS&#10;lzByjVUg5NN5U1JQBjgUX7j5RrKAucU38akz2pG5GDSvqLlGEA9aAGPRacyYO0UKuOad2FgQZHNE&#10;md2MU6j2pXHyjdgAzjinFR0x0oKnOc0oUntTuLlEOSMYphVl5IqVht6UigMcU+YkiqORBj5hVooe&#10;1RMgHRaaEzA8QkC1ZyPuqTXlviC6tri8ZHAwrEHj3r17VraOeErIPauJ1fwjozTtI8C569a9jA4i&#10;nT+I8vGU5VHocXbeHrC7bKRqM811XhHw7b28u4QL1FFvpWk2zghvpzXQ+H7a0BDRt3rpxGO5o2TZ&#10;hh8Nyz1SN/S4FQDArQiTjOfpVezQKuARjtircaA4YivCqS5j2oR7Dip4oKgnpTypA4pApPIFZmlt&#10;CMqV5zWVavqz6ph3lP7w5DA7QP8ADFbBBHBpydOlBJGqD0qTygPuinc5pxXp70C5SIAc5FGzcKeM&#10;9CKMY4oGNCD+IUuxR2pVGTinKCG5oHYRY+MikEYLVJRt3EDP/wBegQ1l29KbUhHYim7BmgBtHeig&#10;hvWgfKHSjAHSig56gVPMPZhSOSo4H0pQAfvU1+lCZRG27HWqWpKWTitEQSSgAfWqOqJ5WVJ7f0qi&#10;Wjy3xSAPG+i5C8anD1/3q7m4jd5pI0kRTz8zfdFcP4tKjxpozZ/5ikP/AKEK7i8UNMyluNx+X1rT&#10;oEfhKlsk620f2u4jkl2jzGiXClvYZP8AM1JJ5jqYoG25X72OlEawwxpDGoUdgOKmZtkZmVQSuAyi&#10;gRRhluopSupbY8qPLORipkaQR/6NKu7rtXAXBNSfbo97JLZiSP8A3dxoZlMJkEfythdu3rz/AJ/K&#10;gehY8bsT8Irjec/8TK3G/p/FVzUVljsNXZI4yTa5Ibtj09apePiqfCG4juZf+YnblT/wKrviJgmh&#10;aw237tmQG3ewrSMXoRdbHrF+N45Xqn9KopGkfyRoq9+BWhduWiUfxbB+PFUmBwGYfpWYxnzBsmmk&#10;MMgd+RTvvcFvpmkO0naV7UDEU5ISlOGoLAcE0u5lIx/+unYAQEjgD8TRjsUagMQcgds0E/3u9IQn&#10;HUHIoAPQlepzS5O7t96kZedyH2oATGBlD3pxAYYJ4oHJwKNqouAfzoGiNkd+APpigK3Ujp1qST5Q&#10;GB5pq9MmgQmNxwpxS4YjGaQbA/T6UoL56UADNhqa+84AB9qG3k/e2/hTVIBwDmgaDChskUpz3FId&#10;+eFp2M1N9Sx3UZK5ooEY7qW/pRRzMBhCk0pILfKPyoAzQse3c+6pM7gBnvRgKMgfWlG0g7qQEY/l&#10;QVzAoGBtbNNIw2c05XHXb/wKlVQTnHBNAcwbUDfN/OlIZTwOtIq7h81KVIHB/WgL6gFVTxQ+SuN3&#10;tndSEsuFDc/WlcIVyoHtQUIEIOCfxpflzgLTRvPyk/8A1qF3ZwO9BMRUDkbj6+tPOCOajywXOene&#10;njjbmgqwFSxyT26UpDLyBj8KaDnHP507J7HFBLY8gHrj3zShNpU56imkF0IB5K8+1OjQQRgAltvd&#10;myaCTJ+JXHwy8RMSP+QLc43D1iavH/CpJ1rxMZsf8flsp/CI17B8UCR8LfETZ4/sW43c/wDTM15B&#10;4XRWuvEc7A/NrCqef7sS/wCNdH/Lkn7aNMKC22MfjTePLODT2CZ+UcdRSDapxiuctoVANnXdREBn&#10;CjOcj9KY3CcD9KW23SyB3QbfLznaBkn8+3v3prccTkfgjAn9ixrwcHHSvT7VAijbXmPwQBGkqowA&#10;G4/OvTomwu2nLcmJao5HUU1GzxmnAcYxWfMaBz60ZIpMNnil57iiyAON3OfzpxKgZApuOM0u1icA&#10;VJNxS4zjZTadsbuKBG2eVoHsNGewpwQkZzShSDgCl8tgcmgYgUAYxSeX71J5belGxvSgCMJg5zQY&#10;8nrUnlt3FJ5bA8UAMIJOMU1hg4qby3xnbR9mdvm20AQgEfe4oAJODU4tmxyCaRomDfcoAbgdxRT0&#10;hJHTNKIcfeWgCPA9KMAdBTxC/pSbDQKw0H0NRyAqtSFSOT602aNzztrREGL4gu1tocg9P1rzPxd4&#10;vSzdw82D9a9K8S6ZNd2zRxjkivK/GPwp1PW7gyq+OvHNdeHlDm9458QpcvunIr8RXe7Cea3puBFd&#10;14I8YpOy7pCRxxnpXM23wIu4W3mb8NprsfCHwx/spQHDE8Z5rrrSoSjocVKNdS1O/wBD1KG7T5BW&#10;xGu5QQ3SsfQ9D+wAJHW1BGwTOK8uTjfQ9WmmkrjwM80gU44FSbCo6detCoccVnzGhHtyfu05FGM/&#10;pTjExPy9aXyyoyBRzEpDFXa24t2p3Xmm7SeGNOAyOKkoQDJ5WkIzxj8adsYtjFO2NT2J5RoA9KMH&#10;qacF7npRsb1p3BDfwopQjDvS7GznNLYob07UDPansoPJFIVP8Ip8wrDcD0prLxmpGQn7tMOc49Pe&#10;mhiBcDmnYB6CnInGWFOKYGQOtK2oELrjmoZpAq9andWIxj8arajCY4sn0qhDtLvo7y8FihJcqT1H&#10;A47VNqmg3bK2YmPHpXnF/HqNx40s4LPVJrQt5oMlu+G/1ZP9KtvD43gbMXxG1Dr0kRW/yKrlB7GP&#10;4/0q5tPFmjzPb7V/tSA5bt84rqtRLLOzI2Nrdo92f1FYc0Pju51G1n1DXrW9hgmDt51rtfj0PIzW&#10;zJIzPuxkZ7VbIV7CIZCNrtznhioBH+FVb92e3aGJ5FP8Xl4GRj1/w5qxHkIvK0pR2XAIx/OpK2I4&#10;DGMouPujkNnHFP8AJygXexDHG4L/AIUpxGGwo/pSBWDKoLcH7qtjPH8qZJY8fR7/AIQXHHyjU7UL&#10;j/fp/j0XD+GNajtmViqKsijHyqCN2eRk46Yz7jFJ42LJ8H5m5/5C1n97Gf8AWe1WNStzqMGtWihm&#10;XzpnXbJtYbVzzx0rZaWZPV/12PWJWDRQtn70Clc/SqrISRk/lU8pZrSEHr5CfyFQLLudedv17VlL&#10;4mX0ApjIYfhTMBxtDYFSn/ZGKYignr/D60hCOmTgChVyMs3enFcnOP1oCgr/AE9KAFUYGB0o2k8n&#10;p79qQKGAz0oZcDPp0xQNDcDzOlIYwjfKTS4LNwe+aUxsT96gY1cjnJ609QrD7tNyMY9807cc7u1A&#10;txsqnAC011GMrx7VI2V/75pjZztIHSgfKI21unHFHXq/459qNo9eaDtA6UEjS27nFIQFPSnheRzT&#10;WHONtADRgEk07YQ3DZoXJ4xigPgZ21O7NCRGYDP3fWioy5JyP/QqKOUnlHEnOR+VNOAc4albOeRS&#10;qeP/AK1SSN2EDdS4UffH0p5G3nFNIVWz3NAAOAMUvKqFXNKCM4oUAE5FADQoIU4YUfw/MadllA2m&#10;ldRncD1oAYhVjle1O4Xr6ccdKMbDwKRkK4Kn72eaB3AfMTt+tLuYZAHvRnsRTTtAwFNBa0DeGGCO&#10;wNDxn5cU4NuJIJ+7mgkngiglsau7HP5U7IJ4FBRup/Ggr97nigkFcg428VINpbO36U1Ad27HenJH&#10;nB3fXFAGT8UEz8LPES4/5g8w5/3DXkfhFD9m1qYfxeIph+ARBXrnxQYJ8LfEDEbd2lSg9+1eQ+DW&#10;dtM1TI6+I7o5/wC+BW//AC7+ZP2zT68gUHg5pT0zTQQD1qLGjQFVYfvPu/xfSpI5VQC4Xpj5do4P&#10;5U0qHhMOA24Y2suQaEQpGLdIkVVULtjXCgegFJ9w2Ob8HyW/hOKS0/sHUf8AWMVZbcEEZ/3q0tZ+&#10;Jd7Z6hZ6fpnhe5ZrpWObxhEAqkem7nnpWkFAORH9K5X4gzqni3Q0QNu8mc/+PJRuLlW53Gna9rck&#10;KsdAh9f+Ps//ABNXP7e8RA4PhiH8b7/7Cqvh999uv0xWp2qBXKcuveI88eGYMf8AX91/8cqNvEeu&#10;5wPDkI/3r7/7CrlwxVN3t3rNEjk5LfxVcIcxEpFhPEeuf9C3Dn1+3cf+gVIPEesd9Ah+v2v/AOxq&#10;vvahZHU5Bpun1FzFhfEOtHh/Dir/ANvY/wDiakXWtYH3tBQ+y3Q/wqOycyMWGfxq8ozwKzkuU0i+&#10;Yqvr2uA7YvDQb/t6Uf0pya7q2Nx8Nn/wIWrajFIUXOSKm5VvMrNr+r4+Xw2f/ApKi/4SPW1OweFJ&#10;P/ApK0KDg9RQhalOPxFqu0GXwvID/EBcJgfrTv8AhI9Qzx4Wm+onj/xq1gYwBTVTFMcbkB8S6nj5&#10;fCs343Cf40v/AAk+o/w+Fpv+/wCnH61YpcdgOagoqSeKNVQZHhW4b2+0R/41GfE+qBMnwndfTzov&#10;/iq0AnrThjsKZLKK+I9QAz/wjVx0/vx//F05fE92eT4Xuh/wOP8A+Lq4RkYqNgQaARXPii5AyPC1&#10;430aP/4umv4muSNw8L3mf7u6P/4urGzLZxTlGBtFNDKreIrs9PDN3/31H/8AF00eJpm+VvCt8G6d&#10;Yv8A4ur4XHA9aUgMMEVQpGXL4jcna/ha+9+Yv/i6ryarFIcnwrff+Quf/H62XQAYpnlJjbigkx/7&#10;St14PhfUD7Yj/wDjlOj12GNQB4T1H8ov/i61RCg6ZpfKT+7QCKa+INi5Hha//wDIf/xdH/CXygfL&#10;4Q1JuP4fK/8Ai6vDI5qQAHkig0WhRTxYc4bwnqS+pZY+P/H6kTxfEV3N4V1D/vlOf/H6tUUEsrP4&#10;sULuXwlqPPY+UP8A2ekTxWCp/wCKW1DPv5X/AMXVghT8xNCqQckUWBFX/hKCwyvhe+X6+V/8XQfF&#10;BGM+E9Q/8h//ABdXAAB0o/CixRTXxSd3zeE9R/8AIf8A8XUg8UKBgeFtR/KL/wCLqxQMZ+aglsrD&#10;xMCMHwrqHXpiL/4um/8ACSuOnhbUfwEXH/j9XlxjilyM4oBMz18TMT83hbUOvcR//F05fEuDx4Z1&#10;H/vmM/8As9XWHHApFRmGFXpSsguVT4mVV3f8I1qB9gsf/wAXQ3iWHqfDuoL9Y0/+LqwQVOCKKYyu&#10;3iWFDt/4R/UPqFj/APi6jbxFCGwNCvuf+macf+PVcAwMCjGRigXUrL4lgBAOjX3GP+Wa/wDxVP8A&#10;+EmtQ4RtE1D3PlL/APFVJGHXdv2/7OKG2k5zQDJE1vSQqu1ldq3oYen61R1PWdOUkC0u33L2h+7+&#10;tWCM8Go2TsBigLnn/iq/1Ww1WHW/D3hC81CaCQlbbcsW/KlfvNkd65jUPib8YonZz+z/AHe3qN2s&#10;Rf8AxNezxwKrCTb261X1iMvCQvpWhJ5b8OfiJ4o8Z6xPpHiT4ezaO8MJfdJeLLu5HHAFdkzFG4yt&#10;c7oMa2fxJm86fy1nsZeWIxkFeOa6JjH0Rwx6ryOaNEVFqwgGe+DSkXIOIlXhd37xsf0pqKjsWX/x&#10;2m+QDIS757dTQMdEoVF+fdt75p0qkKzqSG7L+NBj42BB/wAB604Z8w5+b+6FU5FBBa8cgn4P3Cb2&#10;Vf7Ws/qP3gq49vE0uuIzn5mmHze8Q/rVfx1ZTTfCCU2cRP8AxN7Lfz/01/8A11akdBrWpCO1cbpE&#10;PmDcSMqgHI4Az68VtHoT1f8AXY9Nud6lVVPlVQCvpxUDbCCFXA9vrVm7dJJGXG3ng+9VggzsI7dR&#10;WcviKFILYHtQqKTg05sAZRumN3FEZCr8v51IDdjelLgdB6+tLgYABAO7vSuwK4ZT/hQBGvzD5Rn3&#10;ppzv+alIJORS7CwJK/8A16BoaVQnj86Hwpy/f9KdkHgr0bAobcTgt/OgQ0Jt+Ze9L3+UUhIyQf8A&#10;9dOG1jvB53UAI4BJYUwkkcU7qpGcfKOKbnnAppDuAG/oaQAxjbhvpS5Kggj60fw9KbDzG4O4Nmhs&#10;g7lHpS5CjOMCkKkcEfe71n1ENJJPShWwDg05tobApp5J5qjQVZCSQaKQNt70UAOHI5PNCEdAf/r0&#10;v3eAOtKRg8joKzMwC7lyT92jbg5/nTgV24I69aGK4XNADQjYyu3PSkTk4LU9eflVqarlDt5AzQA4&#10;jK8D60Z+TCtSAswwDQsaglWc/i1ABzjpnNI0bFfmkA/pQGjHQ/Q04klAWU/lQAmxSud30xShcAqD&#10;/DQcngHPqKdsBcBhQO7I1UhsdflpyqFX5m5/2acVZiPuj3FGzk4H/wBegQ3Zzu7Y45pCrBsqv5Ur&#10;HZgDvSFmBwTQA9c7tvOaWIlPlA/Gmx/MV+Yr3470+LkjC/SqiBi/FhwPhXrpjhzmwZflHqQK8h8D&#10;AHw7cShj+81q8fleT84GevHT3r174roY/hjrK5+9bquP+2iivIfAhH/CLq28N5moXThgfWVvb2rb&#10;/l2T9o1yvyc/gKQbWbBb8xQigucn71IzYQgYz1yazNhQA67Nv60rgD5RmkgDCJWcqzEc7cgU7zFH&#10;yhfmzSJ+Ia75GCO9cf8AEdiPGOghQ/MM3U8cFP8AGuybPBP6VxvxIUf8JdoLYGfKnyfxjpoPsne+&#10;Hji0Qg1rK2ayPD//AB7qPatRW7g1MlqSNvG/d7apiMZyf5VNeTjcE61CXXs1bQVkZStzC7RjhaUR&#10;r98A/ShGG3LVLCA5AxxQQT2URRMDPNWwvOQKjjXy1AFSjOM4rnlqbxVo2AAnilCktjNKDzhaUDB9&#10;6nlLUhAmOpo8v3pQTuxUEd6klw1spbcvXK1RJJSqu7vSU5QQOKCkxwAHagAdaO9FFh3CnbSRk0R+&#10;v4UqEkc0E9RMEDpUZXJ5aphu7mmsp60DiR+X70BMHNO5o2tjOKCmGD1oAb0oYbTzTlPGBQZjGGet&#10;Iy9xTyrDmkOMcUAMAJ+Whlx3p+BndUczEKSKcQDHtTlbHBqNJARnNHmH0p8ocxNnPSjnHApsRyuT&#10;UijjJqRkeNwx0pwBHU0oTPIpVXK0D2G05ug4oKH0oCE8H8KAuNoIJ6GgcnbTghzzQSNUknbzTwM4&#10;bNIFw2RTgozgUFco5Y2bnHHWmmU7toGBUlxIf9SF4XiolXGaCRVKs+1v4uh9KR4mDYpYolL56f1q&#10;w9uZCWzzQBT57ig9OtTyRfw7eaiMW44zQO5GrYOC1DkHkVY8lQu3aOahngEZ4NA90R0jLu6VJsHp&#10;+NNZSOaAkRbj60TRLPDtanMoxmiOmmSef+Nvgr4V8cTf8VJZNcxjlUMzAA+owetcbrH7Mfw10y1c&#10;WUGoQDb/AMsdUnXH5PXukqRsu7ZXM+NI1WwkYL/Af61e4uhxfwJ0Oz0TwfeWGnT3kyQ6o6hry6aV&#10;vuqfvMScc1123K5xXO/B0OPDOpHPTWHGR6eWldEPLVsRIdp5OfWmzRfCKZI1GATu6FafEVPBDfe9&#10;elNbdg/5xT0RjLkE/K1InYf8RoM/DzR3h1q8t5P+EjtVkto1zHP+8XG7g4xj26n8NyGD/icXRWJP&#10;nkhG1Iwpb51GT61R8boz+CNAs32N5niq1LZ6jDZ9K0bV5E1xgjc/boF2so/5+FFdEfsiS39f0PQb&#10;sjz2U9qhI3HPB46dqnu43+0MT696iGEOwt+IrBgNO1+g6cGnRoAMlfrTdrKuQVPpxQPMYfLn0+vv&#10;SAc48xtsa9Oc03BH8NPQZQEnB6UzMm7btOKAGvjd90exp3LkbDQu5mDFulNzkspP0oAASw3c04r3&#10;DU1dy7So+lPJKjn9Kq2oEZwTuz/47SIrEDc3f8qcQxbHVjQ3yck0WYEeQzU5lGNwpSuDtHTNIQpP&#10;IIxRsAm0Ebc/N6UvI5X6U5sbicU1zhAEHJ7USAa4CjDHtTclhj8qkYhl3HFRuVwTu/CpARsjhR/9&#10;ekAy2Bj86d8x5yPpQUJ/hxQVEbjnAopxUD7r7fX5jRQUPBDNuAwfQd6ANp+7QmApz+HFIWcggDNQ&#10;zMcJFI470LnczYo2NGM0Kc9T70gFKKTnFIU5pQpLZHf9KQ9SB60AC/KvIpAykfdNKQPuZpowfl/L&#10;FAxy8pgg9O1LtK8Dt2PSkXKnJP3fanMQxyR1oLBFz/FTiN68L1PPFNTBfaaVc7sbaAAMoH3fypS7&#10;ArtprYwM9BQTngD9KCeUHQ5wtMdkb5dlOZ2RuB/DimOQX+UdvSkxoeirkKMYqWJB3+7xxUcKnn5K&#10;khjctkA4A+9604ikYXxdBX4X6sqr94Q/hmZK8m8DA/8ACEaexH3jO3HvM9esfGWTyvhZqR2/8tLZ&#10;en/TxHXk3gfC+A9JHUmBznPrK5/rXR/y7/ryM18ZqByetPbbt3Y59qaUZhn7vtTjjbjHzdKzNhu4&#10;qu56U4cYNLkKu0YOWo2qp3k/LQSrjWIX2FcV8RSreM9AZD/yxnP1+aPmuzMUksW9ImUD+KQbQPfn&#10;k1xvxEGPG2gqT/y7zZCrgfeTmqj8QS+E7zQGAt19hVy6vY7WIyv93aaq6EgFqo6fLWb47uJ4tEuH&#10;tzhvLbb9cVVGn7SoomNSfJTuZ134904XLDzVyOPvU6LxvYyEATD/AL66V41cJ4jV9zBvfBqne+Kd&#10;U0JBLebxn7uOc/lX1iyei42jLU+blmVa+qPoG08SWkxysy/TdWzpt3Hct8hHHoa+bNA+MkD3iQSt&#10;ImWxuZeP517r8NLyfUNNW9m/j+79K8nMMvlg4Ns78HjPrE7HZJtapASvSo4etSZ4zXgnsjvvHIFA&#10;IDU3dnquMUI2eSKAJM01Uxk4604HPIFNywckt8v0oAPlc04ccUxSFTOOaVW3AtnHtigB3eijK+tG&#10;eMYoAdvYcFaa0hJ2560uB0z+NMZfm3gc0AORiny449advOcEU3OBk0nGMZoAepXORSM2eKYMrtGK&#10;dQVfQczZ4FAfAwaTC/3vakBx2oD4h24kE0b8jGKCRtwKac5GRQMarMw54qO7OI23VMB3xVe9/wBW&#10;acfiIK6OQuB+tO345NRpkDkU5unStzMtWrfLg1YTrUFr9wcfjU6Yz1rBmiDeQxBFKvT5SaQgA7jS&#10;BSTjFILDgcHBpTUeGxwtOYkLigrlFDetKDkZqPOOTTkI+8aA5R1SQBS+WPQZqJRjjNSQqSzHj7tB&#10;TGEk0/y2jAO371PijjdMjqp5qQQJM5cjtj8aDMZAu5tw7VPtYjhadHaxwtle/r2pVmV5WhB+6Acb&#10;aAK8w2MHI9qryAbsewqzdKAwCnpVZ87smgBGywwWNIQvQiloIyMEUAGOc02VlVfmoXI4oOAuQe9A&#10;EbDvimgAHg1IRkYpjLt70AMdivNc541bNhJu7Ka6OTPpXN+MS32CQkfwmtIgc18IX2+E9QPlBc6x&#10;Jz6/IldHjnzR6dq534Plv+EPuncZDaxN7/wrW/Enljy0GFzkL6f/AFvbtVS3NEPMrBsn24FOTJbp&#10;3/vU1eW2gfjTl5kWMgnJ+7UgaXjGJ7jQ/Clkr7TceJgy8f3U7nJ7+1Fzqn2CfRRe28gk1TxDbQwJ&#10;5OeVnBJ3A9OD1pvjJm+0+BYkk66xM2PpEealitNRvNG0uC2u5f8ARfEELxxxyCPrc4yG5xjrjoen&#10;eto7GX2vn/kep3ysJWwerfNVXDbhkc+1XNVUqTPLJ7E9qqPGQzMPw4rJlxEZWXBIPvgUKADy2eP4&#10;jRjK4b1/KjyyZPlGQelIJBtYH5lXFBIJyfWiQOBgj/gO2kJxyvT2oJGALv2hqVVIVskn5qdwCMc9&#10;unT2pGzjhsYoAaQFG1Bu56elCqZHV3H0FAVwODmggEAU4lJDiWDYKe1DEMOeB60ihs7g340gB349&#10;farJDn+M/wD1qAifM4P4mlYALtak2tg5PHAqXqwDHOF5py7CMOp4+7TMoH8sEf7ueaXaVXb+uKTA&#10;a+cL+VNzlcE8Ghjn/vnNAye1IBvBOPwpV2AZ54FIV+fOOKFUhs5oAaHDLwO/rRUgL5/1mP8AgNFB&#10;XvDlwRg00lT8uPel28jNAwSN34e1S9SRARjbu+90owQRg8inKq5YYA9KciB32+oNFh2DcQOabwPm&#10;NSqgb5cfTimqNrEY7UrCGbSrDFISF6Cn54H50bQTgjvxRYpMaqAqFZeDThGW+6uB2xTgOMA/j6U7&#10;cACFPy/7VIOYaoxlW9aHB3HKj8aXg7l9uKYevJoCI1hkYP4ULuzt3d+d3anbF3lgvzN1NDJ5fPvi&#10;goa4PUn6U1UOAGOOc/eqYBivQUhEY+UD5u9FhCLuDY465257VMGXp8v4mmA7hwxwKeit5fKjHXmq&#10;5RHN/G+UQ/CnUG2kf6Ta9e3+kx15b4NVV8FaOGXk2Kt+ZJr0z4/yLH8INQZR/wAvdr+fnx15v4aG&#10;3wppO0f8w+L/ANBB/rW0v4SZn9ovLJvDbV4PSlweuec0QpgEr9eTShdp5PfBrM05gBCjcTzmnNlh&#10;tJX15oACtv35/oKFwflIz70CRH5fmIWf5mz1J5ri/iKpHjnQsJ/y7zc7v9pK7cqEGPauK+JLbfHW&#10;g7jybWbj/gSVUdZBL4TutEwbNS392sHx/qsNtYtHJMF3DAB7/wCcVtaVzZbf9mvMf2gf7Xk06NNM&#10;J3+Z27cV6OXUY1sXGLdjzsdUlTw7ktSu1zZtG0uF4Ga5vWdOTUAZX+Yt+g9K4W98W+NvDL5u7aSS&#10;LbhuCcUmk/G7STcra6hP5bHpu4z/APXr7CWWYqEeeHvLyPmY4yk9KisdTp/w8tdR1KFWtv4gWx6f&#10;Wvozwjpo02whtY02iONVVew4rxr4Ua5pviXWImtpFkXr8p7d69vsJ1jhVt3NfLZtXrSmqc+h72Ww&#10;p8vPE1YpCnJFShxt6VQiulbgHv3qdLgMuSK8E9gtGQ7etKhBPFQiUNgE08OgPFAEx5OTTZMlcAU0&#10;SMRkUeYxOOOvagAwCcijaxB20DJ4wB9KVTxlaBick4H/AOqkjMwDbxu54+lPDdmHejcNuOaBAGwv&#10;40gaQfwUY3HC0u8UFJXDeDxtppJoPIoJxxQUC7vM3Bvl9Kk+lR9OaYrPqEMM9pOY0YK53LhmXjjB&#10;6UEuxPkDvQCuOlDoM8LTXZYk3YZv90dKCR/RulDZz1pCS3OaUnIoKvcQ5HNVb6VQrFj8tWH+VOtc&#10;/wCM9SbTNKnuB/yzUmtqMeeoku5lUlywbLDakgON4pFvVc8PXkUnxNvmnYKz4z94VasvijNE6rO3&#10;3mxzXtSymskeUsyp31PZrWXdGCDVhScZrD8K351DTYbjORJGGra3bVyRXiVY8kmmetTlzRTHZJ6m&#10;nIx6GozIeirTkYZzWRQ8nI4NIWzwRSKcDDLSuVC5xQA3rxRtzxijDDnsaUEgfKvNBTYgLdzTlY+n&#10;tTcsekdHmEHaOKAvoTREIcBetXYWGOBWasrKu49as2l3vDKo+ZcZFBJcd8A8UwuiLnNMd5ZEOPlz&#10;VKQ3AbLliaAJZZizscn/AIFUJLvzn/vmms247mbnpihSBzQgHAOOSOPWgyBeppcBhSeWCeR2xVWA&#10;N+O30phYjjFSEDHK9KY23oKFsA3eccChmOOD+tOjh85goH41aXT44xlyxyeKpRAozwlFy6Nu7VzP&#10;jXP9nyY/uGus1MmNkB+7tzXM+M4w+mSbD/CacdwOV+EK7fBVx+72/wDE4nOfwWugLvsz5O4eqnPb&#10;vWL8J02eCLhnH/MWm/8AZa2bqNNyyG6ZWU8xqV+YfiKci+hK3A2xx9W6FqLZLvzvMgtVbbncPM5/&#10;DigsC2A30q1pkC3F6kYLBl54JGf8akT8g8W3PneNfBGnrbMrItxNvaMgYKNx0yav6YjyWWnrH+7D&#10;+IYgw2kcfac1la7D4kl+NOiw65Dbx29rps0li0Bbc0ZGMtk/eyTW1oABn0uNyo/4qCM/Meo87NbR&#10;M1roem3wAby8/dHfr0qofvZc4ULxzVzUyBcOQeev4VU6nIXrUWuWMIK4ZW/XpSKB98N83XkU9mUk&#10;qFXPGciho88n/vqlIQ1hzyrADik3K23YufXmpBgcCTvyaQIGXzCOvAw1SA35iN7KabsDA7m4/GpA&#10;NqZx70g+ZSMe3agBhVs/L24FAUsfMKnG35ttG0g8t+VNaSdXWPZtVh8x3dP8aAHbgQGBb5v71A4O&#10;StLsKDGf60hO/IwcCqWoAwR1xgDtn0pM5X5R1z07U9BGSQVNIhBBCrjPFSAhXnaW7Z20DceAfyNO&#10;IA+XOT0NNzzyfw9KAG5bgKPU00MzLhT3xStjHIpAcL0oATODgke/tTQvzYOfwqVxkgOD83Smrhjh&#10;Sc0AMwW5Q0VKEVehxRQFxp4HNMU7gMmngEjBpvllRyc/Lip2AeMEYFPJClcGo03Bce9OAYsrY/8A&#10;r1RT2HeaB8nbFNXcoyO9KdxO0HvS7VQZxQSG8Ebc/NTQOpPanAYXcOeaUjIz2x0oAM7vb0pGQONr&#10;enX1o2uB9D8tOJGMY+b1oAYBtfCj60shPQfnSHdu6/lSoyv8pNBURsk0cKb5G27R82e1OUpMoMT7&#10;vlzx6UFY937wZzTlWNPlU4U/dX0o0CQ05B8roaMBRuYD/azT3OFwMk+u2mRnZ94bu4x1FBI4fd3f&#10;l7U9C5I+Xkc9KQ/NjI/WlQYbgde+KAOK/aWYp8FdQ2fxXVqCG/67r/hXC6Cip4e00J95dNgGM/8A&#10;TNa7b9qciP4IXx+X5r+1H/kZa43SEKaRYoBytlCM/wDbNRWj/hL1FvIsgc4IpcZX5e570KAMkHOB&#10;2pQFCZJ/LtWaGIq7myCeOKczEHaUH+NKMgYxnn8uKaxI+c/lQUIV3Y5/+vXF/EWNh460EM//AC7T&#10;Hb/wJea7SQnADA8sBn8a4r4kHy/iBoaKd3+iy5/76Sqh8RnL4TtbAAWX4Vyfji0F3OkBXdjmuqs5&#10;AmnB2HauT1m4MmpNkmvRwN1VbOPFfw7HI6r4TtLoMptlP4V5f8S/gJofiKKSSO08mcp8skPysD+F&#10;e4XBRQST96s28s1mOMD/ABr6PC5hiMPLmizwsRhadRWZ5n+yT8NfF/g7Wr2XW9R8232hYUblhz3r&#10;6B1671q20tho0atKB8oasfwHp0MDu4THzdK65lj2/Nj7v5V4meYqWLxLnL8D1MsoRw9HlicpZeMv&#10;Edmi/wBq6Sx/vGM5rZs/iPZSIqzF4z6SKRU5t7WQs5H4Go5tG0y4HzRLXgHrmlaeM9Mn4W6T/vqt&#10;Sz1S3uSpjcetcfJ4L0yU5RCD/vVoaH4cNhcLJHdSY/us2aAOu88Fclai+1Ju2q/4VDM5WHK1xeoN&#10;4v8A7ZkkgnX7P/AuPegDu1uFc4DVIJhjjmuDj1rxZDJ89qpH+9VweKdXiQGSwb32mgDsllUdTUci&#10;TvdCZbnaiqQYwvU+ua5FPHUyN+/06Va6HR9XGp2guY0YBh3oA0HlCAk0w3Kn5gx/OsHxd4vs/DVm&#10;bq+cKg4yWrmbf40eHJQJDfxrn+EtQB6KLkHqKPNTOd1cNF8V/DrKHGpR/wDfyrUHxI0CfGzUov8A&#10;v5QNM7Hdv6inh8fKKx9I1+01MD7Nchv91q0/PEceT+dAN3JjKR7UeaezVnS6vAJNnmf+PUz+2bUj&#10;mVf++hTWojTM4X7zAe9CTKw3K27P61iarq1ubJlMq8/L94d6q6XrSwIttGFZC53Nn7owP60WA6Qy&#10;KSSePwrB8ZxJNps6P0aMipbnUI762a1inwW6fNXP+JtVfRdHkOoswUscZboOK6cLGXtkkZ1v4bOR&#10;g8N2qLzGKp6j4UtLhwDCOXFQy/EfRUdlN8vB67hU1l450m5lULdxtyD96vq+XGR1aZ4PsactD1rw&#10;nbJY6dDCvRYwF/KtpJCV4rnvDeqRXdjHcRtlWXK49K0ZNVSHhnAr5Kt/Fdz3qWlNI0Cctkinbznk&#10;VlrrETcE/wDj1WE1FHGc1joaF3cAefSnhsrg1RF8p6mpEu1bgNUgWU4NLwxzmoVlAHWmtcxK/NAF&#10;gFV4zTQwB6c1CLpF4P6Un22Ijr/KgCyTuXGaaoZLlZlO3HDVAtyjN1qUyDbu9+lAFo6i4BIjFV5r&#10;8g5dsbjxzUMt2g4BqtLdQOf3mDjp0p2Auhvl6c/zoMuE+U1TXUYN+3f/AOPUC9jLZJ/lSAvGQDHF&#10;BmzwBVcXG4bgD+VRTahDE3+sH/fQquYC2zsTkYpss6AcGqL6vAAfmXNZGs+L7DTk/e3K9D/F1oTK&#10;idVaToix4YN8uauwzh+9eN6n8X9RjnitNB0uS4ZpAC/IUL3r0zw/ftcWkc00y72XO3d39K0iSy5r&#10;I/fq6jqnr71zPi1WNlL6eXXQai5eVOf4TXP+L/3enyEnPyfMBRH4iZfCc38JVmHgm4Dnj+1p9uB9&#10;K6B43270Xdx26n+VYnwjVx4Imw5OdWnIH/fNbu3+Fsc9aJblDI0ZUy4ZewHBI/LNT2KyNqNvIGCE&#10;SZZu+30xmoFHlJhUX/ZXpmrOm20VzeLC1vu3YHlnvz61I0L4s/tB/jVNeeazi28NReT+7OIj8mR+&#10;pNX/AA4Jv7X0uSGNTE+vRlnWU4b5xyVxx+BqvdTw3nxb1RgJAo0eAMAvA+XkVoWKtJqvh0grGv8A&#10;bCMuW+ZgSvpW0dyI7I9M1UxrKyqe/wB6qKlMs2Ce/FaOoQ4lfBIKtis51OCwOPULxUlAuUlz+NJI&#10;rqu3v/T1pwzs3SYbtmlYln3Iv61LuBGH42sueacU3HJbb9e9GO236imv8g2lfepAVT82SQdopiru&#10;GdvftTgNpJx+lOAAbKnp7VUQGkBWywO3tQzMEwG75XjpQE7k5/8A10oUM2VPP1ptAMChVIQ44o5x&#10;uP3ttLyF5HX7tJsYLnH15pgK7kjgUmCRyacUI4C/LjtSe46VmA4IM7Hb+HgUxQQenFKS+dxHagAH&#10;cAKAGFnU5K0Lk/fbnFBLBOT2/i701WJ6ofSmA5lJPy00o28FTStndsx34I7UgLEbSO1IBUYP900U&#10;m4bQSM0UAOC8dajLMRkEgcVIUTOzbu+lNYglgRQAD+7nv1p4ycKe1Im0Hk0K53ZFA7kgUM2M49/W&#10;mIdw5pSCOAPWkQAYyeaBD8hhwfunH1poLFenXrTo8McZ7005Dchuf0oAVQm07jtpSF2DJoVFIH+y&#10;aCOOKAGkgPy2fSgRrv8AlPP1oaPcQc9OntTwm07itTd9AEDIqYfn6daUDacEcdRzSr0wc80MGJyM&#10;/epFNg2GX72G9qaAqpvapFEu3JVqbksdx6+lWSKEGdwbn+lPjV889c0jIccnpT4423b15+tAHnf7&#10;WsiJ8ELweYqhtTtQM/8AXUf56VzNhbvbabbQSn5lt41YswyTsHpXT/teK6fBNjFtVm1e0XLKOP3g&#10;rn5o2iKwrj5WC8Y9K0l/CXzCPx/ITO1dseOhBpAyj5i3fFHzfNj1wfelcKpxnlWBwTWZoOXkUSbu&#10;q9uRThlmyDTcY4O3d9aAGeWQc7s+p5Brh/iSdnj7Qzn5VtZv/Q1ru2DABl/+vXA/Et2bx/o0RAwt&#10;nIF+br8wrSn8RjU0izpNQ1VNP0Rrnd91c15pqXj+3ku3YygfN7V3PiS2luvDE0SKfmjYfpXy/rWo&#10;+IYNUmtDbTfJIQ3ye9fWZFgaeKjK72Pnc0xFSjytHq178QIFXm4X8Kpr8S7MnDSjivINU1LxCsZf&#10;yZNuP7prmbrxRr0MjblkHavqKeSUpRPBlmFZdD63+HnjS0vVkKSLw1Q/ED46eHPCmnyX13qKokf3&#10;txAx+deR/s9a/qd9Z313MjBYyFyeh71+en/BcX9rT4gfCawTw34LvntpNQk2GQMfk5618HnuGjhs&#10;bKmnsfVZPWlWw6k+p+mvhr9rbwPrYVodctzk/wDPUV19l8dfDVxGpXUYzn/aFfy4eEP28v2j/CJQ&#10;QeNZZ1Rgf3hIJ/L/AAr1DRf+Cv37Q+lxRK77zGuP9cea8Jwl0Pa5Wf0uab8TtHvCPKvo/wDvr/69&#10;dRoXiO2uyGilVv8Adr+dP4Y/8F1viFo8kcXieyuNq4DMG3D9K/RD/gnH/wAFRtG/ac1ldHt7n99G&#10;uXVj71FmgZ+mkmqII/nNU/7YsnONw+9XjHxp/aI0j4ZeC5PEWqzqiRxbm3NXzP4e/wCCr/w01Ukn&#10;W41xIR94etMk/QFL+yYcMuf9mphLZyL94fhXxLpP/BS34Y3sihPEUP8A38H+NeieE/23Ph/rMStF&#10;rkJ3f9NAaQH0uYLGXqVq3CIIINseFX2rxzwz+0V4O16ZYrTVYWY+kgrub3xtaW+l/axOoXZnO7pQ&#10;BZ8Y2el6xF9lvArLnO1ulc1L4A8OTsuLOP0+70rwj4y/tleFfDXi2LQk8RQxyGXDBpR0zWjpn7WX&#10;g+S3Vv8AhI4Gyuc7xzQB6/cfDDw7Om0Wy4/3arQfBjw8jeZHGy8/3q4PSf2pPCc5DRa7b/d/56Cu&#10;k0/4+aDeKvk6tCd3+31oA9G8C+DY/Dtwz21xIyn+Fmziuul3NBtz/DXB+CPHlvq6bo7hWzx8pzXV&#10;ya7HDFvklGMd6AOevfCuqtcSSx6nMN7lgueB7VTTwpr6vzrU3+7Wxc+M9OhTdLIPvY+Vs0L4r09j&#10;/rR9M1aApnw/qxQJJqEjcfxUyTwjq068anMq/wB1WxWr/wAJNZ9Fdf8AvqpF1+1Yj51GfemBR0Dw&#10;vc6bdfap7qR27Bmrmv2jLfW7jwHfJoQY3AhzGo7sK9DtLuKZMo46VjeMYre4hEcvOfWu3L6jo4qM&#10;+zTOevrBo+OrP4UfFS/t1vbjVRG8i7tuG4qjqfgz43+F7j7RpjfbFVvuDIY19W/2TZbdu1aZNoNk&#10;/JjXp6V93HiStze9CLXax5ao+Ze+Cs+qyeANOfVk23BtEMqk9GwMj86x/iZN8TLfVlm8MTR/Z8fN&#10;HJXaeEIIrTTlhB9hj6mpNZe3QF5MH3NfA46aqYqTta7PXo/w0eRR+Ofi5pb4u9DWdR/zzbp+da2m&#10;fFrxgOb3wtcL+uK62W40luJNvWnI2j5z8tcbNTn3+Nl7aoPO0S6H/bOtjwV8YF8QamNNaxnjZhlf&#10;MjIzVkW+iTjPyfjV3R9O0iK6FxAqbu7VIHUS6gYbbz+o25rzvXPjhZ2V7JALK4by3xuWM13zvC9v&#10;sJ4rAvdA0K5mZ2hjyx59aAOTT4/W8n3NPuj/ANsqg/4aAVn2x6VeH/ehNdUvhjQl48qMf8BFLF4Z&#10;0RWyIU/AUD8jI8L/ABcvtY12PTpNIuI0cfLI68GvQ5b147My4/hzWDY6TpdvOrxxruHSt1TEYgua&#10;BHnWq/EfxQbyS1sdAmZVYgSdM1Ubxv49mH/IF78Zau5uobFZNuxagMdmOka02wPPrvxR8UhdqINL&#10;jaPuWeuh0vWfGbNC09uoUkeYu7tXQNDbM33FpyfZ0A2gUgNq0lkks1JPO2sC/wBH1u5vGkW/ZI88&#10;KO1dDZyL5SsrUSFd/wB4YoHEwrfw1cE5lu5Wpj+CLCR99zF5n+9XRK8Q/io3p3an6g7mNZeFrKAA&#10;rbqu3+HaK2bS28hFCjFIZkTnPNTxyq69apCLV2Nzpt/555rB8YSYsJWz/wAsyP0roJcBh7RVzfjI&#10;EWEuf7pq4/EKXwmH8JQF8DzeU2T/AGtcHDf3sit4lCflIBU/N7Vj/CWOT/hBdzj/AJidwV9/mrbV&#10;PKcgqfmYkUS+I0tsRTQCbAZ5E+bIaNhuH86vaOJG1WEllZf7zdRVWRW8+Hy93zFgy+vFXtD+bU4o&#10;+d27AOOlEUEiLS08z4peIlJ2pHYRj5eh4f8AXirdlpdxL4m8F3VlqEb2puI2kRvvBvlqlpbN/wAL&#10;N8XMsXzLGkfJ/wCutafguC9km8Pi7RY9txHtjWQ8cZz05rXlRlD4UeqakEAcJ95WrPYjIyBz/dq/&#10;qTESFVHOaqMobjb945+YGoKIjlz8zD260BQRwf8A61IAEye/pinNuyN3Tb6VMgIwSRgFuuGXngU2&#10;WFymyNyvqam2sTlTz1amkOhznhWy3pRygNXLDep/A0EksDkf7VKqNzg/d9u1KVIJ+XpRswIyVRyR&#10;JninRFTwS33um7pSKu4ZL8f3ad5bY2gLxxxVAJ7MP1prqNpXPOfWnqZIgf5CkWNtm0CgBoy/Vj97&#10;1pMbWYsc1KEAOB/DTc7fnY5z7UAR7+MMvDUJ8o4okJY8GjGB8jVPKPyI2wT8z9Dzn/8AVQnB5O4Z&#10;pzKV+UmmxnI+d9vzHJpbMfKODKDlevb2pu4qfejO0fd6UbQ4UlaTFvoNaN2bOP8Ax7FFPwpGM9KK&#10;CuVCkbjz2obAbaPY1HK4BwBnnrimqrCXG7Ix371PMQTYXdjFB3HDKoWhSAMFR9acrAtgD8CKoBpL&#10;HofrQHDNkjin+V8v3f160MqoMentQMTAK71Sl2hjhv4qeGKDGc5oLAH5Rk9+elBYwRj7uOgp/JU4&#10;xgcZFN2d9/1A704HcenbilIlsj4LYwc5qTG4dP8AgXpQsbA/KN1BSVFKq2f9kUo7g7C7cKqg57Gk&#10;ZdjAgfxZNBCjaC/PdvSneXtC7jlf71C11JAZOQDjjijbwNy+v407qSc9B370JEAQdufXb2qgEbHm&#10;bT6dDT0RidpHRe9NU5JYVJEVKnf1oA84/a6Bb4OwwPH9/XLRev8At1iyp+/YKv8AEcn3rd/a43Sf&#10;DHS4VH3/ABHaAj15P+FYd1ukuZCGAXed3tWsv4cfmKKXMRlDjOMnvQoUemacoAX5QT79aHAU7SD/&#10;AN81kagIyHyQfpRDGypu/ibluep9/wDOKkCccNR98YA+tBPMRnb93cqtnpmuD+JC5+IOjc/KLOQ4&#10;/wCBiu8uRHvR3gkk2t8gWQqAemTyMj2rgfiTuHxB0c7vl+xyD/x+tKfxE1PhOiu4VOksAP4a8b17&#10;w/FJfzSsg/1hxzXqXifWl0zw3Jcu/wDq4z7ZrxXUviXYmaTdKM5NfS5PGraTiDyetj6SlFbBceHk&#10;YYENZlz4HspxzAu7NFx8TdMHDTUyL4k6bI4xJx9a+hUsRFaXOd8K4jrE7b4c+ELay0Wa3gh27n7V&#10;8Pf8FSP2Cl/aGi8w2zM6AlWVTwT3r7x+EXiWx12CaGJ/utmrXxB8Jadq3/HxCp5HFfFZu6jxUufc&#10;0p4KeB/dyVrH4T23/BGFzaKkltNvHVtx5rB8a/8ABG/X7W387SVuY2/2RX7lx/DLRig/0Vf++arX&#10;/wAItGuV2mxjzt/u15TZofz36/8A8Eq/i1pcgFq8zc/xRf8A1q+1/wDgjT+xN41+DXj+68Q6/BMC&#10;yhVLKQDzX6P3fwA8O3DbpdLj/wC+K7j4R/B/R/Ds++xsFjGc8KKnmYXPl3/gqHoviW5+AmoW+jmT&#10;zPI4VTX4x6X8IfjZFcST20d1hpGxt3etf0eftDfCWx8a+GpdKu7UPGy4ZT3r550/9ivwfCdiaLH9&#10;7+7UgfjLpfgT46abch2a82jtlq77w54t+OnhmJf394qqOh3V+sVx+xT4MJyNGjz6baydT/Ya8KT5&#10;26RH/wB80AfCv7Of7RPxhh8d2Fhd3tx+8nUMGZuma/Ubxl8RNa0v4JSaqZWWRdPLceu2vG/BX7Ce&#10;g6V4qtdTh05VaGYNkCvoD4tfDUy/DS50hE+VrUr8pP8AdxTWoH83P7Uv7V/xo8V/H/xFrNr45vrW&#10;O31SSC3hjk4RUYj+ea5eH9sf9o+CNY1+J98dvA3MK+kvjb/wTC8ceIvjd4g1DT55ILO61GSZVVc4&#10;JOT1HrUFh/wSR8RSxAzXN03q3T+lX7vUq6PCtK/b2/ae0g/uPiHM/wD10Un+teieC/8Agrb+0z4a&#10;miN/qi3CxkbirkEiu21D/gkXryW+61vLoN9M1h3X/BJz4go37m7uMZ+bcn/1qOaPYejP1C/4I7f8&#10;FAdb/ac02VNWV1mgkCybmNfaX7Svxz/4VV8P5/EJcjy4crzXwr/wRa/Yv1f4BaBNcahG/m3E25mP&#10;fmvrr9tj4Xan49+F8+h2gbdJHgVmJo+VdX/4KoSQXLIk+cMf4qsaP/wU/ub5lzK2fRmzgV4vd/8A&#10;BPTxRc3TXXkS7pGyx3Guo8K/8E/NctowZIZOBjii4rHsVn/wUw8kK9zNx/vVtaN/wU/0ATKLi427&#10;mxnfXh+vfsJeIDFtggfjvXG6x+wv43t5N0Kze+3NPqI/Uj9nX9orSPizpKXmnXofK42g10nxd8cp&#10;4bt4pXkx5jYzXzb/AME8/hB4l+H+neVqYbbtXG9vavoj44fD5/F3hpYI5PLkjkVlZea9XKXR+uRV&#10;X4b6nDmCqSw79nucX/wuuFhkz/lmnp8bbMj5rlR9TXJL8DdTji2tcyN/Wsy++DPiGGUm2nf/AHW5&#10;zX2jp5ReylY+bvmUdbHufwx+Jn/CRiZYiNsLbdy9+BXnP7T37YPg74MW7ya9q0cO1Twz4rtPhF4G&#10;uPCXglmuQGuJsvI39K/Jf/gvTbfE661RYPDJuBE2Q3lE8flXw+ZexWMmqfw30PpsCqiw8effqfSW&#10;s/8ABY34Q2czrJ4oh+U42+aKr2f/AAWW+ENx08Sw7d2DiUV+DN78OfitO5e60q/k3HJ3SE/1qNvh&#10;h8TraDzzoV8q9Tgn/GuDl8zu0P6EPDf/AAVs+DuorhvFEIOP+ewr2L4Nft8fDb4h63Bpml6/DJJM&#10;wCL5g5r+Xtz420iZlMmpQsv3vmkGK+mP+CZXxF+KqftK6DYHV76S1+0qJBIx4o5QaP6epfHNmmhN&#10;qZul2+XnduGOma8l139rPwNo19JaXGuw7lbp5o/xrm/HvirV9O+BN1eW7sJF00sOe+zNfir8bvj9&#10;8XpPHOoC1vbratw4G1ie5qCT9u5/21Ph4nyDxFD/AN/R/jVrTP2xvAF0i7Nft2P/AF2Ffz+XXx6+&#10;NbjctzedezGlt/2kfjdpYXN9dAdxuNAH9DenftS+C7q8hii1iHMjYHzjmvWdJ8ZWGo6St4k4bcud&#10;1fzpfBL9qr4s33jHTLW81W4bfdRj5m96/bD4W+M9Xb4N22pXMreZ/Z6FvXO2nqykd94w+O/hfw3f&#10;yRXmqRrjqC4rln/ax8GLOVOuQL/20Ffkv+2f+2H8SLD4lalpmnXtwqw3DDarHsxrwC1/a7+LM9yZ&#10;G1G5+ZvensOx++kf7Ufg5zuXWYcf74pLj9p3wgqq51eIjP8AfFfhxbftY/FiPS/NN7cD5f7xpukf&#10;tgfE+/lS0n1O4OW+8zUnuTsf0MeCfiLp3iLS47+0uVdWQFWBqrrnxb0LSLhoLjUY42HG0sK+VP8A&#10;gn98UNa8WfBPT77Url2ka3xuZua+bv2+P2nPHngT4jTaVpFzIig5wrU0hH6YQfHDw7KSseqRZ9mF&#10;WP8AhcGiqf8AkJR/iwr8V/D37cvxLSUCe9nGOWO41qat/wAFCviLp6q4uZcY9+aL9wP2J1H41aDZ&#10;RebJqEePXdW74K+JWk+JYVe0vVkzgcMK/DzxJ/wUh8dT6XIv2uYcds8V9b/8Epv2qde+K9ibPVLp&#10;mZJ+C2fWqA/UZ5w7nb2jx+tYPjIk2Mx/2TVrSL5rlfMJZsxj+lU/Fz5sJAf7pprcUvhKHwhUv8Pl&#10;AVub+4/1n+929q3GAiYDZWH8JgIfh6jOTta/nO7GcfPWvJe2UoyZVfaOY9pJP4U5bmtySSBS4WR9&#10;vzcsuMqa0PDNo9xqqRo+758Hdjis6yJcMixsifwxuBuSt34f6dDfau1hI+0TsQu1sED0z2oj8REm&#10;Yvg5WuvHvjOYThsXhTcvOQFJ/rWz8PZ5Li+8MJJN8zTEhcekTGsb4V2ml20Pii401pPJ/tC7Xc7H&#10;cNiYHfPaug+GsMcl/wCEZo1XcjT/AFI8h60W5F7RVvI9H1AAs0qtzux9KqFNzMzDa3b/ABq5eMoY&#10;8lc53YHBqq3Pf6Vm73KI2Qo/mLz/ADzTV8xYztbjptFOReGAH/AqCf4MdqoBvltu8xVyvsT/AEof&#10;Lrja2OnI6UBmO5I/4eWpxB3DeP8AdoAjVCj4Ubh/FzQTghpB19AacCwIO3rmnMuflPH1oAYCA3Cb&#10;fQEdaT95k5QbacSF4K9ejYppJzt30ANBPVv1oiDqdgHtil+98u7GPalLDG0j86AE2MGPy4pQcfeT&#10;K/3TzTlPJw31HpTRuwTu+7QA0oHGwfw9KbjAOetPIOcuOcetIpUnAX71AEE0Z6+rdzTEiyuGH41J&#10;Ixz14B+bFIGDHCrjjjFRLcBUHAB5pMFT935j2FLhQFx0/lTSCq7ic84zmkVyg0e05DFaKCS3cUUC&#10;sxsonM+4BfL/AIuv6U5FKtnb8396nBsx8qeOlKg3HaV5/u1NtRCgIP4etO+7834mm9CR2p0S7xuZ&#10;z/SqAVPmBUnp+lIQwUDG3vTl2jbnOM0AZILDHP3fWgBCrkcc9qUxSbVUZ+alAfbu259zSSluB/D2&#10;IoHcUR5/dkUuCBhFpqK5Oc9ae+9eFJ4agQjB0bH8u9DcMCx+btQ7EvtZj1GPyoIVVyo3fjQAoRPm&#10;DndxSomV3H8KjPmSHapXt27U/e6tlhjrxU+QC/KDgUIAhG1epwdooCnbuxn6U4gsOPlOOtNIB21E&#10;TltzdOTToV4H8PTG6o0DMUMo29jU0WGbK9qYHnP7WaI/gjw6m4Dd4stRjPX79YTLuvJIg/8AAzqq&#10;g8YIHX1roP2qx5nh/wAJR5C+Z4ytf/QXrAuQz3yzD7qKTwOWz/QY/UYraX8OPzM435mMRPKTbjbj&#10;O3v+PNKEGck9KWPLHg/xUiKSeB/vGsTUBucb1TnpTl/1m0f+hU5IyvRj8o/Og7TkqPvc/SgQhCvu&#10;DDlefw/zmvN/io/lfEPRTtX/AI8ZOQefv16NIJMbCegyfevMviuzRfEHSixXH2CQ/X560p/EOWsT&#10;lv2hPiDpvhTwBe3F9eLCv2c7WZsc4r8+fEH7avgyzvpoZPEUO5WI/wBcOK+iP+CnQ1LWfgHrulaV&#10;qDW9xNp8qwyK3Ktt4PFfzd+IdV8a6XrVzp2u61e/aoZmWfzLpmJYHrnNfTZTm9LLaUueDkm+nT/h&#10;z6XJ88p5ZSlCcOZN+lj9oJ/22vB0jceIbfn/AKbCp9P/AGwfDV3L/o+vwnntNX4mjxP4hVty65dA&#10;9v8ASG/xq5Z/EfxxYNm08UXi/wDbY17lPi7L7WlSkvuZ7tPi7AX9+g/vX/AP6VP2Evi9Z+MxdPDe&#10;rJh1X5Xz2zX0n4hmSZQ/0r8fv+De7xV8Sda0XVtX8XanPcW8+pbbFpmOWVQAfw3Z/Kv1w1W7drJD&#10;6qK+RzrFU8ZjHUgrJnyOcYylj8ZKtTVk9kyxCkezap560GAD94Ko2NwyurOx+hrSgJl4ArxeY8oh&#10;e23ncV5rqfAtmfmJ+vSshbI7QK63whaIsHC1IGV8RYbeC03S9Nw/hz3rlbPTbe4Tzrcbg1eheLNP&#10;t7uEQ3ESsD2aufsPDw0+ZmSU+W33YyOlAGINFQj54P8Ax2k/sGIn5k+nFdUmmJ1MfzU46Rkhtuar&#10;lA53T/DyLNutYFMnbI71reM/DwuPD8kTIP8AUncFXvitXTNMxcAlPpWnrtjv054wP+WdF7AfGWrf&#10;BzTLjXri4ksF3NM3O33qSH4VaXCdrWK/98ivar7wr/xMZHZP+WhqL/hFEZ2Xyuh+9t6/SlcDyQ/C&#10;jSrj7tgoX/dqcfBfRSFD2Mf/AHxXrEHhQI2Nv/jtXYPCkQ6r3pAT/AvwDp+h6Uq29oAPZcV13jTw&#10;1a39qIp4Ay+m2r3gDTltbMIq8VtarZJNHyooA8q/4VppKnd9iX/vmr1r8OdMRAq2qj/gNdfLp4Rs&#10;Iv1p0NqQeW60AcjN8N9KkX5rNf8AvmqFx8JdClfP2BevOVr0H7N/D1pfsgUjK07AZngbwPY6HEBa&#10;Wyr/AMBrY8Q2itAI2VfxFaWlw7E4HasPxvqAsShL4DZ711YWLlU0D2cqnuooLo9oy42D8qrXXh+2&#10;YrtiXOefl61XPiiNW++o/wCBGnf8JLbnnzB+der7OotifqFTsdBZ6TAuk+UirjbjFfL/AO11+y34&#10;b+LrldV0xZCM43J+NfVeh3Ed7pyyqRytcr4w0f7ZdsCvavHrX9o7l+zlTjZn58n/AIJw+BQML4fi&#10;YejRii9/4J2eBpLUxv4eix0P7oV92r4XgAwYwffFRz+ELRYy6R5/4DWOwj81/FX/AAS18BasGkj0&#10;CNffyRW7+zp/wTV8L/Dr4mWPiOw0lVaGQHIjFffc3hC2kT5oh/3zVrw74LittTilSHjd/doTAzfE&#10;/wALk1L4eyaEYPla22kbe22viXxV/wAE5PDeoaxdXk2lqxkmZvuj1r9MbrSohpflmMY2+lcFq/hu&#10;3eRikA78UrAfnrD/AME2PCiyFF0Zev8AzzFZviX/AIJm+Gp4cQ6Uudvy/uxX6HQeF7TzBmJfyqWb&#10;wtZTIpaAelID82vBv/BOGw8PeLLHUo9O2+TcK33B61+h3hT4cNZ/DxdGWHhbUKBt9q0ovBmnrMj+&#10;Su5Wz93pXomnaREmkqhUY8sD9KoD8uvjf+wBD4q+IOoa1Jp/yzTMfudea5Cz/wCCaOlI5b+ztvP/&#10;ADzHNfpl4l8MWU99I5hXcW+b5ao2Xg+xZstar+VOxfQ/PO7/AOCc2n/2a0Edgv3eP3dcjqX/AATk&#10;ksWE8VgflbPCCv1GfwRYmPBtl6dNtUbzwFp042vAuCP7tLqJo8t/Yq+EE3gj4ZWehtblfLj28rXB&#10;/tTfsZW/xJ8a/wBryWm4bfmO3rX2F8OfDFtY2fkwR7QOPu1o6/4YtLuYO8K/dx92iRJ+bS/8E6NO&#10;jfcmmY/7ZisXxX/wTmguYsQ6evH/AEz6V+ln/CGWICt5K+3y1Dd+CtPkG026/wDfNSB+Tevf8E2Z&#10;nDL/AGe23/dr6I/4Jy/sqXnwb1mUSW+3dL2X3r7HvPh5pTL/AMeq8/7NafgHwTYadqQaG2VfmB+V&#10;RVoD0LQbN7WD5u6r/P8A+tVLxjxp0jf7JrfigEPyqvGF/mawfGhZdOkx12k1S3FL4Sr8Inmg+HkL&#10;Quob7dcf+hmt6W8vnX948ecYVkU/4msH4SgD4c27FNv+mXH3e53mtpScZYY7HP8AOqa1Ke4wpKGY&#10;7juOPm2cHnpXQfDIKfE8D4I3TdD27VhyjCNtG5cj73bntXQfDN1fxPAiyruaTH3hkU425hSvYyfh&#10;p5dvoPiK4jAVTcXzfjyP6VvfDC2hS+8Nq8e5lju2Vt3+xj+tc/4DRoPAniK6YRmLzNR/1i8febj6&#10;10ngGX7H4v0HSZl2yf8ACP3NzuI4ZS6L275HP1qvtEnaySBSw3Z981GGBj3KO33qdKAZGdlbryaY&#10;u/OVHapZQk8Uc0DK6nG3nLGmgByRGdq55xxUuW2YkPORTDGyPtw3PHy1IDNoVuecf3TTigVVYn6e&#10;1I2Qu1YwMf570Mzkgj3HH4VQDVB6MOT3oZnO0gDGCOtAznaV+X3oJIC7emKAFjZScBO4pFRGXnru&#10;pwyxySeewoChTgrt4qXuBGVZTgjvhqF+VckfWnMOm9/4vzpHU54+Xj+GjmATe2ev8qdh2Teg28d6&#10;RUH38855pHG4H+EcjJqgDqGGP96kAwS2fu880El1wwphf5iyqtTIBhO99xNMG4D7x+7T1OWyT81I&#10;OmD0NSGoYwOtNKLgnOaWTcDlBuH9KXIAyfX0oNEEYJGFA/KihZXiGAFooAcV5yTSxq33l+vSkwzn&#10;OGAFOR9oP0+WgzFAVW689+tKRzuzmmj72Sw5PPNCYGQrfrQAp5G0j/d/SngRsBn+9TjgLk+mM/1p&#10;vO7aM/8AAaAHkJjaT3/SkUMG3A7fwppQqu7uPve1CD5twf8A76PWgBy7lXEa8Z5+XpRzLkHOetHm&#10;OW+T1z9aFBLna3O7FABtLJ6DuBQ8ClPlP19qNpHGPbrTiGUcKelIdyPHlvlG4/3akIJyw5ZfunFN&#10;JXjtShgr5J4Pcmi2ohDkHls+tSCTe4CcfXtTX6n93nsKNvl5GPwzTAdk5wAWapYAqSdzxUSqfvA/&#10;MPeprbcZfLHPANAHnX7UozaeCbckYk8YQn8o3NY3lmSNiiZYr+fPFa37T243/gO2hLf8jI8je+2B&#10;zWOu97b5+Ayn5VbGPxHNbz0ghR3IoJI3dkjcblbDfL0NKgzyenSiOPEewfLj7u0cCnKjqQoHtWBf&#10;2hwUnr/KmuzKxCk88HihWfoo7d+9O8sZ3PQSRuQXwB046da8n+M8xi+IWlrn/mHN26fP0r1pgPvb&#10;f58V5L8bIg/xD0v/ALBrf+jDVw3B/Cz87f8Agt1+0Frfwh+AWo3mh/8AHzcbLeFv7rSMEBP0zX4N&#10;6jqV9q19LqWpXLTTzyF5ZHPLMe9fvl/wWY+B0HxW+BWo6SOH2h4ZPSRTlfyIr8N9a+BPxK0O5kt5&#10;9BaTYxG+NuDj61vy1JRstjSPwnH0VsXPgDxnaZ8/w7dDHXEef5VDY+EfFGo3cdjZaBdySyMFRfIb&#10;k/lU+zqdgP1r/wCDfb4grrvgObw/JEqyaXfG3yoxuHDA/kw/Gv1jvrphaxkN/CK/Nv8A4Iffsrax&#10;8JPhnDqmuQst7qcn2m5Cr91j0H4DA/Cv0on0d3jVBmprOTlqTINMufNHzrXQWBTCkelUNN0Xy4/u&#10;VqWunyLghDXKSaFthiMCur8NW6rFkCuWt7KcLhUJb+H610Hg+DWwAbtDtBO70/CqsBd1+FX2kj0r&#10;PWAfdHNaWtIXdUz74zVWOFgdxTvTASK2wPmqVbdduDTlRgc4qaOLd8xFMBmn2wjkCEszbuS1X9St&#10;gYGAH8NNs48ybttS6xKttZNNIeAtS0BwN5poe9kIX+Kk/s1dv3f/AK9TQ6jFfXsiojKQ3Ru4q0YX&#10;YblWpAzZNPXbnb0psdqS3zJV+WGQ/wANMW3YNkjNWgOj8HxBYMCtPUx8g4qj4TU+XjbWjqCbht9q&#10;lgY8iOW6UsUWQAF+tWDCGfFPitznhP1pAQfZzjO36UCLBwR1q0UwMMMfj1pNo6AVoBPZLth+br9K&#10;8z/aG1250HRf7Qtomk8tuVQc9a9OiASItnnGeteMftOfEPQ/Beitda2V8svg7vrW2Hk4VU0VGcqc&#10;uZHmFt8VtSmGX02dQOuUNPf4xRWrKlyZI9x/u1zmj/Hf4d6iA0UkPzfSrMnxG+GN9dIbme3+8OuK&#10;9ZY2a3R0Rx+Ij1PqD4XakdT8M29wo+/EDyKm15FW5zJjp0xVD4T6pp15oEDacymPywV2ntWh4ldP&#10;OJNeJVk5TbMZVJT1ZQMO77q0xoY9mG9KfFOm0DHamzSLjj0rIzIHgjbhRV3SLZvtCkr/ABVQSRQ2&#10;Sa1dFnWS4Ue9A7HS3NuDY4x/DXKX+np5jDFdlKN9ptA7Vzl9bFZC+KpD5TFGkxhs4pracqcmtlLd&#10;duTTJbbjNCJMn7KodQK66wiT+zlUHqtYJtTnIHNdNpcOLJQOab2A4PXbAm8dtveqtnZlD92um1mw&#10;Bnc+Xz3qlHp7BeBSVwKhgUJiqctoZMgdK2GtcKSU/WqUsLKT8n0p2K9Tb8GQiKIqR35rQ1UxKc44&#10;xWb4PlczMkh4xmrniDKBXxxS5SSmjkvtU/pRMpbmq8NwVl3CppJ/3ZzUgVbjaExJjNW/DDIL1X/2&#10;hWddhmHFTeHJQl6qHvVRA9AjYybnA+XIxXOeODt0+Rv9g/yrotK/eKsZx6k+lc747Xbp0y5zhThq&#10;0iTLYg+FBY/DC3Hf7TcbW/7aHit7Bztk2j/arB+E6Sn4ZWpOPmupvvdv3p/zzW5G/msx3ZVWI+Zd&#10;ueaJGnURpYiwRpFDY+VeK6P4cSbvFFuksKSKWwFkXP8AOufCkoV3Ky8AL2//AF10Hw6A/wCEgSUY&#10;LRxs2FbgHBNEfiCXwnK+DJXPw41xytwVkfUQqyTfImZnGFUf15rvfANpv1iz1F5N3k6Xcx89syRY&#10;/rXAeB9QR/hVqDjdJI0958sa5Lf6S3OK9G+HLv8AbpI57RkVNPJUbwfvS98Zx92tO5Di7/12OgnA&#10;LBnH3vvfNmmrCEOWYD/gNOdTux6fh2pQuBgj0+8akYj/AMRZu/XbQz5PB/EU/AEZcovtn8qjYbV4&#10;TvipYAwO3zAe1MAfzORyvbPSpAHk+QEj/gPApkjYJbnj+63WhAMkSRh8px7UhQgAng08b3baw6DP&#10;3aChD7vM6jstUA1Pv5PX6UMrtIMn/d/rTgxL44HHWhh8nUj03fWptqA0EKPLxnnGcUblL5B/hzQw&#10;YsBn3+agKFXYf++hQkVHuJuUNkJ/9ak3HOGU/e9KUqijbk8N+VMd1Vl5/WqJY5wSMAc1GqqzYLD3&#10;4qRx3z/49UMhc9c7fbtSkNDWjUcJ/wB9YpoQkqQB09OtSIwY42fnQ2YzjPFQWIF2L1/+tTPKMhyF&#10;yep7U4c/xfxCnbccqc0CGSRgN/e/DpRTZHkz8h20UDJeOv4YpF2leMH3pceg2+ozQ275QzY/3aDM&#10;ANwz6Uq/d3FcDuadhc8/ypTjGAOKABkbGd3sKchXOMUFvly/SjYSRKjbR0xQAOflDA9TSP8AIFDj&#10;j/ezTgjkBWPQ8H1pckL5anpx0oAau5eq8dmoK5ICct3pY3Ztzbf8+tPddvJHOc9abAaq7TknnqPa&#10;nCPrvcnj8qAAzdKGK+USOvFIBABw20baUKC+AegzQo+U85+XOGpN4BB29f09qAF/eFclPxoVRu+X&#10;lsZ+lGQxzsPHGacucnB+nvQA3kcZBPp6VPbqyMDv+9976VEvmNLyRlfWrVuGZ9vVj6dqaA85/aNB&#10;l8T+BrWOLcF1K6f8rZsVzzblg8phuLcHHTFdH+0BK4+IPg+HCrGq3rc9/wBye31rmWZzIQr4Xpit&#10;57JEx3Y6JWI27Me9OB2Dbu98mjLLyoHT7tG0YDk/xYrDoUG0oivubJPpQqtu3AMf60uNrYJHy/dp&#10;cMxJH3cD7veqbAbImWZiwXI/OvJfjSzH4k6Yu5fl0vPH/XQ165JIvzNjnb+deL/Ha9Ft8SNOBO3/&#10;AIlJK+v+sanS1kTL4dT5V/4KFahA/hM6dt/1hxt9a/OvxN4F0me7kLWitubnivu79t3VjrGrx6Z5&#10;w+XnqK+Vdb8Lp5jZQHJ5xXqUKclHYcK0eW1zxnUPhloLKscmnR47nb1rovg/8D/D+q+LrOOPS1bM&#10;wxtQcV1yeFvtDeXsA+or179mb4bLdeOLNvK+7ID0PatpXUS/bRPuz9lj4a2XhjwdaWlvbKuyFQPl&#10;9q9jj0ctIF2D8qyfhPoa2WhQQhMbYwP0ru7HTVLZ25+WvEndskzbTQwcbYxWlb6Jg8oPyrYtdOUD&#10;GyrsNngdBUAZEWkhT/q169q3NOtDDCAPx4606O0wR8g5q1FAAm3NAGXf6cstwJTH8yjC+2ajNjIq&#10;4VV+93rWaHLYx+dENujy521NwKMWl92HNO/s7ZyBn2rUEQByEpywl+NoqgM+3tijcD6VV8UwyHTS&#10;UTd8wLfStNYyjsP9rikukRl2n+7UuwHA6P4fmmu2vUi2x87WPfNbTaRxwqitpLXPUDj2pxs0PUD1&#10;qQOfbR88BRQui4PQflXQfZR2Ao+ygHhfpT8wKuhWZgVlBFXrmEEZAz6cdKkgtxHzUhQNyadgM2PS&#10;EiuZLleGk+96VYjssDIX9KuLCG6nim7QFIoW5TKp03zFZxj5faofsjD+H/x3pXQ2MECQbJYWLOfm&#10;3A8VmSQZmf8A2WIqrEdSiYdsRHXivn39sD4TSfEzQzpQlZQzdF79a+jZoQIz/SuK8e2kc2F2Dls1&#10;UfiQS2PhGP8AZE1Gwi2293IO4rmfEX7LPjo6go0/U51USbuCeORX3VJoVmycxrVNvC+nvMCYF610&#10;czILP7O3h6/8OeCLDTr52aSO3VWLfSup1+F3uOp6VseGNMjt7COJB0QYqTVNO3vytcsjQ5UQOw2g&#10;EUNbS7DW0umhX5QY9akTSwU2lf0qeUDmnt5EHA9qu6GrC/j4ON1aE+kjllXFO07TGS4U7e9HKB1E&#10;IBtyMdqybuyMkmStbdrHJ5IA9KZLafNlqkDCWywdhHv92mSWTEHI6e1bwtVJwB+lNlsh3Wmimznx&#10;ZMei/p0rc0yB1tcE4o/s9RyEq5a26rEM/Sn0JOd1iDE7fJVUQY/gre1DTt0mQtVX004+7QrAYktt&#10;tXPUVnXe6LkjpXRXNgCNxG2sm/sGzjbxVAHhSQfaW3L2rQ8RgvEpFVvDVkIrhty/SruvwlolYigD&#10;n0YK25qmL7ky7daQWbj5VpRbbBgUAQyEsm3P6U/R0Av4yv8AE1I1q5O4GptLsj9sVse4NJAdxYAC&#10;IfL2+asHx+X/ALNmbooQ9RW/YuqwKT+JrA+IRV9Nmkxt/dncR2NaRJlsQ/C3c3wvs40RfM+0THnv&#10;+8bgc9eK2kY5Uqu0KcbR2Hvmsn4UW5Hw3sYV2yEyTFfmxzvbvW1KZzKrXLsrH+LcNx9uactyhrQq&#10;QxzL838MbYxW14Ii1JrfUptKlit5baxkeOR0yoVVJP1OB271j27xuWBkO0tgb15IzXQ+DpPJ0/Vn&#10;nZmX+yrgYU9vLIoj8SQpfCzmPBNlJaeBpFnhh87yZo2njUBmzOS3+evFeifD9RG00hUNusx/6Neu&#10;J8GRmT4c6SwRV+0WMbHd3Y4bJrsfh7OHubmx8psx2se6Tty8hAqu45nRsylcSW2T2bNJIHYYKYp+&#10;zA3fpTRIOV/vD7p/nUgIVO1txHp0/WkBw/y89uKczErwc01oZEO8jGefccUALEWB+ZP+WZ5pigH5&#10;Fx8x79qcSZFKncrY64zmm4dhwjenNADjF85cFWZcbqjO3DbecnH3u1SGM4Bzx9aawYlQR2zQBGWB&#10;4VOO3+FKd23AHGevrSEjfzxilYMybARuzjB7igBiYI3nnmnGJSORlivSmgBTvZ/++qSKJVmLxOw3&#10;cncc80FJiuvGQGprlF+fnHb2qQhlQNnHqP6UkmfuY/KgkYwJibHamMp257HmpcFTgdKhIfO3bQwF&#10;Zc5ppAJ2496Uvnk/MPUiggA4z04qOoDS6SOfLJ6etOVgOCv4UxFXghvxp4wmFA4zVjuRvFk4NFSH&#10;Yp/fH3XFFZj5mIiKx3ZpVAyd2eKUcEnH/wBakz6D9aCRVctn196d1AUYz3xTDhuWHf1pycEA454o&#10;AGOU2q31pwVmw+fmP8O6hoztyo/i6UAnzflPPT6UAOBJ+Zmpq/IWO7JP6UBgRkjndTmPVQoA521f&#10;QAXefvZ9eKcCpXntzTUkOP0HtTlTc2R/OoYAEI+QAnrmnMgHAK/406N1TCh/qPWmsQibSOT/ABUF&#10;XGhj90EbvrR5e5tpJy3SmtgHfGM/QVJH6n9RQSNyGA3Fqcq/xM2D0pyIHZjvXb1+96UMquMbc46f&#10;NQV0CN2LFgDuXrVq0ILYJ+vpUEUf8Sc/561PZkFvnTPzD7re9UkSzzX49S2//C0PCtpNgqtjdSLu&#10;Y/3TXPhlk3FE+XpkVf8A2h71bX45+GbKNPm/sW5dV9OT/jWfHcZljt5HxI7EsoxwuK2qdCIdSUKB&#10;8xB6dDQu3d8xA9qdhi2BR8nRgOv3e5rnLCNXCsytyRQyMnP6Uv3k2p3z93NLzu8t2PPX2oKRDcuI&#10;omduNg3HA7V4P+0vfLb+PdOnU9dHypYY/jb1r3xgQnysD833q8X/AGlfAV7rOqr4ojuI/Ks9JbzF&#10;ZvmGGZs+/FdWD5XWSkY4i/sXY/O/9pTxS+p/Ea4tWlbEbY6+1eTaxcOzEK+OOd3WvTvjh8PfFUvj&#10;2/8AEA0m4+ySTZWbyzgjFebap4Vv3LM1rJz6Rt/hX6hRyvBzpRaaeiPhqmNxVOpJNPcybS9aO4GR&#10;wMV9BfsiTpfeNLeMoN26vnR7W2trjyrlmib/AGwRmvon9iK78O2njVJ9T1qGJY/+ejYyeKnHZPh6&#10;eFlO2yHh8yrSrRi31P0g+H9mRp8eB/DXaWVmseCxrlfh5q3h+XTY3h1SNht6812dtqugBcPq1uv+&#10;9KBX5bWVpM+5pu8UTwRAcnv71MiFjgLUcWreHWXb/b9kP+3lf8amj1Pw8cFNfsj/ANvS/wCNYlki&#10;oQuM1MBjgVFDe6Mx41m1Pp/pK/41Ok2nyN+71G3PP8M6n+tADdpPVaQLtOVwKs+Rja6urK/3MMPm&#10;+lNFoW6AenBoAjExVMbN1DSuR8gC+tTCxlPRD+FAsZgf9VRcLFcLluB702SNSOn51cFnNnJhamPZ&#10;y8ho2+uKhgVAgx8wzRgelWTZNjABphtjj/V0gICuTmkVB83zZPb2qwLRqcls4BOyquAyMc4AzTwi&#10;9xipEiZV4SlMRPDcUvQCLy2C8Gm7MfMcfjU3lsRyKGhYDcFpq47jotX+fdcw+/yVVaQySvKRjc5a&#10;pjGx6rSLEOdwqhFa4YCPpXF+LpI5J9m4V2l8pjjbA/h614p8SvGDadr7WLSMv+71rtwOFniqjjE4&#10;cViY4aCkzd2oRwv5U1YQZARj73euRTx6nljEn9amtvG8TSqrSru+lehLK6/Y5f7Sonsfh8AWaID/&#10;AA1cubfzF3be3pWd4NlS60+O4xyyD5hW75R2ZHNeNUi4TcWetTlzRTMZrEhsqKsRWOBtK1e8jLfM&#10;MVILfH8FZloyp9PH9z8PWkhsVWTJjrUNuzcMtCwHOMdKCrXCERxpljjjuaA0cwzG6t7qc0slt50T&#10;RuMKykZFQ6dposI2RZd245yaVhcotvYR28kksbNmRsnPapjGxGGWnYZVwKIWkaJWlQK2PmCnNS0F&#10;hjJhcBTSxjbwVqTDngLT4ozjDUiSvLCCucmopIFPJG1avGPYMsueKj8gkEH8KqwGXcWiuvyis280&#10;8t/AK6KSAKOSKqzWhfrVAY+m2HlzbttO1i3XywMVrQ2YTgjBqDU7HcuaAOcFqSpb0/WkEAYbGq+8&#10;Unksnl7cMAvuKhML9MfnQBVNupGGHH0o06OaLUBbSR5j6pIO3sasCNi3K8VcsbfdJnd/9egDZgVF&#10;tlH+z6VzXj9k/s6YtCG+Q10g+WJQW6CuZ8dNv02bcf4TVxE9hfhbIv8AwrXTgqsrbpQrL1z5rY/W&#10;t5EAOVyyH7pb+dYvwujL/DfS4yoO5ZDnHpK3Fbq+Yso2Sh1I+ZQuMe31qpbmpHCJVQIj7uf4lre8&#10;OHZoutOhxt0i4Kn/AIAf8/hWGM7sdN3LL/dFbWjPDH4c1x5Ap26Pcd/9g4oiryRE/hZT8KrIvgLR&#10;zhvk0u2/VVrqPh4zJqV9LK+5W0+3Crt6Ykm/xFclostungPTZNPulkVtOtFdFbcF+aPp+Rrr/h8u&#10;/ULoHoljbgMO58yYkH8MU+5Erc3zOkLJsO+QHaMj8aQLmPe0YPfilaOJn+QcLwvvTZFCtk8bvuip&#10;KAELyCOfu7c8UZBO/dtOPlyaG2Lkr16EfWlYh8KcenT2FACcscL3xtA7UbAsYyD78U4Rrnb/AA/w&#10;tu9qa7ZBCLuYjrQAMoaMhvrlT/nimqDs3Hn3NDFvv5X7uCKVDhQdw/Ail1AYEZV+b+7jimkHdksO&#10;PUVIFcNuU5Bo2qMZ9PugUwIcDcC60Zwxyfl/2elSbSTvYfd7etNZNo8xSPx7UANbO7/Wey96SULn&#10;OO/TFPkCkH5abIA7YX7uM/jQAwk/dJ/DtRINwxu98ih0YA8YFN24cldwOM4NTIBmeere3tTtpLZ3&#10;fh6UigkbnP3vSlUZ3OR9KkBskaEZb/DJoDbE3Y6+tOJxnK9KZKw6HvzjNVzDsJhiuCPpRTlDMPlb&#10;A96KkLMNm5evA4o24Gcn/aqQLvGenHFIqbxyfzoEIgBdvvccU5fl/hpsaf3/ANO9SIFIO1cccUAL&#10;IRjbu9KY0e0qnIGak8ofj60nk5PbGehoAQrzh049M05WDHBT2B20ImyMFR0pyopXCAc0ADRd8H5T&#10;09aFdlXCkZZuaciMn+sxx6etJlB8w429Pl60AGxMAllHpikz95mPX2607aByoHzUpTjBCmgBpAVM&#10;D07dqSPKjeak27FwxG7p92lSOIqFXlhyaAECliVZc027V0sZJUK7ipAzipGVgyiMjBIpskYkUwsN&#10;qlsGgCUgxsAG+7gFQOtS2SkSK27b7YqNSrkZ79KsWQLyq4TI6g7u1VEmR4j+0NKP+GlPD8DE7o/D&#10;U7gZ9ZFX+tZvii8/svQ5pkCqZGxuX19/X+VO/aCnvZf2tNNjjgYxxeE5DuPRiZY+M+wJ/MUeIrCf&#10;UdDmhgg3OCGWPPU5rao9vQmmveafl+Q7wfrY1yx8htqzQryvqPWtIKygEd/WsH4f6bewTXWoX9u0&#10;eEEcaHv6n+X510O0ZDlf0H51gzQTaQox+uKFBxnOPX3pylTJx/e5o+ZGwR3yF7UgGspMZxu55zXN&#10;/FC2t5vAOtyTW+5l0uba3HHy10zg8DhfY+9YPxLVT8PNcCKf+QZKceh2kVpDSSY76HyT8QPBsOpe&#10;FIysA3MRzXmeq/ChGg2izU/Lj7tfRFxoaX2hW8OzsDVC98F2yptWL+HHWvoMNiqsKaSZ4danGUz4&#10;5+IPwLsZ7gaj/Zu7b94L1rT+AXwTsYvGtrPbWchXzgx+Y4NfRusfD+3aRt8AII9a1/hH4AsbLxAk&#10;0FlGjZ+8qjNehLNcVHDuKm9TCOFo+0+E96+GmlfYNKhtzCoZYxmu4traEpkpWH4XsRBCoC8V0EO3&#10;cqqK+OqScpNs+gh8KHiwjddxjH40jaRaN/rLVG/4DVppGZAcL8vHFCyZOP8AOagopv4e0Zx+90uF&#10;v96MVAfBvhaQ5fw7at7tbqf6Vq3L26w+YpPmBgMeq460QNuXJ9aAMd/AXg1jubwtY/8AgMv+FRf8&#10;K68FsuT4bs+v8MIFb7YJ5FCoDxjigDBPw38IHhdEjXv8uV/kaB8NvDYHyW90n/XK+lX+TV0XBGBR&#10;yKAuc+vw+0ocR6prEf8A1z1y5XH5PTn8CW6j914k15fp4guf/i63jnPAprZ54oHcwF8GSoP3Xi/x&#10;Av11qZv5saVfDGrAbYfH2ur6brwN/wChKa3gFB3frTSseOBWbiP5GIuheKkAWH4mayP95LZv5xGn&#10;rpXjuPhPifqBH+3ZWh/9o1sADqBTvlYZ/u04x8g+RjpZ/EJT8nxJuG7fvNLtf6RipBD8S04Tx/G3&#10;/XTR4P6AVqAjGSKdjvRqK5k7/imv3PGGlt/100MH+UgpftPxT/i13QW/3tFcZ/KetWjA9KNRGQb7&#10;4ojhbrw8x/7Bcw/lNTv7X+J6Bv8AQfD8n/bKdP8A2c1qFQTnFG0dwKeoGHd698SWjZX8KaDJx21C&#10;Zf8A2Q15p8SPB+u+Ir3+1r7wdYwyRsCwt9WdhIoB45iGD055+lezNGpGFXrWJ4jtA8LAL6iu3B4i&#10;ph6t4Oxy4mlTqwtKNzwOXw/rMUzu/gzdDtXy449W+ZW75JjwR6cCoW0+6tpVluPAV7hWz+71NDn8&#10;1r1x9MjZhlBTH0iNjxGte7/aVXrN/h/keT9TpvaK+4PBHjrVZ9MMdp8Or7yk2rD5OoRbyMc7t2AO&#10;emCfwrpbPxtfW3y3Hw215htztW6tW5+pemeFLJbaAqiY56V0GzC8rXz+JlGVZtHtYeLjTSZl/wDC&#10;xPKMn2j4ca6Rv/d+S0DZXHBOXGD7c07/AIWZog/13gbxNH/tCxjcfpJWj8p6UAqegrnNtDPT4l+H&#10;ZYi1v4V8RNKuP3Umn7Mj2JOM/j/WoJfixoEMQmm8FeJtp28JpoZhkegY+nPpmtYKnpmgoCQR2oKu&#10;Z8fxW+HpiVrxNct2ZctFJoM7FPYlVIz9KSb4s/DaG3+0Q3OrTDdtZU0O43LxkEgp0961VjTqUo8m&#10;PO4Iv5UFGaPix8IWlED+LHRs9JLCYYP12YpsXxd+D4j3XfjOO1dZWTy7m2kRjg4zgr0PY9xWl9li&#10;LbjGv/fIo+w2+Mvbq3uVFBL2KP8Awtv4I4+f4qaWv/XSQr/MVc034kfBXUX8iD4y+Ho5M4SOS+AL&#10;fpTX0+xJw1nG2W/ijFJ/Yuisd0mk2/t+5FTykjoPiZ8Gp7ZZz8V9FUPI0ce6ZxucY+XlBzz0qfTf&#10;Ffw71mL7RZ+PtJ8vzGQmS8VcMpwwwTng8fWqz+HdBlUq+kW5B/6Yj/Cs7Ufhp4B1I7tQ8G6dMf70&#10;lmjH9RVBob11q3guC0m1CTxnpXk28Zkmf7cmFUdSeegrPXxv8Lpx+5+JGhu3ACrqcRyT2+91rDj+&#10;EPwvgl8+38B6Wj9mWxQEfpVjVvhn4D1wrLq/hHT7hlhWISTWqMwRRhVzjoMcenagrT+l/wAE6vUI&#10;NE0axTUtT8R6fDbySeWskl5GBuxnHXjoaj1Oy0mKKCSfWbVFuVJt2a4XEg9Qc8j6Vwo+AnwfEckH&#10;/CBaf5cvEi+QMN+FDfAX4StavZP4Nt3hk52yZbafVcn5fwxkcdKA0/r/AIc62Pw5FqqN/Zt7DNsb&#10;a3lyhttVbrwtLbTi3ndUk252FhnHrXHXH7NvwnaPybTRLi1TdnbZalPCCfXCOOapah+zF8LdTEX2&#10;6y1KZoV2wyTavcOyrnO3JfOM9vegLeZ3UHhO6nJS3QOy/eCnpV608J6jAAWtW/LivL0/Zq8KWG6P&#10;QvEviTTUY7mXT/ENxECeOSA3PSpB8BtQtkC2Hxr8dQ+n/FSSNj880WJsekXVlNAD9oKxp3aQhRWL&#10;qFvFeBoI7ZpsfxZ2qf6kfhXC3PwR8WWcv2qL45+LJGXkG4vklx/30hrR+DkHiaw1vV9M8R+NtQ1r&#10;y7eN4WvhHuj5YEDYq/1qo3Kj5na2UaWGn2+l+SqxxqUEcWFVfzqRWJmlaUfwqMexH+NSYJUEcqzf&#10;KVpVWNctl/u4bd2NUUxhVkONi7f4WX+RrUsQY/BfiKUp93SJvl7dM1lkKCAP7tajYT4beJJpX2sm&#10;jzDtg8f4VUfiM5P3SrpT2MvhHSbiMxr5unWqNHgg5Gw59OQP0ruPASE2kpeEbfIj/wDQ5a4/S7SO&#10;28IabCka5Wzt+wyOFJrsvh+6y2EmGb/Ux53fwnzJeKS6ktG15QVSyHj+dN8tSeScYz9akkSMRfIM&#10;++ajVGbax3d9uPSkUIFDFgD9DmkX5G5OF+n61IUVcbQeefrzSDByBuAP8NADBknZzjr06UoUH94V&#10;6N8o9aeuwpuzuI6j+tM2qBtA+XP5UARuAxVCNvbPrSgqUCkbaeFUHGzcvTJ7UxQyqoB5/h96AGhs&#10;pknd14xRG5UEAeuKeQGXg7dxz6U2RM/PnHrQA1hhjg9uOKRwqclf0px3MFbP3aaArjOM5+99aADd&#10;jIH3aMozDdlfYUN/sbuuQfT2oKFhuVlXHtUpARgbzja3zHgMKJW8vBYY7c+tDMUG4fNx+dNIdo9x&#10;xyOR6USAjDFTnB+93pdwXlh/3zSoQ7MgOPLwGUjocZ/rTcoo245POPWpAGUFeD35prKrj7uDUigj&#10;iQjmo8MQdo96CkROMjmTGOKKVhsH3T1P8VFBRY35HI9uDijb5YyR/n0oKkDoQOtSMv8Az16daDMY&#10;jF22N9cUqkI+1jQAuflP496IwTnP3qAHZkoYr90nvxSoy4G9/wD61I67sEfwnJoAdH/eB/4D6U4l&#10;Twpzzj6UBREfl2htvNCli3C47/WgbBgSdir1odcDGPfg05X2/OTn5sN7UDcXGB/9agQku4ndtPcm&#10;lLEDLcY4yDTmUyHBG4DpSuoI2DgA0ARlmI28kYFPRSThkP3cZNO8svIQvTGc0p3FcbsigBi/KvzD&#10;lelOVcnYDndzmmln+9sOB/F/nvUkTRhNuR7Z6igBBCRtyOg/iartiqpKqg5yf71VVjXylbcBhST6&#10;nmr2mIiyqZWzuqokyPnX41lbr9ryaKViwt/C21U3dMvCc/jWtDwhgCn/AHaxfi3cRv8Atf6wF+8v&#10;hpPw/eRj+lbFsryJ5wb5utbVvs+gR+J/10RajQouM/w9KQhM5H0x6UiligkPys3UGnjMhzjFYepQ&#10;ikNjI6tj3pxiO447etNRfn3tJwvPHOacNw2sxP8AjVgHl5y46fyrB+KMYT4d688RVf8AiWyd/aug&#10;Zxs25GM/dxXP/FR/L+GWvMpAxYNznHoKI6yQHk+gaX5+lQHbnCd6uT+HcDdjNO8MX1vBo8CyMOVr&#10;aF9ZtH1HSvZpxlynjSlDm1OJ1PwyzPkx1s/Dzw4INSWQQ9P0rQvGtXbJZa0/CNzp8V+sG75m9qVb&#10;mVMum4+0R2+mReWqjFaMUah+R+lV7FMZLLVpVZTkivEe56kew7DH7tSRRZULnt/WkUFVwadGpJ8x&#10;TSKHpPBAGBtVkb+Et0FIgkkYuwX5jyqrgCkCbiMVNk5y3p2FAEUoKtwePSlUtn7v4U/5dxGKX5s9&#10;eKAuC8/w005UZNO3YbFHtQA1ZN/SnHp0oChego9hQA1skYC0bO26gB+gPSk+Y/NmgaYh9QKchBHS&#10;kX7hzTlAAzQFxcc5ooo5oEFFFLjJwKAEo5PQUdDg0ZGeDQAEGqOrweZARgH/AGqve1QXgDxsrelV&#10;H4kTLWNjnvseBgr+tKLZOm2r/lAHbTXgGeK6ua5y+zsSaJEBuUHvWso9TWbpMbxyMeOWrSPpXPV+&#10;I6afwi7OfmNKqk85pqo4ODT1XauM1mWIY+M9ab5YJ5WpDxyaaHwcGgAVecYpSoPApQcjNNZiHACn&#10;nq3pQVzChQOKCue9L0NJuGM1PQJCeX6NQF280palqiRC2AMjrS9TjFIwBGfSkU560AOyc9KaY/U0&#10;6m7xQBGY8N8vNP8ALBXJp49QOtByP4aAIVjK8HmmmNPr9KmBBOQKbmgCExrncOKUoWAxUo5XmgKM&#10;ZUfWgCje2pkjYMK898TeBvE76pJqfhrxZdaS0ke2SS1C5Ye+4GvTZUDHpzWdq0I8piAOlVETPK/h&#10;nYeOrH4sw2Gv/EvUtSt3s5i1rcLHsyACD8qjn8a9akhBKmUBtv3W/wD1V534Ucn41wqo/wCYfcdP&#10;oK9GmjkzndnC8jr/ACrRjj8KI9yY80THb0A2jvgVc8V6Ro2s/BXX4rzzFlt1V42VyoGW2knHXgni&#10;s/y5GbYsiruxt/PNbGpoP+FO+Joxk7reNPZWMi4NEdwqfCPhhmj0S1hC7DHaxja5z0Arq/h+si2c&#10;hkmDHyYyy+5eWuZ1WXyGFt5MzFIwSwjO3866b4fwxrBcSbDmSGL7rHkB5fy60R6ikjebJTLNt/Cm&#10;IQVU4U7ePf8AGnTxySS/f+XGKRuWyzbuxGOhqSojXG4kKON2BxikU73D44x+tPDmP5mH3uTt702J&#10;DvyQ3zcLjtQIH2GIqI/XJ/pTUDCPI45605QfMKOylc/xd+KCBECijhaAIzIgOOc7uQaQAO21W57U&#10;6UkngAbT/d9qQBU5xyevsaAAychML1wMikMeSULnbtp+6JCQfvf7X4U2QceZnj2oAj552t2/Kmrl&#10;VxlV59amcI6kbuM/nxULK5i2ge+T2oACmBgk/MoCn+tDF1YFDQ2V2kv1/vU5WZTkrQBDIWUfIMUb&#10;/LXd94n+LPSnYQtgt90c0FcZBwaAKcW8XMuSFaZRJjb6AA/lxUgB2kFu/anzoZGUn+Fsrj6YNIwU&#10;jI/A1NwGgFh8/wDdpx2Fc7cd+tAUttOegoLYUn2+6aLMuwwIsg5xRSgDH3jRUjJAu2PYPvHmnOmU&#10;4/hoBBBbbj096EJkyq9O1BmA9AuP604N8ucfpSE7yI2bHqaHIAOF7ZNUu4CnZu+Y/LSsoU8/dzxg&#10;UyIgDfg5NScZ27flpAEbMV3MfT+dPBUD90Dn6UkZHl7yv8XTHSlJRlVGX8c9aQCbZEIkXoD92nBS&#10;SMkjrQpj346MD6UFeeOSRxVcoAFIXK8/7I9PWnYZl+Qqe/1pFTIII/3sUrZyMrtXPy8807AEQcfN&#10;I+CF7djQA6SfxVJ5aEbXOSfah0OSpX3HtU2Ab975csdy/h1pyMi/KB9frSMZN20t15HHSkjjUFnY&#10;5O7P3aaiBIje65xj6Cr2moWnjVB94jpVOPI2lEye9XtODpOuR8wOapID5l+JshuP2w9cNuVIXw2g&#10;bd0H78D+ldFajIUyKMsfwFcz4zYS/tW+IGB+7oWPmx/z88V01sDjJznHy5rat09Ahu/X9EWI87/L&#10;3f8AjtCoU/ds3PWkV2+ZgGz1A6elP4wqM38X8I61iV1HY3rgtjP5mhV2AAP8pX8TQcgqicd6X77b&#10;kTnGMUmyROHlBXjtXOfF7yV+F3iKGGaNpI9PJkXdkqNw5rowhSQ/L/nNc/8AGG80U/CTXLO/0aSO&#10;X7P+7ngYr5jFgDux1696qn8SuTL4WfN2o+MX0pLPT2OG2/NzWlH428uEDzu2Koax8N59aNreRNt2&#10;x4p174A1iKEJC3I9e9ff4X6jKhFXV7anxmIjilWk1sWP+E3ubmZ44pf9WN3zNXWfCvWn1zWty3PC&#10;43L1PFeV3HhjXbC+8yGORSBhgM4Jr1T4F+F59Pf+0boY3r+XAzU5pTwdPBycWrjwUsVLFRTTse26&#10;cw8rdnrVsMMZJrFh1W2tVAMo/Op4vEFsx4nX9K/PpfEfZR+FGurKByacD3FZqavbt83nL6dqmW/g&#10;bjdzSKL2S4Oadkq3y1Vjv4yMI1El9EvV6ALRZuTnmj3JrPm1i3U4EozSxatAV4kGPwoA0UbBwelC&#10;sW68f1qkuoxnpL/Knpewno1AFvco6mkZ8fdGah+0xN0b86jlvIx8u8UAWlky20iguMfKapi8iIyz&#10;VIt7E3RhQwLQII60VX+1RkcNT454+gNZgS4JpQpPIFMWTA5Yc0CXnBfimgF3HftqTOFzUIZAc7+9&#10;OWXK4JqwFJzzRQWA6mmtIoH1oAHJC8VT1C4WBTvH61bZlCVznjG+a2hOzPftV0480rGdWfJBsmj1&#10;SLGMr+dO+2xtyCP++q406xL94sacviNo1+aQmu32Pmef9aO70ydHkyT3rVj65rifCWqy3d0T5m5d&#10;w2j0rsoZhs256Vy1o8sjuw8/aU7k1GfamCXJwKCzHvWJsPPPFIq7OhpokY//AKqDIR2oKUR5zjig&#10;Z/iPPemeb6ilSRiP3gA+lBI7/GgdaarqRnB/KlDKO9LzAUZAoG7vTdy4xmgtkYBouUu4SLkZFCcc&#10;mgkKuM+tGV7fyphIcRuGDTSpXkUcE7s0FgTigkaTxnNPUYHSjaDwAKfgEdaAG1GUJ7VIo3HFHegB&#10;MEjDUzjOKkAA6Um0DJNADJULR7UbBYYDelZt9C0dn5c0m5tuGb+taTDAyKyNe1GK1XyXVjlc/KOl&#10;ApbHDeEIVf41KfM2ldOnPT/dr0Yv2xjnjPNee+C4y3xmUq2d2mzfL68rXbeKdZXwraW+pSaTdXkM&#10;99Han7HGGMJY/ePt/nNbSHH4S1HbuWzsOP51oayGb4Ta/wDvI8FYQVPX/WLVSOBmi81G3fvP4WKs&#10;PcYxn8at60xg+FusRAH988CSLIpBX94vPGevviiHxBIuaspM2JGxtA4FdH8PmIt5gF+Xy0A/2Tuk&#10;rndZXBeUL9373vyBW/8ADve1rciTcMLGAdvbc/f1oXUWp0RYqvzJ0H3vxqPIxhuc88VLguWDHtn5&#10;lB4pm35W+bsDhakZH5YGVRj8v86cQqnB5bq2KdtypXtj8zQwKYX/AMdP86AGMMpux0buKTYqjcjb&#10;d2O9OMbbD8y7ee3Sh0yn3M5XgflQBEFY8P8A3sZpCyr8xbq3Oe/vTgu04kOOOtL5JZecdcUAMKqu&#10;WOcAZNOAZxuCnt8q04fd+98vpgU3aHG4M3DY9+tADZsK+V6ZP4VE4cHawb14qdkYnLr8vsvNRlm2&#10;4Y/w0AIE3Lk/XFIwZT8v1qRflDEDOO9N9zgg/wB2gCNlLABX+buKZJ8xII/+vT3G3/Vr+dJ8rLxj&#10;BFSwI2bI254oZSPmLHrjGKJfmbr6duvFL+8A65yPWpK6jVcjBVajYRAfNjPSnIvqf0oaHHz/AKGq&#10;6FDQvHKLRTipbg9v1oo5SeYkZQsm0+lBZdyiM7aCrb/1bnpTk+dsD61JIHhcKeT944oYKDhW69RS&#10;4C/MfwpOA3mHp6UAKFXOM89s9qcCBtJYfT1pFAJ3525oXZwzfdHNAxybi23Hs3vSKhD52/SlRWB2&#10;Ajn86duIb7vYdunvQISR1xtDbSTjrQMId7ZP9aNquFynRqeAuMEfWrWwArqehxzz1p4jZ257fw5p&#10;CBt24p6RhT8mB7HNMBrHYwbd/FnilLGR/b1/GnDYMkjO2nDYDyOOuaSAjIUJwfX6CgLld0Y/8e6U&#10;5QobKx9eFHc05Hdj8npyNtMBcfvFXntxWjpOVn2sx688VRVY2bCjB3etaWmxjzdsn3v71BLPlnXI&#10;/tP7S3ie7kZsR6ft6dcz5/rXTReXEm+Zu2fpWLBatdfGHxhqmR8ixRr/ALWdjHj8a3IkdothGeMb&#10;a0rfEvQdPr6/oiS1nivIRPA6lG46/hUqLn5l+aoNEt4rWxWGCNowWztz0q1lGkEYJAxWPMUxDsL7&#10;sn2pUXByT3xmgIhCqAetPRFB3E/7I9KkfQaUffvJOMZJ9K5z4wsw+E2s5Uf6lO3rItdMRsYjJ29C&#10;PWub+M/yfCbWNmBuSMD/AL+LWkSXseX6KsbW0K46LWxLbW8kWWUZqj4bsi0MRx/CK3GsGEW3H44r&#10;1YVnGyPLlTObn060MpzEM+9aQ1WLw9obXiuFVV3fhSXOmSGUuBxSeIvD1xqPhma2/wCekZAAGO1T&#10;ia0pUrBQpr2l2fJP7Uf/AAVe+G3wLuLjTrrVN9zA2GiQ85ri/hl/wWk+GPiS3guNQ1BoPNbblm68&#10;14f+3R/wTD8R/Ejx/feJNLuZlE8hfaDnmvC9P/4JZ/FjS4laG5k2p935TxXkHqI/UvTf+CnPwmls&#10;lu38UwqGAKszD0rsNH/4KKfCC70YXy+LrParfIzTAMW9MV+TV7+wT8clgW1ae4KL0254qne/se/t&#10;A6dbtZWq3ZBX7oY9KAP2O8Fftz/CjxjrS6Poviy3llkbCR+YNxNdJ8W/2jfD/wAOPC8niTWL9Y4Y&#10;48sxPFflP+xD+yd8Z/D3xPtdc8QR3ISOQE72OBX3B+1n8M9X8Y/Bm40qGOQym1+VfU4oA8i8S/8A&#10;BdD4KaN45PhQawSyyFS69O/+Fen+FP8AgrF8F9XgjmPiuFQwHVhX48+Pf2I/iNH40utS/sOff5zb&#10;WWM8DJq/o/7PfxTsI1tf7LvPl/2TQB+4/gj9vv4WeLoxJY+KbeTjg+YOK6r/AIbA+HkBVZfE1spb&#10;7v74V+JPgnw98WPBMWwWl4vGMhTzW42o/FPU7pZ5Wvt24cfNxzQB+6HhX4zaB4psvtul6jHMu3qj&#10;Z/rXB/Fj9sT4f/DLUFsPEGvwwyyNhVdwCa+X/wBgLVPF0fguS01Z7hvlzmYHjjPevl//AIKe2fiW&#10;6+IK3Ntd3CiPldshx/OgD9ONG/bQ+HWp2X2yHxHCVP8AdkFa2m/taeAdQbbb6/C3/bQcV+HPgH4g&#10;fEGyg/siG9uWXb3Y17V8LtZ8dJGtxLLcep3d6AP12g/aS8Gyrj+2ot23IG8Vb8PftEeDdZv1sLTW&#10;oXkZsbRIK/MWLxB44JJiuZgrLnarGuq+Cd94ttPGlrLcz3B/fKfvHnmkB+psfiK3e2+0b/lxmudv&#10;/jJ4Zsbt7SXU4w6NhlyOK5/QNRupvBKM27cbf19q+XPibpviT/hNp7m2knw0h3bWOOtGwH2ZY/FH&#10;QrvaV1GP5unzCtKHxrpUke4XqfmP8a+GtHvvF1hMkaXNxsz82WNd1ofi3X0hA86Yn0YmmB9Uz+O9&#10;JiO1rxOfVh/jUR+ImhowV7+Prx8w/wAa+T9c8W+IpbnImmXnsaozap4uuyrxzTfKeuTxQB9padr9&#10;nqIxFMG44xVbxJYJfw7SeteOfAC78UTlE1B5GXj72a9tMfmW4LDtVRdpXM6kVKDTOSPhcheXaqt1&#10;4WdxiPIrrvsj7fmb9Ka1rjkpx3rq9pJanD9Xi+hneDtIOngtKehrfutYtrQfNIq8c5qhcS/YbR5Y&#10;0x8tfIf7Y/7a2qfBu4nsrO0LMqkgn/PtXNUlzSudtGKhTsj7FHie0Z8JOP8AgNTxa7BI336/JHw1&#10;/wAFfNTGrSQa8fLTdj72B1r2v4Xf8FSPDXicKkky/LzkSdag1P0IXU4M8vTzqUXTf+VfEsv/AAUz&#10;+HNpJ5d7qix9uW71G/8AwVQ+DlpKsVx4ngQs3G6Qc0GiPuFLuOU8NT/tUfSvn34Gftd+CPjFa/bP&#10;DespcKv3jHIDXZeKvjv4X8KRb9U1WKH/AH5AKCXueo/aUIyTigTR4+U14hY/tY+ALx/9G8RW7D/r&#10;sP8AGtfTf2h/B9/t8nWIW+kgqXck9YNwo6CgTRt3rzqL4zeHJFH/ABNI/wDv51q/p3xS0K9lWODU&#10;Iy24Dh809gO43Kw3E0ZLfMGrFg8S2jp5gmX7tNPiuwU4Fwv/AH1TA3geOtN+U4rFi8T2TLnz16/3&#10;qlTX7Yr8s/60FRNdeOjfrQpY/MD2rJ/4SG1J2iVeOvzVYi1aKYffFK5RoebjkUGRc8jpVX7cnrTv&#10;ta+tMzLAlUigSKRz9Kg+0DGcik+1r6igCVjznOB9axfEtk80X2iLlguNo7itNryLpu3YqrqEuYWK&#10;fSgDh/AUbR/F5Vf7y6TN36cpXoGo2TXkX2d9+1XEm1W6MOhIrgfBT4+MrFl/5hc3I7fMtdv4qtri&#10;XwlqFvpd79ivPJ/0W4jjLYYHODgg4/EY/StWC+FFi4lljdYQ7CTdncOi88npWnrKn/hUurFjKcTW&#10;yk7hg4lXqO56Vi6JFqcmi2q6ne+dcrCgmk27d7453D/PQe9aniCBG+FerEMytHd2pVhxx56ZHvTj&#10;8RMvhL2qH5ZlYt/CWyOPvDiug+HgUW9wrHnbH1Hbc4zXN+IFk2yRx5VmkQ5/4GP6V0Hw585ryaRW&#10;bY1ioUt3IkfP/oX6UdyjpmXDhUG75etNiCBOFz8ucinRsUXcF+63zepp23Yq74xt9T6VIDH3ALmN&#10;v9qmMrMfNB4b5cE1M2wt8h4pJMKu1W+9waAEELlcxL+BqPY53Kw4xlTmpA6uuCPujkqKaykvkDt+&#10;fvQBGVkZmjx/Dzz/AEpUCIu8A8f3ulK6Jn5jhs5YUEBVzuPYY7UARSywq/lfNyu75vT1pUIVBD5f&#10;3jnINEhjkGT/AHfl/wAKcSwXy1/h745NAEeWzndx9aaFxnK9D3b1p+0K3z/WkfdvGEHBxuzQAbSF&#10;y5xz6dajmULkK2MLnFSKpCMjvubH96mnainJ/H0pICMKW247ryajKgJjj8O1StGpyQ2OeT60iKT/&#10;ABDr0psCPkna56e9JJH5fGfl96k2o/Dce+KZgIWi2g/7VSO5EiZXr9KeVbHltHzj+KlA74/+vTw5&#10;DZ9fun0oaHch3ID8wzzxz0oqRFKkqoU/XFFSHMLk9QFx2X1pQoZdwPXjFAClgoGcc0saZfCr+JFW&#10;kSIYmK8Z9/agLkZJ/A07hO/50K43ZYj296gASFkG4DjnANOVdoYU9ADh2Yf99YprLu4R/wDgVNAA&#10;U9M89N3pSeX5j8tx3x3pykhthBU+tODcsY1+vvQ1YBuC3Hpz9aco8zHy/d7UeWSMZ6fxLTshY1we&#10;QM0+gC/MDuXGf5CkYvv3E+o9+lPXgtv+b0GaQscCUHr3qgBEQtnd6VJJHGvzY+YLio0UFfMz0/nT&#10;n2l9yZ/XrQAYJbcVy23HFOyEkVifvN8tES/8swPlpwyY1eJfunndzQARRhXyR2/h6VqacML5hLMe&#10;u3JzWfmQ7d0Q3D+orQsXIgkO0Z8tu3T3poiW58n2d/NJ8ZvF0Xmbligt3CsfvExRZ/lXWaJqdnqt&#10;krpcqsjr8q7hlvX3xXHaBM9z8bvFpYYX7HZgAevlKD/Kug0Pwxb6bDcKpbzJZMxTbf8AVr/d+mau&#10;r8S9B073fr/kb6BY0+Ufd5x61IBuX+7uPGKZgbxn8cd+BTxkHexPXG30rOxQ7y28w+oWnEMy8L0F&#10;EQKphW3dqSNXZOvOOaVgFBjZPLKf8Crm/jSqD4UasZB3i2nPP+sWuk5BwB1HFcx8cH8r4T6o5z8z&#10;Rfh+8HFOIHEeFlj+yR88hM10DrGE2g1xPhrVcBIi/RQK6L+1gzccV1XZycpYmFvD+8kYBR3xW5aa&#10;dHc2O3HylawYruN5FLiuw0ZVa0UKo5rOtJuJVOCUjhfE3w203VJN8lmjbuenWsV/g3o+c/2fH7fK&#10;K9Yk05XkJI/WgaVG3VK5TpR4/N8E9Cb5v7PX/v3VWT4DeH5OH02M85/1de0yaUn3SP1po0iM8baA&#10;PMvC3wf0TRJPOgsFHf5U5JrY8U+ArbUdO+ztbKysPmDL0Fd5a6XHGw4qS5sVkyrDr70AfMeu/swe&#10;Gr66a5bSY9xOf9WKx/8AhlHwwk2/+yI/+/XWvqKXw9HK2QgqFvDMJ6RUAfMcv7JPha6G19FhH/bK&#10;oF/Y48HmQgaJD/37r6lXw5Go2mOnL4chB/1QoA8f+HPwR0nwfpjWmnWSRLz91favIf2jf2TtH+Ie&#10;rC6vtJWTrzs619jWuiRKwiEfG7NVNV8HwXtxuMI6dxQB+fmh/sF+FLK6EqaJGu1v+edeieHP2SvD&#10;1jAuzSlHy/3a+sLn4f2irvW3XO7sKkh8HWsS8xCgD5n0v9l/Rkm3tpq7feOuw8H/ALN/h/T9ShvV&#10;05Qytlfkr3CLwrCMFIavWOhLC3+q70AZOn+GY7bTPswXhVxiuN174V6Rd3clw1qpZjnletettYrs&#10;wABVC40USlsjrQB5Ha/BnRzJu+zL97+7Wnb/AAg0yAAxWyjsflr0ePRVVsolWk0tSBlalAeWv8Id&#10;Klb57ZSf92rVj8J9IR1As14b+4K9IOkxqMgUJppLZx/9eqAy/C3hK00hcQRgfQVvTRbYz8vtUkVs&#10;Y1xROGPaqiKWxVEZ25K80xoic8VZx8u3NN8v3qjOxTvrYz2TRkdq+N/23f2a4fiVFLIltulx8rba&#10;+1fILxMpH41xXjjwomrl1aHnGBkfrWZcdEfjN43/AOCcPimWeSTTo23ZJ2BTgntUvhL9jD4heELL&#10;ctrLuVfmXriv1WuPhTZPKxktVbtytRn4P6Y0DFLJPm5Py9aCj8gPib8CPiTamQ/2fcHb/dU9a8E+&#10;IvwY+KIvfNW2vGX/AGS1fuZ4m/Z+0jUWbzdNjJYnqtcNrf7Jvha8lzPokLf70fSgEfK3/BIfQvGn&#10;hbQLoarFdKpx/rCf61l/8FVvib8TNNuzZ+H9VurdVU8RsRnmv0C+CnwF0XwbprRadpkcYbn5V715&#10;3+1B+yhoXxMu2fUdPVzyKCj8RW/aV/aB0YMttr18G3f32rovBP7dv7Snh+VUPiG7wDyGY1+iWr/8&#10;E1fBd4hX+w1BGei1w/ij/gl9om5pLbT9vpxQSfHPiH/grV8ffDu60g1m4Z1H944r1j9gj/gp7+0J&#10;8XPjXY+HNcvJPsskgEgdverXxB/4JUJdyyG2tjk969A/YS/4Ju33w0+J8fiKeMkQvkfLzQB9+fGH&#10;9qK7+F3wubxHlmmWHcFLdTivjO7/AOC0GtaRqMsOp2MxCyYyv1r6Q/a8+BfiTxh8PU0vRl2skf3e&#10;gPFfn74w/wCCfHxBv71777Nt3feHvQB9LeEv+C1/hmeeO21JpYyzddwrtNX/AOCzPwt0XSlvrvWi&#10;vy5xX59av/wT6+JtrL51taTZX/Zrg/iZ+w58a7jTmt47C4wucbc0FRP0F1L/AIOAfghpWqQ2tzr+&#10;1ZG2s2elfZ/7OP7aPhT42eC4fF2hass1rKu4Nur+bHWP2F/jNBqgim0m4+ZgGLRkmv13/wCCdnws&#10;8Z/Cz9mRdLvLedZltThWb2o0A+8tS/bf+F2l6q2kXPiq1WaNsMjTLxXSaD+0/wCC9aQS22uW791K&#10;zD/Gv5/f2tz8bYfixqOp6Rd6lGftLFQjEAc0z4U/tB/tJeEtN2T6zqLlVwVbPHvQSf0M3H7Q3hOB&#10;Pm1iEev7wf41yvij9sn4c+GY5JtQ8SWsYUfMWmHH61+DPiL9sz9qy+PlW97qSqB8uM8/hXlHjrx3&#10;+2P8V4Xso9Q1dPNbaqhmHegD+i3wT+258M/GurR6Zonie3uJJDhVjmB5z9a9q03XU1XTxcRncGXr&#10;mvw7/wCCOP7Lvxv0jxHD4s+JV9fOqSbkS4kY4596/a3wXaSWuhRxOx+WPH6UClsReBdsnxkk9V0m&#10;Yj/vpK9EljaQLFkbXYbvavOfh2H/AOFyzIG/5hMmc/7yV6UwhZGS4RfXduIZDyMj1+ntWg/sojS3&#10;aIruvoyrdIVjA/Amrms3ePhTq8Uz/wDL5ahV44JmXvVPYwVGkiCsw+v8qk8V2dkPhveajdwN5i31&#10;tHFx/EZV5/IHrVRdpA17ppaxtMjMX53D8DnpXR+AUjRd5ddzQy/MT6On/wAVXPapGJDJgfMed2a3&#10;PAMR+3wzLlm+zXC7e334P8aF1BrudNkHjrz97NEh3sDkfL/ep8pTB2rnP3veowhPy4+VqkBQoLbt&#10;2BuwPmz+FSY3JuYjd1qNQPK+Y/Mc9jxTnJiA+f8Aiwec8+lAAdiLhXO7OfUGiRY2XbHjdtz9Ka8Z&#10;BZg5+bnb1oKY43r6UANbdOvzoPTdj8c00/dwB6U5HIHUA7aaUbK4Ofm60AHyDBTt26ZpJIxgPjd2&#10;96eVbOwrz1G0VG7Et8wPTH1oAj2vv3J/n2ocOUOAP8KeQgbaVG7rmmOPNk3MxyPut3NADcKjct06&#10;ehoEjRgrt6091XGJApI+6xpGjw2SR78UloBFJgjGPzpFBkkKj7xWneW8gZD8vOc560ifu34HPqWp&#10;gBwi79v/AAHNKY13ZVt3+9QHYpgNuz2LUMhyA3DL0x2oAhunW3jEpVivAwq5IOcflQDHjd0PfPc1&#10;J5gRCC3HTkU0IGB6bcUAClyfvfzop0OVyQP0oosA0MGG7PzYwv8AjRExxgEDK/WmZXb8y/d5p6Fi&#10;iupP5dKAAwqwyT9OakjUMoRl9uvWmqQoy6Hp1pyl924j/drMAVWI4I+Xj6VJiPOMY46UwfMPMHT6&#10;U5VbcSzcmqsAMokbcw684pSwDAOeD/Cq0Ju+6kbZ/nT8sF+YlfxFUAvPl4K7fTIpNhlfBxzxiniH&#10;dtJLf7VGHAZ07dKAEG/G0g/K1LswPnXPt6UvzEA5BPXHWlIO3MZz8vYUANjjDP8AOMfL8tEUcn3g&#10;eM96N5ZN24dakDFlBT+H1oAFIQHdu9euM0DMS7z1LZ2nknijB2YAO4r1xzU0cLFd0ik+lADlmUkv&#10;Ku0YG1V9akkuPJ0u7+yRDctuxaRuFXj+ftUKgY+Y/px2qbU1K+F9SZmb/jykPH+6aBM+T/B8ZX4w&#10;eMpGYYja3jYjrxuH9K7gxeZAkbSKq7vlyxFcP8OisvxR8cOCTt1FY+3JWSUflxXaayLhNHllt0bz&#10;F+ZWX65rSr8VvJCjLe39bEmlwXsWqTG6k32+AYznk/5FXop7ZpvKhkDn0LU3T5I5bRXZl8zy185d&#10;3CtxxWPHo+o2vitL2wuCLeRszZbOB3rMvobyBFkKbqECrH5g78fWnEAu+0Hno1AyE4OeflVaBDox&#10;G4w/UdK5D9oF44vhBqDJ/FNCPp84rr4goXDHH61x/wC0LhPg9fGPlftcBP8A33RHVjWr0PHdAnYu&#10;HX+6K6BJHbnFcloOpQC58tnG4L0rp7XUbdkG416P1epvY6Vl+ItexoWFxI0wB7etejeGfmslBH61&#10;5vp13amZf3o/OvRvDMyvar5bZrmrU5RjqjGeFqU9ZI2yiEKSOtOEa9OPxpYwS2T6VKqA8sK42RYi&#10;aENyNtHkqvPFTGNe1BjGMqaBFeBWILvGA3oDRE8dyhZDwCRVjyxQ1ukimPbw3UUAQiBVG4EU3yV3&#10;FQv3T/SrIt9o2ikEffNAEBt1PO3FC2+OtTlD2FKITtyaAIreAecPlqw1rG/JFRrH/EobipPMcDG6&#10;gCK4tEbjb3zUX2Jeu2rStk/xf8CofdjPagCBbZOmKckAXnjrT1ViOtOKgUANKjHIoWBSO1SYwMUJ&#10;GM5oAhWBOgFOWPI4WrAAXgCgk9BQBX8oHggUoixxipSAOTTenIoAaU65qCcA8GrJJPWq94SGyKqI&#10;Mr44zTS+O1GQVySaTdxiqMyzAN6ZzVe/06OUfdz8tTWpyFWrBjLjNTItHPT6ErnIT9KgOkwo627p&#10;8zfdGK6Y2qk52U1rWNucc1Izkrnw7G5OxKyr/wAL265kkiPHotd61ip4AFRSaUjHmMUAc9ofh+K3&#10;tQEXjGayPFHhJLu5LCHI9a72GyCDaU+lQXWlpK2DH+lAHls3w9jeRXUBFB+ZQo5qnqXw1sbiPi2B&#10;/wCA16nJoq5wsVMbQwRtMfFAHgetfCGzmZmay5/3a1Ph18LrTS77zBaAZx/DXr1x4XikXmGpNK8M&#10;xW8m4RUAcf4t8Dw31h5Rhzx/drhLv4NaZNlHsV55+4K96v8ASopYtirWZ/wjiKxJjoA8Jm+AWinI&#10;bTo23N/zzFZusfs1+HruBt+mxdP7tfQ58ORMc+T+lMuPDsOzaYRj6UAfIup/smeEZbzedFiPzdfJ&#10;r1bwD8EtK0zw2unRWKrHt+6EFenXPhG3Jz5Hv0rY0XQo4odgj/CgD5N+Iv7DvgDxJqsl/d+HoXkk&#10;bLM0VcvF/wAE9PhsclfDdv7/ALrivti/8ORSSbvKz81U08LxKf8AU/pQB8Zx/wDBPT4bxuJB4Yt/&#10;p5X/ANatjSP2F/h/Yurw+GLUFTnPkjg/lX10vhiHb/qv0qMeG4wc+QPyoA8w+EPwQ0Pwiix2enxx&#10;7egVK9ht7KO3stu3GOMU3S9EWBxsTFNkm1GQZjUqgPIZeMUDcWYPw/SMfGC4yn/MHkPXvvSvRZj5&#10;n3GHC/1NeefD1c/GG4Ynbt0mTduH+3HXoDk+Z5MMUkmSPmj+6foa0F9lCCQNKyqFVVbnDZJNaPiF&#10;bg/C2+EcqN/xNrHzNw6r5y579az0gDOpVVyzEOm3qM+uevH41ra5Gsfwk1UHAaPULMrt7jzl61Uf&#10;iB6K46+Ki4ZfwHr0rY8BSbr6MqWBWOdS3+8Yj/Ssm+CeewfG7PJI6VqeBJPL1KPCfenZMY65jdv/&#10;AGWlHcbOuKZGc89c/wCfrTUUDBb8fSpHYLwjFs8ZpGBD/Ouc/wC10pCFUqYtw+bqML2z+FM6jGfl&#10;3Zypp7F2QZXnoRUY3KWyue/0ouA4t8m1eR3prSZw6jjaPvN6UpTKZ2nPb3phDhVRI+Q2OKAGyKU4&#10;Cr6L7UsxMS4k+tJMW271H8WDu707czLuddxB/wC+aAGtIQWDdcH8e9NB8x9jgbTwaCgZ2Bbnt9KV&#10;4Aflb7uMZ44NADVDqv3fu8Y601juUIW9NzetPCxBMDdkfxd6aXKnBH4NQBG8bBAFYdf4qDnYzLtP&#10;ZqcUbB3x7uPajG5WJOV25FADfNCkh168/L2prtHJ0H3fve1OC7MnOd3amAMh249moYCREPiJk6/x&#10;D60BA+WXHTnDUNjZ8xP4U5MKd7E8rUpgRJGXAQno396kUAhiFxUsmVGMfNnmmINgyR8ue9UA6Lyw&#10;Mu23NFNEbP8AcHfvRQBGSnKDnI6+lSQxldrY92prKCwwo9MYqRCyp0ytSuwAdnTG7tn2pGChsHHs&#10;KVGLvtYfw0sah3B2kf71AD1RSg46Djml2HbkN0XG2oJvMRGEPDD7rBamiZgqSSLhmHzD09qoB0eM&#10;5ApxLgcAdeKEIO44/XpRkE8j6c0roCSM88ncMflThGpO/wC8D1AzUcRCfeX733qmATecH5lwMYpA&#10;NCoVK7dtOjRUXmgRoyOSwwB1okQvHwueMn2FUAwBS20j5cYzup6FWPlA/wCH0po3Y8vb9fapYVAC&#10;sPl6H5hnFACgHZtHJ7FVp0YKZIk/2toFR/MW2gd8Z/GpEBQ4U7s+3T/61AAPvKX24HVad4jOzwZq&#10;spLDNjIFx/umnRxKvCAt8vDH1qPxXEP+EJ1KN/m3W+zj3OP61USZHyz8OQ0nxH8ZMq536luVWI+6&#10;ZJiDXWa/qx0rTy5K7mUhVz3rlPhhbxL4y8TSwD5ZJoWb85a2fiAw2WydPmP8jRU/ifIUFv6kPhTx&#10;O1lcTNqMrMkhB79a621khvIl1CFvlk+ZeOvNeeBQigxnvz8td14HuEufDMLMOY5GQj05/wDr1JZe&#10;yFVlkYYP605WJ3blPyjJ9qWYqYyjL160giAUAj5c/eXvigAZQybs/KVxXD/tGq1t8DLosPvXkA2q&#10;OPv13jl2+ZIlHZfSuO/aSgDfBy4gZV/eX0I/8eq6f8RG1G3MrnyrpOs3sutTIjMuxscV0MXiOaBf&#10;3kjelWtG+HED3D3UbNlzlqv3HgB5Tt2sOy19tCrhZRR+m0MVllSMVbouhmWXi+b7Qoim2/Nn5q9s&#10;+FGry6lpyyPJmvHrT4c3b3Cqp2hWz92va/hnoH9kabHFz0rzs2+r/V/dPJz+WXvD2pbnaQkkA+1T&#10;IDnNRwnC/d7VMBgYr5SW58JIOc9KSOMKvyDinBdw+9ilKkDg0iRMc4zSohDUKuOTTqAEySOBTQrY&#10;zt/A08MG5U0A/N92gBNvO4UEkGlzjk02SQKKAAuOgppcZ2hKhedVGXfCk8VRuNQupx+7k8pem1aA&#10;NQFkOW2/i1MecDmWRVX61khVMuJJT15ZTSyIyrvcMw6fNQBsRpLPbyXFmwkSLHmMv8OelR+eMgNx&#10;9ay1Zg2xDtO0fd47Cr13rNxMFt7u3h3RMQ0kSgFvrjg49qALiN0FPDEHIFUoLlWKlXyv1qysuTkU&#10;AShyTzTuvNRBs09WPTFAA27qRTSc9qcWx1ppHegBrEBcE1Wu2AGCassAeCao6jKqE5HtVR3HFXI+&#10;T0pGJX0qsL0bfmNMa6yTjitvZj9jI07FgW5q4BxxWXptwJHOP51qg/LkVjLQTi46C0YHpRRyOoqR&#10;DdvOc0rR98YpaMmgBpXHek2NnpT80UARGEE8LSNEnQrUxNAJ7UAQmJMfMKFgVG3Adamb5hg0AA8+&#10;lAELxoR92mvbKeQq/rVhhkcmg88kUAVzaxdlqF7NX5C1dKr0ApCjYoAzZLBW4wKltLLy0wVHNW9j&#10;A/d/8epwQlen6UAVZrIbs4qM6aD/AA/nV9ot3zZ/CmBXUYagCn9hCdVWj7FHjhKv4yuKTb2L0AVU&#10;tkUbgoqvqSAQn6VoFcHBFUtX/wBS2B/DQEjhvAMav8Y7jefu6TIQp6E704PrXot1FJ8vlNgq4Ayv&#10;Tr9K4D4ZAf8AC4L6Zip8vR3JVhncN6cV6NMkczlreKaNf4lEm4Z9ieR+dbSBbBbpLOithdyqf4tv&#10;+eR3qx4junT4P64bi2ZdtzaMGfH/AD3T0JqHfldr8dRgcVN4ihik+EfiOJ41+7Cwx6iZKI/EG5c1&#10;ABrnYQuS2CaveBzDNrtup3K32r5e2f3MoqnqPyz7WPuOKteDpI4tYguUO5ftEZ+uTt/9mojuUztm&#10;AJI2/WmuIsEIPp/n6VYKxoGKfN2XioXMbyKNmOzbakka8cirsdeAc9etNYEx4jkzjnp+lSNuaMs3&#10;1YZ6UR+U52wELuwdx7cd6AI2ddoQsw3LlabuLMDjcy+nepnjcj53x83pTQojz5mTg+nWgCIlCnP+&#10;90NMEpQKcfffbnFTurKuIh/wLPUVHNA0kGxjgqwIf0Oc/wA6AGMAJdob72SMCiTCqxRlOD81KrFb&#10;jYVP1zxTGUodu0L/AHT6igAwjf8AAecL3obr5mOGUUcnjywv9KE3E7i2N3PPQ0AM3g/OgON3NKwC&#10;qygjHXFLhlUbh096HwzqW9aAEzGE3Y5GCfpTHAyWfb16mpD5cana2TTHVWURrtOTj6UARuB5fBzk&#10;nkdqBuZMKe3FPVsLjbz34pnJONv+fWkwBtxOHP3f0o8snJbH+y1EjMVUE/TFOCKkYIx70bgQsr9V&#10;GaKl5fmNR7r6UUuUCLaytjBp/Lrz0K9u9NOR8ir+NPDxqNgP+8KUdwGn5eSPwp4AKAg0hHf8PpTo&#10;UMZ2fw4p3AaqKY9uc5+8adgDGxfbb6VJsXjHegKpVlQ4X3qQBAuz52OPel2t95QPTGaWEID8qt8o&#10;45pzEklz97bQVcAwZdijFO3hpdoIXp+NNjYkZbk8bfaguzOCOMHLH0prUkcyzAMm7r97NCo8ikll&#10;XnkA9akUJI2HZtvYrRL94KW7fLVgNbciFVT73epI3Kl8J8q/damrhh8zgbeBn14qQbscHg/40ARm&#10;RiMbe4OfxqWCPkbzt/Dn6Ui4U4IU9QvrT1Rz8wGBt6f3qAJoyzNt37fYVW8YMY/CVwgb/lpEoLD/&#10;AKaKKniyeAfw9Tiqvjp/I8JSOWOPtEC/d7CVeKqJMj5e+D8ccuu6/du/DNBjr2EnH61s/ENd0lu8&#10;ecfMD6dKyvguFe/1lz2mhG7+8AHrpvE+mT3+hzFivmL86Beox1p1PiHH9X+Zx8Qc/wDLPd9c/n1r&#10;r/hs3+i3lq4barqy8+orE8OaI2p3KW042qzY4Xn/AD79BXaaJo9posTJbBizHLlh1xUFtlg7y21V&#10;OdvzVHHbs6hIbtlXupUHFTZ3bnZ93Y0yRACrxyDj25oJJnjshhIJ5GbpIzccjsB9K4/9og5+EbDf&#10;97VIAPzrrbaHYm1Jdxb9DXI/tMwtbfB5pW+7/aMP86unFymkg5uU858L2qFBj7u0Z+Wtn7FEfvKP&#10;wFcRoPiyGCIJ5yjHH3q1k8bwFsecvP8AtV9HHDVrbChnkI6XOktrCIyYRBnPpXbeHoUS3XC15npf&#10;i6CSdQZV/OvSfDd6s9qj4HtXBj6dSEfeLlmUcVojdjXK4FSVHCy9AalBBGDXjcpIqAYzTjnoKNwx&#10;1psQjEgDBtv+eKLagO56Yo6ihigbCLtX+EUjMQRhc1ICqgRPlUAegoyR0oppfAoAJGAXBquSbiby&#10;RIq4BJZmwAAMn9B+NPnfctZ00m+XA+6n86AI7mRZZmkY5/ujPQU08/NjpQQzMznoKbvbb5Y6Y/Og&#10;Az7fjVm2u12bGXPrUADGLzynDcLTrdUdsSMBt5+tAE9/arH++K9arB1DZAqae/WWFkx06YNVxkcn&#10;6UATpMkO2ZVba3DAdquwzrt3RuGH16ZrPwUtwpH32zRFmCRZF/iYBv5VMQNiMgnINSLnPFV7VxsG&#10;KsK5AqgBgV5NKASPpQwxSUANcgdqo38IcHd9avO+0Zqnc3Efc4yc9aqPxApWM1rFtxC5pGs+MFTV&#10;k3CAfM+TTBdJJ8yt0OK6OY09sTaZahK04wQgBNVbIg9DVse1YTfMyXK7uxaOlA9R3o/GoEFFBx2F&#10;Bx2/GgQZoAJ4FFFADvlHDCkbAPApOScAU4vjhaAG0DrRMgkj6/N/DRGHx8w570AOcYXJpoOeaewy&#10;KZntQAe9GcLk0v3hnHPpSFSBkigYA55pyk4x7U3+E+vamwmRkDSrtbuKAHPlRgU3ax681IvByab3&#10;zigQCq15BLKP3MxRlOfY1ZpCQQQKAM6LVnim+zagu0gfexxTtWGbcstWZoIZh+9jVvrVXUW2W+1V&#10;piexxnwyA/4W/fEjj+xnz/32lemHncv8PFea/DPc3xevsD5f7HfJ/wC2iV6SQYvun5sYDYrWQ18I&#10;0g7sE/xZq54g4+DviUbFP+jRtwvTEi1XijN0cnG7p7D61PrqN/wp/wAVMo/5cf4ux3DiiPxEy2Jr&#10;uQht8XttqPwLBLBeWFi8ny/aldw3ciXcBU96ysiKy4JVfzxUnhxBDqnm+Vu28qv5d/rRH4kUeg3E&#10;eGZz8uOPqfWgxKoUl9397/Zp102CYh0MmW65xUbZZfLUjpmpAaBjI83LH+HbTTs+6Bt4z06djUzq&#10;SPp6enrUZhUusYfO3v60ARsxCsCCQDg96c0isTx07+1OYhRxnlaWRF++hwcelAEKEMQrbf8AePY0&#10;98gYm6fxU1omXATHzNTiu5cHsufxoAh2AjLZB/hamsAE9/6e1SBeV2KN2fvMelNlEmMkcDrtoAiO&#10;xdpI9s+ue1KqrJHhRhWP5U5w3m7lG8Y6LQiqi7l+93WgBo80OcrnpkHjio5UHmk/3ffNPbd5m5Iu&#10;vBx7U5UDjL4J29fxoAiCxFdzbvSmyRApmpAu5QHGP/rUkiqxzsO4/wANJ7ARrv8AJCuOPw5pFDso&#10;DN1/OnAMyARrjnFGxZB857dB3p9AGfNjcH3c9c0rrJgHOOxpIjg7G47gGnnaDwaAIjubvRSb2i7d&#10;faip5gByWITHGO3aiPYrZwM9c4pwVCxSNu3zUoQLwemAKHoApRSB/UU6IMfowo2oQWUH8WpsTnG4&#10;D257VIEqrtHAyN3GOtK5BO04pq9PvE5XqKd5aEFQffrQA5WBj3Z2twDTYo9ybi27ufmpwXai5Ibd&#10;6+tIMgtgcf7PrQAqfI2Yo+akVC+7PXndgdaLbbnc2f60+P59wL4WqiAiQgDaz4GPm20su37yn5cc&#10;ZFIuS3LdPTv71IMgeWGO3b/e6VQEaRoqZJ+9yMc1IxO0KoxtGflHSnJGvcjH/wBfpTVUEbQ3Gclv&#10;xoAcSiHzCuW5ONvNLGX++zsccbfSnxxedzkN16tinxs4kyFVfmwfegBYYtxDYGTzu/Cs74pzNZ+B&#10;pHJ6SIcjtg7v6Vprt8zLRHpjGOlYPxqYxfDuZiMgiQ9fSGQ/0qo6uxMnZHzr8IolWfXdr4AvsZ+h&#10;auw1EMukySWoEkioSoySK5X4TALc6/hVO3V2X72O5rtFAZAERR1LHH61VT4gjscP4f1aey1uO/mJ&#10;k2khvl6cc4rqrTxbLqN3HbQ2zhWOC3lms+08JSjW/wC0bedfs/mFsSKVByOnv69K6K3tbe2nysMa&#10;ttxlF61mUWEZSPkbjqflqOEslxJGpz93PX3/AMKVWcEo8WNy53Z4p8byfaWLBccfj1oAkaW2tLaS&#10;/u5AiRLkn3rwv9pzxjrF34B3SatLtlvg32XzjtVQTj5QcZ6e/vXt3iCxGq6DdadZkrJNC2xtvQ+n&#10;414Z8dfB/ie+8ERve6B5cEN+qXF15i4ZmBxgdex6gV0YVxVeN+5nWUnTlbsz5+HjO7SRgsjdaD4+&#10;uYnCl26/lXWn4PfaIfMjiwTz92su8+C2oGTcn6d6/TMNisvkldo+DrYXFc7sJ4U8fTzapHGJmO5q&#10;+mvhveNd6TFNnnbXzv4S+EF/a6jFOVbbv5496+kvAGktp+lxQsp4WvB4jnhZQXsmepktPERqe+dZ&#10;bghNxbP9KsVXgBUbM1Yr4jmPq4gDkYNOwCvymmtgjAFWF0+6Nk16seIwM7i3vS3GRdBlqUNnpTQ2&#10;V5FI8iRpvY7R6+lSA+q8pbIK1KJA8aujZDcg0x/u0AQXchAwDjHWqUf3FYr97k1PqBPlSDP8NRMp&#10;2KVYfKM/SgCO43KNpP8AFzxUZzuzUlyBuVs/eGak06yXUneyt7eaS6K5iWNhjaAS2RjngetAEM8x&#10;kRIwwCqOmKjLZTBNJIjRFgwxt65pYYpJn2xjPHPtQA3cAm1D7txVzT7NpRvmHfKimx6aifMz/h60&#10;+PUkhLKeOeKAFv49kipjt8opphMcsIk/ikzt/DP+FKNRSa5UseM9al1KSLzoWVslWxS0AsW3C5NW&#10;FbI4NVLR8x4xVmMkc0wJMknJNB45pm+l3YXBoAhuZCqEg1y3iPxLFYS7Hkx+NdFqchSBsCvDvi54&#10;sk0+9Yb/AOI/1r1cswn1mtynl5hinh6fMd0njS3bnzcmpP8AhMLX/nrXhMfxCkB+adv++v8A61KP&#10;iQ7OoFxwenzda+glkbPFjnEu59L+G9YW8QfPu/Gt2Ik9a8u+DeuPqtokhP616dA5Kbj9K+YxmH9h&#10;WcT6LB1vbUVImoXLDGKDTkGDwa4TsG87acRwMCjgfKRTu1AEfelCEnrxTgBQSFGBQAwBvSj5hwf5&#10;U/d82KUgHkigBoBbr2pSSDwKUe1FAAeRimhTn5jTqOc0ARjIPJpwBxyaUjJyRSjHSgCMq68UrbsA&#10;4p+Ae1GaAGhSRgt+FNwR1FSU3BzhqAGAk0tO8vHSm45xmgBrrngLVDVv9S2PTrWiQc5zWfqfzQlC&#10;KAZx/wAMt8fxa1CRc7V0dtx7D94nJ/xr0p0KttfPI/h/pXnXwn83/hbt8Y3/AOYS3y+vzpXp8MVl&#10;qskIsLZbNmX7jOVQsBx1zsPB/wBnnkDrWzuCVooqNkcIN3JwB3rQ1xG1L4PeLreGXbIuls6sueQo&#10;P+FUsiKZhLGyssnzBgMjnnpxV+4R0+H3ipUf/mDyDj3NK2oDHVZbOGZm5aNT+gqxpDst0WiUbvLb&#10;Gc46Z/z/AJNV4yF021VlHzWsfGenAq94Y8sapvn27VgkLFjwfkPWnH4kB3zx5l8z1PytUMrDIZjz&#10;+hqa6Dxt5ajryOetQsiumWC8YzRpcAmjx91O2O/FRohL4JzweOamBYyYdsdvwqNlwGYSFeuKkBpz&#10;lUVVAUcH1pCzk5C+zKadnerljz1zS5Cj5+V6butADAGQL5nPPWlkwVH+7zQ67/njO3j5vekQkSgY&#10;O3nmgBpTzI94b8cd6RyejLn5sY3U4AcqW+WmOyZ4IYrweelADSuzhW/D+tRTyGL5FIVsfKamfaWG&#10;4/h+FNmCyRcoOOefpQBBG8xO9ztP8Q71KiMy4H3jxj1qGTdGyllyrHAkB6fWpwrooMh78N6CqaAZ&#10;wqZLfN147+9KU2tvJzkZ9cU/axP3PpQ8RUkN0YVLAhyyHeBQygHzFX5vT0qT5UUb/mb09KawOQzn&#10;7oxQAx0BXh8c8DbTPl7NxyW+U1IW3DaUz8uaYCd5A+X5f8mpuAxWfGSm7uOKKkLY6DPpzRUgRhAq&#10;bvu4GMipMqI8M2famhNsIBYHvipIyg5ZeStNgMmZFCxqRk+nanIwEeNn/wBel8rzGyo4zTliEZwf&#10;4euO9IBMhQoZ+2d3FKzHbnGcjCsKdgYydv0o8slcEjd6enNNANBwFJHTFSLEVCsz80KqsVIG7B/y&#10;akAwzKpzz+FPqV7omVUbxEdo49yaeisF+YDb1ponG5YQPmY9qcxds4fPOB/hVGcgZERFdFXngjPv&#10;TYlKDoPu8VI67lKbMsOcU4LIG3gqd33fagoageNGDLuwOnvTlO2MsR979KEwgY568VJFHv4cc9+P&#10;xoAYIyU25/hPy+vtUkB8sqokyc0gUsMQ9PYVJHGoyxUbh328fjQTdDoE4DbRjrnHvXN/HphH8PJo&#10;3f8A5Zznp1/0aYV1EfzMpbJ9K5X49AS+EI0LbciUc+8ZX+tVH4kSz5/+F0Sz3utXGdv/ABPpf3gb&#10;GF64/Wu6snW6j82Bvl3Ed+feuH+FtvA665PPCz516bA6j7q/hXdW7rsRCh+XIA7DmifNzfd+RVP4&#10;fv8AzHJwPmTcOu30ow/nEMNq4yMHvTohj5sc/wAWaJVKSbh82akocsYjOM7j1+lEW6PLOdzFz0XH&#10;FOR8jIGFz3FOAP8ArI179PSgegJHJJF5bTH5s7fXFcf+0ha3cXw2tEll3K2qxj7uM/5/rXZNdpYW&#10;U2ozvGrRqW+bt715T8bfGviLWPDem2N7d+ZDcX4l8ry1URgYxjAz+ZNVH4lYiTtFlTQNBt7i2Xcg&#10;6f3a0z4Ptn4aNfrg1D4UuGFoo8vtXRQ3iAfOpWu6NarF6M8+1N7mTZeE7eKUL5a4z/drqNLshDGI&#10;0GBVe2mgZuGXNakLI6jDVjWrVJbm1GFOOsSSJAvWpE+cZXvTEIB5p+TjFccjsH7F9Keb24Nt9kDs&#10;I85254qCS4MW0EZ7DFPicKcmpAAoJye9OIU8suaaXwvFNMuPlIoFccHAGMUx8BDkUbl9aYzkrhqA&#10;5iveRFoWXjLKRVeJZbuNWhQk7eRirrnJ4qrFdnTL1uvly8/Q+lAcwSWjBPJcfMtVpYWhcqobc3fp&#10;Wpfrvkjmi5+X86hf5s5XPtigZHb2waH96oy33qbvitG2ImN3OF6mrCsoGTxzVe9t5JpVeAnd047U&#10;AR3lwZEwifKe/pVQqCNu04q7bWlzEjZlUblwyuetV3hKHJx1/hagBLdT5qgetPkLyBYw3zO42/TP&#10;P6U427xeWZGX94m8bWzjk9ffinWEayyyXTfwfJH9e/8ASgC5B8p4H8VWhwMVDHj5c+tTA4OaAHBC&#10;efxpSgPOKQOe9OyG4BoApaivmQke1eG/GrwTd6tdtLAhxz8oHNe8zKSrKKwdb8PwXpPmwgmvUy/G&#10;SwlbmRwYzDRxEeVny1cfDfVgACjf981Wi+GurRukcMW1eMDaeBX0xJ4ItSmDGtMj8C2e8HyVODmv&#10;pP8AWKVtjxP7HjcyPgt4en0nTY45lbI9RXqECjZjFZui6XHYJsjTArTTC8V8njMR9YrOfc+gwtH2&#10;FNRQ/jHSlXj5qQEHpRXGdQEk9acpJGKbznpR8wGAOtADlUg5NIcs3ApRuHGKVyQMigBFJLc0udwy&#10;PWmn73zUu4AcGgBy5CDNGM0gYHvS0AG3jNFFAz3FAB1pyAquTQV2jOfakDZTH5UAKWUimgA7uP4a&#10;OccijkKFxQAZz0pDgcmlooAAcjIFBAPNNZs8ClVdtUogI6sao6quIc4q8xYHBqjqxIiY+1FhS2OR&#10;+FWD8XNQUkD/AIk78n/fSvSmdGmXcf4eGHSvN/hOE/4XDfAtjdo7/j86V6a8ER8uIgArkMv49a2G&#10;tiAORd/I2DyufVTV64dz8O/FDKMH+yZML+NUBCxvpERWIRvyOemfzrVu4SPAHipWX7ulScfjQBVT&#10;y2sbXI+7Cu0+vy4q1osTzXLRmRjuhfcfX5Tn9Ki3r/Z1qWXGbZB39B/9ep9JeEXrRSIyjyJDuZcZ&#10;+Rv8KlfGDPRrkF5GcOW3cjHbpUDkNHszj8P8+lTkNkKE2rnruqOVFzw3b5fY0NAMYNjeZOcfnUTR&#10;hGZG6D+dSeUwbzHOF9KaVJlOYyeoUnuKkCNXQXBjETfKobcy4DA8Yz6jv9adIFIRXTnrnOalMZRM&#10;4yu38qjfKje7b/8Aa9KAGB1J2rjdt5/Km7WeRc/nT5FA+QIfXNJt8vdtPzZ5zQA3ndtcrtI6007X&#10;+dQOnzmnfMDggH5cc/ypyrlM4PqVoK90hCqBkimtJtXbKFBU/wA6kSKPOxiFPWi5EZfLDhRx3oJI&#10;/K3KqOPZl9aaIHhuCiszRspKlv4CMce+asJ8ozj5expJcRtjPRaa7AV5r23gkWC5nVGm4iUtjeQM&#10;nHvgZ+goYuxyG+U9abe6VZ3TQS3Vurtby+bC3eNsFSR+DEfQmpA251Xbn5abAJSgk8xUJ3fzpr7G&#10;VQ393tTsqHwTwKRFDKSqfKBUgRMjABhSEgsp79fvfpUmAV2hyOwppHJI5I9BUS3GhoJ6Bf1oprhZ&#10;DuJ/pRSK5QcJ92MfmKIz92B8+ufSoV+2j5jJ75XHHNTeZMqb2G4f3ulU1qQSiMP9wrlePpSBjGrA&#10;/wAX8VRNMzOrxRPjNOD3DYVI1U5/iycVIDyisM4GPXvihpEH3pDgfnSvbfKWllbnnlscU/ZEu1Vj&#10;2/3cDrQARS+ahMEDHjr0oWKSRP3srHa33VPFPjXD4JYbl/nT9g2omeBmqeoCLEIQoWMA9veng4Ur&#10;t5x93d0oA3Kzv2/1fvS/KONvf71UA+Irj542bjAIbGKYC2QhB5+tPVgGMYcfLzjpz60MjAbsfMcD&#10;b60ANKguqRno2dzU5ShbCZ5OWY0BSB5qqT2/Gnj5GUb/AJuSPegBVxGvlA/LjNKjSFPLI43A4pHU&#10;O2yR+eBjsacqiOXYQd24jd68UEyJ4FZVyd3ofX/PNcl8eZtui2qMB8zNwB1/eRL/AOzV2Fp+7bP8&#10;O38etcX8e1ZtP0+MN/EGYf8Abzb1pHdEu54d8KI5F0/VN6/M2tSFj/wFK7FcOyjnrnntXJ/CV/M0&#10;i+MZxu1Z9uf9yM/1rrohgANywzzUy3KjoiVgCFG3uDj19qkXc0ZDrtP8hSwQb4/MaXaqn16+3+eK&#10;TDzEgcc4GV6VJQreay/uz8ucYxREigMWG3J+b3x2qSIHG0NwaascTfvBuoAh1Gzsr/S5rFhtWZdm&#10;4e4PNeS/Gn4cr4U8L2OvX3iWaaX+0VjtbVoxt2kEsxYc5GBgY5z7c+xL5JHA/OuB/agtID4O0mOE&#10;ZZtU/ibPatKfxImp8DMfwlIGs484+7XRIUcdBXM+FniitUic7TtBNdNAqk5ByMV1S3PPiTRWsTHd&#10;834NWnawsifKao2y9V9q1LdQFxWFRs6KcRVWVue1P/eU9VzwKcQAPeubmOiMSEiTOWFA34xv596k&#10;Knr/AN81Xt7e4imkM0m5WPy0cwOJJmTb+FRSicnOKsNtVdzfw00bZlDx9G5zVXRHKyAeao+5TXaW&#10;M4x2q15Y/ipPKGORzT5hKn5lR3dl2sOKrSWkph+zif8AcllyrZLYHv8AX+daZVTwVqJ4FwQP72aW&#10;g+VlTRtROfslyTvQ49KLm7kiEiJjDYZqkk0xbhxKr7JF4V17VYj0+7+xecUjuV6N5fysMex/pmqT&#10;j2I9nU6MybvUB5UYhSQNsPms54LbjjHtt2/jmoY9Slt8CRW21rLe6PGfKnTa3dXXFV7u50BlaL73&#10;baoo93qgtUWlyomqQTvhOD/e9aZNdxQgF2+Zj8qr1NTfY55kUWNntG3hpOAP606LTLixkzHbC4OM&#10;+ZxkH068UuWN9h8tXuQ2rXt8MRR+Sg4Mr9fwFaUBit0WGNflX5Rz196S2tLhIv8ASSA7MSyj+Eel&#10;Si2T1osh/vByzJnOfwqVLhdvOT71ELdSdwY05YCq4B/CplYPfJDcLjIH605ZV/vYqEQ9807yCy8t&#10;T0sF5Enm7xyKrXMqITvPf86eIAoqndR7pCM9KA5pdUOjlSVN/Y05FU98VAIYxwakSJQwIal7xJfj&#10;6LUjHA61V2FhlKdtcEGlyle05ehajUovzNSgj6fWqxVzxSjzxxijlK9o+xZz3pwfjpVMGRTnFOFz&#10;LnG2jlJ9r5Fgud33qC2TzUBkcHcf71OE+aOUpVE9CXOOSaM96jeQ+lNaWQnaPu0cpTkTA+hpyOPu&#10;5quPNIx60KhDbmH0o5SefyLW4ZHPWhgyNtYfdYjjnmocMer/AKURs+eAKOUrmLJAUhX78/SkMYAy&#10;hzUIklPO2mmd+mKOUXMTFiRgt9KU9M1A1wRyVFCz7jnHajlBTuTEYOM0ZBPWo/NbG40gkA5FHKVc&#10;eR82BxTqj8zByad5oIyBTsLmCSqGr/6lvpV0sWGc1R1VgYWA9KGO5y/wlz/wtvUQD/zBn49t6V6d&#10;IFZ1B7rhuPevMvhNx8XL7GN39kSYJ/3469QcOhXIALds5/iP9K1FHSKGx2EkBaUL+63srYU5QnoT&#10;2wecc9R9M6eoIp8B+KVf/oFShj+dUV80NMyS/eyGUn8fyzir98M+BPFUTRgM2myn07UFGaouv7Kt&#10;bh7RrhVtYxutzzjaMEr1/LIqTS7uCa7xGzKixSbt3y4OxuMGmR3Yt9BtAflZbGPknGQQO/5VNpbI&#10;0jPKq7mWTd83BJQ+tJfGVLY9KTYqiGMd/vY68VDLFld6KpK/5xViRk8pQj8bRt9xioSSSwY53NnN&#10;EtiRqDaqqFzznd1701lkORhm/uttqdfLCkfL83RlzUQjxGUVssSe1QBGwZmO1l3EfxE4pMsmAqY/&#10;UfSphIu3yy/y4wPp70ihY1EQ+9/nFAFeVd5Xah25y340p3BdrYxTsLGoJfhT8rUh+ZFQxUARZAZv&#10;l/3Wo83cWwOvanbmSM/INo56cj/61IBGP3pAXcO1AwaEInmHaG5HuKjaPeNqH33e9SNtMmzP/j3U&#10;UxItvX049zQIR1k4APzA/KTSsqgbNrHIyaeoYqp3/r0odijj5GXr+NAEZzjGzpmonBjdnBx8v5Cp&#10;xHITtxj6VG0G5GJG4MPloAjd4Ry7ZH95R1poVdu0P3zx3p8qMq/KG2j7w71BGzqzGSRdvb1FAEgU&#10;EZPynp3puxRjJ+97ZpymR1wPrux1pTlTjO1S3y5H5VMgKzIzt8wVf60VNnjJbH0oqQARh2yTxtxt&#10;9KcR8oUN97lhREUERB+8MdqMc5CdON2etVzDsII22kfnT8FPmA60LkJwo45x605SXbDHleWqR8oI&#10;MtuA6/e4pyD5wSM+maNgiyjt8zdsdqGkbcIXP4UAxygA7WY0RxckPjOMn2ojaMfMzYwODjvUkCDJ&#10;dTu3H+KtBRCBVkYoB2xx0oZsJsbrUkYMZw7DvxjqKIxtXcV3bjj9anmEIEcgMx5+tOSMP1bKnH54&#10;pCq794H/AAGpDExTdEo+jUnuA0xFIl8pfunILU9UON4Pzfw+1IqmRQWP3egFSCMKgeQfN1OKaAjE&#10;TFt2OR/FT4V3RrJ82P8AZqREyjKpPTLflSwKwG0thT69/pVATWyAyKVi/h5rhfj5y2nwomflX73/&#10;AF8Qn+ld5CN8ijj34rz74+yH7bYx7mX7mcem8n/2WtIfEhPZnjfwghJ8O3L921Jz/wCOIP5V2NvD&#10;EZFN8oaLPzrn7wrjvhIsUPgsSyyMqtcE7mbodic12MSQyxIY/nVu/rUy3HFXRZCq21W3KuTtWP1/&#10;yKREbOXHzY9OlIYrrKxx7f8AaZj+lPhnDRb5RtO7DfLxUlWBFkO0Dj+9ThuIwNvy/wB7tinRlWUy&#10;MVXceKky6HYR98ZGe49aASuQCPbJsQ8EdSO1cV+0p+88OaDBs+VtTYk4/wBmu8QyAK8RB5wT68Vw&#10;v7RsTx6L4dR2J/4mLH5j/s0A46HO6ZpEs1vG9uvP8VaNqb21m8tg3y1d8MQI9qhP92tr+zIXOCg+&#10;tbKvZWZy+wi9TP0u6eZ8EZ7VtwLlcgVFbaZFC/3e1XEjCcZ69KzqVOZ6GlOHICRgLuzzQVJ5UU8A&#10;AYpcdiKxNBpQ9qb5fmNinF1DBD36Uu3nIoAYYGA3OPwpFTuvbipGdQdpPNHGM+9AEbLuXaTSBPWp&#10;CmTSFCDQFiPYeuKY8Z9amwcZqNp41fa3rgcUAM2MBSZbGAxH0qbZxTXRVGQKLsCJ0SQ5kUN/vc0g&#10;hjVvkiUfRal2+oFIyknIFVzAMYEjg0sanPGfen7crjFI6uybI2w23ipuA11w2T3oWMjkU6GJ1jVZ&#10;ZNzAfM22pAhqr6ARhPWnBOads4xml4BxUhYbtIOCKVkOPlH504jJzRg9aAsQz4CNn8Koz53FjV67&#10;YIpZqw7vWYIpNjKeuK3pRlIwqSUdy0RxvJxSxnJyKof2zEeAlTQajCzACPrWvJK1mZe0i2bEa7l5&#10;pxiDlf8AZ6UlqRIu9anwB0FcsjqjsMC5ODSlOOKd74o6UcxVhgQ7smk8gtIG3celSAfNxTgh60cw&#10;WIzEp4IpfJA6L+VPUHdkinZ5xRzCtqR+V2wab5Y7VNyTgCkwMfd5o5h2IwAwzT1TPJoB7MBSgnHA&#10;+lHMFhjEBtoP4U5YznJpr20bTi4/iAxUnGetHMFhNoxikMY64qRQMUMB2qrgReScfMevSgxhQNvp&#10;U0iqAFBppQ4zik2KwwIT1oMfGRUgAHJ6U0nPalzDsN2cUBB3p+B3NJRzBYZIm1MrWfqoAgY+1aDr&#10;79azNYIFu2T2IqhWRznwhJb4xXysMj+xpePX5469SkIXY6s33OeOhryr4NM3/C4LwL93+x5if++k&#10;r1hyGSEs7L+7x+prQUfhRHDEIpvLz8rZGBWgdw8E+KsNll0ub73oQaqbIhesMZ25rSCq/gzxQuzj&#10;+y7g7scj5Tx+lBRjWjyp4fsBFGrsdPgLBm+UjYP84pujqbjUv7PtyRbNIEjbuqsDlfoOn0pNJEd1&#10;4b0/gNnT4NrbevyDmtHR7VZtTt4GdvmmRdwHqcUvtB0PRNqSQR+YeRGpwF6fjRtJ252t8ueKWxDS&#10;WNvITljCnXPI2ikgVZTnb82O3pmhgCFVOXO7jIHvTJSS5ZBjavH5/wD1qfOjb9gwR3zUZGF3MCrL&#10;kNn6VAB8gTJRRlu30pr7QcMMAfxY6H/CpFRjCyhsfN8tNcAhUyuTyox1oAhZyiBGTndn5expsgds&#10;yxL7t7f5zUjQyOgVh827NJ5bLxj29utAEQDFMsSCe3pTJt0Y2vn5eTU5CZw3O09qilKxgpt/Edqn&#10;zK6DSHkQSKi4xj8KaHSQeXzk8jb2p0e9cmMD1w3egohBMfBb/Cpux2H48yJWYexx3pzRtnzDwOw6&#10;0sYLINsR3DkfNT2Vlfaw25rQkhIIYKBjtUbjPyh2x/F7GppYth2f3u/oaayeV8owec9etAiF0KBt&#10;o61TvI5ItrodybTuGOlXpGOckD7uPpTWw33jwV9aAKtqW8vd7YWh2ZJNjuoFTCIRYRPu9vb1FJ5J&#10;LbUI+WpYDJIjhcvRT5BJuyjj8RRRoVdDPJJUOBQWIChQN38WacoIQhsHBwfenKEQ7S3P0qSiNmXZ&#10;xnPQ4p6NKqMOw5bHek+8fuYz0z3qVE+9u9PmoATYG+dVy2flXgU8oqDIXbuOaWJVBMjAfe7U45ch&#10;dvB/ipgAQlcsop0WSuOnPpTQAItu453U4gAeaSfl5pszFIPmMSOrfjilijym5/l9mpRK+MKv3m+b&#10;3pzDGdx7+tSVEVAMqD2wac0iIS21sMerdvemAExje+B3Hp7U4LBlVBJwvzUBysEUbtis3r1qwBH5&#10;exU+dveq8e53DxnaMnrU6SY3GSP7ozuY45qrEgrIV3Dhh0z2p0QZRiX5ufl+am7YzKpC8FvmxzkU&#10;7yhG27j5vuiqAsWkIjkB2n/e/pXnPx5kJ1S1iDY+WPr3+S5P/stek2YLL1xu7GvL/jzj+2o3kQEC&#10;NOp7CG7P8zVQ+IPsnlHwhMbeC41B3KJ2yD34ArsLOJYrZY4wSF9e9ch8FF3+AoXA+9dTc/8AAyP6&#10;V08eqRrrMekzYUyKdv1on8Q4v3TSjRtvfHXpT1ijlXy+qs2dpHSnMq/e6Bu/9KVfOEavHGF+b5t3&#10;epCW45LV87mgyq9cd6aVlc5Ix6kjoa5nWPHOo6dqMkMl20UcfDfdXHHuDW/4e1K61fw/Dql1bPG8&#10;w3Luj2717HFA4lmBJEO1W7cVwv7TBUaT4bGfmbUHO3/gFd1DnzWPzZxhsHrXC/tMxl7bw35cf/L8&#10;+5h/u0DezG+EgPsiEn+EfhXRRkAciub8MhltFz/dFbouGQZNTykbl0HuKdv4x+FUReAn5jThdKKO&#10;UC70HWk80VT+2Dpn9aQ3qDijlAuK23rzTg2etVDfoMZNH29COTUgWJIEMnnEndipAQfzqmNQTnce&#10;lINQjY8GnYC7njNNdgBwaqi8Qnj+dNfUY1P3xT5SrlrnFNaCFnEjR/NVNtXgIwXpravD90SUcpJd&#10;JbOM0F+NrVRbVoV6vTH1iDOfM4o5QNDnvTWb+70+nSs/+2bb/nqKUatB18wCjlA0AwxkmlHBzWf/&#10;AGrbHkyr+dOGqW7c76kC9vGeDThJ2rPOpQZ5cU5dSiHCuPzoAvKc/nTs8YqmNQiPKutL/aKdN607&#10;WAt5oJ4zVUX6N/EtL9riP3m/3aLALefPC3Fc3fWW6Yluea6JrmJvl3fhVaS3tpG3EVtTm6ZnOnzm&#10;B9nctt8s1f0/TySCw7VoJZQZ3HrU8SRLwpH0NVKtIzjRUXcntIjFHtNSk4XpUazADG6gzjPH5VzH&#10;QO8z5TgUJJvJytR+ahGSacssanOaAJgeMgUK2eDUQuEI9qUSp1BFBSZN360e+KiEqBvvdacZkDYL&#10;UC9STd82cUlR+fH60G4TGAaBCsilwx7GnqjHhV4qITKvO6pBMpGQ9ADzG6jO2mj1zSGUY+9SJLsG&#10;BQBMMA5oIy3PrUZnTBy1CzLjJehASZUyFwOKTjbgtUXnooCl+tHmL60MB5XbxuoIA6NTTIh5LU3z&#10;484JoAevUA0MQD1qP7QhHBqvd6lFEuC68U7ATT3CIM7qwde1aGKFgziq93rl1qFyNP0m2a4mc4Cq&#10;P5+g+tXtH+HoupVuPEEvny54to2/dr7E/wAR6e31rSMSdZGP8D7DU5PiHfeIRbMLT+zJYvOK/KWL&#10;KQB69K9UlRTtz97ZlcH3qPSrGG1tkiSNf9Uy4C4C8DjFST7IWhCj5fL9OnJqytOgFJTqMkJKGPbu&#10;VudzZyMfpWlBGq+CfFDNlF/suf8A9Bas13X7bIHTGxedo6961IZrX/hEPFCTl9r6bMGbH+yw/rUy&#10;DzZheH2z4R0mQna50uD5ex/djkVpaIFGpQDPzeZlvfFZ3hsuPB+kCYZ/4l8H5eWK1NNW3n1BpbQ7&#10;tis3XOCFJx+VEfiQdz0GFVisrcfdURgfQYpZ1MPA27uvtT1VceQTn5Pl9qQbWk2uB93HI7ZoluBE&#10;fmKtsx6UBUBwBSOigD5+AvRuo5pMMBs/h6s3cVICOu58o/O7gZpkmA4Yf3elShEZwyH/AIFTJTEq&#10;7hI248UAMGSPnP8ADTNkjBom/hYFW9V9PqKsGNdmTJ93knvSeWAWAbd+PegCB1ZF3Iufm/Kmyqp5&#10;27V/mM1OFJ2rIuFbqV56d6RI18sHLDHvzRYqO5WCKvzsT0xtpMKjmZv4uf51KwUnksv49KNjq+GT&#10;ODnd0/CsygjZXyqS/MMZ9aeAD+8bknjp096GSNXyirliPwHvSskco8yOUrj1FaIzGykAKPbmmPGH&#10;GFGR61KIAV3sx/3cdqbs2ncG28fUUAQyxKdrow91qL5DINvRe/px0qdkcvsJ6Go3TYflGMj096AE&#10;8tWj4Ue3FMXIAH8JNS+4+X5e4pm9ScA4/lUyAj8sOc5P4UU54X3HZRRygQ4K8Abv606Ldu3SDjt7&#10;n1pqhgEAJ3dRx1py5Me5+ccfSkjQVQwO8t0NSkFRv3Z/2RUe9HK8k7v0p0TFNxU9OnFIVxwUhcqx&#10;4qTcDF8wbvTcANjdTmJKYXnFAXGoCXJjLelOTzGX6r6dKI8MdoJ+Y9+9K/7rOGC8gD2q2ibjo42W&#10;NVLfrSpIoTDKPk9PWmxqxYo7fNtJzipPKYLuO3qcioHzDVwJEL9fapHZVUKwPTHyimlUWTzCrblX&#10;5fanL852vt9vbNAcw5QqkZNOkDbvlC7enPeo1JD537uQTk1NHJ5ibFGG29KoLtipIyruDk4P3eKl&#10;XB5x2quM4be2DU8RAZQH57AGqCxPbcSb9teW/HiQS6+0ZZSqWrHafaGX/wCKr1WBB520N/DkivIv&#10;ju0x1q9KMNsdjcbsdRiCI/8As/61UdydbHnPwYgCfDy02SY3TTlj6nzW/l0qbxvcyWmq2rxfu5I8&#10;sv6U34NxPL8OrNkQDbNcf+jnpvxEt5DfQ3JPy7SOe54p1PiCn70bHZ6RqEer6NDfrH95fmx2ap0J&#10;xvDHrWN8O5nPhb94ThZ2Cj8Aa1pDGnCcdO9QVbQzLvwv4a1DxFDrmraetxNDIrLDIMq2DnBHpW5f&#10;6peavc/arkjcBgKBtCr0AA7cVXiEDu0pX5/XFN+16ek8du17Gkjfws2CaCrkyjnjhjVPxbY6Zrmm&#10;xWGsWDTLHKHVl+8pHoatTKyuYW3K3TcvamtC88KiO6+6wBY85+tAIzbPRfCNtbCMaNds2evmmrH9&#10;l+E3Py6JebemfONXi0aAqi57FqU7owoT659aBWM610bwwY1M+l3QbJz++bA9KkTSPC8h3Polxjkb&#10;RcNV5ZWfKMoVm/i7D3xQsT43LuO3ozd/egLFOTQvCkUWRpF70zkTHio00bws7qseiXzbsf8ALZun&#10;rWpIzbcEHLegpty1ysTzW53bVxHz+FO5KM6fw34a+0bl0a7WMfe/0g9eOfpT18LeFyFDaVdbvL+b&#10;/STg1qSK84LlucfNmmxzeZ/q2+42AwP3qQamc/hXwvvRjpdwu/gFro+lQ674e8PadpDXtrpdxu85&#10;FJW4Z9oJxnAyT/8AXrZlMMjxgjouakt3a3K+W+1xIrrtA4I6ZoH739WOX1R/CuiW2y98P6tC64X9&#10;7G4Ysf8AZ2+lW9G8GaDq3hu31a90u6jluFZ1h+1YZU3EAMMcNjmus1fxPretWzWV3dL5Q+ZlWMZN&#10;Ucsy7Sx9Sd3X3oTlbUNba/oYUvw78MZw1rdBmxnFwcD9PWo/+FbeG3bZGtx/vfaf/rVoeIdfvtJm&#10;t7XT7B5vOBLMsBfLZGFz0UdyxrSl+S5kjjXGGIGPQjNAXkc2fh14djk8r/S/l/6eOG4+lEvwu8Nh&#10;i2+6x/D/AKV09vu10kMhcb2Jwvr39qMYT7u5s/xGnck5cfCrw5Iu/wAy66cj7QM5+m2mN8J9CVdq&#10;3V43zfe85cD/AMdrq8YCvs75DepprSK7ggEcfrRcHr0OUk+EujK21NQvB/uzL1/75qI/CnTxg/2p&#10;ect/z0BwPyrslCK2W7c1HHk5Rl756Urhp2ORX4U2C8nWLwZ/6aDj9KcPhZa7iY9Zu+AMq2P8K6tT&#10;uH7yPgY3Y/KkXzI3Zt/c/Lzx0quYNDl0+F9ltLHWrrd0Ubh/hTR8NIiFzrV183+7x+ldYEZ1GE5P&#10;PTmpbSxyEe6bYNoz+WenvRzBp2OUg+FN1ck+TrU3H98KAPxqZfhVtVHbxHL87EYEYzx+Ndh9qjit&#10;/ssSsqs2W9SaqNNGXMbq2ASFx9BRddQ07HKP8O2iTcfEUu7+75I/+Kpv/CASk4GvyL/vQj/4qumj&#10;QId+7I3d6dhlO0D1ov2Cy7HNJ4But20+IWXjP/HuP/iqSPwJe/ek17H/AG78D6/NXRJbRrK06E/P&#10;gcjoAT/iamZlQYT5gDg/LRzBp2ObTwRfKcNrZx/17n/4qnN4JuTwuuc8/L5Pb/vqugG1T8h/jwzU&#10;Rgm7yerNzx71Nw07HJ6p4d/s+Zbd9fDSldzJ5I+Ue+W6+1SaZ4Tk1Cza6tNe3bWwy+T8yN6H5u/Y&#10;96rmVtWnmvZgd0l1Lu9suwC/gAB+FXvCEhtvEV1YIhWKbTy7ZPRlkUD9GaqAG8GXaKrf20pz1/cf&#10;/Xp3/CFagj5Gsr/wKE5H610DKpVijAHqvFSJH8zFH+b+Ldz05qQ07HMt4N1cKx/tmPK/9Mz/AI0r&#10;eC9WWPzF1mH72PuNXQyMUZhsZmdsHb269fanSNIibiPlXmgLR7HN/wDCHa2yb49TtyM85Vhj9KWT&#10;wfrYTB1S3Bxno/8AQV0Q3K4YHrxSGLzflf7w67vTmhcvYLR7HNf8Ifr27auq2vp/H/8AE0+Hwd4h&#10;kjVl1ezOR/efn/x2uojhuNqyA+3yr1qJI4oYFt7VPLTuEGB1z/jVcsewWj2Ocl8H+Ik3A6hZ/L33&#10;Pg/+O1GvhPxK64S5s+5/1zf/ABNdUiN8p3fL0pimQozkY+bHyin7segJR7HMf8I34gHW8s/+/wAe&#10;P0pzeHPEqpkT2rc/w3FdM0IfaSFz/Fx/n3oCxRna6Z470xuKRyz+HfEm0MZLX/wJFI3hrxTtBVbY&#10;jGdwuVrqAY97ZiUdD0zToUQnjHzdiPYUCOTHhnxdI5VYbdsDPFwvP60g8O+MyNx0+Hrj/j5j/wDi&#10;q6tFjDAyRfN/CR3oMcbLxGOD8q475qfdC0Tj5tE8ZKu59IXGOv2hP/iqo2Hg7XdZu3/tyX7LCvHl&#10;RsGd/p2A967o29oOWhXnlcd6bBBbRvuSPa0jdV+tGnQLR7GdpHhvTdGj8mztljRvvbcEt9T3q7tS&#10;NsqOeeBUwECgBgy8/wANKfs6sfMJzuP5UrgTxRZjUsR91+n0pq5KoWbIKZbn/aqxZLBhF+Y5LAZH&#10;0qRbeJreEoct5R4Ye5/WrtsBGLSEXht7jzI22sRIq5DDsT7Y9OR+GKkuRJF8PfE99bPtZbGXb/3y&#10;aLyGZGkdJF7BnDfcycf1/Wpddtja/CbxQqSL/wAebBXDd8GjrcW6M3TQy+GtOWcFVWwiWOMZwMIM&#10;jn/OK0/CYP26QfZ8M9rIrdtwCMRVJrGNNMtUllb/AI9o0/1p67ceuPxrU8LWUsmpbQ/It5A2G/2C&#10;M/XmgZ3UiiM7SMbcFWpGIDMSoZccYXHenzpLMV2D8PWkNvcFAgX5e5JqNAKzKZywCjKsdv8AtUFT&#10;5WM9E+Y1M1s+7zC6jt/9ekMSISvnrSArhiibjggMQSKG2b8lmyORxwfzqRtgLL/s/KNvfFMcxDaT&#10;83/Ae1AEQiYyMyvg5+7SMigbtvB9+lPXLZVcBSuPrTthB2hgeMgY/SgCNZFjXbnrgZpWYfKpO7+9&#10;TkjkYshC1G58l98Q/i5XtQAxoCeAM/7XrREcNuVvbnvRHIxGAvy59akIZiCFDcVNtbFNjFyE3buc&#10;Y+nHSnooZc55yDil8mSE+WwHTp6ihhkERnaVOc+laR7EiSgE5wQPehSjnAbLehodX6s27PWmy7Wk&#10;+QbeOG9KGAwxlFyhbb/vZqPYwfLdQ2R7VLkF9q4Dbehpjs0qFj1xx7VIETIwfYyY3H1pkkLKSCo9&#10;ialw2/Dn+HHzU1081AAOV4UUAQSEjkDOSeB2oqVkMTHcBnvRQVzEa7H+Y/8A1sUoRk4Bz6rSgDOW&#10;k6cY69qdgDgPnilYkEVl3AJjNNCMrbc/e64pysB8ik/j60Kru3zsB6kGlyleQ8DZ86j+Hv2pMBwu&#10;0MvUttNGwl8/N6D3p4wQ3OKFoTYYsariRjTtrb9y/h7UrAp8xNKN4IQHjnnnmqAVMMGcn/ZxnrTw&#10;vlx7Wk+bPGO1MUNjc/G32p8TeXlWG5mPzEetZgBEjblJ46bvWpPLG4Op6Y6/Smfvdy7WG3uKerAh&#10;UP8AvN7U4gNyrEup+g/pUisDtV2wx5pu0s+0HOBjAWnYycFvu1YDlWNhgAncvNTRLGrqrmooyyup&#10;ycNTo2Lnedw7jcKAL1soLmTGPY14v8eLrbqerBAf+PG7BZfaG2/rXs9qctgvmvE/jo++41ybOAtn&#10;dj80hH81qoh0+ZyfwlhW3+GVhEn3murlvw89/wD69X/FmhXGs2kcVufmVwfmPA4qH4Y2TQ+AbBXk&#10;Vl3TmPn1nc1tvtZ1CqT8xAp1PjZNPSKHaPZxaTpMOn2xyyL1z1NSE/NuzwGxTFcbi3QqOBmnoz/e&#10;+7hc/jUFE0RAkOCP8965Hx3Hd2d4upw+Y0bR4by1ztOc/wBa6dSXJT7zdTzT7iNJYyJB95cMu7OK&#10;Ct9CPw5qT6z4dt72SJlkZcNu6n35qZIYUVYl/i+98360Wh8izWAAKvRenApwGFBV19PpQPYdBsVM&#10;rTs70wHztb5VHGKaqEPlvu9crTwIySWUfL2PWgBrfJ8vXGalwHh2Abvl6ZoAAUiTb8uKqXviLStK&#10;u47XU4pIlk58zjAA70DLKQqkCxI69/l5yKkREZwqp8o6A0RS2t2guLOXzI2+66r1H41IiPBL5YPz&#10;K2fqKCboVBJEzA/MW70iLGzv8p27uD+lNurq2t18y6uPLVmxu9fyqxJBgK7fKrcjnrzQBXMbRqVV&#10;gewqYArGzjrt+mTQEEgDRNyTn9DSsMjcjHcvHPb3oD5jChJIaQYP60NGrDYGbp/d6nNOOyNfNYLg&#10;KS23tUnlAxg7GyQDu9aLBoReX5zZRWUdBzj3p4nVw2F65C+2O9TLahV8oy4x93/ZqHyjjYjfMfvU&#10;CuNWNGBDq2B/rOKdwXJUbscL9MdakkBWXb8rHtjpihUO3JHHU8daBEcqDyg6fL6U3IWLDLkZPzVJ&#10;K6sWHzKvB9hSuNyKpT+LtQBAr4YbjuG0fKFpdxBIReemPfNCRjd8xJbOFUUqxDfhj81VygMcFeMY&#10;bHzflSwOzjecbgfu560MRv3Ho2RxRFGW3DHGNwotoBPJdlP3yR/xY3HsMdqrebJJJsWXMirnJ7cf&#10;4CneWXZkO7nO4+ozSFYwd8QIOdrNt61ICs0kjqJB14zSfdkDY2gN/FUkW64lClPm6cDiorW5sruA&#10;zWkiyKGKttU8cD1oAGbzsKPlH8XHX3oll4wjcL/EO/8AnIqwtthMjr0+ao2jQ7kVtqr1A9aAGRoq&#10;RY5+VfvfgOaQx4Azzu5IqSNMFZCp2t1pr+SbloI5VG3aHXd93PIzQA2FNxwxDfN8yinI6pOrIecZ&#10;/WgiQJlSoP8AEx74o8vcRL0XPzD0FAGVf25TxObe20ry7O5aNvOhxtiOAJGK59QWwOpOK1YYrK0g&#10;WxRVkZJZCt06DzJFYjAOAOgAxTpR90iLuB0o2bsERHk/1qtQI8Iw+Qcq4U+3f+tOKqW8lR9372Pa&#10;nNG7oSqfL6N60BZg2d3X271IDNyKGYsFJNJG7uCDH/ezUpQr94ErkBhSeShdQrbflOTt69arlAQK&#10;QhZTjDD+tSRuyvuR8sMEN6UkYaRAAi8r8+DkD296cVjXlAcnj6VIHK+L9Qun1PUrdXZZreFJbNY8&#10;7yvlg7lx/tbs11DySzfvJwokKjft6Z7/AK1JFJcW7tNbna0kTRyYHJU9RTYOF3sCPm+X3qlICPIH&#10;3P7mGHpTkLRBpJW3LjGVp3lKxaL7vGNw/n+NNi3Zw3zf7WOtDAaAGLOU/hDD5ugp8cSzwtuc7lxt&#10;UL+fNKIdqx4IHONq9hSRgrJl2LAMMrnFEQGBPkwOcn7vpQMyJu2f/W4p3kvGdpRvXipBGXRkjIX5&#10;eC3eqAru0OzIOGB61GwLNuU9OeD/AJ9KmdCfmAX3yKazZxtHAx/+qgCN4x8rqvfAHrTVVsZAy3J+&#10;9TiJHIVl+X2NKEUx79u3k1DAiH7xGCZO0jv04o+WQ+Xgr3PrQrAgkK33srTsbuW+n1pAaGnoogjj&#10;Ktu3N/F7ClQXP2OMAhVCsD/eHPan6eHhSFwEkZZTu3DIxj0o2xrFCrndmFsKTyOTz9f6Vp0J6jZZ&#10;Csk1skW5WTbIrc8Zzz+VHi9xH8FPEjKp+aPb+bKP61JcIp1SRlI2/wAa7SNp/qMVH4zAX4G60WY/&#10;vHUdOnzpQUiO9gQwQqFyY4wu1lGDx1q74XCwar5u5lO1RgMeWLKOPzqC+Kk5V/QfpVzwpbtc6gRu&#10;5zC4P0njz+maA6nfP8jtIT94/lSZ+baONvf1pzZL4yO/WoxgvktjbxwP1rMCJizEg/3ulNOVbd3A&#10;6f0qTyWOWLDoB+FRFN52SSdPvAUAK2XTcuG+bAX9ah2Pk7U2nrtY9amEYLb1IA25WmqAv7wDg0AR&#10;tzCGWHpxwaazJ5Xyn6YNWBOBH5mzdtXPTrzTNuWj3opX3/lSYEaSpjtu+tMYFhuJ+bHDdqfLJGAW&#10;kiXao3Uxin3o/ow9RSiBG58v5Nqj5sq272p8Sq25tuOelIQZFyqhvx6VPbEed88XXgYoQ7kRTC4A&#10;+X+H5qcYxtD/AEDfN1pZo1GZEP3e/pyKRIwF5PDfeU+n+NWtxDDlBgtnmmMQuMjp+tSEZ+VG5/2q&#10;aBlWUngnuKQEYIIyoOccEVGkiTIrRtj5f7tWDGUxx0/PrSGF1LHPfIoAYUXrIM8/lUMS7Scg8cVa&#10;MQ2M4kHaoZMhgQO+aAGyNEhwwzx1ooJKscx5HbpRQBEqAAOx9SKWOVW+Yr8vTA700/8AtP8ArTrb&#10;7i0D+yBKjcpX73U+tAcE7Tnk5p69G/3jSD/Wf8B/pSew+w5pFRlDnt+NKJYmX+EYXOV+lRN0/F6J&#10;/uL/ANcagpj0DsNxXqB3p8fIEjjGB09qjH/s39ad/wAsk/3f6iqkSTIUHzBcd1z2pVVQNylW4+7u&#10;ps3+t/A0jff/AO2NSHQkAYtu3n2qRTGT869Puk96Yv8AU/zNPj6Q1X2giClW5OF24G0U7ygowBub&#10;+Jj0qOT7rf7w/nU0P+qX8f509kLqN2gYySMDmnRCVcHbgMOtNX7lOuei0xFy0bCAJyteHfF8PrF7&#10;rljZ4MklvPGu5uMmRlH6r+te26b1f8K+f/2hP+Q03+83/oyWqXUOayMPwj4l/s/w5a6UdPlZ7eSU&#10;PiWMfN5rHjLe9bUHiWRF50SbluP9Ii/+L+lcf4c/1UX/AF2P/s9dlb9f+A07c8mCjy6Eb+K5o32S&#10;eH58AHpcRHH/AI/Ve98eXFovmJ4Xunzxt+0Q8f8Aj9dFZ/6/8v51owfdX/eH8q0lQt1NPZ+7c4Q/&#10;FCeLcv8AwiF57sLq39P+ulIvxSuc+Z/wht16/NeQc/8Aj1dvZ/fP+7Wgv3TUwpc3UI0+ZbnnsfxZ&#10;nlgV/wDhCZt/I/4/IR/7NU1r8SdTuYvMt/A1w+Nwb9+h/lXoVr1b8P5VqWf/AB7v9G/9lqOXW1/y&#10;/wAjT2K7nkl58T9Q09St74IulOO06c/yprfFqZUCnwdeB2wW2yp/jXq+t/db/e/wpq/6z8RWvslG&#10;N2yVh79Ty8/FiRQsjeDLzr8xEinP60t18Vbl2S4k8AXU23orKhP869as/wCv9Kmf/VL/AL39KUaX&#10;NFO5UsOopO7PKYPihqEkCx23w71IHj5Ywny+33vrVm1+KmoRO4l+GWsMxXC7ljOO/TfXr1p93/gN&#10;XJOrfQVf1fzBYePdnjMfxNnYqkvwx1WTawJaWGNwvvjf6VYk+KTvdKZfh5qzfLjatumzrx0b0r2A&#10;f6j/ALZN/Sq9j/qj/vf0FCo+f4EyoLueWn4jW0ALS+ANWbbjdi3689PvU5/i3YSDcvw51aIfxf6C&#10;x/D71enr/rZf98U5v9Wf+BfzNP2bkt/wI9lGMrXZ5Nb/ABMgmSXzPB2rQqNxONNbhfTqamT4naS0&#10;bOfDmrZX5V/4lcnqfavT5uv/AANf5Go3/wCPVPo3/oVJUX3NPq+l+Y8xk+KehxsqnS9Y+YZJGly8&#10;D8qRfiX4ZlOYdP1RWbA/5BU2fp92vRrn/Xyf9cTVG16Sf59KXsfP8A+r7e9ucTJ8SfD8Y2R2OpKV&#10;HzZ0ubk/9806D4g6Hu2jTdSb+639mygdf933rrLnv/vN/Oqd1/x7n/eH81qfZ+YnQ5Xa5jy+L9MY&#10;qjWN8dyZ4sJP/iaW48WWKuwdLs7B8xFnKf8A2X3qeX/Wp/umhv8AXv8A7rfzFS48rM+V81rle08S&#10;xyyyK8N1sb5oV+xyAjj5u3fim/8ACZaWiGQ2d6QuMj7BL69vlqy3+uX6mqsPT8/5mgmNNy6j7bxR&#10;pstsriyvFj3fNuspBj3wRUdz4t0+1+SWwv8A/Z8vT5DjH0FWv4F/66GhvvR/7zf+hUF+zl3/AAKk&#10;fjKzlXMGkaoMdd2nSDP5io5vG0AKovh3VGyvzFdPbmtD/l6b6Gkg++v+8aFHmH7FpXuUbfxqpkWJ&#10;fDWrrzg/6CQKhtPEFposRtLXwvqjK0m/5bUsOuMdeBWn/wAsl/31/nUsnVv+BfzFFiOXzf4f5Ga3&#10;jaRS1x/wjWqfKcH/AEM/489KiufHC27sp8Lauxbn5bPI/Q1pP/qm+q0jf6r/AIE38hRYfL5v8P8A&#10;Io/8JhK8ak+GtUKr93/RQM/rVQ+LY7Kea8g8G6w0l0EaUrZ5zgYHf0rct/4/q1JB9xv93+lFibeb&#10;/D/IwU+Ipmdl/wCEJ14Nu+79hx/7NVj/AITq6cDd4K1wL3zZj0/3q0I/6/1NXB/x5yf7x/8AQVqu&#10;WIcvW7/D/IxpfGGoMNg8GaswUY+WFPT/AH6dJ4t1aD5V8Ca1lem2FP8A4uro6r/vD+VWYv8AWN/n&#10;0okjPm1tr+H+RhP48vmgVE8Ca5uX7yiGPP5b6IfH+pfxfD3XRzhf3MXb/tp7VqP0j+hpLj7kf+9/&#10;Wj3dLotR0vd/h/kUE8c6u7tH/wAK31vcqnPyw88/9dKVfGeuPGrJ8OtYO47QC8Ax9R5nFaLf6pv9&#10;40o+4P8AeH8hVWQk15/h/kUofFPiWHIl+HOo42k8TwH/ANqU6fxRr0MCFPAGoMWGGVZYDt/8f4Fa&#10;Wm/638/5U1/vr/vGs5JXC68/w/yMeLxvr53B/hprKqo+U7YjuPHH36Sfx/fQTKsvw418DsVtUbH5&#10;PW8v+rX/AD3FNt/9dN9GoSVx6XWr/D/IwE+I92Ztsnw98Qou3HOn5yR9DTrD4h3F7qv9mxeA9f3C&#10;MPubTiB1OBnPtXTP/wAfEn/XT/Go/wDlov8A1zP8jWjpRL5dL3f4f5GSvirUtwE3grWE2Ngf6L0/&#10;WrS6/cIssv8AwiOsKyspUfYxjHOf4vpWxL/x8y/739avP/qvy/pU8nKZ3Xn+H+Ryp8VXR+Z/CWsZ&#10;YDrbDnj/AHqiXxbIF+Xwpq27dj/j1HH/AI9XbRdIf9/+tX7L/W/9s/8ACtFRdr3NOU81m8WzLG0x&#10;8KaphVz/AMe65IA9N1RjxjMYBdN4W1Lsdot1zj/vr0r0j/lsP89hU0f+pP8AurR7HzDlPLV8bD5Z&#10;G8N6ku5hjdCv/wAVRc+MEibaPDepsc/88V5H/fVeoXnT/gVRx/cX/e/oaPYef4Bynl7+OIVLI3hn&#10;Uztf/n3H/wAVTW8cxmQFvDWrdfu/ZRj6/er1ST/Xy/UfyqG6+63/AFz/AK1Kw/mHKcFYeO9OSJZZ&#10;dI1EfviMG0PPy+lLf/E3SZdCtYZtJ1RJbeQvHI1g7MFzyOnIPpXXn/j3X/r4P/oNYGqf8eP/AGyb&#10;+tbRw/mTKnyq9zM1D4ueFYrxjqNtqEe1V8zdp8vGSe+2ovFvxZ8B3HwQuhaeIGk826jXb9lkDEeY&#10;ueNvtzXN+Pf+PW6/7Y1l+Av+QXp//X9/RqzlRfNZP8CYXlKx3dz8T/AsiEQ6/Eu5lH7wMhGT15Fd&#10;D8NvGOkarrn2XTr+3nkaTbIkUuSn7wHOPTgfnVXx395v93+hrn/hf/yVvTP+veSsXFxlZm1SnypO&#10;57y67lxikRV5Df8AfVOpq/xf71ZmY0IFYYXHb61C6AuTg/Kf0q43Varr96T/AD2oASPy1XJT7p/r&#10;UTKqHYIs884+lWH/AOPeoYuqf7ooAj+zqkexRlelNkjCoCOlSS/8fjf7tNf/AI9l/wB0fyoAjMay&#10;IGDZxxtamrb9T1+X5Vz6VJB9wU2T/XUARqF/hGG/3elSIGX58t1/Ojv/AMDp8v3W/wB6gBTDA+7y&#10;j/EAVpojUHZtK/NSj7n/AABalt/vv9B/OgCq8ayM0xDA5xj1oZS+flxz0qaX7q/9djTX/wBa3+e9&#10;AELICw+amS8/uh8vTBbvTR/rPy/9mpk/Vv8AdoAndC0fX/ePrUHzb9v4exq1J91vrVdvur/u/wCF&#10;AAm5R+8iH+76UUtz0X6f1ooA/9lQSwMECgAAAAAAAAAhABny1RkIhwYACIcGABQAAABkcnMvbWVk&#10;aWEvaW1hZ2UyLnBuZ4lQTkcNChoKAAAADUlIRFIAAAIiAAAC7ggGAAAAk5595QAAAAFzUkdCAK7O&#10;HOkAAAAEZ0FNQQAAsY8L/GEFAAAACXBIWXMAABcRAAAXEQHKJvM/AAD/pUlEQVR4XsT9WYxk27ae&#10;hx2YD5YEyzD8Zj8ZsGEbfjBASIBkWIYsPUiGSPvB4oUF0DYtw5JhSaBAUJRIXYlXvDzn9rznnm6f&#10;djdn93tX7V1932YffR+RkX2fWZmVlX1T7R7+/zHXH2vGqsg6tc8lQRR+zH7OFZFRa3xrzGZ958ne&#10;gu0eLNnO/qKHe4cMmZdqZ3/etbuHcHfOw1h7+wuvifWf7M2FdlEfyqeUv707G8bC2PuHS3YAsQ/1&#10;z/T+waKH1OHRci9+dLzyWpo6Pln1fJVL2XqqS52crvXEdFwmnT5bt+OnKO9pw3V0uu46fb7p6ZNn&#10;jyCWoT+0oU6frttTlkXjMC8rH/sU4yVjnD5nf2FcxRlKz54/SoQ0xgxjP7KnL7ZcjPO6XE8Rh54+&#10;27Snz0M585+9fGzPX2332kjMe/HNk756ypdYLr20HfvG9vEdr9nqRtem5qvWbE9YtT7i4eR00aqt&#10;MctXHlipPuz5tcao1ZtjVqkNW3sy7/FydchqtSFr1ketWn5otUqIdzsFazbGrIO+piYLNtnJ22Q7&#10;h/wc8sat3RxFfs4W50q2NF+y+dmCzUzlbHmhZmvLTVtdbNj6SsfWl9q2sTxpm2tTtrk+bY83Zm1r&#10;fcYeb83azuNFe/IYvz+EO9uMz9vmBuo8mrH9J/htehl+u4/w+0bZ3sGq7SH/YBu/qz38DhId760h&#10;D7+5J8t2eoi/CbWPvzt0eoS/1SH+jkf4Wxxv2bNTfMdHT+zk6LGdnu7gd7Jjz57u2YsX+/bi5S7+&#10;tk/s2bMn9hzhc4QvXuzYc+S/eIbwKdLPQ3h0/Mh2d5dtdbVrjx7N2sEBruN4E781jME6r9AX2h2g&#10;3v4Rf0f8m+/Y6UuI4YsnHj5F/osXu3Zygt8Bxjs9xd/92TZ+O4/tANd8dII+kT55um0Hz7bs6OW2&#10;HT5/bEdod/wMIXT4FPnQCfKP8Vs7RvwU1y89w5gujHmMPqhT1kXIvFOMe4z+qRP0yz6P0M/B001c&#10;+5rtQYcnj+zgFDrh/0FcF8oO8dmO8J2enOKajlj3kR3i+g/wPezie99F+oBp6gR9Jjo8xtine9A+&#10;0nvQLuI7GB/XgfD02T4+7y7CPXx2hvhb4Dr5XfFv9fTpIf4OR66nz/fx2aAXe6iDvyHSL18e2KtX&#10;h/YSeo74828O7OU3R67nrxgeos0h/h5HCI/txatT1D1Gm1SsM0ivLLR/8QpjIM6Q6pWz/TdP0d+p&#10;9/vNq6f2zTfP7JuXp/bqxQl+Yye4ToyJUPW8LtKKs/yV2qKdt1WfqOd1v0FdF/Ipe4rxUAY9R33q&#10;BdorfIHw2fNjfF/H+N1RJ/aUZbwefI8ck3rGa2M/6Pt5FLpYlozv18BrZXv0RfHzchxeF+OvGHqc&#10;1xuu7xm/c/7tkj40rhTy07jC7HdEveLnS9qF8qCXEK+H41BPn+HvHYXUKX5DJ6cHHjLNPp4+Y37I&#10;Y9nRMX6jJ/gt4nd6jN8pxXJ9H/xs/P3wd6TfkkLVYVx6ymt4foLfM8ahnh+62Mbj6JvXSHFMhuF6&#10;DvD/INXxU1xTlI7z1Sd18hz5aKvPzD6/Q/gQjOzBQL8JRGI4yMYJCgqZ12uT9Ke4xDRhhPGDY9ys&#10;Icb3IQED+xoEIAKIg8MAF4xnQ4GD8iSmB4llMSBQzI/78TjyBQhB/SASp1WHUEFlgWMQiGjseAyB&#10;jOK9PIDHcdTvU+YRdAAZPfCIRSABhDwjgAhEABYsi0FEacUZMk3FdWMQIYC8/AZCaHZgO3vLtrja&#10;tvmVps0t1G1hqWmLSy1bWZ8EoEwh7NrG1oytIlxe7djK2qTXWWMZ4ovLLVtA+7n1tnWX6ja71rLF&#10;R11beDRp8xudEN+YtLm1ts2utrycYvn6zpwtbnZQjjQ0u4rxvQ3arrdsDtc0s1jvaRbplccztrw5&#10;ZdPLDdTp2MxKw+bQ7/xKy2FqcrZk04CZmYVqopq1pwrW6gKGZsvWmSpad7psk1Ml63SLrjZEqGoA&#10;mtqAJkJWC2p3g1qApzagqYM+umjfZroDwEJ8dqZsC3NVW1oAOAEqFudxXbP4HHMMawCtBuAKYAWg&#10;Wl0EVK3g+1ydso21aeR1bLpb8jqhTd1WlwFfy13b2pizbWh9CX+HhZatoe0a6m9v4v/lLuAk0e6T&#10;ddvf2bADxA/2KBj+nWXk4//hHiB/J+j4AEYfZQQthy0YecILweUEQHAC4/70dNeengCyjmGwYbwp&#10;ws3z5wQt3Pxf8EYHgw0IeImb1ksY/Fe4Yb3kTRUG9PlLGFmEL2CwmX75DW/wLIeB/YZGgEaWOrFv&#10;WGbIMxiExAg+R/5zGh5PJ4YDeoUyGc4XrONjJTdqGAA3TgCGU1wnwYN6yjhg5PAEAEZIerlnBwC8&#10;Q+Qd4fp54z3CjXX/ZMf2AS8HAMojfDZCzDG+hyPkHyKP9Y8BJyw7Qdkpbs5HrMtyABBByIEIoHlM&#10;IEvCE/TxDGM8hU7xXTF8hrbP3GDQIAGIvBwQhDyVh7rBgLiBg+F3QwDDQ4CKjY0MINWr7wYRoEPj&#10;jrYvknJvw3H4XUEvafhh1FjHhf5fJKEbYYjQQT1/FvT0FGM+pUEO0rXRQLJPD3GN7IOhj8l8SMaO&#10;dU78+tGe9fg50Cc/n67jKYw48xlK7M/7hGH37xt/Q5d//0GHx/x7E0oZx98UYh7r6G/FMOSj/Eh6&#10;4to/SLW7vw3btxW0t4X0Y9f27ibsIbVlT3YTeRx5SdkO83Y2bWt7wx4/eWTbO48QrqMcoI3xn/H/&#10;i/+WUxBRSAkusiDCvwkB5ITfA74rAcNTLwt/Y4GHfieK6/vvQUYSJ3zou8zWcWCB/PcHEaQcRFKP&#10;SIAEAYiAQRJ4CD5iAInT7jVJ2qsPpvePABeQwEPjMH54ArBgmACDIIR9CkQEDIISQQrjAoWQ319X&#10;cdVzQy/AiNr28qI6jKv8hOUJVAgGjk4JHSmIxEBylAAFvRZePxo3ho6Tk5CvtGBH3g9K3o8wJuoi&#10;fPqSng7kY7ynzzYg1GP4IgCDPCE9qAB8EEJevIBBIIRAAg0qBhGFsTdF9by/lymcCEwEJASRvb0V&#10;WwZQrMPAb2zOOGAQOtYRbm7N2ibytp8s4D/VvJdTLH+EMuVtPp7FU/20a+vxXE+PoW3U2aKngvWh&#10;R5vsE7/TXfy9YAx3dvG73sdv4XAN/1GX8J8Wf2c8xR/giXgHxpQejy20Ydsne0v4j/HYPQSM7x6s&#10;oO0K2izaJvRoB+PsLtiToxV7fIj841WEy7YBgN/a5W8cafzmtlB3a5tCPj7b9s6SPcK1rvPz8TNv&#10;z3l6E9e+vjnt34mDF+KLW9OAqCmbBywtOGQBPgBahC3GZwFlM4Ci2RWAGeCpAxCanK9ad77WE9PT&#10;y03rzNWsBtCpA5QqABtK8Rpgp97JW6kxarnKQxst3LXx0gOrNkas1R63DsCIYb01Bo0CnABHhCaA&#10;VK2J/MYYACoP4CI4Ea4AY62cdQFdU4Cw6emKzWJ8F66JILQ427T5qZrNQYuAomUA0BLAiuHqUhcC&#10;eM41bWG6bvPdmi1MAZwW8NtZwd91Dd8fwk2EG6v4LazO2NbaLGAKf49H+I6h3U38PTcWkca9BvHd&#10;rVXbox6voWzF9h+v2yFu3Me4kR9Bx7jxn0CnB/gdw2BQz3Ajf4Eb4vOTA3sJw/jyKcAGN+cXME6C&#10;Iw9xY6We88aP+i9x836JG/MLhC9g+F7AsNIQv3r1DICEJ2MaQaRfvoCBeIaQxhdpf0J+ATBC/jPE&#10;nwKQTt0IHAE+8BSJPo95A8eN2w0J8v1GnhjWpxjrFNfJp2SGfFKWaIxDHPkoDzf7/WA8IS9LjAgN&#10;GI0n86VDfB8MaSAY11M34+zjgHWYBhTt0wAjPKCRpuHBd8SyPRhgap+GGXUYHmHcI1wHtXe4g/Kg&#10;3UPUhfYZwlDv0WAjvss+0O4J/k47iXapw238X0V9liPOehLHVDuWUazHtts05kg/AQSwD+Yx7lCA&#10;9DYMP+twvG3ksYzh9v6mPQaMb8Hgs/yxC/FeHbZBHFJ9j6NeqMMxoQMKn+MwaPc4uU6GyTXv8/vF&#10;b+7QYRbfI8r8OyTUIs/F7xB/v0N+1wBPfr/83vn7kKcohg8qG48BRSBCxSDidSnCG0TwdEBEnF6M&#10;GESysEExnYWRXj20FdC4RyR4QXjzJTAQHgJAODwgHcT46xCyR9jwEPCS1KFHYyeaeiF4xMBBCVCY&#10;x/CAkABj72EiQYbgRvmU4IMhpXICg/Li+oIJAYWHhInE6B8lgOGQQNBwKABMoEzXxbwjGKDYI0Ig&#10;OEQ+dQywSAEkhMwTRHjIOuiPfZ4gno6dAAn7JmSwjOCCNpTiT1/gCTOT9jzUf4oxniEegCGFBqkH&#10;FYCR5wCVp4SLxHMSwwTrMmSa9QUi6kf14lDxLIgsrXTc8MrLIcMruKAIHISPdcRZpvQmDTjy2C5A&#10;CQwRwCEuJ7AwfLSFskfIfwSwAGA8BgzQ2DsYuGCoDvA9P8NT7Mljz3u8AyMGiGBI8OB0wg7Cx4CW&#10;x8jfBsQ8gVhn68k8oAKGD5CyDRFYOC3gcIL6+3vL+I4e43cH6AHkPN7CdeFatwEkTwgjuDYCzy7q&#10;7nBshyjAFGDlCdI7qLPzZAVtMeb2Mp5yOC6AB3oMgHqcXC8/0/YTXNtuyGPfO4hv4/Myn3GC1i6+&#10;e34PBKkt5DsYoe0Gvyt+Zxh3AxC3jutce4S/DwBuY2sBcIT8rUXkL9gqylbxva4ivobQYWl90sMV&#10;fBbCUYAlQNJS2+ZWJ21+BdAEzS93bG4RecgnOM1Qyy2bXmoBmOo2tdCwLoCkOwuAArBMzlWtBYhp&#10;Am4ISmUAT7U1jjggZ6psjcmSNRCvtwFSrQlA05hVm2NWa+egiQBJyK8gv0JYaqJeDe3rQfXahDXq&#10;OWs2AFRQt1OyLvqcRDgzCXjrVDyc69ZtFpoHCC3NdWwBmmLeLMBpccoWAEfTUw1Pz87g8013AFn4&#10;DubwXcxPAr6atoQ6q0vT+DtuAHTXbGV5HsJ3vILf6Br+hutLtr6KvwPA6fHWMv7u67aLuruPNwBS&#10;a/Z4fdm2UL7zCH9X1N/dAkxtP7In6GtnG787PAXv0aDCEO7R+D3Z8Lx9GNF9QNbh3hM7PgAw7AGs&#10;kX9I6ILRP3QIwz0A6adIPz2GcTgibPDp9NCOYCSPoVOUPUPZKfKfwUg8h7F4RuBh3vG+exFOIU6b&#10;0NsQDAqNE9I0UnyChnFzY+OGjk/fNIwAsJdP7eXLZ7j/PEXdUzsGkB3D8B0hPGEckHaMfhieoJ3n&#10;ofwQ17eP6zhA/4fo5wjhCeqdoIw6Zj4MH/OPWY7xXOjjGEb52OMAvJco9zK0eQUhZF5PL2A8Ue8U&#10;bU7QD6//FHWYx7Ij5J0AGtnHKcJn3zz1uk9h/KVTD58aPiHiT+2EaQAp49Qz/HvxjfQcAqxCL5F2&#10;2QsX/z1DO3oleB306j1Dr+z7ee8fxzoCnBBE9tx7QY8fvXoBNFIoEHgIBBhXWYDcoOCtYpiUo648&#10;F5KmZxxIkv4k7w99q395Rl6btiE44bdzmsDIdwgchA9CQYinkEDPBuWwkZEDCutAXNvBuEQI4boP&#10;9UcYURjLIYRwQnBwIQ6oiMFDYJEFjNgbwtANfBJXHUrgEac9foI8Qgd0cBLSjAcRNDaQxznooANA&#10;SIiHOgKCtE1oRwhhvQAjKTSwnECiNnFbL0eaeWdJ9eQZoQQicd7p89SDEQMEP4/SDAcBhuICDE+/&#10;TMuVx3bPXwZoiSEkXSNyAGO4agucioGBYshpl2XEKYeSdTwJr3V78EFvyNrGtMPHEgyXT82gDeu6&#10;RwGG3YED4ToMe4ASAsk8YAcGdX3K1tHHRtJfrCcw0PvH6wAL/q3xJIRrC3ABYwCjTMN9dIKbPQw7&#10;DXaAFHpUYNBhxDkG61IOHgCOg8N1BwMB0fHJJn6TMCQ0+sjjuPwsbLuGkPDEsULZrH9eh6WoDwcs&#10;fEZ6d/hZWZ95Ai/2yXhoEzxC1CNAA+tvPQZ0ABweAS483GS/gDJAyQbirLcNUAp51DLqLqJsydMB&#10;WPr1GN8JPTuPCTQONyH+GP2wryeApZ1dGFMYRoZPdtaRz+8B3/FjgNSTVdeTHXqmkvxt5CNkvR3W&#10;R9l2Uodxlm/h2h4jDGVsF/pinxuPAE0OTIuAKEIVjDviqxtztrw+a8trM7YELaxM2eLqNMJZwNGM&#10;zQImZpeg5S7AqAMwAmgAHLqAiClqoQMoAhjNVj1sQw2AU2uhaV0A1iz6n1zqWnO+bfW5ls2sos+1&#10;OWvPo6/VKZvE77bjkNWweZTNY9z2dBP9tawzW7fJ+YarM1OzKdSZXcRvfHkSMLdgs6uzaNu1ttdF&#10;OcZsdEsAsYq3bc1UPG92cRLQN2Mr+H5WAKzdxabns7/uTMvm0MfsYtem0E93qupwNDsPcJpt2sxM&#10;w2ZmG6jTtnmIdVcAOo/xFD63Mm3T+FzzaLuwgO8NcLW0CPhcwP/HBXyXc3iYWJxFfBZ5+P+6Alhd&#10;XgCITdnywpwtzaMetL6KvwsAan0Vf5c1QPgqwGodf891/A4gwtaTR/i9bG7Yzgb+/hvrtr+F/zvb&#10;j21ve9MOdnCv2tuxkwMYr32A0v6OnR7B8B3CkB3sAqBC/Cnynp/CQJ/AyAKaXhCaYCCfA5JenBxB&#10;x/by6Yl9Qy8UQOabp0fu6XoFQ/sKBjuEXB8T1rz04gClbwBMFNfO+FoYlH/z6rm9+uYF7m2vXMiA&#10;XhoqpfFE31Co8wp3QwqVQtzzQ1r9hD4hQIm50n5eYcznyAtwwr6e+foT1vX6ngYYneB7gWF/xWtH&#10;PtfeEGA41UgA6QHHiwAHWWBgWnGKHjtft+OAGTxqDg2JBCRxnotQkelfaSmblhxEYsVAQc8GQYRG&#10;n6I3RKF7QVgnaSOoYCgQUT8xePTgI6nLfIKBQIOQI8hgKIBQeRwnYAySezYSAFFa7XppGHZdB+Vg&#10;0lMAiRgqUgUooNEXjAQFr8jhSWgjjwjLWE9iO4GFypSOy7PtlCfgIIA8e0lvBmEiwEioR09JgAXB&#10;Rxx3uEjKFcYQovoSgeMZPSgoE6AwX/UpwUiAkD3oEL+dFdwA8dTLG+hM1WbwBDyLmzDDOdw4Kabn&#10;cTOmmF6EcVjAU/Q0bsQqW4IBkFYALqsADoVUABTcINF2ZZX59KwQAggq9Kqg3A0yf9+r+E/K/0A7&#10;SNMA07jPuTF99mIXRm/ZNmjQUUbR2Pb6gBEOBp/gEwz7Br0JGItx5qs/5vE62I4Q4NeStGX5ytqU&#10;fza1DeWhna6dUKZ+VC/bd4hDa7P47Gi3Me/x5WV8N0gvw7isIW8NBpT5a+scK6QVX2cZjPc6Pgu/&#10;yzAuoA6wF8CQ15OKddjuEQz/1jZAZhNAswU4cVAguMHwQMwjMDwCEG0CFFif7TYADqF9yO/V30b9&#10;qC6lckKSjwfjy345JvuhdB3bHJvlaMNx0zL08RhwQ9HoPiFA4rqR/4jh41WkmYfypMzLCUI7gKVd&#10;Qis9U3wQ2cF9bxvpDfSLhxJ6Gji1sIv/B7gx7x3t2eP9x7aFNN39nG7Y2KR365FtAri2AGtb+xDa&#10;P94GuO1vA2p3cS86sm0Y2a29J7a5+xjaRHzL1nDNi+tLHm7sbNgeDO2hewue0nTZyatn9vhoyzYA&#10;amsYZ4XaCloC3Cytz9sKQJNa3li0efzN5wA8HuJ3s4j8LU6P4An60dG2LaLd1NI0wKYLKOkCqCYB&#10;UW0Pp5J0Z7oFuEo01bRWt2GNTs3qnSpUQ7qOsgYAqm5NxBuTgDmIZbU2vVtQt4I2ZavUclZvcIqv&#10;ao12yWqNgtWbRWt1Ki7GmddG3UmUd1oF67SLUAnpinXRL8X01CTSqNduFqyFdp0W7jsYf2qyal2W&#10;Y+wp9Dnrnq+qLUw1bGkaDzzTkzbfBZRNAgq7HVuenbYVam7aVgFW1DoAbGNpzjaX8X2t4re+Rq8V&#10;flcIGd8mYK0DqqBdhytoE7DlwLVue1uPHLz2ER5sb7n2HwO6AF5H+HtzuvBwZ9NFEDvc2XYAI5Ad&#10;7+7a6f6+nR7AiBPKDp7YCX43J/tPEN/zugeAuJenx+ChACJcCEwvVPBEBRigfD1IAiY0/soXDCgd&#10;FtQKRAKMxMARg4jK3EOCPPUVj6u+GdIz8pp3BHoNRAQWLsbjqZi91CNCECFIsJ7aCTSUp36ULyCR&#10;ehAQwYZ7RRAKfmIoicGkr00SCkAoTnMQOlQei+U0/FkAERz0oAPGmyHBgh4EGvMjGPosRIQ2ABwP&#10;gyclGP4UVgQYSr8JRFL1g0i2XBAiKGEed+poakZeD02xZL0gVJyOPR4SQeTFK+5wSKdgKNYTmCie&#10;gggXq6744s0C1x/UJxDHjaiRw81n3CrVCavWJqxW540oH4QbSAM3kAbDVtGarRKEdE8Fa7Zzvhh0&#10;Bk+q03xq5ZoEhHN4Cp2iq38GNx48Ac7wCdCf7jp48usAUibxBNexTRjyJzCYm7jh0kgvoHwRT7h8&#10;yj463rZlGO8FPhHiqXMFT9QhPemax5Mz+5pjv3ianJ2DEJ/Fk7GXJ/UIBIyzfHllxg0n8zke+1sC&#10;JLCPGTyxsj+Ov4i8BYSsx7THIdal2OcKDAj7WMQTPeswP6SDlvDEv4wn8OUlPrGiPxiOeRiUBTzV&#10;Lq/MAU7YHiHreEggCgDDfhxoBHkR8MViXvBq4UbNqYaNJbSfR3tcH/ragGELkADoAADxmtm/IMg/&#10;RxJfJQihDsW08kKceaHMvR8Q80PdUH8V17yGvtYR30D+JsZmuM7yNfShMqZXIH9Cx/XhmtOx0TcM&#10;9DryNrf4u1jF9S973to64YdgAyghVDlwEXbosVlHvRXbfrxu24jvPIGBIaAQdLiA8GALoEHPUFKP&#10;eYCL7b3H9hiAsQkQ2UD+BsbbAbiw7BFhA3BDKOIYm+hrC/0v49rXNzj9hnvPMReintjJCZ/s+WT8&#10;AveafVzPhj3ZItys2wqu24EKYvttXJsvbny84XEPAUG8th2MewoIwuO3P28fHO3bYxhLjs3rWef3&#10;gWui1jdXIV4zrhNaxndJrSFvmd8pwpVHy7aK724FWl4nCC3Y4tqCLeA3Mo/fywI+yzw0A+Peme5Y&#10;e5aaDOFcx7qzhJ0u4AdpQEKz2wS4NBxomlNVa8/UUJdqeHlnBvWgFqCiDsCoAjaoeqduNbSjqs2S&#10;lQEzFYggxHSplrdyvWDVFtNlK1bzkQoop4pWwH2KypfHIe7km7BSZRwaQ/44FMIi8sqoUyqNWrk0&#10;ZkXUZV4JZWXc55guMJ/1mF8cdVWQVymOWCn/0MrFYQhx9FGpTFid11fF/bE0bg2kG5WcNQFuDVxD&#10;Hf01EG/iczB/HlB4iN+We3UAIwIRrhUhABAKaOwZvglEWO4CfPjao0QOGZAAJAYTXxTMfK5ZSvqJ&#10;+6YIHgzZt697GqDvcG2I1ocEpQAhwNgBjFAOFQSCDIDE9WMYiUNpEIj4lt0k7mIZ6yQAQnggUBCA&#10;YvBgqDglD0gs1RHQUA4rABXmHwFAuC7jECDRgxFOzSQi0Gg6xqdsJMJOAiVUCjIEjiBCQaqwlsPX&#10;gjAEWBAuYhE02EcACoJD2p5AxJBTL1yYyvUmzwkgSKeQEWApQFAACV+QmixS5Y6Zs2AkhpBsvoBD&#10;YVbPASovvtl1vQKImB0CYNccPsZzD/CfcAgQgZtBdQTCf1aE5QrDVNX6ODTmc/oMWc9VYzxJ10ZQ&#10;NuqLJblLpcmtvi38JwWgtCaRbuet6QsouXOFwlPQNJ5+llq4oQNK6JGZrQNkGjbt4FK1KaTn5gks&#10;XdRt+DWzzvYTPFWu4MY4jScr9NGV0IZenknkT+LJarKLpzLcCNmWIrBMIe35dIUDSLpJmfePsi6e&#10;FienU7G8M4UnO7RRGJcFIY2ySbaN1EZdyttCrNvGU2IbN2Yq9IWxZ5q9Okx7XGN6Hsdj//hMDBMR&#10;7lxJPORhDLRhn5wO6HL6wcdo4XvteOj50KTK8GRNzaJ8Fk/WISTYhficgxMhrevlzGeaWlzC03sC&#10;XIwTrhZ8zQbrJ+3RZgYGrDvFaYjQ9zTHQ/kMjNU0NAsjR82wf7Sd9THZJz1qcwBCQBxC5s3NEw4B&#10;jgC3JRhRitfCemvrBLAFW+U0BJ6CH+Gp9xGNMCBgm7sadjYAXKyzCAhb9jjDNTw5bzwKRp6emEcw&#10;9JuMA0wIJ2sEAEIOtEEYQRjG5hoeeW42vB3XdnCRIdMOCY8AAhhncQXAhbxV5LGNi/GkDq99FdoA&#10;3GxuAJLwpP7yOXcnPce1b+M6V6AlhzPW3cDn2lhfwXdNUAUQAjI20M8yxlnAtS3jM68CSNinf06k&#10;VwAfywRUfEcOLAgX8B2zj/n5oLlZfO/LCza/hO91EWWLBFe0XV3yvvmZqUWUz+HvPQPQ5ne/zr8R&#10;yheX2T/6XoEQX1rE329h1ubnAOWIryB/Bf1PTeJ3CKAhoLPeAsaa498Xml/kQ0MQr28WedMAoxn+&#10;RvD3n8Zvp4vfED0+HfyOuzNtm8Rvmh6f8LvG/yn8f25P4v9hu2o1AAzVANw0OlXcn4KHqEEwQnm1&#10;WQEQlayCB65KI6gMmChU8lYieKBdpV4EuACAAB8ThVEbL4xYAek8gKRQQliYsFwe8eIEgCVvOeSX&#10;AFAbK0v2/OTYp3O48JnyHS++5iOFD8IA14IcnwIW6O0gWHhe8JgwzjVDXk4IQbkg4jnLAR5cI+KL&#10;Vdmf2jP/WfB0CDxi0PA+IAcYpr1+BCJP9jiVQhAJMMJpFQIFQy049TUgCVRQhAhCRRZEqDhPIKK4&#10;pLwYSmjIHUqy6QREYphwgHgDaDDtXo+onGIZ67GMxlx9+EJVgEAACYSEDHo1NIZDRgCNsJA1AIov&#10;PmVeojAVk4KIvCkhDqCgZyVppwWpMYQQQNI8wUwAB6WP/RwQ1IX4GZ4l3g/mq65Chwpu001AhCHL&#10;JC9PoCOGj7gPwgel8hQ+Um/IC27b/WYPN7NdPFkJRNZh1Br+JFEsPwREEDZGrdYYs7ovKAxinvLp&#10;8eBZI8zP1ovzwq4NLmDkDhA8JXDba7cAg1pAfthGO+VTQhUYmzpuXPSONN174pqr2ewiYIS7OriQ&#10;cq6Juki7CCpV3BBhpFjH21R6mkIbbuedQp0untAIFQQM9jHN3SGLNICEjmDAabinkJYxZ77KVC6D&#10;z7CTpNlmknmeH8Qy1pvGWF6XIAFwiNXuVvrTXGOAcHYBQIS2qkO1Jss9hby0fYizD40Tq+ptGFIE&#10;jTZuuC26yfE3d/c81LtRI678yS4hLVUHN3GG3Snc6CHG27zxI195U3jiU1x1FHagFm7yzVYNv40q&#10;fme40eNmXsOTbx1PvLymNp6M662qNRLVGnhqRt06DEOzTfhqoZ+mx5swGh4mopFpeR4MSlQ/XAvB&#10;Ck/5MKJzMGZTgB0aNBrSaTzdT810EU7he+i4B4BP8Hzip8GTIZyDcaZBphFfcgO8GIw2RChiPRpG&#10;GuPYcD4CtGw+Xu/1M0vDibHmaORpkFkPfcvoqh+v5yCIOK5vHmluC90/3ncDPznNa4YhpkGWZqb8&#10;s/LvMA/jTC/NPCBtmmtucF1z8+kY7N8NeSJ+J/xuu/Rg4DtjnN+fvnPm0/grj2lXBLPduZY1cM2N&#10;DurQyLcb+Fvwb47fMP6e9XrZmvjbdPg3a1SsgXSL5fg753MjViqOWwd/Q5a38Tth2MHfcxL9dAEq&#10;k16G32MHvz2UM+xO4jrxu2mhbr1e8vgkr9f/9hDK2QfH4XjVasHK5bzVqnggwjW00eck63gfEPps&#10;dfgb0+8rhG3UaUEKq+wL4/G3yd9pCf2V8ZsuV0vI528XUNNsII62+D7K9YpNlHI2Nz1tx/sHvv7k&#10;uT3D/RkwkkCIK4ENhlw4fOoeDIJIKIvFfMKI76QhtEQeDYGIPCLc1cVzQbLg8ZrYB+snbbVrS/ID&#10;zSSBiABEUJGFC2rnIM3L1pFUV3DBPIbKlwdE5YqrjYcRiAgmBBtxHkPWVX0HjARGFKdYl2kCQa8s&#10;gglCh7c/StvL2+FluEYCimCE0OD5UICJYMRTcIiAgvAhkEE79sk2lKZYUjBJYUF9EmrcM+IKQPOU&#10;HhLAgOoKDnrgwPUdTwOIcLcMywf1Pag90wxjT4jyBSjUy28AIAAR6pXt9zwiHRgegkipMtSDDYJE&#10;oxVgI4YLKoAIwCIqp+I04xS9HwQQip4RbiPl2R2EEAEH45zGkZQ/v9TE0xzgZLllKxu4kfsUyRSe&#10;APl0xvUqAUDUjmlqBlAzs8DpH/RDIOGiQsALPSqcoiHILCzhJj8f4oQJQgOni1hvCiAQwlBGzwLh&#10;QHGGWbE966jeHKebMAbjylNcaR8TYYCYADUEEfUVg4+k9pTax3lMS3EeQwKHvB9xSA9Iz5gkojH7&#10;TQo3/AAg03gKpaeDYlowQglYWJ+wQMjgTbyKp06CCNVowzAl8BEAhDf4cJNnnGrAICjOfNankYjb&#10;UHxi7Qlj0HBMzc7h9xfWS9CQygDT2NM7JHWhyXl8H/itTMHwygBT9MywzhwMOz010zMhX0/nioe6&#10;9OSwXjD6fXXQxwxAgd/7DMdN2hAGpgBCDJVWGUHDvTcAm9nleZucm8bfCXUIA4QDfrfdNr4P/M3x&#10;HS/jGjlVRC8Mp2ToEaHHYyXxfEhMr6GevCHu3XCvU5CAip+D5fo8CmfpsXKv1aTNLU9Zc3nGcu2O&#10;FSt5K9aKbqA9zumUcs7K9CpQiDNkHsM8ICRf5D1oAsY8594G5rN+uUIvbSGtn6hYQl3mIWS6gD6q&#10;GJN1lZcvjNno2EMbGx+yifyoj8M+WK466ovj50tjVijTq8HrCd4NejWCt2PMcsVRG88P2zjAKYe+&#10;w3WPI2/ExnJDXsb8ImCHYttqrQIQqdpofgwA1bTDgwAir7gjByDiUzQvwtZceTt660QS2HABBBxA&#10;HCYCgAhEmFa510kAhHIoSUBC6z5S2GHb6DAzlhE+BDFoyzIpAhGCxG8GEQGGxxHG5T0PSiRBBcW0&#10;AENlcbnifeEZIMJ8TdUILuJ6Ag/BhMrjuooLRAgAHrIN4YPtEBKQBBtMnxAgBoCIPCIy7Iz7WhPI&#10;85M2rgyIhOmY1EsS9yFYEIiEM0NCf+5dQRnrxBJMOHwAQrIgIqCgNBbjLI/bx2Ai8FB+KuS/DDDC&#10;U1UJIjzPo9kuAURG8R89BZE4pAgXhI8YSAYpBZAAKh4HgDiE8EyL5BCxLIgoLqjg+RYEEXpEZgEV&#10;iythXQbXMXDnxuIK12fQoIT69KoIRggiswzRjiDChbczs+hrjsayCQOiONpDNOhzXC8C0KG3hHUk&#10;wgrXskwDYGjQGQZYYJoGLojpWOxrBgZNZb26GJtinsodbpI8KsBO2nesAEWh3K83aUNl68b5DGPo&#10;0BSMFBtjN5QJVEgxaDB+llTeDyyALYDIDMdOnqT5lE0vCSHYp6g8xBMv8ugZCSHz0BaGNtQn1IQ8&#10;yfMUd8iAQYaaBCCAVoP9wKDPLS/BeHfdZc/xCQU0pPPcnbMAQw/woHpTUfwOCCmz3cjoEiL4t52E&#10;cUZ6LngVWMYwjnv9RDTgNOZpnfBb02+EoDGoDwcQxl1dAPmcbe5t25OjPZsHlHChKqemCCkEkhYg&#10;ponvYRKAtoRrfwQI4TQR14WsPVrxKZ8+JetfOE3Fg7cIJBSnb2IRVggoghiGyvOpnbV59I+6m4s2&#10;83jZyovLVuu0rIa/q091tACOnBJxMIQQKt5APr1gngaQSjUApMDSRXhF6FMmEmCWqkWiZ6TJugAS&#10;qkwoAayoLgG4NybGZ906QsJLpYZ6tRzq5XFtBa9LVdBPrYH+GoCdZF0J+w1tAD5cq1IFFKFt1dfR&#10;8drxeejxw3V26EXBb5BekampLmwa1/sARJJ1IjGICDQCKPSDCPMEKl7+PJRxeoaeC4GFt08gRFCh&#10;c0KyIOJ1HTYSSIFiEGFdtXMQEURwl8v2LiFE3pEwVcN8AgZ30HDLro5415qRWOyH8KB4nKd8AgYN&#10;u9ooT+AhsJB3g+rlQV5HnpOoDsEiBo44TbAQeFCeBjiwnyDGmRcMvZ/tkYjtub03BpUUPAI0UMpT&#10;PYqwEcMH+3NwSEAkhpAYLNxzoj68PAUN94gQRF4QHgg5rBfgh4DAOoKKOFSZoILxbFrQI/jIhopT&#10;AhIqAEq6fdcAI7sAkUa7YLnycB+IOIQ0UzFNqIihQ/UEIHG6p9Y4ntQKMABlm5zldEIAEYGHpmaU&#10;jmFEaU7bEDo4bcO4PB+Mx3UZso7DCOJxudIUjYkbADfUMNKzoR0V1w9Kx+MYDHktPIU2gIn6GSxB&#10;gaBHa1BiGIrzKMFGLPWTlV9/orgex+6BVtJvX7skX3XoKaLSdApqZ0n99kNIyNdn8umtKbrL+bfm&#10;NBm/l457YxxCYDg4ZUPRa0IpTdGbMkg+lcP2EONxWlMJDimEGF4bn9hh+PnZeQ1MLyxP2+rGkkNC&#10;DA6xCCHyCDCcIowBEjjl4Z4RaH6J0x1pG5azvtrI45CCBsTtu4l4LVKc50CY5HGMpVUesrfh4hTQ&#10;tINh8JbQe9IG6DXx/U028XvutsIiYAACF6rGAEK4WN/kzjOCSIARXiPLBCMCkhg8GJeU5jWtbiw4&#10;iKzhu1zZXrY22jan5mF861bH35CeK586obcKhp0hAcCnbFgOo03jXWshhBiyzNdwUIwTGCB6zuhB&#10;qwIM5E0jSEjsV54yQYzDR5LHcsJsGD9cF6fyKNWXhy1MzQSPW7hu5DNMxpKYF6Ck4HH2z3zm1Qki&#10;gOIO/ublJu4ZMzMAh2M8CL5ybwinXAghDAUiPUBIpDShgPHeGhGkJYKEt0c/BBNt0SU8hMPwABPJ&#10;epOeFyWBGB5cp3IXgQR9an0I2zOPQPIdh4wERihByN7hcpIOHhL3dhA+pAQwBBOqE/dFCTRiEGGc&#10;ZTGAUJ5mHMATg0js+RA8sC4PGusrSxSDiICCYh77c0BJgIJ9hcWoYT0HgUQgwnqEA9VlGMcHAYjq&#10;BBBJoCORrkdpwQbVAxSIUOLtE1DJrj1hWh4UggjhgbAhCUwoAUcMGJTylI7bCzQEHbF0XgjjbBfn&#10;xSCys4ubRqdoucowKH+4DyQEITygisefx9AhKGGe0gNBBCKIcJqEMMKj07WLRvBACRJieGB8Lkmr&#10;TCAwqC7zJdaLyyWuJ+G0SfByEDwCfAh4svUp5et6meZppNO+mDb0c5Y0TRLGoeGXmBfyuVbFvS/s&#10;y8EjnWqR1E9WcR2Ox8/V/9lC/74eJpJfH8JwDaE8pJN2yfX00j2ldbxNBkQIMAFo+JnYJ6Gkhb95&#10;ABG/KXMdCsChCaPSxM2dRofi9lCGvHlTNEI0VDJKqud1YKx8OmeAWoSVyYYbEU7nNOkVAaBwXRGv&#10;p0uIotcDEEFvxex84vEYIHkzGCdYCCYEIgKHuE2AjVCfkiH/NiCSVRgr9K/r8f4iEPFdLPQItWrW&#10;xXewvNS1R5sBRGKPiEDE4YGejI2wiFUgwrg0CERi78gid3etJV4RAMnGzqp11las3pm0Dr5nbgem&#10;cXdjD8PvQEDx75L8XeO/rdJUrU6vBheWck0H7jvJgXdMB29DkP9WYPh9bVAyhqYABRYCEYIvQYEA&#10;orAHJFF9hv77QZ7AhP0TNORtoQQmNa4ZSdKsxzhBhGtjCMWT+JtXGrh3zM3B2B8DQ14CRMK7fPpO&#10;TE2gQzCQVQwpyvP6BI83gAhhg+Ah4BGECER6EEKhTazYm/IdHTwWFCBE6gFIAhs0+lLWI8L2W0+m&#10;Q70ELAQcisf1pb2jNN/rMYzGofpAIzl8TNBCsGC+ey4yEOI6GpwvgAgiXBAq1tAv4qqD+g4xCSwI&#10;OAQaylN+AAeCAcCBccJEAhcOHgng9GAEdU5fEBaCN0Ry74hDBnfQBNjgtQVvCL0bBI/gNQk7aV4H&#10;ESnUD+AheBCExGWsq3zWi0GEeTF0vO4NQd1XoSxs4d33w8HqrbwVfEdMChXc4VJrAzRa4z6twjSP&#10;DVcZwyxwZEHEp2cggkh3FoZmuggDhHgyFSPjrjjhgWFQ3RaXw+LVYPgDDBAyeBJsnBeLeYKQ/vIw&#10;joMKD8pKjDVhQnVjhfNUQl9x/32ah0F2zwr7IQDwyTuV8r1McgiJxHKPBy+EG+5vIfUfxHSq3nge&#10;Tz0mnFpyYGE+y6M6fWL/rJ/0E64zpHuQ4nl8MieEcBcN4+nnZL0wVcM1MFxoixs/jBOBgU+YseHh&#10;QsY4/SYRRIILPHkqjsAkGDmIIY0NjLN7F5LPJU/DDKdkEjhIISEFCk69ZBd4EgK0uJSA0IOHuF1S&#10;jxBD0bhzh0qv/wgwvrXQntfk18G+2CevHTDSJYgA+uqT3AFSsXl892vrC7bq23UDYPBauG5kjeeW&#10;ABwcQriVF2Ch8hg6sgrTMf0eEYlbsjefrFlraRkPLzVf+NvgtcAYxx4HSX9LAkhYTIq/ZbKjpVzh&#10;ehKoTHEtSNhS60JeJVG1CigBoNQbOfTDd0ahjwQ8fAzCBFRjnHmEDIigIs8Iwc0BJrkugQfjmp4h&#10;YGQhhGJfDlbQoHyOMT3VwoPYFNrjQWh+HvbmFPdeekQSEOGJtQkYCDBo9AUZMXDEnpC4jp+4msAM&#10;+1I+d8jwnUqel0j1BB4CEZUf+zuVQh8aQ/HvhLUhMYiE9SIUp2pU5qCAsvjId4GGYIWhoCOWvB7q&#10;y2EDcpAAJAhEvB49IEm510GaQCDgcABxCAl9ej7SXERKcQ2H4uHoeIapp4SAQRCg18PXgUCcmjly&#10;Q0+PCONpOdsLOgQhMXwEbwrLCQnBW8HwhNtq6clgGcT++yDE6yXTMlDwiERK+pIIISksEDhCe9bz&#10;HTkJgAgmBCJKU4IHxeNQEMO0ACQuY0jF+YwLWJ5/w0WrO/hvsOseEZ4wWqmPW6ESQEQQQYAggBAi&#10;uLaj1Q3bcCn3kEQgIvjIggh3zXBxane2DCMYxB0tNOI08BQ9FO6lQDx4M8LUik5rDVMm6VRMaMOz&#10;PcJha0wHsQxyiACQMJ6sL5nhdmCHBvTF48zdEMMguQaDCKW+eWhbUFoWYIR907BRLKenJpWPmXgc&#10;5CHgCZpzCzTkNNI01iE/PK1ThAV6QILc68LyjFSeGlfke5xgQ0ggDBACOEYIHVxYRlBKpl6CB4Px&#10;rEJ71QnxUDdto/KwrsLXVtAwe1z1QjvfhcSTSnEd9Fg027jZtwJEcH0A5WBCoKASIzVQKHc3Powt&#10;D+FiH8xvJu3qBBJ6RQAgU4CjmUUacK730HdDkE3yWE5D7ukAEVwb4qHnpdMsFD0h84uEkAAUAhHW&#10;lVjG7bxrAICF5dmeEWd+KB+sPg/LGWJ7jh+2KeM6IhDhtBEPMmt06wCzik0D+tZXAUKPlmyFHg7A&#10;g2/1BYj49l1u6SWEJAtZY8AglMjzEYOJQCQV0wFEeADfEsYqd2dxn6hYp4trAQQIPGLPQgACGnee&#10;SYQ4jTwXphIwACClBES4boNbZ8OZIQVf9CpAcRDh+o/qBOrxfhS8J3We74G61TrS7jFJhN8J16XQ&#10;e+G7eQgphIhmDSDUQN3+64wlwBjkESFsyFtCLwjzHXbQv3teCDmdhhXKBZvxqZmTFERepR4RhwSH&#10;in5lvSAEgqx8GkUgQahIPCIBIhBP+hd80DOiNKdl1NZ3yWSkKRq+bNC3727vEjoCgAg6dvbD6ahZ&#10;r4jAQ3k9uIigI66ruCR4EFj49ErSTlMu6kt1CRBeN5Has1zbigUoYaolgILiDNku9nIISI65NoT5&#10;yTkiseh9OUAo+GAoT4XSNPY01L62JJLyBQSeJpBgLIYcm/Dh0zCEH77H5oQQwnqsn67vEAiovxRC&#10;pGx5aKN8Svmqx5AAEaelGFIUl9hGMEIp7VMz9gT/Ebh998BBhGeD5Ethaqa3OBWg4Z6QaMcLp1Y6&#10;M3j6jLbuniV5VhhvdSZwUyrACBBCOAUSpkhiETyobL7KeqAB+ODWWz5588CxnhIwmVVITwrXfBAk&#10;AB5aHMj4HPIpXwjrY4T1IZSug0fXh+Pr2xmFtSpp/TAVNCgvzhfUMM6j8ZWOFYMOpXbZ/Fj9fWAs&#10;fi8AAK6HECwozHo0WIfHiLtgUFOICG0pfc+hTQoXDhhU0h9hyPtM/h6ME5jkGeHYnHZyaEI4Pd2w&#10;1hQXM+IGDqCg3MtBmCBgIJSrPuuy53TNNIzyNACDh2RxcSPbcarH14lMN/2kUR4LT1DQmSeUPDf0&#10;JjA/XofRM/ZoF6cJCIMU14ml9Ryc/phfZpzGehltpjEW/haZ8WKdVabxeG1cYDtoXQoXt3IawKel&#10;YPym8H3w7c08bI7AsU4IebTiZ5No6oU7cQQVgo4YPOK8eDcNRShZAmhJK+uzNoPPXQGI8OAyruVx&#10;rxREYx7gI1YAEU6/yANSovejijjP6wA8SBWkpTLrw+BLvj4jAYAawKRZxsNQhQcychcN7lM8lJHT&#10;Oo18gF/CD4AmTAvSE1JHvIl7Wnq9BBRN7ziIQAQNXjfDrLJwQjCRl4SQVWtzZ2IRv79Z2LGjMDXD&#10;d9q8BITwjA+AgQvQIfBQKI+EvCHxVInKAjQE4IiVAkYCKFEd5Sm/F2d4jL49DshJFq7623c5BRNA&#10;JHhBBA+CDYGHQELgoTIBgyBD9eK6cZohoUDTLvKIOHQkMBH3NxBA2A5yiEF9XosgRPChfpj2ssQb&#10;IhihHAyOUDep1wOQpB8p5BM6+j0jggAd607PhCAkCyU04gIQ94gk0iJVgggBxA8dS0CEfccwoH45&#10;bpiW0bbfAASqw1DtYviI06rDtKR6cRjXjaU8jkuvCKdkKHlE+A4UHlQ2URzCU0gCI7URawI+CBzl&#10;+ohVmmHXDBeZTk7hP28HgJJABiV4cYBJvCEqzxcf4GllGP+pedoqd8uU8FTM7bqcKglnfjicJNMd&#10;hJRYAhDGWc89EfQI+FqDVL2DxVAWFnj2r6+gx0DrI7S9l9uCF1dpjIMhD9CQwo+D0RLSUC+NOjFo&#10;cPooCx2x4rqD6mjcQWXKi6+v/1r76/J4fe4s8pNqIW5R5qm0PAmW4rZkwgG3QXs+y6WkDtu/1kci&#10;5cWi54eh2rtQ1/vAOBLzAvDw+won2HLniXsRCANQ3w4ehj6lk+y6gbRVmAexuUcAxpj12zP4DSDs&#10;0mgvz9gCFDweFK4bBpsn1NJY8pC1cBAaT7MNB6HRwLthT4x9HL6t2J6K2ymPALK8yvUYABN8L9x1&#10;w3rfRuwvjhNweJCbpowIIVwnokW6bkjbJVueb9qmn3hLj0gAET/oLQIMStAhAOmBRuIBYfgahDiI&#10;II3r4InAq2tztryxYN3leatOtsN0CJUYczfYEM+PqVRpsIMqBA96PwAHEuGDcKkFqfHiVK4P0ZQJ&#10;VYax70EJIKWG9hI9Ju41AeD4IWatsN6kWhqxBmCljf78bJsWzwupu7fOvSQJkPi0jENTCiAxdAiA&#10;qLhccWoSf48O/j7FKu57MzOwYwcOIvSG+BuTYfAJIb5oNYIQgYeUBROJebFHRJCRDXugkeQpHee7&#10;ENdprTyQj9dIIKG+s3tAQ07wICgEAOntlElAIgaROJ+isacYZ3m2fiy1EVBw0asvToVYzlAAobgg&#10;hODgAJK09ZfjoTyWAIHwoD56MAEAkSeE/cWeCfeIJADCkH0ISqS4b+UFMElfjse4REPOUDDiBt2n&#10;X1II4TWkYII6flhZABHBgYy+0pQWqsYgEtdTOs6TF0MA4SFPW43TA8JBcfbHz6Y8gki8WPWbb/aM&#10;73YpAUTGASJ+kmoCIlycyjercrFqYzJv7XbeOlSnaJ3JAp48eUIqYAXQ0edJSSBEZfniPQeRNj0q&#10;EYgIQgQlUhZEpB6EQJNd3NzwtFfFk3GNNw4+eXHtAcR3Z7TwtB0O6Up2UWQO+pqcqbgEI/IuhP7D&#10;NfQ8MIvVVAvplNLZXol+pfUYp0cgfIZBdc/S24wTYITH2tMDEAx+gIA07dM0kDwdOg7fxekuQg3h&#10;h1J+UodH6qf1GYZ+/Yj+JE0ICWGAmQUYTZVRPibEo/KXaEhpUAEJhAL3WvAJ34U4n/QTDwaBRB6N&#10;Xl2lUZ99EGoWEwhZIAAk+TrdlcaSx9yvrsHIIk4RTLhrZGUdxncNhhZQ4u0TMf2XFfvheo7Nx49w&#10;T9rDeJyuwfVF4/h0TyJPx+qVhTYCHNZbxmchXBAICCTyihBI+G6ZZqdsi4DPrfV520jgg14RgoiA&#10;4ywQyYIH17oIPuK4AC+8jgDf7zrqby1ZZ2EFDzIN93pwuoPGndt2S4CIEqDCj2jnWSEQ69DLJe8I&#10;pTU/gg9f+9NhH/SOZEAE5SUY/yLaUWUHADww1dBHFXEeMlZBOwFJCWMWocKotWq8VwEycA/hDh9d&#10;q+ApjhMqYvCgmBZwxPkU8whiU1MtwHLHCpUy4lO2s7frUzN8+y6nOwQGPkWTgIamXBgngPj0C4Ej&#10;Ugwjfo5IAhLsS/AhCTQYqiy7SNXrMkxEEGFIEDk65hugE49IqgWHkMc7MwE4AAr+cjvkExrCGhEA&#10;Bz0nUAwPAg2mBR6KCwoUJwjEUKFy9qM4Fbd12FCY1FOcUEBAUFrwIWhQ3Nd9JDBBABCYEERUl+WC&#10;BIYOKkk+FcdT70hYtBrWhwyepnFjDvVAhWs/2Da5JvYhA882jEtxHwEKUjAJ60WCYliQ1J+mUEL7&#10;fuCQVEfQEkv1Fed4cX2HkG92HEqev3xi65uz+I87brnKiBUrhJFhK5YeGk9Z9a23HR7LnseNYsLa&#10;HYZIJ3nhXBEe/c7dNmGqhjDCfK4PIYgUy3yHzaivFeFuGYKHFMNHHM+KQMAyLnacnGng6ahiefyn&#10;ztcquLEBSBoBSOqTgJLJCm7CBJJmgJMppAEfDigEE0BKZ7ZpbeTxKPjpZNx47LkBmgeEzBNcEnk+&#10;wyiPXh1q4bXpJIJE/2fycd5Q1q8AIvJ8MCR8DIKTdD1LrNBeaa1bycbP6kfTXlnN+oLe/vIz2+DJ&#10;fC4uQ3qW4pSO4onCWhn+zXFt9GB5GNaahO3BnArStSd9+GdI+u1NIQVxTQ41vxi8MeFYeqoL4xne&#10;/cN3AAm2AqTRY0KQYah40CJAwuXvEwp59HSEKROkAVoS03NovwIYePSY0EOjjrJI6bH49HKcXRYU&#10;xiTI8Vj3R49WbRUAwLfvCuoIaPQadfD7n8JvnvDHz8MzR3ogB4WzU8IaGV+UOwfQ4YmvrOdrTwiD&#10;jLMdPgt3FyWnufqCWRfzcU1cnAstIu7H7S8v4m/Yxf+ztsvfNwOD3KJ3ACG9DX5AGaDAzwzxaRoa&#10;9eAlaQIKCB6xV4Ti1Ew8ZRPE/OAZIegUIYY8a4SeDN9RAxhpAkZqZdyXoEYFsFMAhBTHrdnANQCS&#10;qk2CDkCEUzLtMC3T230zAEQYVzqGkZAXPgvXiDiITANEyngQ607BNvMcJ4JI/44ZVwY2BBycilFa&#10;nhLBSgAWlKG9oEK7Y7RbRmIeQ4FHvFDV46zPPhAGEGHenss9IpqWCbtkwnkihBDCSPzmXYKDFIOI&#10;oEDeDuZJcToGiiyIxG1Ub1Ba7TWm4oIIxWMxX3GVO0REIMJpG+U7ULiHIkCIlyf9yAshCKECgAhI&#10;OF0TzvqQBB4UjbfywmLU0Af7jOsonk0LGAQDirMO4wQC5UssU3mcxzAGjFCvH0ZUN67PfIZUb6Fq&#10;EvLleJyaefFqByAyg6eIUWgM/5H5jhmACCCEANEAiNCTQfDgke5xnGF7MgURHQ0vj4imZthXDCKa&#10;ihGI0NC+jcFmXZ5DQi/IcLFkdydKdj9fsuFC2cbLFcvVq1bAjaSCG0mNTzAJmNTpPaG4XbRLGOEB&#10;V7gZchqHIOI7dlIQ8etgmNFrEJLJG6Q3fS5O/wzKzyq0p5FFnxGASDE8ZMvOUlw3bku9zRjSoPK3&#10;bfNmhc8u71GQoEPrU7LlQWw/Nx+tVWE8vgYHIcIJoIQenMWwToaeHuV7G/f0wIBzCsq9QEk8EqGG&#10;YpxbwqlZ9pGEEtMLy5O2tArDDWDh2px4vF5/7lEKZa+N2ZePa0e4xJcY+mLTBYxBWEjX9vjiZD/D&#10;Bf9vIL7igFNbmubiFurgNaTnhP83moAEggIggWtMKHpVIMJDk1uuGSI/AD/g3svD4XEEf73ll2eZ&#10;0BPJ+jxkjUa4RSBBmmqxD3pAYNx5IBinVKow2loz4iDCrdwQ4SOGjmzaRQAgJLAvtKVXpFAF5CBk&#10;vnsmagARwEgd8NPAeFwj0ihizFwecMJ7F6eUOW4F9yp6QbhwNXhIfAEr+hgEIzF8pFDCsgAifLdN&#10;zyMCEJmenoFdPQxTMwNARCeqEjb8ZFWAhzwjhBGGA0GEa0ROA2BQ7IswIsiQlI6BhCKEHCHkwlW+&#10;tFFekRhCeiDyeIfTMVonEtaGOJAARLIAInFHSxY8BAtxGOdLhA/CiEMI+03qCDC8ThJnGOfH5TFc&#10;xHECQbYslu9ioSeEAMJpH8YBFAEmwnSJxDLms1zQEQOE8kNZvyeD8CDwiI16EMsCvHCqRTtjVM76&#10;AhBKecoX6AgQ4nLVUZnyYsAQTMRjKc5Q5WqvkFI/zGPoXhDqm21frMpj3h9tzVm+MmIT5QATfGEd&#10;RbggcHA6hQDCeFaEkXqTb7sc8jZaM0IRRAgg4a2+KYjEUzOpoY2NTwoFilOs356p2AT+418dydnF&#10;4aJdgq6MFOzmOMAkX7YHxYqNVqqAkpoVASMl3ATKk2EhZIM3lwRGmu4d4btXAojE10FvhkAiG4/T&#10;sc4CE/UZS5/zLA2qExtSGes4LXiIy7N14vQ/C2W9NEwPUtxG10WAiNNxfvgOmKa3JAaMtE4fhHjf&#10;hI9g5IOhj8ZGPzTmAgAa/7huVg4bAgRBQaIYRHicv2AkFreKL64AEhBn6CCCeLav36Q+6MF1EUY2&#10;Nnnf3LXHu4982obfj7xKviiYa6Mk9ySFdTe+9mY2eTEcF/cCHrjAt0MvCvOmEXKtiYT6ffLyUMfr&#10;9vLb1kJ7qon+WihzAOGJr922NQAzVB1j8qTVcCrp6yDiC5QBIT79moWORH1AQhhIRM+Ie0UAAgIS&#10;TtsQIuqAkQAhQfUyxi1SXNA6ak0+ePFlnFB4izgeZAAh6tv7gAQgghKJx80HQAkQwkXWXLDr29sX&#10;ZqxQwYPY9DQeqBMQeXWKe3OySDWRvB6SgEMh8wgir8GIg0K/h0OwITFfwKM0Q7WRUghBfgIip7wG&#10;gJAf8S4I4Xbd3rQMPRwJdNAz4kJ+7BHZATywHsFAMEFDr3QcxnUEIj0YSfLZlvDgdRAqTqkPKYYM&#10;QgDTKhM4xHWyIogIRnybLhROWEV+DCIsT/rzdogTQhRKTHN6ReAhUDiM1o+ccP0HFOqwXF6U0Ib1&#10;wlbg1z0j6lfQQLGO4MHfyvsigEKAhlAmWIhBQnUEJVTcZ1yHUp76iCFE+QQRTs8QRL75Zt/WH80A&#10;Qh7aWCmsERGI0NNB0CA0xCDCeCzmpW2+PYjEoCFvCUWPgcqZzzaNLmCjXLLP7+bs4zsF++RO3j69&#10;M2Hn7uft4lABgFKyWxMVuwcoGS6VbLxWtgncsIq4sVUg3vwcRvxpjiDCc0xk7GnEaNQDbGTh4izY&#10;oM6CFPUZKxjWwTqrXEZaxjY1uCE/NrQqz9aJ0xTrZxfD/mUUj6/0IMVtdF38XHE6zg/fAdI9T0iQ&#10;6sT99eReEBpsiJ6NaGxOz4TplHQa5ixly8N0ThDhxNfB9CAlCyJMo4x1fNpm0lY3Zm1pFVDC+t9S&#10;HEdjBW8NQGRj0XaebNijjSVb4joSfLaw1oefP/UeUTyy3tfUJOKCYIcR7jCC6EGZ5Q4rToHh6Z1T&#10;MLOzk28W+uE0DbcP+5kmaMPt0hTPNOEBa52ZycQjQjiB0H99umG1blgIWoIBD++bybnxFogQQjgt&#10;Q0CJAYR6zSuSgALlUzRow3UiFKFEMEJwaFEOJIATvr4f41YLAIfSGEAFMNIYt2Z9zENChE/L0CsS&#10;QchZIMJrD/F873Nw7Yuf8YLvJ18q2Mz0FGwzHwL7QaTnGUngYxCIDJJAhGeFECgIFj2oQX89uHDw&#10;CHAiEBGMZDUIRLhG5PBoNxxopukYekAEHU92Zj2MQYRAQPCQ16Rv6iXxmmjaRWUKCQi9utDBQajn&#10;a1CS8hg8GI/hghAQlyufIiQIFJjOAoincV3cIeNgkQBI7Pk4OqaXRApeEYcV9NsPG/0KEKGy/nUe&#10;Mu699EmiYwjpoyTfzwFhyPEgX7ya9Bv6DnDCujT8AgOGzGNdiYtXn70kLBBCGO8HEEkgIbEvSfAh&#10;qX4s1WNbQYimZl4RRDYBIqWHNl7kdExYI0IRHmqNEYcNTcdwqkZAwh00VL3J7Xbhtf+clpG4ToR5&#10;YWom9JPdNXOWYiNMY0SvBQ9Bq7Zqdj1Xs3dv5u3nVybsl1fHXe/dyNvHt/P2+b2CnX9QcE/JzbGi&#10;3c2V7EGhZMPlso0BSugh8cWteFLhyZ5cb8JzRLLj9sED05H6QCOTzqqvn4zSz8dFsKhPkEmka2AY&#10;A5naqFx1wjZjGtpo7F6dYJyDsU/H1Q4glQcAi8AryY/1JuOf9hWuK/48sRZgIKl5nyIZLI2jv33w&#10;Wp099iARsigaZI05N1e35eWura7OvRWISIIPj0MEgrX1WdvY5Kmr4Xt8TRGw0EPD3VWr61MeDqwP&#10;hS3j2fIAFv15iQAjhKHlZL1KWMvCMTn9g37o/cH3TC1wjcw8ynhNkEMHACV+3YBv++4p+g4Yzyr5&#10;fFpz0lt7shC2IFMEEsJIAJK2T99IPOiM/59L9TJAgS/HCy+141uZafi1ZVvehTdJQOLrR5gmIBAY&#10;POSbcUuW58v3ABJ8A2+Di1g5DvK4VqRWAgRBvpCVQFTEva40bq1mAdcBAOF9I4KQACKKB/CIxR1A&#10;zKf4OSYBY82pSX9xHn8/R8f7uPc+txc+NQNoiDwcgguGMYzE4fHTMEXjQJFMxwgssgowwjjBhAen&#10;MQxTNrF8aiaS8gUknK5h+B16QNLFqQE8CCHbT5CXwAhDBxJARVY9MEhAhB4OhoKFuI7EOq59QEjU&#10;L+v36iQwIdiQBBbZPIIA8yXmxXDih5slEmT0YIPHugNADg4JKNmy0IfGkNg3wxhQAjj0ezIkGm6B&#10;SHpWSIALbv8liGhMX5+SQEgQoaTfAxIAJigGET8gLTmtNQBJ/1QM9SawYBnHUj7T2fpxnwIZ7Zhx&#10;fbPnN8fx4oM+ECE8cKcLp10EIBTThIpS5aFDCL0c9H7wHTWxRyQFEa0R+XYgkioGkQpAom4Xxqr2&#10;zrWc/ejShP3oypj9+Mq4/QRQ8vOrE/be9Qn78FbOPr2Tsy/vT7iX5Npo0a6PFexOvmij1ZrlGnUr&#10;cIErnnS4q4YeEY2XNfIupiPJUPeMfSYvVl8/GcVjpVuDg7HOljOMr0/5UtyuN3avTjDM/B7jdqF+&#10;Ku+D5VJUJr0JBmgYQ7z/mrL6NiBC8W+vFxqeNfYg8XoCiPSPuegeEUDIIqCCoocBRvtNosHvTY/Q&#10;0NO7sT7j3kSN9bpC/eVVQMJyxwFjeZVtCRWvtyGErG1wmy/BJS1nO0req1gLSx1bXps2vghyEYDF&#10;8ZZWwo4lX5ybQEgQvwNcUyL/bJzi8sXC+J7oTUG+q/fdJJ9d+a+Vox8ABwGEC2UpbTGmCCK9aRuo&#10;t+YkARGerVFpVq0IOOi9nZeeBRh9nvHhnhEoCx5ZCUToKeHCVwKI73IhPOD/egUqADwKyK9jLPds&#10;sA5AokGowNg8f8S3+uIaCCL1whjK8ACWLHgd5P3QVFIMIwIQSruBOI3FNSJ8Md4S/k7PAAff2HN7&#10;+eop7s1Hdvqi/8wQAYiUAgiAID4/BKBxfJIAQwIdAhDlUUeoQwCRCCavAYfXC3nxe2e8L6TpDXEQ&#10;iT0iPt2SgIe0i/TaGk+jbHqdGCgEGZ6fgAjBwmEkgQTVi4HEp2NQb3cXYpjkU3E7xSmBSgwXFOOC&#10;D7VhXGUqF4QcumcEUHEUICPkBwCRDg5DuR80hvEENgIQXYPyUgjhNEyAhhgUKM8D7OiskNNoUSvL&#10;Tl0EknDQmfoNR8a/DjdqR4XtvKxHgAhpHg0fwCT1gghishJwMHRgQp+CDsGP8gQelNIM6RXROSIv&#10;vtnF76Vro7l7NuYg8tChgtIaER5ERo8IQYTTNWFx6pCDhrwe8qDE3hBCCuGEfbIN+yGECERkUGcU&#10;RoZWYNAPIrh5TFbsWqFi793J289vFuxnN/L2M8DHO9fGASQ5B5JfAEh+hfR7NwAlt3P22b28fXFv&#10;wi48zNnV0YLdmijbg0LZJnBz4u4avv8kHlsGs2dQE/UMdKRZtGOoOlmpD0r9x/L+k7E0rnRW/UF5&#10;LrVlHPlh/GCUZdT5OXv1o/Jg+GCwk/Zx22+v0Hf8WWK9DYhQ/LvrhYgCEebTAL8tkMhgLy62bBGG&#10;OYyNkN4Qn+YgWPBJnoY5keLyBiRifUKF2gVISceQB0ZpBxG2WaG3AvWTOnw9AcEibqv2KlNaecqP&#10;+w/w2sH/31lbW5+zlVVuT+Zx8txuSyjIggjT+ByJCCE6fZfeEP9c+k40nUTooAQeCXxorUooDwAS&#10;g0jwiHSsC/jgAlauIyF8hMXiqUeEIEKvSLlRsWKFUzTh1f/0ZtDAxxBCox4vZlXa8wggmq5hOcCB&#10;XpWwBoW7acqWqxYthzQPQ+MuGxdhgX1BDg8AjDrUAIw0ACK1wrB7SLi2RFMzBBJ5QrjLh1DCtDwh&#10;DONrpEekS88TfmfVZs5/h0dH3DXz3F598wz35eARIWjE8RhCCB7ymPQghPEEFigCBKFBMBKXcf3I&#10;8Sl30BBMCCNhN01/nbBQ1Rerokz9eRnzEvVAxGGEEOLhrHtHgvjSIfzYliq96RhBheLKD0e/AyiS&#10;csJAtq7nEXggjqd6DD3OkFBDmCGwJPnqRyAg2FDYa4+4xDLJj3nvCfBBiCBQIH4A6DigJ4RrNKCQ&#10;B2A5CeCxz/qIx+s6UhAJHguGh2zLk1qTNSECDUHDESCFOqY3BGI9ihDgXg/WY3/eF8eRN4RQkQJB&#10;rAAQBArGCRqsRzAJUj1BBUO2YVyh8uL8rNhHtm4sAkk8RbOKp7CRCYBI4X4PRDQ9k07FBBChR0Te&#10;EeYROliPwCEIobg+JAsi2TUiPWM6x7UhZdwQ6SVJ14ikCus4uPK/Psk1IhU7P1SwTx/k7ZOHRfsE&#10;4Yd3J+yXN3MBSq6O2U+gd66N2k+vjQFKgqfkI0DJ5/dy9tXDvF0eK9pQGU9bHQDOTApBMqAMe4Y+&#10;UQwdypNkvGN5GcNE+jwaR/33xkGejPWgctUZlMfxlpLpGY3tYSKBiOr3S4Y7jK98tUnL31LeJv0s&#10;+j56io3joPYQxxWIEEAp5skIn3VdZ10zx1lgW8YBJeGQNxpRGuDg9QgLPVu4foUhP6w3IQAQCOhp&#10;YD7zggeI1xMgkH3BwHs5vQg06pwqCQad/aysTLkWfA1HaBuLeTFsUAKQACWTAA96QAhEuH5c49oa&#10;7um7G7a+yTNAZtH/rI/t8MS1JBg3VZrmYtaZZJs0vSL+GXnd7FdAgmsP158qzQt14jKKB8gRRLqz&#10;kwCQtjW5ZRdho9vE/9+Gh4oLRNwrwumTct5FKOFUDaGCB5Q5XNCDQSUw0CfCCMTzRcJW4BQYAohw&#10;LUrRCkjn0W+F0zN4EKnzfBHkERo8hOoMUYdTNfX8mDUBFgSVZoveDfYN0KgRlnjvGwN44AGtzqkY&#10;TlHzNNcJpAOMpCDSsPZs0w+N7KCP7Seb9hIQ8pwHmPk7Yrjdlrtc+iEk9pLEIowwPwsSBAcpzgtg&#10;QVhhmuOFtSMCDgHIAb0eSTvm90LWGwQiDiMJVDCUmGaZYELlDAUJg+KqI1BQXPnqPy5zbwoghd4V&#10;X2+SQAXrUIzHMMK8GDgGSdAgMY/9pHn0cBAupKTecWibAkYAEY6dAkkAD8JGesJqCiA03pSAIK2b&#10;LmKlIWeofIUy/kwrzrrqMwaBkJ8uOlX9ON5fN0CF+ooBRV4OpSnG2Q/zB8GIgwjfN/NqByCybavr&#10;0zaaf2hjxXuAkIc9CKHo5SBw8EwQrQ0RhDAvW5cAovNDWIfTNAFExnogQgjRQlVqZrZk0zNF3Axh&#10;bM4EkTracjtuxYYqVbs8UrCvR4v21VjJvobOjeTtM8DJRw8K9t5dAMmtcfvx9XEACcDkcs5+eiVv&#10;v7xesPdvTNjHdybsi6G83S/iJtGp+cmrHEfGU8Za1yfYIIjQkJ61c4aKF61mAYVjsD8ZaPUfSxCg&#10;6zmrPJbGXV6BwUrGlgbVz0rXk83PGnUZyrPUK0cbXVP2elwAEHlFwlba16WxqW+zPuRt64XPHbwK&#10;MvhxufpQPr8fwUBcL/SBPP+cBJsAAMGDksjzw3TI0lLXlmjEz1rzAbG/QfnU+sYMHvo2bXNrycda&#10;BDA82cb99XDTVh/xALIpXy/i61IcOjB2IvcEJZ4oSt9V+n3pO+HnDN4cn4qKFBbnQvKIDBJghIfM&#10;Tc52fetuc4oQwhfxUQSQVLVOw6qAkTJAhNOluUrZJkpFmygXrJBM03AKJZZvpQVoxHmahqH8Lbqs&#10;w/ykjHV8dw40gT4JPY0aHmyqKEMevRrybChdBQw1SwVrIc43/jaaECCkTujwd9twh2EqHiUvMOFJ&#10;sWGahuehVKyDh53WTMPG80PW7dZgQ/kQ+BTgcWLPCCBPD+zZM4BH8k4XSjAi8IjldXjkegINVAwh&#10;MYicVSYAiUGEUlksgshrUzNZCIlBgXFJedkywYTyBQ6xVK42cZrlARAAG+5VCV4R5qmtg0oCEQIM&#10;xgUVzFN5No/wkK0TIIP5AUT2jwg3DAOIBNhhPCmLIEUgQkiIJcCIQYJSXPUECNl89ZGtQzFPUECp&#10;ncqZjqU8hqwv8Hj2YvAuGpZl41TcN9OEDpVJbENPyDe2a89RztM4R3IPbLRwH08NQ/gPNNznFSFE&#10;BPAIXhHCSIjTjRrWhhBC5BVhXQEJ87lr5k0gQgAhjAhEmJdCSAoiPA+h1inbULliVwEfl6DLEyW7&#10;kqsgLNvF8ZKdHynZF9DHD4r27t2C/exmzn5ybQJAAji5Bhi5lrP3b+bti+G8DeMpqdnlIWkpJGTl&#10;N+dEApLYqA7KO0vqLxj5/jiVvYa4bJDUXv0PMvqq89spNcqpsRosGUqPo+0gOZiwPAERhlkQifvR&#10;uJqSUZ7iseI22TJK/cZifmz0s22yytZjPBht9SFvwmAF7wrXe3QhpgdfV3+f6XVSa3hoeAzw4BQR&#10;+1sGeDzeWrSt7WVbXudJrl1bWeOx9TxTBOPNoR+EhKDgCcGYiXgYnT5L9loIIks8kC0DIpTDCEJ9&#10;Ls+nB0XpxSn8HQAiM5MZEOkHEIpxgUipQdUAIyU8FOVx3xgMIjGEaEFqXBbvcHGvSJLv9aE8/t/n&#10;K0Ur1ZjX713pg5Jq0bf31gBE9fIYQoAGF7Vy6sUhAzDCo+I95AmxyXtyKuG4ek3TNFtlQBkepPB3&#10;KJRHHUaPAQM6Q8Q9IQmEMN4DjecBSM4CEQ8jsGAYT8tkyyR5QwQczMuCh3QIET7e6BERHChOCBBc&#10;CBqyadVTXGkBgdLZOnF5L84+d+d6XhFCg66B5YKIGCgUj8dkOgYPiXlxndS7ESCAwBHAJMBG6INA&#10;IqUgEtqmYMFQEEJ4UZ7KBRhKq/w31SMAqP4gCRIEFwKJuH3s5VCdOE6xrvLUjvG4f0n5cfr5y3CO&#10;CKeH+Gba4Yn7+M/PqZkUQAgWDAkbBAkuNCWEcHpGZarHckIIQ0KIpmfi9meByNw84oCQ+QV6AYIx&#10;HgQinJqptkv2sFR2ELkM8LiWK9n1fNnDa7miXUHeJUDJV6Ml+3IoZx/fn7AP7uXs3XsT9qu7CG9P&#10;2Pu3c3YBADPRrlp7ujLwZFW/LhrQyLgLOmLw+DYg8rqhD4rHjMc+q0xSnUFjSarz2ykYKAFBbLSy&#10;io3moOug5CFxTwhPZJ3ld3d2P0q/7fgM3wZEONUhZQ3+byvvI/GIDBJ3mPBld4sAiEeAhqVVLubE&#10;95KMLfF6+vqEGNd1+ksXe9MiHVtEfAmG3xerAkA4paJTV72Oe0IACh6nhwT9CkQy35XGo7imJd2F&#10;06946zOlvDjNdSLdyCMiGFFcQMI8AkmlVcP/7QaApGHFetUmykUrVuhxDe+PiWEjqxhMGHcYSSBE&#10;IKI3ABNEuDCWa0UmIG7t9RfSqS7yeBZIzzsCGCGINEq4r3H9ShH3NE7ZcM0I2mpdSBDPEQlniQRv&#10;CPsoWKNZApTVrAMoLFbHbHV1BjBw7B6RGET4Ujl5RGJvSOwVyXpJBBeEBoIFIUMwIgk4BCQxrEgx&#10;fGTFXTPpO2f27Tu+awWG3xUBBkFEoMFQMKC0QikLGrt7i669fQJCOrXSVwfxGAq8T64bSSCE18T1&#10;Joz3hLoEgQAIqfcj7odl6luhzi3h4lSuAeEUkNJcL0L44LoMX5vB9SCJfEFrIq+fjB0DDA0yQ03T&#10;CCQECsxnOgYMlbOt6rE8jsf1s3XjuOCBeTE4sJ3izI8BItYp85+hD8h39LD/ZFeP6isu8FBfWhvC&#10;NONcrPr0xWPcNFo2PP7AxksPrVB5aPnyA/yHGcJ/2hQ2KIFG7C2hx4NivsR6qqt69KRwsSph5jWP&#10;yADFYMCwCxBp4T9zsVWy2wCOS8MFuzRK8CCElO068q5NFOwG4xNVuzJWtQucuhkpQEU7N5q3L0YL&#10;9tnDon2J/HucM+Z7Z6b5xM0bcmr0Y+CIIYNTM1oncladrGLDHtz7NCz9+b1xM/lvq9fGjYxNbGiC&#10;sQnydh6mBklGKK0f+tf1xfXSOmkfvXJdBzTQS8PvG4qv86zr/W0VX4+k69bnJIgoHpcPqqv8uDxW&#10;AIV+EJHhVnoWUMB34TzaXLLN7UVb9Kk0tKV3KOqL0zx6I7RDG8ZLgQlhNEaf6JVAuAgw4bH1Grs3&#10;VeTrP6Kxku+cY2TlO4siLXGqBu3jvDDVA3EKJ/qc9KbwpX7dOXpEUggZpNRDUgeM0DNSd68IYYRT&#10;NYUad9PAuPs6kQg+AAGxCB4EB3lCHCIgwQVDwQnPE8nX8zZWy1neF5yiPwBHtQyASEBC7XsLWBFv&#10;sC6gpFrkEfH0lqAc9as+DUMFeAlj0qsS1onQI9LFfaOD77pUG7X19Rl7/uLUF6oSRvi+GXlECCM0&#10;+k8JFA4NiA/YTcO4756JYCIGDwFHDBlxPQGLyjQto3qchuF6EU3HSISS72iXDLfrbiPkVt7YQyIg&#10;iQFiEIhIqiMQ2dklwIS67CPbTwwLns88ekIACj1AgmIQiQHkLBiRlOcnpBIoCB6JCBYch28AFty4&#10;0E51GUqe5nRNAiLyiNBQM8yCSLYsTlNZoKDi9kyfVTfbLptHSFCexDyBRdxnFkSeMs6dPQl4qD/B&#10;RhynuEBVcYII3zUzPde04bF+EGFYrgWIiCVPCENNx8QgongWRv6yIMIniuZUFTePon39cNw+uZWz&#10;L+4WEM/bZUDJtZG8XR3P281C2W5MlINnZKzsusxwomgXc8gDuNws44mIr5yfqXu/03NhDI39myAj&#10;W04JUl6rm5EgIFZv3Ez+2yo75psM+28DIvOLoe7r5aniMl1HFkIWucuDY/5zAJHsdTMt70PvuqM6&#10;cVwQoLTKY4W8/qkZTWUEQAmeCQLC1hbvdeu+bZ6LZxdh+OO+FpYx3jK/KwCBg0EGRKIxYsVrOrhT&#10;h1M09Jho0e1r61KS73wwiLT6tERPTCa/V5+Qos/J6/gtQIQLV+kRqbabABIYbMBIoUkgqTiIcCdN&#10;7Bn5TSAi8OjJ2wQo8ZNXG4SRguVqPOgswEgd0KN2AhEuNvW3B3O6B/WbEM8eqfA01gLGBow0UKeK&#10;fuRJYR9heid4RVrtik3h/3cX31m+Mmxr+Ls8fXrkZ4hwserzF8f2jIDhR7TvO4Q842FkEYgQPOQF&#10;0dQMQURrOgQYb1K2HuNZSOlBCQCE0zCED4XSdxxAIulMEUoQEqcFEJTiypccOOQN2e1/h01cj+Ka&#10;kH4QCR4QQYJv703EfMEMIYPQINhQOgaRuNx3yQAm2K97Ng4DiPg4mTYEDnlMYhBxAT68TgIihAYa&#10;6iw4UIOAgkZc6SwQMK420qA+KdZXWRw6WGAMjaN0nK+2SgsqCCDPBCGEkkzbXr1MqLhOVj19tmXt&#10;bsUeDN/17bvyhvDV/3zvjKDjTYrhQ0ASgwg9KJzSOQtEZPAk5VMEBE6dTM7WrA4QGalU7OPbE/aj&#10;r8ftpxcn7P1rE/bxzZx9ebdoFx7SI1Kza4CQy6N5uzRSsCtjRaTLdhUQcjlXtJvQCFfKd0rWnqan&#10;JUzNxOMxjCFDhtSBA/Wnprm4ttwrI4AwbwZlqttr8wb5OEk4KP6bpLp9Y9L4RoY+Np5B/X28Xh5L&#10;dTjOb6qbqu96MmJfMoCDxHFoJNnPtxnz24pjDAIMSWPLaGfLJZVTYSdOapCzYtn6I9w3d9ft0fYC&#10;gANwgD4W8LnVH700W08WbWOLL8YLIBKPEZQa/rA7h7t56AWZ9pBrUPgG3PUNviU3LFodBCLxep2z&#10;NAg84rSH+ny9tSMcq2vTC13j2RmajvlNQNLgEfDdjtUEIy16R6oJiHD9BXeqABASoKDxp7EPngfl&#10;BTGtPMUFJZy64cmrBUBCAWBBMa16Wuga2gYYCXFCBuCCIAIAKeNeUs4jn2tNkEcQEYxoeoZxgsg0&#10;fvsEkVx5yNZWpx1EXr0Ku2ZevCSMHDmIBM8Ip2qO3Pvgh4kBPHR2iCBEccJDPBUTxwUd8n4INlRG&#10;CUIEJPKCaD2IvCBUb7GqPA7BIwIlkBHDBsW4vCUqExTEdRXSE9KDEX+h3iAIIXwED4lgRFMxDggR&#10;iCgvLGJFnB6NCDT6AUSQwDUdAS68fgIelE+3JHkEkbiv3rZelBE+wmFjAARO3SB90IMQQknwgggS&#10;mJb3QxIoKM56aiMokJjPPIrlqqdyxtm/0qqrNCXAyObH/fJUV4cLyGHiRXK6Kg9kOwEwAUQIFwIQ&#10;Ke6babbl1AxDvn3XjHOOW9adrtmDkQAixcpDPCEM94EIRdhgyB0wvwlEGHItCA884zoRtvk2IKIn&#10;dpY5GCDenePL66q+5fa96+P2x19SE/bn58ftL6AffZ2zdy9N2Cc38oCSvH39IGeXhicAInkHE64f&#10;uTpetLt4isnx5tIuWAfXODlbAoyE6+m7pqx4PbgWwkaXnyEBj17ebwEi/Jxh1wYNWvjMcfzN0lP/&#10;XxJEWGdgPUrXQ0PM+oPqvK6+68lIxu8sxf38swYRaVD5bwMiYTEqjHIyRRErTI+0/ZyPw8MnuD+v&#10;2hw9Mn7yKQy8Q1HLHm0t2POXB7hvriMvgArzF2Dcl1fo7egfQ/F4GoZxrhFZXZvztRthbNZjf2Ec&#10;StMrc9y6y0PNktA1T9BAvWSrL8fn1AzzNDXD6RqG8dqYAGK4RoQzAJGOe0X614kIPLg2ROnmFOt0&#10;kN9Gfit4RjpcyNrwN+gWCSKJV4ShxyGtw4inRWI5eCRxlrvw/59niNATUgRc0DNCKCHw+PklKNMW&#10;YD+jJIGUuh+WFvogiFTyZatMoP8ywKVGLwjy2AfEtSIM6Ylpd3B/wW+/jd93DvdYgchL3zVz7PAR&#10;pmMOfQdNeLkcjT9C7ozJgAjjlL/kjtCBdilwhHgQypE+Zh/oLwsfMYBQhyd7sK877hGJQUTxkM6e&#10;IwJYiOOxCAvZPOULJAQlDPk23x2CxAHXfoSyFD6CWLZ7ENZz9GAEIoD4NAzbAULiqRmBiXssCBiJ&#10;HGLQnxaVCggkLjIlaAhOslI+r4GhwCSc55GCxEEEG6FfAkmap7gAQsqmJUHCm/IVj+vFaUKBACGG&#10;BMVZT6HyOB1DD8hzQMMziF4QPxWW9SDW8Xqon4UQxZXvMPIynCHCqRl6RPhCrKGx+36yKg8qI1gQ&#10;MLQWJAYOhYrHaUoeEUIIYYQ7aIJHJBxwNnDXTKLYQMb5mpqpd2s2VK3YuzfH7Y/Oj9gfnUMIIPne&#10;F+P2jz4ds+9+Mmp/9vmo/fTrMfvgas4+v523Cw8KdmW4ZDcAIdcmSnYbTzAF3FwagKIm1MW1TE3j&#10;ehAKJAgejPdAA+I1MaRh5jXpYDaJgMXPlDW8seLPR2nx5lnlsWI4SeHgdcPoUBGByGvKtGPeWdBC&#10;YywjG6DndWXbUH3jvUGDrlHTJf+spc+l70Ph24qfXe170yZnLFZ1EHBIaQEQZm1n57E92lxGm/Cm&#10;3N7aDYSbW6tupDa3ljFGMnVEAHC4CAtCU7DIjBHlsz6ngfyE1SQvLo/TeluvDjaTVG+QtAD2daF/&#10;hxP2Hxaspu+aSUFEO2UYEkgIKa3pSZR1HERcLcCKT9dU3WMhCAnvpcnj3kNoKOO+A8ggKDg4BPVD&#10;CeOpdBS8iwCCvvLVvE3U85ar5jAWAALQ4RDCsAXYcAjBOAlsEILqAJBmHtdfquDaAhjJI8J6hBN6&#10;UVqdAqAMnxX3iXz+nm08mnEACdt3wxSMvA4hThCh6LFOweIUvwt/n4xAJJmu0ZqR2FOidJrfDyEx&#10;4FCHJ7uJACKADa0ZSadpdv2aGDqIyNORhY0YSAQoAg/VFUBIzAtxAkiQFquqTCAiGAkeDeSjjIAh&#10;T0gWPt4WRAQIoW+WryJMPCNRfUrpGD6YHyCEfaVQQ5iIoSP0y2maFD6y5UwPgocYIqi4Xizmq67S&#10;cVzpGDIYF0QoHo/XgwrG6fmAeJiaxxO4iOsTNNS3JC+IgIRpiqerPnWPSD1MzRQeOIgQLuQJkTdE&#10;wEHIEHRkQUQQIs+ItvGyDrfyCk5+WxBpdKs2UqvYZw/yfsT7O9cL9oMrBfuzizn73rlR+91PoQ+H&#10;7R/9esT++KMJ+8EXY/buxXH7/GbeLt7P2eWhvN2ayFmxmceNr+gLyLo8MIueEUIJ8ggehBLJgSQC&#10;EV0PPwNFAJGXx0GFoBDpLNBgP3E9lwNGUFxXist4tka8rbWnyMDTdd4z8HKrJztFgoHrr/NaX4my&#10;8BFLxjiur/7OkkDpnxeI6JopQcSgerH0eeO8bB9nbd/l0en+EjwABeFibWPeVpLttz5l4iH6ZNk6&#10;7q27m4CIWa8bxkLIHS9cZ5L04+28f4Yh7UKcW3tX12d9qoYeilA3raM2XKTuwjgUDzhjmnX49t60&#10;/uufScfEZ8VzTXyseS7O7dpUAiKEkBhE/NwQGGruYBGQhHNGuKMmeEUEIo3Jhr/rhXBRKNHDClig&#10;sU8AhEASQ4hAJFXwmghEylwXAuDQKaw8W4SekRxBpI77QwOAgjICiMQX8PH9VOrTD1krAFAmKlbB&#10;ww1PhOWCVffOVMLhZjrkrNUq2PR8xeq4P5RLQ/Z4e9GevTjFAyGPd+c5IgFGaPAJI3rJHA2/gwkh&#10;JJlyOSY4PB0MIoIQinmKs244WTWAiLwlKqP2j57ABu4gj+mwToT1uX334Aj5ABBCiHtECAePdwOI&#10;bO8F8BBkCD5iAAkg0Q8jaqN0CiKCDYbz6foTAkWvnHGI54cQAhAXgFDyjsRgIljhItPYw0EokEeE&#10;YjrNC3U4VgwhbB/3EUNK2BWTQkUWAOgdicfzvAhAYqltVjT4EtsxpKFXOduqPFs/7oNt4joCBoeR&#10;Zxt2iHz2rzwHCK4FgXynDBepJvkEDPUn0BC8qF/1ozJCiDwinN5pT1Z8aoYeEfeCQAKM2CNCETDi&#10;dJyvdSFsp3NEmGZ5E+kURIJxj2EjFg1tnPY1IjNVa0xVbbxR9fNDPntQsk8hP8DsHs8LmbA/uzJm&#10;//irMfuHn47Z3/9g2P7Ld+8DSh7YX3w+aj//asTevzJi5+6P2RBuGtXJgi8g4/RMB/FWa9wazTFr&#10;cQppMu9QoikYgZPgg3FeP0OBCNNUdkonBg0BhT7XoLK4DndPZPMpQoi+x9gw+m4LGsszjLwrMZ6s&#10;r/UJ80ndvr4iyQgP0qD6r435LcT22f51vf80JHD4bYEn7HoK/bwmGm0Y49fkMEAPAY1605ZW27a0&#10;HHsYWCcYfk6lLK/Mozy8SdfHYv7ylB/hHjwNNPRhLMV7eRiL60Mo7ZzJ1jlL/pZej3cA4JyqoYcE&#10;kBV/lkRnQQjPyHCQ8RfjBRChN6TJ6RdIi1OrbS5ELSUwEoCEMFJtB2+IL1xt1gEjAJRO3RqdsP1W&#10;XhGGEmEknn7RGg95Lni+B7fXCkj4vheCCD0iNR4hz34BHoVmwSbwkMIdNcVGHuMHjwhFEPG66Jeg&#10;QxAp5wAduBcRSAgi5QoX5kMI+Z6uSo07D/FA1sL9AWDWWZi2aqVo29vrvm1X54gIRDj1sbe/bQeH&#10;T9zg++JVwkLyLhmfQmH6GSAhgYysYu+IYKUXsj3UWy+StKEnREBC0SMizwlB5DCBEHlFvsOdMlwb&#10;wp0zgzwjApEsbAzSIBB5spfummH/XofvmCFcQDrunYDB3So62l3Huws+Yk9ICiSAB4IGxPfD7CGt&#10;F9fx2PbYQ0LPRjgDhPn9EMK4vCGK90DlFHX4Rl4CAU9ORfyQoJGIfcvrImXBQzASl2Xr0OiznHEa&#10;+EF1VC4QyAIHQ5WzjKJ3gttxHTgQslzt6BHhWhAdOc8+WCbAiPuOYSSuJ08Id8q8/GbXvjH82E42&#10;fL3Eg/H7liuHMz8oeTgIEVmviOCD8VisL0+IRBBh+zoMfbvLdRl86d1gj4gkg8v4zDwMPMIuQISH&#10;j43jJnCV54QMV+zrkZJ9NZa386N5+3I4bx8+yNvPb+Xth9dy9gfnR+13Pxm2v//r+/a7vx6y3wOU&#10;fPeDe/bOhYd2a2zMSjwlsVPwa+L6lTJ3CxXuWqF4DzerYYeSJq+5wyklenPC+haKUzGCEomeFIrw&#10;objSPSiJPBr+OaXk82blgJLUib8b9jsDGPE+aSBpsKH5BRgzhjLqA2BExr1n6FHHD7ZiPKuoHkUP&#10;TJyOxbqx+q4rcw0xKPW1i/rjWAM9PgMkEPg2ZakXIy0bVG8W3+ksDKt7NRByR0gADhr9ADRSMNIx&#10;YKTyaRD+fdDnMkBk/dGsHxfvay8ov54WyqZ8kSnXknCqw9dq0MAnb9fVdAr7XFqaxneY9B3lsx7r&#10;S73xVQdtJK0tUR0ChENE0hffsqvyWHE7xl0LFNr4d8VzU7rhdNWpSWtM0hNCCAGMEDRaPDukYbXJ&#10;juVrVcvVKgCAihW5fRf5HtZrVq6jTottACTtqq8X4dHvfK0/p1QIGannIyj2ihBE9P4aej/oPSFE&#10;9I6C524YqlWxCoCDC1cnACHjUBHpagv9EEA4LcP+MW61WrJyCfCUB+xQZQIRF+Xz/sl7Ix/gBCQ5&#10;X6w6tzhvzbk5y+dytrWFh8EXT+3lq+cecsEqIWT/4Als4k7iDaFnhPdnKgWRsC4khPSOCCYEHxLz&#10;CBVxGQGD7TjdozLVC/0ROnYwDsoIIz41E7wgkoNI/II7QkkMFFkoicuyysKKpl0IItu7/XWDd+P1&#10;6ZYDAAK9HISAADOvg4ja9EDkAAABET48vh/ifHeMAEEQEHstYu9HDCAxnDA/LGpFHxBfWneUxCV5&#10;QzSOJHiQ4acEErFUV3XitOrE7VUuSFAZlU07QAA0eh4PQgfy1a8gQ31J3i4BEfWrfIleE18b4iDy&#10;BCAS3rr7jeHHebCK/+wTNpTj1t2wLoSKoSMGkaxYFntDuA6ET+z0iFAsKxFEYOxbMOZtGnMYck57&#10;yLhm5cY2ic8s1GwaMEIQaQFEJnBD4MLTy+NVu5qr2JWJYtB4wb4aLdsXw2X79GHJ3r2dtx9czduf&#10;Xhy3750ft/8aQPJ3fnbTfv+jm3bx4bAVcKNpdIoOItxaPDZ2w27dPm937n5twyPXLJe/g5vcAzwB&#10;8bTYMTwR8d05eVcMJH1TOJF6kBErAQz/XAQVhGdpYPuzlBh2925Ehn6gaFwjgx8rW9fzovpvCyKv&#10;lWX6jRXXG9R/3O/b6G3aETgEIgyVH8elGYDA9FwLIZ7yFzu+5sLP64AIJf0HoxFOYLgHisY5jM23&#10;6/pbeLlNN4FT5lN8A+/KWtgBQ7Dhy/cUct2Gey8cggJwqIx5QR0HF+6c4fZdHnQWPDIqT6+R8bC4&#10;NE336jhkYEyM54CV1JH6t+vyu0jT/lkBJlMAkfbspNWnulbptK0KlVsdKzXa+P/XgqFvW7HdtfFa&#10;w0bKNRspVW20WLWxYs3GSkiX6wibVqyFQ89qnZrVOEUDaPAdLz1vR9g1I29FLHpFfE0JwgAhnJ4h&#10;WAT52hKACF/1wDS39uaaRRtrF63QAmQARPiuGtZrcAxASKUMEClCZcALoaRC0MG90MEjnLaqA854&#10;TZ1J/JaWF6w6M21j4yP2eAv34efPXM+entrp6SFs5WPYqF3c948cQgQiiqdgEmDgFPLyCDwEHfSK&#10;xC/IE2wcnQIqPB08H3FZAI9d2MzU+3F4BCjJgAjVA5GweyZssxWAUIQBhnG+8gQeAoxQpvwwLUMQ&#10;0dSM6uiskAATqYfDRRgBAOwmMDJoakYShHB3Dj0hlEPJIQAB8XiqJp6m4QLUAB5hOoYSkKTTMalX&#10;RH0LRl4DEcAKDXsMCgyz4KGybJ6MvSAhhgWWx30qP26jfMbVVv0SPjT94meFACLitooLPhgqzX4U&#10;j8uzcS5UffaC75ihRwSUfbQO4s/bcH7I8vzPVAWIJDtjCBk+VZOAiCQIYZxlilOED3o8+jwiNcDK&#10;twCRWPSITCOcmq0BGvjkVLab+aLdKCAs8FRVCOENhFyMyqPe+e6ZL0eKxmPeP7hXsF8BSr5/ddx+&#10;74sH9kfn79jFkeGwTmSy1POI5AEe1298YRcufmiXr3xiN29+afcfXLJRAEqucBc3sqEAJIAWHm9P&#10;D4l7SaAuhc8lIInhJOsZ8c9Ej0YCIgzpHcpKQKP2kn9vSbxXB99NVjTyg6CERlrehqyyfXhepr7S&#10;Zxl85fcp6S97LX49Ub+DFPcZjxNf0yDFfVA08uor7ocSBCgdt/MXwsG40isyD2OrdRcyuL7ryXc+&#10;UamRf10sS6eFUvgIYX8+wxQMBAIOQQl0KM11Hdz1xgXnYU1JaMNtvDrqXW2k9JqC4rK+OtFYbyP/&#10;XnitaMPD27h9tzkzaeVux/LNjk1UOzZaadtwuWUPSw3X/WLLdXuibjdHK3Z9GBoq21U8TFwZqdqN&#10;kYYNFxpWaTaMb+7lG3vrgIYSHkj4LhquGZFXRPARQwnzNZUjENHaEp/SYZvEK9JoVvHAVAOAlG2U&#10;UzSNgpXpCfH+ksWn1YqVigUoHN/uEFLmlEx4vwynfsKi1XDAGXfNTHbx21qatwJALJcbsydPduzZ&#10;sxOIEHJsx8cBKrRtVwASg4h2rRBCKAKBT91kIEShRCgJEJKCB6U8LVIVfEjsnyAiGInzeyBCQ+/b&#10;eAEbvbUciQgPzI/z4jLFBShBqUdEW3R7dRKoSL0cjPeDSM8r8lpdpkMePSK+PRggIighHBAaOE0T&#10;gwhFMBCQBBBJvSACEqbfBCKcnumDkQQUBB2KazxJYCApX8aeEkworv4olSlP5dm6iqsup1wIIbxu&#10;Tb9QvXKETLMfwoUrqcNy1dc1Kk1vSK/+C+6a2bWXtmdmhxjvEf7zFe3hxAOfmiFY6A28ghFBhiQQ&#10;EYDEIFJrhHfN0DNCKGG8gvwGvQkw1m0uDP0tQMQPNOtULFct251C0e6USna3XLTbCKU7xSLgpGBX&#10;c3kAScEujhbsq5EwbfPJUN5+eWfCPrk/hhvbOJ6uACFTFZ8qopej3hjF08pN94gQSK5c/dQuXf7Y&#10;rl77zO7ev2jDo9cdSIrlB/i8PGU2QIlP3xCyIK0rIZx00CfjgolBIEJxWifefSP52pQB6q1biTVV&#10;dk3zuPpEMzOAlcj4M03RW0Xp1fqxplUn6WNgHbSNDf0gAPB4Mo4ruqaspqN+B0l9xmMRFhQ/S2rz&#10;JmXB4ywQWSR8LE8BRjpu/DVtEQBBEAK5EWb+IKV1CRx8rb9vz43yAoiwHwBFslZDYh+cZglrPkIe&#10;PSTdqTp+a1XX1DSuP6pLBa9JZmqmd01BcdlZdd5WAdICiEzNT1ptqm3jDYBHsWn3Jlp2a6Jp18fr&#10;dnWk5ro8UnddHKra+ftV+/xu2T6+mbf38eDw3lX8f72atxsPy1asAUQAIc0uF6/yFNayb7/NF8fx&#10;/3LMYYTw4QePJTAij4jgQyASA0nfrhu0rbWqVsR9ZryFvpuol0CK91PGmMWSFXH/KJc4FRNNwfAl&#10;eKwD8VqoPhBZXrDSZMdy+XHb3n5iz58/dRFI6BEJx7wf9aBDABK8IP2KQSQGi2xcsCGlO2N2Yc92&#10;XL26EWjEIUGEa1Yopb9D6BB4xBDi4AH1zhdBKOCQZ4RiXJDCNOGhL856nJpJvC4CizQegEVrShxE&#10;Egk2CBpSyEu9JLFHJV4TEntAYiBhGUMabcFAHI8Vt2XaX+MP48z66i9OM8z2pTxJxl9lSgsMmBfH&#10;VUcgkK0Ta1B/Oq69tyg1gQmVM3S4QD69J9rK6/WTMb1N5FnxesnUTAAT7qwJB5oRRE5Pt/CEX7ah&#10;cYBIMUzLED7k6SCUDIIRTrlk87RAlfDBUCBSrXNqo+ggQa/G5DTXVQBGaKQjwxwDSCoYoHk89c02&#10;rTpZs+F6xe6W8vagWrKHtTLCqt2vVOwebhL3ShW7XSzbLcRvlMp2Lc+pm/BOGp6q+vX4BOoUvB9e&#10;R4cgQuPOawEQcF0I14pwWmYI4EEouXHrnF2/+aXduvOV3X1wyYaGr9oogGUid9vXlBRL971NhR4T&#10;wAyl9SWEEYJC7MWIvRnMF7RQ9LT0lMCNr1Gh2ihv5azDdS1JnGKcYr6AhKKRn6VXQwYfINDt4rO+&#10;QWwXp7kgNitCwyCjz5DgMOWfK0CHACTuPyt6z2IJSmI4iccJcBDyVM66WZhRXbVVe0FMXOdNmplt&#10;4PNw0WYbYdMVpkhkrOUJCAZYYBGAIuSHNRt8P0uoT5jxU0+TqZUYUigBkRTGCGeDaG0Gr2GyW3MA&#10;icPZWcAMrm0JffMtvDG8pG/hBTBAvw10+FqQRLx+XU9cxjgXZ07NTVml27G7laZdGmvYhYc1+/JB&#10;1T67V7VP79bskzsQwo9vV+2jWxX76GbFPrxRsV9cKtgPvhyzP4d+9MWYnbuWs2KlYbVuy3fedKYQ&#10;AkYID4SQkbGH+P844hDSBEi4Z4RQgVALWrMQImVhpNKoWKGFBx7cq/JNgAfSZe7sqaAc95dSDtdS&#10;5P93TmNzSoY7eILHhVNA7qFxj0jYxstr6eJ6p5aX/aTYHO5B20/28DD4AnoGADn29RmEEG3jDbAR&#10;QkKJQhfjUO+sjyQdhHQCHbFXpAcbSVks5qsO2xNO3EOSlMfgwp01jPdAhBJQCDZ8zUhv2iZ4M9yj&#10;MQBApBhEvB77SkAmCyIeIi0QcaN/SPCg50NHvYepl0Egwj4ELd4mARGKfanPGESoGBQEBHGadZQ3&#10;qF02j3WpbH5cpv4Y0vgrLhigsWeocoGF0gKCOC6xrsRytad60zIJXGhKRfXUn3s2EtiQmN+rwzRB&#10;JgGRACBhioYQ8uzlZgoiJ5sweGV7OHrfJgoPeiAijwjDQYeYUYKVGEQIHgISTsswrAJaGu0CQKQM&#10;AODhX2Gx6tuACPP9zbsJiAwBPu6XC/aQIOLCtUMPqHIAkjuVACO3ilW7kS/79A1fikdvyQRuMu25&#10;FmCoDvFkVRi/ORiyxLtAMNCL/ThNVQBojAM66BF5CAh58PCyi9M2FONcU0L5NA4gRnDC9SWECPYb&#10;T7MIQggfhBYujiXIcDzfPg0xT/kex42vXEZZBXlUmeGI1aqAwhoACLAnUKHRFwT0DD7yWNZq4m+T&#10;AIxgRmqiLM7n31Li35FeLu58EjDI+MvIM868SULMZNHHi8W8rNjfIMVjCCQEGRqHdShBktJq95sU&#10;90dlISR8Jvz2OPUx3cD3SDDhmSphu2tvGgOg4Gs5fEolAhFNWSyFNRvplE44CZVwEtabMO9NIBLA&#10;p9ceY/E6JgHT/P/El0F2knBmBvXn2wANwghhgWtaeH24Tq73SMqo3vUn1/Q20noQ/0zoO/5MPahK&#10;QKQ7O2mlThv//+r2KQDkw1tVe/9m2d69XrZfXC3bz68AOq7U7OeXKvazi2X7KcKfQN//qmh//Pm4&#10;fe+zMfvjT8fs0+sly9fbfSDSngSYwMjT8A+N3LeR0Qc9b4gDBuEiAYwsfAg84rwsiIy3ylYE1FQa&#10;Vfyf5HqQgpXyeSvRG8IFqXUABwCkxHfTJLBDENHWYocfggj6nJoGxK6s2ASAZmxo1LYe79oLgMiz&#10;F8mBZs/TI90FHVlvSBZEfNcLFIOI725J4IKhpmYYZkGEaUEIw9hDIglCXgMRAUWsFETCbhoHEcJF&#10;AiGCFQGH4ITidIbqMJ9bgl8DGkCD4g4o9IQksOA7ZgAZqdLpl970TQIh8oj0xPYJeEg9wEkAIS5T&#10;mqGMvgBCUjuVq43SWak+xfaEgWydOM+BIfG0SDT8LBMEUCqLwSMuF5Rk6z59CliATk9RRiABPMSA&#10;obYOFgls9IEI5CHyOb0T+gt5VPCMpCDCNSKnx49gaGDQxwAi+QAikoCEyoIH40rLO8JQcYEIjRfz&#10;mp0inmJgfHGznKSBhCF+syckiOVTMzVrT9Ws0q7YWL1qI4CO0WoFQlgr+ZHtw5WijQBAHpZLAJWi&#10;3UV4uwgVkjBXsAf5guUbPMwMxgsgwtf/T/P4ci6I5fUAEGYQcmqEi1E5ZUMooTgNUwVYcAErPSGc&#10;xiF8PBy6YvfuX7Tbd75yxXAyPnHLYYRwQxiJQYRTLIQQelboZaEeoC/CDqFnlALYjCAcIegMX7eh&#10;oWs9MT0ycgP1brrGx2/jSe2BAwmNfp/XAQafYEGYKRTuW6n00EWw6VMpAh3fAZD+DvR3F2TK8MdG&#10;nSEhoomxGo1xq9fG/HoIShLzvYxeMob4jeh3QzHtQEvw4dobjBHDAsfg2Pxd8TpiUIqBiSEVww3z&#10;pSzssO/Ya8IwAFDDjf40DDzP24m3u2rhaBANewIRi0HBSEM0/AjjBZ004mtrc4mnhHn9EBLimi5K&#10;oUfj8noorhGZxP8NQgnDKUjAoboOBw4KKYy4kmsZKPdwRJAxQP551HcsBxEeZjZp5cmOXc037d3b&#10;NfsJwOPHl4v2o8sl++HFkv3F19BXJfvBhTLiZfvB11X7/tc1+zOk//Riwf7JpQLqFe38gxr+37YA&#10;Im3fCjwJw97uNvBbqbjhHwaEjI8PuTekAchoIDzLG0LYUHkWQih6P+gJcRChV6VZw+8YQFLAAxXu&#10;K81WyWqA9TLXj9S4HRhtknF6fSDuB64hJBhNz+C3sbZmOUBObmTcHgNEnr147h6RZ/6emf5pGYJH&#10;7B2hGD9ByHL3hjA/gREBiZ8V8rTf+yHg8HS0SPX0efCWqIyAoTbZtOIMXwMRwoNCVwILhAhO02ir&#10;LcviN/V6OgERQQnDEA8eEm/PvpJ++j0tqUckHAmPtol26AU5QD7LCSzMj4CE2sc4BBEBRqwYChgq&#10;X94T1REYKM76cZ7SDCWVx/lxXqy4TKCgtMMDYSRZx8GTXJXvZUl9Kk4LIhwUBtTzcvQVBIBh/0l+&#10;Vt4PAMPXhzzr30nj8MJ67Jd9Ie5bf1nXFU/NgKIP13zahB6R8QyISPH0jIwFQ8EI82WomM+4DAHl&#10;60Y6ZYBIxdWBcfQFmW8BIjQQk3gibU5WrYQbxGgNAFLBEwvC8VrZJnAjGHcVASYAEsAJvSYPKiW7&#10;VwKQFCGE9/A0M5SbsGIDBgmGh0+5XADL9Sc+VgQJWsvh6zcADL5mA3ECBT0cnDLh1Ashg2Aykb/T&#10;AxNKYEGQoDeDfcTTM+4NQV9cb8IpHy6O5VqUK9Dlq5/aleuf2zXo5q1zPjXEssuXP7WLFz+GPrIL&#10;0MVLn9gl5F2+AiG8cvUzANElK5YeuFcjBpE2wKSCv9MQ4OX27a/t3j3A0oMrSPNaATgSIQfh8EiA&#10;nCGED1mH6bGb+JxcI/PQ/8b8u2a9DzTuhAjWmZi4AxC7A9Did3PbQYnpHPrI5e8B5u5boRiUKyCN&#10;kCoApvw3hd8Q+4o9HRTTHJu/Qf7O4t8n0/odSrxWSmm2E+ywH0KJe3CmACMA3hnAqcOHK3hAJrv9&#10;6zB4AqlOIaWngmGIU/SYBMVTH/EUBsVpjbX1+WR6gwafYEDgoJrIC8eoD1ov4jtScB2cfllbm8d1&#10;N3vX1+1yLRLGTOrGY2pqpqe4LCONNagsFg8um1/gZ+v/fMEj0vGFqtfLbfvFnZp9/1LF/uISoONS&#10;yf78QtH1/UsAkysl+8nVsv30atV+fq1uP7tZtZ/dqtiv7pTtw3tVu5lrWLlFb0jHOg4irT4QGQWE&#10;cIqGgCFlQcS33gISmO9TN1QyfSOAcIjAvSOPvFHcJ/LcXVOvWQMPPZVczibbDZ/OLQKoC9Xg+RB4&#10;qG+O5eMSRBAPIILvCSAyUs5bAQ9EW0927OmLU3vxiiBy0oMOQYjAg2EPOBhH+UECIlkY8Xi0ZiRA&#10;A/oDnKQQkYJIDCBU7A1hnHlZSFGdvjUiVB+I7FApMGh6xeEhARIpBY8AJFmpno8V9eFwE60TodFn&#10;yDwqLHZFeQIPwUMCmHAvCaEkOWX1EG0TyIjF/iTCAMNB5XFZDA2Mq0z5ysvmM652hAHVYTzOj9Ne&#10;/pRpwsgmRGAIXo8sLKgN4yonCMR14rI+PXu9jJCh9GvgEZWpnCHzVC9erKqtvHzp3d7RqjU6JXs4&#10;cs/Gcvf9pi4AiUGDN25OV2iRJtO8wbNefPPXTV9PqhTzmhhDIEJjMj37FotV6TkALLTwlFfGTWMc&#10;kHG/XPUpGHo/xgAeExRuGBN1AEq9asOuik/bPMAN5D7q3StzYWvBhrminSCEPqe4hgGQk7rhw5g8&#10;PI3nd/BE1BhOKMY1hUMRMAgU8pjUGgQyGkR+b2HNSGfA1IzWhpQqD90LwsWw0p17F+zm7fN2++7X&#10;LqYJKwQTLp7lrp6vL3xoX0FfA0ioC5eQD924dR4G/p6DiNZk0Hi3AQj8u968/ZVduPCRg8u1a1+g&#10;T+jGl3b1xhdBSFPMY18XL39i57/+tY/BOMvu3LtoYxO3/W/Kv6MgxMeBUefv4S6A6Mq1z3t9MbyM&#10;NOO8htt3L3g/rEcxTTFOSHr48KqDC+fhCQuCEYYcg7+9AoBrePSG3X94xUVgIiyNjt+yccAPoYki&#10;5FBxmm0pXmv4rRZ6kOGeBnpAEk0h3e7gd9sO7wyZmq7j7173fF8vkkDJDLf4JuKW13AwWAAITVfE&#10;Hgp6RHzaJCnrE9pwWmWF6zsSIGB/hJmt7RVbf7zk1zaPsVZWZnx8ekR4XZ7vXgr2Ffp20MmOMUB+&#10;bfTcODRxXF4rys5sjzoaC3J4WeBnx/eAtpMzLatNtexBs20fj9YAGHX76Y2a/RSg8ZPrZXsHInC8&#10;e7dqv75ftY/uVuzjezX76H7NPnlQt88elO3ccBX/f1tWaaO/qTa+9451CV5ctArgIIiM50Z8ioZg&#10;MWhtCCFEO2kU1zQORYhgPRfuGzmEI5Wc5ZhfrVmtULB6iQvaARz47ZVr41asEIRDG41DLwivw8dO&#10;yngtUwSR1VU8KLFOxbZ2dnEPDgea+RoRgEQPPAgYUM8jkkCGFEOIwwfboi4PPdPUjDwd3q+XJWtK&#10;ojaElhgyBCQS8yTlEUSoviPeCQoMJfeEnAEiTzjlonoJZMTAMSiPcdZXH4QI93ok0CEYIQwMynNw&#10;OAiK14s4iByhHPUEEwIESnmU0gp/U5xjKy5wEBConuIso6FmGNdjXPVk3BmqnPEj91gEEDk+TeFC&#10;Rp9x1SUoqH2cr7qhv5BWP+qL+YoPSivOUGVxHcWVDmtE0qPeecT7/nHiEeHJqgARPpXGMELI4I0/&#10;iADCXTFhLQifLFlHsCIQ6XvihAKIcLEqvSJhPn8QiMg74p4ShPSadKYrVu2El93d5nqPXMVu5QAk&#10;xbI9LFVsGP+xqZEK6lRTPQCAEEICiCDEDWa8hZsUDEk7gpDg+k5BxJUAg3a6xGK+wITiNWoqh59L&#10;Z4zE54ywntqqPeGEi1IJL5zyoQgwhBN6SrLi2hN6XcJ0zQ03whINMEUDXMPfgFMzvcWh+P54Xfwb&#10;sA4NPXX//mX3oAgGskBAXbryqZ376gP78vz7LkLJhUuf2L0Hl/1vTg+IpksICvx709Cz3Uef/Mw+&#10;/vTn9slnv7DPvvhVL65+BFEEqi/OvWeff/munTv/gX399Yd2CWPcuvWVe1X4OxOIaAz+Jh8MXfW2&#10;n37+S++f1ylYIuxQt+58/ZpiCGIf/M54AFUT/we4zqI7w/cIBU1BNPA8GbPRInAWMX4AEq7H6HIq&#10;BL8nwsvUDOEkiFtpKU6bBIPeQggIgehh8fzMq/PDMfCJfAomaQOD7sZ9oeXrTPYPNm1zawn/P8Kp&#10;pzzLhP1xXIaavglTJKFtAJPX1TcmxPo+hcQybxf68T4zdV3Ij9fK6Lj44E1qW3euY03ASKHTsRul&#10;ln0yVLePHlINB48P7lXtQ0DHp0M1+2Kkbuehr0YbCIO+QvoC0g/Lbau12vj7oM8ZKoBIs40HFBj9&#10;iTynioNXgnmCEXk7BCGEDsGI4pSAwmGihgcbhBP1EC+XABl5QA4eYmpN3MvwO2i0Qr8OHJC2B5+1&#10;TZggMr++YWPor95s2c7BoXtCKL1rJusV6cEJlIWPQWDhdRKPRw9E6CFJ+qDi9qw3yOMhrwfLJNXp&#10;gUjWG0L1wCQDIoIHhr4ANYIQgUZWsadEofr1viMQISgIPGLF+VozQvUghO+RAYiwnAZfICIJQihC&#10;gcqz9QQPMUiojAY4BgrVkVSPZXF5th3FvGxIADk4Ql1IHhEBgaS62XScJ2XzYohQvwqVP6ivbB31&#10;w1AShBBICCKHpxuAAxh1ekQmgotcEELRgBEqgks79ojQAxDc43KLsy5hhAaWBiTMx/OpYNzH4K4Z&#10;hpMwkFqoGqsPRGjk5wKI5OpluzqWt3MPC3YeujxctOtjRbvFl9hNFO0OwORevmJ3CwFQ7gNQ7ha4&#10;nTfv4vTM/UqxByL0iAzyhujAMRfTGQkkYvm1Qvw8LsaVz8+IcFA/LCeopBATvCs6xVWHp6W7aMJW&#10;YaqRTC9IAkX3HhAO+P3ie3MBumjIfdqkOeHrRCR6HOT1ovj3FoTSYzCWu+0eBu4goteBAELjLY8I&#10;+ySECEY4PtuyHj0i1OWrnzkcKM04df3mOfeQsJwAIa8LPTU3bpyzu3cvWg4gws8lCOHn4G+K10qg&#10;INz86r0f2C9+9X179/0f2ocf/9Rhh3BCMU4gYv6vP3rH3v/1jz1kmm0JQLyW0bE7ME7cocQxACFT&#10;wetBL4mvCahzOyaMHZ+Cq5ySA4Tj6ZiAwjYdrs/oElqC6FlxcQ0HwQMiNLhnAyG9FvQkBI9I5E1w&#10;0fgjD5DC7cKUyggUvhMGbZim18EPWkumhtwLw/reBnH11efFSKU6g6VxFR9Q3htLwvXg8xFEpmdb&#10;DiJtgAhf7z9ea9vFXNW+HKvaubG6fTlStc+HKvYFIOT8SM0uIv8ydHWiYVdQfnmsZpdHW3Z5vGkP&#10;iy2rZ0BkcqqJ30LDDT49IgIAeknOAhHpNRBhHkPk0xuSw32i1ALklAEjuTGrFfn/DP03uAOQa97Y&#10;dw31S/i98zcfpmEEHjGQMD0z17W51TUbQV6r3bHdwyP3hlD+DhlAQixCSQwjMXQISkJeCheeTqZh&#10;ekrKBiqpI2+HRNBg2OsDIJKt852tJ9M9iGBICBGcEDj6QIR5kINHAi0ehxiPp2YEIJLyfZwYRAg3&#10;gJGevC5DekPo9SBwLPtaER64xukYwke6XiQ5kZV5EXDEEBPnCRgIB8oXNAgcKBp5AYTyGbK+oEJl&#10;g8RySW3jfI2h8cIbfgEXPL0VYQwDMQgoLjEtOIj7Vr6ktnG+0uorbh/3EbfTtI3SihNE9K6Zw5N1&#10;GJCSv313NH/f8jBAnJ8nWFA0LvJ+8OmdEpgIPGTIGGd+WOTJ9RQVv1Hzxk0I0ToRvt/ljYtVPR83&#10;dABDs1PFjahin93L27s3c/b+9Zx9citvX94r2FcPinYRYHJpqAQ4KdvlkSKApRQ0yrBo18YBLTnA&#10;SjGsJal3y+4RmYLx1OJE94xgXKn3/pcoL5YgJIYMxePP4WUR3KhflevzO3Th++B3kpWMsEMLPQNQ&#10;8Ly8Lno//CwQfjZ8d65ktwlBoa8+IIIgQdG4M/Q8gCPXlPR2z+Bvz8Wn+lsLfNiGfcYgwn75W+Hv&#10;RjATr/+QNF3COKdL6JUg3DAM60fueftafczHSb8DGv2wDoV1CSOEG4EMp6fkZaGHhJ4SgsgHH/7E&#10;geWdn/2p/eBHf+D60U/+yH78zh87wNy6fQmAwXcM9QMFIaRY4vky92145I6L8YncQ88PYCIowWeH&#10;WnhaZj/qy6dxknUlNNYzs+Ett4wv8oj2BAi0rmR2vmErj+Ztyb0eNPhca5KW+av60Yf3BfigtFaF&#10;6kFJlK9ttdl1KmrTkx/v3t8fNahuOAo+fJZUIT1FoWwKaS4s5doOHuZ1s9iwS+OEjrp9PRoA5Pxo&#10;1S4gfWkc8IGyK4QRgsho3S4MN+3roYbdBZxUm4CaLteHdPA74FQUQaTphp4eEcIBjb+DSAIgVBZA&#10;NDXDOhLrERqoPOIjPFmVMJEDYORwn8PfuVrnlExYfBq2CHMdyuB332jnDPulh4YgMrW0aON4IGq1&#10;J+3J/p6/eZceEX+RHcDAT0t9GiDEDypzIDnoTdf4QlR6PDj9kohtUihhOSEjeFSouOzwOMBH/5qR&#10;VAfoL04fMeSBZvSQZMZ1EJEHRGChsAcgiQQdXkagiNIU2/VgI8rPAkkfhHB6hqHiB/0QQwgJ60GW&#10;UD9s/Q0gEiCE6uUlYEENAhFN9TAuIJEICQplkBlnXeUpzXpMqz6lPKUZj417rNjwKx7nyfDHYpni&#10;g+pk+4nLCA+qozGVZiiYyLZTHpWtozyJIKI1IkfH6/jPW7AHo/dsrBjmzmkg+GRM40MjQ2PAuNQP&#10;J2M9aAneEBgwL6dRA4hM4j86niTqdG/TtR15RM4CkTnkTcOIdqZ5pHPFbufK9j7g48eXxu3HF8bt&#10;Z5cn7FdXx+2D6xP2EeDk41sF++R20T65m7dPoc/uFuxzgMqX90t27kHJvhou4gmL874la0yWrEPj&#10;GUHItwWRWP4q/6TuwDbMS/Ta52UcYj2VpQoQIfHv8DbKtpNYJmhQXHIjz7LEi6JFroxziofbbD0E&#10;aLCu+tF3F4/BOjHg8HeS/ibSdUPKZ0iwiBVg9vWdLbpWAQ9/b/ydxkBDDw6noDhlRe8Np2A4JcM1&#10;LwQVekEIKJ99EbwmBJZ7D67CQNGDx77DlAunaegleTh00y5d/gL1PrLzX38C8DkHALpsD4e5HuUe&#10;oAT/Z4rD7jEJXhMAG9+8it98AwaNO9L4/8B3tHBdiUMJp2c49ZJMkTiIpN/lyuacbR1s2uJK12bx&#10;mfWbCJ42/OaSKR15W+RxcXHKJhL77u3YgcJ0SpCmVLSupTfF4tMrQcH7QThBnUgck9NPnBLibqKw&#10;dibxJs20XFOcQplqWRPwkJ9s291y266OV+zSCN8TRRCp2ld4iLgwXLELnle188NVO/ewZl9wysbP&#10;GqnalYdVy9fa+L/LdSIAEfQ56SAStvDyUDMCCEGi5w1JYCMGkaxUHoNIrl60h4DLsRKAemLCKnn8&#10;PXunpoa1JfGhaWwbQwglDwmvpdXB33R+2qaWF/GbxO+607W9owM8BCYLVROPCCGDr/3XQWUBRgJ8&#10;UH7CKeT1oEEg4sDhR7QHGMmWOYgkUy2DYITy6RiWR+ARH/tOvbZGRPK8CBj8QLOkDsti4FBcaQKE&#10;+onzFGdfWm8imJBYh3W1DThs2+VUDOBib8EOkC8QiWFEIKIpHoIBwyyMxBoEHjFEKC2xvrwqcbna&#10;C0YUZxnrKY+iEWeodipnGBt+1ZOULwkM4jKm4z6Ux7pxHtsoX22ydai4L8UVsj5FyImnZtwjkqwR&#10;GRp7YOPlIStWHjqM8AZPuODNnwZB0EHRWMRGhAZB+azLsnBTr7lHhE8T4UAzLlgNT7Yzc/0g0rvR&#10;cjojMZTc6ltBe3o0fn41Z3/25bj96bkx+/PzI/aDr0bsnQtj9tOLBJNx+/mVCfvFVejahP0S+hX0&#10;3vW8fXAzbx/eLthnDwp2r4wbSIfrADCGw0HYpkk5UECCkBgqmN8Di4zi+tn2lCCkBx+R4n4cShDq&#10;O5Fxz0rGikZfeYIL5ekzqW6cF9eTPI9x5tOjcobUNm6fHUuwIIBQ/Cy5dyYBnEFiHxpPY6tfwU4M&#10;OfqdMuTvkp46/pYpemHoeRGoUEwXy8P47dIjxOmysD6E8MDf7b371+zLcx/aex+8Y79890f23vvv&#10;2Gefv29fXeBOp/N2+w7X2nC30S0bHrntGh3Teiuun8K18L1GTV4nPye/57BOhAaeMMK4/jb0gq2s&#10;TdvW41WbBxB0u/3fRVhkHdagBAjQepawNiWARYAEinFCC88tIZD4WAlgxFCha5IGlYWFvBBCQofO&#10;L+H/dYZc0MsHEL6ptjWJ7xBQMkkQmWrbRLtpt+kRAWxcGAqw8dn9in1+p+SnqX52t2Qf3ynbrwEe&#10;H9yq2ns3qvar6xWobF+ifKTcsjr66IEI1OFL9GDsCSIMCQUUQYSgEAODwCNOu5DWeSP0luQaRRuv&#10;0atRtGoev6USHrAIFtXXvSkCmBhGYu8I+yYszS5M29z6KsA1h7/ZrO0fH9mLV8lC1WR9iMCDhl4A&#10;ko1TAhPlHQASCBu+DoSwkUCIxyGWqY5AJF73IcXrQ+QNIfhwDPeMRPI1IoQQiWmHhb0AIYNARNBC&#10;UBBcKL6bpKVefuLh8DT6E4RkYSQccJYFEYIHYYQQkm7b/W1ARPCQFY2zQhraOE2xPynOZzzuV3lZ&#10;EGGouNKKxwZfYp7K477VTuEgWIgl2Ijz1C4uG9Q2zmNc6SyEMB6mZnbCrpmDFfyHydkQt+8WccP2&#10;xZJhnQBv4noyjYGD0o2f+fKGsG5QclPHjYjTM9U66vEmlUzN8KaaBZGesWYaMMIbbgCREkCkZD+5&#10;lLPvfTZu3/1sxP7wyzH7k3Oj9v2vxu0voF54HnmRfnh+zH78NUDlSs4+uFOwW6Wa1XCDJIhkDamg&#10;YnGJWycDUAgS3gQiFMsHQYj3kUjwESvuQyCi+rq+WH6dETzF+WfprDrKj+Vv4X2DBrVXWpDAvBgY&#10;FD9Lwbj21+s7Hh7SePFYaicjTQlqKP5mpddBhZASwnoTUI3fZjyNQmlqplAcsfsPbgA6vrKvvv7U&#10;Pv/iA4DIB/YpYOTzL35t585zJxN3NH1pFy99YV9f+MzD6zcu2N173M7NLcxhKqdWz+NaABTonztu&#10;OMWxsDiFz0vvASEowFUX/3emePovrqvdTs9E0f8twn2Y9gSsJ9NAmgrSdIl7JiCOw3UiyyszGKvr&#10;ZZp+YZnEa4rbxPkqY/8ai4cg0uPDz8SpKb7sje9c4ecsVnCvgEFvAkg63fDCutFa1a6PV+383bp9&#10;erNmH1yr2C+vlPEQUbKfXy7bLy5X8LCBNPJ/erVi71yu2o8ulaCi/fpm2e4XAB0dAkgAEYogIo8I&#10;QYTTIAIDgsJZIEL59EoCLw4jCUyMVXOWK+etlM9ZOTdsVTycVcv4fBUeF08YQZyQgfoEE3lSKOYR&#10;ROKpGXpqCCILG2s2OpHD9w9beHRoL16eOoQ4iDzjQtUwPTMIOAQdcT6BIOSnXg8PmSZ4QD0AcSgJ&#10;EHKWJ0QQIiCJwUPjKu1TMxThwteARPChdSASwSBOU4INwoDAxYGCwDFADihJ/z0Y8bIAKT1YSeIC&#10;DUIHYcPrJ+1eB5FY6cLVQdMxsXEflK+0IENlrE9l68Vp1VOe4ixTexr0OE6xjuI8+0PvtfH3xCQQ&#10;oP4owYEkOFDa+0lgQ2nlUUorj2G2X9WN4/KAKH7KY+Gf8X0zO/YKILJ/sOovveMakUIhLFCNPSK8&#10;efMmSOAIi1XDFlUuVuVL7GoIy/URf82/bvaxUeDNkzf9fhBJIcRBJJEbZIh5NDbsp4anrVuFgv30&#10;+ph9D2DxXQDIHwI6/gj6068nHEj+4MtR+x7g5A8BKd/7dNj+0cfQJyP23U9G7Y8+nbA/R7t3b47b&#10;XYIIbqhtGjiNnYwpAOBLx7IgQgk24jzVYT4BJm6TBRFKY8VjcrxBdQaBgCSDLCgRFGSleoOUred9&#10;zSIO9cbidfB6/O8T6qlN2G2UQpEU9xtrUBn/xlmvi66B0hqXs8YQqEgCGgEKf38MYznATPNJPqwD&#10;CV6QACA0vGGtQ8vjNL5t/F5pbGlgc/mH7u148PCm3b5zxW7cvOiAcvnKOQcQwsn7H/zMfvXuT+yD&#10;X//cgYWQcvMWD7m7ifZDbsDpvaCXYZaLGJdmrDvPJ30adxpLuvUB98nCWMbL1bAjTeLaGT0QEKy4&#10;CLnBQ+SgsNUY/88gX3yLz8fPkl3joc9HESwENingBMV5BDNCB78PTj+V8J3kC8P+uYaGb9udu1f9&#10;O7n74JrlAHA0wq3JppUBELcLdfsQQPHO1xX7i/NF+5Mv8/bHXxbsT84X/DyRHwI6fnwV8HG1Zj+8&#10;UrW/uFiy739dtD//qmTvXS3aw3zdqpMNa09z2gfXDk1OA05aAJESv4cURBgXXDAkeMibQRFC2h30&#10;hzyHiXrRigCMCUDISHUC1w6gmhiySmnE+FI7f+Ed2hFAKPWl9kqzTEe7+1gYl9/B3OIcQOSRjRfG&#10;cU+AbTkGiHxzivvyEe7HBJHgDXkKIKFnxL0SEgBAkEIRCMLaEUIHQSMAiuICiyxwOFxEaa376AEH&#10;8gQqXC9CiNk/RH4ENwdIM9470Owx9JtARBJQMN7zfAAGBCIOGQlMxFJdndiquuon9pqoLgHDIWMA&#10;iCikeCIr2+qFeRQBJBahIgaSGBQo5bOuytVGQELFbdVG6Wxdin3LyDMtI6+0yuM2erGeg0iyeJX1&#10;KLWXBBPZMuYpVJnyKI0r0FA506onj4dC1WOcMCIQefr8iYPIy1d7+FstBxAZf2B53GhLiRtbIoDo&#10;iZI3PcIIF6y2uLtjGv8Zka4gHV6nH84W0U0/BZGxzNTMYBDxRZvuDUmfduu4mfJMkE/u5+0nN/L2&#10;o+s5+zH0gyvj9v1LY/anF8btDwkoAJHf/2zUfu/jEfuvPxy2v//hiP2DX4/af/vhhH33c4DI7ZwN&#10;1XCz4jz2HIyOG7MURAQGCrMwMghOeM3chqvDyn4TiIQ3q9J4vz6e1CuLwCMrGWSBgKAgK9UbpLie&#10;n+LJa5sP6o3F64DCZ0nqRe2obL+ChFhn5RMasiCidSqzbwEiZ+V7v0kYq9cGf//eVlvubNGUhC8I&#10;TactCAs8fZfGvI3frk87NLlgkS80GwecjDicjI3f8ymZW3cu2YVLAJLP3rNff/Rz+/DjnwNO3vP1&#10;JRcufgYYueHtCR2EkfmFGVt9tGLTi2383+EZE6M+pTMydsdGRiON3fIpJIlrYeIzUrTwN2gIcMCH&#10;iWG/Ru7s4TRKPPXC6RuOz6kiXk+tPgFjSs8mwSeI01IUF5pTvlizMmYF9M91MQHIbvjU1NXr58P0&#10;1fvv2E9//n374vyv8fT/wIGgATjIt5q+S+YPAB//8KO8/XefFO33PinY739ewkNF0f7sQsl+cLns&#10;IPLj6zX78TWE1yrIq9g/uRimaobLTasCHrIgwmkgemBo8LV1N/ZyCEQcDBL1wCSBCAeResFGASET&#10;AMBCbhQg8tDK+PvyDbv1Btul3hBvk0CHwIMhX3SnNMeWRySAyCYAZwIPLOu2c7hvz14eu/wI9ggw&#10;HDgIJlAMIoIPSV6KOO1TKoSMBGIYJ4DwaPYYRPyodqRjEFH50SnbpCBCMU4I0fqTFESSNSFav+GG&#10;PgEChqpHxWChuNffQZoQwoPQUObTOwhjL4eLdVSPQBL3k8CI2ghAGEoCEKUFI97HAfITj8ge38Kb&#10;gEEWSGLYoEFmyHQWJBgXbMTAkU2rD5Upj3EZfEpxGX2m1TZOE0Ao94zwjJGkvdqqPUP1GaeVly2L&#10;Q5YpTgk0GEopbKQgwrhCrwMQefbiib14tevvmiGIlKpj9nAUNzQuvEu8IRTj9Ir4Uxcgg14QgUgN&#10;oSCk3p5wEJHnRE+iDOlqpgv8bUAkKBgQgUgD9bn//uJo0T6+X7QP70/YR/cm7Nd3x+392+P2yxsT&#10;9pOrY7hpjeKGNmHfOzdm/91nI/bffAog+WjU/psPR+2758btk6FCeM8MnobD3Hkw+IPUgwjEB4nX&#10;SWjioWQSYYRlatvrA2KfDOX9yI43MC8Cj6xkeGMQGAQFb6seWDCO/gUk8edwEFuCkU7qxm1l4ON8&#10;5vUMfyYv1mzi/aC0UJZxAVHcPu5HYJGVyrPxNM2/HfpJ1kA4cNA4c1FmslgzLNhM11BovYXDCww4&#10;t+v62ghAMuGEWztp0LmLhmBCKLl7/6qDyc1bF13Xr3/tXpE6oN9BBH3NL87Y+uaqgwgNPdeZXL/x&#10;tXtYLl/50i5d+cJ1+Wq69VmHzVE6L0Vno1BcSMvxbt265LBAiKBng+MRRnydB8Q8gsr4BHcE3baH&#10;GPvhUFjnQrBiPl/5wGklggfTQyO38Lmu2Y2bF8IC3vMf2Uef/NLefe8n9tOffd/+/Pt/aD/88Z/Y&#10;Vxc/sQnAkENAq2ETzbZ9ChD5x1/l7fe+zNl3zxfsD84V7I/PF/H/tugHm/3yVsXevxvOFaF+fa9m&#10;70G/vFv3Bay5Ws3fNdOZ4W6csDNHHpFSlZ7YGh56wtkiPk1C+CBwRACSlQNFInpExgAinOYpjQFA&#10;8sNW9sXHhAuCJ6EjhY+zJCgRjHCx6sLKvIPIyPiwLS1vwO4d9CBEi0MJEw4hJ2ENh84CcUXAITl4&#10;ZGDkIAEKQYXiUgwnhA/1EYPIIUDEQwCHIITwQWntyXd4yqkDCEDkMSEk8VbQ2MeAQABhXSq7DsSh&#10;gfGkLJSzDcvZfiGJJ+lErLezr3yMlfTlb+ClRyMBjaxiCInz4uvh1t/9I0JEUAwigggpBgilB4WK&#10;UwIUGvNsXYr52bhCGX5KdVTeq5Mc985j1ZWvNoQAKe5LYKD+4vpqP6gfpSkBiMRyhoKPQeU8Ep4g&#10;Qo/Ii5e7AMwlK+EJaGgcT1MJiFBaI0JpDUgAEc6tJ0e6I+QL7Zo854JbdgEi3JrLt+u+DiJvnprR&#10;mRuUvCKsx10uY9WiXRnN2bmH0JA0YV8g/dn9nH18d8I+vDNu797K20+v5e0Hlybszy+M2598NWF/&#10;DDD56Y2CXS2WrYixW1zcx5sxx5LRhzS1onRWLFMdXitPVXUISc4A4TW7xyMx3BIhI5bG7I2NvHh6&#10;plcWgYcbZBpSKTHIMvwysr+tBBcOItAgEPFrjDwicVuNL48J48qL6woIJC/3z4YyekPwN6f8M78B&#10;RKhsX1K2bFB93wIbTVOEdRP9UxdBybZV36qqrbfp2op4/YTWUHBKxE/grNGAwaiV+Yp6ehL4OgDu&#10;muBvJ3hiuH13dWPJpgA7tUbepzc4tUEQ4ToTTuvQk/L1xU/t68uf2eXrX9qFy5/aVxfCFmVuVebh&#10;cIxr6zK9L599/h70rgMJx+x06IEJU0/hmpt+nVy/wqklTiud/wr9fs1XBpyza4AmTifdvnPV7t2/&#10;4Wtk7t67jrzLduXqea//xZcf2qefvW8ff/KuffLpex5n3uWr5+wh+i3BqDcA/o12w4rtll0v1e3d&#10;exV753bJfgb9/GbRfnGjiIeJkn36gDtoGnZhtG4Xub13nNt7q/bVaM3OIe/GRMXKjZo1u22bnO30&#10;gQg9IuVa3g2+RAChJ4KhnxEC0Aii9wfgSEhBvtZ1sM4E4GG0BBDJ4W8GYKiUCCL82004hFBFvlm3&#10;rFf8B/CIvSCKO7ygnH0TjhZXl2x2fc2Gx4ZsZWUDxv0A999jn5rpAQdAggeQ+TRNDCH0bkTAQWhg&#10;2AMRelMScWpmIHQkoV5a52nG0VdPyj9J2gI8emtMIgjhDp/vaPcKp2QcRCLPB0Wj7gYedfogpQcW&#10;QQKWNI/t6NUIh5Vt7xJMWM5j2+O2aMe+0K8Ag+F+EsbKTs28psSL4jCTTM+kCp6OeDFrLBpuQgpD&#10;5dFoK642MvJMK06xruozHRt3lak8Tisvrhu3j0GB8ViD8plWHwzjvLgOJZCI41QWNGLFnhGFpy8A&#10;Ii+38Z/gCX70T2xza8Hy1TEbxtMPz3AggBAyBCCKC06UR2mO2hfTTRZ8zUhnpuxTNvKKCEToIvZ5&#10;60kCSmb7LuED7WjgqXB+Bm/YVfRdsvFK0a6P5O0rgMeFoYLr4nDRvh7m9lxu083bF/cm7NM7Ofvo&#10;dt63+r57I2e/gt5F+qtRHu+OGxKeZFt4su3AGBFEaPgXErjgEz8l6JAESSxbWqbbnjsUuLix4DCi&#10;Q8n4OdiXgIKKPSAKFX9NzIfmKaR7QJKIdfhyPv++ojzPT4ytIEGK82KDHKfjOr+NCB/qV30p723F&#10;tgRP/k3o6RhU523F8RnqegYLdWD83QviInRwB8ukS/nhoLEkvhDOzRCkaMGn5NtdOZXD9SZcd+HT&#10;OVprwQWeFZtEGCCEa1GaAJEu/v8te3/0rnA9CNdc0APBNSkT+YfuJRkavWNF/B/lFOqDkZt2596l&#10;xPvB1wEErwg9JDwk7ipfBXDlU7t4+WOvRwhi3wQQ9/74FE3LuK14CODDnT9ffc2j/D8BYHzqHhjC&#10;yc3bl+zeg+vuJeH00DBFz8nQTcDJdS8joLCc/YyO0YvCh5hRB4M6IKQFMKMhrkOjzaZdyTXtHIDj&#10;3Ejdvhyu+WFm5xBengCo5Fp2M9+0W0WEhSbSdbsGKLk23rC7hbq/a6YzySPeg0eE24MDiJR9PC5c&#10;JYRoesa9MQjDYWUEjgAiPs1CTwnEY9ireMgpQ2OVgo2VilaYyFkxRwjhlmyCJOEjqFjim3eDhyR4&#10;Sfo9JCmUQJUJjFW0Nq5rYW3ZuiuLNjwxYo82tmDc9+35q2hqJpmGEXwIIgQixw4CKYhIDiQolwQh&#10;gopYMYh4vQREBDSvtY2mYyhBiHtENBVDEQayICJviNaACBoEIoIPgUiaDgAiL0Q/mIR67Nf7YX8J&#10;iEiDPB6UQ1MilQlMCBxcIxI8Iul6kRCma0R4PQILiWlem0BBgEGpXba+xPoS67NcICAIiMuluJwh&#10;jTpDxZVPsT7z4josZ5pAoLysVD+uq7y4r7ifuJx5cf/ME4z0pmZehPfN+GLVV4f4LS3baOGhPRy/&#10;5yDCKRl5QmLFHhJKIMKpGK4D6cAot+kdAERQhBCKZQ4inJqBfAEd8gUhAhEae8KIy2GEuwBwM2vh&#10;aaVYshsAj4sPwwFmF4eKdgkQcmGoZOfvF+zcvbzrC54jcifvMPIh9OmdcfvyQc5u4uZSwA2rNZOc&#10;qsoxE2PusECj/gbx+rRGhHF5QzxMYISfI0BBPyTE3o5YcT7jBBD2zTE4lvqJ+xuURwku3gQAAodB&#10;ZVmp7tu0ievJ+MszchYMZOtTig9qo/pKs05cT+WxzsoP4vURNKRwngePNg9vwo3zo7ifJAoYieRn&#10;gST54fyNABk+/aepkGRqR3kONwstf/Puo61FtKeB5VZXntkTFpmyLqd//BTXZs7TrFNrcO1G+oCg&#10;KVSFXC+iM1UKpYdoy9N2Cfj8/Qbg4jVyLK4LyeH/PqdwCBtj43dtFJqYuI+2+D/PRbKoU8P43Fnn&#10;8jUjXAsW0lwvwzE4NdVs4WGE/8+446eLzwP46Uy3ffsuDzS7W2nbVQDHlVzDrvAEVehavmW3Sigr&#10;tXq6A90qNAAmDQBJw+6X6lZphx0zfNeMQITigYfcoUPgkUfEAYSQkXg9CCDyhlAqo7jLJQ+QGQNE&#10;jOdxnwAslItjABHAB2Aihg95RxTPQkjwlAhOuL6GD2d4wFlfts7yAkBk2DY3tx1EXnxz0u8RiQCE&#10;Ylz5p8k5I4KGGCB64JC0UZxQITiJy5j2NSOH/R6RXj5Cb3MYQITekCyMOIg83p52xaelujGHkWdc&#10;QEJjLxhxMNkPACJPRCyBRwwi9Ij0gQiBJemz1y8kz0csQYeARem+hayRJ+QsEBFI8JoUpwQVNLY0&#10;2nFZLPWh+hQhQXHVE2i8jWIwkWT4ZfyZx1CQoOvMphUfVJ5tr7wYQN5GAhDBSNCWg4jZMf4WGzZR&#10;HrF7eNrJ882nGa9HFj5iEUS4iNW3FcIwvxFEkpMn+ZTIXQs03HzfjHtGEglE5BHhjbiBm8UYT0cF&#10;cFy8DwC5n7fLAJJLDwp2AfrqHkDkTs6+pO5O2Ge3J+yT2zn7GPoM6fNDBbtTwFMPbu48UbWLcWjw&#10;XzPqbxDrx+msR4SfwfuJYEGQMEiCEAcQiWVox3CQR2SQ1B+NMg3sXxZEUkPdr0F1pWxdQYL0pvYz&#10;A/IGSX0PKqNUzs8vCMqW9YuHiQXvx9uKZ3DQc+FHpidxT/fVI5B0MC49JxQ9J8ni10SMh5fQAXrQ&#10;Zmll2rfWsm4AmOBV0VQPxTfqTsGwd7n1fDIcGqdpT/7/4v8zftcMwzqtsIOm1eHW+7AwltNP8XHs&#10;vC6OwV1B/H/JrbhSE0p33YSdRWFdDD07iaI8nhfk14n+/LqnuZhUsNCx1nTHKt22jdYJGTxPpA7Q&#10;SIT0nXLDHlTqEKCj3IQadg/wcRu6CSB5UK5ZNTlDZHp2Eg8SbVcWRGKviCDkLBARjBQBIePVCRst&#10;5QBg41bMPbBKacxKJZ4lEjwiAhH1Iw+JAIQhp20EJZQfgFbPu0dkcX3FmguzNkKPyKPHdvL0qG/X&#10;TOwRETQITKjTU8QT8IhBhAtOY8iQBB+DFINIDCPM3zvc9jLWOzoMAJIFEaa/w/Uh2sLL9RqEDoFH&#10;7PHwOEN6H5AXICVMt4RX/RNGAmwIQkJe8IwoTQDYYb60S9GjEbwaMWQITKg4T/XYNhz5Dqg4AAgg&#10;9BffJXGtDyEgDAIP5REClC8gUDrOZyjYUBjnM57ti2J/sWjMafgZV8h6isf1JNVVW4aD+o77ldQm&#10;m1a9OM24QIPxrGIAUd4p0k+fP04Wq57Y/t66Fcqj9gBPRXk8QRFEYviIASTeQujbCLmIletDYJQ5&#10;NaPpmFi8WfKsBr/B4YbHm1jXQSR4JrRDRiIoTAJQ6DXhToVKqWjDD3J2/UbOLl+fsKu3IEDHZYDG&#10;hVvQ7bydh75E/PMb4/YZyj91EBm3zwEi9KI8LOFm1SLY8KYcxnYYSURjnjXwcbpXj2VJWvAU57vQ&#10;VnAhUHgbxWPHbfuuIynPSmVsF+LMY1lqfDnlwb8Pv+Ns+bdNn5WnfP/bJotJ47o9JetC3rQGJFbc&#10;NyXgUJrj+N+U60oydZWW1Jav2edr9ynG0zS9HDFcJErWiwwsy0jGPlacHx+3zpAgwrimfmZgYCmt&#10;RZnl4lqIXg0utOV3G2thAZ8H4i4jek3CCaeMoz77AoSw73B9XR/Dp5SQ31s3AoDQepdeOBXWwASx&#10;3mCF60yvd3qG62i4noZw1cH/57bVp9uWb7XsYaUFyGja3VIjUd3uV5r2sCq1ACTNACUAFh6C9hCQ&#10;Umo18aDDtSHoE9fOtTpT0y0AE71G9Ey28f+7DQjhgtWwTkSwkQJJULlKT0gI89yyWwGIFPKWGx0F&#10;iNy3MgGklLdCMawRoegJ4TiCEq0JIYDEa0cEJj41A2jp4roW15atBogaGx+1R48JIsf2/BU9Ioc9&#10;EInBQ54QBwLmJRDhW245PUMgUVlSX3GqBxOICz4cTgQdkXzLLxXVY9/ywNArQmAhgFBM+66ZFETC&#10;dInOFYmBpE++wFTAESAjCyAS8+MyGn8dUhYOKku9HzFoZEFEeaobFPogeOgo+INDAAC0HwGDoCGG&#10;EcVlwGnUWY/5jLNMYRxXf3F75QsM4vaUjLzyGacBVx5D5cVSfiz2JTHN/qRsXUr14jaKx+J4CuN4&#10;FkgEIvFuGu6aef5i21692nMQ2dtZtXxxxKdmCCJ8+2sMIASOGEQYsoxx7pZxCHEQyeM/XT+EUPSU&#10;+GLV5O2l9HKki1XD2oA+EIG4xqTTxdNdo2Dl0ZwNXR+3mxcm7PqFcbt2YcyuXR63K1fG7RLCy1cB&#10;I9cm7Cvo3NUxOwdY+fImoOTmuH11e8Ku3S/hJlOxeotPb/RmBKMlzwOlqRAadUGEjLsb+KReDByD&#10;8lzI83UnEUxI3teAfElluhbFYyk/VrjmEIZ6wQgLBGh446fn2CAznjXab0qf1UZSfgoHIR3LF6P+&#10;JUAkq3isbF2lpd7n9u8sgZIlvsWWEMI0Q3o++pWdihlUR1LdnuZDO6Xj9lwnEqCEnpQWrot1CCxc&#10;exJ27WQ/gz6bfz58h1xYPKudR4QVTg9lxH50DfLSzLH/WYJO0DTqafroLOmaYnn/uPY0j1A1ifph&#10;gW8XwNOYDu+bIWgQRKT75eAJSUEkQIjnAVLuok4AkYa1YhDhWpE+EOn0QKTVafhi1SyISASQSo3v&#10;pilaDlAxCnAYywM8RoetmH8AmCCI5PpAJFUADYVSDCNMV9FvA9fVxedeWFuy8mTT8hjj0Q7X5p34&#10;GpFBUzMU431wEpX14CQR6wgi4lBlggvPJ3zQE3KwDQgJ0zCsq/oMNT0jaNlH3f2DACIBSgAiBI3N&#10;7SlQVRegEDwi3MqrE1cHeUaCwjQL4eKxb9dNp2FiD0gWRLwegCF4MwgSKXAQLuI4FU/ZaFpG9dhW&#10;IKKX4zmEIOQYe0cBDmSoeW1ZkGA504xn89UuLo/zlI7rKi0QyEIAy+N8xSm2Ux7DOM143C/zs2Vx&#10;ueKEh7h+DBdx3iCxTODBtDwllAOIrw3h1t0te/Fi216+pEfkyPaerPgWvQdjdyxXTHfLKBR4MORU&#10;TA9EEBeINDph+66DBAxd7BnRYlWfRwaMxItVVUcQonaTgJBOq2yNMv6T3x6zoS9G7NZHY3br4zG7&#10;/umoXfts1K5+MWZXqHOAkfNjdumrcbsISLl0acwuXIaujttVQMntu3w7J09Y5HZb3Ki5jZFGK/Jy&#10;eBzh4nLLllbwBIMwGHfe+HGzR5kWsmY9IAKSHpi8QexPkNLrO8mP07FiCKEG1ckqNsKK88mZ3zHD&#10;14wZ0nGe0lnFbdyYR3mD6pylbwsi30bZ61A6K0HIWSDiwBCFEt/ZEr++/23LJPbnfQIKCCFr63O2&#10;sjbj7dyY6xwTrTeBstceQ5d2OKXfZwoclPpxQCB8xGUEC4hA4lDCuglsqA6vJVxDkv5N4hjz9Lp0&#10;0Q+PlE9BpDg5acO1DuCjlShAhwBkqNZy9aCkHLwmD0o1KzUB09OTDiL0vvQ8Iq0AIoQQwkir03SP&#10;yCAQ0dHrAUJ4kip3yxRspFS0ifEJP8SshIexYoknxNLbwXDcgSR4QQJ0xMChuDwjYY1IwUrFUcAI&#10;7ou4loXVRSvjuorFom3uPrGTp2F9iEBE0BDHBSExJEgqj+v0YCOqz/K+sgREGMrL0gOPJK26fL+M&#10;YCRMCQUQ4RTNdwgV9IAQROQZEWwIRAZ5RbYBAgIMwQYBRDAi6IihpJdHCAEoxCDyJDlTRNAh4BB0&#10;sJxxeUUYxp6QPhiBvP8EPAQISsdSPqV6MurKz7ahlC+Dz1Bl7EN5cX/MUxlFQ6+40gKAbH42j1Kf&#10;bMNQ7VWuNswjPKicceazvfIGKa6vUIqh5BnPEeHUjK8RObJdgMg4QOT+6N0AIsliVQGHgMSnYhIQ&#10;YSgQ4boQTssQON4IIg2etcCncgJHMIiqIxAJbdGmXbIW52Mnxi3/9QO79/M7duPH9+3GOw/t2s8f&#10;2NVfPrAr7w3Zpfce2uVfP7RLHw7b5Y9H7PJnQ4AT5H+J8Kthu3Vx3B7cKFhurGT1+tkg4oIBJwwQ&#10;QggLBBLKjTvK/2mASAwhMXhk07H+aYFInJfNV54Ms9JZqSxum+1jUFlW/3xAhNeefjZ9Vuo1EEmm&#10;UcJUxiSAge9pSadSFM/qTWWSpmcYZ7+ra3O2tKy38KZjpnX5GyQY9F9/73NkQSSZgtE4vqMnmZrh&#10;tfWNlWgOZZTqqq00KO/Neh1EmjMdK091baQPRDQNQ/AghLRdjLsAIfcAI0OAlVIL0JEsVp1Gf4SR&#10;7hSgAw8stQbXbAUQaU9yR1C6ToReD4GIwERTM0WEYwhHiyUrjI9bqXeyND0hhI6wWJWeEIKIoCOW&#10;YCQOc/kRy+eGrQYomZpu28qjVSu1G1Yul90j8vR5WB8Sgwi37lKMCzAogYFgQXAhCTriOrGY52s/&#10;oBhEmC8Iidspzt06qu/TOAmE7CPt75qh4umYWDGEMJ3CyABPR2KcGTKtcsKIICUGE+VLoX4AH4lw&#10;oSkYqi+N/mIJTBxGEqhgvgMDDzcTqGTKGBdExPCgfBlt1VUZr5khpTpKM04xn1Ke0spTW4nGn2Jd&#10;xSUBQrZenFY5FddVW0rtKKXVRnWVl21L8OD5JjzS/eRpONr95Okmwk1frPoNQOTxk1UbGn9oN+/f&#10;sIl8eOsu/zNSjFOED0owwpCnpVYBF50pvtyqhicRuiFT+FCc0wGsKxDhuzYEInpKl7jzptMpWKuB&#10;p4/SiBUfDtvoh3fs1h9ftcu/f9Uufu+6XfnDa3blT67b5b+4Zhd+eMMu/OS2XXznrl3+2T0Ayn27&#10;9u4Du/beA7v56yG78/GQDZ0btcLdCatXSn6ewgxAZJYubIzX79IPksEXGMQQQKleVoQMSvUEHYPq&#10;ZvVPC0RYzn74eeLP1m+Q+6UyQcYgxUZ7UHksjTdIb1PnbRSPF2tQXYkGsmeg3bBHn2shlPlban0h&#10;aQoFCrPxrOhpiNu/rbg+hEDi1xVJ5a+PSQ9N+reI455OPku2P/UzKD8WYSSbzub95rIYRAAOCDsz&#10;XasCFsbqHYAFIKNMj0fT4xQBJauhKiCk1kC8Ybk215nwQDMugA3rUGjkeVw714MIROgZoVeEqjXo&#10;FSGohNf18zX+DHl4WQFQMg4Nl/Ggkgd0jA5bwd8JRC9ImGZhKMAoFHmSbjo1Iw+I8rw+Q5SN50Zc&#10;PK9kdrZry5uPbIJbhvF5Nnd38WB4Ahg5dvFdMzyrI5a/wA7S+2MonelxyDUiCTRQApY4zVBAIeAQ&#10;dMRxtcnWJbgwrnRcl/J3zRAwNBWTjQtElE6VekSyUEGDzVBlseJ8goDaqIz9PklOZOXYgg5N5bwN&#10;iDhwJGBBsWwvKfM1JAkAeH5SR1AgA610XKa6NNCsozKG2TZMy7irPkOWZ8tisUyK82NYUBnzFGe/&#10;cT0BRFxH+VKcZt14XOWpD8XlBRGEuPyId+6a2QWIHNvW42W7O3THrt2+iv88AUTkCdHhZrFHhOeG&#10;OIggzm19fDHd1CznZbkwK3hCBoNI2OLHc0HSc0TCokZ5Q3gYWrtVwJME4AHXMnT9lt364QX7+u99&#10;Yl/+55/ZF3/nS/vyv/jCzv+Dc3bu987bl79/wb787mU7/wdX7Os/vm4X/+yGXf7+LbvyF3fs+o/v&#10;2c2f3rV7H9y3ietDVivlfcdOtwsImg7g02+oGfYbe6UHSXUkAkDs8ciWv0lvatPb4nzGuIPEz8bv&#10;9W1ARIasz5hF8bPqnCWNN0hvU+dtFI/39n2GKQsHBV+HEX+uMP0ST61wmiEOvczbwqBnxDqzDjcI&#10;MY7avEmsQ2/H+sa8La3AcDMdiXUWl+lhyY7JsrP/FmELMsGI1xGuJZZfp3tZXle4rv42AWyS681o&#10;YNlrUzPc5dIFQEw6iEy0ABn1tg1XW66RWjuoAUhpTLpGASusM1JHuQtlzZZVJlvWBoBwt8zUVAQi&#10;9RREND1Dz0ijVXcQqaKcZ4n49AwghCCSR3wUUDJSzFt+AkAxNmzFIh6+SgE4CBuDIMSBA/F8IQDL&#10;IBAplpGPkC/dm5ubsuWtRw49DXyOx/v79vTFiT17cfwabMSK35zbXycFgiyEEBiUzoJHNq36CuO4&#10;6sZxlknuEZGXQwCiNI9ol2eC+XHdAAwpXBBKBCYCg7jcYWM/pFlPeb2ypF5YBJt6X8KuGrTbGQAl&#10;yTh7BAAYUIGIix6QBBxiEKEY51gqF0AIEqg4LysZ9dhwM19p9RnXcZ309ysIyPal/rL5rKu2SrNM&#10;oeKCB8XVp9owjPscVE/AIQChmNYC1dQbwpff8UAz7prZCx4RgMjtB7cCiEykICIYkTckVpiaAZA0&#10;eMYAT1OtQimAMOT0DKXtuzprIIBIMJTyhFCsy3YN9FkuPbTRkZt29Ytz9sE/+Km98zf/3N75nR/b&#10;z/+Dd+zdv/kLe/8//JW99x9B/8kH9sF/9rF99J9/al/8F+fti79/3s797td24b+9bJd/n96T63b7&#10;hzds9KvbVs2NWbNJr0gJN7HUUEsy4jFsnCXWy4ID8+O8N9X9bRT39yaxjj4TDfAgY0WlRvh1cZoi&#10;rjOoTTZPaep1CPjt9bZ9xp83WxZEwykPQ5iGUd9zCTwEIxoMclYLWlQ6oExiH1pj4UZ6QLm2/4br&#10;6djyynSvLJQzjvoQ15Ckh6oxT1CSfuf8bOFvH/4Wfg4K4SD5LOpXfXv/mfxYqvNW8nHoGeHUj75D&#10;5gUIcRDhmg6EbYBIrdux8WbHhgEew5UIRGCgCR+jNQnlNZRXWA/lVXpIWr5OpIU+utOTEIDEp2aC&#10;R4SekJCPsQAhhBGCSLXOM0XC9A3XjfCgtVKdIAII4SFmBYDD+Ljlc3j4KfNcltehQyAS58d5ZaQJ&#10;LQXWTUQQoUckgMgmxspZE7D1eG8P99/Tgd6Q8JbcfjBhWsASoCSAhiQYyQKE0mcprkfFfeqY97iP&#10;uM53eHaIn6hK7QRvRw8ECBtJyK27ApHgJQniUeqUQIQSiAgwnjCPwAF4eEKwQB7T9Fz0gQrLM1Mz&#10;6Vbf1z0jDhQoI3QcHPWDiC9ahcFW39ri6yCyj5CwwDoODQEeZMwpXr+MNUMBgOopTSnN0BXlZ3WY&#10;SOXqX4pBgYr7ia9F9ZQXh3GZQCNblr0+lRE4FApEmI4hhDo6RflTrhMJIMJFq5qaoUeEIHL97nV/&#10;T0Y8NSMQIZQolHeEHpEKoIFqdWHgASA8w0BAIRBhXiWZmqlBPJ+A23fDYlV6UJIFqkndOqCljCeT&#10;oXvX7dNf/tJ+9//+d+3/+1f/P/af/G/+f/a3/+rftt/91/6B/aN/8/fsu//uP7Y/+ut/Yn/6f/kz&#10;+7O/8ef2o//gJ/azv/kT++Xf+qX9+j/6tX3yn35on/6dT+zi739pDz65Zrmhh1atTvj6E+7uCV6D&#10;dHomNuS/SawXezEG5Q+q99so25+UTQfpelL1jG1GMmaD9G1AJC5TPB7/t1XcZy9/DnHfofG6tHOD&#10;UBHy+q+F+ZzW0BO/xz0vQEMwoDT6MPY+BfJtFNaFhGPgw3qMNJ/egdBvGON1aWuwx6N+OWUTpm2S&#10;a3XjT1gIf4Pw2fA9eV74TGynz0Bwyo6jvuP8WCr/zQqfK0zPEEbQHgr5AURC2MXfhlMzk1ac7Phi&#10;1PvcLVNCWGzZA18nEsKHgA5XtW0PUH4P5a5CE2rYRKVhzQ49Il2bmgV0TLUcRLjuo9Nt4T5Cj0gb&#10;INJ0NVpcJ0JvSDhd1deNAEiK1YKNV/OAHE6jACrGxiyf5+nRUDHslOGakLBQtR9MdGCZb99FKC8I&#10;4YPvqaEKPAQN5TxYbWZu2hYerdv9iWE8CHVsa38PD4HP7PmLMD0jwJDnIwsighEprCPhbhiCQlgz&#10;IhARKAggGMYwsXewDZuIOKRw/wjtuBhVW4Mh39Z7krb1frhOhELd73CBKA8z295OYATgIRjJLiD1&#10;vEQ8cyQ+yMyBI1IKFwFE9hKIiLW7C7hIvCS9ugmI+IFq3n/ox5XAiENIMkXDfnwqJoEPxeUR8X4h&#10;5aut1z+AMU4gRvBEA00pTiOtNPuTt0P5SrvQl96Y6yAU1XUxD+OyjmAk7o8w0KubKIaGuF4MF3Hd&#10;WKoTh9k6WQk8FCeAMK04RejIgknYPfPEXgFENreWjG/evf3wtuULPEckBRHBB+NxyHye7lhrjVu1&#10;OW51HmoG+CBIxBBC8cAzggg9JxRffMftu+HQsgAiqsv2PJukWBy2+7ev2a/e+aH9P/7d/5v91X/5&#10;X7V/+1/8P9r/6X/41+xf/5f/dfu3/8f/lv2f/6d/3f7G/+x37D/8n/8t+9v/y79rf/d/+/fsH/wr&#10;/5X97v/+H9p3/53v2V/8tX9iP/0bP7T3/7Nf2KVfnLehu7f9xMRWm+edhLF5DfHURzDiqYEXQMRQ&#10;oTKJZeqH5ZyeUX7c129Sdgyms+Opz9f7DUY3NU5BylfZP0sJXmLF1xJfTzZ/kOK6vTb+5E2YgNHL&#10;qLdewdM0zDTcg4EplMGY0vD2jDDbIJ0V+huU79MfbrgZJ3DgGhwYWI6+WYdeFHo1YLh1XX2eCoSL&#10;y4ANyNN+3ekYS14Gw54sUh30HROsfPomCwpqL69KMp5flwMK4hmF8UPb3yT/XOo3UfCK8G8RvCGU&#10;H0A227E2IGG01bZbxYZdn6jb9XGE4027No74RMNu5HiSatN1I9f0PJZRV0erdmWsZvfzDdxzeLQ7&#10;IAT98rh3vW2Xh5lNAkyk+JRVP9LdF6kW3FNRqHJtyIQNAxomxsesMD6Ce85DQMdIAiJhgaq260qa&#10;qiGYEETk/cgnoeRwUs35kQELq0u2sbdtw3ketT9ljwAizwEizwAhp8+O3NuhA8N0VocARICidDqV&#10;k8AKoEGLVweBh8Q8rvvY3QeIHCB+QCh54n3s8wTVo+yY7CMcbhb6I4SE6+D4DiK9490hQoZgxNMC&#10;kWTKJECHYCSNEyI0NSOwiAGCxp/gQHGahXIYQb7ahCkbAkg6VtwPvSjqQ/0JKuK8GEQohwiUCQQo&#10;tfM4JBBRG4rGW8Y/mycxj0Zb+Q4ZkEMR+mW+pFf7B/hB+6QNywQCiqtNnM+xeI2Ma2xdEyWAULuz&#10;wCPOZ1xphjGIKC0ROAQgApMYROQR2Xy8ZCO5IYDIHX/HhbweAhFBCRVP21CN5kRYM1Ibtc5kmJYR&#10;VEg8Ar6C8iqPhE5AJLwUj+WEln7vCdeTTACIbt++ar/86Y/s//rX/rr97/4H/4Z9/C9+Yuf/pa/s&#10;d/7K79i//1f+fft//vf+lv2//oX/t/0b/8L/wf5Xf+V/bf/qf/9fs3/zX/q37N/7H/179jv/k9+x&#10;//h/8R/bf/Wv/D373t/4x/b+n//Cbt24bEU89TQ4lQRY4vjBIxJARDAiI08IiKFA+XG50jGIxO3i&#10;+n9Z6Rria03Lg1GS4c0ac8FCVm8q+03Kek0kjUnF1xG8Tq+XvY3Sz8j+YSwJBzLssSF0jwjiNKy4&#10;ltA2HZMK18lrD/3QePLsDBlpN7IwsD2dtTaE40dt4uuZXwp56kN1VN6r9//n7r/j7LquO0+UiqSk&#10;cWj3jKc9Pd2v3e2enm637W45SJZtOciSrGRJtqxIkRQpSiQlBok555xJMecEMCFnoHK6OVQuVAEg&#10;wEzkDJCUvWb91j6/c9bddaoASvJ7fvPH77PT2vuce6vuXd+7djha9+LLk/LiK9jJ0jpGq93Mfyc7&#10;jC1Z1+KF625SiMHUD9qzscYSOFE73L+Tv6bZznA/EPqnZfS1/ohGYXpqzKZNxscVBkab+t0wKMMK&#10;Cr1DI7JYIWNez6A81zkoz3ZADc035fmuQXm+OxHyque6mibYPKs2y/uHpDII4BjVzxymaEYMNCDA&#10;B6ZrkPKEVZy2Gh9sZke6K0TgAXcDpQEp9eMQM/2+q2KNSAAQbtkliMw0JdMCHoCURLZFGFuK9f5e&#10;3vya7DiwV4rVokytVX+9e5e89dYB/SG430DEnP8ebJFVqFAnD3n4oPLqIEZDIB8RSeFj9xb1P2EB&#10;KuDDP9of/QN4ZJCxJ4ESDzLBPruHI8LW2AAcPOI9lQIKH9U/PSKSwUKoyyAkD0QACIxeMI8Uau3H&#10;SEiIinAMa8cUj9pjDIowwbGsfae2aR360XnTDiKQcIxw5kjm2GMHT6ePlIKjRhvtdu0LdSloqOy6&#10;astx+Gj/vUlExNa2+PYECmw818Zrocx7Izh5G/al2I/j2v0ldkyZ93bMAzZ8PcDDgwmUgkhyxDsW&#10;q+JZF139HbZgtVDsMOCgCCIAEE7ZYFoGaaG4xtZyjCiMDEMj4aj3vIhIrdGrIIJoR1lBRL80ckAE&#10;/cxWoWUAINK2TB556H457rjj5Xf/zYdl7lHPyJ6jDsjE+6Zk4j2Tsu7dL8jYe8bl4Q88Jpd+4FK5&#10;6gPXyXVH3Sx3HnWXnPpLp8vvvP935M9++WNy/J8dJ3dec4ssX7pASoUuGcRj0WcAETp4fPHzLBEP&#10;AXT+hI24HWVGRGJNh4d3Jl7DK2vPHC2UOfBQznNg0Gxth9LPAiJYlwOx/nCVvkZzeOoA6fjSaEYQ&#10;IiKYGrHtpgYt09+bcO9w1oCEEBmwX/LaP40mIK9C+yZGFXy0ATLACHlem/eR2kRltlMY/6WX1ymM&#10;TKVbaON2m5qJtu22vOeAArVNr0kldehvkYtkTNQBUvC6+ToptPN1BNCarvh1W11ki/M9hvHQu1Ec&#10;H9/Q74e6DI0NSU8TD7wbksdWN+XRlU15ZEVDHl5Rk0dW1uXRVQ15DFrZkMe1HbKy6tEV2q718xRO&#10;Buo4yj2DDkAI1n7YmpHDApGyDNRK0lspSHFAYWOgV2rYtmsggt0wgA08LTkDEQ8heKIulC5W1fpY&#10;uA6ePDyi18dhZutV7R1rZGoc6zh3y0/fPqg/BrM1Inh+Cx8oByCB40d9CgdJnRfb42gI5CFiGojs&#10;zkCEYELAsOtZtCWDGVMSEUlBZKuCBg4kozZvw8mqWJiKMqIiyboQFxHJYCVELAgRcIwo+8iI2Sgc&#10;QChjTYe3Z94LY4S1J8HZoszrhLZQb0I5aad4hghEp23HvyfgEYOItSUOngBAB+/rvA2cN+tj0S62&#10;N4ef5Dk2Upbp9JH68bwt2/Ca8H6wHeI4vBaFMWdqgwAUhA3W+TLzFOwBJVlEBOeIbE2mZnbLa6+v&#10;l46e1fasGQORmoKGqlIDhGQREYBIcxBb0vqkUe6QnlULpL9rmQypTVNBo64ihCClEBEBiNTxsCwD&#10;kZqBCKIIgJDR8RChQDQk2PbIQLFdVq9ZIo8/8aCcc+458uE//Kj8pw/9d/mj93xcTv/gmdL9v/TJ&#10;+AdGZef79cP0vt2qvbLt/btls5a3vHe3lD9Ul/uPuk+uPupy+eZHvyk33HqtrFg+Xwqldv1i6jdg&#10;ikEkdu6EDAjtzEOtEJDV+T4eVNjO/DsR74vKs6HQHq6ZifcBQPK7ejK1OrnQxzm6dyj0b4WIACFc&#10;xExYnRFIbPolUwYK6iBtfUdY/xHWgOB6rcraZhYiIi9sQiQBv+wJLbh/wKcKeZXZwBbTH4k2Ag42&#10;hrUbAAUorItQJ6xOHM+PQZoCQSI66bge53qEdSAKAYkNIjtY5/LSa+vlxVc3yJS+dqyBsSPbcQAZ&#10;3guAhAFAGJvjxddhmcL94TWYTaTY1myScSDcJ88h8WPHZT6ef2xCYWBiSAZHG9IcH5HO5qg82TEk&#10;9yxtyk8WV+WORRW5a2FV7l5U07SmaV3uWdzU9oaqJvcs0bLqrkXBZu6apvRWARljMjalUuDBzhRE&#10;XQghIQ0nrGLRKrbwNhoKD82qVDUt1arSW8MhhxUp9fdKRb/LKnhoYEW/8yplBYwQ7YghBMLUDI6I&#10;B5CYEhDJ1oaEdSJIsTsHUzN4zk6pWZOly5fI1BTWX+6Wt3960CAEUy1IASGMiGCKBg4fAELnT1gw&#10;EEDEQ8EAKXfIABaQMu/BA9Mx6O+hg2PGZeYpAxPAEdaOJHkDEQ8hEMAhK2c7ZQAerRASbAkPzAME&#10;OIZBiJZZ71PmITjVuB51fkw4Ym+HNM7T8cMOaikrcDAaAvhoiawktnDqTD0ATBvLlWnrxXY4cYyB&#10;Ojp4b4c2wgEcvK/n+GynLQQbXoP2THkdin2QxzXidsiDCCMdrEM76wEdbCOIWP7gG3LwTYLILnnl&#10;tUmFkFXS1rPKzhGp1hHx6NMPE1aQh/UgjIwMajo8MiA1dejtS56R/u7lUqt0GYTAhmtEvIYTEKk1&#10;BxRGCvrhDM+kIYiMTQTH1AoibbJq9SIDkUsuu1C+8MW/k9/6b/9DfuXf/h/yr3/t38lvfui/yv9+&#10;5P8pJ7zvZFn5ocVS/GBRNr9XPzzv2iv737Vf3nz3W3Lwvf8kvR+oyI/+8sdy9903yOrl82Sg3GZT&#10;SbheDCLM06F7+PhFgMjPKozrlWdDZffgnW7rfbCcCU447tMKF+9E6O/BAhCCvzf+voAQiHksGGak&#10;JLw+9IETzoTQP9MADK2Rlp9FuE9EdCDeM+u9zAYpoCRROvWB6ZBk6gKpTcNoiikOO600uWe0+WkM&#10;9kcerwv5sA4kAQurV6DC9RCNeWW91mE3CB6pHw7ls5NOcR0ASTTurNNBar8R95rcZ6wW20R+nBAJ&#10;CWU/dktZQWRyvUICnlOzTsFgalTzwzI4MaYgMiaPtA3JrfPrcsPzNbn+uarc+ExNbny6KjdoerOW&#10;b51XldsWVFRluU3tbpvfkFvU9rZ5FXlqVc1AZHh81LbxAkSwMwVRFw8iELfwGogohCAiUlYQ6auW&#10;pA/AUSzZVG04oqBbwaLPIKRUDlMvKWwkYgQEqY+GEEZ8ClUbJYUhBbGpcakrFK1cs1ImFUS2bMUR&#10;72FKhms+ACGMiHgQoTwY2MLSZKcM4cPnGcUI0ZAAI4SQOO/hA2XmKQ8fsGWaggicfiyLiCTg4adh&#10;ApxkdoABphDH9LAAxWU4U+YhjhfbQSjDnvUsI0+n7J0z8izbeAl4cHqmJa926ANb79zp4H29L3ux&#10;zbf7MSA49biOfeM21OP+fRv7eKHNt3MM1AEgWIY8WLAP8hQhA3lCBuxi8IA4JQPbcI7IVpuawYPv&#10;1k7WZfmaxdKuIFJWqEAkBCphT72CCBalAg4AIkMKG0PD/Qoe3VLsWyHlYrv+SuiWxlCfDDtHA8cD&#10;IT+o9tV6j4JIIQWR0QkuUg1TMwSRMI0DEFkjK1YukIceukfOOvtH8snPfE5++3c/Iv/ht35b/tf/&#10;87fkyF//dTnil35VjnjPr8tR7/o1+chRH5HTjzpJzjzybFn8wZWy9v2TsvSoZXLevztPzjv+HHn4&#10;kbtlzaqFUlAQAeyE+8NJsOE8E0JI7OxZzqtnin7e0eeJ7fE4eZppLPb1/eNy1jc468y5Ip1Jh3DE&#10;ibP2TptpXh/UERQg/h/E8jDi7QOABCdN0eERRH5e+deFMu+ddS15tG/QPhGI5MmDiHfYVPY6MgWA&#10;CQ4e60U22noOgIjeq+Zf2fKiAQke5Y9H9+NJuHiarkWJkjHi6+Rdy95HBx15oq0HmZnGy6sz6ThT&#10;G3B2SACSACIKDAoiXYPj8mhnU25eUJVrFDqueqYiV86tyBVzyqqKXKP5G56tyE3Pl+WmeSVVVfMK&#10;K6rb5ldlbltdBhojMoRH/k8qaGBcBRFERQggAUiwcwZTNFjM2tTvnopUBytSqFekp1LSH1xFqZf6&#10;pI5dMjg4sRqmYkLaCiAGHIl8nU3VoC4RIyEU1ooMjTVl7YZJGVEY6erplLHxSXnt9c3q3HdbpALO&#10;H87dT8tAATgYjWhdMwLIIIgwEkLwIISwjuDhIQPX5bU9iCDvy+n1kjbWQ60gEgEJQWTa+SKWzyAE&#10;8nkPIn4xqgEBQULBAI6WbdjWixT90jpVDBS8Nxs76c/2kGZ51rMvoiCED+5wsQiJ2sGJ05aOm2UI&#10;Y3lHj7wfn9ejfF/YQnT+7O/l6+N2tkEYI673eUKFv5ZvQ33c7uuQeghhHUUQoVCH9SF4+q5FRP5p&#10;t37pjMia7hXS3rtGP2Q8WRDqU8hQJRBSrSlwAChQbnZLU9NGIzltdWTAHAudC5yPHU6meYJItYGI&#10;CFaSa/0sIIJr9Q2skiVLn5M777xZvnH0V+W//pf/Lr/2r35DfvlXfl0+9Mv/m/zyB39NfvV9/1qO&#10;fP8H5Yj3vkfe856j5D3vO1L1XvlPR/6m/P6Rfyy/+6//QP7iLz8hF196ocx5+hFp61gkxXKHgQiu&#10;NxuIQJjGwDoRX+cBgOnhgAjknX9eu1eezUz3wTL6ZOtafjEg4ut/FhABZBA8YvH/BVM2GYTo61Bn&#10;BqccT8+YfgEggnskiHjw8PdPG6tD2YNIMg2RJwOKDQASwkWrOHWRJ0zvhGkPbHnF82GGbEpm8/bX&#10;9O86ZYfxhUcU4Im34em4Wd9DX8vXxVMymbKponcyXqx1mKp6Ya0BCZ4NE0BkVHqHx+TpYlPuWF6R&#10;6+eX5arni3L5M0W57OmCpVcrhNyg0HHT/JrcvFDhY1FFbl9ckduWVOTuZTVZ2Dso5SEc9T4so5Mj&#10;CiLDhwUiVQWRkoJIj8JDb6kkJTxXBkcV4LkyNXzXAS4AIX2qVhjhtIwHkVQJdMQQgsgIFqyOjA/L&#10;xIYpGVo3IZ09Xfr3m1K/tkt/AB5UP7Bd/eoWE5w7oyI2TYMoBOqSaASUAkoS+SCIAEAIIR5GbHtv&#10;Ag6EDCgGkNgGeQ8hsWBzBHewbN2mgJEABJ19Bh0ZgFCsY5QEi0xTgFCowHhw/FiUikWm23e7KIde&#10;j9MiqQ3vA6nawPZQgsOnbXD+G/XNCmnYBhzqCQYsw3EzJUT4FM45tkcZKR0461jP1Nf7doiOPxbb&#10;OTZSjsM2iG2U748UUMA6Xw/BnuDgx4jHzQMN35ZGRg68of/UmrcDzcKTeLl99yX9FdbZ1yEdfe1S&#10;LHVLudyjDhuhyl79UAUIAXykQKLCNAymOODUkRJAUEZqYIEn8uLJuwopFYBInSBSyQEROKai9sf+&#10;+27p6V8pCxbOlWuvv0L+7E8/Jsf80nFyzpFny4+POlt+dNSP5ccfSPTBMzXVetWZqr856vPyoaM+&#10;JEce9cvy7/7tf5bPf+mLcvm1F8mcZ56UNV2L9fV0piDip2bo0H0eTh3PmoGzpuOPRfs8G+/sfR3s&#10;vd2hxPuJy3Fd3j1A4R5ana13wHS8zOeJ7bF9XA+QYB9OyRA88J5DLPN/xh8sx74ci+OF8cMuGIOV&#10;nGsfSt52JghBXdwvlkU6IidN0RH7uimDKYDUdIft9cLGSXnxpfWaTtmuEyz4nFSnunnLKzrOWAIi&#10;DQMRpNCU5nGNsE6l9R7yFYAutsX4lm4MIILxsrbsteB1+LLvb2OkC13XKohh3QvO+8DW3VEZxkPv&#10;xoZkeW1IHu9qyL2r6gYktyho3LyoLLcqbNyJdSHLa3LvyoY8sLopj6xuyMMr6/KQ6sm2hqxWiKkP&#10;D8uwAsaowgYWpcaLVSlu50UbIiL9g1XpqpWlMFCWsoJIqdYjJf1e4kmqPurBlBBi0Q/ChxfscgQQ&#10;AfyM6n2u27RRRje9IJ29fbJu3UYFjdZTVbduf0P9qsKIOnjABiIjFCMkftoGz3+B+Jh+lvcAQhxM&#10;mJB3ygMQCPUED+YNfJDXOgIR2qAUREw7NqaLVQOIQAE2/PqQrC7ASCgHOAggEsZrAZHEqRNEfDvT&#10;7du1De0JXDD1Y8+Uh7DLBhASdttk0RQCBpyuTym2M41FR+0dux/Dj0uxzdezr5fvE7fFY9KGYEA7&#10;3+bbvQ3yHixiIGEdRDvCCNqYhwxGFEAAI+GY93CuCKZnfvpPe2x+urMXINKhZN8j7Z3LZOHip/XD&#10;iCmaDEQAH3aQmROPfKejgXOhw2kFEQUYi4jMNDUTQATREyyK7e1fZSBy2ZUXyO//zu/Jmg90iLxH&#10;ZP+735J97zmYar9pv+ngew5I9ciKXPvBm+XKI6+UE371VPnUn31WLrjoLJn71CPS1jlfvyQCiMBB&#10;EkTorJECLLwT922x4PzRH8Dy4sv4Em+184tDWYe8B4jDUR505NVh7AyMsvtGmudwmTfn6vJ5Ynts&#10;H9d7EAFgEDw8gPD/BMLfgRDiwYNjsezHh/KufSh5+Nj4IhaqBuh4p2PFUxZenJ5gHinWe0xikels&#10;T7A1OEAUIjhvgAi2vI5P6DXhzCcHtYzFn0ETeL5TkmLKxV+PY4bIUut1CAzhGPjMNlw/GyOczpr0&#10;Qd7KWXtQNm7LuhTY6T2Hw8zCGSITWFiKZ82M42F2DVnc35BnupryZHtNHl0T9Hh7Q55qq8kc1dPt&#10;dXmmsyFPdw7KHNSrnlf7rvKwNBVE4ODHFETGFTawKwaw4deHEEQgtFWbVekDjNQrUu4rSqXQpxDS&#10;rzCChfkBQAgcWP8ByIjBhPJrRDx8TJua0euNrR2TjS+/JGMvvShdCiJTUy+os9+rPwT36vdvOEcE&#10;ERGLQKjDhzyE7IOSPGHCgwjEskGJCueCMOqBx/dDHkQou2YiAAhT5g1AktTaXLuBiEVDTGGRKUEk&#10;QEcW/cAUDadpCCQsx1BggIEDywAZUNJu0jZczyBFr28QAvvtrYARYCgADBTKGaywnvYAEG79DUCS&#10;gQXydNit9a0AwvF8HZ08+3t5Gyjuh/H9GH4c5H3frE8Yw9ch9bYcB5Dg7TxUABp4TUIG2yHU05Zt&#10;+w5mNqz37RAecLfvQAARA5KDAJPX03NEMCfd1d8pnSpEQTo6l8vCRc/oB61PFUAkD0IIIhCmVOhk&#10;xlXmeBQwoOaofoARUWkW7CyRoVH8UlAQSGAAEAIYwe6ZMI0TQGTh4mfkqmsvkT/46O/JwJEFkSP+&#10;UfYccUB2H7Ffdr5rb9ARSHerdqn0g/KenSLv/if56ftERt43LMf95rHy/VO/LY8+dY90tC3SL4sO&#10;AyeCCM//gMMmNOQBBOUBAClAxD+ll304Bvv5sdjGcQ5X/tozKc+GIDKb4/X52RT383UsExY8iMwk&#10;TMswIsJ+HOedyN9DfD8sU3gfNr2kzjaBEi/2yeub1QVnmznkHGk7pleYt2PfudYFUQmfMq+Oe+Mm&#10;PABvSsFDf/GP4fyNIYORsXG8lyEiEsbG1EOAEp6BAvnFq6xLy05ZREPLUR++thDt8OABoR/bk77e&#10;Bm02NoBqrYHIFJ6WCxBRpzw4Niz9g01ZMdCUBb2D8myXwkZHVeZ21BRM6vKcwse8zqbMV+iYr23z&#10;OuvyfGdN62uysLspPWVs18X5JGH6BaCBRaiIiiDvQQRbdwEnmLqpDCqE4ETVZlOaCiLVYqcUK/1S&#10;VGDAo/0BIAQNgAehhHUQ61hvgKJ5QogHEdTX9Xpr12Gx8SsytGG9rO7o0O+89erU98rb/xjOEUFU&#10;BFAAh+9FKGGZMBHasmgIZE/HVVmdCqBAEEFEY7fmOR5BwoswAvu0jFSV3g/atUyIOcKcO8BAgWDz&#10;1rBtN0AInD5SlINa14oARthG+2zBKdd88Gh327YL4ECdlrcp9KQRkwRGAC6cmokFOEDK6xAWPDjw&#10;uHmUERHxNnTkEMtxGxx5bGv1JgUAlZ3CuidbLxKPwbKXjZHYQ7RjPduQ+jZfR9GeAhh4O9ajjiDi&#10;QQJlLw8Ye/ap3X5EQNAv1Pu+GA/5EBnB9AzWkoQUURGACNaIAER6Ct0KI11K+njoExaphgWrlVo2&#10;LcOoCKGkpmltuE8GRwoGIgy1AzBsjUgCJIOYbkGfIQWNkUrYvosj1tUJ8QA0AgmmZurNHukvrJGl&#10;y5+V2+64Xj77hc/Keb92iRQ/WJV1R+r79t5dcvBdP5UD71YIebd+6BRAdr57l2zX8m6Fkl3v2iO7&#10;371fXjniJTn9f/uhfPuEr8jDj98jazoW6pdEABFci+tDDETUeW9KpmLwuP+NCUTAidO5x0I7+nMM&#10;2BJgWiDEC2On6ziitpkEW1wvEeo4tr8XL9ajb6Zwb0gJJXS2zBMGKNqGvtMddZ7YF4CBv20MH/y/&#10;gPD39xDilTemr4Py7ot1eW0UQIQwktfOvvbabctwtngWjvaFF3LOFYkUT2uwjo/U98e6B9sJefmV&#10;DfLiiwCRYQURhY9xwAiEfEMmJgb1fxMOXp2wlmGDvjiLBNMpdsx6Mh5sDjUlZEe+m5BP6vw9oy29&#10;91ZlfTMbvC9h7GBjR97rPawFOCkcDI4DRIZlZXFIFimIzFO4eFYh4xmFEaQAkecVSOZrulBhZEF3&#10;XRZ01bRclaXdDempDEljBOeIKHQoZIxriogId82EQ86yNSJI8eRdHGA2MFhT8KhKfaAktTIW4/dK&#10;uY5FpQEs4kgI4YN5bN1lHewgwEcREZIEQggmWKjaVDgCiKx/aaMMTU1IW2eXgcj+A/sNRLBtt2UN&#10;CCIfKkYvAnQoLMD5G0wg8gFACNEPAgiBBEKb9YetlRUeoogIrgXgIFQQSNjGOoIIU9ogtcWqcO5I&#10;39iKiEcGFlsVDlrLAUIYEUEdQcHbIb85KVs7AMTJQMRHQhD1IJRAEXBArIMIGL6NTp+iDR0461n2&#10;ohP3ZV/HA8pMBiJJvTpy34fjzzQehTraYozYHvK2LBMe2OYV94VdChgq9vX9aYPUYGOfgsb+sP4j&#10;BhEqQEgyPfMW1ougHv1CdOSnslNefGlCegs9KYggIoGTULkmJA9EbK0I2of7LeIBpwInM6KC8/Eg&#10;gqkQnJaKU1UxLWMnqybPeoEjCgogMqxjYZdOobRGVq6eJw8+fJec9IPvy//8n38kn/zXn5Iv/tKX&#10;5NYP3SLPvfcZ6X5/h2w/aqvsec9B2fXuPQYgiJLsfpd+OBVI1h6xSU75jR/JsaccLU8+eZ90dC/U&#10;19Bt1yCIcCoDAoB4AIBDh+Nme55w3xDydPgxFMRjwjavbSbhvt4piFC8Jy+ChXe6zHsQoOOfyZnP&#10;JPZlRIT/G3kggv+TdwIicRuBwduyLm5jGf2RzgQhEG2hECnInLdNQcDxplGCd6AkmpFFETInjjYc&#10;nIY2RFAQ/cADIjkFY+tC1qrD1TwWqo4riIwo1ONI9ZYH5zFSwSjHLMIuH7+VF3Ut9+sU982zYcSE&#10;NgC3KdWEjo3FpYNjQ1IYHJU2BZFlPQobiIAohDzXXpHn2yqWzlMtbK/JEm1b1FmXRR0NWdxWl5UK&#10;Jv3lIWkaiGCxbgIig+Fhdj4a4herNoYaUqxXpB9bd8sKCoWi1KtYTIofUwUp17Kn7CKFPJAgz7aW&#10;aAhSFWGE0RCUASQj+lqnNkzK1KZ1MjgxIl29vfp3eVF/BB6UN3+6T4EkgAiEyAiBBM6eABAgIIMP&#10;DxyUryOcWL0KY+1UMZqBSIkHEaQU62EDaOH1Y6HNQIROnjCBMpWVMVVCAAnREPaF06cd8+lYgIUE&#10;NAgbBhyMgsT10XU9bLCOUMG2WHDGSOnsact+rPeK6+ncUWe7bHYFIEFUhHa0oXOPx6XDp7PPa4NQ&#10;jq/PMb09wSHu61NeixBBe9ZRLPM6Vq8gQhix6EgCHmjjWBBBhG2IiqAfQOSfZLdsenFcOnrbwxqR&#10;BEQIHQQRREBQ9nmoARAZ6pMhBY3RkRAVIYjA6SBFHZ6+SxAZGUcUJEAIYAQ2BBGsE8F4xXKb7XJ5&#10;as5DcullF8qXvvIV+f2P/E/5zd/5L/I/f+uP5ff+19+VP/7lP5Pvf+iHcvsH75GX3r9Odr1nv2x/&#10;337Z864DcvCIt2XTuzfJZf/X+XLeRafLswsfku6+FdJo9tg1MBXkoxnmtOG8E2e/LgGU2LHT8aMP&#10;7hfjMBpCxX1axk3k27xoB/n6KdyrghPuK2+c2eTvLajVOXsHTMUOP1YMA0whtAEu4h0z+D/wABL+&#10;7jNPzbDMurjMazLv63x9ng3kIz0zCXZY45HngP26CKuHU0/KefK2HIdnkdB54xH9mNLBdAsAxKZj&#10;JgOAcGqGQnlUP0sGKpP4n9R71nE2pSfBYn0Koi/h3nhdL79114NIgK38PrG8neWTcSADEb2vyXUK&#10;BclD6Mp4yF1fU1Z21GXZGoWR1TVZsKoqC1eqNF20qi5LVzVk+eqGLFOtQH55TdpWNqTQNyiDzUEZ&#10;w4PvsE5kfMie+cIj3jNlIIJzREoKIQARPGm32I+HauK8Ijxtt8+ePYNDygAZBA0PIACdGE5oW65l&#10;8EEQgRARwUP3pjZM2fbd2nDDQGTDCy8ZiGCNCCMigBCCCMpIuTA1AEErcBA6/PQMlYFISAEbBA6/&#10;W4Yp4cMrBRRNPXwwjwhLC4gwIgKnjTqvAAHZ9MzWBETYHyIIwBZK2zRP4ACAUKyjYhDxY/GeeA2f&#10;hwP3ZV+PlG1w1nT4dPq0ievovO15MQAQpLs1hcNXWZumHHcmYRyOhTTvehDLsMnrl1eO29APdV6E&#10;B5YBFJbH1uWknW0eRDBF49s5DkQAYT2evot+WLgKEMEXR3v3GmnvadMPW+viVL8+xIMIxPUhgJBm&#10;rUfTsHuGjqYFRIYLtjZkaFTLOJTpECBSrrZLZ/dSefa5x+WGG66RH5x8mnz96K/Kl//uH+STn/ms&#10;fORPPya/+3u/Lf/xP/+W/O6//UM57le+K9//4Ely94fulReOfFG2vme7LP3lxfLDz5wot/3kRlmy&#10;+lkZKK+xU2FxHVyPERHK4IOOHvkcR08AgPz6Et/m7SEPGIQB35YnDyK4F9zzqL43gJH/b4CId8R5&#10;bXllDwoAC4jAQXkQYTTs5wURX2bdTPfohQWrM60VoWCHJ/5i5wsjIoxg+DJTv3slFtviceIpFOQx&#10;fWNRj4kQ/eDUDIUdNJkAI/oeah+M9/Ir6236huPxWr6c1kfKs5lNeeP6uvBawnbjUTyArlmXUqEp&#10;Xe1VWaXgsWxZRRYtrsiCRWVZmGjR4qosXaRtquWqlQursmJeRdYsqMiAgkqz1JCRYYWMsRE7URUg&#10;gu27hwIRTM0MVMu2dbdcxPq3boUQ7NKrpOBhT9RNYIQgwjJTKIUT2DnZbhmtt627FhEBiExJTe8T&#10;IDK1bqMcfOtNWx/C49290giJA5E0wqGgQfjgIlXCB2Fl1+6tSbkVRGZSHohQjMpwasdP8dgaEQgL&#10;VF95fcJSOEQ4b+QBE7RBHfOQb/NAQqHep4iMIPVAwkgIt/L6qRn2s77qvCGWfZ137HFd3A6HzTwB&#10;gDYeCujomWc/jsU6PzbEMTgOUtpCrOfr4zUgb8M82n3KvBfr8/uFKZfdexUcTDjB9RX9p0E+HzT2&#10;7A/Rj7geAMJoSIiahCgI1ofs1foDbwFE9uoX5Ji0da2RNXj6bil78i6go4Yj3ms4wAwfUv1gJke+&#10;A0oIInjg3VCyhRdKnQ6mLRQ0sHNmcKRoa0OgEf0indBfeYSQ4JQyELGdM9UO6e5eLs8//6TcfNN1&#10;cuaPfiwnnfR9OfH478kxRx8rX//q1+Xvv/Rl+dxnPy9/8ReflN//8B/Lf/uv/11+799/WD7+b/5c&#10;PvF/fEK+/NEvybnnnSFPzX1IOjoX65dEp42Na+B6iIbQoXvHHtfNJIMXTWPHHzu8w1VwqPnX586i&#10;+J55Te+kpzvmVmX1mbNl+rMo77rIAzDwN0aZf2uCCARQRUoQofx48ZhsZ12e/OuaTbCJp6lQ9lM2&#10;/j7scfsYG5EGBw5wvLG4/TWuj6HDi2tHINhgmy6gAzDSCh6tGhmtmQ36ox+u48fNUwxFefL37W2Z&#10;j+v42vj6kOKeJteNyvjUkH7umjJUbkqprSIdi8uycn5Jljw3IIufLsiiuQOyKEkXztG6pwZk6ZyC&#10;LH9yQFY+oXp8QNqfLMjAvAFpdOsPmsagfudAdQMCpNwlQ+FZM0ixhqTcLEn/YFn6aiUpFsu2c6ZW&#10;1R9bOEW6GmCD8lMwSAEkqLP6akn7VEzlMmAlrB2pwhapijAyPK6Q/MI6g5HKSIiIGIi8+aZFRLh9&#10;l1GQGEiYAgoYAaEYAUG9BxHmkRqIKDzYVAuAIoEP5gkclK0DSUADQpkwwjqMZxEROENAxKtvTJjg&#10;WFH3+pZJE9o8ZNCBQiz7lGI/1Pu8OW4HItw9E4MI7CCOB0fNPMtwvCzTlv0g2Pi8F4HAl/M0kz1E&#10;Zx/bQayHYOdtILTTnvfHPkgpljGGvx7FNoKDr7P8Hu2z51X950F0JwgQ4kGEkME85admMB7KFNaR&#10;hF0zWxRMACNvhMWqCYh04RyR3nYplDoNNFIQaYTnzuDI9wZORtWyRUFs3UdYR8ItsXQshItx/fUO&#10;ZSCCaIj+esM892T9kCDS1b1MnnvucQORs886U0774Wnyg5NPleOPO0G+/a1j5LhjjpPvKph8+1vH&#10;ype+9Hfy+c//rXzqU38jf/nJv5BPfe6v5XsnfUfuuusmWbb0GRkorFJ46rH1IdidkwcicOiZs4bj&#10;ydrydDggQqc5k2P0ji/Y5l+XURtek+I1Wx1m6z14CAmvjfW/eBChAAz4u+J/An9nlD2EQIyYEUCo&#10;eKz4GvH1Y/nXNZvyxoz7ehvI2gEimPLgdIR+fmJhaiO3LZq68OLUCm1wDW7bxRTMbMLUDOz9feUp&#10;vm/fFiu+97RN783u09XxPUnvAfdvh7IhGjKs99iQIQWCRl9N+hf0y5on+mX5o/2y5OFeWfRAjyx8&#10;oDtL7++WJfd1y+J7u2Tp3Z2y7CeqO9pltaY9j3RLZZV+91R0rGbNIhOABeyMOTSIlBIQKSmIKDSU&#10;exUksDg/gQkdh1tzOQ3DlGBSq5UVQqqaAkTC4lVCCvJcrIpzS/C04an1k7J23YSUhqrSOzAgGze+&#10;bBGR/W+G6Zh3AiIED6Y+72GEZZP29ZEPwsihQITwgdRHRQgj6WJVTMu88vq4AQMiIa9tXmsgwuka&#10;OHnYxWDBlO1wqsyzjUI9hNNWbRrGRUUAIYARgAjH4VhQnIfjpg3Fdm/H1IsAgJTj+DqkEOqZp63P&#10;Ewp8G8toQ4oxZgIIb+/zaPNjI0V5pnFg49toa3UGHK/qH5vwESIk0K5kegYibDDvQYQwkkKIlsP0&#10;TThP5ODbW1Sb7Xh3gAi+NHCgGbbvFop47kKnAQamSOrNfv2QhYiIgUizTz/gJfsVC2eCPJ66y0PC&#10;AlSEnTDjU5pfV9NfBiVpYmdNBCKpnQmOCSerIuzZq18GbdLRuUSeeeZRueH6q+WsM39sIPLDU06T&#10;7594ksEI0h+e8kM56XsnKZB8V+uOlxOO/Y58T9PTTz5Jrr78YnnqyQelvX2xVCptBji4BteHwKkz&#10;pYOHU+fOFw8FeYBACKCyftNFR5aVg7xNUOt1MJ4vQ/6aWX3r+BAdKgGEQh3hZyaHnTdeLNrEAkzg&#10;/wN/V0IH/9YsU4CUeGqGyrvm4Wim/jFkQLDz147baN/aljnrIDjkVqc9k3w/1oXj7DlO1k5HzkWr&#10;0DQIwbSMggrWlAAADGLQ38abXbAlMOUp756Dptd5CElla10URNYOyfioggiiCGv6FSY6ZOXtbbLk&#10;1nZZeMsaWXBTm6pd5t/YJvNuWGNacN1qWXDtKllw1QpZcMVyWXjZMlly2XJZc8tK6XuuQ4o9OAEV&#10;0yph7QZABNt1CSHID4/i2Tzh6bvlwbIMDJWlv16WEk5W7VdgKOEhd/pDCg+7A0Q4YUxCCMuAkaqC&#10;TKNRl2q1bE/qrWmZkAJxrYg9fVdBaGJqXDUhleGaFBRcNm58JYmIhAfeERAIHR5KPCTEkAEAYWSE&#10;dUh9GcJCVUZEIAJIDCR2TbvO9MgIQcQrjYgQFgAe2TkirdABwbH7Oqbe8bPs7Zk3O4UNO7zMTc0g&#10;z4gItvCGLb+t8EHl1fl6iNcjDNChI2Ud69mHbRBt6diR+j7e6TNPwYZtvp7y14C8HceOhaf2IqUd&#10;+1ndbpYBHuwDqFCg2Peq9gWEKGAkeSidrkngw66RQAhgI4YS5AEgfPAdQSQcagYY2Sxv/hQnq+7R&#10;L5txi4h09ndJsdSlH6Ru/XBhjYiCiAJIrYZpGZA/PmTd6tAxDYNH9pds6mVSnThSCI6Fc/9j5nzq&#10;CiA41EwhI5mWGcOq/0nASOacbOohApH2jiUyZ87Dcu3VV8iPzzhdoeMHcuoPTpUfnPRDOeX7p8gP&#10;Ttaygkio/6GcrvrxD0+Vs087XS4++yy585brZd68p6SnZ4XUa102NteH0KEDQGKnzrKvY31cjkVH&#10;Hyt2dB4KWqU2GDu5BmzS61HRNaF4fCgGkWAbt2WOtvX+pjvtWOwTy4MIhL8z6tAHZURCINTDjhGT&#10;eJz4eoermfrnvR7ea14flPk+tPRNpiM4JYFpDk51HEpxX694uoTTHJjewNTL9LUhYb0I1pCsWxds&#10;/djMzySsI8E189og3ldc33qfSFunZagpvae1OI5eYWBUHXGt1C+9S9pl1W3LZP5FC+TZCxbI3AtV&#10;5y8yzTlPdc4CmXPufHnqnPnyxI+ek8d/MFeePHmOPPn9p+QpTZ+94BlZ/MDzsnrZCunr61LHHyIY&#10;WGzKx/4TRlpAxLbvVqQPIFLGyaoKIjjmvRqeqVUqB7AhUBQVUlD2EZIAIwoi9apN0VRUnNZhP0CI&#10;rREBiOj1CSK1sSEp12oKIi/JwbfCYtU4IsKUYIByyHvoCJGKmQCEYj36U4AO7prhdTyYEER4jTjd&#10;iaf4xiDihTqKTj1PcT84YNbThk6egs3mzZN2jgghhCDSkt+e5F0/QgDzflxey9fTnk6f/Xz9TGWI&#10;zp4p2vPGpSNHnmMgZR3r81Lf7uvQlwKE4Lk4e7B9GNLrwYapn3LxUy+IghhMHGCEIwMPysZPUsiD&#10;CCGEAoDY+hBtB8iE6ZnNgqfvos1OVhWcI7JWugd6pKNXP9glPABKfyHU8EFE6LLXAITCOSCIaAAo&#10;RrFqHwAxqSAxpfCROBRo7RRAY9BCy5jDHhwO54dAo1j1H4HIhI4zjqkZgEhTvxxKHdLWtkQef+xB&#10;ufqKy+TM00+T0045SXWynHryKabTFEAAH9CZp58hZ//ox3LOj8+U888+W6645EK5+ye3yaJFz0hf&#10;/2r9osKTgXGiani+DKMgHkS8ZoINX8+8V+bws2keX3cotSxYjeTbcC2riwAjX6F/iPpMt6WTRRuB&#10;4ecRxoFzNxiNIh8EEdbx/wV9YnEspHkQ8YtQ3jUPqcgx02G3aqb66bIxbJdKax2UOfaweDVs49XP&#10;l+bttFZbV5IBCPI4U+TlV9bZOOgXj0kRoOL6meyplnaLjvj7zIT7swW3Y00ZHCxLQcFh+dzF8sSF&#10;j8n9x98n93/7Prn3mPvknmMfMN19zP1y17fuk5988x65/Wt3yC1/d5Pc9IWb5ObP3Cg3fvp6uf6z&#10;N8gt375Z7r70DnnmiaekvW2VDBR7ZKCgP5pscWgGIliwChCBcOBZReGhOFiX3npFStWqlPs17S8p&#10;ZOh3TTXsFiSM5IlAAgE4AB95dlywisWqw6OAxFH9XlwrlbFhKVZq+nfeKG++/ab+GAxHvBMKZpIH&#10;CZYDLATY4OLUPAFOABAGGdoXKfN+vLRe8wQO5BkZySIh2bXSqRkuTIWYZ2SEjp1wQcX2cMB5tnTs&#10;bNuydZ1Bhn/WDNeKsExxLJ9Cfrz4uqyjc6dY79uYh0P3bbEdbZhnO6GB/Weyp6NHHet9X5bjNshA&#10;hBCSRjw4nqYJeBBCbComSREVsTFyoAMCYKDOy8MHp2NYD+DYZ+eGhGkZrBFBRCTUb7aICL6Muvtx&#10;jkiPFIr6gcRj/QeV/hvYG69gggff4RH+Q0UFj7Cl0KZXppT419VNHkTwhT65DjACxzZs4ePB4ZLt&#10;msH0DABmPJmaCdEQ/dUcg0ixXVavXiSPPHKvgcjZPzpDgeMUEyAE8HHGD0+VH516mgkgcu6ZZ8l5&#10;Z50tF557nlyjfe6/505ZsuQ5GRhYY1GW0fGwSPWfC0RQ5w8yY5nKgxRva/VOM7XZuSJJXXbtxEnm&#10;KrMNaRDb+YvfQ0Fr/8xhx/V5oi3/vgQPpnkQ4vtRHpAgf42Z9LMCyzu5xnocbe6ON8dR50EAiqBs&#10;G69vn0lqv4m2oT+vYdt57UC11mmPdDpEQYP3Ee4lPMF300s4Lj7053W8HYR7zJuaSe8hqqd4n8jz&#10;Hvy9YbszdspMrlcQ0R8coyN1qdUK0tmxWp669zG59uir5IKPnScXffgiuej3L5bz/+gCOe+Pzpfz&#10;/vACOfMPzpPTf+9sOem3TpJj/+O35Ov/8WvylX//9/Klf/tl+cK/+7x8/rc/Jyd/7RS55yc/kRUr&#10;F0lvX6f0D3QbiOAsEa4LAZCgHINIYbAm5VoAkaKCSFlBpFhpt6hIudLXAhyEDgAGy8h7EPG2KPM8&#10;EYDIkL7u8YkR/W5cK6WRpvQVyvp+b1IQOWjHuwNECBkEg1iEBG69xfHtjFIE0JgOIBBAxYMIxo8X&#10;rWL8ljJs8FReFfoRRFi3cxeehxOAxECEghP3ZQAGYSRuY5kQAhEEIORjpW3bgwAdBh5JmTIAQTuO&#10;iFenjL5w8rwux/MwQDtfvx2go/XIT28LotNHSsU2vh15im1w0uzn2+HofRmKx+C4EOEAJ7eyHWMj&#10;3aWvhU8O9m3hxFdASBIFUYVpF0zDBBDhGP4a1ldTgoaHD9YDLhhN8fbhSHc89C6LiGAL71677huC&#10;rXVdfd3SU+iT3v4OKdZ7ZWi8JnWFh8qgfugUQJqYisGXisqmVvBrR0EDELJWnTmEX7wmc/AIeYdn&#10;bABEmkNYJ4LDzBgRaV0jAhCxqRmcrNrokWKhTVauXCAPP3yvXHvVFXLBOWfL2WecocBxuvz4tCDA&#10;x1ln/MiEaMi5ZwYIueSCC+V67fPw/XfL8uXzbawht213pp0nEIEhrw3y/WIbwoVvYx3r/VjTBHtN&#10;Dw9EWu+BjjQWHCevz3HCVETmWAkiLB9Kh7LltRkV4d8YIoig3YOIV8tYer9xu7eJyzPV/SLE94nR&#10;i5kiBYiG8Om1IVoxu9JDwDTPaQ+rAyT4ayTRh1Tob2mipC5dc5K281qJTVKXggj7m3g/019fJrVJ&#10;2g2EXBQE25zxuQeIII8IztBITUrVPlm1epncc/NdcvzHj5c/+eWPy0eO+hP5yIf+RP7wQx+T3//g&#10;R+X3P/BR+e0P/Z784Qf+WL525NFy7PuOl2+892vyd+9TEHnvl+WE9x0nJ/zScfIPf/ZVueHG62Tx&#10;kvnS2d1mMILFogAPRkSQMkKCaZtyrSKFZs228JYqFSn1lqWIh99VEhCxE6UDTHi4IGAwjaMhKEO0&#10;JYggKtIc0h9dWCeyLoBIoVyTTS9iauaA/hgMUzMEDsIIp2qYZz1hYfde2ANCCBrZyaqED0ZLTEl/&#10;XAMgEq8Xoawe4ycK0RG1AQClChERAEkaEYEIFL7sQYNg4usg2sPRsx/r4PzgoNluMIAU5URo80fA&#10;29qQJBpCGIAwLut8G69BpddxdXYNV/ZC/5bxsGh2p44J7cpggba+bJCQOHefRzvLHgKYR9qSN8B4&#10;Wf+ggIowBu0tr+0+IsL6ACPaD7tj7JwT1AEcACQZXBBG0Idl34aUUIIy+uPo9rCwNatHiu29e7HF&#10;FzY44t0ON8Mpq1vkja0b9UPTL0tWLZO2nk7pG+iUcr1fGsNK9FitD/BQaBhDJGQKEKKOxXa8NGXt&#10;OoUNQIg6dkIIHQtSTM8gcoJpmYZqcLQug5iesYhKq4OC8IsZ24AxjYKIyMoV8+WhB++yNSIXX3ie&#10;XHDe2XLeOWda5APgwamYc88MwpTMReedJ5dddJHceM2V8siDd+uvpgX6BYFj3ft0/Jl3y0BxPk95&#10;ti2AoPV5kZZsjOAkWY4hwQBE62Mo8bL29Zo6xc43uw7qtJ9eI7uH7N6D3jmMzCZck5CByAf+tkgh&#10;gEkAodZ7biknWhe9NtP6YXN+/OXtr2l9k7LXbG2pdDw4WP6qD447KKvDNAece4gKWB/LA0JC5CE4&#10;d0x5JI/Rx/HnTnDeaRntXq7O7FiXI0IBbSGAgNXBJqpn23ocAa9Cuz3u/8W1+hrQh8r6HZaSI+V5&#10;DaxV4TbiyakwnTQ8CuffKytXLZVbbrxJPv0Hn5IvHvkFOeOos+Sco86Rc448T85+P3SunPqB0+TS&#10;D10iKz6wXAbf3ZTKu6pSeHdFiu8py/r3TknhfQNyxkdOlauuv1gWLHhe2jtXS1dPuzl/HGoG+MC0&#10;DB6yNzIxohqW2mBVSvWyDCiQ9GpaLFWlDBAplKRQ6pZSKTxjq1oDXATgyBNAo1IJC1Zt665t343s&#10;EjDBOpF6E9Mz+oNtw5RUR0ekVGvIxpdekgNvY9dMiIhwnYgHhli+PtgBSAAUCgeqPfvRHuqQ7tUy&#10;6nft2WqQ4eHGwwcBBEKeUzNBATwQCUFKCAl1CYh4cPD5mcqsQ0ooiW2Yp3MnHFBxH8jDAO1YjxTX&#10;og3rIThz5tke18OeY0NoowwEVLTfuUtBYqdq18uqDCp8H4xBx46ywUIib8t25n0b+yMFfHCtB66J&#10;ut37QmqHqCmIpHIwYnCA9SNYqKptu/eGOgOM/QE+aEfoiPMsUyls7HtdxwOIKJAkZ4sQVihbN4IF&#10;rG++oekWveZmaQyWZLF+SXQV8IyZ/vCEXAURRC4mbK1HWHyKKQ1ObcCpED6Yh+PxdZiuAcBgXUlD&#10;fx00RurS0C+loQnUt0JICiIjWKzap18S7bJs2Tx54P6fyDUKFZdccpHCyAVy4QXnWdQDuuCcc1Xn&#10;KICcZbrovHPlUrW58tKL5abrr5LHHrlXv/wW6ZdDl47bf8iIiC/7dq/Y1upUgBCCiG+bruAUM+fY&#10;qhQ0VDGAULOBSL6y+85X5JR/TuGaBBHk+T8B+fuibazZXxugwMGBu6b1TcrvXBjLOVjkE/Fatt7C&#10;pi0YGcme4pvWAUi0Dxw9oITTHFQKLsjbtbKyl7fLFSAF0jxsIdxjuhPGXkOoz14TFo8OmvC6DJgM&#10;RPRaeh8vJPeS9nsHSt8j914hGjq+tinD+vkvV0JE5LY7bpYv/vlX5KFffkK2vG+nvHzkG/LSka8l&#10;el1ePXKLbH2/OsT37JUD7zooB494U/WWvKn6xyNESkcV5bRP/kAuv+kymTfvaVnTvtKiIohAAEIw&#10;FYN0ZHxI6iNNaY4OShUHmdWL0tsoSX9doaRYk2pfzbbfFspdUrFoCEACUY1skWoMGRb1KGlaKmrf&#10;REkboyIsI2qCnTPDo8Oy9oUNUh8bl3KzKRtfflkO/FRBJJmaISQwOmJAkEBHBh4BRFKQSACE2g0I&#10;ibRrX9KmfXzkBf13KFxAhBDkCSKIfHgQoQAfHkZSEPFAwRROOQYGOnXKtyPPPhTqUQcREGjDPG3Y&#10;TliYqY5iHR0778O3xX3YBufsgQBK7XcgGqLtAALAQdLu4QGCA0fqx2E+rsN143rK6nYBMMLUyo4o&#10;IoIIDdbTMCpiYJJcO6wfCSACebhAX45D8LA+mrJMsT6TtifTO1gPYmASA0hyzDsiIvvf3ix7Dr6h&#10;dpulOVyUZe1LpdDENtySfojDOg5EM7ioNIBIBh95ygUR7Q8QqQ+qhmsKI1UZxPizgEit0Su9A+2y&#10;aMl8uff+u+W6a66RKy67XC675DKFkYsUNoIuu+hiueSCC1TnmwKEXGLrQ26/5XqZ8+SDsqZtiYII&#10;ni9TTEGEEYvpkBAE5+zzvpwntOMheQARgELe+FmZDpXKxjBpPgYPioCSByJwpnCEGNNDAMu4Rhx9&#10;yRQ75Uzoj3Hz2ihel2Ve92fWOr1fSCF4OojgWiESERxgqPf3cyil0ODE8TJHD+fd6mSRx5HsBI/8&#10;sXSMBF4MSNx4voyxAARw1qkNpXZ29HuS9212DwoaOMLdgKPlnsP90S6tVxGKsM0X1+U1XnhJQQTt&#10;KKv4mt+p0vdI+2NdGEBk7TosrsU6DRyfPmCLS+9/6F455pgT5bbfuFd2vWePHHjPP8ruIw7IriP2&#10;qw7I7nftk53v3iM73rVbtr1rl+w4ImjPEfvk1Xe/Jlf+myvly1/8itxw4/Uyd94TsmrNcouKYEoE&#10;jh9REUyHjIwP23NthidGpDZYlwGFkN5mWQZqCiIDZan0lUNEowYQQUQEAAGQmD4lgx00WVntcH5I&#10;BVGRACKAGPahACa2hXdkSKY2vSCN8QmpNAblxVdf1e/eA/odnO2aISRQBA4PIJTVK2jsRLQjAhJO&#10;XaFgAAD/9ElEQVSLjDAaojIocWMhZfSD5ZY82lSMjORBCKd9WkDEi6BAwIDo6POghXn0Ycr+zMPJ&#10;+z6+PoUAV4aDRsrx2B73g13czjbk/bUIAmxjf9ZZWaGAIIKpmRQWVMx7J8++tPHimHE7+nMMSxUw&#10;diYRGFyTY5ud2gNACBs8Yp7tnLIJkJKBBscnXHBMivW+PQUUQI1CCKZmbKsuFqgmAMLIiEFIIkRF&#10;Dry9Td766S6bJmnrXSW1UQCIQsFk0zRqa0FCeP2dgAjtsHg1gEhVvwzK+ssEMKIfTr3G6Hh2oJUH&#10;kcEh/aBXsYNnjTy/8Dm5W0Hkxhtukmuuuk6uvPxqufTiy+SSCwEgF8rlF18iV15yiVxxycWmqy67&#10;TK676kq56bpr5J6f3CLPPv2YdHauEJwG+05AxLfRWfv2WIQHpDiO3Y/PvtmYdKhUMkZyHY6VpxRC&#10;oAhE6BgxZgwivMa0a6UKDpWO2gv9Z2qj0A47lrPrvjPxvicn9f9HlQsimJbhNIM6Pdb7+8kT7tFH&#10;LrK6pAwHrGMy0sB8SClMZ6yVF18CAGTX5Jg2Hhy/2uEe/Vi+zLqw4yXYx8Iak/C8mNZ62KfrSJKy&#10;b8d0y0uvrEvXqFBxHwi2m16Z0vvW9qjtncqmZZK/C6dmsPbMpmb084/1F23tq+Sxxx62rfh//d++&#10;IPd/6B7Z9H79Pj5ih+w8YnfQu3YqhOyS7QYiu1MQOXDEW9Lzni75+G98TD79lS/JVddfI3PmPC7L&#10;Vy6R1e0rDBawTXdYIQTPnxlVABlSGBmdHLOICKIhvfr9U8COGYWQKrbv6j1Vah0KFBmIICICsIgj&#10;HFSlWjQIKZUKUixquZItZg3tYWoGa1YaTZybNKIgslFqY2NSqjf1/X5FQeSg7HXHu3sY8dELAILP&#10;Z+Cg6V4FgwRIIORjEAltIeoRAwhS1tn4qFOFqZgAJGkEBGMojEBpRAROmmABxZDhhTacvoqDz5Dm&#10;2cDhot47f+bpkFnnFdfF9izTzrd7G+/8kff2bI9tWEY7Ujhw3wahLrZFnk7d9/Ep82jnGJZH390Z&#10;RAAu/DVoD6GNEGIgkkBE2p6UeR9ICRQoG1jk5LEmZdri1kSsJ4jYE3m13qAkEXbN2Bbeg6/b+SJv&#10;/9MO+SfZZ1tsO3vbpTFc0w9xTcYBI/Z03AwyABeHAhGvEEUJC1sxbkW/BCpDFWmM4KCfcAbJ0HB2&#10;Gis0rPVYS1Ks9cvqrpXy1PNPy2333ivX3nSLXH319XLlFdfI5ZdeKRdddJlceP5FcvH5F1hU5DIt&#10;X3npFXL9VdfKjdddJ7fdfIM8cO8dMv/5p6S7Z7Wdh4LrcFrGg0Keg7Yy2lUtzj8RoYA2EGEhrsN4&#10;uBavG1+zxclOc6ruflTxfUDpdZO+U+q4cR1v48eGOK5FSOBIcXR5ouza71zxdQ5bgCasN0oAZEr/&#10;71A2tQBVprzrxyIcxGUCCaZV0qmVBDTyFDvdDS94MAPEJPVppCLbEps33mzKACK5r+Se8+6P44c1&#10;KQE0Xn5lvbz2+kYbh/W+3ctAROXr8u6ZdXxNh5IHEWw1HhrBotBuWb1mmTz8yH3y4x+fKb/z0Y/K&#10;/+dD/5dc+IGLZd37pyw6AuDYDhBRICGAUIiIvPTul+SKX71KPv1Xn5fzrjhPHn38EVm6bJGOu1wK&#10;CiKIuA6NK/hMDBmQ2PZdBYFSsyY9mJ7Bc26KCiN9xTC9Uu1WKYjoDx8c1Q6Y4PkhgAnmKUKGlcut&#10;URBvw5NWG/qdh/uY3LheQWREgWhEXn5dfwD+9ID+EGw90IzQwakaDwqEB5aR0t7qWsAjREqQ7tit&#10;8KDtsEM/juXlr49+O/ZoH44DAOE4SR3y0BEeQiCUIThv1jGPw85eenXUhFNX82zo8CnfTtGR+/5x&#10;GXnWsQ8cNOuQQhyLKWx8Hfsg7/v5dtpAyMNJ+7ZYbPc2rOO4wdGHI+jz7HaobL0HIi6YdtF6AIK3&#10;ozD9shu2iVBH6GCewhi+bP1T8Ah5QMouW38CAHrFoCIPRJASRAglAI9pIHIAC1XfkDff3iY//afd&#10;+mVRNxDBB3l0DDtYpq8DSX+tOtiYTQARHGaGo52rzbIUmyUp6gezOly1BauYAmoO9uuXRTiRlSBS&#10;x+mH+stk8eoVcv8TT8l1d9wjl99wq1x81Q1y0eXXy0WXXSfnXXSlnHvhJXLBBRfLhZpedOGlcvnl&#10;V8n1198st9x8i9x5x236hXe/LF78nPT16+tyIEIYmA1EgoMODt479NSxJ44+hg4DAldnUrt/qSAS&#10;xtT+/0JAhLIoyD8ziBBCwlQV2lqnMrwQ5QiRDnW0NhXhr4PxXd/UJoj1cXkmWRRE07BmJbtnv2U2&#10;nn6xKZZk6mWTRWwULljvhLpUep+whQxykvq8e2Rfvgaz0T52zej1tkzNTOGhfQ0DEexKWbZiodx5&#10;563yteOPlt/6z/9VfvDBM2XjUeor3qPO8F17ZaeByI5pEEIhKlI4siLf+R/HyhlnnSQPP/qALF62&#10;wKZnCgoD+P5qjun1xjElM6g/eBoyqCCCLbvd9Yp+r1SlMFCUYgFgVJRKDUcVAERwXlIrcABCPIgQ&#10;MAgihA8PImjD2hAItlisikPN1m3aIOWhQf1uG5PXtmyVA/94UPa5I94BAR4uPGx4AIG4toN9rM1B&#10;CMQyUozHMdGHYtlfz/cnfBA82JaCCJwz4QMAwLyvow0hgXZsg7NFStGp+3qfp2OmDR04271owzxt&#10;Y2E8tHFs2iHlWGxDvR+PQhuFMqIWzLOdKR173I9tSNkvtfH2gA9b+6HXQR3KCTxwDMogJYmcQGl9&#10;AhrsR+BgGXnU5Wq/yk5czSIfyBNA8oDEizACEAGEYL3IgYNb5K2f7sxAxPa91xMQObzpGIjTAB5U&#10;CCLja/EBrCRztPprRPP1MZy2iqhI0QAB0zIEkdpQUboKffLsspVy+8NPySU33yvnXHO7nHPFzXL2&#10;ZTfJOZfdKOdcer2cpTBy9oWXyzkXXKZgcoVceuW1crUCy8233iF33XW3PP7ko7J8xWIpFLtsuofT&#10;MgCsDAJmlnfkqUNPHDwhI87jUf1QSxvqNc1AhArXiR0ry0G0CcKYM6m1n47n2w08/Nit425YHyDE&#10;lNxHnugUkffX8qJtXn1cR/kpplTrtC2BEf5/5YnXOxz5+2eeY8TONwgOeFzb4WwpOOowHrYWE0TY&#10;NpOwlRUOGvl0fO3T4tDVifO6ABHeY9B0QIAMMtSesMC1IxbN8DYziODjFd/7bOLamTBNlq0RsSfu&#10;KojgqcA4QwgnNi9a8rxcfe3l8smP/6Uc96vHyCtHviz73nVQdtmUzG7ZkUzL5EEItOeI/bL5iM3y&#10;wL+/R878weny4OP3yZJlC2V12woFigGLvDZHGzKcgEhjrCmNtSPS36xKXxVrQipSxpbdkqZVhYxq&#10;pxQrXVJMFqj6bbkEDMIF4YTQQRsCC20JKkgJIlMb10tpED/IRgxEDv70gOw9mD363wMCRfBAniCS&#10;lyeIePiwtSGJPIQc6lrsS+iI5YEkjYjwmTIEEIjHvVOEEDhx5unUqW07M8dP263YiquyFOeGqONF&#10;P4rOmvbxmL6O9j5lPpZvi/MBFFohg2LdtiTlcfNpm6YeBuL+qEfK67Ee6zcAHGaDup1IdZwkykGh&#10;D8e2VJWCCNZuKEj46xA8YnGMVggBWCBqgmmZMDUD+agHAQR5gohvh1i2dH9YJ3IAJ6v+0+4wNdPX&#10;KY0RhYfxsDDVg8bhaEodWh6IjCmIVAfxjIei9OBXicJIdRTPn8GzIbAmBXY4+KqqIFKVymBRVvf3&#10;yGMLVsq198+Vc264T06/8idy6mW3yakX3yqnX3yLnHW5SqHkzIuuUV2lcHKtXHzNTXLljbfJDbfd&#10;KXfe84A8PneuLF+zQr9oeiz6AtA5XBBh5MI7c0YeINZ5AOE5KDiUbS0iLwmQcLx0THNecKK41nSH&#10;6uuCTSZeN0+t/bJ7NNk1/dh+zEF5waYX9PqmaJzkvrx8uxfa4DRnspkJKKZBSHIvFg1RtfbD2Jn8&#10;fR1KGzbCucNxIoVjhwNNygYFiQM3oRwU1o9QsE/AwKIWwflmgv3M8tfImzaxfAI/dr92b3n3F4Qp&#10;GEyvcLvwxk1huiUec2ZxKgj2oU/efc8krgvxeaSYnsHTg8MaEf0hUuyQhYuek4suP1f+5H98VLo/&#10;1Cf73r1H4WKHbHvXdlWIhGCdiIeP7VoO0zU7LFqy94g9suY3VskFp1woDzx1nyxdvsiBSF1BpGkR&#10;kaEEROoTI9I3WJP+UlikWi6pqpiWwfHweK5W7zS4AEQQMggXhWKvneAawwfztCXMIF/T7zw8IXhC&#10;QaRQr0mlPixvbNlmILLvzT36XZxt242VwkEkggghJAYRrAnZZWtIQt1unDWi43kIYR7jtFyrZZz8&#10;KRmWDUQOJUJHrBgMUIcUIkCgbvNWtd+mddsVUqCkjba+D8edycZflzI4iJTX7vt521hoh4MHiCDl&#10;Ka92+JoK9bCBo4fYj2BAsZ5lTKtgDDtRFhCULIgN23UDOPj+1ieCC0yrQLy2twFo2LSL5tHGepbD&#10;c2YyuCCEIM+oBwHDt7OM1MvqsL0XO2oURHDEO05WxVxuZ2+HLSQdVYeNCMXhrgfhYWb+QDP0tYjK&#10;VMMWvJaHytJbL0lXtSJ9jZJUxyoyor+UsD0Ya0ggAAmmbEqDJVnR2yX3PLtMLvjJHPnhNQ/IyZfd&#10;Ld+7+E757oW3y4kX3SY/vORW+dFlt8uZl92i6Y1y1tW3yPnX3iaX3nCHXHX7XXLL/Y/Jo8/Mk2Xt&#10;q2Sg1i+Do3hNiO4AsEJkwss75sxBzywDDBXzPBF2dKyYCmAyCejJvUZwqHCOqTN2+V+Epjn2GcZn&#10;/WxRh3eqvGuxDulM93JYSharBmk+qee4M0vhIXHMdM6+3CKLDGSRk3gsXNvAAE7XwMS1W1Sg1VkT&#10;UKwPoxUmwkWSahvXdqQ2iHa48guIeCCKkZRh/+JLU2n9JjfdgjIiHhYlgVL4CP2RWhvGwn213Fum&#10;6a8nyLe1LCLWa9vJqoiK6I+c0VGFgEq3LF22UK649hL5yz/4C2kcOSz7j9hri1I9eMTa9u6wbgSL&#10;WLGVd9MRm+Ta375Gzr7gTP2x8ZAsX7HEtvCWKgVpDjf0sz4kzYlhlaYKJY3xUelv1KWvnweYFaVU&#10;xyJVgEh2mipBhBCBOsqDB2EFUMK6WLABkNRVQ42mDK/bIIVqTRrNEdmydbscfHu/7D84fX0IRUBo&#10;gQQVwYPbbynfjtT3w3hcd+LBB/UpyLB/AhleHky8WharMkUkhNEQlL0ICBQdO5TXbv226TW2arvC&#10;iMmNxTzEcXxfOnPWsx9Eezp7lr3YhtT3ifvTDg7b14VoSDiOHjCyRd8TrI+BDewp2KKvH8vnIR5p&#10;b9qVQYiBiEIKgYFCH0YyAlBk6z9YZ+Mm9r7NC22WRzQlAYw80GCe9RTaDDq0zYOKlfeFw8ywi+bA&#10;m1sURHbbr5aOnnapDYWdLJyaoTx4xCKETKzP7CFERAxEJpsGFz36oeyqlA1E6gocIxN1hY+wRRgi&#10;iBSbBVnW0yl3zl0iZ936pJx0xUPy3Uvvle9cfJcce8EdcozqhAtvk5MuuUNOvexOOe3KO+UM1VnX&#10;/EQuvPEeufS2B+X6e5+SB59dIEu6VusvkQEZ0i/C2UAEagWF6dCRrsVIypSPhCAFhPh0MlmX0nqd&#10;Vmft878oHS6IQICQGEToWH3dbMobI9bhjje7Xdi+G44+x3RAqOf9eqE+AwkFkU1wzoCBMF3hpyNa&#10;hWjJLCBi8KFO1xRAhPcQIi5s0/uz9qwM+WvhGHfmbarkRYWDF7N7w/223CvuP3kNqY1BxPQ87DZq&#10;X4AJxrVxXH+sJTFo0Xx6f+5+KH/vXr7N/h7p3yVMQ02tH1IYVxAZw6P6+2RN23K5495b5RufPVrW&#10;Hjkue474J9n1LkRBMvBId88kwnTNbgWWvUcckH3v2S/zPzBP/v4TX5GLr79Anpk7x3bNpCAylIDI&#10;OEFkUMsjUqhUpb+vKOUioiEKG/Vete+QYgIiBBBChAcKpB44aOvhBCnrEDmhXUXTwXpdRtZvkJIC&#10;ydDwuGzbsUPexPbdA9lOGQ8dBBHWExYIDEgJINt3bjGlIOHsOB6hgynz3p59fETERz9ioa1l++5M&#10;8EHReSMPO5aRxkr77NTydrXZtjEFkdjOl2GPMSk4ctSz7POQd/i+Pk/eDtfNqycA0MHblMyOJIqh&#10;ILJ5a4gSwZ52FMdhW2yDMTIY0bw7wCydssE1k34pXOxrhQ/WI82T9YkUdtGEU1txTcKFB40YOnze&#10;T8Ww3tr24zyR7KF3b/8jQGRIOno7pT7MB9AdGkTgdHCq6qQ6VmjtBnXKzt5ABLtm9BeRB5H+Rlnq&#10;4woiBh85EZFm0UDktqcWy+k3zpETLn1Mjr3ofjn6wnvkmxfcJd847yeqOxRK7pQTFE6+f9k9cvLl&#10;dyuQ3CPn3vCgXHTbE3LNfc/Kvc8tlkXd7VLW8UbG9b70XsK954NINl2iAIKpDKQoaxuUV8YUDKGD&#10;IMIyhCgJ1qb4a9JxUsF5Zc4ubv9Z9U5A5F+i8Lfy5fT+/S9vRBqS9y1PsMd6jgBIQ+qIEQ3gtIc6&#10;5eiXf6YAIlC85TcI106kttlzhCBERHh/IVJgY9r1Qh2vg4gEbLPrhvuydRtpXVLfUo6VtYe+rfa2&#10;hiS5flqndtyh4++h9X5Y516vU9yeRqmSv1GYmhnSzwSiAQPS3dMmT859TM79wTnS9uvtsuvdb8rB&#10;d79toLHriD22VmTvu/fLgfe+pXoz0QF5+70/lf1HHpQVRy2Xz/+Hz8vR3/663HHbrfLs/GdtoWpb&#10;xyp1/DhSPQORRgIiwyMjUsZJqgP6vVOtSLVeUDDpkEKpTdVpz9byoAERJjgtQ/ig0Eb4QLvvj3za&#10;r9wnw82mTGx6UcqDAUR27NwVQORga4TCQCABhzxQmE2+L8scZ7oC6PhICvNcVwIYIYggz7ppIALH&#10;6kWIYBnOn/XMezuKjh1incHFdgWIZFoGIIL1Ilt2JOtLtiuMWJQk2IS1JBmYmI0rs471dPwss83X&#10;UbSFfBk7WMJUiZYBCQQHdeqWB0DsVievsnbsdFGHjiPgaWvjuDzLPr8DUzEqO7k1iojswNhqx2sG&#10;YEC9gsSeENVA/a69gA1ACCAmSdkngRCmsWzaJifS0QIWLtoBG0IL69kXZSqcMfK6HHhzm7z90z3q&#10;NBuyprtNaiPYvYJdM5hegRDVqCVRD3W8mraACFI4bf0iRjqhDheHmOHId0DJuAoRkfJgWXprZenW&#10;L4L+Zllq+gsJx7x7EMFJq0NYI9IsyMreDrnj6cXyw5vmytGXPiJfv+AB+dr598vXLrhHvnr+3fLV&#10;c++Tb5x/r3zrwrvl2IvvkRMvu1dOuuIBOf26R+Xsm5+Uy+6dJ/fOXyXLenukohCE6EvYijx7NCQu&#10;t9TlCPBB6IA8hKRCVESvC+H9zIsc0Gn+rDpU/wAjkDpKVZ7N4Sq+9zzl2eDZOOuxSHc91860tgeb&#10;4MxxjDt3XqzTX9VsC3ZIYQcwCItNY/lxbAybLlEHmxxf7h1o7ExZDk5bhagAYCNJPWRQaEPkIdii&#10;bwCJDJhCvc/nifZ5bbG8nZ9qeSG5Nuug9LrJ0e+m6L3won3aL6c+r86/XoIIpn3HxuGEK+rge2TR&#10;knly003XyVmfuEjO/1eXyC1H/UTWfWCD7HrfPnn7/f8kd77vLvnrd31SPvfuz8vn3/238oV3f1G+&#10;+J4vy+ff90X5yK98VD78sQ/Lj848TR64/x5ZsHSeHWYWTlYtyeCwXkdBpDE2pD92wtTM6MioVMo1&#10;KRbDTpaa/jBBRKRa75d6A8AwYOABqOD6jnC6KkAEdQV7oB76ethgHsI0DQEFAAJ7CH2HBwdlfOMm&#10;KWFqpj6ivmOnHHhrr37/ZotV40gFFEMGhOgHoGGnHTKGJ+QqOGg9lR7RrinHRD8CiJUNKLDrRutt&#10;/Yhey9aVZKDhgQMp2ii2pYtVCRcQp2Y8THjwoB3zSOH0mRIAUDYI2K5lhQysicCppVsUPhj5gGO3&#10;KAlsFEI8PKT9I/lrMA8n7lPmZ1JLu17X1n9oakrqDR4Swbnv3AOwALAASFQ7AA8zgwiFa1lbAiK7&#10;dik8KHz4NSIAkew6GF/rVCFi0trGqAYFyGB7nKdQxjZgQASPro9hxKAiiXgQOGjj87SlUEa/g29t&#10;l5/+414ZHq3Lqq7VUhnWX/VrEcnAIWaQAxF1yh5EoLUJiLzwkn4BKYys01+FNk0DEFEFEGkoiFQU&#10;RCopiGCNyPAEHn6nNpP6QVUhgoLFq7XBorT1d8h98xfLWXc8Lcdd+ZACCEDkQfn6hQ9q/j752nkP&#10;yFfPu1fr7pGjL75Xjr/8AfnulQ/L969+TE674Sm58J55cve8VbJqoE+q+ppiEAnRDzjM6SBCm9lA&#10;BAtRsf6DTwwGgBBCEAXBg/sglFHPMUM6HUR+XuHXel49xcgId8bk2fxzK4OQsG4mzyYTplwgQASA&#10;w4NIUAobrm56G94XTI2ocwREJCJgWB7wkOR92YvRBNpMl9qZY0YaFB46l98n7xoQ7Hlvh5TahehF&#10;Nh2DaAieumuRHz+dk0BDWlbhPmATzhHJ6tmWd79pXXLduA7QF3YHhagIT3HFWSLDw3Vz7GvWLJdH&#10;HnpETjv1LPnjP/0L+S+/+d/kz//1J+Uzv/Ql+cIvf1n+w6/8JzniV94n7/+1D8kHf/1X5EOq/+Xf&#10;/Kr88m/8K/nN//u35Itf/Fu55NKL5fEnHrFdcXjOTE9fp4JFOYCIQsjgBCIiw9Ic0R84CiLlSk0K&#10;pYJUGwoj+kMHj7DAA+mag1UFhlILaIQoByIfgAwAR+siVAKHzxNMQt8AInjQXlN/gI2NjMjw1Drp&#10;7R+Qem1Yv9d3ycG3capqOEcEUREPDZSHEpYZueCTcAEiHkYAIgYjri/zvMbu/ZrfrzYW/ciiHTOB&#10;CGGEZdhZRMQDB0TIIGD4Om9HKGA76wgBafsO2Gs+iYgARNBO+zDeOq1H39Dfj0/RoaMNKcvMw4Zl&#10;iGXCAO05lu8DGMKUSfr0X9fHK4znQAQgAcBIlNm0Qkwq2Kt2ASAUBAAR6TiIuigs0BZ1OGkVzh8R&#10;ENQRLnw/QIkHDq4J8XUQnuhrp7cavASoMIiJ4IJ5lj2YsA55irawe/PtHfKP/7hPQaQma3rapKQQ&#10;gJNVsWZkYrJu0wpj6mwBFSEqAqccHClldeooNryoX/gKI5im8SAysrZuUzMAkZ4ann5ZSaZmwhoR&#10;nuKK62F6pjZUku5Stzy1fKlc8fAz8oPrH5FjLn1AvnnJ/fKtSx+Sb1ykUHLRvfJVBZJ/uOB++fpF&#10;D1r9ty9/VKHlcTnphrly/n0L5N6Fq6Rdv0TwbBuc7upBpAUwEuCI65hP61ScmgGIAEAgTM8QRgAe&#10;ABDCCFIIu3U49cP3Lc+BMtKU1zaT4HA5bZDXDqVTNInybP65hYPKxscrslb/v6aS1znzaw1RDIJI&#10;3vuWwcb0Mu3C+g0CTbJ9FoBA56miQ0e7d8gtNjl1Mwrjq7hVlw45bfO2iTh+3nXittkECHnplSlb&#10;DxLDBcTXiXEBIS++HNaIoL7FTtv5ns30nsSiPYXXH37QJCAyUpd6vSid3avl6Weekiuvuka+9vVj&#10;5GMfVxj5vd+T3/wv/7f8+//8H+U//9f/Jr/7O38g/+N//JF8+H9+VD78YU0//BH5/d//qPzZn/2F&#10;HH300XLNNVfJ3KdxvPsyg5De/i6pNXCc+qAMjw0riIxIc62CyOiggUilUpdiRSFEQaRQ7tY+q6W3&#10;r8OEqZmBQrf06RgACgAHIhkAEdQzymFTLQl8EEwg5DmVQyiBDcBmEE/fHR6WockptVFQGhzX7929&#10;8uZPW58zEyIWrTLgSKIijIwgBYzs2LlZfVKIiEA4BTVESAKI+L6EEF6LwMFpmHjaheUYQLbv2pzW&#10;tYAIoyCEDg8ecRmCE6cj93UoQ77dT82kIJJMzWDc17es1Wuv1fykjhOmgihCgDln5+iZn0m8ts/7&#10;uriM9R9cSMrxvWgXQERfg74ORBXg9NFOgMi7z7QNwEFp3wAgIWVkhQIkWKTEgCUDinA99kvAQus8&#10;fHAtSau0z26ASwYfAUoyETQIFzFosI0Qwj5sP/Dm1jQiAhAJERGASAADO2jsMECEMIKIiAcRTOeM&#10;T4Wpmf5GVXobdSng4XcKIGMJgOB5FPZMCgORup2s2lfplQVty+XO5+bJpfc+LWfc9ph8/4YH5TtX&#10;PyDHXKFAovraJQ/IVy58UL5ywUPy1Yse0vKj8o3LHpcTrn9aLnx4qTy2Wr+g9ItvUKEH15ppagZ1&#10;FOtmAhFuyeV2XUY8CByMgjAyYnWqcbX9eUCEaxTygMM74LiNmg1E0OdQIPPziOOOY6v2qP4/qSYV&#10;DFvfh2CDxY0QwvqZ4NSSaUC792CLcf09+3Kw0zqDAq5dCFtKOXVAcXoB7WnkIKnzNnHdTPJjQBgX&#10;YM+22J71XrO1zSZMx7z48pS89PK6lqkZCuPhfpDiqbs8VXWm68T3YFM/KtZ70YbvNep4sirWiYzi&#10;TI9mWZ1/uyyc/4zcctPNcvJJP5Qvf+Wr8lef/Bv5kz/9uHzsI38mf/LHH1fg+HP584//pfzFn/+V&#10;6q9TfepTn5Hjjz9err/+Wnn22adkTdsKg5C+gW5pDFb1s4YTVdXxrx2RhoJIY6SpIDAi5XKIiFQU&#10;MPCQu97+NQoGYTqlv79T2jtW2fQKgQNRELRDiI4QMgghLANEehWEODXjIyOIigziZNVhvaepdVIs&#10;V2VkeK1+7+6Vg2/tk/3JEe8ED0ZECBBp9MMBBesJIhQgJI2IROMQRHgdQsU7BRGktEOabt8FSNhC&#10;zC0KJppCWxPAyAMR1jMPpw7FZavbpun2TSmMxDYcB3nCEB0/HTrzsGHKPNt9me2EAdZ5O9oyItK6&#10;mDSTHyP0D2P4uhaIUChg3mx2Bxjh+DjIDItVGdVoAZJEhAM4fKwTwbQQx/bjAzJY55UCiMFEAIcA&#10;NWFc5GOgAGjEEQ+KwEEbysZSwNmz75VkseouqY9Upa23TX9BADxqCgi1DCZUnIrxjtI7TDoKiotc&#10;7VkzCgCVkZICSFkG9MuiYscw6xeELWTNroOoASCoOYozR/plWXebPLV0idwz9zm54dG5cul9j8uZ&#10;dz4qP7z5ITn5pofkhGsfkm9d/qB889KH5VuXPiZHX/64HHvVHDn5lnly3dMrZEFvrxQGSzI8XtZ7&#10;qYVjw/U+W+BCwYA7aTx8IE95e98OGCFsxCKMQIiWcBuvQYzdQ/bexfJtdK4QYMHX0Sa2jevzlb0+&#10;lNl3tv6+/VC2EG3werAdfGRMgS0RoNMAIzkKHE6LDixf4Umu2A4a17feS9yer9R5pspps0hJEJ06&#10;yzPJogeJQ2YdXiNABGloy+sX+sR943yubFpG7ZBuGpeXX9sgr6gwPROP418fhNcVFqxmddC0a0SC&#10;jf/bsT8hhe8lbLhglSDSp45/8aJ5csftt8npp58hX//Gt+Tzn/uSfOITnzbY+EvVX/3FJ+UTf/kp&#10;+eQn/kY+9defNn36r/9GPve5L8h3v3u83HDDNfLsc09KW8dKg5B+BYG6frcM6TVwvPsIoiETg1Ib&#10;C7tmbLEq1ojgMf84TbUapls4HcPzQQgaAApGNnw+FqIoPb2IquRHRIb0R9f45ISMvbDRnnEzMrpW&#10;9u0/KAfw5N1ksSoggaDAFPAQ1oIEmAjPf/HgoWCQPIiOyh5INz1C4sVnxTCagjLHIngQOAAglG/D&#10;1E52jsh2hQGkDkRQBiDQhgDh61hPx8927/QJIn7XDPohhaNG6uWvxTqCQ1xHGKDTp51vo9hnWl8V&#10;IQFTM29snrQ0D0Qofw3mY1Dw9gYN6rBjECEceEhgme1cyBqPb2POACIUIALjIeU1PGBQgIy8OtoT&#10;RDhV0wIiuwL4YPvum2/vlOpwRTpwFPqwOgo8Z2aqOiuIQC1l1w4RRLCGBBGRyihABMJhZvrLZa3W&#10;axuvYdfBmgsFEzyHptgYkDUDHTJ/zUp5cskSeej5eXLXnKflpsfmyDUPPSGXPviEXHjv43LWnY/I&#10;GXc8IafePkd+cMuTctodT8tljyyWR1d2SDu+aPAQP9sBNDOIGFS4Ol+f18Z2TNMAMvwUDKdrEC2B&#10;ACCMovy8IBLXsXyo+nxlrw9l9p2tv28/lC2E1xHW/ZRbICQIcKb9FSQQxueUQa4sIpIsXs1pb30/&#10;cU/TbaYJ14UANlTSFk81cNrCT0PMJPbx46TTIRadSfJJG6c80qmPZOusb5/JlrJ2pKqNL03Ii69O&#10;2ZQLpl7icVruS/Xyq+tsC29cb2MDLtxWXstrHcdFH2gqXYeDBb0AFbV1rxNwOIGzRAAF6pj7B7pk&#10;ydIFcudP7pDTTjtd/uEfviGf++wX5ZN//Rn5q7/6lPy1CgACffqTn5W/+dRn5DOf/qx85lOflb/9&#10;whflxBNPkBtvvFaenzdH2jtnBhEcaNbUazZt+25NSsWSNBp4NH+/VBrZ6acECMJFXAewQJ71tEO+&#10;X6/NaIgXIQevd3xyrYxteMHOERkemZgGIgQPpL7sZZENBx0GDckD6AgWWT1S1KEtgEkGIoCUYOf7&#10;cSwPH8wTSmLZ1Ew6LaNKIUSFMtsAAB484jLhgG2t5QRAOD2jTju2m0mwoaP3omNGGrexb1zvRUCw&#10;cSAFDsDH1m3rDUSQEkR8n9z+CRRQAADaWruWsQaEIIIxd6bTKwlsqODwmYeDNydv0y8BNvKuEyuA&#10;Cdo3Wt4Aw60JIUSwjJSgwbwvI/VtcRkLX7GGZff+VwxEDr61QyoAkYFOqSssBBDJIhW2RddBRqYM&#10;ULhl18u276oNIiI1hYvSiGoU60MqMoz1Asn4nNrBeLju0Lj+ehksSFexU5Z1rpb5q1fK3KVL5fGF&#10;i+Th55+XB559Vu5++nm54+nn5Jan5soNTzwj1z0xT6597Dm5/skF8uDilbIM872DRRkex2JZvQ+9&#10;v/AgtelAAfk6X++FqZUWGxUXrGJ6hqepxuBBpdt/6aiTNFYeiPj2uG0m5dlm5aDw2vLHom2s2dr8&#10;vePvPzKmf4PRYgQhqMO5K2oLyMAva3NcXplDD5qtzd8D7i1uz4RDtriQcgoRFnWQU/qLfT3qEhv7&#10;VZ84ZAhO+NCLVZ30Hk15bYcQIhvZdEnclsCHwUA4uMzyFg0BKGibQsILyXkhvm+e8DpffW2DrSeZ&#10;di0HE3ztyKcREWfrBbjEe2yQl7yfdtT75LD+vRUOhmu27mLJ0oVy110/kTPO+LF8/Wvfks9+5m/l&#10;rxU8IABJAJDPyWf/5gvyuc98Xr7wub+Vz3/2C/LlL35Zvve9E+Wmm6+TefPnSkfnKulNQARTMx5E&#10;IEzVNBRE+hUCBgohIlKqdklnz2oDCC5AJWwQJJhH6sXoCNsRCWE0hQKEEERGRhD1XSvD69bLgN7D&#10;yNikgsibCYhkB5qlsJGAR54IHRRhYnp9JkZHPIy02raCCB54h2kbCLARR0Z27p0BRN7YCge8zrRF&#10;y5u3hWkStPk0VgwUMWQQRCCsrUAdnLS3yRsHiuvo/GMY8O1+bBxGFoR6tU3AAkesW9+kzfrtwP2F&#10;w8sAJ9xFA3t/vbgMAQxYDyBAmW0om40Kx7WH7cIBQNK1JhZZaAUTgxF19LYmZLeChir0S8q2+NSD&#10;iMKJwUeAAwCMf55MAImgsP03i5QQLGIBOtCX8MFICNutr15vjx3xrv+A+zZLUX8hdOkXBJ4JMzIG&#10;ildIUMc9sa6pIAKp06WmtDylX+DrEHYP6xpmA5HxyYbUFUIqeBS4jt1U0BlTB84tvukaExV26GA3&#10;TWWoaAtWV/V1yOKONnlu9Sp5ZsUKmbt8qcxZskSeXKxgsmiRPLJwvjy4YIE8MH+xPLRgkTyxZLks&#10;6myT7lqf1Eax3kV/leMaquy48OnA4et8vVceiByuCCEEETjzcO4EnCfqQwr9vCByeLaoQ1t2P7Hi&#10;MajZ2vB3x/0jHVXgHNG/QSqcpqt1ONwK+bEJrMnhNt1Y6gShdUgBDlEb6qmWNtiqU1yvjlSVjuOl&#10;fQA/g/q/jucQ4RH165JpBohTDyYdA+XZpmZCv+n1qZJ7yW1LhP4Qjmd/8cUpu956bK91/QgB2HaL&#10;Y9ntaHe1f/mV9WEaBvdnah07CPfO+w/5vNdlr0MV6kK9bQfW/PTXGNpRT3usCZmcwnuZvSYIdeMK&#10;CACRYqlXli1bLPfee4+ceebZ8q1vHiNf/MLfyWc+/XmDj0+rkP/C575k9V/627+Tv/vSV0xf+4ev&#10;yw9OPkluufkGBZGnFURWW0RkQIGgOaTfHQoiI3qdUYWQUQWfkTEsWB2WgUZN+vsHpFrE2o8O6ehe&#10;pfCCw8yyCAjWgxAwcI+cbsGiVQ8gSAkprIctxPGQYo0IdgqNTU7I0NSURUTG166T/Qf2y34c734A&#10;UzIKBio7kt2gIQMPTsswD1DwUyseJjjNEgAEbSESQmUQApvWaRkbY1foR+Aw6NB6bBO2vKYEENvq&#10;q0pBJEAFIh9BXDgKhx4DB/OUBxTao47t23YgEpKtESE0UOxjturIUccUdd6W9cxTvoz8lm06VrIL&#10;Btqu97AdTl8d/Ta9h504AwQAAthAmkQZCA8Qx4vLrKO9r0PK+ji1PLYAW1mFe9F7InwghQglVGan&#10;cGFbb0P7zt2vBhsdD8KCVJw5AmiwSMXuVpDYvU9hQkEFtgAXv3bEQwahg6DCMVC2cZJ2pKjjEe8H&#10;3t4q+9/ariBSks6BLmkM43kveO5LQwFCf9XqL5wJhY0JQEOitfglmZwPgN0AHj6odGpGNaHg0lQQ&#10;qY/W7ETVIQUN7KaZVNCZRJr2gy1OXFUQGS5Jt36YV/Z3y+KuLlnY2S4L2lfLfNW8tlXy3OoV8uzK&#10;ZfLsquUyVwHlKdUzK1fIoo410lbolMJgUYFHXweuoeNCHjBSmEjKWX2muG2aIsA4bGm/cEprGAOy&#10;ctKe5+DzIMHnfx75cb3ybKHZbPje4e+Js2hG8ffWvz2cPYSypeNcl9PaP5UBBSMYrdfBEeoAhyy6&#10;4SDDpHX4NZ+M4QXHaf20f6Xaq45shQwN4cA5QoyzTaIAiAwgImDTE4gcOOE6FgHQNI0isD9tonIA&#10;hWwMrwAHQciHfsE+OxAtsdc8Fpz6halpW6R0HYnL4xovJs+ksXq7Hnb7JK85sUuviZRK7JGiD+83&#10;gxQACMYb1/dnLIWQ5mBFHXifrFi5VO6//z45//wL5DvHfle++pVvKHD8vfzt579sAoD8/Ze/avrK&#10;331d/uHvv6H6unz7m9+WM35wqtx2y00BRLrWWDQEAoiMjA3q/9aQfn8Nm0bGFThHBvX7pG4gUu7t&#10;kyrgoabQYeeE8IF2iG7gyHbABOCiN8kjyhEAhOCBlPDi6wkiKAcQKUmzGdaIDK1bK/1lbAKYkn0H&#10;9yiIJOeH7IcUCPYpGGh+955wIFk8PRNAJEBFWJga1oMAHggegBi0+akZwofvm64H2YUFr8EO9TuS&#10;M0piZWeXBDCiWharAjwAIJkCYIS2AARIPXgQZCi0sw/sLb8NYBAiIpu3hjG8OC7zFMt08HT2bGed&#10;b0ttk2gGhGmWrXoPBBGkabQDoII8ICEBBo7dMl6O2A7RucftTDk2U9slk4AGRAghiPg8yz56EtqT&#10;/sm1TZjGSfoQJggOBin7Mns7Ml5hxdsw2uH7542F1LQHgKP9DrwqB3+KBzDtlFKzLJ36CwEPvcMp&#10;pHhYHQBiYgowgnUegIcg7HDh+QCTls9+BcciiAyOVqU53pCGAo5Ny1h9eLAe+gZowSJZdViYmhkq&#10;SY9+Oawa6JFlfT2ytLdblvR0yuLuDlnU1a5g0iYLFDoAJvPb22SealFHm6zq75JeRENGyvqrCFMy&#10;weERRGLFcEFHGpRvQxk0aDsBg0fAQ6yjvB3hg8JUDuqtn8o7Xd6Lr4sVQ8FMkJCnPFvW5bXltXsb&#10;lnHPkwqw4emrdYuyDQ1jPQ0iIvo/pPV+zOlS522Ckw/jZ9dBnYLIejzLBHW0zWSRlsQOMkcKp2ll&#10;7acwPYK1Sno/2CE2abCT9NX2bN0DBKccQCR9UF4yFcFjza2crKHgQ/RoE/JZOffI91RhDUYGHNH4&#10;uAdts3aWAUhJe6jLU2bHPNaRvPzKulBO6vk+0S4c4paMr+J7xHIsO/BNZUCjAAIQmVg7ou9z3UAE&#10;aybg2FeuWiYPP/yQXHrJZXLKyafKsd8+Xr7+1W8ZkEBf+4dvWvkbXzs61Te//m35zjHHy1mn/0hu&#10;v+0WmT//mUOAyIjmR/RH0KDURpsKAmXp71NYQOSjGrblAhggrFvp6+9MAQT3SAjBVBIBhKnPI43F&#10;cRuNqv5vTcrQlIJIBQvWN6TrQwAbdqBYuntl+toQChABqCA0BPgI0QyLaCT1gAmkAUwyePHAAXvA&#10;CHbe+Hbri1RteHS8BxLCCO8peugdIyEhJYh4ERCguA3Kgwk89O6NLQolyfNmfFtsT8GBMw/HnVdP&#10;h5+nlqkVW/uRgUiAkdBmUntCg1cAhtb6uA5O3YtttKPYDgAIdVo2CAmO3sMIy4QOOH62sx5QQjDx&#10;YwM2aANQQIr+BhLaZqerpkfGJ/XJNSjCBtsotlFmg/UnewOIICJy4O0dUhmqSHexTz+0OGQM0RBA&#10;yFDQOs2rs6Rs98IUvsyhACIzCVtmLSICEBlrSFN/JdtCVYCHjgUAgdOKQQTnmSAi0qb3tLKgv6AG&#10;emV5P6CkW6GkS4EkQAm1VMsr+zqks6RfMs0BGRwr21iTUyrcs8oDyEyQQccflG9DeaggZByOPIRA&#10;XFdibabYKb8zxXAwm/JsWRfLtx/K1kAEj/FPIhSTyTZOCP83No2SjJEr60cFW4wb2tQZaj0icqOA&#10;5nTMrA93dMykEBUJ/8MW0UjGjJX9wkceThaOufWXf6uCTX5bUOu4rUJkAYeSIe+jIVZOx0Y5GQP3&#10;o32sDf1xkFkSHckTbJjHItVXXt2Q7JoJbem9Ja8Twj1ZXVLPawZYmlmAkPUbJvQ9xvZlrBEZMiCB&#10;c1++Yqk8/vhjcvVVV8sZp58pJ55wkhynMHLMt46Tbx+t0vSYo79jgEIdf9yJ8v3vniTn/vgsO959&#10;/vxnpTMHRCCCyNjEqH4XDEl1pCmFZk16BhQUFCxK1WxdB8AB0QwCiIeQsIW3uyXaQdhAHnW+TDuu&#10;PRkaasiGTRsURCZsjcj6DZvkwJvYurtbv48DhGAdhglAkTh5iJEH5M0WdYABU+uOGUIG5KHD5wEa&#10;oRz6EGDYbjZIUVYRRAglLLP9iK0KG9CWrQoeWyCsEVE4wGLVBC58tAMAQIAgeHiYYNnXY5oEh5pR&#10;doy7mzphXwhO3JdxDdZTvsxrwLkH4NCy1nHsDEYgBQCchqoOPFs06lIAgo7JPqiHcB0Chc9DBACk&#10;eW2Ur4eCLdsBGAFCqPDsGc1rGtawYPyw3oT12boRgEdIEeXgGhHkPUAgH6ZnEsBAhCSpJ3gQYAga&#10;bPPTNtAeHQdTMriWPcdGtf/NLart4Vkw6sQxhYKzPFIIMRDRX7bqMFMpmGTCOpIAKGjDehJABSAE&#10;a0Q4vYOIyBDC9Oo4RvQXqJ0fYlMzcPZwWiF6gkjMoNoV9X66qkXpKCuMlPplTXFAVhf6ZWV/b6Ju&#10;WaVCCq1WtesXRl+1X2ojJb0GQqLJbhm9Lzh4pAQSDxRsizW9LQBKi8NM1ToelK3BiEAkUXqdFqFt&#10;8BDXahWhL6/tZxFhwpfjdp+PhXrcT7h/rbOIhsrOBwl52s2spI8pakugYXSsbtM8I6M1gxLCQ57Q&#10;zvULYQ1D1pY5ztby4cj3mebMfwbxCHaf5zUONS5sPVQwZZ5iGU/sffW1F6wP7WJ75uN6357XhrK/&#10;70kFQ3wXDI0qiKiTX7l6mcyZ+6TcePNNcu4558sPTjldYeRk+Y7CxvHHnignqE487nvyve+cJN89&#10;/vty4vEnyfdPPEVOOfk0OU/tb7/tNpk/LyxW9WtEfERkdO2IjCiM4NkzteGGFIeb0lsoSEl/3OCp&#10;uwYV+v1StDRASQwbmbg9N8BJiJyEetqE9jBG2DGDhewKky++IFW9h97+gmxYv1EOHNgjB9/cI3vs&#10;mS8JDGgK0GDUw6AjcfgBRAKwpGs1FAgCSGSw4UWwQJ4RjxQ2dm7WtBVkUA7Koh+MrhBG0jJSHe+I&#10;LVvWGoQQRGy3TLKFlyACZ++BgJBxOCAC0Y7tBAaDhWRMiONzLD8e6zkOnTntULY1H9sBHGqn9+9h&#10;xLbLKoAARAKQBNAAgEAePnyeIALZNSKomBkyMhDJy9M2rU+288LxG1hoXXh92ROIdyTnkVCAkvAM&#10;nAAL6GeLVBMwgggRHjiQelm/JI92DyJ5qeX38kF62gfRFYDIW1tk78GtFoHoKXUnIIIpDQBEIgCH&#10;OsmZ1AoiAUAAFTgrIkRW8AVUkWEsUsThYoiIoF7bsUYEDms6iFSku1aWzkrBYKS9VJA2hZE1CiMQ&#10;IiXQmkKvpR36BdCtX3BY69LQ/naSqt4ToyFcnJk6fwcEHgq8prcdPoh4CLGyE+s4blqPaybjz36t&#10;Vv1zg0gs30Zb6nDu2/f/2TSsGtH/n6Y6nIYKf2OMqYDhZOuXANIAX7XDWR5jCsJhTUdmx2mFuNwi&#10;RiGiet+HUxhcgOvtflZhbFvMy2tg+iSygazd7m9M7fWeEE1x7Tb9ksjKaocTWF95bb3VwT5EicI4&#10;3jaWTR3ltLMuRHK0TmVrdfTeEDnFZ35Y4bFc089yZ5s8/dyzcsvtd8gFF14mp516jnz/+6fLd0/4&#10;gZxw/CmqHyiY/FC+991T5bsnnirf+95p8j1tP/kHZ8pZ510st9x6uzz33NN2EBkONMubmgGIDCuI&#10;DOFJvCNNqY4NK4gUpaA/ZErlrgRAAogUEpDwIOLLWZQEi1IJIlQAEURDQmQllBEVGRrR/7sNU1Jo&#10;1BSYirJp40vy5pv75MDBPbJ3366WNRzMw9kbUAAgTFg3ogBgC0gDiBA4vFJISFKIY3Nc1HkAiUEE&#10;47AvtH3HZhPvKRsDIKIA8sbmiQRGEgDhWSLq9N9Ipmfo8CHCAeRhBKIN6+FMwzHvapucmgonT0jA&#10;Q++sTh0tHT7H4DgeZCBeC/XsA2FcAk5LxMXyuKZewyBEnX5yDwQOpMynAJL0t7ETGPD3adoVUtux&#10;ogDAdtoCBuI8XoOvt1NPk4gIwYBtPAwNeaQUy4AADxQYhyACGzuVVQEiBgzas28sb8f+HAPTP7hu&#10;mN5BlOVl2XMAi1W3JVMzZekuYo0IdpogIhIgZC3WgsQRkRylIJI4Rch2zSQgMqjjAkb42H9GRPz5&#10;IwARXBuHqhWaej+1kgmRkc5KMYWRoD4t96fq1C+UXhzLPFSRpjqbMYvW5E/HQB4SPBTkiTDjneF0&#10;Z9s6XqwMNKaPn0VDACV+zHzh2nzPDhdWDgcQfhH6RV0nBpzWdgcScKBwvEk+OL9QHlcAwToQrEnB&#10;4limbKeDp7xTjZXnePNkYyb3k9du60Pg6BNoyVN8TgeFPjjCnfcx0zWmSa+Hrb4vvTxl0z72WnQs&#10;rA9BHSGE4/G15r1e9POK7aEURLSN9441OPgeGBlrSEUd9OquLnnq2QVy0+33yPkXXS2nnn6hnPi9&#10;H8tx3zlNjv3OqXLs8afJcSecLsef+CP5zolnyPHadsJJZ8mJp5wjp559qVx94+3yxNynZXV7K4j4&#10;hapjk6MysnY0g5G1Y9IzUJD+PoBEl0VmSgoaFg3RtJyARx6MhJ0zGYQATDyIYAsvRAhhvtbQ79N1&#10;a2WgXtW6krz8sn7nHtxrILJv/+4WEKFSsEgUYETzABCe6aFAMM1e6wgKBAffntW3imtG2IcQ4uXH&#10;5rWOyCAkgAicNkDkjc0KI+roPYh4KGCeYBDbQISHzTpmmJYJKa4BAXbs6buJHZ07x0RK+fG8HYU2&#10;m/JBCnhIQIOwQQjZii3EBiNQq40vWx0AJblWCgYAFNil9XD4GRhwK3CYOgn1tMHUCu/bnvarbSgH&#10;uwAiYVomAxG0cRzmeT/IIwJifZOpGb+dF+0GDQlAEDIIGBQBhW2x/LQM0r37X0tBBNM/+w6+Jvve&#10;fEP2v7XZpmZwjkhnAbtmYhAZVs0eEYFmAhFOzQypQ8AiWD5tF/V4qN6Ujk17gMioA5GeekV6G4iM&#10;AEZK0lHGVA0iJAWLlHRVQ2p5VV+9qK+jatM/479AEMnsgiPkCaetah0v1uGCSLhePHar6Ohjp4/8&#10;TNGG2PafSx4ccD38XX+W63IcP14qOvtItrDTlfErHNM2EKZxkCIyYrCi7YwcUH6aIdb0qYjg4DOF&#10;ej8dkdlmYn3rWK0Ku1hax4LQJ55GibffziT0i6dtsE2Y43H8WOyP60DxPXGsmfoFuzH9PyCINKWs&#10;ILKivVsembtQrr3tPjn7wuvk5FMvluO+e7Z885gz5OvfPk2+9u1T5evHni5Hn3CmfOu7Z8q3v3eW&#10;HPP9c+S4U86VE390sVx49S1y32NzZNnqldLd985ApC8BkSJgAsABEIESiIAY2ciAJIAHUioDkiAC&#10;DFJMzeChd8Mj+rnbtF76qxXp6y/Ja6+9biCyH8+Z2bfTnDpEqGgBi0RhXYYCA7bb7tuufiKAAG0J&#10;CcwTHPxYVLDzQn3IY8qGoEEA4Vgc19cdsXnLWgWPIMAIAQEwshnREgBKsqU3gEQmwoHPw8kSRNJ2&#10;O1k1PGUXCyy9DUFiJtFxx3VwxL4ct9tOGIt8BO3Q6+/Ypo5/i0LAVs3D4asCnGi/BI4gDxpeBgKJ&#10;wwcw2GvR/kgJESi3AEWS9wp9WkHDIiLJvQIIvL21qS0Fe9wP8oQOggfzbANIMPLBFHUEEOZZph3q&#10;2c48BRhhnUHK/teT7btvyJ4DW9XxFy0igkWlmJrB0eseNAgLeQJAQD5PTeiXz/jkkAyO4AwJgkiA&#10;k7XYVaFjA2IgnDcyrO01dRiloareU0X69QPdq8ARoiJhmgbq0XzQgC1qxQ6bgXpBasmzcng/5gT1&#10;Goc6ZIyKISGAARxpaEO6YSMc4qGca+hDeRCZTfE1qawujJ/n5JGnWBcLTp1984FKbfTvkvdcmlwo&#10;+Ber8D5gWmZsvGELWjGFgygc16jwtaR5A5IMILJf/aGcOVa1eSE8mydI86495BEdCXCT9nHt3lm3&#10;2gQg8LZZW2bvNVsblQKCvZZwjcOBGB/9sPcix+ZQwv1hymetanjtsP3IWNrZLfc9s1Quv+VROf28&#10;m+XYH14uXz/xAvn7486SLx79I/nCN8+QL337x/J3x54pXz7+LPnKiefKV79/vuo8+fapl8rpl94i&#10;t9//uCxctlI6unvUyfdKcxCwOaSwAxAZlXEFD6TYOTM8iqPeh6W/hCPmEb3osHUlmJKBCCOECg8X&#10;8ZQLhagH2pHPIicBQiBs8R0a1u+hjeulr4rrFmXz5i1y4M394QTVZJcMox4ZdAQAoVDHdggLV1mf&#10;J0JDlobpGE6/eHm7PHFqJi2rtqFO0xREGBmBIw4REeya8RDSCiJw+L7s61MASYSICHbM2BkiUNLX&#10;gwj7evm6vHycWn5HyCMykW3VVQEQcG2FIaZZlET7AkCSyEgMIAQAKytAcMfKtuRsFA8mARzCrhaC&#10;BO1ZDtJyAhUGEAAcrafYD+lsIJL2T0BkWj6BDAIGYYQpQYTAQVtflwcgrXWa3/+q7H/rddl3cJsU&#10;FUS6il3SADBER7xDdOx5InT4PIUdM4h+YGpmBOHxZGpmAtEWdRQxiAxpe3WkKqXhihQVRgbwbIq6&#10;QpKbpoF69VcVhLZe/dAjxQLXxmhFv4CweDFsDbb1KsmJpy0OX8vcqfJOQITl2Zx9UOhDEURwTR77&#10;jpT5tIy8uyaV1YXxCRPxfeTV2d9B3wc6TrSjztt4zQQi6BeP/S9VvE/birs+KEzpOPBIbLl+iFM+&#10;nIbgtEJeHccIytaDoA3THLYuRf/P1+r/vh9jpqkZ2tDOhEiLa4v7UGmfxN60MctjuoRTMjaW3gPy&#10;mOZ54UXAiesXidem8mxihe3JmS364f33ILKks0fuenqpXHjLk3Ly+XfKN354jfz9iZfKF467QP7m&#10;W+fIp795tnzm6HPkc8ecK1/4zvnype9eKF868SL58ncvkq+efLmceP4tcu1PHpXnFy1XEMGTcxVE&#10;mjizZtBOU/UgAiEyUR9qSqXeUIAASIQ1IoVSiIgYjMwgQAigwwMJynzYXXYWSThRFQeZ8ZyR4WH9&#10;rL2wTnpK+l01UJCtW7cdFoj4Mpw+8izHbdsBEpGy6EeIeLTCR1isyhR2hJEYPNgGoZ4Q0gIi0Lbt&#10;YYEnIyL2RNztGYzAwTOSAecPYTcNgYJ1bA/2GEf74PwQ274bQMTb+7Ifm4LTbalL7CG2GSSYc1bg&#10;2ZlETeDIVTvh2DUNkYgABQCRDEaQah8qGStXHkTcmAAG5AM4TI+EEE5oC7jAeFiAaoBhB6xpfSLa&#10;AnYILXkidCClDEK4ZkXH8vdAAMmDD9r4OoIH0z1JnmU8e2aXpjsxRfPm67LnwBYDkW4FkXSx6rpD&#10;R0QIGzPVhakZrhEJi1Wx3TKsEcEi2AxCIEwJDY5XLSJSVhghiAw0StJTx1RNJkRKTNo20KyYKmqP&#10;J+3igX28BzxsbaZnvuSJsDGbPBDMLNg4oS9e43hJRt0zafxD8aag3GtlgoPl+4yUcOAV30tYq4O1&#10;EcEJ+7bcPv8vAZFwr3CgcIZ0qq12ASSQoqztiGLQgXLKJil7hf4KmBGIwOECQNK1KSpbSJuMk46J&#10;+0He7slfI4ENbWcEI2zbDeUQHZl+X7x3KAYWi2ZgC64be+PGCXnplXUGKN42Fu8vVp5tKtwvpWXY&#10;T2keIIJj14uDVVna3St3PL1Czr75afnOeffK3//gRvn8d6+Sv/nO5fKJoy+Sv/rWhfIJ1V9/+2L5&#10;m2Mvks8ef4l89juXyBdOuEy+9P2r5Jizb5VLbn1Mnl6wVNq6OhVE+mSwWTcQiSMiKA9rfX1wUGrN&#10;IekfwJRKd7I+ZCCNihAyGBnxURDUQR5ImEcUhHkACYQ+Nf3hNDo2JBPrJ6VzoE/6C0X1DTtk/0GA&#10;yG79Dt6u38lZpIMQgTyiHr4cg4q3N/ky7GGj+aAMQmIBRgKsaH8HHgQRr63b31B/EyIi0BFvbEY0&#10;hDtnFAI4LaOyxavY2gs4wLQFIEXzeAaNyQHHTIKN2W3T/FaFCE3hgNEvbSNgJHXM087XYw1IkI6P&#10;VKHD6vVaNt2hThtPx7U8nL5qR+LUCQpIUyVAslVhxCIjgBK9Lpw80vj1mF3SF2MRGFBG6ut8niCC&#10;OhOiHAAMFe7VT/lQHDNERNQWMigJdb6eR75zK3B4Ym8Yj+N6gCBosI0AgjwBBKlBCGyx1Xc/pmFe&#10;U/rOIiP2EDwt71AQ2fvmG7Jr32YZqBftiHeLiJgzByRgjUiQnRdiCo6QzpAOkWU7Fl5t0AcQMo5p&#10;mMkhA5ymjjuokIMj3LGrxUMIzhXBiapNhRVERMoKFcXBmgJSTQqNsFYEAIK0r1m1OpMCCFQcLEtt&#10;WGEHEKVjBUcOZ6Spjs/0ZwGPWBkUxKAQnFOeYIsdQiOjRRkc7re03uzRX089VrbFsHCcvOdUcHZ+&#10;XH1fFa7wILmZQCRPdLwUf837dtbZglkACOqTdq94rH+JSu/V1pNk4msOrxVTKnDccNZwmJhGmK7c&#10;6QY6ZBPgINjiXJKxMZwoW1eFNGwtTvqZHezDdAXz6bhWDnYs25Hr7jh1397aL/T19a3iNAzWmkzK&#10;iy/hRNa108YL538EhTaOnSkbc7q4niS7ZwBaABEcvV4erstSdcy3PrtKTrv5WfnGeffI506+ST5x&#10;/DXy58dcIX/6rctUl8qffvMS+TPVx791kfzlMZfIXx17qXzyO1fKZ064Vr56xi1y3g0Py+PPL5JV&#10;HW3S04epGeyaGbapGIjREOTtqHeFkerQkPT2dCkohMWqjIZgmgYPsGNkxEMIxHNFsC6EbZyOQRnR&#10;ETyJl/aoa+p32BB28UytVRDBGSNVBZFtsu/AXv0OxvHuWBOyw6AjgAWiG1sMULAOhGABMDAQwSJV&#10;RDewnkPrfKTEAIKpCuCACAaBxGAC4IHxtT+jJCEqEvJIWb99xxt6rwoeO0I9+qNMCDEQCcChTj6C&#10;ENYjQsC1Ey3tCYhAcNAEhjzRibNMB8/+sR0EmxYQQT/U6/1kC0ujPonTp+BUobie2golUNGi5PqA&#10;EX8vUAwiFMsEjpbraBvSuA1l1vmxINRxTAIDxDakhIXQntlA/ih4Kyd2MYhAvIYfj0IdQARRj11Y&#10;pIpzSFQcA1MzOJtkh4IKtu7u3rdFQaSsHxb98OBcBgWGMH2CHTMIqfLwMhW2RLoFpl4BRBABCf0s&#10;6mERETx4SkEBkKFj44h3rEHhg/XwdN6RiYY0R+tSHQaAKGgM1aUwmEh/6fTrlwwABCCC/MCgAogK&#10;UZPiUEW/3Mp6jbC+JQOR6XonIOJBIk/eZv0LWDuCaMN0O4iOEZEJQARUqXUphAzYQ+Hw3mWONIwd&#10;hHIWxcAYfK9ZzvplNl5x++EqHofKs/3/T2VrO0zJL/q8iMN0wT7ryz4QFsRim3AQ/s8CrLCv2SUg&#10;wz7puBjLwCZrC+3Z/eUps0vqdJy8yAihacMLWLw6ZWlLX3stAAgsmE0Wp/Je8+43RxaBSd4b9p9S&#10;rdX8yOSIVEebsrxUkFvntckPbp0nf3/effLJk26Rjx97vfzxt66Rj3z9CvnoNy6Tj3ztEvmDf7hI&#10;/vCrl2j5cvnjb14uHzv6KvnzY6+Vz59yo/zo2gfkUQWRlZ3t0t3fKw2sERnDIXetIAJhumZwXCGk&#10;Vpb+7m4plXqk6EAEwnkkzHugCBESwEcQoh9oA4SgzQBG7SiU0Y4pGmwbHn9hvX63FvSaNXXo22X/&#10;QQWRAwCQrbZgNdu2q2CQbNFFykjFbhzdroCwfffm7KF0CYQYqCR2ASSy6EYKIqoMWggdMwsQQhBJ&#10;ISaRn7Y5AmtBCBgxjCBPCPEwktopRHBqhsBAaIADx3ZdtJkDTxw6Uiq1z4ER2rLepmMSKOIUire1&#10;vg4G6Pzp0Om8fcq8L9tR9Ml9YFyI0yCY8ggRjOny1/DX5vgQ7svbosy22N6PQZiI7S1akcAD27wt&#10;5OHCoCIHNijYM8+xod1IFTYw/QLg2Jk8oyYVDkhT7T2gRLznDenDYtAERODMbXttstI9HOWuvyQN&#10;SPKfLQNlIIIoypCNYXPlkwoZI2X9AqpIRWFjaBx1sAvREyxexUFHVf2lhNMPext16amrGppPyn0J&#10;iEAeRAgj2C0zqL8+cS3cS6szz3S4IOIhAhEJ1GUh/KzN2+S1hfGQzyACKaIaQyMF/ZKs2PvG+mDr&#10;5R1nqzL7/PZftPKu97PcA6MSeW0/jzAm/xfz2mOFqEjmoGOHSsGR5tXnCU46rEeB82UUJscOTv0d&#10;jPtOZNtoCQOu3q65Hp9jPBsGEZH1aoNdM64deQMQKJkKSu615X7VLh4/V0k/gsjo1KjUxwelo1KV&#10;+xZ3y+l3LpSvXPCwfPKUO+RPj7tR/uib18lHvnmVfOQbV8gffPVS+fBXLpbf/8rl8kdf07qvK6R8&#10;61r542Ovk8/98GY595ZHZM6iZbJGwaJ3oE+a+uMFi1UBIZiWmZgct5QRkeG1I9KOKZKeHgMRTM1A&#10;AA9ERFoWryJNwIIggq27OAo+gEiYvkEUBGJ0BMLUDBarIh3Xe5h8cZN09GNXTk2/o/fIwbf26/fu&#10;Tv0BmD0LxuCBEKKwgRT1aRsAQQEENhAiJzt2JSCSwAJSirBg0jIiGIARi4rY7hiuDwlilIRtlK0L&#10;schIlue4KYgYWCTw4UEkr5zWK0BQcNwxUCBlO/IeRGhHsd635drlgEh6Xaz5SJy5HSWfAwTIzwQK&#10;KPMI+hRuNE8QMdl0SnD47OPHQurH9/LXoQgM7DObDa9JsY4Q4eviNsKFL/uUfVP4cJCD1ABkXwAO&#10;i4okdia1xbTN3oNb9H17TXpLA9KVggiAIkQ1LAV82FHY2BKJqEgrgFB5ERFMzQA6GiMl2yJc1i+L&#10;wbEAHzjnAemIgkl9SOFCgaO7VpP2Sk3aylVNK9JRrapqCiVZNATilAymZxARaQURRAsIAa36eUDE&#10;18WaDVK886Pj5vvFyIZvm6lvLD9W6Jdv94tSdn+z1x1K/1wggmjTyFip5T2dSQFC1LHqr/bUqVo+&#10;R7O1RTLHrUrrZug7ze4XqjD29PFD3YYXJuSllzfIy6+8kIBI0m5ggbwHkexe4/HiHTc4Cr7lOPhE&#10;6IcdRACRMYWgxsSQDOgPjTltvXLhw4vlm1c8Jp/50V3y59+7ST5yzNXyR9++Wv7wG1fJh792ufw+&#10;9HUFkaOvko8ec4187Jhr5eMnXCffOPc2uf6+J2X+ipXS1tsjfYX+XBCBCCKNMQWgYr8M9PZKEeeB&#10;ADBUhA8vQAaFKZlw1DsWqHYkEQ9MtWSgwugI4IOLVZuDVQWwKZl8CSAyIJVKU/bu22tHvNuzZfZm&#10;53wEYFAoSB6zb0e+I4JBuAAkJKCCNrNVEEmjIipETggJLUCiaQoiplYI8coDkVi8xhGbE6CwY9wV&#10;Nmy3TAIeb2zB9t0Q8YgF2xY4UafNNqwjYfTCxkraCQ4UbLGeA85/8zZAB/KtNgYYfmw3Dg8p22IL&#10;YbVO817emdN5W8TDQQrqaI886tLxk4gIoyKWWkQk2NmYKaRo/c7W63I8X6ZYJgSkC2tRTux9P9jF&#10;Qj1AIYWFpJ5wQRuI0ODtmef4rPfRENrsdPU2HUOb5Am/AJH9b23T9+A16UlApKGwgKkZQEI4EptR&#10;EDg8KoAHnIl3qCE/aP0gnGSJhXujCiRVHdd2wqhw8umIAsOYjjumkAKA6Gs2ZI3Cx4piRVYM1GX5&#10;QE2WDZRlRUHLWreqXJG2akW66gmQaNpfr0lfDQtasd23JoOjCiK2RbN10ad37L7ei+0z7VqB4h02&#10;3AkDTas/DGXXb72vPNtMmTMlBGCaBw4Y7z8crLehguPNbzuU/rnA4XB0OPfN+0N0CdNcjDKhjv1j&#10;hb7Ih3UjSLMj5VsVbGYTgebwRAduzt0iBjNdI4wL+9jpz6aZwAHC2o2XX1lv2vTi5LR2yPfzY+WN&#10;54Wx8+ohrBGZVKhZqyCCx/RXB/Uz3tcvt89bLiff9KR88Zx75BOn3Cx/fMK18pFjFUS+qQDyjcsU&#10;QK6Qjx17uXz8+Cvlr753jXzq+1fLl0+7Ts64+k659/G5smzNKunqx5TKgAwN62dhLJwjMr4WMAKN&#10;6ncCFq8OS11/APVUS9LTrxChfUqYakkgwyIgAI8ETgAVBI0wJaMA0t8mfb1rpFAIu2Ug2FEWDakW&#10;7Qh59KvWS/bk38GxMYva1KtN2bNnt03N4Im7uwAdCUgYTLg81oQARKgAI9puQJKtD+HCVMIHQYF9&#10;LEWUBZCRRFMIGR4+kHJKJoOQrLxt++uqMF0Dbd32uhzxuoLG6wlwQFu2BLAwEJkBQiBbvIrFpwmI&#10;WJ0DBk7jmE3SRgdPmR1BBDBh0YgsagIRRHw5zQNetF+6DdcpBg7W07nTxrfBIVs5GZ8Q4vPcNUN7&#10;ggh2v/C18BoQx2Qffx0CgI2DsioGEWtzdqjzkJGCgoow4fM+zWv3ImQQQigDDRUBBEJ/Xp8RkX2I&#10;iOx6TXrLHkSqBhCckuETdmPhi54p8zikDP0wJcNpGYBIebAshaGygkhZGgo6owo0Yzo2QARg0qlg&#10;sbRQlkV9JVncVzUt6i1rWjEt6S/JsmJZVpfL0l7BqavVVD0KJAPNujT1iybc988OIrMphg0DDvRV&#10;Tas/DDGKEivPNlPmgPm+c80J8pmTbRX/PnlthxLGRP+8tn9uBUjIf00U7w/wQSiDECFh/1i+b1wX&#10;y9vkC9CgTvow5ac6AuzMdI0wrk21qOJx8sRpGY7f0r4hPK4fO2WQblBAyFvv4ftxnLypnmlCxCW+&#10;ZiIPIhOTWDjakK5yUZ5c2S6X3Pe8HHvZffLFH90knzzlWvnEiQodJ1wmf/Xdy+VT379KPvfDK+RL&#10;p18pXz3rWjnmvBvkB5feIlfdeo889czTsrpzjfQUAAoDtlV2OohgvQjOFhnU74e69OuPmK6Bfhno&#10;65KyQgijHQASPzVjO2o05W6YwkCH9Pau1nKHqtvq0c5ICITpmFKpX7r1ntAHp6rWscZNv6NWtnVI&#10;tdKQPXt3y4E3DwNEEpBgxCQFkaQ9D0QIIx5C0N/Wl7hpnTzQ8PL1WXsGIVu2vmZp+vTdEBEJ0RBA&#10;hEUzABjJOo/UJpEtVk0iIhb1SGwggIdNnbhxCDUECyjYAlQ2GogYjCRTLrEd5AEBzh8LRy0Sos6f&#10;zpvOno7c5+nImfdtLe2EjkQtUKLX5DVCdAT3onU79T5w78mY/lqEAF7TXze1Qx3GRF1STxEUMAb7&#10;eBDwQl1sw+t7u7gOwIEUkMF2wgfaUPZQ4vuhvGv/qwYiW7a/Il36Ye7o77FdM2NY8KmAYNENU/iS&#10;9wBCx+ajIaEc+tmzPSAtjygc4KF6/c2iwUgdEZEpBRS1G9W2xmhN2qsVWdhXlnldRZnfXTEt6CnL&#10;wl7Na7pAoWSRti8dKMvKYlXaKhVpK1dkjYJJm6q7inUiDb0W7nc6aBxK3tmzTChIIQF52KBd5cEj&#10;lh8vTx44OP5si12h0Ge6+PfIa4NDQ4ooAZyzt5utX568k8xr/1nlxzvUa5nt2gQRwgi3LEPohwPc&#10;DjVGnrw9+7fqMEHEOWo6+BhEkM/uMxlX+x0KAgAgPCskr90rhoU8yOD94dqmpB1TLFgDk9lN72Nj&#10;uXprI4hoOjE1IkN4Gq467sVd3XLXM0vkgjsfkVOuukOOu/gmOfrc6+WbZ10t3zr7Gjn2/BvkhItv&#10;kJMvu1FOv+oWOfva2+XSm+6W2+97SJ6d/7ys6WqXviLWaxQURPT7JAdEUAaIDOsPlUJDf7ioLY6F&#10;D5EQRD26FUR67XRWi4YoXJSTM0EY6WiBEhXqw7RNSGED+77eThno7QrrRJoBRIoKIqvbO6VaziIi&#10;uyMQQQphBw2jIQSLnQlkhDUeGbQQRkyoT6Ih1keFMWycBEC2KUxsVzEK4iGE8JEn2hBEIFznCEZD&#10;zOnD4dtUSoAM1hMECCEGFYlNCiMUoUEBw2DEAcU0GYQorKgDRiTBYATgkoxh4xiUhHoDERszgIFt&#10;tU36wnlzHKR0yN7p+3ws9jObFEBa0zD1ktnhGjYlYzASwMTqkmvHQj372nWSehtLUzvIzNlSgIA4&#10;BQTk1SGlWI5tmY9tmAIuCCZW3u3yCYhQKYgcCBGRLdtflm79MLXrr4TaEH5NVhUkENEI0yzYtjtl&#10;URHAR4ASwsd0EEEf/eCP1GzHwISWUxBpFKRfU5wTMry2JqMWLakrmNSlvVKVZ7sHZE5HvzzdUZK5&#10;bSWZ017QctH0dGdJnutSMOkpyZK+iizrL9vUzfIBzRfKsrpUUchp6LhY05IPG7PJO3yWCQsEhRQy&#10;0K7y4BHLjxcr73pxXSzeCx2i12wwQeeGvxEcs7edzennic6SY/6i5MebbfxDXRuvEQACEEHet3kI&#10;mWkM/P/m1Xv7dAzbceMF5zuT1BmrLPpgzt1NeWBBK6ZmknFQ3mCHgWnZTc20jjdd72T6Jp5i4b3k&#10;1UF+G663gfw1aW/1SZ+0TZVGRKaGDRhqQ/qDYqBP5ixdITc/8pRcesf9ct5NP5EzFTZ+dPWtprOu&#10;u13Ov+EuuVjh4/Lb7pWrbr9fbrj7Ebnv8Tkyb+kS6VSnP1ACPBT1OwfrQ2YGkZHRphTrVf2uK0hP&#10;vwLDQLet+ejpbbeICCIhgBEIC1CRAj4AGEUFjYJCB2SwkoAJIIRAAvvu7jZrq1SLUm2UFEQaUh0a&#10;lM6+AWnUh/R7eafsO7BH9uxX4LCn6WbyZ4VY1EPBwgBDnX622DSLiDCPNgII0jiPha2QBxGDEey+&#10;SUAjho/pCjbTQAQOH2CA1MOGAUdU56dxCCFpVCSFkgRsElnkQh19voJDhjMOZb0PF4VJIyXaRgfe&#10;2j8ADNsgOnLv6H3el6GZbDE2815514jFNqS8JvJw9rGttScpyz6lPDAAADBentA+mwgVLKMP63wb&#10;YQQgYueSJLtj/PZda9f8noOvy94DW/Rv97L06getY6BH6kPlcPDYRHLomFusmq0XyaZnvAxKEElR&#10;eOEzPjA1g625xUZRQaQofY2KVIdrMqQgMqL2Q+tqUtX2zmpdnukpyOPtA/LY6qI8urwgD6/olweW&#10;D8h9K4ry4EptW6NQonDyjILJcxY5KVnkZF5PWZYWK9I/pONhbYuBSHCyQa3A4ctYE8J1IWyn4z8U&#10;XLS2xQ4ssSHEtDi/1nFmlx/z5xfej5kc8eGKTt3XoRxDTVymzJEfQrEt86zPE/4H7QA7Fwk5lPIO&#10;bovFe2i5fuJ0vfOdUQYVHCNAS9yfmtZ3NqWRjKjeCaCQjYvoBwFh+rXie2kRzjxRwW6mtSC5/VS+&#10;fTLZeTemPxgaw3XpKxdkcdtqefDZ+XLLQ0/KtXc/JFcokJjuvF+uvutBuf6eR+TGex+Vm+97Qm5/&#10;6Cm55/G58thz82TRqhXSOxCmZcpV/IBSwBkP60FiEBlWCAH8FPX7B991PQAY/eFVRIQjmZbBIlSk&#10;4aCzsIjVYARtCXSwzQMI15Z09yrU9HVaHg/2g3Caa3VkRDoHBmRwaEj27N0l+/HkXZysih0zjIAk&#10;EBLDBsHE17MM4ZAxgohBhwFDVrY6q09SAMhupJsNTLD2I4t4vJ6KAOKjILgOxIPNUhDxwEHYYF2c&#10;Wj6CD8IIIiGWV1vCjU23qFMlOCBPwHhji9oYaARnHR6QF/pCaM9sWmGEdZR32hBtIZThcJHSlvXe&#10;1o8Tjxnbx22sYz9cj/Vs4z3EZdZRvp5CHRw/0rjdlwkbhAyWWce8hxlfF9sYdGjKM0Swg4aQYkJ5&#10;X9i+u3nby9KDZ7goiNQGS/aUXCxYtUPHEOFQhe27QX7BqpeBSDI1g6OtMb2DNRvDE3UDkb46jmJX&#10;EBmpyfCk/nrFL9ipmtTHsQC1JosHahYNeWJ1SSFkQB5e3if3L+uXe5cV5J7lJblvZUkeXFWUR1YX&#10;5MnV/TJnzYDMaSton4KtLekbVBCxKaVwPzGIeODwdVAMAIcLIhvUDvKOK8iNY+3ekU0fK1bWr1V8&#10;TXH9oURHiL7ZfbwzZe9nkB+HY8f2vkzxXmZTbMs8639RMgDR/2dTTjvEe2i9PqIW6mhfUAdtEQx1&#10;uEmZ+UxZf0Y6OI0Ra3pfL7RTei21D6e2Ysw8e4BHdk+AlnR9iAEM7ZLr4vruXrwY1bFxZpj+mdZP&#10;x215b7QO0zo4BmB8clgGLUJRlhU9nfL44iVyz5xn5fZHn5KbH3xS9YSBye2PzJE7H31a9Yzc/eTz&#10;cv/cBfLocwvlmcVLZXnHGukrAgIKKYiMTWQAAk1M4kCzIQORIQWRkoLIQKUg3X3d0q8wUigkIJLA&#10;xIxy4DEtrykABeeQAFgQNcHUTr2pP+rGRw1E1vT2yvjEpOw/sFf2HdhtALIHZ4jgwXczgAhloJHA&#10;B+uQJxRYHdoipUCS9CFIGIBAuxAdCQtVfVQkD0SwOHWLiuCD1NaI+ChHChpaTxkQJPVma3UqByDM&#10;p3Xom0Q2cMQ7nLOXwUWSQqzH6au8poFMAiyhrTX1jht1zHvH7B005PtQtGGZ/Vjmtfw4FOzia8R1&#10;HMeP4cfP6wMRJHw76yjfBsXQgTrm4zYPE2xjHVLLJ/WADxPPEtE6Ts3YOSL7X7Xtu69veVG6i/3S&#10;oR9OgAgiInhAHZ6SG0Ak7IKZtGkabN9tBZEAIJyeAYSEHTMT2L6LiEg6NVNWVaU6WlcQadj6kDEF&#10;kebaipSGKrKmUpGF/UWZ212QRxUyHl9VkIdWFuXe5aoVRblfIeTBlQMKIv3y2CoVbNYUZG5n0Ra6&#10;9g83Zdjut3W6iLBBeQCJwYQyGIhESLB21fR278Ay+6DZ2maT7/f/W8GR4v3E1AejDoSSPNu8uliz&#10;tXn5cSjCEDQT9FB+HNqux5kaCsTj4xX93w5TOXnX8n3XGSAOyQZEF1w0IHXUeUr6mzD9sl4ddJ7M&#10;NoyF6AFPXuU4sT12tuEoeUyj0gb3FO4rGytNtT7bXhvs0WYHqEEWwWi9RqxsrOmy6IumLbbOPtTj&#10;dQ3r/8+IjEwMS0V/PGB65pnVK+XhBQvkvqefk3ueVOh44mlL75v7nMHH/XMXysPPL5XH5i+XpxYu&#10;k3nLV8jKrnYFCJzdUZSq/sAZGW+NiABC1k6N2bTMqKoxOihlBZ+i2vcUe8N6Dv3xNVBUKVBwoWqe&#10;LPKhfWIYIYhAsOOhaJVaQRqDiCyPS2VkWNoURNZv2CgH39w3LRrip2PiPIEDqc8TKpA3e00xHcOI&#10;COABZZuiQf3OVhCxQ9EAIbuTaZokKkIRRDgeQATw4XVEChcRfASAyOqQNzBAXoW1H5iCwQLX17Hl&#10;10GILVIFSKR1HjQADMgDMAA4On4CEcFGISOBEFPSx4tjZX1a4YTOmXkIedq31FsKGIHQT8t6f+GI&#10;eNhl18pT2EWjtjhq3R7zn8mvJ4Hia/O+mPdAAREk2M6yB4rYLq8tlh/Dp3EdYYRtmJ6BDDyS9gAj&#10;r6YHmr2+ZZP0lAKIYGpmZKwS1ncka0QAIhMKDRNr4bzzoyGZtB1REQUNREPGtQ+mZqrYNdMsSXEw&#10;2b67FluE1QloOjwRni/T28Q23aIsGSjI831FebqrZLDxoELHgwolDwJEVmh+RZ/mB+ThNgUWRES6&#10;S7KmVpXKGMAGEIJnzYQHyHmxDiARt1EtMBLLAQLbU9u0nsrqQ963BWVRj1DOnB/K7M+6TK2208V2&#10;Oj/WUfg7sZ19vFBPW5YpAAhOg8VaDI5zKPn+h1Jef688m5nqvHx9arc+nD0yhgWuYxlcedusPx+c&#10;F6IGFkWwdR1J2Zz79LURQXDEtAsOH8e2Q8H5BwHycdgY+rBsthwn6YM8pz+HcRKyprDNrj1ueX9s&#10;e6ta73FySqFGYablyHleK1I4V0Tzrj+VTvvQPmrn2LgO1olgG29tuCGdChMLO9plzrLl8uj8xfLw&#10;cwodzy1I0kXyyPNLFECWyZOLVsqcxavkmaUrZeHq1dKGqZVqUcq1stQb+nccC9MwFCAEMAIoWTs1&#10;KhW1qeiPnUq1Kv3FgRAV6e9UcFB4SGCC0Q8CCAEDEMLFqh5CWqFE4UbBBs+vKVUKdq7J+NRaGRwf&#10;0+/Wftm08SU5gFNVc0CEoEEIgWJIgQASBAGCiKWJkPdREQORZCqGa0W2K2hsQ7TD2oOyCEiYqmGe&#10;ERGUtybjt4BILMIH5KMlHhAIJ2lbAh1YoMo8IyUGHupwCRLcTZPatQDGdBDh1AzkoycU+9Lh03HH&#10;Tt/3QRkOGfcVHn63Xt8gLHptFaCE4/jxmbfdMslD9vzuGpMCSmrnxPvB9QkFzLONzj+uYxl5wMBM&#10;/eIy7ZhHSuhgmdDBMm1oZ2VXBwUYCWBy4OBWeWPzJuku9klHfwCR4VHsnMHixmSaJdk1E5Q9UG42&#10;wQbz9YCNMQWRmoJISUGkMlKWQQWP0WQu30BkvCb1kZoU9BdEt/6ywfbcVeWyLClWZB6ApHtAnuos&#10;yZMdZXm8rSiPrh6QR9oG5PGOfpnTXZBFhZL0DtWkofc8ZtfEE3grOj6u0SpCCjUbiMym2JZQ4euo&#10;VkDJ5B1ea1vWzztGyvfNE97/vHoovOdVywcHO92G98NxWMbflGd1QLHjnknoP5NiG9/PC215a1PY&#10;FtezDuK9+zra4TVylw3el7z3NtgDQtRB2698pNlY6e6WGYU+mQxmkjZOY2CKZUQBHZ851lkEwdmm&#10;fdSZ44cCoiHDeDaUplh3kd1bmIYJUYnWvmwjECGqAuFHhwEIgCHnmlQW7chvn03si4gITl4e1WvW&#10;R+rSUyvK0p4eeW7VGpmzZJU8sXC5almqJxct1/qV8vTy1fLsijUyb+VqWabg0q2Ov9QsK2BUpd7M&#10;BxEIIIIyFpCWsYi0pj+IygU7Sbq3t13hIkQxDCySlCCCKZe0rQU6QtnXcUfNQBFTMyUFdkSU10pz&#10;ZFi6+gbklRdflwMH9tp0DCGE8rBBAUIoggrBw0OIQYnm0Yc2HkY4FcMoSNoH4ySQ4SMhSAEhW7dh&#10;my6maYJsisYp3b4L4KAAFjFo0I7ydcjbWSEKFdy2S8gw0ABcOAggiGyzNAOMN7bATvurQ8e4BJHN&#10;WwNsEEjScZxzRxmON6/s671Qb+PAFjtxEogCgOxAhERTu9fE1o+T9tV7nUkeRHAIGmGAdRwHdfHY&#10;cPpw8mzz8v0g2NKOwMA2AgPLvg7jQ77M/hDrIfRDnbdh3117wlbfg29uMxDp0Q9PJxar8hwRhQc7&#10;C8RgpBVECBt5oh2cVBCiIk0DEZwlUgaI6PgEkQmsFVGAqOkvO0zP9DXK0qkf4vZKSdrKRVlVKsnS&#10;gaIs6i+ZFvYFzestaFqQZcWSdOkXUWWsLoMKPcPqKEfxVNvxkn6xF03Do4U0T0ghqOTBSAwZsXzE&#10;gvao8yAyfSwPGkHe2aGM94/9A4RM7zOb/Fi+7Ov4d2Gdt6GC4836QHDScNYAEKQQ/s5sp1P2YxxK&#10;tD2UYAsIeWETHl+PyET+fXv56/B/09fBhuPwfzZvXNriaHRz3qmTzsaKQQSOvnUNxswidAD4ART4&#10;7GWRl+C8LaLi+2kZn8tRrOPSz45BSGyTaLZ7wRH0GAMCHPBevE1eXSzaxMqzsdcGGFGNYsHqaNPO&#10;9ljR3y8L2jvkuZXt8szyNfL0stUtQv1zq9pl/ppOWdzWKSu7u6S3og5/sCKVpoJIQ1/HqALIeLZQ&#10;lRERQAjWiWA7bbGq8FBVuFBheqanu0P6sIOmFJ4PQ5ggiDBKgu253MZLAIFSe5UBie2+GZBKTb/n&#10;EhCpDw9Jr35PvfbKZtu6u+/ALv3+DdEOihARQ0gKFlpHAIFY7+VtfESEAOJBhNqarAchiHB9SIiG&#10;tOYJILyeLVaNISSOeHg48fW+bLtdsHhVHfk0ELGpmRARsYhGYhPssmiHCeO0jBugg32R+joIjtmg&#10;IHHkPk/nTVuWfbttnbXoRwARpCmIAKy2Z9EUs1ennI6RAyCUgUiyCBd9eM1Y/p78+HD2zOe1s0xo&#10;oH1chggUrIcIFXEbUrQRNDim7+P7oQ4gciABEZwjAqUHmiXbd216JgGR4Chnn5rhl3oeiFQUNKr6&#10;Cw4PvQOIjCkM4MySFESaWNA6IF36ge/SD3l3uVc6NW0rD8ga/QWzRsGEQsSkrVKWLv3A48RWPLUX&#10;gDM0VrZnuDTwZNtE1XqXpY3BXnvSLcAEoDKmwALFURMCykwiaCDvgYN1UOt4qAvvi1fe+5cpjIf3&#10;+3DFvnHZ13n5di+0wfl6W0ZCED0AlOD+YxuIDjyun0mwhTNnvzyh/ecBEY4flzFOXEfx/liPaRUe&#10;dw4nmrcTJp6C8HUzibaYrkCUw6ZEJ/UeDjFGiCwE5bVTfhxMnYSFqtk6EUy74kcHp4Hia+bVxaJN&#10;rDwbu19NJ/F6cbDZxKAMDNZkdbEoi7t7ZGF7t8JGl8xb3SnzVqk0XdDWrfU9Cio9srijT1Z098ma&#10;/j7p0e+GcjMBkSbW+gTo8OtDCCLQ0NiwlBs416MiBf3e6FVo6OkJx7YXSnhyrgMLByIeOmYDEavT&#10;766BIqZm8JTtBERGhqWnUJTXX91ix7tjaoaRkBhE8qCEjt8DBOvyhD44e2TnznAgGg8027pDYQKR&#10;DT+OggZF4IiVtumYvq+ByGub16ZwQcBgCnlQYR1tPLTMVBfWgwQZQDjYgKOnPcVyXG87ahLI8LDh&#10;IYHOmW3ehinaIebprNN+ChE4FwTTK5Ym9hzL532d1Wtf3LeBSDJFk4FJ6JfaJnlflyfeG+8zFtti&#10;QCBEsA1l2sxWJljgMDOU/di0QztS2uJk1QNvb5fXt75o54h0FfrSI94RDbH1IYnCWSLJYlX98soU&#10;wtsUnWwGImEtCM4nqSmINHV82x6szmxcnTRAZHi8rr8a8Gj/gvTor5xO/TB36Ie6vdQj7YAR/RXT&#10;jZXu+uHuwgmwSCsV6alWZKBesfMIhhGm1l/pjeFeqdT1F05xtfT0LZeunqXS2b1EunuXSd/ASv2C&#10;aJdao1uaQ325UMJIiaWRfCQF8vARXif64TXBTl+jOm3mvWYCk1jhPQ3XyJS917HyxoC8DR1snmIn&#10;zDL74r4PNY4fg3lfN1u91/rUyQcBQKDZxplNeWNCeba50l/yWEvR6vjhbDMnTwdPpxvq1C4HWjIY&#10;CPYtIKLw79uYf0dKr4n71/dPr7dxE564u7bl2hDAaqbrxLYoe1vkZ5LvR1umk3rNiXWj9iC60khD&#10;OiolWdnXJ8u6ehU2FDw6ukw48Ax1y7p6ZHl3r9r0y+p+/X4oDEiv9inp57/SqNiTdwEijIZ4EEHZ&#10;zhFREBmcGJHqcEPK1bL06XdKhwJNV1+nrRXhuSGEDcCFP8QshQ2VBxLUx4CCA82G9XVNTE4oKDX0&#10;Gv0GIna8u9spE0dGqBhAfArRjmXYExCwBoRrP3bvUTtNbdoFUQ9GRZKpGqwVIYjABtMxnJIhhBBE&#10;CDKbt72qei070IyQwTwhwsuDyHRI0L7bAsiwbWYQCfZwzsx7+KDowDO7VhDxeR/toGOObZB6eVuW&#10;rU2vZweUJTBCO9+P+ZY6REC0L+EjBhHa4Xo+ZX0s1PO+CQO8V9axnmIdBVggMLCdwOHzeWUARtyP&#10;Y00HkVcNRF57Y5N0FT2IqLNcq45Nf5mFNSIqzafwYVt4qcMDkfpw2WBjEIvrxkJEhCAypGBSHSpL&#10;fw2RkN4EQvRXT7Fb2hRGOip6bwCQcsFSQEmnfgn1Yq4XpxfqmACRIf3FXml0SU//clmx6jmZt+Ax&#10;eea5h+TpZx+UZ59/WBYvnSNtHQult3+F/tJps0gJoyRDIwMmTuNYmmgMoKICsBBaACSMfBBQeHop&#10;11BgUSeiMyyjDXAyE6B4sZ3QE9Q6LTb9fc4fy9vw75On+G/or0XBoSP1/bxo5/MUAWKm+tkEGMir&#10;8+JYtEWZrxtlOGb2peIxZtLUegA5rqHOPWcaxE9HMJ/VEUISEFEbA5QEZBDdwLijo/q50M8GPmOs&#10;R39MZ9h13fUOreyam14ck1deWScvvjQpG1+cfvpqdp++fyK9Dz+1g7y3Zd880cbbpq83ApEuBYM1&#10;AwOyoqdflipwLOnukaU9vfY8mlV9AwYfq/sL0lYsSUeprD9YyvrDpabfG3WpNqu5IOKFqRl77su4&#10;wogKu2f6qwoiCjQdvZie6UiBgtARH1hGsY6nqSJPW9YBRAaHMHU2JsV6Tbr13re8sc0WqxJEYuDw&#10;8vWYDiFkeBjx8iBiNglYeBChACEACpuq0TJtCR0ED4MPByYEkaAIRCiUPYiwTAVQyKDl9a0ElAxO&#10;0MY86ulUDUYS0Mjagzx8ME9HHvoEkKEjRp5jEnJQTyfu82jz9ZQfLy0n97BtJ64bAAKOOK8/ZW0O&#10;RFoAhONpOw9wgzgmUojjxO0+n15LUwAC4YBjEBqYpw1ggW2s93kARdwHdUhj27jdDjQ78LqByCuv&#10;b5BuhRAsWA1P39Uv7xhEDELCF2Kr0JbvlOgECSINHXsIK/0TEAltAURqCik4a6Sn2i+d+ILQDzSi&#10;IQSRTgUQPDmzs5QIc7wKLoXBotRHQ5TFQKTZLR1di2X+wsflkcfulHvvv0l+cvd1lj72xF3y/PxH&#10;ZdmKZ2RN+wKLlPQXVlmUpFLrTKdwkFq+0W3CNA+EKAoEYAGsEEi4HsWmhAb7tG+3/uLq1HE7TJVa&#10;l9QamCbq1f79uYDiAaZViNiEa2VwEqADKeoANnE/Dz158IO+Xv7v5st07jEweCfv5ceZSeh7KPE6&#10;AQJa4YVtlG/z7bgWXivqMqBo7TtTnRfqAnDz/z8BAzhVOt4kCmDbZ9VZe+ftoYAgkm6ZTfpjjQa2&#10;x9tajQRAINjagyPHMU2HiFBr28wK10MU6aVX1spLL0/lnB/yi5G/J6/Z7MLTeMdkeHJEKqODdo5Q&#10;e6kkK7oVRLoUQBQ8Vg4UZFWhKG0FwEdF2otl/ZFS0R8iVf0Rot8XTXyv4MnddXX6zQAiE9MhBMLU&#10;zOCYwshoEI6XH9AfMl2lonT1dSmIYNFqABCChlceiCDPY+BRjmEET98dmxiVUqMuvfo6tryxQ/bt&#10;290CIZDPEygAFx4sWId2DyBUSzvyCVx4cXcMF6+aFCoIHdux/sOBSJxu3f6a+lYFE+23hSACAQRS&#10;sEjkYQJ5tjOP9SAov7YZda3w4UEjOPMEGLBwNQdCYtGGQEIQoeOHAA0eJJAnkLAeTju2oy1T3xby&#10;UIAQPlEXIhTk9csE6AD05MBIYsNxOBbzcPa+zYttSH2eYODLtIkhgvXs4+WhA4rHgJCnaGMRkX0B&#10;RA7+dLu8+MoGi4bgwXfNUUwpqFOZaJ2aWYuj022KRr8wW6T1toYEv4JbBQDBll98kWJKpgkIUY2M&#10;YXdLcFweRLCrZsAOPSvZSvpuQAmiIZyaKQ1Id7kgPapuhRCsJykNFaU5FqI4cL61wV6LiCD68fiT&#10;d8v9D94id997g9ynIPLwo3fIU3PvMxhZsOgJs1m1Zp6BC6ZuMJWDaAnymNJBuU/L/QMrVatsugfQ&#10;AtAIQILoSYiSAC4AGwPFNQo4S3Xc+bJy9TxZ3bZA2jsX61g6TgH9W8EEQh4iuGB8CvVhGgnRmvBk&#10;WThXAgjuAXDjx4EARKgn+HhAmQlSqDxY8U4+/N3CPfA+4jG8OF4sju3LhBUPBgEEwvXZHovtvEef&#10;xm2+PU8eQNI6W2QZplC4rZ3wEerDQV0BIgAMGTQQCoIQFQhTHJz28OOEsbRfkkc7rocpG1/Ptlah&#10;DoqvGe59uv1Map2OOZT8PXlNt8vkQaSqINI/2NDPekVW9gzI8p5+Wa3wsaZY0h8iCh8KIQCQTlVX&#10;paYQUpcBde5lhY/GyKA0ZgARTs2Y1o7IENaJjGDb87B+11Sk0Kjod4l+1/R2S2EAa0QCYOTBSAwh&#10;FOCDAMIoCuwAIzY9g3UpzaZ+r5Rk8xvbZN/+DEQoAogvAyq4MBR1BI48EIlhhdMtBBCLelge9lrv&#10;TlYN9eirwIE25AEd215Lx0BqURGMqzYAEvSddo5IC2hEUNC6lkTBw3a6JAeSqU3WlvVl/wAUIfW2&#10;yHvbPHkQofP3IMC8l4+QxG2xYEsgQMo+XGhKO7ZRsf00Gyx21XtnhATtvg+EMiECYpnydnk2KBMK&#10;CAy0iyMaEMqs931owzzGxv0izz7sxzGtTWUwYmtEtsmml16Qzv5+O245REQAEOHLNh8+WkW7WFjw&#10;ykWvg8PlsCtANW7z4KjHL3osMMX23ap+YPVXTr0sBf0A9+kvih79MHfrhxppL8qq3qoCSK1gsFJo&#10;lKQ6pBAwljlUOGZEI9o7FxlszH3mAXlqzr2muU/fL09r+bl5jxiMYOpm0ZKnZOnypy1KQqEOfRcu&#10;fkrzcxRY5sqSZbB51uACoAFggJOHc8c1AQ29/SvNZu4zD8pDj9yhEHSrPPjw7Qo/98v8hU9Y25r2&#10;hQo5WK+yqkXdvcsNWiDkYYPrIAXA4DXhenydw6MlKwNqAD/sA+E+0KdQapsGPh5QIEBKLLweCNch&#10;JMDZExz4PtOeY/r+BB8PP3EdXwvbCS24RgwQvH4MORTvk/2pGFbieo7N63j4oEI9pnVC5IKfDYMP&#10;1FlbAiwOYAg0rQKgEBiCgw4Ak+/EkQeA5NogupHYhdNRPXx44fk1fpEqozZY7xHAiGkYy6X+GjMo&#10;vq9MCTgh8mMAgutPaDqh72kyNQMQGRuSgaEh/eHRkLZCTaXgAfhQdZar+kOkqj88aiGt16Wv0ZRC&#10;syGV4UH9gaMaVBAZxoLqbGoGEDK5btxSgAjqMA00rBAyOjZii1wLdXzPlKUPIGIPwctfCxILsAEb&#10;wAZskMfx8Mj7qRo8jXdUr1luDMrAQFW2bNlqx7vnbd0FQBBIPFiwjZDhyxSBhTbbABMKCtRWBQhv&#10;b1Myfp2I2YQpF0AItGXrq2neR0Ysvy3kbfsugICQQedPUGAdbQAqAVYyEAmRDvTLIiocx4vQQRDx&#10;dgE0MrHet5ljz4EDHwWh4jo6dObz4MO3xynzXqGutR8BwfpEIMLtvLSF4PwJFMyzjXmO6W1YZkpg&#10;8IABQGAfigDhoYLiGBgT98ixDTSS9SJ+LOuX9AGIICLywqYNtmgLi7csIhJNzYSwNKdiIK13dcib&#10;0mkclfYNB5oBOhoyPAKHg7Uc6jQUdBAtQTTEQESvWRuuZCBS1S8IREAUOroriIYojCh89KosxReI&#10;QggOSKsp4AyNZ44Ijg1rPhC5wNQL1oosXTZXFitcLDS4eNJAA9EQaAnakjzaACeAlyeeukcee+Ju&#10;eeSxn8jDj94pjz5+l5WfeOpegwo4fMAHHTGc/opVz5vdjTdfJpdefpZcePEZctkVZ8sNN10qd997&#10;o7U9+/wjCjlPpmCzdDng51mDHYwLof35+Vjf8rDZow3XA1DAydOp4/oAEPR/bt6jZj9vweMGUOiD&#10;+2nrWGR9YQfgAbQUy+1p9AWA46eRWIdrAS5wLbyvcNZw+IQQXBuvGcAD+XE9+DCdKWKDlO14L/31&#10;AAwEBeRxbbxuAg/6e+gh2MwEKHG9z3s4gQgmvH6I8un//BQOdcN2Zm1LPxut4DIziCjUrFdQMYAJ&#10;ERNEL7CNNo2gpMeiB6VRFTjzJJ/VwQZAAvkFsa3aoG0vbFTwcGtDXtikYKJlHsEeH8VueV7LtcVi&#10;+2wKW3ZxQBsiE/jxEharjk8pGDgQ6ak1FDyaqrpFPiDU9QA+mk1LexVC+puDUhhsGohg3UdzqKH/&#10;Dw39WwYIOSSIjI/Y+SMFTAWXS9LdiSfm4mCzbH0IYIIpYYNwQhuWCR6AEdTjgXlImwo7o3pP5XpT&#10;beqydevWNCLiIYQAcTjQkSffByeo8gF36XqOZI1JSFW7VL5dZVMuSLcpgChoEEK80rUiSbQkPeKd&#10;IiD4MoEAeQrrPgAhr29OgETruG4ktGcQ4es8aPjxWQelUxkq1pkNHPvWzJEjhQyEcmAkT+zn+7MM&#10;x0tAyWv3ZS/0Yzv7QtOmZ7a3RjIo1rGe/dnmbWMRLHzel2M71hFEfBvqkOKafC2s9/a+j0VEsFg1&#10;mZrZsGmdgQimZgaxfgMRkQmACCIbASqmR0BcnX6xQoyEUOEsEgUSTXkCJDSG4+NVozadUtEvk7JU&#10;Bkv2HIhCrSQDCYgYeOivDkZE+hRAetGmNv34IhlMFqoaOIVfunAqYaqkXx0enOUam17pxu6ZrsUW&#10;KVnTjsjD/FQrVz8fgGX507a2BAtcn5xzr0EIohr33HeT3PfALSaU5zz9gEU26KzhTOGMARB33XOD&#10;QcjZ554iZ559klxw0elyxVXnGoz85O7rLVLy+JP32BhPP/uQpU/Ouc8ABwKsPPDQbXZNjEWAAbDg&#10;GrgenTGcPiI0iLjgvhiBwX3jGojMAEwY0Vm+8jmLuHR0LbFoC4Q8hOkjvCaAC20AFrgenDudOUAB&#10;IAGwwbVxXxgXU1Hoj3F8VAZi1Ad1FMCFIMM6lDE2Xh8AgXCAFPeA14x23BcEew89hBn0J6Dgfg3c&#10;sIZnNER6vDzA8DXiehmAhOsbVCPCtxZTAPr/rPA8MREeY4At6gFUpkMM5OEkgIg6aIsSZAKcWIQh&#10;iUKk0QQT8r6c1aeRCXX463MgJChERBjdeGHThGx6cW1atuiM5TU16fXt/hCJCffqIzgtSsfIqdMU&#10;8IYFuOP6XuGY9eERfPb1O0VfL0AE0yWVUYULBQuDjuqgAkhzGoj0K4ggEmIgMggQaUhZ1Rxp6v9o&#10;3WAEERFOxQBAKNaNQGMj+rcelqL+kOnH1G+hX3p7uqU8EODCAwUEyIihhGXfDqFfb59CjY6BaElD&#10;QWRE7wkgUla42r59uz1nBgDCaZg88KBQJqhs25EBCdsJF8yndphOSWDDgGO7lrUez4oJJ6q2QoiX&#10;gYiDjzQK4kAEZeTTNSKEBZbjCAmFSAjzr2/RPlC6PqQVQpD34AEx7+thR7Etm85QG4yDBa/R7hsK&#10;5TcUhtCeSdsAFXCoOYKzZb+Z4CMWbbxmqsf4Ya2JV7bThaJtsM/ykLdjGc6fKccjFBgYKCzMlPfl&#10;WBjHt6OM1xaPT3G8nXgqLyBlLyIiOxREpqRbP5Bw/oMABTc14wGEQpsv2/qRZA0JBRv7okaqAohg&#10;fYgtVFUwCdK6McCEQshQyb4cigobBQWQgdqA9GuKnTQDKNehYpr2N4u2pqQ5il8dreH4sIMFzgWR&#10;A31NCiVYdFqrd+mv/Q51YnCAq0zY0st1IWsUUAAkiJjMW4AIw0MGB3DsgAEKUQo43BhEEM0APFx1&#10;zfly8aU/lksuO9Mg5PobL5Hb7rja2gAZiKwAPgggDz1ypwEE2u574Ga1u15uv/Nq7XOVwQvaMFUE&#10;Zw1nCweK63oQgQ1ABGMAdnAN1CNKwkgLIiUEEogRGdQBVjgNBTu0YV0LrscoBeAAjhsRE0AH7BC5&#10;iccGlABoILxPhBzcK9o8DBF8INjhfcT7STAIf0/87+Bppl0GQLDlOOiPcQg3ABSurTEwGcKiwaI6&#10;hYL+/fEMkG4bh4Id4Q6vM74uXzeieQRp/C8P4gTiEf1fHg1Qjcge7f3/IhSeSI3PDKKF4TOFo9wp&#10;QEW8/sPX0cHH7S1tAAdEMlJoiBXsIDw91z9BN0zRcLtx67qV2IbltD5nPQnHwv1jbcsQtuzbD5F6&#10;qlGtH50cloaCSHF4ULoVMDprqmpTOirYzluXjmpdurTOVFdAUXU3hqS3OST9mJ5BVGRo0LbHNmxq&#10;ZvpCVQ8jo2vx3Bk8iXfIpnZ6FSq6+3ukz45670ohBCJceOBAShCJ5aGEkZK6fp+NKogU9F4r+rp2&#10;7NxhZ4hwHYgHjenggTpMzaA+iDYeRChGPbYpdIS6UMYYAUjURkGDO2VCOyAlwAXzLBM2PIzg8DOM&#10;YeNpOg1EqJnqD0ceMmZSXsQDivv6g9EClLTCCJwxyzzVdav2s6PZ0T6TtN9scDGb8mzjOuZ5nx4w&#10;KDj5mcroi7Kv8yDgbTwcIGU/1kN+Ky5FmPB1vo2vhWWk8fWCdNw94RyR9RvXSudAn60RMRDBIlP9&#10;8rRTVRERwZenm5oJgNJaNtkXbRD783RWHEUdzvoIa1CCKoIDyGoKIkUDkaKpANgwAAlCmcKhZ7a7&#10;pqLOv9wrtcGCfvnHc/5wAOFQMqSEEoIJdr1gASi27mKXDCIn2CVj0RMFE0zpYJsvIiVwrnCydOYQ&#10;nDecNKdm4MjgAFEPCLj19qsMPjBFg/ydd11nEQ7AAkAG0QpAAkEEdehHGMEOn3vuu9H0wEO32qJb&#10;wBGcLZw0nCauSyBA1ANjcWyMiUgLIASggPsHZOC1QIAMTgehzYswgmkdOH04ajhoTmMAgnBdAAD7&#10;c+w4OkLAIITgmmjH2AQJpGiDUCb8+AgFrovXi6gK+uNvgNdF4R4wNvoDZjAGp6FK5U51DnAynfr+&#10;hbU0ABcCEsr42+F14r0ljPD1oozX3Bgc0PtCREZTVa0OAAUQFtXRBhsPM+jL+0cEJVsXRShJPkOq&#10;sM4kma5JAABQke6SsTpEJiJZREThgFMkKotGTFOwoTAl43fPIG99CS1al40X2STl2WRj6ziIkuKz&#10;j4gIpmSHkuPoIcBJQ4GkPDosPY1BWVNVVZqyqlQ3rS43TKhbU9Y2qDIobdVh1aBCSsOiJQWFkmKj&#10;riAyqO9569SMl4HIJEBkSL9zhq1fd1H/p3oVRBRC+gohCgIYIXxABJNyOZysSsigvC3EegAJQGRc&#10;4Weg2ZRqbVCdeQARwIRflOrVAiLJWg4sLs0DEYi2ATqyKElQ0mYgomWCiEIFAcMg5BAiiNg4LtKS&#10;PmuG0AHn78sQoyPehnlvx7yHCdqzD8Qy7SiOw74QwMJObDXpeJgGUsFB0slTPK0Vz40hiORFRVBn&#10;9omjRUrH7pUCTtLWcq3Izpeh2CaWvy5EeIBo4+toBwECfB7tnDqJ61lGG0GEYxImfJ6iLfriXnFE&#10;PerZHyn77FII2bXvDdn/1jZZ98LadGqmoV8WtkYkAQkPFx5GZlKLvX7J4ksXX758JsYIjpQ+BIhY&#10;NKTabyKAEFAsTUCkr6wQob92ASL45ZmFwwEkmQAkFMCEERMCCs8NQeQEgBLARB2YOij8Qoez4q97&#10;/JIHEODXNJwjnA6cEKAE7VirASAAUDA6gTLgAPCB6RIAAuwQWUGe0zMQQALgga3GSLnLB1CEXTu4&#10;JpwdnB6uCacKEOB4cMxcJ0IBGAgJhAFGQtCX8EGYABTgtcCR15tZdALO1V8XY8EeAlwQMPheAUCQ&#10;QqgnhBA8IEIL+uC9xfvtQQR/V1wXsIf3HdfC68NrxdQW3k/kASd4HQQS3kNnt/7t2nGvmEZ63mzQ&#10;H+87+2FM3IOPOPE9xnXxegeK7Qo4OCQPU02IqLUb4BTL3fprN9vhBJjB3whjIMUYQyP4HwnPcEJk&#10;BREUPkKBnytbN6IKu3OGrc7qE0AJkBLgg5Dg22LRJhYA4XDPEfHXyoOUaVJ7u3Zyn3g9+A6wzz+2&#10;2BuMhPeiPqKf9cGKdNfqsrJQlxXFQVk20JRl/Y2QDoR0eaGpbSpLB03LC4OyqtCQ9tKg9GH9Rb0m&#10;gyM4PTU8U8ZHQlpAZO2ofv8EEOlTiGnvU/DQ771iUb9LFEQIIYxwQD29HdLZtSYFEtjgeTRclAqI&#10;8fDCiAinZsb0mv2NhtRqQ7Jz107Zs3+nfge3PtBuRigBgKjM8QMEIuDweUZE0siIKn1sfwIOtjAV&#10;EY0ELjxs+PUfvt4rnb7hrhlABkVQoAgGEMsEhM0AB03ZjrqW9kRxHadxYgjxthYpSeoIIm9snlSA&#10;AIAEOACMYLqDYGCOPQURREdQ1npAgjlSdaiaT8EkgQEvgg0BhEBAxba0mck2rvNiO0GBcADRxtfR&#10;DiIgME95O0KCb48jIoQXlnkttvl63ivy8bg79+BAszcsIrLuhYkURGr6Cy8sVg1TKmm0w6Ig2XTM&#10;TKIt+o6MVPXXkIKAljk1M4K1IW5qZjYQIYR4GKGwUBXrShBheScg4oGEUOJFQOG5IHBEcE5wNBTq&#10;4Kj4qxcpnA4iBXCmcLZw7HB6dO4QHDFEJww7OnPaZwDxZAIRc8wWU0cAJP7ihuD08MsfzhxjEDJQ&#10;pngdCA6a4j3w2ry/VavnmwNnpACvFa8P7y9eK66P9wBRB4zvXxPKAABACt4H5LFeBCKYULw/RjFg&#10;DzvATzw140EE18H9MioCmACEYX0OX8eKVbgXfZ2qNW3691i5UBYtflbmzX/KoA/TVoxAYdoNkIgx&#10;MDb+hh4k+DddvOQZeX7eUzqGQtsSfc0rFuh7hde0VLoUdnr6QxQG61a4YBd9ASeIntTqiKb0q3PC&#10;QVeY1gmfDaw74WcGwnQGxM8Ty76OURPfFiuNrESy6ZRomsW3ebEe8uPOND7q8XrwujAlw/tPp2ZV&#10;iISEaEhJBpplBYqKLOipysLeQU0bsgjqbcrCJF3UNyiLFU6gRX11VUNtm7JY05UKJz01BZHGOwOR&#10;4fGRACK93dLX0y0FBYmBYusWXIIF8hTaoUoNMF6ydqwJgTyQMCpSq2P9Ea5Vl3pjRL+Dd8me5Dkz&#10;2DnDNSIGHQoi06IdCUBA3Pli9S6lPIhMy/txABUKGzt0PG7NNcjQOuZjSKEIIoAZwIhFRDyIoBwL&#10;9R5U7PH/Cgmva/oa6mCjImxAPqqBPOACKcdkmdMtBAzv5E3JGOyXNzbrvYNHGucpjIt6XoP1cT+K&#10;61Ww/Zinu8ZqsVeHzTqCASEB9b7s+1C+zHYCAlIK7aijrR+T9rSJ+yGNgYJiG9uZcmzaBRvkX5Vd&#10;e1+XN/9xh0xunJD2AUQgCjI4BooPX44eRPglmCfaUPziqTcwLz+gZUREwhdRWKwajrLmGpGGQkhV&#10;4aKksAEVFUQoX4e0rHZQRUGkMVxSx1jRayqETNZlaqoh67CDQeFjJmWwEhQDyiRSQArARB0gnKB3&#10;/hAdsxfq4bjgeOCI/I4SiOsXILRDyPsFm3D+EJ03hDL6wvnDOfLaSFGGw0NfOH/YAxBQhrhAlONC&#10;bEMeDtagRCGlbc1CaVNA6OzEcfhhhw3G9tfE1BdeJ8AM94zrATYIE7gHXgMpp0hYhj1sINh7AGE/&#10;vB8AEUII31tCFyAGwOXBze9CWr5SAWvVIoOElasXWR4gsnTZPJm/4CmZ+8xDFnXCTiiACFLACKIr&#10;gDXAA14zhNeJa2L8Bx687f/h7r/eJDmONG+U/+t3zs23cnZmZ2ZHcRTVUIMgCYKE1kBDtK7u0qm1&#10;zizR3QA4hEYLCHL3OefGjr1m8UZYeEVWVQOc+XbPxfu4u7m5R2RWZdgv3D085GePflceefR7tmj5&#10;qWcwYvWY9XfhjWflogIjjh9hjJ+p1vDvHMLISrenYKv/zwASwgh/a1W/LeYJA1Asp3WpIihwHUgE&#10;iCrBpwwjHOUoQ0g8BlKuCYHwmfgZDjS/WGndcqTQMNTf/FAao54CRUde2OrJC7sjeUn12t5ULuxP&#10;5LX9kVxQGHl1b2R6XUHlNU1f2xta/eu1iVxvjmS/P9Rrg4LIfCZLhY3VUQEifGrmSMuHt7I1InoD&#10;NFvN9KZrInUFkVZ9T2Fkx9eFZFMqBBIowgnyGOkYTYcyWk2l0a3L/o7+zva3pdn00ZJW1gbCPiKr&#10;wwODnsl0qYH/vvxeQeSL3/NtuwocYfrFRiwAB5YW8GAAAQCItgAhhA6kOaiobN8Q1GUAwZGM2BfW&#10;hETwQL4KSOJ6EaY5iDCYQwz6EOGD9YQSq1MRRFiX+kcRIJDmIALbp+UX2hEQIC6OZVv2G8s8nkPB&#10;SRiJsAHxWBTtaFPyxaiKiudrMIIy6xOxLY+NwM3gjZR1BAHW0cY862hjO9ijUE8ogNI6qqqO+dg+&#10;KoUQpLFNtH/+5Uf6g/hI/uf/964c6EVkq6EXXf2RGYjYhdHnsvNplmyouEr0oTClM9d+MH+OKRls&#10;kGZTM7bgz4emsSAWUzMOIgoWGXBUgUir35B6Z9/WhPQyGOnrneU6ELmDN+HiKYVzgAjfdpuLfgYk&#10;HnwZEKNiHyhzZATQgiAGKEHwxJ080niXjTT6cdTF7p5VAACOvqCMegzxRwDC8SL8oE1sx7axTwiB&#10;lgJMGBTsXJL9vavS0IDZbjswwRfnh2MSCvBdEIDQP/wASQjWEbYIWczjWBG8IPiiDYUyfHCu+Kw4&#10;Jo+LY+Jzon2EH46qxNGYLf0smIrZ3sHiYwWtTQDJWwoZbyqsvGrTMhgVAYzwcWxM72CEBe3xufk3&#10;wrng+8E0DjbF+8GP/sGefoKQj+t/MA3HBcIYpcFxADCEJfQPXb76io3S1BsKl0P8XwBy9e+JqZps&#10;OtSkvz8IdurQNg7032L628zzmeBLf5siyX6rmF6pnFahOL2ieZ8qchvbc7qFefiyDsfC00X4jWMa&#10;xha962ex81cQOTie629eb1IOJvqbwMZkCiL1tjy72ZUnNwfyzOZQXtweyyt7M4WSieWf3xrKC9tD&#10;LY893RnJy3sTeVVh5EoDT9YMpKsgMstApOrxXYLI4khh5GBm60l2Wx2p1XelgxGMbvPEqAdBBDaM&#10;dgBUMHKCkY7pYizz2yu7Jm3fuCy1Pf0NYHdW9anDD33aiAjWiBxKfYAFukd6zcXUjI+IRBDhFEwB&#10;IyfB47wgcg/wkQEIZQtRA4jwGFZGvxlsEDAigKR2CqMp+RoRBnjmCRylkRCtR/m9D1fyAepgh29o&#10;S7+0T6QI6DHvyoAjgYOPPvG1IPZkTkV7bL+OFHIQ0foMBgA2BBL2x3K0VYk+9DMYUQhxEMFIikMB&#10;FP0JDLEfBm7UIfizHcU6iNAQ/ZGnvUrsHwIURBvK0cZylX9aF31SWxTqMSLy+RcfGIj84f9zV3/A&#10;M9mq6x0nR0RsuBgXNF7g9EJjFx9cdIoLT7wA5cIFMlO8kBJEsHANF6iV3gkuNMBMcMGf6J19CUAK&#10;IAF87DV3VTuy19o1KLGREQWRyULvKA8HeqyTIAKYuK1gAREuLB8fpbT9HwKEBF/oOFv8SnFBLMS9&#10;Ibwfr4tAAkiAOJrCwFol+sPX1xSUHy+NMBDPA2W0S9tEoQ5CcAUQEUwAEgj8VK/n6vd9OgH+OC4B&#10;JAr22CcEkIIYxAFPyEfBFsV2OB5S2NAvP2s8Jj4n/AE1hB+OMmDkpRgJuqH5m7K/f0N29q7Lrmpn&#10;B+tEriqQvGkjKQAFwAeABCMhAASMhqA9vhecP84Xeey6CxABaAA6fvSTf5Lv/+jvS0Dywx//g9kf&#10;efQ79rg1wISPU6MdRlDwxBReNfDLX/1QgeVxuXwFx9vUz97K4RxBHCn32zHp7wawYuursvUl/lRb&#10;ASsRXuwxY/SD3xhgP4Mcb0MoyX7D2UhLDhs2suLykZhCaTnaD/TYK/udT/R4elx8BpxvJhsNXWJt&#10;2DTXdDGRznwsN/pjeXF3JL++OZRfX+/L0zeG8tzWVOFkKk9tjLQ8lme3RvKcQomlCibPqp7fwdSN&#10;gshwrNcDgIhCzrFCiIpTMQYhAUTmh0v92y4MRLAFQEPBwmBDxfUfhA+WCSYURkTmCjOHv71l16aN&#10;q2/I7taGjYjU9DpVbxUbowFEDo+PZaeNka8j+fIPX1SCSFRptCITyyUZYBTTLxwJycsZhNy9Vx4J&#10;+VTFYyDlUzKcmqkSQSSCCaQggiDu4uO3UIQP2ggBgJH3Pz7MIWQdiCD/AfwyG0HCRjmyp2AQ6BG4&#10;P05A5GODCa0Lx/e8t7UpkhxmCCiav4dRFPTl+U8os8X+HXSQx7oRSwEUKqSez0YjMhCBuF29b05W&#10;AEgU+6IIHQQI2pEniNAHYhuIbViXlqnojzLhgv4sR8U6jGywDHkfxShIKrbDWhKACBasfvm/PpGF&#10;3qlg4Vazr8EDF0WMiOgF5igbVsUFx9+8S/kFjIIPFW248EG4QHFahvPHeMHXfKnBZd6RgV6MewCQ&#10;QTOT/uiHepfSr0uttSP7zW1L9zRt9mo2KjKYaiDUCzUWvR4phJwAkTsOHsgTSCxvdb7ZFN5MegJE&#10;gnyNCfIElwJK2EcKIxQhAwGVQTXm0zJSQkkU+2GbeC4osw0CddoWQj3qEFgjMDD4U2OTQkUmQAHa&#10;87gQPzuPS3iKisdGPc8rnh/tENuxnt8Hj0XBDh9AQvwcEIChEEZ/6tLpISDsaJDZESwsRdDHWg6M&#10;nGAah1M6ENaVYJqI00I4Bs5pMKrbiMjrbz4vTz/7SwWLnyhM/EB+9uj3bIrmhz/+Z9MPfvSPBiI/&#10;/dm3DUbwqDZGS2AzcPnhP8i3v/u38k///D/kn7/9N/KjH39XXnjxSQWk6zLQ//fZ3NeLQNNZXwb6&#10;v9/T//2eQndffwuY3hyPFbwn3Xzawx6BzdosFv5IMWycAqXfBOuoMht8z/7NUv67jannvUwb+vTj&#10;+TGn054dE9OymH6CkB9hbQx8cK44z+VEhquZ7I7n8lptIk9sDuVX1/ry+DUAyVB+o0L6hMLIUzd9&#10;tOTpzYHln9oYKJAMbN1IfTyVHtaI4KmZU0AE9jleeDeb6flN9IZrbG8Dbw9a0tbvudVtGnxEICF8&#10;YHQjBxEVnry59d670uo15LoC5e7NawYieHsvFr2yj9FY/78PD/QmD9PTtxVCvpAv/vBAbwB9oarB&#10;gwIBIYRwQBvelGtvy8V0jT1yq0CAOpNvAU9FCME6kHwkRPMGG+hbU1sjUgUiSBP4iEptKH/jo08B&#10;CocavDHdUkytQASAVKyLkEA7lIIIyiXfAAExaFcF8Lyt7dqqKdoppHhbr4swgk3V4vFYl4JIFBe1&#10;fqJ939NjxuND7AOKUGLKfFIhUMcygncs07bOj3ZCAYTAT1sECfbjeR/FQD3bsd8qsX1qcwhBHy6H&#10;lWJKhr4+NYMX6r0nn/3hI71T0AtCY88gYKoXE7wRF+tEDjCqgbueW+Ug7MO/evHK7q4wYuKjIEw9&#10;jzsxTwsQIYzgDbxTvdvzaRn9sQ8UMDSAQMhDre6u3mVsmuqtLdW2dPp6Nz9u6oWtbe1xnoe2mRRG&#10;CxCoHTh8RGOYAwj0tr0SvQANQMlZYuCvEkEE3wltMXBXBdSoKl+kEVCo9Lg8Fn2rRIjBKAMC7LpR&#10;CQh5jlxQCMY4Bs8Xx0SKvnlsHiMq1kfBts7OfDwWhTJ9ACsRXjjiA8GGp58gfjY89QPowpRLp7dj&#10;IymACy6mxZoTQAjsABl+R9hCH3uP1Oo3bfTi5Veekeee/7U89fQv5Ymn8A6jn8nPf/EjeeRn/6IA&#10;8l352c8x4vE9GzUBkDiI/KONmHz/B/8k3/uXf5Rvf+fv5Fvf/jv5wQ+/Jc8++7hN0fQG2HbfpzAh&#10;AMh+7YbWXbH63b0Nm8Zptnc0IOIJnbp+FsAiPiM27sNIUcd+D0ixMBZTPj39ncC/i9+LlvHIMX5z&#10;uJHwUUr93eD3DeG3DpumHNHwUQ39vWaQA7v/docKEwAhH+2Y6jng2AZPem7tLqYx9Mahjkelb9pn&#10;qTe3NDDvSS9bwDmdOZCMF9icbC5XuxN5dm8gv77Zk8duDOWXCiSPXe/Jrzb68pubQ3nyRt8gBOkz&#10;Wn5B82+oPx7pbU+n0h0PbGOzg6O5qvrRXSxiXRxgF9aJTNT/AI8U67UJOzl39ftpd5pSr/tmZIQO&#10;CjYuRsU0znypv/l/fUfqCivXLr8suzeuSAvXz45varZf2zZf+6yHC6l1enqTdEc+/1+Ymnkgn//+&#10;nnz25d0cQAw6+HRMEKGgUgYnvkkZn47JBcDIhNEQQEb6Qjsq+kK5/Z62yxS3e4fQRzY1g+mXAw3y&#10;DiOAhzgdUyXUEzSYZ+BnPsJAlPXxye1iR9ZMCPyEE+QJCezPQUSVtTNYUBBhPY/FPKAhlj/JFsPG&#10;Y9rxAByZ+FQNlB/jPlT0TQDJwSQDA/MNop11KNMW81HRRiBI8yxHG8EgzUfBFgGCZYj1hAwvI0U/&#10;8PV2BJG0ff6Eze8/lOnBTPb0B4Qpj5lddPSHiqFeBQ7oBIhk27vnW7vrxcw3awpSG4aILdWLHKdm&#10;MNzMdLroynCC0RAASAEingeM6J1Fd0cBxGEEYAJoGU40yMz0XG1ERI9xG+eHgOkgwhEQgAjEaZl8&#10;dCSHjAJKqFhH0FgnBMnUFr+nGEyrFH2hGKiZx46d7Csep6qPok3RD0QQqYIN2GhnCn+kCPQ8TlQ8&#10;Ho9BwRbP6TTxPKMtHid+XtbjGBF4IgBBHHWJIy8AlFk23YLPWIBJsXCY01H47PBdrPBkS1/r9mVv&#10;f0Oub7yhQPKavHnxJXv65uVXn5bnXvi1PPn0L+SJJ/01AHgSB1MxmJJ57HHfmA4jJI/8DBvUfU9+&#10;8sh35cePfEftP5SXXn7K1rAALLDhGn4PM4WKlgLHxo035c23XtTjPC8XL+FpptflxhYeR74q23tY&#10;xIxda7EGR4O7gkZPzxF5jP5gWgqPLKPvG5sXTTu7WHy8pcCgny8DHkzZ2PTNkUpvPOz4i55+P/hf&#10;AdS4RoB+A38+9QMbpq0wWoNRm5rCh94wKHRs7VyWa9dflzf03F99DY9YP2ujSXji6PqGnj8Wdjb1&#10;NzzA6FxPhvORdOdT2RtP5Y3OSJ7fU+DYGchvbvbl1wodEEZKnrk5kGc1xZTMyztjeas2khvqj91W&#10;+wsFEbxrRuHg8BhP6JwEEQiAYiAyn8hM/Q8UrMZHK72x0b9xD4uvfQQEC0wx/UIAIYRwnQjsNiLy&#10;u3elpnWX9bPuKIi0m1qnfXA0BI/3jsb6XR+vpNHt67XnXQORz/9wL18LEgGEZeQNCDIQiQDAp1w8&#10;LUCEAMLpmk/V1wBE+/nk3gfq4yBBsGB/BhnqR18I/Z/wURBhWwg+kIKIj4i4zgYRBGQKZfrSxsAf&#10;/Yo6r8fIBmGkEg4CCLCtH0vPIbSz9SXZ8XhMwEFq87yDCBWPZX2pMBoCIMHIiNkAFZh+eaC+WT8E&#10;kAgiUdYmgEdqQwCPdkJA6kuAgK0qn4p1AAKCAspMARARIqrEtgSMCCKxL/qzT+gBIOUPH8lkNZVd&#10;/aF1h7ib9AuUjYTcnmcjIuUAy+kZHwHx6Rrmo3DXxRR3VX6xw92U32Xhbq4AEb2LS9TXuzvUYRSk&#10;jbs73A3iUUjc/emdGN5Rs8xGRKpAJK73KNk0xbRMFYyUQeQkaETFYBkDKITvqcpepdJ3q2KApujD&#10;Y0Wdpz2nNBBoU1WBCHwhBPaqY8fzTo8Vz2OdYvvUFnXnndmJY6bHSxWBKJYjpPjISbGuBp8ZZXxP&#10;qIfv4bGPCgAOcLff7uxJvbGlUHLDAjueyrl89YK8dfEVhQY8TvysPU6Mx4C5Nwz2gbFdc594VB7/&#10;9c/k17/5maaPyNPPPKZA87L1hWkXjhbiKZpWZ1f7vihvvPmSvHbhOe3zBe3/ZXtk+Mq11+WKHhOP&#10;Dt/cuqzncd0gCaMmGEGB/Q09l1defUaPDUj6pTylx3rxpSflsrbHehmMkAB8MJphoxwY4cDvUM8D&#10;ozE2oqEwRDVa26ZmS28ImlsakCHsqYKprhsKF9cUnN6y4z7/whPyq8cfkR/++Ns28oMRoB/+6Ns2&#10;cvTEU7+Ul195Ts//TduXw4L+bKAaSWc6lq3BWK60hvJWHU/FDOUVhZKXtrvyym5PLux05Y3dvry1&#10;P5DLdew7MpT9wUB6074Mlwoj2v48IDJXEMFbeuezsd5ozaS1WEq93pF+t6afVYGj4bBBAInC+WK6&#10;BtM0B0dLA5Gd+o6BSG17Q9ratqVtuT4EbQZ6PZ2pb73Tk3fe/VcHkd8XIEIAIXikQEIQicE/B4QM&#10;Pnzb9jgto1I/9EnIiECBfOw37pZK3yjCR2qHvoGpkw8+PsiBgiIARDuDMVPY0J6jIkyZZ1tMoXxs&#10;gR9tHQDiyEYsEwwKAQJQj9EQ7dv6cX2Sr/1AP4ALrDtBIAdEuNieAR5Cv7GfvD+1sx6B3Y4f+sE+&#10;JndRZh6jJVmfBAGkVFqmjW0glGlD6p+52EQtCj6EANoIB8gjZTm1ES4o96Pdp2GQhz9Sh5YCQKii&#10;PXwwEoJRFPX9XMHk9x/KaI5n6vUOcajBSe+K8EI6g4kMMAAdtzAKYgCiNkzHZJBioALfRJxThvhI&#10;H4ZxJzO/21xkd4Aj7AeiF3rMhUMDvSCy3MtsKCMYULgjm8z0Aq79cFdVQsh5VQUhqRxefFrHpnuy&#10;YMjg6MdVH4Ma1R3Vba2H4IvFsAiyNmJTTGmwn3U6LUCjXz8nHK9cF9tBMRhzVCBVHAWJwRnBmJ/P&#10;jpt9Zigek+Ixq+rWiW2iWBePx2NW+afiOccybQSSCCUcNUGefx/3xW9A75wPFRL0/wz/u8NR2/8v&#10;EbA7+x6QMQVRwygEFsZes1GLm1uX5NrGG3LpyqsGKa9deF7h4Fl56eWnFQqesv1IADKYrsB6Clsz&#10;tQL04O68pv3csMeOL1953aaFIDx+fPUaRmUuWIr6m5uYvrkiGxsXDVRwjCee/IX87NEfyPd/8M/y&#10;ne/+vfzzt/5W/uX7/6Qw9HPbSwXnmsPPYmjH9+mgm3ZO6BvC8S5fdtAyCNIy0ouXXsvPCXU45jPP&#10;/lp++dhPbMrpm3//l/Knf/Yf5f/+D/+X/If/+P+y/F/99Z/aefz0ke8rhD1ufezXsFAXT76NZTCf&#10;SHM0lp3uUG4ojFxrDuVKoy+Xaz3Xfleu1vtyrTGQ682+bLe7Uuv3pDsZWPuhpjMFkvjETBSmZmCf&#10;Hc70f32q/99TmR8upKPw0263pNsBbNQNRLCBGaZWkHI6JkIIRksOj7Xfd2/JxvZ1uXrxVant4n1W&#10;BcBwBGU40v+b4wPZabT1mvCufPF7LFR1EDHQsHUfLptqSeEkBH1f8wEBNnw65pO7H5oilPgISSbk&#10;ASpahz7u3nOYIVzkIKLCuhFLM9EP8JKPiMA36w/H+YaNMgTQYBqBgvWEECgFkQghUdZWAQLB9eMQ&#10;8JlHcEWagkhhp3wkhO2iL/Of3kUblMt9RFXZotgngrj3qVCAN+xqO+TjFE5cT8LAT6Gc2ij48/zo&#10;U9UHbMzT3wGiGAmhaIcv09gmbec2gIZDRYSOor7wdfgog4i3gc1HWgAiGCLF5j4Akd4AQ9RtBQjM&#10;IeMOFAE3e2yPT8lkKqZuToor+TEtg2Fg21Fx3lXQ8c3APDB2xea1x9i9EsCBleYYOvfywCAEc+JY&#10;kAhIcWGoGAEUfRQB8+FA5DziKMo6EGGwQx5gcEdB5O07MxPyWDxrNr2zvxX8IZwz+0uF+io7RNBB&#10;v+tAJNogHCuFEcAHBQDxUYCT0ytoz89Lpf1D6459mthXPE6si4p2pDzeWWI75PnZ+H2knzd+7mjD&#10;xneYrvQFoA4l+ftr8L86zP43MZLX18Bl0yTY5GpLgxpGDa7aeg+MHABQMOKBdR9oi1FCrtnA6AT+&#10;/zECgSd+MOoBqClp0x9P3lHowQgH+sb0y6XLr9p00a+f+Jn8+Kffle987+/ln7711/LNf/gL+cd/&#10;/iv5idpefPlJ69N/4/q/YKM9De1nw6abMHpioza/ecRGbpA+9vhPbUTnN08+apDzzDO/kuee/408&#10;/8JvFEB+Zf4Anx/88J9tBORv/u7P5L/96f8t/+E//V/yn/7L/1v+9L//B/nLv8JbqP9Sfvjjb8mT&#10;T/3CppsAPrgJmQBEZmMFkZHs9gey2QFs9BQ8AB8d05Va28pXal253ujIVqsl+72ugsjI2o8meMKo&#10;GkRQzkHkYC6T1cwhZNSXet3flAtxKgYjItigDOLoCOooTN3cfueWrG4fyOVrb8mNy29IXcEFfcCf&#10;oyF4LHiigDQ9WslWoyXvvP07+f3vv8ghBMpfz4+t2KHc7qMZhAIHA4JIMfpBGGG5BCNBn6rPp3c9&#10;LUFIUDwWlNpQdsjxczYQ4VMtFMHjBExkdbQRSiKE0AZf5POygsiHHztERJhAoKRYRuBkGfrwY7TV&#10;Y2b1tEdwoQ15KgUb+kTfeKyq80J9nLIhiEQYoS/BASI8sH/WI6jTJ4r+qVBHEGAZKftBHnUo049l&#10;tuHnYDvWASY49RJhIu0jzUN+XAeROCLy4MsPpD8dyHYNUzN6d4Dtqof7epeGu0e9eN/KYMTWgXBE&#10;pBDWkqQQQn9rr/Uc4p4rjCAY+rw91iH4IjvMP+NCjguzCTCigi0FEfpEEEEw+SojImeNihBEsMjV&#10;YARAkQXDVACDVAARe5IHwTDxZ4CsEoNhlW/pGGv6YXuINgRUfFdx1IPTEf79uW9sG883nkfM4ztB&#10;mW1YH32o6APR72EV+1yn1JfHhhwuHELS+rQNfLEQ+vAIT6jgyR1X/ohttuYC/98UQMXWV2Bdhf4f&#10;I/Bj4SjWcEBYU0EIsWnQAO1oC/9Ge8vWgmDqZb9+IxfWYgBiKNRv2tqMN+SNN1+0BbWP/eontiYF&#10;gR8LZb//w3+SX/zyRwYiXJdCmAI0oe0TT/5cfvSTbyvAfFO+/d2/M33v+3g0+Vvy4598x/r7+S9+&#10;aICCBbtPPYNN4X5hZTxJ9Mij/2JrYNDmH/7pf8g3//4v5B/+8X/It779t2b76SN48/TPbf0IprYw&#10;8jOZYZEpRkTG0hgOZLfXk81uT260urKhwHG91jJd22+6NL9Rb8vNDESwoypAZKzXr8UK75rxxaql&#10;J2YCkOCV/DMV3u69vbelwIeNzAAiBUAAJgggnGahACLjcU9u//a2DGcjuXLpddm+cUkaGbQARuDH&#10;PqZ6XpND7NHUkt/+9n358svP89EOnw7xdR4M7tzM7NMHPqVSggSFFnvKJsAIQQQigBgsIDXoKPIU&#10;yhE0eAworgUhgECcyvkUPugzg54TIJLCBcEi1WkggjL9vI9iXYdNlYSAzzxEGEDgLOpgKyAhl/WD&#10;PrUfmz4pgj4Fv3JfhWiLvkjTflAmdEQQMTgJiu1YZh37ib5M6V+lCA4EgFRp3WltYp3nHUKK0Y1s&#10;jYmm8IcfR0B8FITt0EcBIpiisbUiGBGZDQ1EMCICEMEbSnH354/r6UUypJA91ptNz+DJmqqpGYht&#10;ODWDCzbgYbHSC/eyqxdDBZExVvrjgl0on6bJpmiYh+jjUzP/PiDiEKKB/yFA5J135hksYBMpTbOA&#10;HcVgx8BHsZ51yKO9KRyDfaRi+ygGWnxX+M6K760IzlXtomL/zFd9Ltp4zsjH84r2ryIe+zSlvrHM&#10;z1yltH+3Kyxgfw79f47ilArEfP5UWLYOyqcksQgUgd/FLd7RJv5e8FtBW/jgf7zTRYDUGwQN2hDK&#10;tFFYu4HpIeyTgimVN954SV566Sl5+hmMVjyqUPJT0zPPPm5TKVjXgd8Tzwt9oN1TTz8mP/np9+S7&#10;3/sHm9JBiukd2DDi8ejPf2j9YFQEa0FeeOlJm2ZCHsIoCYR+sB7G18T4KMqzz/1aXn0N60Ne1+Pf&#10;tKkgfEY8xjtdTmxquDnuy16/K1vdrmy2FDbqLbnZcN2oN3NtNtuy1e5IbdC3ERHsR0IQWQchBBF7&#10;z8zR0t4yXscIRntb2m2FDFuoWkyrcDQkQgjBZKLHOnznSGqdmly9qJ9n63o+GoKUMIN0PBnIcLXw&#10;EZF3cY2+a6Mg+RRMNjWTAwTAwADFR0Z8SsUhAClAJIURin1AbJeCSOyPsEHwMIUy6wAna0EkwkWq&#10;HCJKZVcKIrGeYELBFws787LCA6AjjnZEEKBQtidl8MI77YPnYccye1G2Y2ib2BcU8+w32qrs+WiH&#10;liOEmA1p5g8hKCNoI5+mqS/sUdHOPAM9bAj80ccBwAGDftE/lqMP6tbVI80hQ30+0/xnmkc59kEY&#10;YTmOpHz2BR7fVRj5/UfS1x/0Vk3v1LCHhz3yt6+AgF01+ZjfzJ5Osfe6ADwyCPERkdNBBOtN8Kr0&#10;xVQv0POhzBRCWJ6O+jIe6t2jCVCCoW4Fkb6Ch14shwAPagRg6drQKFKsusdi1QMNoMfZaMXb72rw&#10;tyCHYIfAg2ASwMLKZcG/bCv8o93WZmj7os8iuEX58auV+nKUgkEwHo9K29IOf7RHPvaZim3ZJraH&#10;UId+sEaCdbH919G6/tZ9Hw8r9p+KnxM+/Jws04bPTHtVu9i/gQhGLTIgP0v0A2gYoBxgwXAhjBAe&#10;aj1GDfE78TVYvlU68mhLmPHpoAxmMpCxfTnwW1FYAZwDTgAkNjqy5YtWAR1YmwJYePnlp7X8stXB&#10;d6p92KO3855NJWFtCJ5ywToSLCz9xS9/bMLCU4AEoAaQ8dIrT1ufWCsCeLm+8ZYJ7TFlZLvY3rho&#10;x4eub+D1AXhEGq8fuKnniHUT/viuwdvhVOFgLuPlVNqTodQHPdnr9mRHYWSrrcDR6Zh2Wq5dBZCd&#10;Tld2e11pDfsGMNjldJSBCCAEwo6qnI7JYUTLi8OFTcv0FHoa3absNRU8WoQNn4IBhGB9CGHCpd+v&#10;AltHr0u2vkT72tLvekPBqrG3Ja2WQ0rhrzDSrMt4PJLR4Up29TP96+/0mmtPzPj7ZAgTEMtxkWlc&#10;C8LAn8JHLHNUxMqaEjpsFCTzoWy0JTuOPVWjKeXQ4/rk0/e1ffHEjQENwCbTqSBCETaioh1wwTLb&#10;EDqYJ7iYNMDHqZMcADTgskwb2lGx7yq7ty2Cf+wrHqPUf+YTU0JHnIKh2AcUAzxSHpP1UbSzDf1p&#10;Y8pATx/maa8qRxEe4MN8PC7rWB/1QPU5noDJ8vcVPNiGIFIACUZbChC5ryDy4MuPpKtAcHN3yzcT&#10;MxDZ0wscHlPDnbNPrwBCJvOurLR8fEdBg9MymKI5ZWqmABFNIb0IrZCO9I6xrxdZvajMegoVqklf&#10;L1LQoK15vdgOOjKmACoKLCOFkIleSGZzv6jj8dZbCYi8/W6hCCQPCyIIRqin/tggEo+7zp7Ws3ys&#10;55AGzirF41b5sp4jIlXn+VWFPtlv1Lrv42HFflJV+UL87k5T9Gdf+J5975zwv24Q4bbSo+uwWwqA&#10;d9lvyH5HLtRjrRXXXd16G/+3xZttbdt07ZdtD/CYbdBSf4uQTQ8tFFL0d4n1KoNh3W4isDYF60c2&#10;twAGbykgXJTd2nUNkNs2XcTdjdEeU0jY7A3b4OPRZDypY4/eqrBu5OJlvLARb0zGywqxr8l1mxLC&#10;FJO9fVhl+5UM9g1quEamo9cQs6swtYqRz+kM+wjh82SL2Y/nej1Zyng1k64tWB1KrT+wbdt39Hqw&#10;q9cHaK/XN3t9MLR3y9QGAxsNAcDMFUAwSpGCSBwNgWDHhmYAkakerz3oyn6zIfuNYgSDox9xRKQM&#10;IljYPbH9Tza3r8nWzYvSNN8CQKiG9jubTmV6dKgA1ZX33/9Afo89RMKbdgkiVAlEMCJCOwEiAwCW&#10;Y11aziEk+OfTONr/eUCEIyPnAhGCRA4MiaIf5E/cYP+Rog8KgBDbIJ+Dg0JIOg3DlPZc4fgU++Mj&#10;tOyXIy0ECgrl9HgoRx/6IU3hwwAEbVnWPigGdqaxjmLgj/WxnPaR2iFCxVmq8ov9VckgROHCRkNU&#10;mJqBWG+P58Ke+ZnvF+9r2adl8NI75AEiHb27uHzjqu0wiMf7HESaSv89vWDoxRAXRL3AYvMwjIw4&#10;gPhTM8fJuyYoXoRx4cUuqrOpgsdIIUShZ6UXknmnL4t2T+b6I50jban0bmcG6Z3PVO+EJv2egolK&#10;L0pjBZSRaqIwMte7p6XeCR3qudy6pTChAQRBIx0RKQGJCsByGkS4UOc66VfUudYHwyqV+yoUAyGP&#10;WWWL/rH8VVR1fqnW+cZ+UsX6qnOHztNPldJ2LKf2qNPqoHh+VefKz4CdheP26IAFbodu72fJ8gYr&#10;2SiHQ0pQ9jthGxdeMLfS/1HXHc3zBXJsR+gxaQBn3haU4/eJERSsW1liKggjJ76xGaCggAHsI+OP&#10;7QJC/CZhbDACOGl3dm0DMj4OjBTrUfBkUKuNdwVhbwwARUuhR3+H2hdGVOLaGAqjN3hMH9NP9nQO&#10;HhXGCMgBznmu5+4jP0e3lrJSQJgqIGA/kNZ4ZG+q3QeM6DWCqvUcQvDyONNoJL3Z2LYdAIjgdftY&#10;rArgiKMggA/mYQeIrG4fGoh09DpSbzf1M3NKxdd3pEDhNgUVfI9DTAmPpTfsybaCyN7OVWm0MC1T&#10;wAwFEJlin5PZTPZbXfn4w4/lD//zM73u+lt2CSMECIMIhYOStI4+BJAUPj7JoMB8oCzPKRnb5j3z&#10;NYAAVGT9Ez5inuBx4ukagIgp61/1DUIFgnsEEU8x2qDB3zYSKwAgBwIsQrW9Pbwu9pG3y4S87YSa&#10;rRehECAjDMQ6CMdxyHDY4Lng3HxLd4CIC30ROqyt5ilbm6JtuLaksJdBhNBRNS1jIyQqBna0wXSG&#10;BWykKoIDfSj4xLYM8qyHnRARfdgXhDJ8oGhjnu2j6OMq95PWG4Sg/6xM+QhIUYYPF6m6ssd4v/zQ&#10;fpQXr12WZs8fmfWLDp5OaevFAxc6jG7oxQ8XRRV2Y7Q8LrzZcLJdWMK0TL5N9DGGmPUCic19FCqW&#10;3Z4sGgodu5rfVRjZ0/KewsV+V5aNjsxVs1pbpkgVUKhpt2tAMkMfQ72j0zuTIz23Wwo6vo5DgQPr&#10;MjQlKEQQofxJE7RxnwgVrmCDr6YMUHHKh21oO6kYJL1cHKOsPNhlWmeD/LHdcvuo044D5edk31dx&#10;jgXEFYptmMKPdrMFmS1bF4N8PO+otP/zKm13nn7O40Nh5COW2Q6f445Cw507B3L7tgY3vZPn/zwE&#10;W/o22luwZSqmXTSFNB9ft//223jTrcvzbrc+sz7QFr8p/33ht8bfnP/ufDoI67F8SsindXyNCmAA&#10;o5Kwc8oI/sdoq32iDD9O90Cc/uGalrwfAwpfD7Na+dQTtdQyxDKORdkISA4h+Dx6/vq5DhQSsPto&#10;b56BiAJH3UY9sFeIpw0ttxRQWgoh7fFY/YYa4H0TM46I4GV26XRMCiJYrIo1Je1+S3qjnjT1xgYj&#10;IrW67wESQSJCCaZt2t2aXhvxskdt167L7s6G1GubCiC+PiRvq74o12q7MlSIaipU7eu17JOPPpLf&#10;/+GB2BtxIcBHBhnlqRkogwWtI3hEEIEMKrIRDtjpQ3F9CEZGWJ/7VkAIj2kgoudgU0Po664vYHUw&#10;yfrO+rMRkQIeHDSKMp5a8aD+wUf+qG7uByD4uAj6ABK0M3AIsIHgHvPrlNazDfvkFu/m94kDRHxU&#10;N4p9RBs2P0Mf1heAJPgYDMBPy6UnYrIyFYHkblV9JvZJQKDi+UR7hA6kLEfRN0LI3fsFmEQ/lmMb&#10;tsPL/zCl4otUi3b0IXTEfLXg7yMj7OuzL9+X7qgjV29uSFt/aN2+wkjPt5HGHRDubLD1M+68fF8R&#10;XLBxEcGFsHynF0dEcHHEHdfqWO+K9C5pMcDoh0ohZLGtMHGtJ6urfVleV9uGAsimQs9WWxaq2baW&#10;dxVODFDUt653ew29EGrbZbMvqxZGVsZyrBei42MN1BpAsHjzbSwMRSBMoABPvUDvAEZgU4i4YzBS&#10;iI/opsIUCMDlzjtazvqjStCS6KRfEeCoFDLOpfj4blJnAXNN0E2PhfZYUIvvzAAua7euPexVsvZQ&#10;9sjybTwltOb8oti+qu68iucRVVUf20WldVXtPa/wYKMVGugQ+DEikf0WbuWjGz7CcTt9w20OKf67&#10;QYq34Np0DFKVjYqo3J5BiLX3ejtudhPA3xtsPgoT5b9RHyXBVI7+Bm2tVwYfqLffLM7FUwcZrEvB&#10;00BYbFuWbfme9cPP7WBxuhyaXAZht1dBWr6zshGRycFCOrOpNEZYJ9LPYaSuQbwxUADRgN4ZjVwK&#10;Ie3xQIZTBa3lRIFrIhNM+ZwyNQMbn6gZjnsKE10ZjLvSHnak3qoriOxLM5uioQAipRESzXd6TWnr&#10;zVq9viO1/S1paNrKFqhGX7Tf39+Vkd4w9cZTBZG2fPD+7+w9M59hJERBIj6OS7BgnoE+VVqfT72g&#10;LSBByxSnZkyoCzLgyB4TTqdmCCRWzkZCOELCERGqNDVDCAFwOAAUUAAQgY36CODxMUYnMuiI/dio&#10;hQMD2qPt+x+ijU+HREggEJh/lsKO1PrP+vzwUx63DCwUgncso48IBRgxcQjBCAtBJsAK+oBvoggb&#10;KDM9IbSPx8tSBG2kDgGFvUrwpV9Mq+yxjvXMQwAD+hZAARt8C5CAHT7wZ1v2BRvt6COW41MzzN//&#10;4j3B224vb1yVTr+tANISrNDHI4R4XBZz0DYMnE21xPlwXhCpCCLwxRCwPfY4G8iip3dndYUJjIJc&#10;7cryVYWOVzuyeKMjs7faMr/UktWVtiyvqv262je6MlMtbiqwbOkdz6ZCyGZXDrZ6crCjcNQeyvFY&#10;A6veCd3R493Ogp8HQATcAgYIIlGAjAgi0Z7XaYoREfb3sLIRmLzswe1hlYIKXu4HVQX61JeBFEJd&#10;fsePvPZBiOAIBn1jH+uU951953Y++jfguVWdH5W3DaryW6e0LUe7UnuVqvpiHt9RlY+vF8JIEIJc&#10;NrWSg4bnHVQggESWzyAiXf8B0fb2u6533l2Z3s787mS+dgzty4+1sPVZlNVnU0R2Xlnf/C3ao/f6&#10;2+XvF7a8z6x/f5ml+3C6xnScyQDGf/vsA8pvQgxsvP9YNh/0ze/LYOygEEaKNPURkWUOIngaButB&#10;agARAImqrQGdINJWHyxsHWJbd7yOX0EET81wRCSOghBCINQDROALGIH6o57CRdtgZL+Bx3gdKiJQ&#10;QA4hLQMRvOrfHtfFglZNASLmk/nzCZpabU/GerPUG02l3ujIB+/htRr3DURsVESBgjASYcNAQdN1&#10;UEIIsHr4wQ5bBh0GJcH2yacfaPzykRNbHwJ7BhxIASIpjND+6X0fDeF0jU3RZOcB5SCCAG0BPwON&#10;D2zL9wIOCCKFrz/xgjpT1k8uAEO2EZm1zXwZ/NkuggPzlPlk/fG8YpsoBNNYRn/s0/I2faNt9dxt&#10;XUk4nsEGfFDW/iNgsBwBBLZ14MLj4XximgJELFMI8KmNUMA2VWXaCAnsi360E0R8VMTr6ZMej9AR&#10;R0Voc2XwoUK/pi/e1x94R65v35TuoFOASB+bi+EV5dhDgUOruAD5HZTf5fAuzBXvgOCLi9gxhmb1&#10;ojFvD2S625P5TYWR1xU0nmrI4pmWzF/UvELJ8oLqNT3eBdWbCiYXFUIu9WV5RXVZYeSyQsiljqor&#10;h1d7crw7kNt9hYeVXtT14nf7IUEEijBCAElB5KuKxy5s5eB2XqXBkXuTVAV6+KYwQgBJ63JguK3l&#10;pM15hHMyZd85Vf47VCtvG1Tlt05V7c+rqr6Yv4XzPuGTfW8I4BjVyEYhMGoB2SiGjWSc1G2964dy&#10;W+bnoxyef/udgxPiCIqPhCSCLQg+Pu0DqNDjcZREhdRsKrPp78R9vC/m2T4f7VDlUJH9zr0v79eU&#10;/eZdgI/iesBrAPJo48eAMNLjIGLlO6scRLoKIlisihGR/R4EGBnYyEhLQQQwArWGA2mNBzJIQCQ+&#10;vhthJIIIRkUwekIQGQ57esPVlUa3JfvNAiIoLFo1m0JGu9uwFI/92mJWTW00REWAQYo1I0gxNTOZ&#10;TPQmb6wgM5CPPnjfRyAUDCIsIKBH4IhTLVEEEAq2vA/YtJ2BTbATTuD/sR4X+kRh4uO775eg4zTd&#10;vRthpHw+yVMzgIWoAhYIEyX4CPrgY0zdOIBAHH3AQtb4jhgGfyj2xwAe6yG283Uo5T5iO7aN+Vj+&#10;BNu0q2BDwGU9+49t6GNiexVtqEeZAZzl1C+WEchpp9iePihDKDN/mggIaIu0qs6Bw2GB0AAQ+eQu&#10;jucjGxjVcEjxtoQNtEfqoyEFdDDlaAj6+xSA89kH0lEAubF7U+kdi9D0TmFQ98dnMxDhHG+8wKQX&#10;HJaPM9miOsDLoV4AsJis2ZXpVk8W11SvtGT167osnmzI/PmWLF9oy+olBZKX2jJ7vinz59T+YlPh&#10;ROHjjZ6mHYUUBZNXOzJXYDm81JOjrYEc9RUW9AJ0W+/Gbp8aABFoKbch4EA27aL2HEDWtCNY+N1x&#10;ua8qOYRUi1BAMIj5VLTbkxsVQEGf09pX1cFmQfcUYFgnfnfWvqIeOqsuVZXfOp1oY1MihTiVYVMm&#10;2WiPS/PBr+RrAbNcV1YRvPG/zvIdDaaAhxw2gnKfYKNvBI8o+lW1xbGhaIPoG0XIePe3R9Zv/vvM&#10;fqvsj2XeaFC0p+I5sC2vAbHvKt8URAhSB7cWMtGbiTKIdE3Yxt2majTf7HelNehJE1KA6OONu/OR&#10;zBRGOCJCECGEcIoGNnv7rl4r6G8gMtJ+hh29AWtLrVOXHQWIPYyMYPFpBhYtvN7fQAOQomDSwtbv&#10;eEtvASwEkRxGIO1nivfojFXDiQLIx3L/i081br0vH338nl7LfYSiCjSiDZDCkQyOkrAdbKxju2iL&#10;KYVHgjkKAjDiFE0OHpo3YMpGSeLeJnycmMeqABEG/jIcoHwaiHyUrSVx+RQPZKMnGdSwr1TxGGkd&#10;bDgm89GHebSnGOTZZ6yjDfWxj9gnFX3QLvZLIWjTjzb6RV8G+FhHsS4qtqkSQSH2QRBBmQDhaRix&#10;CBBRnp4haBTwAQFAbKMyldcXUzFoawtUVYSduw8+lLaCyPXtDQUSf89LD4/iDXyVPFbBnxiWzYZc&#10;q8rHuJtSHR2pP0ZSFESWk57MW12ZbfdluaEgckFh48maLDEq8lRdlk83ZPVMUxbPqv2pmiyeUKl9&#10;oVCyekFBRdPFcwpF0EtNOXqjI4ebAzlUELm10iCLBatfEUQAH3gR3mkgQvh4GBA5TYQDHD+WU7+q&#10;uipffpZoO0vo42HbUDzeae3PqktV5bdOJ9to0A2yaQ8NcgYZJRA5y7dcZ6MKgJDEHqc3IB8V0T4S&#10;cd3HO+8emGCDv9VlT8mkStuybMrOs2RTxXOJQt1vf3dkKX6bAAJAVX7+mrff7i1Ma+BmI1P2e+fv&#10;2n7b+pu2qZxU+I4yRX8o+gCK7rx9uAZEZjmIYGomBxHkASPdtsJIx6VA8rAgAqEOIMIRFIAI1ooA&#10;RLA3UbPbVBDZl32FkEa7Ya/4r2OUpK4A0gBsYHQEW7/7bqxx6iYFEdjaXexem43gDMZ6c/yJfPaH&#10;+3rNXT/dgnysp60qjVpni22iD8EjhQ6IkJKDSAYhkL3VV9vzHAOIKDQEEEFwZZ5KQSSWCQu5LQJO&#10;GF2BGOAZwBE8kUY7fWFnm+iDfFWbaEfKYA3BhnOjT5V4LPqngg/PlynzBIU0j3rmowgPFMq0xzra&#10;oy9AAWm0sw3Xc6BMaCB8ECZYptyngBDm49oQtqU/QQR5PL5777OPbNEWQAQbmrW7vo8IQASPAGKN&#10;yDoQoWi3OqQZhPjoyMJAZIYRke2urfNYXGrL7MW6zBU+IADIEpDxTAYmCiLLJzV9pqWA4lqq30r9&#10;Vi8qiLzekaOtoRwP9eJ4qMElLJCMIMKABYB4+12UYfcAjKc/TLCFUZFy0EK5UHnNBxR9C/EJlBQY&#10;qHUQQMhY1w46qx5CfVX/X0f8TMgjTUW/KhvPN9alou9pSn2L9llQRnBLwOHOOwiG+P/FO2UAkWqz&#10;IOiB2AAgCfpF26zfzEYQiMeIPlAKFlVK21S1i3bmeUzKzpmfJRPKCP7IE4AICQSD6A9ZPWGk4ree&#10;A4WKv/loS5X3G8s2UpNBiAqfB5BHEOEaEYDHXrfj6nVNtU7LYQRSEGkMurYp2QQbJAYQIYQQQOKI&#10;CFKACDRVgMH7aWzRqgobJPb0Gtjud6TV02P1mnq8ltTaTWmqGk28kwbAAfAo1pBQBBKKdmxhj+mk&#10;7mgq9+7flS/+1wO99t7Va6+PbDCgR1iIdh/BKOqjH/JRaMN8OhKCPPuzcgYYBA9CSJUitGCxKvuD&#10;1o6IIOgyT+WQUVFGWg7YCgW2vwfy2lf2rhkE5eiX2jyoa1nboJ3vDYK+TwLMyb4AIt6GPqyjP4UA&#10;znra6Auhfp2iX+wPYp5wALFMn9SGlIEf+dSXgBFF31iXgoSXq0CksLHe06Iv9OEjIeyP7d0XAOJ7&#10;iWDTM9gVUBREuqOebO5vlUGkjz0D2qU1Ilz4xvljKg7Tclrm4GAseLsnZFMzrZ5M97qy2uvJ8oaC&#10;CdaBvNZVaf7VjsxexnoRBRQFkunTDZkBUp7ryPJ5hRfV4rm2jY6s1O/ora4c747k1kiP/b8ZiMSg&#10;uw4Y1tXBRqV1FD9TVR2F9qf5nNZ/lXhMiECSqsqXNh4v1qWi72lKffP2YYoinapwEAEsY1pL2+V1&#10;Hhw5HXLWtAjKPqLg9nQqhaL9NKVtqtpF+2k+Mc9zw3kifefdQy/bEyt+7kxT8TdcNa3ia0yYV3+b&#10;ZilsqWKfRRnnB1WDSHeGDc2wLkThQ4HD1HHtKwwARggizUHHrlnjKTZzG2k6/FogYhpCfdvKoKlQ&#10;UtNj1HoYiVHpsZuthrRUzUZdWs0MQgAdNgJCFSMk0FhvwPDET38yNxD57Pf35X4AEUIF89FGkEh9&#10;CBWxj+iXrwXJoIN17A+KgLEORKIdvqbsGAWIBKhgHorBdp0Py9EHQjCmnYEZ+egPe2yHvMn2+sDa&#10;kkJcJEtQom9sa8e86wtpXcXoiNUFPwjBlnmcH1L2SxuV+sV6+DPP+qoyAzzEgJ/ao9CO+XXtmUe9&#10;Q0cBIKhjmX5RqY3AQdEW63lM5AEzHC3xEZL37AVLBJFWvyEde2JmX+8QGjKadmS+wrtJfAdTrlMo&#10;C6vl/eLFuWJAi+9L0JJhvyazgQJGpycThZFFcyDzPb2AbCh82KO7fZld7cjkYtOfoHmlLePnGjJ5&#10;TkHk+ZYsXujI6kXAiKYKIoevteTgeldutYdyRy9ex0caYPQ8bp8yNRMXqKbiI71x0WoOJrCfAR7n&#10;1XmDLfSwoFCleLy0v6rdTk+DBdhTAGG7aPs6iiMuVUr9oxj4IB+xWBdwMYIRP4cHbNYjn4pBHv35&#10;AlCMRBRwkOptKIODdYIfj1dVf0Jr+rV+ss/L46/7LG7PYMOmShwSWMffMHQb9UwBbOoDX/sOMh+W&#10;uSC3BCvZOcTzsEW++P5Zfnth+xAdHM1ltphId9y3l9HZSESnURKmSWp4TX+3KU08vdJv2pQKYIJQ&#10;EUGEEEIQIYzAByCCBasnQCQT+sXoSFPzNYUSAMl+X6FEIajebkm90ZSGwkizVZeOAkkXYNLa1rJv&#10;C+8gsmOgMrLPNJDhbKnX27vyIIBIDOgUbTGNfgYRWZ51UAocrI9tkAJQ7BHcABjMp+L0TA4kGids&#10;vUg4RglEKAZtij60M0/fVNEHeQRKpNEfgRY2+uZ5wIYCBZ9wOS+I4BixTQoi8XhQamee54aAiz6t&#10;Xy0zjb78XPRjoGY9fZjGeubXCf4M/rEt8xEQkMIO0Z7WV9nRD84F5TgFw/qYpoKdbbysIKL/ZLgL&#10;2Nrf1h86VodjWgYgUlcQaWc7qfpW3WtBJBuu5XAuhnbxZlF7A+moKeNBS6Z9vWhgN9XOUBZ4jHdb&#10;oWRn4NoCkHRtIev8osLI6wour3VkeqFtT9iYtDx/rSlLBZYDBZlbo5HcWWrw1HOzdRv/m4IIAjyU&#10;B80Kn1RfF0TS48T+UFfVf3qeUWyX2qrsX1fsN1WVL+RrQBAsEeQ82HJawOzh0VfzKbUHlGibvE4D&#10;ZyJO2cQ+TqzdyAQ7pkLi9ArzUZxOWVefilMs0Ya2+GzHt336hOcQ++b5Mo86n3rB6JBPm/A7428Y&#10;0zS+eZu2JbBkvia1mV9WNp9MuS07bllqB/hl54lt7Q1Ejuf29EtHb4YaChkAj93mfklYtwERSvA4&#10;bbevNzljjIr4eg+CCBQBJAURCPDCNSJV6qtwPk29LtbxgjzVvgLJHoRN0BSWGk2MjjSkXdc0Wz8C&#10;AUiwEy1GS0YjgMjQRkTu3vvUQYSblwWIYGAnMCBlPQP/ujLb0YY09hlHSPI6veZzlIN5g42gCCJ5&#10;fXh8F32tHRGhLdoZxFOf9XW0ewCnH9vEtgiI7qMQkW88pvXZtBHhAo8Ep8ekfCpI7er7yafVL8GD&#10;jcei2BdS+tEnltNjsi+IIMDgTltaZh7Bm2CRCnaoyod1tBMKWI71UAoSsLENUvZ7/7MCMCBABttT&#10;rI92bv/+IAMRjIhs1bal1Wvoj9xBZDBu6gWib9u6Yz+Bc4EIpm5yGMEw6EDvdroymaiGQ5n0BjLv&#10;Kmw0u7Lc03S/L7Oagsg+gARw0pXZDewhonUKJbMNtd1QgLmudkDKtY6sdrq2SPV4rrBwqAH11lAv&#10;jnqHfwqIGFSoABwxn4II63IgOSHvj0E7HuPryoNqUeYxznOs8/hUicdEW/wtoz09n/OKbVOd5hPr&#10;HkZo69MtSdDD3bgFWE/zRacIsKVjO4jwUVwGySrZMax9dT0VYQH+gJNog0pt9Pyg1KdS72RAon3a&#10;uaCt5u2zWR4whJESpP6ZAAYGG/a9+KiOfZbS9+UgwmlXAxEb5ch8oz98bTrWoeRMEGF7Fc8XaQ4i&#10;9kjtWNoYfcCL6BQ4tht7sl3fzbWrZWhHtd/cs0dosacHRjU4uoGRjioQoQ2LVQEh8MO6ktJi1QAh&#10;VG+sMDJsS1tvopp6LDy1U1MI2VN/jJA0O10Fj47Ua03bmdUXsW5Ls72lKaBkX8bjge2s2h1PMxC5&#10;VxoRgZiPoySsi0pHUWhHHnW0RwE6ovI6jG6ocO0HZMQnZxw+Aojc9xER5E9uaGY7oh7LBx9hIzMN&#10;+hpsEehTMVBTtLOM4Aof91Xbp1qPx3Y15foOBuPYB+1I82PAn2s9FCriiIgfw9uzDYO7bcCWtXO5&#10;PQrHZzuI58J69sf61FblnwIA65BHHcvMI42iH4WAHyGB9ew/2pinP/MU14UQIFwFdHg7t6EMqGBb&#10;1hdl9ONrSgw+KNg/x/Pk7/uIiILIYKJ3GICGqa8NWWEPEDzOZ2tDMAXji1H9vRtYH8L1Ij5cy6mZ&#10;XFqHl31Npz3Bm3anA71g9BUoMEVTz6Zpmtg1VUEEoyQ1wIna9zS/q5Cyq/WqmUKK5RVeVu2hHE0m&#10;cnQwsu3d72gAdXhAQCrDQgxakL+O3+UbYDmMADJsVMWUBfWsvY+KrBchgKrygQhJEZTYBhAQ28a+&#10;Yv6rin0g+NIW86iL5+BBGnBZvOE3+tMnls8j9kvBxmMyn5cR0NbIgh2UBTo8QovHQ4spAfrgbh6f&#10;A33r8dgmFyAAQd3FaYNKof4sH5WDQDZ1Yv6ejzK/sJU723ldWbHdO+8cFj7aN/qwfjTP8zdftWF9&#10;iPu6ndMk/v1k/newkBXfHeDCH+HFNvG3NI91IHeyNt6/f7co+xSMlrO1Ium6EWtHf23L888/l9oA&#10;Isf691kezmSMp0sw6oCt0xU28Cbwzf3tXNtaxojt5t6W7Oh1qtbYzUGEIyIEEQBHXBuCx3ZpJ4QQ&#10;RE4fFcEUTdumgTr9lu2xBFjaVzDZG2DtSE/anZ7UWx1p1DAqUrNHe+ttvJ8HMII1Ij41M5gtbI2I&#10;gUi2mRmDeQoRETxiHaGDKeGC/gSNWM/REJSj/DHczD/bzt3fWeNgQgix/UYIHzYiwvZ+zG/4tu18&#10;gd1RCS5OU+qHgAxbASLFSAYXj1KxHYM064p+M9+sH+srA5G0PdueRzxebIc8gnisi4p+zMcyUkIB&#10;RRsCeIQGCGXWV9VFRRvzsW3qA0V4IIgAHgAcSLnwlHmWAR6ED/QTy553EIEILLB/ZgtX9Z/tHnZW&#10;LUBkYa/nHtpryvk4H8ECd1Mmg49Q5ohINhpiUnhBW6wvwWvHp8OezAZdBREFi7aChkLIUqECYLFs&#10;9VUKI2pbaDpvar3Cybym4NIAqKhQ1x7IajCSI6wNUQg5xloHjISEQIaUQa5KRSD0xaoADUBIIQ+G&#10;eUA88fhnWdG/aHNSp4FI2jaW07qvIvZx2vcSxe/IR7z8O0nbnrevKPZLwca+8VTLwdGg+KxZILOR&#10;jUQW/JDP6u0OW/8PHS6Qer88bkns16RB8x1Pmf+6wsiF3fkjgAdblNmykQH6eJugNW3Zfp3cx0dO&#10;Yj/4blBGyj09/HFahwyOcODmofguK6S+PEcHvcKXAMKpHfrl525AkoFMBiIrgMg0AxGMhgBCFDhu&#10;7m7miuVtBZKzQATpaSCCqZkq+IjCSImtF7HdpjVVW3us0DHS81RIqeu1rK03VY1uR5p1qKEAsie1&#10;Jt4/gxcF+mLVRr8vgymnZjIQUTGYExwY4AkgEOtSH+ajCCURXggrzNNeJbY34MhGSgAhVe3gB33j&#10;/Y8OhCMO9r6YDCZSSCggw4MwQYC+0eYjGmrPQIQjItGP7SAeg2XkIfOxkRU/P4BI9KVftCHPfugT&#10;y7SxDdIqnVXHfgABaT1s60CBdfSjPdYRBFKxnu0ICsgXsBBHPhw8CB0RPqKNYh9FW7e5CmjxR3i9&#10;vhgZeV/J933BK7EJInMbCRnpjzd7hC+bbiFsuFDO7AYkCYRk8j0J8EIthY9RX2YGIwNbKzJTAFl0&#10;RrLsIlXIUM3VVhLgBH6qZUelEHM40bv0pYPI7TXTMWnAO00YDTm+jWknLOAsgn/sLxXqU58qW9Rp&#10;IFKVp895FNueJX5u+PvnL9fFMpX2zT6iLdVp9Wwf+wGEAEYKHw1iWQBdp9THpwbKxz35Oav7WCcC&#10;w3l8oSpQyANxprQ+KvU5y//kefn3gPO2ttm508+hC/BRPErLaSv6Rfl3egqYBOUAkim3Z+dmn03P&#10;C7YyiAxsLyOACEY+CB03dm6a3LZlQFIFInFqhlMyletEwvRMHA1hnvCxTl1Ve9SS2rAtu1jAqtfN&#10;JtTqSqOORawKIw08MbMl7c6+TKZ9m5rp5yByX/CiuyrYSAN9DPjRJ/UnKNDOt/FGwYeiX+6f2XP/&#10;DER899WiPduwHc7dRkRsVMRe5V9ASBqwUzvzEURy+ykgwv7Ynm3TMpSCCPKxPor9QrEv9AGhnkrb&#10;QeyX9UgR8GM+1iFN6wgISKMY2JGv8mNQRx590kahLvWnAA6EBdrK+fJICFUFIuyP4vG8/6Ktj7A4&#10;tABC/Bx+p3+f39lqdTw1M5zhB+0gUppiwWhINv0SFe2pP4Z5TQo0eIJmNlIIGfZlOhzIpAsYGcrM&#10;pHVahmAze3fkdW09HwWVZU+Bpa/pSIOV3tEcH/xbgYi3Pyuooz71qbJFnQYiGHVYHeLlgj4icFo/&#10;VXqYNvSF/PMXdWl5nb347sp+UafVs31Uev42opBPJVTrhI8FXR8RqZaeU2gPsY914vTGeXyhOB0S&#10;bVFpvQn9q1Kftf6Z0vPCjQHefAs7nrRhPVIHDhwD0zZH6ounZfA9KBhglEnrUnG6paouVTEi4srt&#10;2bnFz4anZuKICEZl8WQMR0S29HoEAKFgh3br2N0UWwy01oIIICQKNq4R4YhIBJEq6Eg11GskUmz6&#10;2Bi0ZUfPd1vbYk+TZren8NGWZk1BRWGk2drKRkQAIn3pjWelxaoM5gzuMX9WuQQNmS3WcWFqnJJB&#10;mUI5Ll49oXOACPUNBPlCGuyzAM5gy2DOfKrUXgaTAhrQHxX96Ys0ts3rDUCoOCKDVAEjPCkT2xZ+&#10;RR7i54plHiueI+sRiFmOdvoheNMHYvB2m8u2QLd1GNXTKrFMW+yb9TwGQSM9Hv1SERoglgkVhBAv&#10;O9DQl8eBWMYxkAeAcKGq172n/z+/lXa/rT/2HRlMO7I4GNg8MWAif303pln0AofFZfbq/wQ+WE6B&#10;BG3xdtz5rCfTMWBENRjKqK0XgvZAht2+adTTi4lqrNBBOaz0Zd5TABmMZTEcyWI8ksO5BlGAiO0L&#10;cXoALgId8lQR/DA1Az/0ARhI26dCmyr7ecSFsL4I1m08fwDIfNmxNLahzjruWd/DeRW/m6gq34dR&#10;2k/sO60rfDBthr8P6ly5vw35RwApfIr2wT+o1BegJQRKf1ldcUyegwl39vT7ikoho0r0gfj52Cbm&#10;6Zvm4QNwQD4CBH+brIN//O2yju3Z7quI58TjVJUxEgMIws7L03kGIp2G7DT2HTr2MA3ja0J2Gzuy&#10;p9qtb9tup+0W3hDekdFIrxMTvbFRGFkpZAA2IoigjKkZTs+sjlcyWU5lqhpoO+youk7Y5KyvwAEh&#10;P8xABNvBY/RmW/Obo47exGH6pSt1LF6tK4zs44ka7CmyY4/vNvS61hlN8p1V02kZ27UUb7bV4F/s&#10;YOowwLyv2SjAwcHAfbimA++DwSv7P/lUAUJTvr7fXlYXjkcgSeGCffPYXCfCMhe1QshDa0GEATfN&#10;Vymto39sl/pEpf4l3xKIYHomAEG2aRpBhCDDgM1+2GeVoj+FwMv2DPD0RYq6GPiRsi3tbiuDSKxH&#10;nkGeNuQZ7FHPPMvx2GwXU/hHeKDYB+sJFe5bLFYtbN4u5llOjwUZmHz2vv59fmfzs1u1XRnOunrX&#10;QBDBcDle+43pFRWmWzAFE6ZoOAVTTNkUNq4RwSLXmYLIWO9AxqOeDHt96Tb1wtPsS0dhBOp2hqae&#10;5vtQRy8SCiHDtrYBkCiITEcjmU9GcrDQPhWQfIOq0wGiCEDIU27jvhUM4ucBEQhtquxn6TQQwZTE&#10;8qBXeQ6oT22p+Jmq6h5G7CdVle/DKO0n9p3WpT5lG+0+3M+h/+hT+Jb7p8r16aO4+J9Y14cf8+so&#10;nXapUv5UDEYM9PfEKRNOj8TzzfvCOoxg5/eCNvxd0hanmXyaBiMevj4kz59zKmadHBRPnlfp/O5g&#10;9CYDkZn+/hVEsLX6Xn1Pdvd3ZWdXwWNPAUTztbqr3tAAj83EFET6GvzPAhGuDeFIyVLT6cFcpquZ&#10;XutGlQBCpSACW3eooDFoSkNTgMi2ggjefYNRkUbXQaSx17TzrDe3Zaifqa43WtzQjGtE8uCPEYcs&#10;yCP1QP9RHvAh1vM9Lzk0ZICAJ2AiiHz8yXs5iORAEmDk64BIWpctVkWQx/SHB3IEdLzkDnkGX9go&#10;2umHNPogz6DJfHyEl37sp8oGX7NlkISne1xeZ2my+RlsOCZVHLsQ28f62AaBFmnsizb6sw3tJuRV&#10;0ebwAZuDCOogtEeKgM4UQpuqPBT7jcenol9ajkDBMuDBgSROz5QBA2VCS+yzaFv0gzUiH3z8W9sk&#10;aFsvAKN5Lx8R8fUdGBHxFAACGIGwQBUXrBPwUSHAzHiqF42J/rD1B93WH2atNpD9Wlf2G5o2R7nq&#10;CicNBZGmqtXuS1tBpK1przeU0WAo0+lIFoux7dzqjw07jDBwrBd8MBXhvgwuyBMGUpXbu2LdOh8q&#10;HsPKCYik9V9Hp/VFe3q+f6xjV4l9p+fF8ml22qpU+HigLILb+duWBfAoAiQeBY7fU9n364PIaSKk&#10;RFhhYLdRC/2dpW2oymCPkQmkWR/IW78AkQxuqHwdiNpxnKrFqmhXAhT1ZV8puMTzqJS18yd2DhRE&#10;ZvOhBvyu/uYRxPdlf39P9vc03VVpWtvf1yBfs307bO8O9cOIyHDY1xsc1aRvIII1IIAOyGHEoYQ2&#10;jIjMDxcGIuP5WEZ6cwTZiEcGG6kAIj0VnpxpYVpm1JS9oV4v9eYN+4oAQup4nLfnIFJXELEnaJo7&#10;Cko9afaHtqEZQQRrKwoVowsxwHPUIUKAPd1y/xMFjgJEzP8+nox530CEMGLwkY2G2AgJ7ASNIMBI&#10;CiI8H54Lj8Pz4DlBCiIOIPbEjAZ6BLn3PzyqBBGktEGwEUQIEalf2gYq/NfDCI9JEAEwccSm8MHU&#10;DMDgJIigPRTzULl9YU/bwId9IQin/UTftI5tAF9ejyD+29zONmk+lmkjHFTVnSZCQ8wXKkZBYh5p&#10;hBCCBvLsh/X0yYHkwXvy/kfv2ojINkZEFBgcRAAggBEXHuE9yKZnbIomm3qJw7pVQh0Wq45mfC4f&#10;88Bd2djtyvWdjqY92dgb5Nrcx6LZnkJRT3bqfdlr9hRWtE2rK90+LjgjmS99lMYXzBIMTocCgojD&#10;iAcY2NF2nU728XAgkvaTggh9rC4LdrQ/rNa1j8evOt+vc8zTxH7T82L5NDttVSr+dh40EdBsyuTU&#10;trCjPptiyXxdWrY+qvsp+eoxC18IQf2PJ5+yKKZlYONUB39n6bQHVW3XflTsI9bRRmEqhtMxOE71&#10;1IxP9cR+qvqCUp8qGYgoGOCmZ4bdURUqup22tJoNadTqUtvZl+0b27KvaaveMHWaLWk3m9LptHxE&#10;RNtMxgO9LhQjIoQOCiMhzEcQmSwmNnUCVYOIrx0BhGA6BhBSH+HR3YZs9RuyozbbeRWjHgoijbaW&#10;FUIwItJsYodVHxHB1Awe37U1Il8WIGKB30YqXAzuBAHkS6Mi8DFYgB/awOYyaOAICGFEU7QpgwhS&#10;zxNAUhDhOZwLRBiULehn+XVCkI1+VW1Qhh/LDM7Rh9MsH+JFexlAQOyPfVo+AxH4GjSxj0wIykh5&#10;DKTRhjzPoUoM7Kkf2yMAsw5pLFu95u+qDWkq9ssAnreBf9YP8xR82T/LEPKpP/uPNiq2KxSBw0dC&#10;kCcosU0EDaRFf7D7KArbI/X+fleASH0nf3wXj9wCQOyJmQwqCCFRXDNSssEf+aOJLLWv5aHe7Sjg&#10;tId6d9ADZHTkws22vHqjJ6/fdL2xqdL0rZsdubTVlUvbfbmyO5Dr+z25sYddX7Givi+d0Ugmq7GN&#10;smBRHp6QiI/dFsEH+fVisEEbitMi0Ya9SeIiU9pj++KYpyv2U7KHYBftVDzew4jnSsW6s0aScLzT&#10;6qN4blXHOUv83Kmq+qnyS1Xla3f/eXDUNNSlisc7Kf875L4PFXQxalGslahqh3qHq8InP4b5F+VU&#10;sR97nBlTOxV+lbJ+MRLiNxQRRDwt8gYiNvqS9I8+kvPzz+N5timd522tP1RQWOp1YjyUaW8kw1ZP&#10;enUN/DUN+lt7sn1tU9N9LcPWlh7UUDjQG5NhpyfTAfYnGiqMjPVaM5fVEbaMj2/gxWgI1ooARjTV&#10;8uJoKTNMz6iG04kMFGQwcjEsQQge1+3ZviFYD9LU62O935LdQdMgZFthZH/YkoZe0/B4bgvTMo2W&#10;1Hbr0qo1Faa2pNG8KSO9njYHQ+lNZnq9/VTuf1l+z0we/DNFIIHuf67AEspQDinwDfDB6Rb0G6de&#10;PC33URyvDCPWTqGDMJQCSAQR1H0jjmhADJYIxKlgJyRAyLN9tLGP2E/0IYjw3TCoiyr1qX7moyDC&#10;EZHYd1XKQB5lfVW0hRjMGdhhQzmmzEcf6BPY0T4oBxOkKgZ1KvZDHwr1rKOvHafCf50NKdsy774o&#10;F0DBPEGEAMLzjf2gnv5sjxRP0LAMELHFqnh8d9qXxQFBxKdlOMXCaZmoIzzCqyrZkGJdyByr0hvS&#10;GzelPdIf8qArO3rxuLjdlqcuN+WJS215+rLrmSsdeVb13JWWvHC1LS9e68jLG115TcHkzc2uQklP&#10;Nmp4E6deMBbY5ySCCIJWGrhoK8vvqN2HgTMqta8DER4n5tfJ+9Fjx75iQFOfmE+F9uvqzqv0PLEo&#10;dt3CWAptqKr6qIfxjeLnjqryg1CHdT1R69rQ7kLwRDB0xXap0n4ofrayrwboOA2Rl8vHg7C1+dtJ&#10;OdZDqHe7i/1bnxksoN581IbHX6HSOcS+QnvvI8uHvq2PbFrGfrcEfEzN6PFYhxGoIl+0z/upqOM6&#10;l6j8HPF5sJZD4eHWVI/bm8i8MZHx3kAGO3rd2O5K72ZL2ht16d5oymCrI0O9QRlB2z0Z6fVgXO/L&#10;tD2QSW8oY71BWRmIRAhx+FiplscrWSmELFVzLFg9mMlY1Z/7O24GCh2DkQOITcVoitFbvFzPIKTX&#10;kn0FkT1TU/YVSOpYL4IX8HUVNpo9qQOeanghHt49oyDSVhDR62m9h6dmpnq99X1E4ogIYSECAwI8&#10;AYABn2BQsmFURNvk0zEJXBhUUBmI5P0E35hC8OWxeB5sRztTAxEEZUIAA/Y6WxTqCA0IlvRnkI4q&#10;+XySjYQARjAd9EkZJtj3Cd9sDUv0jW0gBFzYqFiH/mKeviin7RB8YzkV/atAhPLgr/kABAzstNMW&#10;62iPbU9T2jbaYt3d+1ABET6S4UDikFH4Ekg4NeP2QmhPEEEZIyLvffiODTtu1bf1DgHvbEhAJBsV&#10;iSMgxUhIASC5sMj1AOtC9Ic9akqjV5Oa/YC7cqPZl+euNeWnr+3LT15tyCOvNeRnqkcvNE0/v1CX&#10;X77ekMfeaMrjFwEsbXleoeSVzYG8udeRTf3R96djWSzxeDGCA4KEj2RgmJ2Bg8BRgAcCpAv+3K6+&#10;KoCWbBk43L6t+WwaKPqeVyUIQX8VPlGnBcWor3IuED4/Fsiua59+zrQcdf51OicVAzsF+2mwcB6h&#10;D55TeRplKe/8VoPkmv55XueSjRQguGq/NkKAEQMP4MUIgAfdUr6qbDa3s9+S8kBeHMsF4Cj34yMv&#10;GbgkspfO2bGz81XZlM/tbB2Kwb2DBUc5bPFqUNrnOtl5ZOcbz8/l0zxHSz3mQAGirjcuW3rNuNGX&#10;4YbebFxXMLjaka7esHQuNWWMl2Je7cpYb1ZMyG/2ZFbXNt2RggimZhZykE3BxKmYxW2FD4USAMhU&#10;bZNbSxkfzWWwmkpvOZGWQkgXu6jqzVJPUyxIxdbuLc0DNrBnCOCjpvVNTNEomDT0embqKKQ0sEC1&#10;K42a+jcbql1pNhREWpt6Pe1LYzDU/id63c1AJH1819Z8ODjcNRBwEKEY9CMQWB7AEMT+qsS+8n4y&#10;WKnytf6zBbD5MbMpIh6f+dKISAzS0YaAG21VYlv6Q8gzYLPOfAEUn2r+E22r+iRbS0GfqA9t23n0&#10;Xz4Gxf4hQgFS6mP1MSGfCe14ztYu66PUl+YRkGNq/io7jtoidGAUBHakHBGxc0CaiXUW2LPU+lkj&#10;a6M+AAKWIeQJClH0TW3wt2Nava/p8DJ8ChBJj8uFqGzv7eJxOEXzri1W/d0Hb2eLVSOIYEGoggdk&#10;w7UY+eC6DOQTMMF0TCabotEU76kZjPWuZqh3D/oDxmjIlXpXfqMXlu+8UJd/fr4h336hJt9+fl/T&#10;fbXV5F9erMv3X2rID15pyo9fbcujr3fksYsteep6W17Z6cpGty/t6VBmy7EcHGKtCKBiqOfkL77j&#10;FA1HPQohkGKXUN8vhNuWR+W+GXTYlvG0IZ8AxFmBi/WePmSQC/LPczJoQqhfZ2ddTEufM1FaF48b&#10;7WmZtirfsxTbnUcRIJBPxTr0DUBy2NJj3VE7Arne2Uc/XyMCu+s8fyd8L/bdYMrBNgajNHBjq3Ob&#10;jnBbAUCufEv2xA6V+knE7ev5Fl4c21OX29l31n9WF/vwforj+HGLaReo2Kqd7UJd1lcUjxOPZeXw&#10;OR2OvGznivpb2t9MgaExl8XGWOYXhzJ9ayDjN3oyflNvOF5VCHlxX4avtWSi5fEbCiB6PRhdaMvk&#10;Qlfml/qy3BrKpDGS4WAgczyme7TSaxZGQlY2DbO6dSiL40MFkJUCyIFprDACjVZzGS5nUp8MZH+s&#10;EDHu2ht3G0MASEf2VTUt15BX6Kj31N5V6Oi0pNnRfAsQoj54XHffF9E2WtjmfU8aeO+MAslQ+8TU&#10;DaZmsEbEpmY+x7SMBnSVLVZFHsE/gwQqggOU+uQAcvcDm6YBxKS6B+DQlCMjPO46CIGw5oRrSdA/&#10;+r4H+ICQV93PzttAJMIIAzVFG+vXKfrH9ml/rgIIKLar6u+0PhE0UYYIBYQQiCAS20PwR79I2QeD&#10;PFMo1lPol8eiABa0rwOR6Gv57BgQgjlT5mOZNvZFmCigwuWAUNiin+dTKPHREYcSB570PJhPbfDn&#10;iImByIfvVIAIgrVPs2BExAEEgTyTXtj5KK+Jvirbc0RtB5qfr/TishjY426b7a68tdeRX1zYl28+&#10;uS9/81Rd/u6pffnbJ/fkr5/Y0XRXvqnlv1f94zMNBZWWfPellvzwtYb8QuHl+a2OXFOYac0HMllN&#10;9DyxVgR39phmwGZgfcs7lJQhI0IIP0PqkwebDETOGrm4kwW8dULAq7I/rHBuONbDKLan7cTnPEXw&#10;w3dUVbeu/6q6s8S251WECMJHGSwK4TMQONcfC201KJo0iD4EMHKaIU49pKIPFZ+ISVXVnuK0x9tv&#10;A0AKcQdTK+tnqOo77SvK2qg4tZILox/ZMQkXKNtIS9JH1bGizYR2mmLK6G3t622FmjtH2t94IYc7&#10;U1m8NZTFyz2ZvdSV6Ysd0/i5poyea6itI/NXejJ9uSsz1UR9Zi/1ZPFqVxZX9FqwN5RhfyCzw5lP&#10;wSiILFULhY7F7UOZHSl8HCl8AES0PMHIyOFKZgeq1UI6y6nsTQcKHT0FkJ7tlmrSPMr1ngJHpy21&#10;Zkf26i3ZayiUYBQEW7rbm3ebtsGa7x2CRaqex0vvRgCRXk+6Y99HxEAkGV1IRz1y0Ai2yvoMFAo5&#10;fESlIFLABkBizYhI0i/hIxVgJF+sCnGahiIEpIp16/IUg3faZyyndYSjaIt1SNkmhwMEaKQqQkA+&#10;GpL5pornlfehOjUfRKAogUem/ByQRz2Cd6Z7WTBHnzGNQT7mkUKECuR5PqxjG4h+MZ/6eNlHNZjS&#10;FylFX7aPttwHUzOfvSe/ff+ONLpN2VGKH836tv7CRxoKuDi65Rd1v7BrENc7y/g4r03fIH+MN/UW&#10;Wh2N9cc+kpqCzs1WR97YaclPXtmT//HrPfmLJ2ryl7/elb98fFf++2Pb8heP78ifax76C7X/1ZN1&#10;+SaA5IV9+dHrDXnmRluud/rSnivcHGjf2EtEzzMFEYyQ4E4Y50ro4KgJ09NAJJ8+SUdFEt3RQFZl&#10;/2MLx4mqqjvNl2n8jFHp56ciiKCe/aRCHXaFxT4osZ91/hDPL4JEWpcKfphW4dRKVJU/lPbHYxT2&#10;LNjmWn/OqRhk0+Bb7q9cV6Uqf4jTGCVbBh4lAMlU1TeFtoSMUn9ZXV7OUvPl+hOcgx4r90n6rlKV&#10;L9e2AELexoJYBYdbI72GbI5keUGvO891ZPFMW+bPNGX2VEumT7Zl9qTanu7J/KmOzJ7Qsgr5xdOq&#10;5zX/Vl/Gu3i0X0HkSEFEAQRPxczwZIxNw6wcQBQ+ZscHMr2lYHJ8KHOFk4WCyGq5lNFyJq3pyPYD&#10;aWWP4dqjuBgBwdSLgkazge3bFUbsTbv+iHG9sa3aMe3XkMc+Jy5CCR4rrmtf/Wxn1QgiEIAiHfko&#10;TaFksBLtOZQEWMCoSAohnwI8MhFEqAghaV2+ADYfafFjxDwgJAcRCEENAZnlsxR9kScgoB+IdgZM&#10;+sd2tFO0nwYitCFF35SVtT8L/lk+AgnqU8Xj87x5vhCCbTyG2dWXx0lBhKDBsh0768cCeZQGc/YZ&#10;jwHxuNYm84OQp1Au9Z3Z0zJtbM86TwEVDiK+7sNFwKCq+ou+BJF337sttU5dtgEi80EBImG6xUED&#10;gdwDOKdmKMwv27RM9pgvtMJTM9rX7GBsWyJvKoi8riDy49cUQH6zL//91zX5s8f35E9/tSd/8std&#10;+a+/2JH//PNt+a+a/y+a/2+/2pe/+E1d/u65uvzL6y159mZHbmCXwsVILzQKOnaePiICwCirgBBX&#10;MXXja0WKAEzlAeYcIJIGtX9LxUCaHje1sYzgHG1I42eMSj9/anf4XA8i+H4BISmIVPVJ8TxjOa1L&#10;hc/0sCCSCr6l4yDYZnf8HmyLczxLDgoYUSget4WK/gqxrkpV/lDVdAi3Tqc4VWPTNGfKzyP2lypO&#10;w8DX9ifRNJ5H0d96VflaWfX2bdUtPUYGIsc3R7J6qSurJ1oyf7wp81/VZfErzT/W0XzX0umjTZn8&#10;rGGa/Rw+LVk+ozDy5kDGOwoiw6FeZ6b+aK5qcrSQ0fFcBscLGQJIMEJyeKD1ABXNA0IWS1lN5zKZ&#10;TRUURtICfAA82ph+UbUUOOp1adYatm17vb6jEALwAGw4gGCvEAcSbLjGugJEsPh1r93K375bNSIS&#10;YSOHjEyADwpltrVyBgU2xWOQUNZpIGIjH2FUpFR3DhChchDJAzTymT4EEHzoj8zayIIGPuQjEBAa&#10;2A9kATvztbahXayLbegbbVTsiz5IaY99UhEY7Nyh4MM2hQ15BH8P8rAx2KdiH6iPQEIYwYhHamOZ&#10;dRD7R0pYQMpAn9qRQoQAllFnQKA2tqVQjjbm6V/VjvABxTyPBR+eh9nv6ef6/H15530FkX5TQWTf&#10;d1bFm3ft0d0CMHIYyfIRQqDcjnaZjTCCIdP6qC+b+kN/s96Rn12syd89syt//URd/seTe/LnT+zK&#10;n/8GQOIAAhD5k8f25M8UVP7iqab83QtN+dFbTXl5ty1bw570Fnr3s8K7WQBN/n4Wwsj66RcHEIcR&#10;2oq6AlDOF0ijGOTWlaM9ta1T9MV5sM/z9vEwvlTV54WN3+Np/aGeqqpPxfOL5xnzVT7rRBBhu7Pa&#10;Rj/6Ml/+nJoCThLlIxVJsGWZAbekEJBT31QRBiIAQGm/pbrkGKnoE9tAgCjm1x03KvbHMvMRymij&#10;j9twLN9o7NZKy5O53NrSm4kXFTgeV/j4RVOWj7RkoZo/0tbUtfyJwseP6zL9iYKI1i1/qRDybFvm&#10;l4cyqGOrdr05WWB/kJUMFEKg/oFCxiEe1XXwgJarpSzUzzSby8FkKrPpVHrdgbSaHalhyqXZllYb&#10;T8JgBKRmO7o2mgANPJLrAELo8CkYF2yeVxhpaV5BpNvvyK6CzXCODc2KEZHTYGOtEPwVHOyJG4UC&#10;AMRHn2CPEIcKAw68QwbvmNF8CUiQVgjtAB989wwEwOA28chXAQhtp4JIBBLI6jVwwp/wwXbsB0Jw&#10;TeuYp+gTlQINlLZLRTiASvZMZ4EI8wQRPMqKIFvYC9+yv4MIQYPQQUX4iPkcUlRoT6FPpAQDBvsU&#10;AmI7ggAU/dmetujH+nicmIe47oNtU8E/9ksQufO7Y9nvNWSnGUHEwQOr6MtTNK7SUzKZzezHuIN2&#10;WzE1M5HmuC87/b5c1h/7E9cb8oMLdfneK035zqt1+edXavKPL9bkH56vy988sy9//fSepgorz2I0&#10;pCHffrUlj11ryVv1ntQmQxkuB3qOWMfiIx+F/p8BEfazrkxVBcGotI+YZxA9qw8KbfgdVNVXaV3f&#10;6IvnUFVP0S8tRxsVPw/7jfkqn3WCb3qMKj8q+tGXefRTlJFqQE60bvqh5ANgicp8qnxTcQqlciol&#10;6bdUlxwjFZ6MSfuzsvZzfFtvOlQo2+P4egOR+sY2sc76DvWUPWGT5e0cbDGr76YK3T5UzedyXBvL&#10;4Ws9WT7elMWjdQWOmsx+UJP5jxqy+LHaVEsFENjnj2j6y7bMfqOA8orCy/ZY+p2R9AYjGStcjBU0&#10;BocLGR5oXjUDeCwVOqjFXOZzhY/ZVOaqg/lEprOxTb80VP7US0OBpC71+r5BiAOGj4IwPS+I9Ifd&#10;ACLFiEgEDI6CnAkiCP7JCEZ8sd1XAZGoFEQicFTBCEAlB5E88CdiIAeIxGCctlunGLgp2pmmtqhY&#10;D1BBnucR+0VgpB9tOH9CCG2oT88HIoQgRRn9sU/4I892PDb0KQRfTT9BO6SZCCUEkFg2H03zYK55&#10;6y/LExog+MBGFfYCSqKdinb2Eet5bCoFksKvOCf4QHke/cLns/fk9r8ey14XIFKT0UwvCAFECBgQ&#10;LlTMrwORY4yM2IgIRkPGpsXBWLoTLP7qy41OT17d68hvbnbkVxsKGNeb8uiVljxysSU/easlP3i9&#10;Id97TSHltZp8/zXkW/LTSx15HruwdofSXoxketCXgwOHEAQOgkgBIdUgUqgIkLHuq4IIdZb/acEQ&#10;etjjnSV8fn5HVX3Dtu5cqHVtzyMcH9M1WK9TVf+wit8fxakWlqv8o+3hpG2zYG+BNBsJyQN7FmQr&#10;hUCtgZjAgMBtoyhZfVWQ91GWsi0V+8OaEPSPfmxqxqZQinM78/wypVCB0QsAhG1qVnGODy18nlx6&#10;Xm8faooRET2/46Ucr/S60dFrxeWhLJ/tyOyxmkx+uiuznzZk+pOmzDAS8khLpj9vyOQXdRk/1pTJ&#10;E1jM2pXZlb6MGkPp9gbSHY2kr1DTX/qTMOMFXqSn0DGby2K2kPlU81NsJY9dXMcyX0wUTCZyqDdJ&#10;I72m7Ou1Dy/Tq7cUPJoKGiq8yh8jIAALLDxtah3kZYcPTsWUpe0BIm1MzfQMRAaTuTx4cN8e302n&#10;X6A4KgL5m2+9rvB3YCCMxDfoWhqUTs1Ef4p9cVSENk7LROioAhHASg4iNhqBQI9Angl2BEwE33xE&#10;JBHbrxN8GMApBvHUJ9piHYT8WSASy2bTMkQQsVT7icehbwQR1Mf+mGeZedjj6EYJMkwZCGDDMPjQ&#10;Tj9TEeSptEwwcH/UFXm3o03hzzb0K9uQj5BR5DESEmGEvhE+WIdy3reW73/pIyIOIhgRIYjoBSKb&#10;bjEpXNg0jY2QhCkZvWiVH9+Fj++0im3h8Rgv1pz0x11pT/qyNxjIpVZfXqn15MW9rjy/25Fndrry&#10;9GZHnlQ4eXyjo3DSthGQX11TWLmudVs9eVPb7I31YqNQMz8aykpBBFMyEUIAE6eDSEyjqkEEm5CV&#10;A9NJxUCHvmJdKgbGquD49QLmesXPeaJebXeSxZl3MrG8tm2mtI5lfh6CUPT5qorfH5WCCBVtsY+T&#10;Qn2VtF8E4jCtcJ61ILkwtaHiFAqmOmKbdVMfZ/WbT8vADyMcWb/puVX3c9KWTsOgD+ar+3g4sQ9c&#10;T1YH+r+EkRBOzQBEDvSaMdRrxbbesLzel8mzLQWNpkx/3VHoaKnalh893ZThs6rn2zJ+pS/TS0OZ&#10;bY9kpDcnrV5fGsORdGYzGSh4YM2HjXhMXQvNmxRCAB+LJXZhxa7PSDGSMrQ1cvuACAUIvKwOamBT&#10;Mk2bLQAH5NMyp4EIRkVqBiLarlOT8WQoO+2WPb57//49GxH5VMEijn4AOqAURqgcRBD8CQtBsBlk&#10;ZCMhp4FI9EeeIGJ9qR11gIwURKpUApE8MAfRlk6ZMBgziEOx7ryKfULoM7WlvshHEIBoo6+Vgwow&#10;cCgxIMnEvthfLFf5RDGAs50FZuS1DQElXXtSHMMhhGnsi/lUbB/bFQtNPY3CQlS2LeCi8PXjxrbR&#10;t/BBHuBx/zNPPe/TN3ZeqgdffCC3fnsoe3j9tv6wsAFPvo9IDhe4u82AI1M6IkIwMTgJ7ZbZ47sD&#10;vPBuphcM/WHe6A3lsoLFW82+vNEcyGuNvrxW75le2h/Ii7sKKTs9eWGvZ8DyVrMrNxVg2nO9aBxO&#10;ZIpRFntsN306hhBSgEgBJB54GFijbofHdVOdDFznV1VQPDMwYgM2DYTxHHCOVe3O6u/E50zs8Rip&#10;Yj+xDfO047uNed+3o6g/8/Oq4H9eYOFnXqfz+KG+OJbDRioL5u8UgZjB3XXSf718NIDAwMDPzcFs&#10;+iLxPdk+llNFEInnWKWiDdvzHGw0RX0cRKrOoRAfd7a8tmE/SHms2B7TPNNZV6U3OQoAR8eYCkIb&#10;rBNZytFErxMtvU5cH8rorZ5MXlMpbIzxqC4e2311YPuHjN/syviS2q8OZbI5kil2Yu2NpNEd6A2O&#10;gsh0JtPJXGZ4HxU2PZwpdMwz8ACAGHhMZL4YmQ2bIs4VQuZa18FeIRlcNCGFDyw2BVxE6EinZAgg&#10;hBQT1pEoiGBEZDIdyb5twjiX+w8cRLA5GCEEkAHYIIjQTghJywSRdCTDpHBBACnZVQYaCXjQjkd8&#10;+Zgv2nL0gyMj60ZIYMv3EcmDbhDKEQBinmVro4E1rWOwZhmqah8V7af5FMG8gAekqOMx4+cggNho&#10;CO2hfeyP7dlXrI/2KAvGmd9dpGozad5BBPURJCC3EShoZ1+EAggBP9YTEAqIKcAhAgQ3G4t9wQ4f&#10;yI/r5ejjKqCF9ZiiAYSgT46ewA4QwVMzR3pR2W3XHUQUFrA/R/r4rk3LBJ0EkUJss1gOZDhqSm/Y&#10;kP64oyAy0IuF/jBHI9nUu5jregG5qnc0VzoDudLumy7qBemt1iDXJa270e9LXdsN9EIyVwjBiMiB&#10;rQcpRj08vx5EGHyqdDsDEeq8Afk8YuA7jxgobyXn8DDHq1I8Z+aheAyK30Fsk/YB8VxZhvA9R6BA&#10;mpajPwU7p3DO+r5Yz+OnSv2jb7QV5wK7BthU2VbqJ8qZ7bzTFtwojf6cCuH27HxE1pQeM6jkl9jt&#10;0V2DDLWF8zwxTWPgkNWzfXZecf+RE+cQ+kzFvnl+peNBekw83Tabd1V9gwCACCDkCMK7ZhQglt2x&#10;jPfGMtpUGLmqsHFZrx0KHaPL0EAmmk6vDmS6MZbpzZFMdhRGWurfm9g7qPbaGuzHatfrxHSqcLHA&#10;9ItKYQPQgePiDb8cDUHZNZDF4VRGs5HU2zWDjyoAoWzEoxJGyiBSw6iKwsxIz6WuIDLMXnp374tP&#10;DT4IIJWwoYqjJF4HaDgJFRzZsBR1Ko6MpL5IaYtAcmL0JAEPlqMtB5EY4C3IIkU5s8cAnPuoLW33&#10;VVTVR2qr8onnRBigYGObCCGp0r7SfmhH8GeeIhREISDDDyMiGA3BMTA185HKQeTdvB8P6g4Lhcr9&#10;wZepBftSvcMD2zIP6KkCCLRByrrog3Ysc7QD5+byPlwOQzz3E/r8PTnUO5jdTl129Qdoj+/qHYwt&#10;Os1GNjAaYtMymq5TASIKKceaah+Tqd7BTBRAFEYAIoPZUHrzscLIUBqjoewOoZHs6N3MVn9owuO5&#10;N/rUUDYHQ1ug2tc7l8nBUJYa2A7xeK5tXFaASHlaxoPfeXU7C75UKTCHwFUci0HsdDH4nRYkUzGY&#10;vx1GRR7mmFVad+7xc6aK7dcp7S8tY+psvuzonWi3BCRV4jRb/J6Y59852vidVqvcN+3RVkgDaLh7&#10;L+RB9GQ52s4jb1OMgng+fUEcVIw0BBtHHAAMZovnAcHH7T4qUdRxdKI8ygFYKI6BthhJeefdQ8sX&#10;IxpoX5xTVN5/Xva+vI3aoFCHBe+YApnptQUQwMWqh6qDw4UczheyGs5k2lKQ2MdoB7Z3b8vwakfG&#10;13um6c2BzLYUMrYnMt2Fn8KKgki/O5XtRlf2VJNhX4+hvvZU3dC1dPjw0Q+Xlylc7/TYy4k09Gas&#10;kQEGYcOnZAoQScGEMOLTNbAlIDLu63W1JZ3hWGPMJwYi2KEUL7NLYSROz0QQMT+86l8Df4SLjzWP&#10;MhWBAnnaCR7RlzbrC2XV3bsf2chICh1UCiJIvxFHCQggMVhbXoNhTGHnehL6WpCFsnrzzUQbASEV&#10;+zD4CSM00Sf2G1MEX9Z5/o62x3SSfxZT5l+cD0DK/TGqwBSBFmkht8e2FKEg5iGbktHUZHkFAfWx&#10;NSJqK/wdIgoVfUR4KOxx9MThI4JErAcYOGi4CB0U/ZmnCn/0WQAKbJyKibIpGoyKPND8F+8riCxl&#10;R+8G9tr7Mq7YRwQQchaIYF2ISf2x0PUAUygzvYgARIYtGYy7MlKYGOoFqasXg45CSQvSO5i63snU&#10;x3rnoKqNB7I/0jscVU3LjYmCi/qPMad7NJIDhYwjhY5DDVoxuLoKGCnby7pN6EDAXQMgRUDWukze&#10;L45ZsZ7kjyQHkXHpHOycK3wfRnjMGWJf6wKzTQvZKMHJuiqddm4EkdmibaMdsa4KDuK5sQ5wApCB&#10;0N+647GNyeBCA7MFbw2a4e7c1n2U2jLA/9uomIo5qSr/tcq2W88DfSL65WtIKnzzvhIBVAAiXB+C&#10;FNuxY03Jae2i0mP4du7eH4TrB64LhBAI0zNHR0s5XCqITKay6E5k1hjJ4GZX2hdr0r1UVyBpyeSG&#10;Asa2gszuWCZ7YxnvT2TcGMuoPZVOdyQ39tu24+l00tX/t57BBzZRhOaQQgZGR2ZzwJCDiK8RwbTN&#10;UEFkLpPlVOHBR0IK4PARDo6CFLBRpAWwuK/7qH9jS4FkV3qjrmzV63ojNpMH9+/Jgy/K+4hUjYSU&#10;8gYFDgElgCA8ACQyEUSQYm8R7wfgoX0EP5MeNx4foy1mywCD4GHK2vjx3c9SbXcqiERxZAEpfKpA&#10;JAUGirYIFlHsg8ePdXHaiPJ+0R/KDhJRsHtdoRxOMuigr4OGB/H18s8QPxMBAXkEawMHFUEkpnfv&#10;aZ21cYhgvyy7vD8IQZ4w4McofAkHMV8WQcTbxrriWEVf6Jv1PK9P7xFQvA8ojpSU8qqPUa8gcqAX&#10;aQeRWhlEsikWPtoXp2ZS0YdzzrjTAISMJ23pD5r2zoWJgshI70x6q7H0NO0jrxeFrl4kOnqByKWA&#10;0lZ5eazwohcRwI3CAiDkWAHA0uwuGcHJ9XAgYqCR5VlO9e8NIiacSzgfnDMD81cVgjiCeTqykOpW&#10;pqq6hxXOGyBBYIx1hIZYrqpDe0IUgQR52OkP5X9btI8gQggpqWi3dmrmjySbhlmjKv+zxKmPVFaH&#10;EYmoCp9UPuqh8IGpGYMJHyFxqDjpv07pMU6UtV+Aza3bBwolyOMxXgUUW7CqIDKdybw3tffG9DZ7&#10;0rralPaVuql3vS2jrb5CiN6Q1BRC6hMZNaYy6Eyl1RnI9Z267O7XZaY3PgsbBVHgwAgIpnIhBZGp&#10;XkuG457eHPm0TQElCiKHcxnORrLf8NGNFC7KkOGg4baT0IJ6e7KmsS372k931FMQach4upTPP3sg&#10;n31xT6+/J0GgSuZzV30CdBA2cgjJ8lG23iMDEfbv4KD+6AMgA/t9r8cL7iylCCAmLWftIojwHL8B&#10;oIgQkINFUFrHMkRAiUGfYgAHUER7hAykaJ/2wzZWj7rQF+sYoFMAIYSwjR+nqIMYdKPKcFKUHQb8&#10;HCjY0DcDdW4Pwufh6IjZsuCPlMcobACAIvAj71BRtEEaRzGQh50CQBBCivbug2OxHcqwYw1J0baA&#10;EUwj+XH8fGJKCIkwYotVf/+hHOgdC0AEK8cfFkQ4JWP1Wbo60AuGAgg1GLZkpHcrmPaZ6B3KOAiQ&#10;gbUf1FDvUgYKJ17WC87BVGaHU1keT+QQkPG2gwjE4FPIIcFVVe+6HeADyqGjwh5BBIrHsKD3TnVA&#10;T2XH1fS8/jwnP4evLhyXIFAFBA8rtD9vH+vgIor2KsVdUHFMjKpghIXiKAt86edCeX2QPM33PDoP&#10;UKQ+kAXjUB/9oZPnWSEABuAh6yu2MYhAXQIipfZnCBACVdWh/3jetptr2n84bpTXYWRkKbZYVVMb&#10;ZT1SrRaynCiE9BQy2nqTsjOQzs2ONDeaUr9al8b1hrQ3WtLd6smwNpKRgshQ1VffZrsv17Z3Zbe2&#10;pyAyUPCYZBDiIIKXYy5WUwOR0QRTNw4gkK8bwZ5EUwWRoYEI1ocQRmr17Qw8ChE2kBbAUkCL+SFf&#10;25E9PafxfC77Hb32TRby+QMFkS8VRBRAbLolC+YxsCPPaRmIcBH3B2FKMIFYDxm8KDCwTxPaoS+D&#10;CocJnofBRyxnEGKjIugna0sQYRv0WwIR5KMIH4SOdXYEWQTlVAjMSAEChA6UI0wgRV8M3ChHf/RB&#10;37RthIUqgCAc0HedGKjX9VMcu/hcCMzMI0DzWIQQC9wqm5JBXXYOOBb6ZPCPad6H2VwFCLjgGyGC&#10;fRX1ZaWwEuWwQfjwvvm5/Zz8s3s/Dh0xDxiBACL3v/hAVnpBwGLVWlfJfY47hPNPzcQnZfCI3nTe&#10;l/6gIcORwse4bWm/35DBqGMLYcd6BzJZAUgyKbRMDsa5xnrxmBxMsjJ2ZQWEAHb+9wKRYnQE9hjY&#10;qkU/Btm0PhXPyc/hqwvHJYBQVX7n1cP0ET/nus9Ne5UiiFCADyxs5doTnAt8y37aLpsSgNJpA4eP&#10;at/z6DxTLKkPFM8B5egPnTjPNeJvEvnYBqnBAfJJ3cNoXRvYed52LJvCKftGe5TXrwxAuFj1+NbC&#10;QORgOZPFGE/A6I1HW29EamNpb/eldqMluwoi+9ca0lAQqd9oS3OnJ32th7rNodQaHbmyuSXb+9sy&#10;nQ5kttAbl3xEZCQLvZEBiEwUNCCMhmBUxEdDMFqC/6eprV/bt71CHEQAFymI5KBh4toQjqAUwlM3&#10;tRr86zKczuXijU1ptQfy2YP78vnv79lIRIQEBvWo84AI86eBCPqwPuGLNgmI8HjxHM4CEfqh79Lj&#10;uxEwCBx5EFVFEIkiQDBgR+V9hzLzDLy0IU8filDCNgiSDJZMOcKBfGqnLQr1qT/L0Q4hQLMeefcp&#10;t6GPp2jnnwUQkfqxD+/HRyloj76sYz3K0S+2g+hLuIhKgSO2YR3KPDbr8Bnw3SMleEQQKY71W/ns&#10;84/04r6SvaaCiMIIXno3Xw7kQEHEACPABssUtnB3u4LKMXYwHCt4dG0EZDBs5jDSH9RkONa89j1S&#10;0BnrnchUgcOkIDI9wEvsXASSqQrvqFkp3PA4RwoHaVClEFSQrquPYhDKywE8LPBr/tatccmW12m7&#10;dYE92tbZaTtLpWPqecTFq6W6Ne3Sz2S2cB6Y2jjtfBDcH+Z814lQUVUHsf4sRV+ef2l6JgRDKgb7&#10;IhieLkJDVd1XEftLVeVLlYP3ScX2cU2I7V2C/Jr2PopStq3TWecYxePxmBFEyr4OIoAQ20tErxsH&#10;hzNZLRcyHc1l0JlIvzmRTn0qrb2x1HYGsrvZkS0FkJsbDbl5oynbW3jtvkJDbST7da2vdeTS9W3Z&#10;2atlIKI3L5h6yWTrQ1TIY1TEnqRRYT+RqV6LZouBPdqLp2b28cRMAIxitMNFAEEeO67SzpGRfIRE&#10;/Xb3NqVew1OIE3nl0mVpt/ry+RefyWdf3NXrry8czac8sqDOAB8V9/6AUKZQxhbveTmTAQpkIOHH&#10;AGgQPmKKY5yAjQgitPEceF4ZKFWCCGEEiiCS1sX6MiwUYmCmIlzEY1NpHcsUgziF4JmCCAGEdVgb&#10;Em3Rh/r4kzJsQMzDTqFd2lfZD239c7MNgzwDPsusoyIQRFsU62M5irZY0kVmCgAA//RJREFUn/pV&#10;2Xk+sPFxY8AGwQMpBLhyFceAPvuiAJH9FnZW1R+mwoGNQGBqJky/sExhC3e3YzRkbkOdeO21gcio&#10;oSlGRprS7dekP1IgURDp651HXy8YQ70ojPSCgDUjGCXB23QBHwSRmQLI/NC3iOdxjzWwngYiEOoZ&#10;ZNcJPrGf20nQRv7rgAjL0c5jpnXrVDqmnsfXARF+HjwWzHPBmhF+jrQP6+edPw6IQASJKhEuztI6&#10;36IvDZyJOI1gAfjOyfoqcRqlqu6riP2lqvKlStMZFbJ6gwrNcxoGnw/9Ir+m/XmOTZ3XD+LxeMxY&#10;5tt8TQojPiXDKRqAyFxm86X0h3OFgKnUamPZ253Izs5YtndHsqUwcnNrINc3+3Jlo2PpxvZIru8M&#10;5fruQK7udOXC5U3Z2d2XmV5bpnpNiSBCYX0INM9gxKZmbERkpCA0lfF8bCCCp2Z8WiaDiqBoj6CC&#10;PN6+y7qaggjKjfq+dMcDefXKVRn2J/L5l5/50zL3P9FrLyHEg/t5QAR5gAeBAVoLImYrQISjH4SQ&#10;KhChL0EEG5aZsjpPvU0OIhESLIAGReCgop1+gJG0HwgggdSDsvsQMFgXoSOtq7ITBBg4AQAnVdjp&#10;EwGiSrHP2DfSGKjXqxyo+ZmjD/tBGoVAzvNI7TGNoxdR0Q+Kx0AbCLbYtsq38HE7IYRTMMVISAEg&#10;rt8aiBwcL2W3Ubc1IlhQ6o/vOgCk8JHKfI6ndmeDHzlAZKjQAQAxjZvS7tVtwyA8ttuejqQ17kt7&#10;MpCu3oX0tE0fIynafnyoFwSFEpPC0OwQAVOVAc9pIAIhICE9zadKt0PQjoE7tZm9qn123FiGyoHS&#10;fWJ5nfDUytt3NNBmxz5NJ9rSnp1vFM8PoBYXfNJ+3vM7j9LPHu0Pq7Rt7K9QCHhfQ2mwrgretFXV&#10;sR5AYI/TZjZfZ+Vl1hOQUFcJEBxJYFmVr9NQf2sTZFu+4xjIhzZRPCbP28vlY0BVn+uEcFwCUQ4e&#10;GPHASwhZxshI1j83MbNpGQWRg4UsVwvb7KumgXqrNpUNBZBrmyO5fHMol0wDS9+6OZY3N0by5o2R&#10;vK7phY2hvHajL6/e6MgLb27I5vaO7R+SjohAGAmx0ZBsdARTM1y0OsXju7ApjOxjnVwGG4SKCBux&#10;vE5oB99me1963ba0+l0FkSsymyzliy8/lweffyr3P8MjvJ/otdoBAAH9o0/fy+GDwIDHdQkHhBAD&#10;DrQx0Cjr5IhINoqhcvhQkNB+CSP5ItXsGLkiiGTngD683kGEqgQRggYCv6WAhUwphFgZ+TUwUgRk&#10;F2wpXLDPE/bQT2FH2QN8TAvRv+y3DkROtndb7J9Bukrw8XoEdwR01sF+sq0Heg/8rEvz8GE+1rMu&#10;lqFiisTbxTawxUWp0c528EcKexl2ChhhWsj9PP2tPFAQWR4vZAdTMyUQQfBX2FizNuTo9sKEaZlD&#10;3NkczW2oE4/q9gZN6fRq0u3XNd+QRrcujX5bGsO+1IZD2e73ZHfQl/poKM2JggmARC8gA70gDLSP&#10;wXxgj/riZXnLg4n2jfM4fUQEQh3rY/4s3WawRgDPgvgtbZvaTFngY9vTjkG/2Ib5aDvhq8dLd1dd&#10;p9gX27q0Lyo7dx6L6yxWB339nIVffvw/gggMSPkdsbxOWLuBJ15y5faiz6KMFMESgVfzDNolYQog&#10;qqjDExuxbI/HWqAEQCDIFnbzDaIP7Cf6UcHmL3hzf8gfXfV+2QZBGus9Viv9frQunc7gcbzsdqyr&#10;WB0onB/ib6b+6CeTnxt9y5+XYv/xvGkrH7uoX6/ifJFSVrZzK/pz8TvTz43PcbiUyXIlrclcNltj&#10;uagQcmFjIK9cHciLV4aqgTx/ue+6MpLnLo/k2UtDeVr15MWBqidPXWrLkxeuy83N3QxEMgBR8DBl&#10;eU7LxDorY43ICutIZtIZtGVvf8umVTCiQbAglKRwAlX5NVp70tJraaOpYNNtydWtLTlYHcsXv/9c&#10;IeQTuY+351pw98APCClGRBDoEfQLECFMGGxkaRwJoTgSgtRsTFUGN6Hvew/w5AzBwvu342tKCLHU&#10;zqGAFfjE0ZscRGLwz4N+UmfwAR8IdRpsWcd+ohiMCSDrFKGG/aWib4SJmPcAzPM5OYVTpQgrCLxI&#10;Y733WRYDeWqPbZjGPpFH4GbgZz3tzKdtT8uzP7ZlHdK0juUo1kUBLAgZgI91gg8AB/uLAETuf/6h&#10;zBUitlsAkYb9YDkiwrfvQhiROMhGSI71wn+kFxToUC8o0IECie1QOO3JUDUYd6Q3bEtXwaTWq8tu&#10;pyU7nZ5stAbyZq0nl5s9udkFlIxkdzhWKBlJ0/YNweO7CiQKJiPcqRzg5Xk4hwIuIAQjBtb/p8VA&#10;eVaZtlimEGDX1T2M1h0z2pC37/F4VHpM+LQ262zrRGiAAD44XgERJ4EEtlsloMBddlHHNkUe9R74&#10;PFifFDfVKjbXyuwaINM2fOz8VpbHOSBv9fkoApT5wcfu9L2uJNpVeb85UGT15qtgoXWAbOTT88z7&#10;0bwHeO5S2rcn0zi6kepEP1VK2hpEpMcO9YW9yPM4DiCAkUyhn1i+dRv/43O9fqzkQK8d86Ol9BVE&#10;9oYzuVwby4vXHS5+/eZAfvX6SH75Wl8efaUrP3+lJz/XPPToqz159LWePKLpIy935Gev1OSXLwNE&#10;ajIBYCwcMHIROAJ8QP7OmULYUwSjJK1uwx673QuAQdhIgQOKUzIm5DE1gzq9pvZmY9mu1eXo6I78&#10;/n9+qTd+PhpCIfDH0ZAcHAAGmQgBKZREX8AHH+f1aRn0d7Kdl31XVZTv3s0e5cXxbdM0BRCAiYJI&#10;vlhV6ziSwvOkbI2IB/gY7Atbnv/oOH+7LMEhtqEAAxE8mK/ypXII0WMUa0FO+kERHpCWxePwWCf9&#10;0D4FmFhPG+0Izqk91sX62C/sDPZsE4N/rKONoo3t0voo+kQ/h4iTx0pVZaeNwMFREU7NOIT4KEsB&#10;LRmIHDqIYGgSG48t9WJ3dKzByiBELxycglHhFeE+LYMRkQJEDEaO5/YoHMCBmh9MpDlUAGm09GLT&#10;k1d2BvL0Rl9e3O7J67W+vNkYKJQM5JoCyg0Fk83+VPZGU2lOsfEZpmj0ooEFqxowjzSYMRimQqCr&#10;sqdiIDtNVf4sE4SqfKg0gEat809t0Lr+/1iKIyspiDyMcP5/nPPE95AFO5PbK7/PdxQEwhbjlQpb&#10;kZsyuwXw6KcywECQZLDUdImdfFd4nB1wjncb4e+P88hGYpI+otgfhfUblp7wDY/1JudZJfwm7bdp&#10;54HP74p5TouwjdmQWh515T7d55TvMZOt9zAAyfrI9HZ2vCi2efvdWPZzPlboWun1Ated7nwhN3oz&#10;eXlrKL++OJBHXuvKD17syr+80JXvPtuW7z6X6fmO6TvPt+U7Wv7Wsy2tb8n3n9+Xnz53WTZu7soY&#10;0y14WiaABuEDeUJIFP2Yx43YYNRVmCgWrAI0kI/TMwQSCjarR15TTM1gb5Lp0Uq29xVEjt+W3//B&#10;QQRTMxB3NmVQBwR8bOsyHBoiaBQQ4dM0UXl9EEdGCCFIcTwq2k0BNDg1AxAxGAl1cTQEKi9WzYN9&#10;YaMdaQ4hwcZ6ah2InCaCDWDkgw+PSutGyr4FECBYslwo+ro/gzR9CCJVMBJT5uNxaI91zEc7UtZB&#10;CO7Ms46qssGfbaL9vGJ75mnnsdhvrGM9z9/r4OtPzBBMCighhKDtuwoiH8nscCZbTd9ZtTdq22v7&#10;OSLCRwXtrbu4e8tVHhEhiAA+ACPIQ1hw2hyO5OJuS168qXc3b7bkRxe68qurXXlmuyPP7fbk+e2u&#10;vLTTkQv7PXmrMZGrbb2LGA6kMevbTqxTvfAubmHNSrE5Vqp/LxCpUmx7llL/dRACfZX+H0b/24GI&#10;BWwNWlRmrwQRu+PWIGd347jjDu3OlLeN4jQIRi/wf48N+abYLnymQqrC5ld8bPYsFf2VVeWL87cR&#10;loq6VPnnBbzEcshHW2ovNisr91v1nVQJ0OT7jERb0T+V15V8ASMRRGbSns7lUmsqv7k+kB+92pF/&#10;frYhf/ObhvzVrxvy16q/+U1T/vaJlvzNU23TXz+p+SfV9pu6fFPTf3pmX374zCXZuLEjY0BHBiLU&#10;WSByQqupTd+0u40ScBBCIpxE0YYUENIftmV1vJLJ4VJu7uzJwcFt+fIPX8iDL+/aSEgBBWUI8J1U&#10;HQ4AChE2aOO0TOqTggjqKPgSQNiOdi6YpSKIYPfUWJfqBIjE4B+Ddq7sCRRXCgonVdUvgMOABfYw&#10;+gEb/KJYxzwDaVXwd9/yqAfTVNGHsGTnZCoCdiq2X1euUoSA6P/JJ9W6q4GdbQgJES6iaHco8HqW&#10;ow/7yo8d2rId7FDRF/x8RARiOwcTjoog72tEMP2xWd+X/Q72ERnIAdeIYG+QEwBCYUSEj/YiLUZE&#10;lngkT+928Pw+NhSq9fry0o2WPPJGS771/J78yyt1+dnFtsJIRx6/BrX1QtSWZza78vxWV17Z6cmV&#10;Vld2hn1pY4oGfd6ayIHCCHdWrd5H5HwqBbQzlLaJ/VQpBkzaWD5NVVDwMO3XKe8vWycC0WbrYCp8&#10;zT/Yv6pOg6xKpSBiwZHCaELhW6wjcfnddiHU5eUkyDJQYr0FREBACtAAcBiAqPxFbQNbl4F9cuib&#10;Bl72SZ0GHmkfaf06exR94hqR3KY63xqPQrEtVOUTlfoyj31M7PFd2IIdPjZFpX9HvOxueWspU71G&#10;NGczeb05kUcv9+Ufn2/JXyl4/OljNflvv6jJn/6i7uljdfmzX9Xkvz9el/+ucAL9meovn2jIPzy9&#10;Kz969qKPiBiIACgAH4U4LROnZlIb8wAWXLuaCiJb+5s2xZKCBsQREoII62BrtWsy1evWrbdvSX88&#10;kKsbN2W5PJIvv/xcvvjyni9WBRQABEowgHwBD6kIEASPmDcpoJRgBGkAjwgiJ6X+duyib2/vNhd8&#10;HEAqQYQjEUXwL4vbpBe2ABeZqtaEsH+WOQISQYQQQP90eoZ94LgxmDPv8nJxfoUvxTYMurTz/KpA&#10;BMGXgTr2k/rQvq6efeSpnu+nn2pg/1SDOR6ZTUCE/dA/9pP3oSlhgj7IAyZiGX6Ek9guAgvl/SEP&#10;PwcRAEdR5+3ytlo2EFlNZLOBhVUKIgssZMQw9EM8NWOwssxHQQ6OsRBNoURBBDsd7nSH8quLNb3Q&#10;7Mk/PF+TH15oKYj05JeXVZc68qhCCfTLq1pWKHniekde3e/L9d5AGlOCCNaoOIgc3tbzsw3FCgB4&#10;GMWAdpbSu/Gq/qKib9r2NEUIIAg8TPt1Yn98Cud2ABGMIlX5ml+wf1U9/LkDHjRIVwp1hS+/m3Xf&#10;UdlW7pfTB9gJGMDtUycKDppi7cVkhvfjYDFvNh2j/9/WTu/sfc1DteIx0Ff1VIzW4Xz0eFXtrD47&#10;l9QelR8X/VDh3M5qn4rHZPsqH8pGbzSNvsy/8w5gRPM8p+CDNUA4RgSRhoLIhdZUHrnSl28+05A/&#10;/1VD/uSXNfnPP9+T//zovvzHR3blP/1sT/7rz2vyJwom//WXDdOfPNaUP1cY+edn9mxq5ubWnq0R&#10;+WOAyFLPqz1oy2ZtS3ayNSApcECp3R7ZVRDp9pq2EPfo1oHUmzV5863L/tTMF58ZiMRX7iO4x8C/&#10;rgwBGGI5lY2CqFIQIYCkIJL2FcvIsz3zVg9QqVqsymDPtIAC1/sfAlKKMnzSKRTCRLl9ASC5H8rI&#10;Z0I/sS+W2S4Kx46BHvmTgFT2QxptSGn3fvxckTpIuRBkmY/lop3nYzkqtVvQzvrAm3kBHwSQPP+x&#10;noOm7Leqb/aT96Up4AD5Kn/W0Y/tWEcb8y74oC//TlDGCAh9IYCI+2KNyEcy0R/vzfqe1LtNe2pm&#10;sToJIimUIH9sFxXsJ4K6OD2jOsTCOqQz2esP5bGLuwoiO/Ktl+ryozcUPC51FUTa8vPLHXnkUlvV&#10;kV9c66t68vj1vryw25Nr2q45UxA5UKDBKI0GzsMMQmxURMupCAQxH4XAFPNV5WivslW1jaoKjrAj&#10;rQqaZg8QkIIA+4y2deI5WBn9hJEQKj2G+eMYauN+JdY2q6dPqlgfhTp+/1X1UNV3tA5EELxsIWvJ&#10;92G0vl+uCaGWK7ytdWDTMwzs8GUaFYPsmcpAgWWMFthITfTJhHPCY+sM+KcpgkhuW3Ne9hmzUYnU&#10;B7CFhbD8HmI7inXWPnyWqHg+JnyHuW+23uy23qgYiCykMZ/LG925PHp1IH//XFP+4vGm/LfH6vJf&#10;frEv/+XRmvynRxRIVP/l5wohKqR/oiACCPnbp5vy/Rf25ecvXpHN7X0FEYUMvZbhdf9lGCmDBwQb&#10;d1iFkJ9gQzTU6Q3USNN6t6YgsmWLV7kolcLTNVWLWLEzK0Bkvpwp0I5ld39b3lIQmc8ODEQ++9xH&#10;Q/DkDEdFEOCrnoKJAEBFe/SzNBNBhBCRwgSBJNqo9LjwK/nbyIn6xBERBmIGYwIDgzd0FoiwD7Zn&#10;mX1RVkY9ylme9uiblgu7KwZp5svn5z6sT+1pG/SNc+aIDoM1+4jHgRi4WQexDRXbspzbFD4+VuiA&#10;IoigbECSBfuqfiACgYNAARf0jeeCfOyDbaIfbS4f6SiPihSjIBwJIYhgRMRBZFICkYMjBQ7b0AzA&#10;4cKTNAAOTs3AdqwXGuQPbAqnAJHDY02PFra9Mn7wzUFXXt6syc8v1hRA2vLYRk9+fbMnT9zsyK9u&#10;KIBcb8svr3fk8Rtqv9GVp2525ZW9rlzv9RVExhUggukZ7itCjfWcfbdNCE9qxKBJITDFfFU52qts&#10;UAo+VUrbIT0ZfFH24B8VfdD23xtE+PkKn5NiXaqTn9U/Y1R5SiXzQQC0AF2WD+8jkJX7qBbPI9j0&#10;/7SqX06fRGFNFOrS3UGZRsX6s5T6ndbW1mTpefCcqnyofAok2tb0HW2pjy1KV512TNZBVf1D8Xyg&#10;cn8OWQ4iC5kdLaW5mMul3kJ/+yP51ssd+ZunOvLnv2nJnz3ekP+mwPGnj2maTc38xa/r8pdPNOWv&#10;FED+/vmGfPfVpvzs9T351SsAEX9qBtcbf1IGcAGw8P1CCBwUbRgBsUWqAURmWp7pNac/7UuttWdP&#10;0AA8IohQgJFYBxDpKIiMJ9jKoK8QsydXr23IauFTMw9sWsYhBLLgDykAEAIAJXHPkKhoY5vchlRF&#10;uKlqD60DkXVwAn8IeVtMG7aoz6dmOALBMm1IYfd8MT3j8npCR6rUXtVvtFfZYvBGGkGigAgvx/qz&#10;/KLSvmOAZt4CrqbRDhvzaX/0QxrrcIxYnyuAicGJ1sf+qdgvfaryUGwT61M7y6inYh1SAkj0YRlv&#10;3wWIjPVisFmvSV1/QBP9ARcg4uBBGCm2WncYKdcV60Sw78dkPpDuoCkt3FV0anK1UZcLOw15eacr&#10;L+yP5KX6SF5uDOTF2lCe31PtDuVFTV9QAHm51pE320PZHI6ljT1FFELmemxMz1AHeofs5+OjNEiX&#10;R305uDUwWFkd613tHZ/KWSeuNbFHWIMYzP9YYnAs2fW7s4u0Xpz9DpQB9HxikGf/pb7PUOwntk3t&#10;sY4B5aRwh1ycR5Sf4+mBFEI/VfavJj+v6rqvIdzVJ0CTBvP/k8Rz//f8DHfw/6KAhT1EsIkiQKSz&#10;XMjNwUx/90P5yaWBfOdCT/7xpZ5888WOfPOFtvz9Sx35e83/4/Md+dZLXfnOq135/us9+elbXXns&#10;SleeuNKSp1+/Jrt7+zKfATIcRBxAMLp1cqEqQcRVQMt40hV798zhXG/OpgYU6UgIFe0xzzUiGBXp&#10;6Q1Yo9OyPU6ODm7biMj9BwCQj/KpmfzJlLu+QBQgsQ4gouATgcXaZOKISFU7wAbFct6ePnHxbKYq&#10;G2QgAjB4/8MjPZmTUMB8nPrwfFGPFNCRgkcVoLC/mE9tBBW3FQE8FYEoBnqeZ7TRP9rOEoMzA3FU&#10;tDPPNvSxAB3qIJwDfViX+yh8fPTRbRsdMRiBLZwH8rEd+k+PU9UvRN/oz/5iG9TFflnH8jqh/p6C&#10;yGg+WwMieGTWgz0DfiqvQ96fogGIYMHqGO+VmfbsKZwtvavYaDXlUqMnFxtDudgcyJXOUK50+562&#10;R3JZweNqdyRXe2O53h/J1misd0tTGWCHVUCIngcWrFIHWsaOq9gCHinWjxzcGmYjJi7ARsyzzDxl&#10;QZQB999ADMxle/GYKBQD+MOI/Zf7Pl1VfVTZY10clj+p4jyiHETmKg3gpwh9VNm/iorphrP69HM3&#10;PwBGpU8hftZoWzcF8n+CeO65Knz+GCpPR+n3h2sFRk/xbiq9VvRXC9mZzOTN1lie2h7LL68P5WeX&#10;R/LTS0N5RNOfXRlreSyPav4XV1E/kl/fGMuTN4by3OZAXthoyfNvXVcYqMtCAQNbvBt8ZICRgkcc&#10;BXG7azLV65VeqwAic+yy2qrJjc1rsrN70wAjXRPCcjoiwqkawMhg1Jd2vys3tnbk8OCWvWsGO6s+&#10;+MxHRBwaisdkoXSxKIQyoSPa6Mc8ASSCCECDoxksRwhJbZA9RhzWgTBfCSIpIEQQgB15igG9kPsQ&#10;Qija035pi3XRJ+Z5Dh40PXCepfT8qnyiGJCjL4PyWTrLPwZ4+sY2sd7K+hm5UBWCH86r0lfLqY1K&#10;+099WYYIEbEc4SL14RqR1O9j1H3+sYIIRkT2pWkgUrx917dWL4NHMRJSAIqPihRTMxDefjkcd6TT&#10;b8h2p2YgcrHRVQ3kWrsvN3oDudHXtN/zdIARkJHsjUZSGw9tt9X+Si8QChpzhYyVAgTgY6XnkAt1&#10;B9gJFoCBqZsCQiCMdqTQEevTOugYyqYlqqZeYp3VJ2WzJW2qVV6bkNaXIaCwRXuVz9eR919d5yM3&#10;VDxvqBpETFpvd8NYK4A74xCkIB8ZUp8QsP4oOgMu7HPYaE48h2rfVPC1AItjnHGchxH6fJjzWCfC&#10;xWl2h49VbsNUVPRxgMj64KhG1s/DyEdcsmPq/8Id/XzY3h0L2pdHMxkfLKQ+X8rGYCZvNCfy8v5Y&#10;ntuZyTPbU3l2a6L5qTynedie35nIi1r/Um0sr+yP5PX9vryx05SXL23IXr2hIKKgYaMfBWBAhI9i&#10;FCQKdQCUoYz1xml54O+l2dzbkh0VgQOwwXUhEURoJ4hQmKIZjgfS6nVk4+a276z6+WcKI3dtfQhH&#10;RKC7COr5TqaYmsnAIoODOOpRJfqcNiISfU+T+WUgYuCx5k3BSOHzDQT8FAAIAR4MfdQhjjx4oC8A&#10;w30dLggiVaIPj8fjrKtnvoCck0E9Qgfz0ZYqrfc+izyPwfxpSv0sKGd2Bm+W6RvzlPkizWCEa0Ri&#10;/afmkwl5FY9T6idTaotlphEyovIpl9AeZW5ilrZzEMGIiD++2xi0ZYwf5Kwro2lLf9SDHDwKAPGp&#10;GH9k92QZEIJHew1GFGowMtJQILnebMiFvaa8utuRN2o9uWSjIgO53hvKRn8gmwoi2wohe3oX0ZoM&#10;ZKAXCLwEb6GQscRmUlj7YbDhm5thg6nJvGNPOCxWA61XyMDakExHABENjhEy8nqFBQOXbNTnIJPD&#10;DEaBsvYAC+3jWAMtnrCASr6hrdmy9EghA8IOtL4LLdZcADxQxiJfjC75hnAUfR1QsE4BAdxFWy7A&#10;ggkAgGAf6vRvZIo2sxd53xIdeUATwcmhoWiDfCHsAJr3jSF2PedCboePj+64HFAgzZuNwLFSG6Rt&#10;AQIM6Ax42mdJtFdpjc/DTDfYo67rjhPrsjz8uYX5yW3MM7EdVeWTyHd8ra57GK2bbol2pHEdzNtv&#10;K4jg87Cc1cHGabi0v4eSfQ/ahwogYuvIVNPDpXRXB7I7Weq1YCqX2xN5qzmT1xtzudDAo72uC625&#10;vN6aypvtqbylPpfbY7mKa0itKa9f3ZD9ek1mMwWKACAOIb4gFdBRjIww9dGTvKy+R0dTW2uy165L&#10;o1WzkQ2ABUZGoDgNw9GPaDN7fVfarbqCzVj22y25ev2mHCqIfP75fXnwhY+GRBDhlAxBBIogQYiI&#10;ot3gA/kMRIo+i7bsh+I7buIxIJyTjchkIPIJYASjNJg6ykdrAEWoR78fyDf+9b3VCSCgHAKKN87G&#10;ugJW3E5ooOgX8xTaVtkp1MX+IYCIt3EhCDMPSMJ5MshXCfVVPhZIs77jMehPuZ9/F7E/quirbIeq&#10;+oN4DlbOICSHEQR7e3LFfQ1OsjracDxCAVPaKdhTG+2xDcRzibDBOiq2g5/3h8WqH8pIf4gAkdqw&#10;LUOFh+FUA/wcO6wicMfRkJMqj4xQgBGfpsG2781xX6422vLiZlN+c7UhT2205fmtnkLJQN6s9+Vy&#10;qy8b3b5s9hRIhj2pY6GXXhimq6megwZ3G/EAFPiIgy9IxWPGXcHL23wL8QwcThHaeYpzJEClUkjI&#10;wMWkEBFHgDgag+mhxbFCUrDlddoGYpsU5iAs1luqkEIHemzbQj+rjwsHbTM5wIDeVR5rMD9UcKAM&#10;cDL/2IZlt6kQ8PN+XeXFvqrQxvfYwCJGF74bwNWhys4l1EUZWGk9dKjndqggcqjfo52vHuNIz+NI&#10;g9uh+mHRIj4PdIQ0O68UgtK77Ch+lqq6hxG/nxP20H+R16CKegIU/UOevkWb4LdOsa9zKj6hktuy&#10;UY3oF+0GG9moR2EL+VJZYSTp56sI34H/XxX/Kweq+fGBDA4OpT5bys5orjckM70OLBRK5nKtD81M&#10;V9WO8kYfO7HO5WZfb566Q7neaMlb165JvVlXCPGdUSOIQACQCCPlp2ocSKCl1q3Uhv1I9rsNe+Jl&#10;f796VISjIKyj9uvbUq/tSHN/XwZ6Y7VZrxuI3Dq6LZ99fk/uf+mLVAkjEUgAE1V7gUARQnJlvhwJ&#10;ofK2WR7HiO0AEJwSQkrZ1JDt7FqWg0v5xXvUN9774FADpQNAGvwZKIuAXzxWyzb0Z8pgTqFMP7ZH&#10;nn4ss575VPBF+sFHfl48J54jgiTzrI/lNKBGO1L0jXNylf2QesAtFp6m9amdQZxtUjtUsiPFIlXA&#10;huYR7LEI1Ov02ACQUB/7Zx8sx7pYHyECaQESJ9tU2dI2BBY8ZXPvsw9kqD/Mm7U9qQ0URJZDhQdM&#10;y2AEAUE0BtQCQKL4dtxCPjICiJgfKIgMB3K51lUIackPX92Tn77RkMevdhVI+vLszba8vNOR12s9&#10;uahQcqXdk53BQFqzoYyWI9vl1adeAAUAEIeJOG0QISPaWZfKRi6yc+ZnKPKaZhDiUzvlz73Seorr&#10;VWIZqS2kRdDOvg+2ZRnHX+H7iUJ7DdQrPd4BgreWKetfbRRBBzpg35o/TaVzyGwAn6hYByDCHSv+&#10;jphyW2l5peCw1L+tgZPaKU7LUfDLffWY9t2Y8H3pZ1UfT/G5NZ/5A3LiuVJ4TDwHEwWWCCnrlENC&#10;CNAnykFo4yNS1f1BPqJTXQchcLOvVPE4qW2d1rWjHWkViKQyP8KTqgQcqdTPdl/VfOzj6wrnkIII&#10;1oosj1cyPjyQznKlMDKXvclMdhVIACXQ7nghu5OFbKt2NL8HjZCq72gsm622XFQQabQaNi0DEOFU&#10;C0GjPCLiog8hxepmA1lgcbxeezA6vL17MwcOwAdHQGDji/EIJcybr5ab+3vSHw7lhgLJ9Rvb8vbt&#10;d+SLL+/LZ3/4NJ+aAYwQGAghUIQKB4cyiOTrRVAXlLZnPj8G7NaXA0aEkCgCCPLWB9on50DZ1EwV&#10;ADhIeHBl0E/rYxl9RPDw9q7oQ7Gu6tjr5efE86lamMqgG21RnGaCT7mfAkQQZOHLvqLYz7q608pV&#10;Npbj1IxBR6lOA7/aOCoCGwAAafz8BATI2iXl6MN6pKkvj5u2cehw3VUVtt/K3QcKIvoDLEBEf4xY&#10;I6LBEnfmcbQg3tFH8WmaQh6gVkcafLCN87grV1sd+c2Ntnz3wr784I2aPHq5Jb9UMHlc9eRGV57d&#10;wjbvfbmw35Vr7a7sT3oyABRVgAgAI4JHChpngYhN8YTPg8eQi3IKIuXPfaAXVCgdBYmiT2xXyL+j&#10;AwTsoIUeZ54J+dgfylav5z3X85tpP9TCfAAr5TapAAIr7WMZbccUYEjTAFUOEggUegzVTP+mJrXP&#10;rS4DCRXBw9qg/o7e6arMV79bKJ5zWajzNkv1wzkW5+AyqNPz5esGOOpzquCXidMDrCtNGSR1p+ks&#10;X4yUVNmhqra0rRVGJQAQmi/a+GgXH++Nj8qeaJ/J/GyaxcucflmnYlrmZF9fVTiHdJQNfxvA7uxo&#10;Jf2DlbSXM2nNscnZXJrThbSgmau5WGrdUjqzpbRVTbU1JlPZ6bQURK4aiOAV/5iaKYNIARrcNySC&#10;CGy53UBE86up9NWGd8bUAmgAMvBUTBwhAZCkIIIRka6eD0Dk2s6ObNzcMRD5/Iv78uD3ePvuydEQ&#10;wkIqBPt1III2KbikyvsOcohZDyMlENGUx4znQH2DwZiK4EAVAFEEfg/a7l/Vhu0exk6dDinl860S&#10;AyjySKPok9qQxsDLQBzrWM82tDFQx3ra47GYj774Hvl5Yf8oa1eaqsl9kS+OReV1aqdYxzLBJdan&#10;+dgG/qyPPnkdtnZ/8FtLP8bOqxgRmY0URHal0W/KeDFQeMAIA0YNHDCqAqoDx3qhLfYegbrTrmz1&#10;e/JarS+/2WjJr66psHfItY7m22rryNObPYWRgbygeqPel61RX7oKIjMFEYxeHN9KYEJBZN3oSGqL&#10;9kKw+xoGTk3gMx9lx0EbLLb09lzrkK13UAFmXJiCcB1r0LR+NIViO18X4tDD/Vd8GgZ5DcB6pw0t&#10;EYgt8BbfMUY9KADEQm0u/Y5Rnyl+/3lbPHGEv4OmqR/L9reCH/rLjo+3KQOW8ATUzN73UwDQXM+B&#10;YBN1kH2GhQZPCACyUH/Aj52vpoStmbZ3Ia91ete81LtwpJAdIwOlCGw4pyhM85hua3DDegYNoL7+&#10;RL9n+27xd3Ehf+sUWDhLMah+XcUgfR6l7bnfSRRBIrVH0SdVWp/mIQDQwaH+HvT40R7FNkU91p4c&#10;aBusNXEVIyL698WLMY+XMlYYGR0cyGC1kt5iIb0ltJS+lqGeggpgpbeCTesWM+lMx7LXbcnl61ek&#10;2W7oTYuCCK4ZNtLhIFJaA5KBSQQRAopLQQR1BzPpTQY2NbMLyFC44KgIwCMCCSAEgo2CT0tBpDcY&#10;yLXNLbl+/abcPr5la0TuZxuacUQEaQ4MmmfARx4p4QH5CAOWVxlU0Cezsb8y6BSQUVWmL9sjpR/X&#10;hcCXx6cSECkgIAZ/2hDwqNP8qbOAo0roi8H5q4IIxHPkCEg891T0hxBwq/KxX5YZuGmLYtCu6pt1&#10;2CiM35/XFyCSQ4jK9hhJjgWf2FesZx5iPX2q8pSPbhSKdfRnHeADEOJSEHnwgQymBYhMMhDBUzM2&#10;EqHBKR0q97t6QMp6AR7QHhpqn43JUG70Rvbo7oV6V16p9eT53a48t92xXVRfVL2w05WXd/tyudmX&#10;vfFA+rhY6IUPfaQgQrggaFCxvsoeldbFPJ/6oE8q9wN0FN+JA826tliwCQgBjCAgakAJ8vUfCKwa&#10;MG00xackUqGOUz8+UlD9/T+M8LeyvxfgU/uDfPGxBn/bE6YvU/072BSKBpcDDfIYoaBvviYE56Mp&#10;fCCfclGQgF92vksFMmj1ttozsXygn59tF3p8TltFEFknnCsX/jrclf9fKfu+9Ry/iuI0w9dVnLY4&#10;j060179BOs3E6ZVoK0n9T6wFSdrEsuUxIhPaY8dZHL9kD4rn56M560EEMEwQmRypjg8cSA5XMjxY&#10;yvBwKSOUg8yuGqwURPQGaq/XkksGInV7Ug8L7KtAhOVUPkLia0Rmc2+70L6b2u/N7Q2bntnBqIdC&#10;SAQPgAiejAGcpCACW1vBaDAayNUbN+Xq1ety6+hYPstAhLuqEkQQ0AkTKYicgI/M98OP38vzsEMO&#10;Dq44GgJ9/In6qwr4KEAEvqeBiPuUQQTHw7G/wVEOiFMUVBEkXfRb55u2ifVfRwWQoN8CHOL5RBE8&#10;EDxRRj4Kdija0j7og+Ab28WUeSraLFhnthjMGeC9DepwjKKPXB/fsakYe+8MACU5Hvtcpyo/lAkS&#10;LMd6in7MI42fy/wyCHEgUUB58J4MZ2O5sa+U32+ceHw3vZAjcDFlnmX4I2XQxJ02bKNFX7p6t1Ef&#10;DmW715ebvYFc7w7kSlfBpN2XS6qL7YFcbPXlWkd9BkPpzMcy1jucuZ7Lyvr10Q8owsBpsHBepf1C&#10;7LcaKtaAiAbU1A/yPrIguEbphTzCB4U7eiiHkLcBADw2wOEkNHL0I7V7XQEjWMCLha98/wrm7xHU&#10;CSMYffAFplmgN/9ycPTz1rpslAK+BwYjBYg4rOhxcO6pFEDyEQ7VgbVXoKkAkrTM9SkOJEjDZ0s+&#10;Nz4nF/lSqS0vZ58LgTV+zocV+krBgXUse+Au+6Qqzgvtvcw+zmpPyIiq8sEaEX/DbrldXj7lOPln&#10;0vqzQMT+l/XvNcfTM4ARrBcxIMnABDpcuLLyWPPQYDVXEJnIbrclb129ZE+4zFcKE8u+wYQBRT4a&#10;Qugoj5b4zqvFtM10pm31pgnr2oYKOZ1+S+Fjx0ZFCCIQQANP0ABAOB1DAKG6el69QV9B5IZc37gh&#10;t4+P5cFn93IQQeCnENAJFTHQEzyYRkUbfQEOgAgqliOIICWMEESiIpC4MghBHwFGIBsRQZBBug5E&#10;AAIOA+Vgn/rGaQYq+nxVxX78uH58Akc8LyoGbZapWB9tUWzL+tSPZfpBMWAziNOPdgRyr0eb9SAS&#10;R0Tw6C4ekU2Px34NDDJZ2+BLO48L5TBxiuiDFGJ/+ftm1oDIZl0Jf9Cyt+8WIIKLuAaIRAxuHuAy&#10;O+6gjws7FqpiZAV9jJc9GWm/GO5s6I9zV0FkqzuUzd5ENjS9MRjIzSE2MRvJ/mRse4iMMN+Ll91h&#10;a3cLeg4L64Dh6+i0fh8ORMo+lPehF2hcqNeIQ9sceucUTiFvj1ETjDpYQLfg7d8/fEp/j0wFxFTV&#10;hf5xTP4N7TsvQARTHkix7sdsmDJZjfJ1Cum6DfhD5ovzys95zbFz+fQKRfBxoPFXx1MpiMSFsw4i&#10;xf+iA3Eh/K9G4fMYeEHIaz++nqH4XOlnPFXh70ihPf/G6d862tZNeaSqenT4rLZx2oTCehA8uvv2&#10;O4cm2PDIblwnQt/YD/Op+JkKn7NBZKHgARDBWqGpfk8T/f6nR3OZmbCGRKXwMTtU+8FMJgdzGdqI&#10;yFh22k25ePWytDpYrDq20bsIGxFCFssi7yDiUzJjvS5xasbqFEQWgB8FlG6/KfXWfg4dEKZeoBRG&#10;kLLc1vPp9Hpy5cZN2dzczkHkAd6+uwZEomCDODICATYwEhJT2iFCRA4QIZ+CCGGEad5GFUEE6Ucf&#10;/85k7VIQOfkOmSLIIs/A73ZXhIRUABb3K/pIfWI/6/qstqNcQAjLFI5HO49fnMNJ39N8aEPwpc+6&#10;PMsUbQzq0c4y29CXPlS0x36inSnAIK0jpCEPpeeSir70S8U6gkkEkU8fqE1BpD9RKMhAZKo/1gMN&#10;ROm7ZiAGEahkV/EChAsu7ko6/ZoMxk29m8a8bU8mahvo3UZ72pf9fk+29Ee62e3LBkZIBkPZHY+l&#10;gbsQ/fEP9c4GUwFYt8B1ICkofB39MftjX1DVmhXYkBJoqqXfn9495goXdPtOtZ7b0UPYP6TIA4D8&#10;og4hoPPvYhASfB1KtL9cKKe2TOhL/5YUXoO/UvhAHn9vrBWwt9Lqse3/JTv2wyp+7qp6yj+f/685&#10;VBWgRGiK5agTTyhliiCDl7BBtu4k9qt36wycaSCN0LROPK/4WTCSYUHb0jKInFf834i2KmA4SwAO&#10;3z8EEOIikKSKxyoEu8OGC7Z4XrEuARL1A2Subh/I7NbKAGSMTc4UQKY2SrKwvJUPtf5gKePVQm9S&#10;ZtJfTKQ9mchOsy1vXcHUDF40N9VrjQLGQkEkS6fZdIurGAHhlAxHQ1iGUMZ7ZybYz0ivV+1+S2o1&#10;Bw0AR4QP5AElKBNQkO90WwYilzduyM2bWwYimJp5gA3NPvvUAIOwEYEjAgFF4IAIHSaFEfqURzBO&#10;+sY6F2wRRDwfyxFacn2qABRUmpqBGMAg5AkqeGy2DAWuqnUcDhHeh/db2Iv6sp1l9nfSB/L+0nOm&#10;iuN5ngEW/lSsj4rtkaIt8uyDNubTMvJUlY1iUI/1Mc/AT1sVBBA8oj/FutPOIYrtYj5qnf3TChDp&#10;jQdrQMRHI6qGuKPd6gANqmPNrw6x2VhXLwQ9W98xXWh+NZCRBrKe/uBrQ4yIdORGpyc3ugolfYUT&#10;PQdAyAAXEA16S213cIzAXoBIGuRPE4N8Vd3D9nWa4rmdtXi2DB9lpSMkHOLGNMER+iFMZLr1TgYY&#10;mA56GxDggRqPoPrfBPkAIeabwUkmHquwhXr0FaV9Ajw4bWEbpGneFu5C8Mn7Ob+Kz1xdn6rwcxBg&#10;oKcigFApiCw02KUwAttCAx5tlqqw8dahQofBRKb0mFXwkZ5b6TOo8qkM/Q5t4zr9XIW8rtBJez4F&#10;Emx33nGlZU6tnCxjGkZhQSGQoFCASNH+NpX1W1ICGw4t6BN1UFEHRRCxkSv9bpYKIQARTMtAo0OF&#10;jVzzTL4+ZKAg0l/O9VoxlfpoJDcabXnzytUAIhgVGTiEZOIIiMNIGUKYL7Z8L+xLhR28/K437sr+&#10;vo92EEIwRcM1IoSPWN/pNKXd6QhA5MbNTTk+PFQAUQhRELn34BO9FhcQQgEYCCM5WKidEHJC8M/8&#10;ACURRlBfBSLFiInDBoEDaYQQ2qPNRka0DAD54ON/NRmInBbYKQJBqhQcMN3gUzRsh77Wt42wsQ5C&#10;XPQtzg1B8qxzh09xHifro+h7mmIf0R95lhGoWa5S2uY0xb4iCEA2MpHVsxwh5SzxHNgf7bHveJ60&#10;mS+mk/IFq0h/J30lfyxWbQ7ayRqRqd4hBtjQYBNBxC+suFCrLQMRE8paBzvWiGBEZHow1LuZsV5E&#10;JtIYj2Sr11UIwXqRnuz0u1If9xVSsHeIXixWQ73jHsrh0SAP7gz0McifpjzAV9Q9jCIsVPXHc4tK&#10;fai0jyIPmChGBjgiYiMRCm/zVVcv2MMyVJTgorjbjqNVVpf52ePIiW8MjlAZJhDs1Af94G+uf9fD&#10;I5eBCOvsONX9UUW/J/2K0ZDCtk5lcCoH+wgBqTitA9hYaR7p/BBvdAZ8FFBidv3O8ZjyXL9HPPFj&#10;jyVnsJKKoFN1TKhcV/x2HOT081D4bKHs6y8yQMD3U2HPbbkfAz98MmVlbEpmG5PlZQWQdw9MBiRo&#10;fwcAcmQgcudttev360DhqfuU+7Z+baQkwkZ2LvnxTwJIMaLkTz5hambChagrapEL8DFYHei1YyXd&#10;xVLa87nUJxO9hgzk0l5TXrt4WVoGIlhYPTQQiTBSjIgUIEJxegYjIOMJpnXcBiBZHTicdoZte4w3&#10;joYARFDmbqtcyMpREYBIp9u1xapbWzu2WPX+g7vy4It7BiIYAYmjIoQL5AkLgIsIE6zPy5noWwIR&#10;1CGltMwRlBQ88tEOFeuiyiMj78sHnziEfPjJ73wfEbzwLgUABHgPQg4hGJGgj4NBlRjki2BdLfc/&#10;va8CTIq8t8d5MeV5EqioKl+KdWyLIBt9mWcAZrso+LAu9WEAT+uq/GCLol9UlV+0sz/aKNYhHyGF&#10;vmwX4SVtHxXrPlIQweO7gJGP0f4eRkTw1AxHRPQHeDhRENHghfUCNn+uwUQVh+o5FI8gYsPmmY8F&#10;wayNrTdQzZd9mePldQdjg5HubCL7g4Fs94eyM+xLbdiT9mwgw6X6KIjMDUQwMqPwoQEQd+MYoTkO&#10;UIIgHvMxwEedVneW2Da2R/402KhS2geACrvBMg8QKd0Ra2DCFux4HHh1MJCFggj2UGF7yLee1zz6&#10;xdSO+kMGDdoObf3R4czfzhnlwpfD+xTWiaS2Wxoo8PfGmpDprKcX6IGVWWdK2hTAEcHIU9wFx3oH&#10;Cg9KZyv1K8rYGh3yR3YBCIQVBQKU9TzwSPJC/7cB21gLRWEUcI6F0SrsmYKnfRb6ubCPCgIlhNGR&#10;dSCSiutV0Ibt/XFoF87Nfy96riobadHz9MeOVfqb8u3vXfZ30dQAJNj876VlVTEVUiXAgkIDpfBg&#10;a0OydSAOE0hRdjv0zruAE08h9/M+2c/JqRnaXPxMBEUfVcpGjexv4gtVBwoh3flCmpOZ7x8ynUtr&#10;NtfrQraXiNZhfxGohv1DBmPZaPXkje2avPDGRak3GzaqMdHryARwodCBzc2402oVfBBAACg2FaN1&#10;k/lYJhOsJwF0L2SsPrXmri9YzSAEAAIBOLhOBOn2zg3Tzu6mdHttaXU7cmljQ8v78vbtO/LgM5+a&#10;Kb9W30GBoBHBAcJakKiSX+YTRYihT4SWAlYKRQjJbWn/arOREPTxqZ7Hp78zCMnfNfPBRwWIMPAX&#10;KmCAi1HL9ZQH8CpFMIDQB0dO0n78fDD64WUGS29XBoWYT4/BcvSjUhvL0Y7AizLEQMxytFXZmWef&#10;0Zf1PAbL9EOaQkBVObVVif3Sn214LAp2+rKc1jEP2e6q2dTMh/o3tFT/oTrDodys70t72LGLsoMI&#10;RiAAAH4HTNloB0Y9AB+ZcIfKURMbOYHsDhowo3eeCiILBQtsGY89KUZ6t9GZDqU+HtpjvW39sQ80&#10;OEwUVBYHeA23+mpbW1ioIGPgAyDJHo8lfMTAvE4pBDyM2Da2R/6rgkhVX6er3AfzVW1jXZUqz1n/&#10;diXFO3PkKS1jJGRpgJi1S+qj4igGRwEwMoapurm9F0j/psHnj6HS+ajiCASF/6vJrJvfMeM9SNDE&#10;npbA/52CH+BBg2QKGwYWmS2tS0UI4UhLlIGOKm1zhJECBuu3AVfqY+dd/Xkpft58FOIUxSkZjnKU&#10;bLn8qZmTUtDI+8t8DUYiiJSVf6ZMBiBZis+2vIWpmKW0FgvZU8DYGkxks6dpf6Y3KdhpdZlJy+Op&#10;7I7gM5YbnZFcafTk1Zt78uzrF6XWqMtSgcNGRAAYQYSPahDRmyT92xusKMhgvVy725LhcCCjid4k&#10;NXZla3sjBxFOwwBEkMJGcYQE6iiINDptuXjzhtobBiL3H9wzELmXjYicBiIECNrTsgn5IB/tWA8i&#10;9HGdA0QSWV9hfQj0DQIA4YBliFBQwAECfHkEpUjPFoMd28T2zPNYni/DRaqiPwcPinbWUbG/6BN9&#10;kSLossyAXGVnnseMvhRtUNof66M/bRSDf1qX+q0T/ar6YD1taX0s8zyQt9GVB7812ciIgslHSrfd&#10;EbZ4B4h0FRTG+RoRgkhJBgdaFy7wuCDmIAJbBiv+GKiCiAYfBAGsF8GTNDPNjw9G0lfo6eoFYKBw&#10;MsEUhEIIQIT7j9g7ZrI+oAgiJ4LqKUoDddr+tKBeZaPSflimP9tWCa/Ip2IZ+XVt43GiLfpUiW1O&#10;+hZBKhUDXAGg6Kci4N1JyqryuhMX/p7jWUdG07b9jeP/DlTVhkr/16Ivp2t4vvl5q2I7ghAUh+7j&#10;4sYCIBQmNFBCERZsZARpVldMu7ii78OCSFn6/36bKj4DxM+bf/5MPg3ioi2HjUzxb5SuF4EtQkcB&#10;JV5n+Yp+fISkGkKgW3iZngppCiJ418zseGkble1PF3J9OJXLXbzQbiJXO1O53pnJzf7CdEPB5OZg&#10;pqna1edqcyQX93vy0sa+PP3aWw4i9rdUATaCCCBciEphJMQ2McMoMEbEVlNpKkDs7Clo1PZke3dT&#10;NhVCsI8IgATggREPQAfycXQE+4qg7FM1OzIY9aWJEREDkaZNzTxQEPnsy/LUDMQgjxRwQhEiUhEM&#10;CBUpjOQ2TfM2Sf1p60LS41BmDxBiIyII+FHrAAFBlD4EhbKPi0GMZYgAwKDmdm9f7qNs8+MU/Zwm&#10;Bk0oHi/WrwMRnBN9YzlVYT/5GVmftqXNQaAMI/RlPW3MI+X7XNb5pqqqgw19VJ0TNlFjnvUQymlf&#10;LNv55FMy2jeAJBsR2azVpD0CiEwKEMEUS6I4NeN3a8XwO8u2i6X64i4a6UKhA0/POKzgaRj98R/p&#10;RQBAonfYU62zt+xiGiLzhXAe7MOP7aMRFAPzaWLQTm2xzMBc1S/roo321Ma2AAqkbFulCB5peV3b&#10;1IdK/c6tfOj+pPKgg6BmUwAMOtEHd8NlG+RrPhAsETQ9j/8N/G2x4RRglAH1NgKdKrZZJ6xLsWmL&#10;pH9Tdo4U6vg/iv9NwPB00T8TRDgaYhCSBU0GzkNNoXUgQl+IjxyvUzWAUJjK8t/TOuWfn583+11C&#10;8XuIin8j/O2iYOOUDJTWMU37OTk14+I6kAgg8XtCulQIGR9ia/elbE/mcqk3l9ebY7lQH8sbqkuN&#10;iVxpzU2X21OFk5npSmsqlxRE3lAQeWGjpiBySUGgIQv9O2JEJEKIjYrY9IuDCEdEaAOMrA70t4+n&#10;dLR+r1nLQWRPgQL7hxh4YAREU4yIVIEIR0NQj0Wsw/HARkTeun5NtnZ25Gh1YI/vngUiKQRw1IT2&#10;WIfRj1QEjbRdCiIEjwgixfoQ9+FxKOsrgMgn9+zxXR/dqBIBgeCxDhg8LYJcDM5IAQAcNXCV+6AK&#10;wPH2qWI/qZ22tI6CD1KeA+3I45xpZ10sQ6lPVZlKywzq0R9KAz1sOHa0sS3r2Q4CECCNtrRdFPxY&#10;H8V+ow3+sf/oa/m7/6r6neY1vfc7eV9BpItX8O/vSit/agaBv7iwpcLFiOsJCkgo6g9LUyoKIkss&#10;PC2AwvapUADBMD+mX/zCO7W75hxC1F7U8cLssPAwi1b/2EIAj7CCcqynbZ0IE+tU5Yc+Y5k+Zx3r&#10;NFk/pYCif8876BujHhDyPFbZF09UFPWoOwkpVcHPFrhqEKWdwe0sxb6q+k1layj0WAzaAB+HkEKT&#10;OUZH+gZGyGNdUlXwZ8C3oK/nG2GD5+Iqg4it4ch+KxDtHoyLc3OVQYQBOy1Xq9xPcYzkfIIAB/gs&#10;t98JwsjFO4drRaBYJx7T+z7Iy4Aum8rS64lJ87QtNPhzWmZrOJPLnaVcqE3l5f2pvFqbyOsAkuZU&#10;XlcgudCcyZutmVxUXVK9VZ/KG3sDeVFB5NkLl7I1Ij7yUZqaUeAAeMSnYQgj0ELtq9VchouJ1Ft1&#10;G/3ANAynYPJpl8auNLIFqVbO4CPmMYUDGGm2azKYDKTWasrFa9dld3ffnprBiAj2EbmXgQjXiaSA&#10;cZroCxVQ4SrBSAYiXFcSfeJUTMxzUSrBpMonCk/R2IjIOhgBGEARHFIb8khjMGMgZ7CPZQBB1VoT&#10;lH1diPt70CuPOlSBSMwTNuhHOxXPL7Uhpc4qRxv6QL5K9GM+inZCAstpfwSCdeVoj/2wnB4PqipT&#10;7D/tL8r6/fS3SrK/c91/T97DiIiByF4CIriQKkzcLsvWAOCCjeHjoLxe76BzO4BE05XeCdvC08yO&#10;6RabcrF6XPx96BzKp2Wycj7lg7bZ1Mz/P4PI2+/OTdGGPmM59hX7Pq+KdhrQc/kx4/HL7TI/Dch3&#10;DFRiHcqxLw2+NpJy0l6MtHg+ra9S3ibJnyZOXXBKho+TQ/YUFx4ptzxgpG//c+k0CMR+bBpEjxuD&#10;r62JgR0KsGHC70Tb83ug3QEBAdvP0Y9TbssgnpZPCpASzxXl84EI4CNO8bCuCjrOghCofF6F4igQ&#10;AYTpXMEEj+gCRDaHGOVQANkbyUu7Y3lxfyIv7HkKvbQ/ltdqY3lToeTN+kgu7A/lwk5Xnru6Lc+8&#10;+pbU201ZrNaDCOwRRggiS7UtlnN7Z82NmxsGINhNFRCCPMCCsMGplxOQkoEI7Jub1yztDruy16jL&#10;lY0b0mq25Z07WKxaBhEIwEBoOI9OA5HSqMcfAUTi9E20UwYiAADCRQoGsZzKwcHltiK4VwlBDqmD&#10;RNE2QomnhX8VTLAulteBBxR9kYcYUFkX7bE+ij4UgzT90Q/L7BNlC9pZm7SOin2xjvlYjr7Mw44+&#10;kWeZ9VA8L7ZhXTqiQnvMx/5yu6Y5hKg+/ex9BZH3DER2bLFqO1usqoH/SC+SGUgQMpA/0LtL2HFx&#10;TetiGbDC9R3LA4yIFGs9MGLioyYEDB/x8FEQ9bOy18URE4JIFAJhCgJRp/kwkFbVnVdV7dlvFAM7&#10;0qjUj0r9oqr8v5pi8C7DT3qsuGbgzjtngwhkG3adAxqo8jEKVfmephhg8X+DaRkDDqRZnhCCtUv8&#10;H/RgzsBcpfODiI2E5HVoW9R5P+v7ZRDPy5mt5JNLf4fr+skUbccZVPiUln5f+H5NPvKBujgKEiGE&#10;5dQeFc8dx06nsyCW8WTS+HAp7eVKtkZzudgCbAzl5X2FEQWPFxVEXqpN5ZXaTF6uT+VCYypvYWQE&#10;MNIYyZu1nrxwfUeeu3BRGgoiWHCMTcsIIWM8CZMBRypOzazmeIpqItutmuxuA0L8sVyCB0CDKZ+K&#10;AWgQQlif+2sdRk+6o67stxpyfXNb6vWm3Ll1yx7f5T4iHBEhjBBMcshQG9IqEMnLyMNX8xwNSUEE&#10;yp+2YZ35O2RAVZARFQEltoNyECEMVEEJ7TGFYhsEPOgsKPDA5mI/7CuCCBT7if2m/bPfaEvtsU1q&#10;Z5mBN/oxCKc+Z9VV1aPP1CcV6hnwWa46F/ohz37TunVl9lc19UJFG3zoi7Ll7yndqj769F/lk/vv&#10;y/v6T9oZDDIQ4VMzAAW9MGeK0y54jJNv4Ix19LXHEjGtozIfa5OBSAYfvv8EUgQAFdajIBBoGWtI&#10;mDdZHoK9DCH/J4PIab4Q/apU5f/VpIEIsGDAkB4Hix0BGDge8goFudy/mJpRP/YTZCMXGhzPq7gu&#10;ISr3seOuUegHsmmgTDZtkYMuNMun//x/S/9fAQsGDEW7kgw0EGALGWzkSuvK9UUdAjbS0Hdelwl9&#10;hf5Kj79myh/1tXpIj6PflQGCtgUM5I/Oah6fGU8F5XYDEf2u8umZDD60LgUR9pOXeZzs3KD83HDe&#10;UFYmDGHNDMXyUjW95W/V3ZvOZaM/lUvtsbyhQPJmaypvADaaY3mrrfDRVlDpzOWKCWtFJnKlOZBX&#10;bu7JC69fkroGfe4ZYvCRjYwQPOIoSA4iM73WLcYyXE1kt9OU/d1iugViPo6CQMjTRj8I5d29m9Jo&#10;7kt32LcRkeubmwovu3J4cKBB/GMDkQefV29qFkEkh41EJ0BEU07HrAMR7kcSQSRCRQoXqU6rP7FY&#10;tUoEjioVYOLBOwIDg95Jedui37S+UOzvLOF48Zgxzx1iGWRpj6qy0x9iYF5nq6pjPhXqCAEQj087&#10;+2If0Y4y8mzPuii2Pa/WHTsVj/2pwgdgxKdo3pffffhbBZGObDUURGyxKp5WyeAghwsHDrug8oKN&#10;i7cJdeqDi70Kd5fYEO3gQEFB69F2edBTsBlqvnh1PxTzD6MY9P+txaBdVQedVfd19McEj6rzufNO&#10;uew2HtODu8MAICDUA1C0zgUQOOUcDVLou14ROCKE5HY9H55bpara4NxM3m8OBhaECxDI7afKRzbK&#10;Os2nsOMcYrm67Wk67Vhe5meE+JukD9ZnzRd9Welv0kapwneSfm9Rsc8qoW9PFUbWKAeUCh2o5qrR&#10;8ULai6nsjaeyOZgokKgGM7nem8p1PCUD9Wayobre9ydnbvbGcq3ZlQub+/LKG5ekqSBiC4/nvk07&#10;n5CJa0R8agYggtEQtcGugIK3fO932woVPhrCF9sBLLDuA6MgsOHJGMIJISSCiNsVRFo16erNHUBk&#10;Ywtv7t2XW7eO5d5n9+ReNiJy7355wSphhPCQlg0oMvCIMFJqUyGDFQMQVxzZIGBw6gXlmGcbyuvZ&#10;n/d/KogAMggagIaYJ0QUtiLIMqgirYaSom/vxxV9mAdArHsfTkyZX1d+7wOsgymfI32Q4jxjnvUM&#10;vlAakKONZdpiORWPy6AfbdGHfVdpHXAYJITRC4p9xnbxeCjH86rqB3nW+2LVf1UQeVfuPnhf3lMQ&#10;afc7tsV7a9gpg0g2KoH1HctDBQm9i8ynXhJxaNuGuVWYlsE0DrQ86Bt0RBBBYEwB47yKwf7fWgyo&#10;VXVQVR3PMw/GFX2kdVVikGX5YdqmWtcu9s/y2+/CpkEmf8RTA1dezzawUewDx+A58njaT8m3WnEK&#10;pni0lMeG0qkjngulQdVUtLGy3fVrWYXt4V3Ix3KFFKCi7OmhxMd3qs3WgaT1ebsMGujzUELfof9T&#10;xO+O3xXS/Dzxu9TfI7blt/rs+/C/b/l7iyr3WchGxPC5cGwDIX9SpgpEOIoSAYTTN0dqX2m7+a0D&#10;21UVG5jtT6eyO13IzngpW8O5bI8WNm2DdHM4szwWtm71x3K9pSCytSevvnVFev2uLA6woVm2IFUh&#10;I46CIH8CROYDWen1DtvK17U9HrsFcHB6BmCBkQ/k8SQMH9GlYI95AxH1x4hIb9iX/WZDbmxvabkp&#10;t2/flvt4++6XDiLc1IwgQpjIoWINiFDRhzZOz3CExEEEKmCCL69Dnmmar5KDC/LeL1UCEQIGlE6d&#10;sJ7gcVJFYE9HMCKMuLyfFETKPt4PxX4g1LHMNsxXie2ijcdgfayL/dIHKQMxbWkwP0uxTQzsVYrH&#10;h+jPNigDFCDk035ZZhvaqsRjULTHNifaG4Rge97fKpV/qLD4r9IeAER8aqa0j8ixXmhVmIqZLwcG&#10;FcVISCa9yELFyn0fBaEAMYtVLwcQggSCFFLaTtM6P9j/dxaD9x9LD9Nnei7nbpsHegQn3BV70CEA&#10;uJ+m+Z0xgpPbK49nQRKQEZS3Yz4rl/JRatOAWkAIz6NQuo052nAL8rwuOz6nJWxqArL+y+JoQtRJ&#10;HwThDDSSercVn4E+HL0o2q5XMbJRXe/Kjm3fWyacQ8Vncjv+lsV3Uox+FOdaCP5Rasv6KPrDZwF0&#10;lEEkf4w3AEgqAMqhtlseH8jkcCndxVya2L5dtT+Zy95YUxU2Mdsbz2TX8jPZHk5l00ZEenJhc1de&#10;euOiBvu6PZI9nhbTLw4eBYywbBCyGMlyiZurqULQoey0mrK7v2lAARFGAB8QoQRCngCCfAQSjJQ0&#10;23UbEdnc3ZErG9e1r4aCyC0FEIUQBRG89C6uDyFMrAOQKEIH/aMtAkIxauFQwtEOggXzDhjwc/sn&#10;amc5bQNxRITKdlYtRjq4fgN5h4QygER/D5ZF8E4DetTJOpTdxrYQAiF9Ypu0fVoX2zKg0o4RFdpY&#10;H9umNgjBNrahjWJd6pPmq+qp2E/sG36xDJ0FEmk+9Ue5SqxDu3hc6wf2u3p+eK9MZjNf/I/c+63a&#10;31W94yMiH2BEpCfbzZp0x12ZK4is9MdpjzJyaiYTH8Etw4heDFXRFtsAYggiDFCnQUQKGSxXKbZb&#10;Jwaqqrp/L8VzYP6riJ+5qi4eL9W6+nLQSeVBJn/dfLgbdiH4IfgCSpBHG6RlSCjumgtZvxr8mPdg&#10;5umpys7BdNb5hnZFsC1sJrOV6/JzxPmkim2jquq17L+FDBIyH/Z/mvg7WreFflTlsRPxO8kVPi+/&#10;Gyq2S4V6O2ZWRt6uCypfE1OIW7ynW9EbqKjd1pVo+UDL8+NDhYGVdBYLqWcAsqPAsZPBx/ZQAWQw&#10;lW1satZfyPXeXK60h/JmrSPPX9mR5155S4N9XaaLbKEqFqlmUzJRBZQMDERWK702HSrk9IdyfVMh&#10;Y2fDYAIQ0u7UcwE24kJVKK4bMRDZ35G9PWx4hqmZhrR7fbmxvW1Pzezu7cvh4aHcw0vvsqdmoDgt&#10;A6A4D4QgpQ8BhNu/lyABfiU5SETwyCEDwKE+aIf+Uh/2iX7ow3MpgQhE+IjlCCLRzsDKIPtVRWCo&#10;qqOqfHDs9PjRhumY371/WAIR1sV8WmaeYhBeV45ad46wI13XFnYK7ZgnLED0IzjEtvRL+6oSR1F4&#10;nBRE/n/s/Wm3JEmSHQbmfx0OSZDEHA6JORwMQPCAwAHZDXSjG+gFjaruqq59yaxcYn+r7/u+vC22&#10;jMiIjD0yswh+lpErqtdMTF3d34vMyAI/8MM9pioqKqpm5m5yTXSxl6+ifSUgBOsWuiCrb1SmeP31&#10;F3qdQUSGSkTqMpj2lDSAiGCIBQ+ZMMwC2PALJ5pqehdYBwgRkb6mq0RkG5FIy5jPwdfbhtIh5sv/&#10;EPB9YPrbILWXK8uB5ek1K95qK1BH48DQfZlXh2Whe084QEhYH2nfr+rQAkiDOTPogkC4tt4NbI8I&#10;8rS/BpIVL/NwZUU/ffm3QTzPEK0o5f5aFG1Z/9RJU2b18ropKm1uAa+JR1oW+lCtlwLDXJU27Ry1&#10;HyBNOGb65WU2odZFTUBQ8BHCyTlIyInUJkvZHyzkTn8pN/tzuTGcyQ2Qjt5SbnTmcq2NVTNL+ag5&#10;l1/XR/Lz/a788OMD+cmvPpVOtyOrU3x5d5N8ECQhxHo9lfnpXPZ6Xbl1+5bUjm8XkRCQDBxBQvYP&#10;bm1EQkhEIDNycnwkh4cHsrd3W+vVpdMfSK3VlgMlIY1WS87Pz/V5q0TkP1WJiCcfOHpikoLOPy2n&#10;DaKQV7BJRAjqP4sEw2RGQIgdRMSTC5INkAwOzUBGMkKUdUpn648kDd4pm2OL5buQ1kvzlOFIm3SS&#10;Po8jiEhKQlDX570d2ve2Up0U0E1tUM480zgCcOaEr4M8dahPGfIEdWjb67BsF6iX6jNf9A0E5M1D&#10;+RK/hVSXBCUSkcdPP5cuPkAHIjLB9tubRMQTDE6Cowxpr+NhZERtcLLqVcjDLpLBMpKaXbr/OeAd&#10;8FXxber6Orn6lKVIr1fhUBy8s/JgeXAy5TBJmAviHSLSvi+BiPj6Pv+HQNFedLa7+sAyrxNW/zg7&#10;l8CuWayTK39X+HZ934CCHGhb6b1KwTLUyW3jboAd9J156Kc6GbA/ubICFkkJQzY2bKMkxIjI2Uqa&#10;WDWjBAR7iXys+LA1k980p/JrLOE9mskvjhWHE/n54VjzY5VP5De2j8iR/OKja9JVMrHEPiKrKhFJ&#10;yYifI4It4RenMzkej4xItFqHNgwDooFJqnf2bsjtO9ctEgKZJyIbqB8bjo4OpN1pS380kXqnK4f1&#10;htrsCIZm3n7zxogIh2ZIGjwh8WSCzt47/hRpnQKqT+IQ4IlFiUA6SnJh7UR5QCAyhb0I6l5psmqK&#10;Uic4UBzp4L2M8HI4MV+WIiUeqJPa8+Ue1GUbYYJqKQdyRMTrMG3OdouOB9vKyXHM9ZXl5uydLo8k&#10;AgBklBOUwRbT1OW8EV/3XVC0G4kGIh8W/Uj14kfvQETefP1EHj15KB1GRDaISBhe8UMuTBMMz6Zy&#10;INSfCz7pD/LgoyLbsItcsOz/JiJlHV6Pk7Oh4fR8pPckf0026scQu0caqieq5XBOjojA4RY24HTK&#10;aIk5KP2NsJxv+6X+948QXXBDHjv6wDKvw/PfVidFes2+Kzavf/W++H5SlgPLcEy3cffI1cvJPUBe&#10;AvnaBdjYJCKz8xNpLdZya3Riu6f+ujGTXzUW8rPaXP7+YCY/2pvJDxQ/vD2Sn+yP5OPmXG73lnKn&#10;O5ZPjo7lo2s3pDfAZFWsmtkkIMyH4ZoS+Njd6myhJGiqZKImnTaiIWH3VERDEPUACUHahl+UcPg0&#10;85jI2um0lMg0bIgGE2dBRBANuXN4pCSpr9f7fpaIAGlkhGC+IAiujPKd5ZXhmk0SAmwjImXU5FIi&#10;sukkU1lJDgI58SQETmlXHTrPtPwy7KpT9iefZ10ct/UvB9qAfg50wrkyguVeL7Xr++T1K+Th5WPD&#10;8xePCrx4GYAdZ18iGpHYKUhEtFGx58B+sJx5pEliKKOcEZAC2D/kDT7h/FiJyJeOiDSkN+7EOSIk&#10;IgH4ZgS3fLdoiD3QMQYeoQ8TzowPmxlpPdXjRmSn54GIpE4Rx5RIXIVcUGeXLh1hil26ubIUqS2f&#10;/zbI2U1BnRSIMi3XPX0L7OoDuGNYLpVMrnr6tteXM5CSu1N9G1P7Ce7fL+2TVHhs7PDqHJU5Hafr&#10;+8qJrKnT9o7920Hr+nYi+XkXu9RN63gnu03nKuD1yZV9XyjvydVAAsK62+xsk21Der2Q9nWY9zJs&#10;rnZ6/0wWd89sL5GGkpGbg7l81JnIr5sL+fmx4mgmP1Ey8ncHU/npwUg+a01svkgTE1hHY7lRb8jH&#10;127KaDiQk5O5Eowq8UjniuBru9PZQNMj/Z9MLIqCL4DvHdfluBY+aEeyQcJhQy8KDsdwSIYREtOr&#10;H8vx8aEcHe0rKepJs9uxFTOYsNrt9fT/dk/efPWqMlmVJGRbRMSjIAkuTT1f5kG5wX0jBsAH64hU&#10;zk/8G5SMePs8su0NIkJn5WV09OmwDJyU1/PwjixXfhVsq5vaZT51qtThcRu8vreRwuvvQk6HMjh5&#10;OHvKkfeOH+0HKOkAQD70+Pwl5nUgj7rVe+TrkVx4UMY2qL9NTrBvpkMC8iYM2XCLdxKRz7+4L61+&#10;mKxqc0ROsc16hoiAfNzDUAyiH0CQeyICgIicqS6X8mKDsnchInQ0Xpbi/yYiVRICIG1QIuIBQnJx&#10;MamQkIKcRPueVBAbRMSF8TlHhPB9DdEQdUpJmP5KofudQF3fTrBVvIlv6G+CfeAQo5enOgTlV8FV&#10;hjDeN6r35XLYkAyul93Dsq9ZvUTm202RXi+k0/tCO7ANYNO08wdnsr53JvOLUxmcnEh9sZLb44Vt&#10;Xva79lI+tp1UF7ar6qfdmRwqCWnP59JbLKQ1mcitRkM+vXFThsO+rE9mSjBKIpJGRAJATAIwYRVR&#10;lN5qJgfNthKJ20ooAhEh0UAaBARDNX6YBkA5Ccrh4Z7cuXNLbt+6YRNnsXT3uNkwpETkTSQixLsS&#10;EepQ5stydQB8oM6TjoJoUPY6yJAmEQl1qm0X9mIfN4hIDiQigYCU80hyuoB3bMiXRKaUB3tBl/XK&#10;djZtpriqHoF24FBzZQT7hjSdsZebQ47pFNRnndQmdVKiwDKvb2WMfrz4XOUgKkpEYv7L5163tE/k&#10;7HukbVGe9g2AzOqgHSUgOOKru9zePRCRZ0pEHkh7MJCjzm4iYsQjzv3YICKKsDdAiIiAiAQSgl0s&#10;pzZkwDki24jDNtDxeJknIam90lFth9ffhVwdL/tDg30AqVudgHgEErKLiCwWHTk9HVaJSCQmnkyk&#10;IAkpCYl3SnAqpW61n8jDAQXQQdlERUNI+wmmlyHUSdvZTRLKdjf18BvGTr85HS/bhupQlINrw5yw&#10;necfBmiP5GGjrHLvvjsqttHu50oqnCwH1oVuAe0vdmnFypn13RMlI2sZnqylPl/J/mQptwfzAneG&#10;EzkcT6WpJGSwXspoNZfudCx7zbp8ev1G2EdkjeW5YYluGgmpkpIwRwQfyVuejqW/VCLSaEutdkea&#10;MRJCMoI5I51uwyaxgnT4MhISIyU1TFZVUnJ0IKPxUNr9nm1oBvT6fSMiryMRIfnIERDCE4oULPeE&#10;wFbNOJ0NKLGoRDoKolHms7Chm2CDJMRDiQgcU+mcADp5EoMS1ZUzXofOzJxWtIO0r0/nRh3IqEsd&#10;5r08J8vKtU9f2nGznm83RdpnHL0+joQ/hxRe7m35cq+Tppm3NG624bE8e/55HJoJQzXPXqie4sVL&#10;kAQQn5B/9ry04+0B7AflnnRQx8u9rsnts/8xGqI6tsX76y+U+T6Wt988t4hIe9CX427zciJSQUlC&#10;jIhAH7iHL4ZyWAbbaqu9s9F3IiKoA+d7rg70Qt/m78KZRltmD3nouuGGXUjb2IZcHS/7PrCrHcgv&#10;9FxxPZervhKPgR0XK5AQTa9VBlICOCJycjIooiA2fwRpteXJRIoHn8N5KAlR0gEwrF7AyAgICpy4&#10;JwmaNkcdUDhwrKoAYtqckzlr4Aphf3PqsI222EZeH+BQAZDax9AilqKHIUbqbNYrYL937XfUTXGP&#10;cG34IYjLodfzkmtwGdCeH3ZJy94nNuxfoe+siz4SZkvJCIZ0QUZW+hzBt2fai4Xtsnowmsmd/thw&#10;PBpJez6TAb6Uq5goeegrETls1uSzG0pERiEikhIREpASgYis9XiK/OlImkttq9GVej0Os7iIB/JY&#10;wtsftJVQtIyYeJ1CV4nIwcGe7O/fkeFoYF/ePWrU5aBWk3arLffuIiJSfvTuMjKyQSQuAUjB7rog&#10;ItUhmG1REsiBQi/aJPngt2siEQkOGI4bK0y8A9/m8FNcVSe152VeDnjn6dNeh4Ac5OPZy3vyFASJ&#10;EywTgpUibdPL2S5Ax4wyypD28rQO5R5pmTn4JApR6LwA+ajimR1BRDQdyQkRoiUKJSfengf7kMrZ&#10;ps/7/pockREOzyjChmbal5efy9uvn8vDx/ek1e/IYashg5n+mc/wOf4cEanClt/p8VzfYoKMkZKw&#10;Wsb2IVGHY1/RjUMz6fCMh3e4gJdxGGKuThXOFW/4cKZV7LYHUJ7qMJ/Kc7r/uXGu57q2SXkDfagO&#10;E4CMhMhIESnR64U5I+d6DziJ1durDr8kEZDoPMxhqOM3B/J5RHQkIBOBkJQ2vH3CX8eQVnKpxBIb&#10;SuE3E0gKHHskLCAr0YmZs4/EI6Q3HV1apyAHiuIcIvFBe/bxRrSrdktCpEBa4YlG+KQBooFoI8pR&#10;D9D0fa0H0EboB/sb+kWdQtfLYptFHzKonFsGJRnIXR/IyuvgAbndV017pDpV5OynsgBvByAJATA0&#10;c//z87ixGT6CdyozfZ6AbDRmczkazWWvP5H9wUQa46n0l0pATlYyP13KbD3VF6eROfvrSkSGo57d&#10;Ux8FARnh1u7F5mZKQJaKE02frcYyViKyN1sqYehJXckESAaiHyAXjHxgWIbAUl4cOU+ER8wRAQnB&#10;8MzAEZFDlbebHbl3cU/efvVWvvlPX2U3NEtJhM/D4acyyn3ey/2RaQ9POphOCcnzV3hhDTZSW0x/&#10;4EkAiQjzQC7v06jj6xF0YnRqGE7wumlbPPo6aRpHn2YdSwNKRAASkWeJfW8PeV8/oGrXO2XvsCnj&#10;kfDysqzUqcqDzRShHHpKNAAlHWG+SHWIhmnmX756rDqP9QcF/WpkA6B93w/KcaScdYvyOB8Fm5gZ&#10;ueMGZ46IvPnqmTx4hIhIV/YbNelPehUi4olHChCUQEawJwB08aAOCEQkwD7pr04QZOL8Xrm9e4rU&#10;cREoQ91FJCJ4w5/P2zb3wZyrOuZ79qY/0zerTXtwjJRR7vPbZKWcKGXbsM0Jvwtyztz3CX3B9cWH&#10;BBf4rD0+b+9QDtVUiciFXitEQSptKFIiUkIdVwynA8V24J87FOXBBvtbbgNf7TvuPVb1YKgOe8ss&#10;EclZDQ3rk5Gdl98efWO7dBfqZ1mR93Wga45ey/B7VDJ8psBvE0M69hvVPBwohggCESjtVOxtAWyc&#10;6W8bnz1AW4Dvb9ov6hD3AW3f+kidWCcHf65ZmJ1ElqC8XyWK+xr78kCvBVDRydjyCB9BzMPbAfyw&#10;zP3Pq1/4xXbvs4sTGSrZaM0XUp/MpDaZKmbSmc1kvFrK4mwly7OFkpGZjOZjOW405MbNWzIeIyKC&#10;oZcQCUlhJARpi4pgu3fMD5lKR23d6S/k+LAljRjdAAEhkN/bv6ltfCo3b31mRIQbm4GAGAlBHX1+&#10;MiIymoykiZ1amw2pt5vS7fb1OfVAXn/1Rt78H2+NhLxxURE6dxINgkTFO36A5ZSzLo4eXh/DK5Xh&#10;m0g2GP3IEZFCltj1KIiId8p0TJR5Ha+Xyj2ok4JlICJeTsfHtnPwZbl2SESI53Euhcdl9n0502gH&#10;aTpyD9bxSJ37Nl3qAY++OLEjSIARER/piHNDApgO5WUehARERPORPJBQ+HZ8XyAnWA74KM1Lliv5&#10;sGtqEREtf41xQjBdfGsGROSetAYd2+IdO6u+OxGhLI2IeCJy+dAMnVgKlKEO9iJZqFPlcMNCyQiO&#10;XCGyxu6tzjbrwyFSRrnPA3S+qZw2rgrvjN8nqv1Smb5pcngBHxjEA3i1xpg3IkeejPTs+tjQzMXE&#10;yBq3cIddHLcSETij5G12KzaISLCR9h2/A67umeM+at8QxQHmi4H2X38n9j0jdcyMPDj4N21GGsq8&#10;19VrczbT88ZeEZgPECJG+EwBrhv0bagltmNpc+Thd7xprwr0D9d8gT6v1OaF1on9oc20XxtERMuK&#10;6MgfCNl7RxREJBcRydsrUb03Ht4O4CMijIYYEVGQiAyUiGBCans6k64Skv5qJVOVLc7Wsj5f2fNp&#10;oc+p4Wwkh4iIgIiM+kpuN4mInytiBATA/iEnU5nob+3g5ERu12dSv6Wko4alumU0hBERkg2mARIR&#10;6CCC0m43bI4INjTDHJF6nB/S6ndlMJrouT6SV18rCVEi8ibZ0KxCGGIaTp7pFNDzuilIEpD2en5I&#10;xZMNDx8hKZDY9agMzXjHTqdFuS8jGNVI5VcB66Edn/Y62/AuenSyXpZrD+kULPM6RR4kRx1zEX1h&#10;xCCxQXhn79MEHrg4BvKghAdRDxCQV481H+aJeKRLez0peRH7gXYI5NHvtB8kKzw/A/SMbKgubClC&#10;Otp7jcmqYLyBjLz++pncBxHpdeVY/0hDJSJ+jognHrsQhm+qwHJfAB/QszA4d2W9G4jFNlJCZ0ZQ&#10;zuEZkBFgtmjLbNYqMJ021Tnom0eMjnhb3jbTHtTL6f/nwO62S0fJrb3NOaozBewbP9i7BQ5diWCY&#10;U7NJ0ID7BiUNSm4e4BgJhOEdiAhXQYQ62i/08WFoIxAnOGP8HmZGGEuipKTJSEIgCyAj9oVY/f3Q&#10;gW8DnVzYNr10+Bf4zelvGB80m837MlfM5oHozBeIvEysLq4VPj8QPltQJTRMp2AbAEhfQUTUVk7/&#10;XWDnkpFfBezzNhu8Tx4FIUA6AcpZL7X1rmBbG+1CprBt9hXY8v303qmRjcl6JaPVQsaruRGQ+dmJ&#10;nFys5fTuiT4H9KhkZHU6l9FsbB/rvHHrpozHA723GJrB7ylEPUBCZkZMRrLS/FqxwoZnp3rv9HdW&#10;1//JrdFK9vc7Ut/D0t1b0mpV54AwTcJBclIMyWgZ5K1OXW7vIXJyXYnHSI47bam329Lu9PTZNJfH&#10;X3whX2Efkf9jcx+Ry4gFcRUdDxAFn85FRIAs+TC5ko04NONteLsf+OGSFHS6aZ5Oa1f+qkjtXgVX&#10;aYtO1Tthynk+qRxHluX6BR0iS0QQiYn1KrqaZz/MkWfSiIhAj/uDYMgD+FKJRZgT8jACeUQslHTE&#10;oZkQDQl5m7iKyEVsm+2kafaJRISo9B3k402ARUlUhjovXmGyKkhIGA56882XcvHwQprdroUQxzN9&#10;sL4jEUFUJDePBDLgTG1xPD4M3YTJp1clInyzBqCPkD6cGIgIhmgAREZARjhkgwiAhf7jfAkAwwG5&#10;9nJtbpNfhm9TJ4fL7MCpm3NHOD86eZtfERHeUBUgBfH65c4JBMSg92SDiCRDM7sQwu1wLOpsTKZv&#10;/PYFX7SLo/5OtK9h2C5svsb7g+ElAkM02ASPwxm7gPMDsQWxwGcEKAcJW56E+TKMhBDLNTZ9wzyl&#10;OLSiukaQNZ0OKeTANthO+DikXkt/vb8FbGjoO9S3YRut74eYPNL7ZVDdB0oUHuCYwnR4L8MxZ/cq&#10;sHYKW5rm0IzioRKRh/jdqI5dU+3P6cWJrJV4rJSQnOjz4wTkQwnKuR4v4vFU5SQidxrH8tmt6zKK&#10;k1U9EbEoCKCEZLFS2XoiZyq/r8+H3qOF3Di7LwcHM2nu35Zm/abUGgc2PAOyQXCnVYDEIyUi0Gv3&#10;GnJr74ZcUyLSGQzk5tGh3D48lMPjmkxGY3ny+LF89fUb+er31X1E4Mxx9PNF6ORTfBcispHPEI8U&#10;VyIi3uniuI2UEHRW3mExn8Ouctr0Murj6NskvO42QM87XA+2h/K0DEjr5PIeJCHmtHF0+v7cfH94&#10;TsGpB7nP29AM5oREMgKAbPh5IYF0YBinlIV0sOHtevtp2utWjgo7N5wXyBGISNQ1gIQYEXmkROSZ&#10;rePHVsTHzbqM4tCMTVTVt8yUXAAgHtUhmU2QhDCNN088sHNEhEgdJR1imqaeTX49HxvpAPnAEAQJ&#10;iZESREwc+BZuO49GG9vAPvxfBdV+Xc1pBqiDSmwBvJ4kIiAhKREJK2Wi07oEdCwhD8fnbWk/nJPl&#10;fBu773cxbIdht3EckgkkpHoOVXAOBkgIhnLCvJiBEQO0g7LwfaOREQ/MpYFtlBuBy9gE7FwV2/IG&#10;nEdsw/eT+Z39d0SBxMHS3o72z4alosz0Xb0KEnkljfuQ5iNMpvcEhOOhEoQNEhJR6Lr6zBfI9I26&#10;KTwBSUGd8BFCfMX3TK8Ddl5FpARRE5XdPzNAfhaJCIZm9pSIXL8TIiJYvhuiX/z43VhWizAcM1Ui&#10;slY8Wc1l/WQp15+cyp2jpTRu1qR7fEuajTtydBwIBskFl+6m5MMDZYiIdJSI7B3cltt7t6U/Hsqt&#10;4325tX9Hbt1R2/WG3Lu4K2+/eiNfx1UzIB4kHykJ8TI4/ZRQUJdAudclWYAM+j4NYPUMiAbng/h5&#10;IlnEerTvURARP8xCWQ5wVF6H+RxYvk2HNnJyX04bu9rygB6daq6M5WlZ2hfmvQNmfYJEpJiX4mz7&#10;8+ARH+Hj1vME6xA2wdUiHOEz+1wtk4LDNMyHlTPVCAfBdgC0wUhI2Wa1HxtEBDKvj34pEBF5+/vn&#10;cv7wzD7OVGs1ZBxXzbxPInJ2HkLg5TbwICPbiUia946TjhTzGkyuTs2W7EIPwzHq2M7O8DErJSYx&#10;EgLywXkJ07mSFCUleCMHkfHteLCd9w72NVe2A9Xz16MLfe8GnMN2ezkiAvs2nAKHhPB5DKnvQhFq&#10;tzycip93AodV9qmUA6qndVjGYQ+vnwN0MKRiwzlYKbQxPBLscL4HwH76/u7CQ/1fPPz8zNK+jzb8&#10;hTkhMQ9cpd/peebSGJbCuQAY+uE5bbNNOfRwPZjH0SJLMY+2PSDH3BREJHJDM4DvL+sx75HKqVsF&#10;fktq111fD+o9+Dzo3deXo3TJ9S4ickOdfZWIxDkhiqWtnAkk5Ol6ISdPT+TOozO5eTSS4xtKIuqf&#10;KQk5suW32Mys2T4uhmCwdTvICLd6xxHkA2UkJyQirW5d7uzfUiJyR3qjgRy1tJ7ava2yw4MDOT05&#10;CRGRDBEBcmkvIxkAKCMZSEmCz/v6PL5nIgIC4rF9JQwd5zb5NryLPpy5d+45HTpUwMthmzI6zVQn&#10;ReFYNY1zTss9aNPLsFz4y1fhyH7v6nsK2PR9Lc4hIRlp3mDE45HWCUM2IC5YvuvnfeTas2GW2B6P&#10;Hig3G64Mel4Xc1Rscqzi7dfP5EzfOBqdrqJlQzMYluHQjCcU74J3IiJY0ot5DFtwDxMsFZtDB3TM&#10;2wFSAcKBKIgnJenXgAn0J2cDSOU5GDGKfbb+RkePvE0UdcD8jJyNy/EuRCQB6jpb1esZSAFAB+id&#10;RIpdZTls9OVbAA6UQB85QRe/KV9WLtktHaM5vSJ9riTjwvD5o7sG5j0ePb5nZdAH4Bwr7WT6+C6A&#10;DV5rAFEbkBHMO1njvPQ/s20yK+pyLxSbr6KkDHmcJybqIn+qtnJ17X8IMqU2UuJRHD2sPNZz/fUI&#10;OhlEUhqWhYffFJHVL4DyswLh+odv1GC/Iqx4wfPqsHZo8zLCHJFw3tjGfaZlizg35FTlT8/0N/J4&#10;KXtq69PDoRx+eluatY+VRIRNy+pKGkAoQD6MWKgMR5ANkBC/ZNeTkIKIdGpy8/Z1xU3pDvuqW5NG&#10;qylHzZq0Wi293ufy5uvX8pX71gzJiF89sw0kFCmpAEAI0iETEgWfxxF6phtXyAAlEQl51vF1t6FC&#10;RLBJWUoUPCFB3qevCta5Ul11cowu5Jw56+dsIQ8n6WVXAeuQgKXlBB1yRa6kAyTkuxIR2rb5Hbbk&#10;d3PYpcgjQpLKTI50nM8RSQMJBOHbSmUpfP+oS5KC5cRhWfEj21kVE8Tq7Y40u604NFPOEXk/RIRz&#10;RPJDMzaxNCEfHnDaBRxpuAo5oJNlBAXkA5NeuYLH2wK+LyJCPNSHMmB5LWe/3g0gE+oECYt6XI4Q&#10;+t4kbxUiEkPkNtRwr8zn4EPqV0GuT+8K61dEiHqENJwk5YF8hDY5gRZ1LY+hAHWAIBmefIBwpHj8&#10;xX158vShHQMZuVBbcI7RfrT7vmHnhiEkDPNYRCevh/btnFUXQ0+Y+wJCBjn+ZxieMoIGe2l92FTc&#10;17IHmsdQDPSgzyEsrqIxxHLskmxzYlJ7Cn+vqyj/g9gkLzckk8VlRESfKXheHR4fyC11/uMxhuEC&#10;EcGckNlqLFMF9g95eLaUxelEbsxmcv1OR46uXZf20SfSaN+SZlwlU28eGglhtINkBHlu8Q65j4Zw&#10;GMcIS+NArt+6pv05lOFkpOV1aXc7UtcXvH6/r9fvnhER/9E7T0bo8FMSQGwjIR6+PolCQTx82Sst&#10;c0QEUY9KPuoV+tFWDgkRCc6RTp7wztmnUcY0AaeVyoNTC47tMngSss2Z59rNt1lNQwfwZb4ey72e&#10;B3TouFlOImL9faVtvQ7LXA3RLuHtoL63R7wAkYEuSIZFQXB0ZCODgpDYPJKSYJRtlpGfsp18else&#10;/QqI9hGNsYjM5/L66y/lRMkChmYa3baM5/pWccXluzlwyCYlIhyjNyKiDzLv+HPkYxdQJxfNAOBY&#10;fTrvcAPSMhx93ZzsMoBcoI/3lIhUCAhIB0hAlOOIHVKvajeFOWA4K3USPOacQwk4Ej0m26Sj/fKa&#10;RDvRljkjrZd1Et8Bm327OszxRuTKUxhZiG/sxYRJfdsG+QCxIBHZBpAQkBKk4QiDcywdqG1CZsi3&#10;fxm2XZMKCUC0IaNTIN6vzX6U+Vw7jHbcvavXUwkI/ptnF4HQ4L/q+1DW29GPCLZVIvy+ckQkBetY&#10;/mEgHx4kIvi2lUVEpoNIRG6EoRkQkcVQlhiaWU3kZDGVx6uhzB9N5dP1Sj673pL6p59Kuw4SsqcE&#10;oiONxrFFPHyk47hWDr+AbDAi4nU8oAsicni8L91eRwbjserVZTAaynGrIZ1OR/9Pd+XV25fy8uvL&#10;NzLblvb1KAdACCBLScJOOBKyAWc7RWqnICLcsp1O0oNREZZ5Paa946rKS1Bmq0vi0UC5gk68iDK4&#10;sg1oWzham3okfBnLAaTRN6ZToMwj1FOnbM49OHkSKpRbPS3/8rnKbcmtOmrMqQCZ0HPg0Abtp/3w&#10;MmwcZnasDcXzMOyCo6Vj3uPFi7CEF4QFaQyVPHM7qwa7mley8tIiGCA0jkxEHYB9hMyGZbQ/oW6A&#10;RVss4kJ7Yfv559oulu9iWdx2IlLCtm/PREe2yUoiEsavw9BMfIvF2546xbv34FTVIV+RkGAYByQE&#10;ACEhKcnlvbOtOtwqoMMj9b3sMrJA+8xjAqZtn+6IiPW72J4+AH319Xx/dgPXD6RPnQIcSTwWQN7L&#10;TFfvxUW47t4W2g/tavs2gRJheUKdgg+Vq8zgZVcpI6JO0S9Lx3x6DpAn5xDOo0RVfzvQdhgGwNBM&#10;RHRsDz8PACnxDq8sByFBGk6xnLfAc7Frqr/p8lwI34d43tbnahmvjdeFXnVIhNeNKOsDVRupTsiz&#10;v2W5Qn8TNryE34aSEbRndez6goD4erRXYts9KPpcQG0psBJn2zyRQPAiyVMEebjmJQIRwcsOni1Y&#10;3TeaDmW/dmgTQv3y3aniZDmSL1dK+B+cy43lUknIodQ/+0iatetSax/KUQuTUcN8EEY2/NALwLkh&#10;nB/CcoKkBESk3a1LG9/rGg+lOxwocTmUTq8rBzW0EYZmXr1RIvL2uT6LgxPPOXrCEw/o+jx1vA3a&#10;9BGQHKDLoRn7jowRDxzVDj79j2Ea10aK1F4xWdU7JB5Z5pHTwZGAPOhBngciBwCHMSo2NU8igiNk&#10;BNuiPkkLoxJEIY+61Pfg+RBpeQlt9xkcsDp/RSAKrpxLagEts/ZUjiOWu/q22ZcURgjUyVs7JBox&#10;2lC0i6iITVpFWzFKUuSjnuXRV287TCjl8l4SDZKQbWQEhKPoi9kNabRrc0OiTaQxNIMNgo6bLSUi&#10;rYKIgITY0Iw6rgI2PlwlHISPhPDoiQj3EbEHnz6szDEqIbExZ3XUcIgkEikqRCRTjmEWEhEcfR5I&#10;iQJAp586f6RTXcpTWQ52Hve3D+/kQJ20LzkEHUQD9KEP2NtqTEcU0ZIkbxGRLato7j0AIcHbrDqC&#10;FGojRBZw7+BUQr6AOpiirKgX5IaoR51Ul32slKkzyp0D8wanvwv2hs0+aT2Ab+APH53J549AODbn&#10;iCAS8vkjDOHACaKfiMhUbdtKHwyHxHMpzsnp2LnoEf1HulpWvTbFeTudoixjO0Wqsy1vMrRrEYxS&#10;tg2sX1x3PabXgijqxXPDOQEl8UB6G7br4J5giMaGZoyIhMmqd+pHcmvvjkwm+LwBlu6OZL1SInIx&#10;k7m+iN+ajeWTT29J/frvpFO/Iw0lHiAO+Lhdu1OL80PKoRiSEORJNEBAPAmhDstxBKkBEekN+/os&#10;7cjtO3fkuF6T/YN9JSldvWb35PXbV/LVN1ff3j0nIxngMQVJiNf1gMwTFW/bt7ENqV3b0IyOmEfv&#10;lDzScjpxylkWvg4LGcoYbQE5QbnWiwSEhIGOEA7QzxExohLt+vaYJ/Hwtop6SV2AdWnH22IfWF6m&#10;ARAF7tVBx83rEIZFoPPl87JNlOF8vKMnKPftwvFjdUxw7pE0KIqhFxAPnzfCEXSgH+qiPJCMsu1Q&#10;JyCQlCDXI6IeMQ2U/Qa0DfTJ6qhti6gEOy+V3LzCZmZ6RPrtN89kZUSkKc1eWyb6JoE5IhtE5D5C&#10;t3iYbq6WocyXkYgApyA2XJqpwHbWeGBZiN0cTJ6EFI4a35BJiAijHldBai/n/K9CAnaBdtlOTicH&#10;9A/6aT9SVOshrw/9CFvO6hDIhpMVQxnArnPUMiMj6jyi0w6OKuR9GggTD0s9A1bIeBsO1AmEp9Rl&#10;HwsbgP4+LhAxi+fAc6roXAHmCF3bbLMo13R4E9+MhgTAKWp97Q/mRgQyVNa3vsEB025iv9Arrr87&#10;f0vz+kRZ/F/4usS261jUzepU7VsZjnpd4NzL8t2gPZyvRTiKMtotwWvg6wMkf4EABhT5BFWdWD/e&#10;ExKRdSQit2uHclOdfhiaGSmm9uLTvziRT6cTufXxp9K68aE02iAhDSUg5WRUEBIbVlEyARm/sks5&#10;0554bIMN3xztSbPTsm/M7B8eSLffsyMiI/cf3pe3X7+Wb5KP3sGx50gJkJKAHHIREJb5tJd55Nr0&#10;8rQ+y5m2iEhwuKVjplNK08wTXu7LQxq2qiiGaCJRIHHwNil7+lL7A91oNyUNOD5VmSci/uiHZnyd&#10;3PmynDpVqCxGPCwisC0iokTAl9HeleGiDqEdOP2Y55FlMSISIh0YHinrBsIAghEJh6vHaAkICI7s&#10;J44kJK/wiX8ML0HH1UU7BIZlEBF5qWQER0REVudLqbVagYjMSyISPuu/NFzowxFDMyQa2+AjIwDS&#10;p2dxsqoNzYCMxIe3AXUwd8STEaQD/EqTb0tECNYlaYDz3e3wrw7apN2rAvroU9qPEvrgtwiIr6f9&#10;dKFwRJc8GDHIy1NbAaHvwS7fYMPbuTqUmEYZHDPzfHtlWRW8v6Fdr8P6zBf9i3kC0bJtZVeH1nX1&#10;07bL3yDOtYowHwHHsA8ONk7btmLkXeD7wHQhi/cureN107yX+3ROh2U4+nt5GWjP/x62YVvb/L0A&#10;WBbNpdHbQB1seBY+spghItMQEbm9vyfT6VDO9DmDCOzw7FSutfpy7aNPpHXzE+k09qXeUsIBgqHk&#10;gkSERANEBHkQER8V8emUkJCsMG9DN/VD6Qx69o2Zg6NDmyOClTP94UDv6z35+vdv5ff/6W1l1Ywn&#10;AR7e8W+DJxQ5pAQlBWykbSGPMsp5pH6KYmjGg86UgIwOC0Ca8Hq+jGmzaWRB869VjiGZRNfXIayO&#10;0ynKQFS0zIZgrK+bfciB5xagMkQwnilxiE4dwDJYyII8lqmTx5AJAMJhx+j4TRflCu6rgc3Hnlp0&#10;ROvEvoUJqHoeVo8IpADl4RyDTTp7zL1AngSIaYK6LGM6REWCTZCLcH0isUB72hfbfM3IRnltqR/m&#10;h1CmhMYiIiAliLh8UbQFgJAgMoJvzSzP1nLUDHNEQEQwP+T0AgQERGQTJCmefADMEyQiYW3/UKaz&#10;fsSgAmzDPZv3NN21Y4muzBc9WWKfCPsWSW9jPxAuycURS3L9bqrMo5w6AL5Zg+W8KbC3CNMc3mGa&#10;+TyUSCnJCpNxPaGqkh46/KrzD/qWtmgRHGMJixjhDRn5+FZq4MNeHaWN1StSp808QKce6qgzccAK&#10;DSOHrm7OgTzUt9KH+qb7uSK8uVb32SBow6NaVtVjH5lP5bmyXaBt1sv1yRMOIhCPEpSjPraAD/t0&#10;VO0Q0Mm1sw2+bwCX0No8EtcGyz12lX0bbLWnsmJpb9T5Nm2HuSGYpAoEMnsZShIShs6C3BORpU1W&#10;Herz4446/4ODfdu4DLs3r89P5Ggwlt99+jup3bpme4RgaS4JA+GHWXAEqSA5QZ5zQzg/hHNE0nki&#10;BOT15rENzdSaTTk+bkhvPNR0TXq9rv6P79kW74iIgIi8cXuJkJDkHP0ukFAwKuKjIzx6PZ9HOdK+&#10;3UInTlp9GeeMlPNIQn2Pb0VELtNl2hwdHKFFKTT/DkQk1WHeoiUkIk7vMvg+G0hC4jAHEIZXQEQe&#10;ytNnaLMqD2QlkAyLgBjZKPHU8iAmelRCQJJUEBEjCUSGiKAObNhcEc2b81eigTIbFkFaCYnapxz6&#10;Xi9MSA02GRnhjq/WniciMQrCPvBasS7rmA3tLyIwbKuYI2LLd58rEdE/buP7ISJhoupSTvTtBVif&#10;EHjDDDjBlvL6UMEbJ3bYJE5ONY+PluFoaYRdEX4N27WDBNCZw7EjgkAnnzp7wJMHEAuSjhxIPkBa&#10;0Ba3JEcecuTXp/3YH+xlgb7p0W0tD8JE8kOQSAHc8TUQK6SVjIGQgYQZ6VKCpsdiq/LV0PJWtugb&#10;rAzboxtRCzKQuOJLvCBxWs/GzuMW6iuMn2tfS+j10DdJRK2wYgLAUBqWfwK4Dye4H3puJ3puZ6dK&#10;2M5wDZSosZ7pBDBv986uCa415vLgHmDiboiM2VLR4ggSFwgREJZ5lwAZ2w28qcNBKjAUEKMKHBYg&#10;geN8A78slKCjq8pBsmBPHXZBBGEvgG2WdjfLUqAszNfRvA2PwNnD6TvQnoPZjefJ64chDJ7jtwXP&#10;qyLXNkBS2Z/067oV3UsQVssQICN6bgkwD8fj4SMlIxE2RyeNiOgziETklhKAO3duy3Km/10l3MPF&#10;VK7duCn7Nz+RdvvIdowG2QDRAMkgkAeBYFQDR080QDw80QBIYkhe0gms+GCeEZFWUzrdvgznU6m3&#10;avYRvAefPzQi8vXvX1cICJE6+KuAxMGTEBIQHr1emmc6tUcikltZA3JCfeBKRISgY2Le626rZzZB&#10;GjB51SaobuoA3u42wKGSiHDYJteutXlJ3wrSAcdfpPMgIfHEBQ45JSJE+EYM9NSJV65ZrAtiUSEi&#10;KAtRB5QzKkOnD2dvpMPKI2GhrReBmJRkJNglkQhREXfu8RriSCISCEtJPNL6IQ27oR8EyAgiIm+/&#10;eSGLk7Uc1TFZ9WpEhCAB2UZESEYYGWF6Exj2wXyJADxg4Vz4sCXgyM7wBVklFdWH2248fKRv8Aov&#10;2xwC2Q5fx9sIwEMZTkIdAh7YNpSStwOQMKUwMqXnHGwE5+If/IyQ8Fog+gKc3Q3O3YhDJAVGBCKh&#10;IDHA/g8kTPgaLcgIgbwhbolOAoPjdN6V/gD7IRzoQ/2OtFq3DU1FvXmnQK1xWx/It/RhfFsfxnvS&#10;6ugbYv2WQvPtPen0jqTXxwO5ZTZxHE/bMhw3ZTRpGZAHJtOOTGYBgVQNKgQs9C0SsEjCQNJwbiRd&#10;RgztnEhsA5kN1wPENxBjDBumv0eS5+K3iUgXr3n8jeIbNfg98n4U9yWWAzYZO4IEy6JcFQIVYAQj&#10;Ao6/cPhGAgKCLJAU2glkJTh86gTnTyITykpiU+qazIY9AhnAEAi/+4IybP/++UMlAhaNKOsZNB2G&#10;TEJdD08iwhwP7ecj/g/V5mMlGxGPvjivYJv80eNyAzqQkbtKMjGEPNLn1R0lBfuH+7Je6e9ez/+g&#10;fSzXsTqmvqe/vWMlBSX5yMEP0QAkF0hTh2UenpRQ1uo0bdUMIiK9/lD7N9Nn66EMhwO9Zg/kzVev&#10;5Zv/VH591w9/EHTwJAWUIe3JBeCJB8s9KN8F2PFtGJR8cJMzoiQlpT7wTkTE6/glvXBYqU4l/x6I&#10;iJWrA02JSDoXBNho3+ULeYyIBEJRDr+EaIQ6XAXzLLeltHD8bniEQzMeGKKxo5ILmxBqTjysNuGQ&#10;C9q1oQ+LYEAn2KNdwuc5JOLTKKcs6Aa7wXZJLkgockSE18TrpvUw9wQTU82+AVGRMDTz9g9IRMqH&#10;e4pAOjCHxOaR6AMbR4TC7YGvR+7MCkePB1sa+dgFOvtc2VXgCcMmQDwCEQmOI09EquQlgAQJMDsW&#10;xoYzKIc8fIg6Bx/K9umwLHVT/3PFo0f6wI9p5gmEwVM8eowVJOfy+PGpg9ZTmZV9gXKsLlGdL7BL&#10;KaIK+E2APIVhCAwN4f4hzzTnWzCEb4406ntA1+dZnwjEAgQszOPgFumIIoUv7laBVRW286bCvkni&#10;jtgenMC24PiCL+uFrcOZRuSpxHSGoUUMJ1bTKVgffWMfmSawS6pFBx28DDo4FlHEWA65t806vDaA&#10;/aci/DXMAcONWJ4csFnOe1Ei5MN9wn3WZ8IF7idk+l+yOUgYAgz3GEOB9++fVfAAkSlDiH48BCIB&#10;YZTKIiL6LMGn/IfjgewdH8hR7VCJyUKmSro/27suB4fXpdlWcqAkIiULJBE+n5OxHlBGPEIZ0mkZ&#10;0u2uEpDRQImIkuvxTCarufahLgPb0OyuTVb9/f/5VTFHhA4dR4IO3udxBEEguaAOZV8+/8LwriQE&#10;oH3aM2SIiEVDcMRmaLEesEFEzEm79K68l22D16Fz46TVEsHh+Xq+TqVt1Sc4RENAD/q+vgf7THth&#10;dQ+ACMRDefqlOmBz6IxKlETEgDwiFoYq+QjDMk43gZEFJShIP3fyQCrC0cOXEyQcBMo9CWHeT2Ll&#10;8FB57fPw5IN5P1+ENgpiEvsAIvLV718GItJoS7Onb6GOiJCMXNw/KcgH0gRlRVlCQlJyAtLh8yXw&#10;4AoPMDzgTpV8AGdGTgIJQTkcaQjtvhsR2QU/dGNRiaQMRxAJHpl+V+yqW7SPB7MRGrzZBqcc3j5B&#10;UAJKp+1QlIV6xVtrLGfdPAJ5CcBbsBIZQq93hcSAmCj5CEe8uZ4oCTmVR0/0+CgQmsdKSL5QMvLk&#10;6X37Tz758r6RExKVTQQ7JRCKz+lFkPx4gAhFMrQJ6HtUy2EzJw9l+L2F/jyObbAfbNNfH+jyiOvv&#10;r29xLxVhLo7+5gFNA8GRbzr7kjhgqGxm5GK26BvRQKTLiMhpICeTaVf6w4YMRvpWPmzKeNIxUoJI&#10;GMq3gWSIsGhTJDQBgbwtlthGnoi6NhyIdJCDzI3nIxlMR9IdjaTVG0qvM5Ruu68YSLfTlU67Ja1G&#10;Q5qNuh6b9kG4hqJeq0v9uCbHR8dS0+PREaITR3Kox4PDg/hBuZty8/Y1uXHzM7l186Zcu3ZNfvXL&#10;X8nB3m1Z6fOlMWzJtc9+J8fHe0WkY1tEAwB5wBE6JBU21yPKvR7h8z6Nuq24fPdIich4tpTRYiwd&#10;fcGbjrGv0T158xXmhrzQ53Bw+iQBJAIp0jIShW1EwxORVAf10zK2QfvEK5UBL608EBEO0XBohn0r&#10;iEhwzNUj07tAvRwqOur0S0eHtEeQ5+yl8q0kRGW+Xg60RXvIh7IwFGJDLyAUGJJ5Bl09Ymgmysyx&#10;K2koyUgJfiWXQyYp/BBLGEIpdcNQB48B1bKIaMfr5G15VIkICUdORqCMhCNcH68bSYoNy4Shma9+&#10;HyMi75mIgIRwwh/yjH54nRLajoWyY3hbj8AphmKwdBchaIR9H8LRVp154cQjfNlVwHp+cqkvw/F9&#10;ExG2mQLOCUSiCNdbKL6KIrTuwLJQJ9QF0vKrIAwPaF0ckccyTBzhWDHR0CYbhnvByA7OC5NYw2RW&#10;JRNwyAzN+/B9rMd+hTzaKK/pA4swsawE5yiEJaKljRwqddl2pQ9l3voXZfexTLQ4v7K8QDwfq4Mh&#10;Bxt2KPWMnIFYKaCL46MoY97S0YYNQRQgIdqCOETx+MmFkrt78sUTkL27ljcoKXry5J7Jnmr5k6ce&#10;pd6jJ8EG64Q0iFaJ0K+Yjn0PETYQMe63Ahmuk14zm0eDiEaY5ItvV+HT/euLtSzPVrI8VZysZLFe&#10;yWw1l8liomRlLMPZUAaTnqE76ippaUkDW6y361JrHstB7UDuHB/Kjf07cu32TfvU/ydKQD767GP5&#10;UMnGp5r/9e9+Kz/+2d8rqTmWE30G3a7fkTt3rkvbkRASERIGEgjAExAcmfc6BPV82ush39Vz6I8G&#10;cliv67mupD9TUnK8bzurrs9O9HlcRjC8M8+RgZyMpAI2fN7LPbws1UEaNnLt5IhIbo4I6n7ALdvh&#10;ZLyTzoHll+kR23RIQMqlvZs6KYp2IxHxABGxoYZ4Drn6KaAX+oC0Ol+QkOjMOReDeZCQp/pWZmmF&#10;rYqJ6QoR0TrFhFKQFw7/gBCgzBCJBHWj3NpTXUQyir7gmCDUK+sYEcEx2i10IkgmSCQA5sMk1JBP&#10;dbahIC1qOwzN4KN3L2SuD4iUiJT7iFTJhocnJQCHaEg+UjKyHfo2GCcl2rCM4iySkXvRKRRvj9hb&#10;IufEo4OnQ0vTuXwOICPUo67Pf3+AM1bSoG/ORUQkOt8KQFZAEqLTDflYz8gDHAPITKmbtZOBRVCg&#10;r9ffjpC7+oWjhyM2UhJICMDvlTCawkgA+2Oo9Jn2YNtdZ+SL8yl10T7nWHhZ0UeXZzuGpO1UbgTE&#10;okplW2gHZYXdiMIW4eow+sSyYDevG+DKHEiCdpUFEhCiMBaBKeSB5ATyEOH0UIbomdX3ZV5/K5R8&#10;gIQojIw8UmKi8kCuQFiCHHj8SMnPYyVESoyefnmuz9wzfc5e6BHpC33u45mvzy17huEZG567BKLC&#10;2F7guR6fKZ7rcwrpL1881vqP5Mmzz5VQPTDC0xq0Za92RxZKbk41f+3whhwe3lbHH/YKIQlJQUIB&#10;kHikpAJ5EpNUDvg0gaGZdr9rRGShBGww78nB4U1ptZr6PD23oRlMVk1XzeTIwDaQUBA5GeDJBwC9&#10;VEY5j+iHAWkFyQhJiAF5BeoYEfGOu3D2Dl6e06OMoMOiXipjPqQ366c2oevbs2W9qA859BXYT8S2&#10;VUc+6rF+kTf9UN9sREcfoh9If67HKrCtOuQIDz/9Muogr06Yy3XL4RlNQ6ZHAHq0YduvK8J27SAI&#10;YZgFeW7Nzu3awzBLqZdu7069MPQSy52caSu3P2UZ7QjDNCAqIDxqX//A2LDsS0SEMFk26pX65f4i&#10;vBfclRXn+AL7iWCOyNcvZR4jIq2CiGBYpEpCshGQSECQNuJyAaIA0qDQN6KUmOSBKAkRxv4xsfKe&#10;vhlzMyN7y7e9RoBq9MKDDi1NM0+YDPuSeES9XFSE8DZ8WSr3SHW26ysRQUSjQHBWGGvPLxkFyQNQ&#10;HklaRJDl6lyGYM8vHyWC3dBm4XThXOn8KVNdvzU56pZpgnZjeYyIhGM4f/sEgGH7OfHapCjbiX2q&#10;tE0EG9Xy0i7ybNv3wdfz+U0dX161vwtlf7aXeQSytyknHj5UEqEIeeqGI5fmpmDdTaAesb3sHgDC&#10;o//fh4/W8kiJT5iXpCRJic/jx+fyxRcYwruIQ3pnRZ548uSuHlXviZY9wRF1lORoXdjAb3RxOpPO&#10;UF+g2nU5WWM4dyU3929IrXZQ+XgdCQPJREoovJx5X+aPftgGaSLYO5JOT/uDXVUPDmQ0G0trWLdv&#10;1PS6YUMzLt8FCUn3ESER8I7+MlDPRzkqxy3EI2efco+ybygnyvo42s6qG07bpbeBOr7+uwBODQ7N&#10;v7HjeBWb2EI9J/fwfTS46IlFUNTRI6IQ5oGgD+HoEYgK5IG0QAfRkCeZiEgO0C/nfyBagXRot4yA&#10;BFJhAHuHDgiElocoh5INTSNfjawgGhKiJ2WEpVpuOvEaA3aNcd6R5DxHfdg3lLrQ88B1hJxzRgwY&#10;ZtK3jJdvvrDlu7M1dlZtG5OfLkZGRDAss42MkIB4IgJwKMd0FNsJiD604WwU5dLMMD8Ec0LuqlN6&#10;8HmY4ElHTYdOEgJQ7su3wYf/kb+n5MMj1aeut+1lqdzb90jr5uzkAXtwbnDKuA7B4Rfgm3VFVnVc&#10;RQRB36YretuQ2kvBNiPggNhWsdKHZZpOUdSt2CvvsUd53Zx+ch68NimKdhQbbe+SJ+3wN1rKS+Dc&#10;s21Tp2JvO8J1C9duE77M6cQICdqw6ImXM+1lHk7GpbkpwvBcHoVO2o4HyqGnfSsjOIjCRICQxGgK&#10;y5g3WYTP48il1ff0JefkdCHjxVhqSkIO1OmvllPBfkW379yQ4+OwH4gnFB4gDdvKdgF1UNfXZz6U&#10;H0u315NmBxGRpvZvKvVeTQ4P95WI9PS3FOaIICLyJq6a8WRkGxnwZCEX0aCcQN7qIa14gXzUoT1P&#10;eL4t2PYHcCqFs1ZwNUwOcEgo9zre8fs8Zb4s1aGTy4EOz+unoL3UTtqOySIRKQAyoahERhLY3JE4&#10;fwRO3YjIs/vyRAFC4odoijkiCpZB3wgBCAKiD9CDLEYhjERo+Zc2STYSCthI0qxTpkEkSp0qgi6J&#10;CK9jiBghHfSCHSUgrxDN0b6ozE9OLYiLXivagAxlSOOcQUZARF5HIsKIiH0sSomIH57JERJPQDwp&#10;ofzCRUM8SESMgMSHN9K2RFLTNt7+GA+0qmOHU/IkBKCzSrHpzKp5kyVEhDo53avgXetfroNyvT47&#10;nOFlsGWk9lFBvZbqRHI63zfgmHLyElUikl4H6vlrkSLVYR7YcJIJvK636ZErx/XEkUOKhdzZS+vl&#10;yohdfYNT36Xr5V4vyIigS3Jg6UgqUuwiIETajgfbQjrMJdI24zwan/Z5j0BMqsTlvspBQvAMwYoZ&#10;7D80mg/lsHEsB/sHcrKayWTak1u3r0u9DiIShmZAGHjcRioo82nC63GYhmlOhqUMX/HtD3rS6fel&#10;M9AXurtn0hm3lRgdSr8/0N/JhRKPl8WGZrmISA50+B6edOySkYQAXm5lajtt15f7srSPrA9sEJFd&#10;gBMiESEZ2UZMzInFNMtSnavA20mxzaaXsf4GEbFIiDr2GCFg3oPycjWN5gvyAQfuAVmQYwWNraKJ&#10;djhkwraYDkM+IDokDhxyCelcHaY9bIO1DTkiJlpHSQYjHUhDbhEWLQtjpqG/jIj464hrx7pAyON6&#10;goioDa1vEZFvXsh0uVAG3/rDEpG4zC+sDFCHow87ezDZg3IzugCnlBKRbWTE18nlTfYtiAg2Qrus&#10;zV31icvKA8phiWrI/3Kwju1hcRcTgOE487rfN3zUJA84r/z9Bqjnr0WKVId5oBw6yMPrepseu8pt&#10;flP8LQPeXlovV0bs6ptP53S36VFWAWRRnhuWAQodh1QnbceDbSHNuUJE+I+XQztpOZGu2gr6gYhg&#10;GwB87n8w7ct+/VAODw/l7HQpvX7DIiKNRviQXUpEPNFAOdO+jLrbyjg0A/jdVo2cNAMRaSsR6Q7H&#10;cqpEpDvuSKNek7FbNcM5Itu2eKeDJzw5IFLSwXQqf1ciQqDcl/m+pXUqq2bofCi7DJ6AsJ63AzBN&#10;OfPe6fl6RFqH7WzLe2TLEKEwcqCOH2TCPmYXgImoJAQAnLrPU2aA4y+ctzp6RVi6GwiJT3OuB1El&#10;Cmon2vWyQETK4RqkN+pa1APEIIDlNlSjZCjMBQHCOXtiw76BRIQhINhDXW0H9wSTv3CEbZyDnQfr&#10;k9wgGqL1Fa/ePjUiMl7MLZTY1j/RdImtzsPQDInGZfAEBABxSWV8GPPBDXBZIpxueGsLkx/pjJBm&#10;vuqkS7wLIfFyn87B63uc4+N7LppjER119iENZ7O7v9vb0Lyzyeu1DemDH8ecXgpfD8B9SGXbgPps&#10;axvoYAgv93qbQN/K/l12HUwPR4/CVolcf+DocnL+LrNtKVK5B3VyumnZ+0aOMBQyd448z6JeIvN2&#10;gIpuRGHf1eWR58qyFCnZeBcEu+UeIhiGGc6UiNQCETk5mStROJK9PWyoF8iEJxQeLCMY1WCZ12EZ&#10;89QDyvkhIY+VOx19mat3OjJQ4oHVQo1uw4jRZDLWZ9kDJSBv5CtHROjgvaO/DCAJnmwwn4PX8aTE&#10;wyajXgaslrH9RLROlMEm+rxBRJD20Y4nX55bOoddRIRypFNSwbdr5pFOdVLQHtpkuzk9wLddQp0r&#10;IhacAxJ1DM+0HATCCEpw3hiCKfJwvHE4A5EDRD5s6AUyhR+iAahDEhDmgcDhq0OPMNuYh6J6Xs46&#10;Jtdjoaso9cL1K68byAcnoMJmSfawEVlZL/QLsDkeUcb6ICEAIkaY3BvKWB50SyKi9RWv3n4hb3//&#10;ojpH5D0QEaYrMnUq59iJMg7DYA+EM82HcC5C25vO+v+yRMRW7qjDivCheez8ym/Z5OrvbqO0eRkq&#10;oXCEytWJ5/RS+HoA+h6iEpcD9dNhghQMy/vwPPuX6u5C2m8PO1f9PWF1TwUZO7n+cGiiIjcSFLDR&#10;XrSVyj2ok9NNy943ckMohSw9T18vkXk7nOPBcsoL+64ufxM8V5alyA3DXAnaD8zbsYmwjogMQESU&#10;BNRqx0pEZnJ4dFv29/eUPJRf1fUkgnlELwDKPBFhRCQtYx3qAdQp8vUje4Y2uvocnS/sG161TkPL&#10;jmUyHuk54Ou7VSJCfFsiktvIjCABIXIkBHg3IqLtxwmr6C/sFpNV6bg9IYCMjt87fzpwyjxYl3o4&#10;epvMe/gyXwfwtgmvy3zaF2/LAOKgTr4kGaVuiIw8iPLg9Ct5EAbUVQecko1tsHLUeZYQjejQzZlr&#10;miSFCE6/WmcTeSIS6lXLQE6C3dAmvoHD/nkyApCIAIiKsE8oYySp6CP0Fa+/empzRCbLRSAiV4iI&#10;+GEaEpAcNnTuLox4cCtyfGPE3nj14eVXwpiDjvBEZLvz3oTX/67wdkvSUzoZAg9gfE9lvuwqwsf4&#10;eD7bkPaXtmxIJV6bFGjHoE7BwLwD9OAcAF+nUv89g84mzXvZVcDzJEFi3qPQjwSETtLb8fB92Qav&#10;v7U9V+ZlKUi8LtMN35v57uD5V4hCzOf0gdy5ezskIkZGnL0cESmg5WbH2c4hSzZ2IRIRrDzC0C6G&#10;ZsIckYERkUajIcvFSPb2sHQXnyII80NIFnBMyYcnEswTnnCgDHk/JOP1kSZ5aTWPpdlpyVGzKfPV&#10;WtYXJ9IedrU/mp9N9VzwrZm3G0Mz6fAMnf82YuLJhSceKMuREOa5JDclIYYtbRXILN8lKkSEKJx3&#10;lF+ViGAZra8bnGRCCKLcw5el8PaJsizg2fP72hdNEybDsdQFqcBwC4YZbNgl1g0A2VAnnSAdrgE4&#10;tAH4YZgKoBuHQvzSWw+zh7Q59phXYCULh2RysDIjDiAcQNk3q6/tl2UkXyAjYSjGlh9DZgSj2s6z&#10;Vyq3YRm9J9FupRx2XoSVPThPDs28ePNMhrOJHNYb0rpCRCRLMjIodQJsWe5p2Gba5i2oA7H5IRf4&#10;Lkdw8AURUWJyF2k4aeeog7MuicE2eP3vCm+3ICIx5I7+Y/tsbqF9coKdLrH9Nr7iO9a+g0Sl2LRd&#10;5JNQPvMeLOMQAvMekFs4XO+D19mm/z7A8Hua97KrAH0EOGTEvEehj7QiN5Tg4fuyDV5/a3uuzMtS&#10;0N5lumm73xY8f7sGaE/xLtekkCWo6EVZbmgmRVFnC3JDL5chLH8+3SAiB5iY2mnLYNCW27evSa0G&#10;YoD5IXmy4dMkJ5Sn5cx7PcDXIYyMNGpSa9Zlv1aT1cmpEpFTafbb0mo1ZIqhmc8fVL6+exkRAXw+&#10;RzJ82TYd5lMiwvR3JiJ+AqftUBqdd+r4PelIiYmVx2WxtAWZJxk5woH6uwiJt+9lBWyYxZMHn0+i&#10;HkVZeYSTLvUVyCvgqIEn0AWxiOV0wCks+gFoHejQ+QdSEMmDOfMoiwhRBXXwDrAXCAJ0SgLAfIhS&#10;JATC2gygjDqp3GS0rTps084jRlXQf7Zn9a0sAHYhs34qEXmtROTVVy9kPJ/JcbMRIyL4qmogIrvI&#10;yC4EHcwTQfRkKSfn6qQRBTkH6QD5UMd9DsIzNPBrt5wMeu/+XB96CnyfIk4mRd7SODonngMd+7vA&#10;2tsC9gG40L5z7gLmuGC7bXxXBFtlg5jgQey37vYP6PB2rDYfVglJQKhreq4u0x5FNCTqb0PQZRpv&#10;51er9z7gHU+uPAX76s+Tsty8DZZZHVxvnBfemu3NeRNb+7KjzlWwrU8G5BXesX8foP0csvrxOvCa&#10;AOg763iykeqlSG1epk/kyAZQ1UM+fF+G80NIRFYnExlNsGtpTdrdjhzXDoyIgBAwQgF4QsG0l6Xy&#10;nMzLc+UFMVECZHNEGi0jIthVttbWFzwlIpgj8uBR+PruV99Uh2Z2ERHAk4oUJB45ApLWJQEp4Oyn&#10;ZSlpoW6h7/JbiYh3/DheRkS8HQAykoscyfDwRIRtEF6HstC29sGiGeVwihGLmA5ybyvoFTogGYVu&#10;gEVNAKQVWKZrS1sxpKF5LJlNh2AAmyPyMhzpxDknheAQiR/uwNCIkZhoh8An/6kfJqaGdLCldhGt&#10;gJ6VsY3QXoiWBBghsjKV40iCgXLTTdr3/cfR6odrg7wdaQs2tP+v3z6RV2+fGxE5atSl3a8SkXS1&#10;DJEjHx5BZ6kIu6OexE/AX9ydq23MoRjZPAp8Lh/wZAS4uJhEpz+Ru5iToSjIAIiBOu4cASE2nfwm&#10;Ut0c+fBp9uGubTkf5oRg+MA+k38+URIFmyEUb4hbrfvQNer5PmwC+rGupVEn2rM2w3AWriXatWW5&#10;tjNpqFe2Fe2gfetD6CvnspR6Xj+VfTeUy0bz5VXEvmq6PN+y//gd8ZrwuoYyravguZke5Bv2t/el&#10;sJXIr4pKvxSVctjV+8VhjUrZewGugdp3baTI1bOhI3d/sH0++s46YZfcUGZ6ql8OrQS5LctVFDah&#10;69IBvl5ZF+nicwEJvP4DJSLcOyRHRIbjrhweKelQR39LScje/s2N/UOYTskDZdvkOZmHLyMRwcZq&#10;3X5Xms2WnJyeyfxkIbVOs4iIcGjmq29eFUSExMMTEY8KkYgkwCMlIp4gsE4B5D2i3OolZZcREW/7&#10;A0YyDNg6V522JwSegKSokBNvR0ECEVZvqD0nI6nwBAS7rIJc0B51c/mCiMThFh+xwAqYkE+IiOVB&#10;JsJbfhiegaMNTjcQEzjbQCg8yo/UBWfuSQOjJyHvdGLEhekQYVBCYVGJ6OhfPZYXr78oohJlZCQS&#10;D7YZ6waCAXmw68H2UG46sQ0D03osIyVRrmQC0Rw7B+sny0Ldwq72BX0oI0Oh/5gj8uqrkoi0etjQ&#10;rCQiIBRXWb6bB+pjl9Tw8briA134ANcan2rvyWLVNYCUMDoCnJ0pKYm4UCfviYgnHJch7+wDNnSi&#10;/RSejDBfvAHrQ5tRBkurjCto8m/akGfajgiRFl8XNoMsLMMNE335iX5cU2x0FfpT1mOdCtjXaJfA&#10;myfKU5nPf99gH326AujxmvD8VBZWuYTrQth1pm60vxPvouvBeim0rLh+2s8QZVCZ3f/ExncEr889&#10;vQ4kESnSOuUmack91r7n6hb6KI/nZ/IkvwEjJIFQbKt7KZR4kIAQICKnZwv7+B+ICCIi2NDsxs1P&#10;lZTcqURDAOY9mSCB2JbfpeORDtk0lQR19BnabLX1ZeGuLE6XNlm12arLdDqRh48+l69/r0Tk969j&#10;JGQ3EUkdP2XMAyQgXrYNKcnwZS+jvCAeEdgQzeQZsO4HYYv0TbIBZ0+iQQKAY0pMPFkwIK8gcQjf&#10;cwE5CETAvutSlIGIwNGFaAOOpqewN3Z7yy9tAWwzpBU2LyTUCW/vsS2bKwLdqK/OtNim/RmICJws&#10;HHTIk8wAJblQPXPiWu4BhxzxVPNAIYs6cPLMm8M3cpAApECdeSAiyAdARsLEbea5HTzkfvv5AvFc&#10;wpLhWFd1ocfztLzZjXI9R/bF+ml6pd3K/BaTl3Zxbujr66/0B4U5IvonOW408hER/eNjl1Q8AIA8&#10;6chA68JRrOOnylcnIyUfAyUe+JJnTx1ppwBIicd63ZeTk4GcngZScn4x1gcuJolWiYYBb/kFSicP&#10;pI6eyOpsIR55uTo8D4tUEOoY9Pwr5KOA6mb6EfKwpfqVui70r9cTwHwUEJEliMjpWPuE9gB9yLN+&#10;RFHXwdsOUIcU28SckkJW0SnLrwpfx9vIgn126W39Dtu447cViYj+TgMhUaeMa2TlAYX97wHb2gjE&#10;A9dAj1rOoY7i/N4DQhuaxnVRMG+yS4H7of3D0If1M/bVoRiasXzUQd7VoZ1cG2G/INwzlINMRPj0&#10;FXDvfpWEkIicKRFZricymPRtbtuNmzfkxo1PbXim1cYk1bDhGEmIJwsenmQwfZU8ZUQZEalJt9eX&#10;dqenz7+7NjRTVyKCL/LO5pisGpbv4nszgYg8K4Zlco4ecjh6pOn0t4GEJCUmOVlBMphHWxElCUGU&#10;ROu8+CIc8el/rJaxeSKhf7CJo01W9eSCzp5pT0ZSXcrTvAeISCAgdPRIex0QiODc4OQYlTDnDXIS&#10;9Xwb24G+bfbPyJD2IURBLgcjIdXIRzXv5WkZ534wUhIIBmS7ATs42pCNXQNEOLQMNjTPIRdGWML1&#10;cYh1AOpYFEPtmj4IRiwPwzOQVetZWbTN9kI+yvRo0RojTCAi4Uc1mIwtItJJ5oiAiOCPX25EliEc&#10;W3B2gbf3hUVAjHysukY6Zou2oiXTeQDyTBOLhZKTZTcQEpARDNdsIyL6hlVCiYAr807fw+sUugnx&#10;2IYNkoK6zubmMMdm+0RZhzJfL4BDBwAm+IbPtvdlteoZSbuP+kaISEjK9n1dwtuuIL6pZssifNj8&#10;Mvg63sY22P3TvuMY8vl+M8/oUNiRd2Hw+gDrfB/Y1kYaVQCwysTfl+8K2uX99m3l9HPAfSlWwLj6&#10;QFaOvLu/xIZt1bXnxEV4bgQiEoZWMMzih1quiq1EZIrJqnX59NPfya0bn9lkUZCPeqNc4eKJQgqS&#10;im3lQFq+i4i0OvoMNSLS1/M/D3NEupgjUpfReCAX98+VeGBr95KI+OEZAnmCRAEgccjBEw5POt4F&#10;JQkBSiLy/CU+QAgyojIlIkZKVKcgIt5h+2MOICEkIikh8WWAJxBY0cKlsMHZkYQAICJVR+jB4Rvf&#10;DtNeVsrDkW2X7YAsKGnQflhf1FGzT9YvdcaUhbkhmyQjTfv8LoBcvHi9SUZYlsvD4ZMQhOsQSYGV&#10;h7y/ThuAjqtfAIQGtmlLZaYXyUh5j7bD5q4oCXnxOgzNPNMfVX88CnNEQETi0EwxJBM/329APkM6&#10;stA3VDgJREJAREBCJrOmjKcNw2iif05FmobObNYyImJREURE7k70oV8lDiW886kSEcI7f8DLCp1I&#10;LCrzUa4I2ggIDpEP5sK+a7/Aw2pfKg/0on48N3U4cL7hWvbs+iBilCMi5fWoImtXcRkBSZFzQrDB&#10;fSd8WdZZZRD6skkmUlAf1wJLwbk3zS7dd0WuvuWjQ/byCrQ8Rw6IbJ2Iy/rsyzbsujZ9ncvA+lni&#10;kZbFOsWS3sxvwKB1QrQokBAPkoqUaFwG1odNPIeMiKwm0gcRaTTk408+kr3bN6TdxjAISMJeQRJS&#10;0nAVYKkudkzNERBvj+U8trv6DO32pNMd6DPrwoZmjpQYgYhgjsjd+xdGQhAVIQFJ4cnINgKSkg5g&#10;m04qB2DTlxVtQKYIkZFARApC4ogI+wUbOBZEhIDTfq7kAKAzT8tz8hRVPbUFB2chfzizYDsAZZDn&#10;EZbXVm3nyIiH71/RDto1mzgqkXBzS2w4RvNEmCeCfqq+gsMulSEbl/YI0Y8wdEFw9Q3LiDBZNA/M&#10;5bD5HJaOwyMJ0mvlsUvHl+HcfVmaz8FWzqBPNkdEf4D6Q0JEpFg1856ICCIiWNIa3uAHFukYjmsF&#10;BqPjDYCMgIjM521744ejPT8Pq2lKR58ghu4D8DDf1Kk4f4WXFTokFUpEckMzu0AbBvQBIXOGqdWW&#10;2XftE1g9g/KQxxBPqOPhzw95kLv16diuDSf1BiKi5RG+jsc2u2FOQ7XdXWCY3svSFQ9e1+ttg+/P&#10;LlAfQzEWDYnDMjkb1H1X2Nu/wsto79LzgZ4iHe4AsvoRuTY9/Pls2HVt+jqXgfWrQzFV+LJKXcgU&#10;XkaAMOSICJEjG7vAeiURWSohH0tvjA3NakZE9u/cKohIo1lGRNI5IsiDOPh9QQhPPHw6hScjZfpA&#10;Oj19hnZ60uvjmaVE5AREpKbEpC2LxUzuf35P3n7zthia2UVCfJ6EgSDJ8Nimk8oB2PRl1mZEGhHJ&#10;EZHnmqd91E2ICEhB6ZwrwykWLbiciBSOP+qQNAQZCMgm8fBOMQVJC21Vox9VgESg/3jDx7lg0qyt&#10;4MFuoTYZtuwbiURBKNCWHn0/2D9PKoiiXszDMefkSH+BCbRRp4Dmed5GDHwZENvOAfron9WLacoB&#10;r8c0wT5Zf5B35wmkddJ80RbmsWwjIsuxrN1k1W+LUxARdRTz1VDJTd+ISH94ZADpYLo3OJTB8FDG&#10;k5rqNPUB0ynmh4CEXEQSAmddcfiEPoABc0iXRERyZYQnFimq80OA8AZKBPIRgAcxHtDsV7p3SAX6&#10;9pg+xD1ogygf/KjnkdcntpVTXkJlSf/ocDyof9UyynJIy9M+EtDzeduDxvakCdf8MqQONqfzPvB9&#10;tbHTrl6PXQTIY6PuJdh2D1Pykpbvuu+0eTnKKEqFiJwjMjiJRORQPvnkd3J4cFsdPohIOVmVZIGE&#10;gTKQDIAybtXu9S8DbdEG2m33W9LodKU7HMnp3RNZ6nP02OaNdGW5XMjnXzyUr3//lRERv3+IJxxM&#10;e3hSgbw/pvC6KdiWl7ENPywDQuJ1wvwQtcshGl+mSIgInLQ6Gww5GOB01GlZGkMaZbSBR6K6AuYy&#10;qF0PtKPHst0SrIM2thER6mBYxYiI2QtEhKBuqK9Hte2Btophm5hn//wwC1HUu0TOL/UinQ7BFEMj&#10;THtAZwsC0XpQ1LOhFiDmy3u2OczCPuLIukU56inhZN7K4r2pyPTIc/BDM4d1DM30ZbacvAcisjIS&#10;cnoxUyKCaEhXxtNmEQkB+ej2DwIJ0fxwfCyTaV0Wy7as1mHIwVbMcPkuiII6xpQ8BCAKAmcEx/qf&#10;iYjEPrAfeLMt8nTqWaAczj8PbxewN+aMHpHqE9lyI02pjWp/79vyUD2fGIZPw/GpfFsZZQXUZljh&#10;Eq6VL6v0UcFIgb+mgM0LURtI+/rbkA455HTeB76vNnbaTX+PuLZ69HW21r0EW+9hbCtn1+7pjrb8&#10;b2MndhKRqT63BnLneF9+9/GHFSJCouGJg8+TPBBe7yog8WCaaCkRqbU6BRFZnM7sWzOD4VCWi7k8&#10;+Py+Ld/F0My3ISJI0/n7tAfrbCtDez7PoychOFLHcBkR8Y4eO5TS+cCJPY2REHNO5thKh06kBMTP&#10;5wBoGwAJCDrB4Zkz9Y4QMGcYjmGvi+ocEa6CoW1vn87X+q7nUkRD9Gh9jBEREJEnqgMUxMHBlgDr&#10;MfShJA5Y5mpHzbNeCR8JqRIQDxINpGHbhl00zz1FCCMU0Feb0LEJovFakXAEGXQCoaAcdYrrmaDo&#10;C3Rhz+miriciFeDcLAqjOvG8ELnBPiLPXz+VwWQiR3HVzGxLRKQYqnGybYDeiX3Bd6r2+jKZdWQ0&#10;0T9kjISAhABI23DMvGEkZH3Sk5PTvpKQsUVDir07HGEodjctZKVzumyOSK6MKEnGdpSEJHnwV/qQ&#10;It9eQHCkV0HugZ4i1c3lmc5DHcvDsK1+2HQt6NMxUK/iLJIyThy+ig7zOew6F6Y5N4Q6BIlLRYY+&#10;OfiyFGm/r9Jf4qptvCt22nW/xbOzqb59D2S9xv9H76Orl627A/6epXgXu7yOaf5S2MqZkoSQiJye&#10;Ygn7xIjIfu1APv74IzlwRIQEgcTBkxBEPmr1EP2grkdKWHwZZZQzjTqN5qF0+m2pt7synM3l7P6Z&#10;EpG5Dc20221ZzLDUHl/ffW0AIUhBEsE0j2mUg/lUxrRHTg4Z7HqZtYdjhC8zgIAo/GRV1AGSLd71&#10;qM6GqIbk4aThoKEboiM+MkE7OSJC+9QvbcKxbYb+wxAL8toPa7NE2Lgr9MPbDnBkAjqOiFAXQN+5&#10;zNbIQ3SyHmiffXsKmenrEY5YUSUe2leQAgWW4aZlhY4h6kX73GbdhmpUbnnKsJzWLb21a6J5qxfz&#10;hTxJB6T52BcctX9+eOgqYLt2fbSv2APlzdf6I3/5RHrjkQ3NYNXM+yIip0pETs9ngv0uSiJSk/4A&#10;RORQ3xoOZagkBKtmMByzWvfk9AwkpK8kZCR3YzQkbPMOEhFQJSIqAxEokCcb75+I6APVwQ8ZFH3R&#10;h7Mt5620E88D/TRAN62PaAGOwY69WRr0QX4JWH9XnukszEmAjASY41A5Q+XUq4bPLy8jUh3mc9h1&#10;LkxjWMbr5HQJPzyRG0rw8H32yOmmuGob7wpvd8O2nitkd/V6rFYjmc/7slgMbCfjnfUuQf6cIdPr&#10;gXKHTb0S6fVj/jLcc0TkQkkIcKZEBHPYELnF0Mze0b4RkcPDO9LuctVMlTyQXLRb+uIzbEu31yxI&#10;REPlAMo9wfBHj1TGPNpodtRuB/PslBBqX+cnM5us2uv1LCLy8BG2eH+rL4Dl9u505gCduyclHigH&#10;ifjyOUgI0o4oxLo+v01GIoIjiYq1gWNEWudFjIqEI2WhX0ZE6MjNQVsEJDjjgDRPgAyQAJSEI4XX&#10;KXThBCtOLuSD3dAey4r24NzZFzh5O1btVoZilHx4VPujR9pVsJ1yMzSAZIj9q/a50INjd0AUJERD&#10;NstCBCLaixEFooiOwNlDhjaKdrch2Crtah1eP0DzKPPlQYdlMdLi5CwrZf46EDg3bffV44KIdEdD&#10;IyLdYTk0c3K+KMjHVQkIcQZgDP9ipiRD/5jzlhKRpvSHNemBiCj6k2P9w7Zkue7KiZKQs5OOnJ+2&#10;5e55W+6fd+T+RV8fsCN9CE0UIAIhEoHv0GxfyvvtkSMe21CQjejwvNMLZEP1lPhc3FciVSFBSkxU&#10;lxMsMbRgwwvOTgDKSjsBmw53G2DDHuQVeb5+qou0jf8/3HQcFR2bnLo5STWHXXZ83qN6PXZjVx2W&#10;pY4zhenE/mwDbQVc/X7sQiCbm/IwvOFRtof7g//Cxjno+ZKI4Hih/8FUJ38ueZjNFBZpSmRXRL7t&#10;kmykuKtEhOCzBS9IayVY09VYn1c92T/cc0SkbsTAAySh2TyUlmKvVpP6ZCnt8VBqDSUnNSUP+Gie&#10;6vlISA6pTZ9HlAWbqTWaNWm1u7JYal/vrm2OiEVEOp2ws2qMiLx8HUgIh2Z2EY8cnr1AGYZYQr2c&#10;zq76V0GFpCj8RNZUtzJHxIiIbQr2QNNwynBCIb+JKhEh6PDTIZUK4lJahv1tMzOFt88ty9mH0J8w&#10;h8P6BIeb2PVEJAX7VOqXbRE2nKPHsMInyEL/ojO3fsZ+xfLq8ExAOixTpPVoxAHDJwlwPXw7YUO3&#10;oMvrw3KWFdfQyEhyDY2QhPYsr7qGWG720Has5+tamZNVdNBP67PqvHqkf4qnen0fS280klqrKZ1k&#10;jkiOgOwiJSQtqIuICJZWgohg35DxtK5E5FCJCIZkDmU6q8lqWZezdU3OV0dysdqXi/UduTi5I/fP&#10;9uXe2bHcvWjpW15fH9ZKSJR8gIxgYzNGRTwh8bK07CooSAbmpCjK6EdZVgDDAXF4oMCDiEhEAPYh&#10;EAnIUKYkQwmJR8WOItgu7QRgqESdUURuS/GyD1U5nBiXX6bY0MUW3OpoQmi8lIWt5EsUOhHUSfOV&#10;epfk/fn463EZdtVhWTqUkMJ03PnkQFumi2Os912Q3sMC6JfL+/S2pbYcmgFywzJmI70Hu8A6Dul1&#10;fSek7ar9ctOz6goZT0T8Ls54voCITJaBiBwc7dtk1aPjfen2ysmqJAu2ikZJB4ZOru/vyZ32QFqD&#10;nhyDeICINMqIBknHVZASESz3xRbvICLrk1N9/q1tjsghvsjbbMpIX/buPbhbDM0gIpKLingC4fMk&#10;BsCXzz0ZyZOO1BaB+jk54dsBKPdkxJb5RjmQnawanJc6HhzjW/ImthMRzgVJUegVThJtle3BLvI4&#10;WvTD9QHRCiLURx1nU5EjIE+wFbweN/sAu6Efhb0CQYaoAvOMMJTzZmKZXi8gkJBAOjYAB25OX0mE&#10;2gjbvCMSAoceoyJ23UMZrwmONlwTy0rwuoC8lBENgH3fBt5f0/dpHIt2gn3aBNgHs4Gj5i0iokTk&#10;yfPH+oceBCKix9kqEBGSCsI/CJhOQV0jIiAz9ll87B/SkOEEk1IPZaAYjfdlMbstJ4vrcrb4RM7m&#10;v1H8Us6Xv5Dzxc/kbPWhnK+vy8XpkZKRjj74Bvpgwtds9QG7hWx4WVp2FWQJxxbkIiKFLCEQ6IdF&#10;RJSI2BBTpc4O2APf2cEERPcmWfYBenigexlslOny7TroeVCvlKm+bekNB0F9Oo1SB2/FRTTEoidB&#10;p3zrZZ2k3o582efQ76uirL+9bCMykMB0Yt+3gba8zVT2fpFeq5AuyUXZf6LcEySP9Jpfjqou783u&#10;qAjbuAqqURAPT0SA8HxZyvJkKpPFSLqjnuwf3JFPP/1YjpWItDshIgKiEOaCBAJypITjCEMnjT2Z&#10;DfWFqN9QIqJkAoRCjzmC4WU5UA9gW+0uhnw6kYiEoRkQkU63K7MZdla9bxNVQUR8RATEwEdGvJMH&#10;IKsSBORLInJV0I7Pp+2xDS8DGA3xRIT1Pwifz6dzB+Dg4HCI6HAVxT4bhYx1QEqqpIDIERE6dcK3&#10;UcC2YE/yilz7XO3inT8jAEUeSM5zW/vY/p1bwDNflqk91wfOB7GhGNiCTXXSlo46nA9SbKcOJw6C&#10;EeeCBFLCcq0HaNvWPx4TWLkrY1uWd2Xc1t7LCtsKEhkcUT/0J35h19vkfBOta9eFROTrZ0q0vpDO&#10;IBCRsGqmnCNCkGAQORJiwIx26J8HIoIP3GEOyAQblSkBmU73ZTq7pX/KT2Q9+bmsxz+Rk8mPZT39&#10;saxmP5aT2d/LqRKR0+WHcqZE5PzsSB1wR535SB9+2OY9fJ03h4rTzshy8qwe8ko2MDRiwyY2dJKQ&#10;C70GxRbjEaXz8840AqSiyFcdpYe3Z8AcE9bT9vJ18nKAZdyK2ztT6lS2V38n5J0zsc15b0OlzzvO&#10;6V1RtIG0z+/AVft+mc5GH74D/Hbyqc0q2dC+G1J5gK/3LuC54HeJpdO4Rzm9AFwXXEMQVZCKkLcJ&#10;p0hDZtC8Epq7D9S2kpKAoAOQgDAicnaxlhN88G49k+l8KN1xR24f3pZPPlEicgQiUitIAiIUJAiM&#10;doB4HB3fkYOj21bmiUWhk5AQkg0v80AEhnXbvZbUWx1ZnZ5pP9f20bujdl16va7M59hHBHNElIh8&#10;/aoyLJOSETp/kgJPFsLckJKI4PjiFeog7/U2CQXtsK1c2bfBB+bIbZUIHGZ02AmeaDlAx5TTIRHZ&#10;Fg0BSnKCt2p1cAz3Z+0F8O2ceRuiceWMpOBYIQXRoVeICOSGYLd0tEF2FZD0FHkHbFyG87HhEzht&#10;d36QFUM1kNuQC8iIHi0yEkAd1rUohcHJjDiUshCtwLmgT14WIjh2DaMu+w0ZdVAvkI1gx/rq9Fi3&#10;gtjfVxYReSTtfj/sI5KsmsmRkEuJiD4oPBEJ80NqMpnsKSG5qUTkMz3+Rhbjnyp+Jsvxz2U5+40s&#10;5x/Lav6pnK5uyslqT05PjuXsrKM2h7ahGUnDNlSIQkbm5SzL6QUZjosCm8MkSgwUVZ0gC/APViDI&#10;sEU7SAXeBKv6Ad5eadfb+HZAGNyGUuAkirB4dBrMfwukwxUVaJ8NubIM2FdcIy7LfR9I7fs2tyE3&#10;FJMiRJnyZcS7tPkugE1rP+Yrwy+XwNt5F/Bc8Pu1uU3628yeP2RKHLIRDhARQElIgBIM1T9Xu+Fr&#10;3fofSQgIYc8eEJEzEhFERDpy8/CO/O53n0jt+EA6bo4IiIEnFymZYJnHLsKxDagDWzg2uw05arRk&#10;cXIq6/MTmSymclA/ksGgK6sV9hF5ZB+9e/3VSxuWIfEAQASI1NF7QpEnIs8tfVmEhPbZHmS0nWv3&#10;qviAjtUcGZxPdFx0RMCTp/cMzNuQBY7OMYGIhA/cbScgJaKdom7Z1oajT/KAOUffRzhghScFgRiE&#10;KIk5dtWnrfT8Ulg5bGbKNoD+RzwlwYr2/fWx80zhdNIyX8/D6qAN5PVIEsL5HswX6VhvF2jT9F9W&#10;5YTXtzIFvzXzxbNH0uy047dmtk9W9ciSEECJCMkIiQh2Sh2OjxS3ZTC+KcPJTRlNrysZuaGk5Ka+&#10;KdxS7Ml8cSzLZVP/sHij6GrdvpyfjeWubeGN1TIBnjCUk0BLWUosPEBoUlKT0+NcDiCQgbSdTcKQ&#10;onhwO5wzypIpA3I2crJtgBOw6EkqT53F94icE9/WDzhTL6debt7M94VKf2LfU1R0PAHh8XuE72eu&#10;z0COcORgv48tNt4HaJtbvBP8XpWlFZVnBr5L4xHlJCBel0RkaURkbMt3bx0cyCcfX5N6DUMgjYJ0&#10;+GW8ANIgDFclINt0ic12DqXVa8pRsy2r8wtZnq5kMBnaPifDEVYDnsjjJ4+NiLz9Oqya8UTED9PQ&#10;wSOdRjVC1AN6mFtSgkQkre/rsq1cWQpGVL58/kXRB9RJ7QMfcKjBDzmEt2R1NjtQvkEHYPKq7dVx&#10;FSJixKG0kbPLvO/XNpk5XoWPiPioCGA2Y53UHvvjkfZrK1wbFpVxfeO5EF4XUQ4Oi6RlVu7qEV4f&#10;QDtMsz3qsH8s3wVfZ1Oet4M+ctXM4y8fSaPbict33z8RwfdjbBfV0b70BnthEzPMF5nWZDSry3TR&#10;1DabNpfEvqOyGsr8bKhvFNhZFct4lTC44QoOk4BEpEQEKJf6VuUeVyIiLhSdLsP1/dkG1vdASHtb&#10;GZCzkZPtAqIcOdkfCrlhjW1DHZD5/qX9/kMg7U8OqY7Pf9/w/cz1x+Tvgi023gdo25MQIx8gGHw2&#10;KPyw7+k5lvpHQCc+S/is8WQkJSLYduD24ZF8+slNqR0fS6tdV2JQDs94eALBtEcqT+ulYDmICIZ5&#10;gKYSkWa3JycXd2W8GGu6KbcOb0u315aTk7USkS92EpGcowcJ8AQiJSI+OgKQQLA+bXmgfFsZwb7Q&#10;lpczzbY+oMOiA6UT9TLmAXNCSd6AaECGhGwjJ0BYxaKItnxbaTsp0n4RqOcdNtLAhu6WOS0AbOfa&#10;p02keW0qxCe2Z7qoo84aclueiw3LYjntWN8wN6TIh6MHZJSn/fC2AF4TLyPSujmkOkjTpu+HIe6Q&#10;99U3L+WLp1/IUX8gB+2WkoS+EoFvv3yXunjArM9msjpVIjLrKglp2AZmrc6e/jn1zWFQk+64Kf1p&#10;W4bYdXXZl+l6aJidjBQTfaMYK5kZ6cNLyYINaZAUlCTDVqPYG1jOQatMCUWOrFyOkoj8oZEjK+XD&#10;vqq7DSQtqZPAkTpM59ry6asiOKF82WXw7f+hUMwZUcBBM21LY7f0L5VfVvaHwDZSQVJwVfn7QNlm&#10;SUCAgmgoiVifrWQJMoEhFpWlwBwQEBIjLPofPtX/94m+CADrixPVWctsPZfRYirt0VBu7h/Ip5/d&#10;VHLQkk63r8SgI/UmJo1yq/cQscAmZgAiF/goXq1+x47+S70+CpKSEBKPukMjrtAJ8030+dbGJ/+7&#10;sj5dy3jel3a/KYfHezIcdORkvZQnT5/INyAiX4UVM56MbCMiPk8ZjukeIlcBiQPzabTD67x8hVUy&#10;AbZ3SKyT6gMfcKkqhy2KYRAMdfh8lNkbMvOKMly/PRqSkwMYygmEINpKbbt8ujzV2kz0izKVF0tc&#10;M+UBeRIC4JxLG+qQYx22HybbBqTDQZgbYk4bQxyY88FjtGX1mKY9PUJepB3Stis61sdgJ1vukC2L&#10;50CkOpaG3A1TFfUcEUG48LDXl4PO90FExkpEOkpE8HnsA/3j6sNAHwS1zrE0Bw19kLSlN+3pQ2Uo&#10;49VYRsuRjNdjmZxMZXE6lfX5RB9ISkRswqg6V30Ynd+dKiZKMCJpUJkPOXt8OxICoB5s/OGGCAx6&#10;jhi+wZGhbjj3B5/rg13Tlw3NEDZkALiwOYcUvA4+GneiZBHDRSjnUk3TQR8SGzlA1/crp3MZWPcP&#10;CSx1tX1p9NxxvNBrwSWvaf/CtdHrl8iBwl6m7PuG3a8t9yg3rLRL/j5QXF99FngigkjG+nRhcztA&#10;IsYrxXImEz0SU8VsvdAXECUoSlZAStZ4jihW+iwKwN4cq5KIjAdy++BQrl2/rUSgo0RkoESka+lG&#10;oxHRlHq9LrXakQITS4FASkAeAskgyigICQkiHkCOiHiCgmXCnS7IUM+IyGI9kelipG3uS7/XDETk&#10;yRdGRL6KEZE0KgJ4B4+0zwM5IvAuuEo9awOf/y9QkhcSFfYDKOaIwMnY0ZxO1flYOnFGdjSnq2/l&#10;5ri2Rz4IOPlNOeoFx5dD0YerIPaz4lTtXKr5cL6BdKAPjNpQFvZICfqeiHjAjpEAIxmBaNjcDpUX&#10;wLV5iVUysYxARIG6Xu5QtIN8JDchGlGSo0JfZcUkXCeDXqgX+6pHA9MgVNSPdUJ5VWYTYL0caSUi&#10;2Kr3zdfP5ZESkb12V/ZbTen1MTQyNRKSIyIMkzKfgrogIifnMyUjiIiAiDSUiNT0zxuW0R3qH/d4&#10;oG8tSkRaSkR6+oftr4CxDPQPPFQiMlUislAbJxf41HuYWwEnDSJyF8t4lTBgUmkxmTO+mYZJoZxP&#10;kRKMgNzQjJdxsmoxpwOOKraPdPnAZZtOFsE+lH3Z1NlE6DvScHw42jnr+b9L24B3nHnnA2cR+kln&#10;hnpIW90o2+roog7bw/XZpmt2M3KCNr4r3uVak4iESIheL/Q95sO5ZZDps79+7wWZtoiiXzFfnIvT&#10;+c+F4veFa6HPCT85FUQEEZHVycwIR3+5kO58Kt3ZRNrTsXQUSPfngZxM1WnPThE50ToRIYqyspUo&#10;09VMBrORtIZ9IyLXbyCy0ZdWe6ikoG9oNnpSr3WlUe8pGVHU23oEQekoMakp0QDZUCLRUJKhJMIT&#10;DhCMFFkiovAkBct3u72Bnu+ZnN5dynw5ttU7PZWfnqzk6dOn8s03ICLlZFVGQujUgRwBITwBuAy7&#10;bKRkIpVtfH036qW6aCPOEVFnY0tW1fnZ235weubAt+TDMTi+4AA3iUg6LAMnXwzHKPBtm+DYnG0u&#10;M42gPA+Wsz+hnxyyoF5IByAd9igpidEGETFCk9ZlmxEqt6W2dgxLcv3cDiMGTg74fuHoh1aeP39k&#10;YD+5fNnr4UiwDMtqWV7Kos0tcpZV5NombRc6zjZ1ivTLx0pEnigReSEPH38ut48bst/EzqfjChEB&#10;oTDSYVAi4ghHSkIoL4mIvsGczmQ060t33JJ2X99K9A9/oH/8/VZdjodNaU70oTEaSGsyks5srIRk&#10;qmREHzKK8XoqcyUjq3PsaRIcHTZIC0QkEAcjEeo8AlEAaYCzpvPXdCQZKTzpKGVhMmwBbdMPkzBf&#10;EIAos3I95xQs26VT2HJ56Bbtqoz107bPIUMZ6kRYmToqHLE0kk6tXNKZhuSreaunxzJ0j6NHWS8N&#10;76d1mS/S+vvYBpRfGbxW8Xp58Fql8hzCkEw8D01jF1Jc40BMtF+x39U6QR7KArDcmLLvBNg2m64t&#10;INHz1z3oajqnq/m0z+8FubaK3wNRXS1zrmQE80NOzhb6n17JaL1WIrKQ5ngidWymOBxJXdOtCciJ&#10;PgeUkAxWS30ZASFBnaUsQEY0vVAisjiZy2CqpKPXls/u3JHrN+9IszmUVmukhGOgRANERI+1vtSP&#10;QUh6RkyMlNS7mm4pmioPUZN6A8Qk3V0V6TJPslEgiZQAiIh0+30lXHqOs57Umsdy/dZncnx8INPx&#10;SB49eiRv3igJeb25q6o5eZAAEoEMiaAMR6Y9eUjhbWyrs7WuERAeSx3WJWDzA5vAaWTkfiAicKDO&#10;EQOQ883YIg5wuNinwxx3lXx4pA6+KMMbtToz2KajKzcKS8F+lPnwJg+HGMpoiyjKYjnqhT5DDzYQ&#10;BdpcZlwSEUSGQj2rC5vRdjknJAzFFI7Z2lT7aGMLSufvEfpa2InyYkM3rQc55pLw+ltERO3YMJCr&#10;Y30t7AQ52+S5MM3rAdAe7YQ2w9EiKVYer4WV4Xy0H6/wrZmX8uDzB7J3dCxH+sfsjdT5KxHh0Axw&#10;oW8zlclm+uBNkSci2HhoLsP5QN969M1k2JCjbl3utFuy1+lIbaSy0VBqg6HUlQA1x1N9EM2UkMz1&#10;QTSVwXKibz4T+3DUGk5XyQFISEogSiKxvSxFtn50YiUCGWA6RGWqTq6qm4JlqU6ZLu2wTAFSZcTK&#10;I8pdnXMlW+cqC8cIvKHrGynkF/p2GvZogKOAs1S4N32QtwqZQBlhMrzlBgdjR7/lu88n9YLNcE4s&#10;J1ncjvKaFhGuLQjXidcloCyr5g3e9gagv5Czc0bdQn2kN/oV9Qlez9AG8uH8/bXYCuo4FHa35It6&#10;mfoV3dhG2d/Qd7uP/n5n7GzIMzpFW9Q1wG6VfHiUK2Aw1LKS2dlahquVtPS/XptM5FhJyNF4Jsej&#10;mT0LGqOxPgvm0l3OpY9hmNVCJkpM5ppfY+jmZCkjbNPeaspvrn0mH1+7adGQVktlSjaAQDo0fazP&#10;muO2EZFARhAl6UQw3VayUJPjo4M4hIOoCEhIOXyTAsQDRITzSpBvd9rS6WHS/UyGUyVBnYbcuH1D&#10;jo4PZaIvW1988bmSkJfy6lU5JEOC4DcM86RhG7bpkCBQh+kcvC7TAO2m9pn3ekAYmrF9RPSISAUc&#10;jjlZyEIaMtOzKEaUOQful+2CfOQiITyGdDnkERwegHS0nUGYDOtkPh2B/rHf/lxCXXXARR3oxA/w&#10;uX4SHJphtMfDzwcBuHFaoaN1quVoNwDnij5h/ojNIYFMYV8jjnY4t6XS5yi39m1YKZQVULu+jgev&#10;c3FfjWSFNG0HvbKOyVG+BaaHc3j1WN5+81Luf35ficihHDfqSkSGxRwRi4YoSEIuQEQw3pshINuI&#10;yErfXobzoRGR+rAlh92m3G635XanJ3vdgez3hnLQH8qRPnyOR/owGupDSY/1ydgiJMPlTN+I5rJS&#10;x3B6N0RDPOHwhCKV+7IcNnXg7EtY3stitIXhcIblU4R5JZtywoZ79Ojnn1R0jHRs6lJW1FEZCQi3&#10;ivekBPsyYKMoC5urAwGq24n7tDorbA3vUGwHzqPbntsP9bA/LGPen9/GdvjmyBJZBM9lK+z8lJQ6&#10;+DKD08+1UUGs49MhKpavW7GLaxXlxfnH68d8DixnXW9nA86eT/u812WZB8qyctaPSOV5HcLZMjKS&#10;JyEAd0fFM+JUnyGY6zE9XctAyUh7sZCGEpL6dKGERKEvQ8f6PLBngpKUuqJpkZKFjFV3frKWmZIS&#10;7Aa9X6/JLz75WD4CEcH8kM5Aau2uodkMOK63lAg0lSx0lEAoEWkqGqpz3JJ6rW1EJAzhtG0uCWBR&#10;knq5/BdHEg6ChARpWzGjpKTdbctghKEZfRbeO5HRfCwHxwfS73flVM/35cvn8s03X8mbN2FDMzpy&#10;c/Jw9urcAU9GWJ4jAB6eQHiwDrCrLFee6iDv22D6A3vLNgcZ38LtjVnTbgMzvAGHiAmISHh7/vLZ&#10;pgMHdhGRIg9njEhIfNvmGzzby6GqU/bTIwwzhbLgcIM8a78gRWW/fP+gU0YTSpQRkYBCzqgRHL86&#10;amxuZuWWD0AfQAxg184ffVIdfw1ShL6E82KUAtEZi1Q4PdpLsXEOsIF+mc1IShS+fpAFfdsQzdoK&#10;+aLtSEQwNHP34V05bBzJcasmnWFb5uuSiCAislhi9Yo+/I2IlCTkciKykKUnIuOeHA56crs3kGvN&#10;gdxojuV2dyJ7/bHsD3BU2HEsh8ORNPQB1F3MZHwyk+X5VG0iarGdbKRyX5ZDqgPHyDdie6vWt0i8&#10;9VbetOPbJeH1U51cmSG+UebsWHtaltWNfWE6bP6kOkU6REIsGuLKzQlpOsC/xVbh+wPdjbfnCkp7&#10;ZZ1Q5u2YM49lXo66Pu9RnHsBdfwVIGKB32NIX4ZcG9tQrRv6flWk5898DizH8fJ2wm8g6PP3kKLU&#10;9+14UDcnS+v6PNO5+iV2R0Q8EcHLDOaL2KRTJRX99VrJyFKas6U+I1ZGRo5GMzkYTvV5MJa9nj4P&#10;9LlQH82lp4RlpOQFaA2Hcqd+JL+4/ql8fGdf85gzMpTGoC+1fk+avb6h1u7oSxag5ENJSK2lUAJy&#10;fKTkRMlIICIxWtIAGVFZQ0mKkZJAQkhGPCADiqW7SkQ6va5MZhP9z2GOyFrGy6m0Ok2ZqezevQsj&#10;Il9//XYrEXmXiAjgdUAUWC+te1WSkYPXAXL9+oBO0hxrdD5XQXBaSEcHScS36uBwAyrlhuDwwrbh&#10;3gGGMsy7oKMvdRMddyQ8EeF8EF/uddiX8JZfRmuMnCTtsk5p29mL/TQyF68lryfKvR1gG2G4DGyP&#10;6ZydKpmI+jbnJKQDQh7XndfII9gIdlgnTZveq0fy4vUX8vabF3Lv83P9s9blSP9UzV5LiUgYmiGZ&#10;GE97slhNLA94AkLikcLqqqPAypfBAvM/htJSINJxoG86n7WG8nFzIje7U7ndn8odxV6BiRKRsTSm&#10;kYisZ7I6m+lbRiQiNhekdEzlwxTYPi/kMoQJqoh6xMhH8QCuPpiBsiw4r5CuylPQweXKdqH6wM+0&#10;4WSVuSKKs4u5nJ0jYqB2LLR+ok5B9TMoycumHSLtiwd1qudZylNQx9fN2eHKCwIExL5jpL8Jzpsp&#10;dbeDdneBurT7vpBeI4P+T0KachzD5M7LED4vgDogAJDRVgm2eRWkdbydEqF/BbmI8tIO+gGdkPZE&#10;5N7DM0dE9PmgRGRxro769ER6y5U0pwv9zy/0hWQpe8O54c5wps+FmT4P5nLYm8rxYKbPj5l0lLT0&#10;lYh09EXlsNOST27dkP3agfQm+oyZDKQ56ktjGF58gNpASUhPiUe3q+jIUbulL10tJSVKTGoxGqIk&#10;paH5er1tJKVe1zIlJHXMI2lgkr0SkZYSEEVKSg6VhByBiLRr0se3uuaI3J7K8nQuffRHich8PpWH&#10;nz9Q8vFKvv7mrbx++7JCRAzq0PFROfuwXETq8HNIdX2eBCMlE9TNyTxSO2me+ABv7uHtPSANw2eh&#10;+iQYyJN8eHDrcu74eRXQlh/eyOl48sOhCsCGj+LQg5VT3yH0ObFnQzGOiKRDHLGtULdqr7husOXA&#10;a+mHPApS5mSFbS/bAt+ukTys2MG5ojyx43U34K6Pr8P++XsLXV+XulgN9OL1Y/nq98/lrj4kMJaJ&#10;P3NNCQmJCEgICAU+MIX8mT50SDSuSkRmp0omZgPpzEfSW4z1zWcqtfFUbnRG8kl7JDeVdNzRN5/9&#10;4UTfgqZyONKHi6I2nkhb/7x9faOYnszUnr4B33VEpAihq8OIb/0ByOeJxlVQLvfF0dsNYCja5y1M&#10;b2+KpTwHRhFyZbvANtO2rwJcHxveQd76qvVhI4MQXYmwvMpRzyHti0ehZ85J8zuuCctBLrHpHZYQ&#10;r9ZjWa6GslwPZX0yDl+QNWdH5xuJiJ4P6kCHczn87yFFaDPfjxS8RwXBzeh8G2xcI4X1jdcIbZkT&#10;L8nGLvBaBEKAeqVdwt+by5DW8XYMrn8kF2xzw46d0y4igu/FrGWiJKS7XMvBZC3XO3P5qD6X39YU&#10;x1P5sDbT/EI+bszkWmsmN9tKSrpzORjMpaYkpTGaSXMwlnqvL3cOD6XWOLZdTLvjvnQnfekoAWmM&#10;u3KEfTx6DTkaKPnotzWtBGSgpANkpd9XYoH5JCAdSkAIJSc1JSdI1xEhaSoZaZZkpOmJiKaxTwgA&#10;IoLtDxARAdHCcxQf5au3ajKdjuXBQyUib1/LVyAiX2W+uqsOnUQk5+y3gfV9mnna8Edvl2nqp6At&#10;r5faAD6gIy2caXQ4FecDp+QdEp2f0y8clANJyLZyk0fHV+poGkc42ahDPQPezKMuy1KdVO7LAE9e&#10;AgIRwQRWwM8RAczpW79cnejMK9fOAdu985qZDZCy6OCZ97bZVgpfXrQdUejAdrS3C75e+i0cg/bX&#10;Xxv21d97qxvvDaIib7/5Up3OSYyIHNvwDL41g9UuICIgFTnCQSKSglETIyL6MMfy294cRGQo/cXQ&#10;yEhrOtM3H5CQkeyPxlKbTqShf9QWoH9iAJGQwXKmJGQuy/MQmcGKmRwRqQIEIgy3YK8RTzLeDVUi&#10;4h+2HoWOPXxDfqvOdwTt2VwPygonVrbvdZn3JCNLPBw8Odlmj/kc0r4gj3tj9VQOJw/iMV/09e2x&#10;J9N5145MT2ddmUw7hvlioOQEJGVmu/UiCgAiYsuZAaR3/h5IRC6H171K3Y3zTuRpeifsHqaOfpOA&#10;pGUkJFY/Z1fBPqR9ycmKuUQxX8D1r0Qo83YMeo9TIkISglV3GLJYXJzIcK3PnelSPu2v5ee1hfzt&#10;3lT+482p/OD6RH6ox7+9OZcf3Z7IT/aH8sujkRKUsXx8PJJPayO5djyQm7Werfa7dkuJwFFNRtOR&#10;DKdDGSoh6Ssh6SvZaA0xKb4j9UnPoiVtLcfxaABS0pRatyv1thISDN3UlKQY+cDQjcqx1LeJfEsJ&#10;R0Ma+mysRQLC1TIkIvuHt20VTbvbkeF4KDN9zg3QZl/bVhIz0T7df3BfXr99Y1/fffU2rJqho/fD&#10;Mj4i4uGdP/KeCKT5baCtXBnh29qm68kINkVTIgJnGoAhEYbgU/jwPPMWon+RLPF8B7AuUNhEWh0v&#10;gLSVP39UGRphfd8fINVhv3wZ8tQpASd7T8sCLB9tELTBOoWM1077y6OlgWiH+kDlXKMNn0/hy/21&#10;8nX8eVKWwusAzHvZZXkvxzmGyarPlYicSq1TNxICTJejChEBQCyuQkRQxkgKiMhSiQgICIZmhktg&#10;rPm5ko2ZHCsBqRvxGCtRUbk6nP4Ky3enMsJeAUpCbMWM9QPhchIRdRIxhL4BdR6Iatx/GI4lqWD6&#10;MlBXEUPP1fBzFalOTtfrfBfQHuZueBmOPP9Ul3k/7LI5j6QKP1yDoRw/VyS1n4MfKrI82o95DKeA&#10;XMzmICEByKewshl1hkpK9E1TgfT6RAlmtFdpw/8OHLzuLnjd4lxceQrqpLo+n5btBvTejYjctTzS&#10;OXsB7EPal5xsN0L/SgS5t1OiJCFAlYicyPziXHpKRA4nS/m4u5SfHir5uDWSv74+kr+6MZG/vD5W&#10;TOSvb47lP94eKUkZy98fKPYVdwbys9td+eigK9f2a/LhJzfkzt6hjCYjJSNDPepzRknIRAkBiElz&#10;rKRCCUkbERN91mDopjZqB4Iy7FlkpNXpK5HARFYM02CuCPYiwXANiIjqKRlptJS4NMIqmTA/JAzT&#10;gISQiDTaTekoGRlP+jKej6TZb6usbkTk7r278vqr3UTkssmqnggwnSvfBk8gtoH2trXL3ViZhtyI&#10;CJ2opROn45FzUsUbe8znECZIbtbdBermkJaTZHjZu+AqbXr7lTRI0laozgvVAeI1+FbQdnD05MGD&#10;1599or6XpdhVlgPPmXYxWfXFqy/kq29eq5NXItJu2PBMHROrlvoGqiTAtmRWeAJCEsIHS1oGFBER&#10;xfJsocQDEY6pDEEw9M0Wcz5w7C2nAVjqpmVjbROYYt+AE3VY2F01DhFhnkM6QTHNByRExN7k+CDF&#10;G26OfERUdKvAwzXNp7IU23SuUveqoB1eh1x5QCmrXq9N57trkip1DZqvEpiAkujoGzugTgtEZL0e&#10;R+LRl4WSUgCkg2nmU0COetNZzzCZdWWh8tXJWE5Op8m5x/PCUfP8rfL36vMVQO6uxU7gXN31rKJq&#10;v+q4XXsR9+4lxEJx/8GZHdFXTvJMgf9ZTg54W5sI95DnunFPE+TKs78Fs1u2kyMiwLniVHWXd8+k&#10;f3IitflSbgzm8lFzKr88ninZmFpk5Id3xvKDCOT/7mAmP1L87cFc/va2kpFbffnN/kDJSEN+89lN&#10;ubN/IKPxQNEzGBGYDpS8DmWgRKTVb0hj0JRjDNEMwtYBtVGvQAOEpKfpdk/qRkBASjTdCJGREB3B&#10;cE0gI/UWhmn2bahm7wBE5I4NwRy26tLr9/T3OZGFPuNa3ZbUaocyHPT0GXZqQzNvvnpdDM345bup&#10;0wfg7Fm+TScFiQb1fT0SiNQm5Tmg3JMPAHnKUP4BhhsqwzO7wBC9HtOwPvNezjSHDrbp5kDdHDBk&#10;4PtSzA1J9K4CDj+YzUw54ZcDF22h7SwBCQhzb7CkGEd33kZKYnoD0Iu6dp5YqRTSlAEcrgF8Pymz&#10;uk4e+uyukfbNdNBHW75d6pbw8pAu2tQ+hojIKyUNa6kpCWl0m0ZGKkTE7RtCgsEHOsAyD+phXsfy&#10;VImH2hsq4ZispzIDwTid25LcyVqh7UwQ/dA/LeTAQsnLUgkIcYINzbDPQxKGD8QBDifkA1DuV8v4&#10;8PolRKTQ20Rw5C4fw9BeJ8WmDtpXgmQP7qrutwWHQLYtN2UffHkInZdIdcOH0eBsQh4olnJGXYLL&#10;hAG/dPhMCSF+CyCRK72HcyUTGHKZL5WIKPBxQ8MSZAOfFYiI5Slmi17Qw3COpm34ZtYx2NCOylYn&#10;I/ud2O9A27cN39xvNPebRd6cJO6J1knPLwf+1nJlcMrmcGNbRnDYRgLb5Gtb2d0dpEmBvufkHneZ&#10;dgQhEAbcL+2/Hv39zyHcc5xreb72m3A6BvtN50mIJyK4Fuf6+1pq/8dnJ9JZr+VoupTbg4Vc6y6V&#10;kCzkV425/Ko+k196qOwXtan8/HgqPz0YyU9u9eTXez35+BD7iNyWOweHBREBCcFxoGSjN2hLf9iR&#10;3rAtzb6SCMVRv21kpD5GZCQQEZvYOuhLvRvmjQQCQjgiYseWQl/aWiAkNSUi+4o9G745aNZkOBrK&#10;iW26NlNZXfb2bkuzfiyr1VLJRyQicVdVTwaANE8ZCYCXbwP1crZo512AetuICKFEBE4Fb+zBWZqz&#10;iQ6KTgj5irPimzLKomMiyrdz6FYd5mUw55iRA0XbDoUjTYiILTVOZNuAOSnoI8+nAosAODnOCe3B&#10;flz6+uTZ54ZAPD6XL7BDrRGRxwp3XXEeel2sLUYXVBaiHOV5WloR+lS26dunbqGT9M/rsOzJU1wP&#10;lGmfYh22ZeeCPnk7xTHYKcA6SkxARL7+vRKRuyfFsIxFRJTN48uWGOcMH6DaHJbxeY+ShCiUQCCM&#10;PluNlWhM7dsLS81jBcxSgWGXOaIfSjzwp11hF9UIkhB8X2KdEBHOD6BDqCIQkXJpbuowcgSEQHl4&#10;WwxvfPrA9m+OFTvfAiAfWwhIGG7a4twiClKQyHP1qEuYfTgeyyvJwNCLOY+qngfKwjyM0LcKMYnt&#10;pASEONV6+A3gnmNn3cmsF8lEJB6RYICIACizck8+4rwRlmXBuSVxXgmOmH8CUgEi4n+bJAeElyO6&#10;g+3di/OK50xk711WVv1/nCpOcFQZ4NsHKM8h1QXo0LflgTNC5WYnziMJwH1N+nwZkvM08oLfDvP4&#10;Tdj/JU9CAN9PDLPaRHZ9AeqvV9KaL+VoNJf94Upu9pbyWXcmn/Xmhk+7AZ/1FnqcycftiXxUH8mv&#10;j0bym8OB/E6JyK8/uyW39w5kNBoUJIREpNtv2XGo+R4+J6EEpDFQQjFUKBE51iNwpOU1DNkMhvpC&#10;hm3iEf0AASnJSDMO3WBFTSAmICQtm59ycHSsJKUpd2qH2oexnGInWH2mNdsNOTral06rKWslXSAi&#10;b79+XRmWIUHwhIFgOZw9jiQCXofYVQawPAVs5+Q5wA70nz57XKlXXb5rBEKJg4LLPM1hwtHGLcfN&#10;kanT2gjVG8LQQXX+QQkrizoefnvzQm7pvB3fr0p/rI+hr76P1C3Oy51LUWZtJPKi3ao8XIsgT4kI&#10;8OULkBCQEcghC9e2nKdR2k3z6bWwOrg/WmZzeBSQW1nUY7/CHJ+yHKDt4n7FPNLpPWW6sONg7Wpf&#10;wlHziNooEcHHl9bnKzlsHtteIvVOXcbTofT0DwzMFqOCWPDhugsFCYG+PmwQOl+CXIBUnOLbM5h7&#10;EqIckGHnVWzbbATkDCQlYHmm9ZR8YHt31MFyzXNN48NkYSvuQBLyUJ2Iu5pnODo8PDH/I0dCFOpA&#10;bUMrdTx8UwS5gax4+H4HcGvsXFm5HDOVo/8hXdavolovyBg+L0C5lYFMlI6l2Pa9KC91z/S6Y14H&#10;2mAZywFEEghuOY9hGZBQ3P/VyVQm84ES274CxwglJADKinKbEwJSUkWoi0jIZtlsMTR74QjCE7DW&#10;35PteWO/Q/RLrw367cDfbHDokJU6vB/FOVk6lsdzR8TBUORxPSIZUF37P0QU5CDKfTnLqAvyEGQn&#10;UR7LCnlJVpg/Ux3iRPNr7YshllmERREmtup5qL2wfDj2PebDJFN3TopC5vS9TvmbgSxgFxHB9bSl&#10;/frcGZ2spbNYSH0ylYPRQm4P53JroOgDs3icy23IBpofTORGdyyfthWNoXx61JLfXLspt/f3lXz0&#10;lQQEEgKAfAwjCQnpnk1i7Qz7NjfElvbGiEhNCUwgJgOp9xVtEhBER8oISbOJia0h32iGSEmY5NqQ&#10;upKSo0Zdf4v6nAMR0RetjhIffJF3NsWHJc+VgLySN1+9kpdvqh+3o5Mv8wEpUaHjT9O5fEp0tsET&#10;CurmyIkvS5GsmolOJr45b7whOzAiwDdlvJ1jJUaoG9+2Vc68Ib5NF2/XhJfHNPSDE47y2DfrH/th&#10;NnEMDhR9MueL/iEigj5SL+qivJDHshApiHkHtluRmxMHoVCy8WUgIJ6EMJ+DP3dci6Jf1rbKHXA+&#10;uKaWVvD+hHsU7UBXj+X9C7pWjzqWhp0AtMUjztsISDw3/zswsG+oA9u2WgZQu9gZ9uUjG6vEZ7mP&#10;ML6pRKSGiVWzofQH+iYxbNsEwasQETxgvA7TWPbLia+0gzRgX+NUIgKArCyUfBRAXgFCslJCAjuY&#10;rHoPH7mLwwwbKN5gPSkBidCHpDldRA4S8pEBIimYXxIQZPfUfvggWh506jsBvavqEl4/1mdEo4hs&#10;OP0gA9FIEXXNBsiYO0d1wLZSorAPhxPSuH6IiLD91C71qEsggnWK+4h5H0oQMDQzW47sa6QTfGk5&#10;YqQkAgAZGYNE6HEKUqEgSdkF01W7sI3VXqyHdkBg0Q/spYLfh+8rYE7xEvjfd4HoVFNQH0fmt8HX&#10;ycH+L0oaQlQjIk0rEG1JsVaisSL03hrZiQCZKqMjJXlI8zlcVp5DjohgG4CV/kbmkYi0Fks5nMzk&#10;zghEYyY3e4sCGLK53V/IncFSocchyMlUbnZHcl1JwbWDhvz20+s2PDKe6G9Cn1cFEQEJKaB5JSCD&#10;UV9sSW0kIBieKRBlNSUp2HOk1sLE1YESDkxcDeSj2eIk1hAVKdBsSrONZb4N/c3jebW0fURa/Xax&#10;j8jde+dKQl7aJpIv3zyVl693EZHS+b8P0N5leFd9oiAiT644lFGiqhscJmypHQXy3Ha80EGa8x8c&#10;bFlslPutz2lzF9Bn+/ie5cs++aEZtGv9KgiIn3cRy6567pGIAJ6IlFGQfN5kcOpqg+dHohGuFaIf&#10;atu1xW3dDdbPgOL6RFDOITYSB3/9qFvYU6TnTTuFvQSQgYBYmfbn+UvsrPpSH3prFxFpqNOYyGjU&#10;MSJiu6pGAoEHGY/2QIkPNw/qEiAh2IeE5MMesCrHSpilApNRgVnEVJ0H9g2Z6p94YseZyZcI9WPF&#10;jA255IkIx7I3Zep4DEhvEo8UJQkpoyfvhYh8C2zbBt3DRzcAfsq/Qhioq47pQs+nSrZgA3rBlk8X&#10;9SplVbuFrl4jm8MDIqKkcX06tiGW5QpLcEf2WwLmIA1KFKbzQDhIHsazKskAMSE5YToH2ghEp7S5&#10;XI8DCQE5st9CeT5GnKJzrDjJLb/nVE7C4OHLMMk0N9EUJMaIDMqiTiGLMJnawe/8TPsJm1gd46NP&#10;iOCYPU0HlH0A8fDEpNI3BUnHLngi4YmFB0kG0zj6uh48N+BU+764WMn4dC3d5UqOpyslGHO5qYTj&#10;mg3NACGNoZpb3bmSENVR3EaEpKtkpTuV642hfGZE5JoSkQMZK5nYJCDdSEy0bDSQ4XggPU03ckRE&#10;gaiIybHHCCauYvUMVtHEyauBkATyEQhJHK5ptqTVUdLRbslipc85JSKrs4W0+x2Vq2yhz5D7dy0a&#10;8vqr5/LqLYjI5hwROnbmU1xW7uF1fZpRDC9P9QDqeRl1vA0gWb6riNGF7wq8dZdDEaXsMqBOcMpw&#10;3HCeKoeDjjY8zNHaG/tmmR+aoe2Kblp25XOHnUBEjIx4opEhHx60wTat/+iHgoSk1Al6dh0g12vA&#10;+1TWj33H9QEYsfiy1KG9HPw1sny0T3hdi7awHcODsLOqEhGwd+4hYpNVF2N9e2jLYNCStZIB/zDm&#10;0T/cPKhLkIiAeHgygmGZ2bmSDS2fnE71oTSTkWKo7Q3WU8NwHfJj1Z2rY1tdTPXBDCKijqUS9Qjg&#10;8EROFgAntGNoJuL+Q666gfMK+oGIqPPdgmo7f1iEsHiZz616KctxTQIhK4hIouvBerkyAyItMQ09&#10;rmDBKifMDwpzQJQUKPFY6e+KACEBGSE5CeShSiRISHw6Bco8AUF6vsIXpCdKRCbWj/xvAc686iAB&#10;OvQSkOXku5GzDWDzQKDIg4xEGcnLXayawRJt2w9Hf3/3TuU+HH2FSAWHz2GTkhRo264f7EuRBhLS&#10;kUNKJC7DVYgI+4CIzezuiQxOTqQxW1rE47POTD5uYfWMojWTD5tT+VDzn2j6uuJGZyE32grVu96e&#10;ymfNsVyrD+TT/br8piAiYbLqZUSkq/lsRASAfKDEoqcEw/YXuYyIhCGaRiuQEBIRRHsx7IydqjFP&#10;JERELjaISEpGvMP3QDnLWL5NFzJPbiijricRlLPM51P4ctpg/oPC0UTHcxUH5nW26VNOQkEZyYmv&#10;w3wONl8BiA6w4ijTvLMHwuDLiGInWdWjDOeetksnzTxte/ubbZR5zAsJc0Meaz8fa7pq4zKwXd9+&#10;KiMCeQsgUcLQUSBKsW+IlkQbtIV8WNlTHj1wff2+Lrze2Gyu+Ojd16/0D7OwoZlau24YTfXP2m9J&#10;f9DWP1SYdJgjHQAeLLnyQERWSkSURCiZWKhDwCRVhMsBDMVgFQ3IxmC9sL1DeuqQuuqMOuqoOvrH&#10;7drOqnPTmStJwaTVC+wlYnNENslI4WAyTqcEynbD5lBElPLUziZ8P/6QJIUkgOkcqvop8nUA7lmS&#10;K8uB1wAEIOyUOorRECUjMc18DunSXSDsJdKPaSUfmrY5I5qeK/lI61sb2vaJ/mZ2ERH2uZC587gU&#10;RhSq13UXfD1DrIvjfSUfhRx29T8VysJv0cpj/bCaCQjEoyQgzumDbFi77F9Ztg0kEJ6MACQPHiRR&#10;FZmTp2Wh/FTsQ3AKPBvm52vprtayP1rIJ+2Z/AYrYo6m8pMDxf5YMZGfHcxUNpNfHYcdV7Hz6u8a&#10;2HF1Ir89HsmvDnvyizvH8qtPrsvB4VHYP0SJxlAJhcETESUYoyEmsPalM0DUYyBHqotjXdEc9qXZ&#10;V6IBdDXdxpBMIB4YjglDMiAhSlIwZAMCgq/2thUdRD2UiDSb0tb0ch0+9gkiUu825bhxZF/evXvv&#10;LAzNKDwBIeDot8GXkwCwHskAQT3mPWHwcp/3Op5kpPqE1wE+YNidQwPFEAGiB7EsRXXYQx1TEvL3&#10;cu7gaTJ1YrCd1mE+h2KYQNMcevCySj4i9K+UV3RydhSVduGI4zmGKEXou+nFfNHWFmCoa5OIlPW2&#10;gde/0h+FyZLrl5ahfvhekCcioT84Zxt+s3k0Ws/6oroqT6+HrwMUu9xGPZAQRkSwj4gRkeaxRUOw&#10;hHeqRABL3jDbHMz+uxERLM2dWNTD9gVRYEnvTI/YOwRkA5ubNWdTaU7HDhNDS+W9xVSm2F0TpEgd&#10;C8LtfhkvwbdFn/42CHtQwHmpHZCQjE4OhWPXOh453fcJDpEwnUOqf1Vwl81c2Qb03O1exKEZLKfF&#10;du3Yth1LdS0dUSzfTeBXzRBcIVPIbB+SuOImUx/toe3T86nNEckOzbhzysl2gUubfb0UgUCUejk7&#10;tiSaeprH14wfPMQ+IpFwQEfr8ivH3qaPgqREJBCV2D/8/lzZLqQk5F2IiJdfSkTOlYicraSzxHCL&#10;kovmRH55FDYr+9vbE/nBjan8x+tTPc7kBzcntm8IyMkvDhSHE/m5Hn+2N5S/u9mRv/vsUH750Q05&#10;wM6qBRGJqEREQqQEu622MVkVBMQmpirZwMfx2kOpN5WgxMmpJB4F+VBwFQ1ISLGCpqvHgeZ7Hakp&#10;EemqvdWJPvfi8t2avtgd1wMRuXf/wl78SESwciZdPbMNOQLg5R5pnVQvZ8+TCl/fyz3SOh+YUwLg&#10;cOBs4IC+BVjfkxQvp6OsyCIKp69pOlrq0gF6R7gNRZ2YN8eLvNZjegPRru/fVcDrlrUZASLyhZ9H&#10;4glMvEa0469HCtOLR1wf2DFCEctNBru4htoOSYgnIgXQLvoBG5gjgnqwrdjQVfjrRh0fEcEfYjwb&#10;2XdmMDQDIjJXgrBcw5HA8YchlpRo7AL0bS7I+crsjJdjGSvxwE6pAdjULJAQfGH3eIzvzFRxMBwZ&#10;jrQMOoPFxPYYsV1Wbdw/kJEcIfGgY8jhMp1c+WV1AE9CgJzO+wSdVOF8KMtgV9m3gm9T07g2uCeY&#10;qIpvwfDbMZcREKIgG1dEWs/bwvdo0t+I728O2XN8R3xbe9A3EqLEoyAfCuZNFu9zSkQ8IUH05+QU&#10;ESEsY9Z+JITjXeBJhScaOXmaruTvBhRE5DQQkb3RQn7XmhZE5Ac3x/LX16byl59N5K8Uf319Iv/x&#10;FgjKSH4E3JnIjxV/d2sk/+GzrvzgdzX5xYe35PDoWMlGICCIegApEemPu9IZKcnQsvpACUZXSUVL&#10;yQW+tlvXPD5+hyO+PRPJhyciJCatSEZqHSUuSjzqaq/R79qKGRIRrJrBc9SGuxUYmnnwEHNEXm7s&#10;IbKNiGwjASQJBPS8zNsgvD5AIuHBur6cy3RZntZn/oMwBKEOLYb5/fDAu4D1UztexuEDLyOoy3IO&#10;ffhhAQ4N+GEVD7ZpQN7XVZu54QeLnJhjh3NObOwClr4qNuxVUJIQP0cEYHthqXGQ+evhgb5D/wnq&#10;IB/rszwMydBGSkTQjxKFTdiI16NybbfAl2O1TCAiX9hWwsPJwCaqIipSUwY/VeJgkRBsaGYIm1Nd&#10;FTkiMjqZyEjJB3ZUBfAxu+Z4KkfDsewpbvXHcrsX0dV8d2i43QuEBNvAox52akV/fKidofccqJPD&#10;ZTq58svqAH5Y5g85NOP7xVB+il1l74pcm8hj2AxLfjFHxA/H7BqSIfyQzFWQ1mMebaF99MUP47Hf&#10;KSDftaPsuyC1e1VAH30gKPcyXu8cCSHWIP2znl2DoJ8nGVcBSATnrpBUEFy+XOSdjpGQDBE5d0QE&#10;E1X3RnMbmvn18UR+djiVv1OS8dc3R/KX1wcGbPH+Nzcn8gMjIxP5YcRffzaQv/hdW374UUN+/tFt&#10;IyIgH/04/OKJyGDYlZ6irekGvsTb7yiJaCnZaCjxiMBXdu0ItG1eSIiCBBJCItJUtJWsIF3D5mfD&#10;gdSU5NQHXTls1mUw1t/d6ToQEX3eYcdqrpq5/wBE5EVBRFIykpKH1PkD20gBCQSQ2vFlBO3sQqqX&#10;q8+8ERGLBkRHFpyZc1QKX7YNdHB+qei7gDaev3isR4+yvMRmn7chX9/1d0u5AY4fyJWhfXPMgWQ8&#10;geNXQlBx3lF3e1uBLATCgPrlZNdCX/VsLxJXzvqegACsE4Zq0rYiMoTDzxMJ5ciHNEgHjiEaEuoH&#10;hKGZ12+fy2Q+LogIGPx4rg9yfZgxEnJ+EWChWoUnHSwjSEI8EZmsJjLUt+PxOhCSvso685n+iedy&#10;pzuRa52R7QvwSWtk+F1zKB+1hvqmNJRPmyO50R3J4WQovSU2RJvZg8za5luXPpjDUEp4SOOYm0MC&#10;0EF8Z8DWFe2lzub7RNqObzst887Oy30e18zrpGAd6hJ+sqqREJCDKwLbt3t44pESDtifA05O0oM5&#10;Kpwj4vuZOw8ivSZXAmxu2NW2iuiFlydAPRuKKcnGLrBOJe+hthAxXJ+GibomUwKQ4q4SAjvq/8df&#10;m/QaVYlJXjegqotnBUhRKrurwHNhfraWwXotx5O5XO/N9b8+k980Z/Lz45n83f5YfnhnKD/cG8mP&#10;9ifyY2zxjkiIHn90MJG/Vdlfg6h83JIffXIkv/jklhzUjgR7hWA4mRgpsGy3N8TH75QsAD0lIs2G&#10;bbteqwMHAVq/DtSPFXVNI0rSUXCIBmQkDM00GwOpGxFRoqI2sQKnqUQEEZHRdCInZydGRGb63Ksr&#10;EWn32rZqBhERDIWDiBCejOwiDjlQF4TgqnVIIDwoTzcp8zobUN1neiQ+8MMFRHDyICH3DGl5Dukw&#10;wruC9bBJlycilLMdn7d+OnkO3n5VHgCHmpYRNmSypQ0OJ5E4lEQkOHFz5IRrp7BnxABEIkLPlbYA&#10;a1vrhKGqR/L4SxAFEABEO6KtjesS9a2uO2/rZwD64fto/YRusSxX6yTIy0FEnhhDn6qDP9A/5VET&#10;E1YbMlnogzwSEXP0+vCwh4g+TN6FiGBXVhAR7Ko6jpNTwzdm5tKczuSgPzWi8ZvaSH6p+PmxHhU/&#10;PxrKTw778lPFrw5H8lF9bF/qxTySida3Dc5i3wwu/M4Nyc4vWeLrw+ebuKw8DEMEZ5Mv9yiXvubL&#10;vxuqfU3b8aF/gmW2zBfnkcg38k4nBXWA4jrHOSIYGlms+mFYZqWEBKTkUvT1oV2FH4oph2AAkJBU&#10;rjYMQ1mdjqwf4b6X/dw4B1wvu25w8Crbcb45+DkdRGgrtBvuSbUOwHp+6CUP1TVoutAPspxdA8tw&#10;LgkJMQJSEJHqPSRC3ZSI5HUNRkZK3e1EBMMzK1mdLWWCzczmS9vI7GZ/JteUkHzcnslvG1P5tf7n&#10;f12byG/qMz1O5RdHYR7Jz45G8pODofztzb788FpTfnHjUH577bYc1WsbRCRs7Y5IiJIFPdZ6LTlu&#10;11VXX7hqkYBENPRFDLBP/eOo9hr1ZiAjWBXjiAj2FvFEpAn7/a4cap3RZGxE5ORsJYuTuUWY292W&#10;/q7n8vDze/L1799sHZ4hsbgqqaAuiIGvh3yqS1TIRATl70JEPAkJRAROBlDnRicZ3qQhR15RvFFH&#10;XQc6vHeGc5YVmTnhkogwYrOhqw63GMZxfQn91bT2Nyz9DfrW9xTWXgT0k/Pk0uHyelTr4ujJQxiK&#10;cQ4+6rINpAOxQP6Rki69KY6IGMmIsHkfRV3YfWzbxz9+CpshGlKcG9qKoMzqoUx1wzBQKPf9K/qJ&#10;tgponUqaqMpAXF6+ARF5qcw9jGU2evrH0z/NfI2JofHru/rQOMHcjJOZnOnDA/sQ5IgIHjL4TDtk&#10;JCMWEdF6iIjYMt31XIarufTmC6mNpxYJ+fXRQH6kbz8/uDWQv7nRk/+o+A/Xu/JX1zv61tORH94Y&#10;yN/rm9HvGmM5HM1ksMQW8IGIlH1QIoJ5I3SEu4CJi4rswzQC5fYQTsu+7XwP1CNy5e+IYnMyTdu5&#10;ePsRFad0RZT2vbzqYM2xFY469MP3h32yDc3OMddISQiQJR2b8ASkkCmxMNIBUuKhZWHiaqkTlgtr&#10;PW3Tvj2TISIbxKFyTu8TcOT5+1ElGrvB/u2SMW/wbSEfycd9LAPGR/Zc3iIfXt/DoiJ+2Ge3ricd&#10;23Gq/1X97+KzDqdrGWJDM30eHE9mcjSdy/54IXu2idlcbvWwudlcrncRNQlLfD9pT+WjxkR+fTiW&#10;X+515cO9I/ndjVtSO67bPiKeiPTGHemMlEQoIan3QUKUgDQOlUiU0RB80h9oNPFFXeSBPSUi+5Gc&#10;1DUfvsALMmLRERCRViAi9WHfIiKNbicSkYkNzZycLm1bhHq3IY1OQ9brpTx6/NAiInjm8oN3aUSE&#10;JMATi21Iy2nHl6d2CiKR5FPsKgNIQPi14A/SOQrBEVdBHWz1TV0CdUK9AOZz8HVIIjYBxxyOlrb2&#10;yvKCfFh7wR4cLedMmK6VJUCZh+sHYHnVs7TKbfVJoRv0rS0H04uwFTJpO1GvIDSK5xjqQBnO4wVu&#10;GFhklYQAQQ7dCCMBOIbzD5GjcE2sHbtH4RrwvEJZKC/0lKBsR3k+BNrl8Ax0SEhARMLQzEubE3KM&#10;r0l29E/Xqdm3YbCTKVa3jKY922W112+GXVZBMCIJQDTCttBWAgIygiPKCJCYJSamqj2bH7JCNGQm&#10;jelMHzRKQo4H8sObXfn3n3TlT3/Xln/zYUv+9W+b8sfAhx35k4868me/68pfXxvYbHls+dxbhI/i&#10;wT5IkX3lVdMGNzRwOfAGVwVD7LbVtZNjCMbK7GHr5O8AbIOdk18G9qnSH7MV7aGvcBCa920EJ1Ki&#10;rFOVV8tK+6kOge3guSU8jmVdXx/kUMmI/oaKJbzL6hyR3JAMYEMxcyUTeizkcahlgaW6DvYl3mnX&#10;lvaWdsu2VkqoT/W3gt+m7yP6jnTunN470I5ri/DDLZchWyf2OZf37Vi9SEACtJywc84jXB9PQgiv&#10;59tBvhoB2Qr8b/X/ik9LzM7W+oKykv5iYVu9N+dLaczWUp8spTYBQVnIkZKTw9HCIif7Q+w7Mpcb&#10;nalcbw7l+nFDPrl5W46NiGClDMgIJqb2pKNoKiE5HrTlWMmAfTFXiUYjEhAfEYH8uLYnh0dqq3ZH&#10;80pEmiApRzaXpFYnGelLU9slEalh0utQCQmISKMm4+nISAh+d9jUrNFuylHtUNbLhXzxxecbRIQE&#10;hJ/9N8ce088cgfAwIpBJA558AF4vrbcNaTlJR05GKBG5rw4srqSAo8Exvj2ngDPjao9ChrdjvCXH&#10;esUbeQ5aPwDppCwiP7Tg7KKPhiAPQPsBuboG5D2s/4k95rW8sloE9a28jCKgHHrMmx5Q9KmUF+W+&#10;fXPomwQkDxCBsq20Hesz0vFceJ2IIiJiRCTfrzBPJA+Ug4zwnAMe2GRVzBHBRlIH+mc8xNsBiIg6&#10;j7DfxzxsFjUbGJariQ23FERDHygWBYlEBGBZANbSTywigiEZRDOwP8jhWN9sOkP50e2O/PlHbfmj&#10;XzflX/yiIf/8ZwH/4uct+Re/bMm/+hWISVv+/JOe/Hh/pG9GqK99OsGH8BCtwQqNuMHZuyITFbmH&#10;N1eFfX3WAbIi2pDUuQrwVmoOOlN2Gdgn6wPlaV9Qbm/C6mCjLH1j9XU2ymjHIdUpkLx1Y27ORn2V&#10;geyF3VWxsZiSBCzhdZELHwXxsKGYOT6jXkZEUtAGPnYHImJzQ2hX2zJgaEZ/xyURgROM57rlOvwh&#10;4aMbl2F7HSUelXTI+3ZwrzaICO+f3ctAIFJwaGU3oh2zFfQ3SEcGtuGaPR9WslIysjhZy3S11OfD&#10;QrqLpXSXa+kAi5WhreSkNQtozFZyNJnLwXAi+72BHDRacuPOnjr7YyUhSkSGfekNlYQgSqHA6pij&#10;bsv2SUIkBCAJOa7ty9HxXkFGDo/umCwQE0RJQFxUt4EP2imRschIGJqpYdVMV8lIJCK1TluOjIgM&#10;ZY3VhqeBiGDb9+PjQ1kuZvLFk0BEfDSEhMGICNJKAkhKthGRqwJ2PXkwAhHLUnkOjHaQbPgyT0KA&#10;cmjGgQ4slXNeRCoHKs4/lcMZaj0cQTRs2CHVSUAd5r0+QXtFvUy/i/opivKA4MjDuaWOuLCvQH7r&#10;UmCguEabOtU+IKqgN0WJBoZ1NslHAId8KnVhKwecR04OkoE+RbKR739VxrZ8nkcu3+UckcliLLf2&#10;b8th/Uja+qfC+neQkJRs4OGEh7rtlKrlYVikCpIQG9ZRZ4+P2WGOiM0N0T9jazqT/cFUPqz35a8/&#10;U6Lxq7b8y5835X/5SVP+2Y9xbMs//2lX/lclJv/yF3X5o9+0lIh0lbQM5LNW2F9kssIH8kBEMDck&#10;hN4vA+aQmIOM+YrjjKDDf6AOPQUeutvqvQ9ss58jIsXDP8LmxcS6hWybbkYnB1+nCpRVbWxcU+0r&#10;rjeGZ7iXCEgC53AYYUjJBYZYIvnwR2CFJcBeN9owxDxs+6XCq3WYrEoiYvMTtpDB6vkF2NCNd7Tv&#10;CRwWKgnEu6GwE9Pb5AX0HEhCwpCMOy8ctxAREAYc7z84y5aF8mjHbMHupk4W+txARBIf41ufr42I&#10;zNYrGa5WMlitFTgG9JfAUp8dC0NHiQqGchqTmdSGIznudmS/dmR7dfSVFPRG2Ceka5GQBnZK7Xfk&#10;uKVkoK5kIhIOkAuSkYPD2xVZs3VsIAkxPQPISBimKYZmej057iMq0pF6ty3HzbrMZlg2rSREgflx&#10;NezPpG2frEJEBPuIpMMxOTKCvCcVu+BteHidColI8tuQkg1vKy0rd1Z14FDHRhkdfSpXMNqRk4c0&#10;iEPQSfW83JdzfgbzXj8QmnJ4Isg4HLFpm0MKBdJy5OM5p0MW1DE9xRd6LtmdSE03IGen2gftayQi&#10;u8D5J6FOtBP7/i4IBE2hdtJ+5VBGSEKe/S7TYdXMm7cvZKQs/rNbN6WhrH4wHdskKxIRwBMNvM3g&#10;y5kkKb4M8EQEWKgzmCpxGK9mFn5tjmdyuzuxXRH//OO2/O+/UtLx8478Lz8FCWkoCWnJ//qzdoiI&#10;/FqJyocd+fefDuTHd4byaWu0QUTsuzOVIZc8MFQAR8S8OaUEHAJ58OBkAwh5h90qvx/gQZ7rV25o&#10;pgyHB0DGul62Tdent8HX2QXo5q6pDc2cl0MzGDbxq138cAwQhmQQDQnkIxxVPw7RrDA8Q90MYJtD&#10;OGFYZqwoh2YCEcmfc+68gNwwx3cF2yyGVN4Rqb1Ubl8QTs6pSkRSG8iXBCKHlIyQUOyyUyEeKfDc&#10;0D6eaV88ERmt1zJcnxghGa6WBkRJgP5ibugpEenM5tLWF5rmeKxkoG3fc2l2atLsNaU7HkjLSIgS&#10;hBGGT1pSq2EVTEksCEZEQDranbp0ug1ptWuWrxCRphIY6GNFTbOpREQJjiMiRz1to92UWquhv0P8&#10;5vQZqFgsJ4GIKIlZad8fP35QTFJNh2aAChGJTv8qSIlHQSScjpcxfRlSsuFtpWVxHxGSDmySdU8L&#10;sFLmruar5KFwxhUHt1meA0hCShS8jLiK3avohDkZcPbBiVOOcw3lWqaoOFiVM+0d8La81Y19MWTK&#10;Cz2HsA9HPgpC4lESkDhf5JmmFfahvXgObJf3DzJeT95Xpos+Rvj6SJte7HeKtP/A81eP5MWbR/rH&#10;eCa98Ug+u31b/9BdG+P0X8u1eSD29uJgD5EAEpBismoEHMCZLd+d2ldRQR7687ltTna9M1Ji0Zc/&#10;+agnf/zbjvzvv27L//arlqJp+KPftOWPPmzLn/xOScgnXfmPN/ry84Oh1ptIa4oN0Tg0s0lE8BDG&#10;cevyXYdCpnUMUV4My2QcQKHrADl0kK7YuyJQ98FDPMDLBzvktLWt3e8LbI/nnZYDaT/T80b+DMN7&#10;IARKDHgkmdggF5F05LChg/QWkIhg6TCQIyLsu4c/Vy/n+XjZdwF/W0ZukY7tWhlkO+DtvAt4DoS/&#10;X5tEJKmvOuwzZbRTrReQJR4J8DJzqu2v9fkx12fF5HQhY/1PD5ZKPBaIgKwL9DQPdOdL6c4WNkzT&#10;RmRkNpMWiEi7I8PRSLqjjhwriehM+kZCjodKDgbYL6Qphy4SwqgIQdLhIyFebkA0hEt7Nd1oqe2m&#10;kpBOR/aUhOx121Jvt6XVahsRwdAMIyL4zszR8aFMJ2N59OiBERDipZIQgATEExGf3gaWkyB4omBk&#10;ISPLwW9a5gGCYfZjHnqAt8d8sbNqCOODiCgBAQlRPP1SCQnICMLxeBsvhh2gG0CZH75IYcMnaEfT&#10;vi7hdXOyFKlOMezg+rIxlOB00RcOOWCYgkMVPk3QjofXYV8KOH3fB48wtPHuRAQkxJY0G3korwNg&#10;56ey4lo72PWJek/0ngJexuvGfnukfSfQ/5dvH9sckZ7+oW8cHEhn0LNtki8lIg6XEZGV/hnt8+xK&#10;REb6VoDt2z9r9+VHt7vy7z9FVKQT0Y5ABKQj/07xF5825W+ut+XHez35bQ2bm43tbWiDiMShARse&#10;uIeHrDqfbct3MTckopAxTO/KDJnwvZel2LB3RSBUj629izB3bIe2EAL3+t879Bpanz5XB4hQf6Z9&#10;66e9fWfOO96DM+yuiiGS1bA4cnhlY7glDsPkUNFxwzs52NDMibZ3Os4QkXAe/joTHIrhMl6icr7v&#10;Afe1DQJDfumwyi54O++C4r7wXLRt3rtALjyZcHWRxm/ByEgpNztW19cLyBGPFIGIhPkh07NV+NaU&#10;kpDuDFhJZ45lvQFtzQMtYBrmiDSVkOA50MKuy52uDIdDfbaM5UiJCFbHBCKi5KCP4ZKaHEfS4YkI&#10;0p5sIDqCYRrME0GUpFLeqJVEBEM8jYYcN7raXktutWpyW8kOCFG72ZH5PCEiKNO6mKz67NkTefvN&#10;qyIqkiMinmT4fA4s94QDSCMkAIlDDtuIiNnWY4GMrYKI0DEHpwTndFcLYkQkzpnYgEVKQh07ap5l&#10;z53TL2A64VhxmJVy1I/5HajUI6I99oHyiuOkLOpQ7p0uhiN2Tdr0ABkxG5quINos7YejB4nIrqGZ&#10;DUKiRCSQEKTL6w/YdY15f56V801gG9WlMgf2E0efLxEiIq/ePpPxfC77jaYjIvpHyhAR27Mj5pkm&#10;ESFAQngMEZGZfQl1tp7KZDGTznQkNzs9+dleR/72Vs9WzeBI/PBWV360N5C/u6PpGw35wbUj+fGt&#10;mnxU78rBYCgD/aPbVu/aN0xWBRHhA5YOcRfwYCVYDw9V24dEiY0v5zdnCj0DHsSbD3cgtBHS3gGU&#10;D/DtdTl3oPKwV1TScAZAokM9yrbpECgngUh12X86PxAkI0mqB31vJ0WhozZsjogSERCOHBEhycDE&#10;VJ9n+TaZyTMEhAARwdbymJsSiEj4Pd7D0AScbjzXbeB9KM8L1yWvexnsmri0QQnaOTYa02vknTuw&#10;jXBQni2LfU3lVwLaTyMi9hsEadPfAsi4Hk2Px0pdVy8CRMOnU4AQ2kvL3VMlIqcyPglbvTcxEXWy&#10;VpxIfbKS+nQlx6OlYiHH46WtnMGxNtYyTbcmc+lMZtLuY4LqUJ8JC2koCTlUMlJTElIbtaXR1SP2&#10;RsKeIW4SqgcjIUink1cLvUhAPBHBPiLH7bbcaTfkThdLg9tKRNo2R2SlzzoSkTqIECarzmfy5Zfh&#10;217F8AyGZiLhAEBKPMlIwQhFChIEkA+Qg5QwpPnLUEQ+NF20iSP6kNgtiQjC9kWYHmmQEH1jxpHO&#10;CkcDdOD0qF9N+zzD/czb8t9CFoYPfDmO6TBNBUZAoIs89KJuHGKxpb6aB1juhxJoh/2kPDcE4WXb&#10;AMJi+rQHqJw2rB829AMiEWURIRoSCUaGhAApEXn6LCAQkep15zAM5UWZ00lRuRYR6TmirzkZgKGZ&#10;l2+/kFdvvpSpsvVD/SPhq5RhaObbExGgjIxUichsOZO+EonD/kg+rg9sD5FfH/XD8Xho+JWmf1sf&#10;ym8bA/mo0ZcPa1358Lgl11od+1LmCLurYv6KPszOEV7WByJDxQw570I634KwoRwFyw1JKPoyUD+t&#10;xzwm6OWWDXvk6jJdnEPU8bq5NPMpKEdfUl0ctw0HhPY37RHUQTos350p+YhzNjBc4oZnOMyCuSA+&#10;z2GY3FBMIXfHFJgbgi3OMT8ER2wpHqIhOJcU5bkR6TlhPkOxRPodgfo+DeCanJ5O7fflhzuAbUMw&#10;ORnPAWV+KbIv27Z0uAroeiIR+moRLe3nmZK6i/NZ/E+ovoerV9Yv7XkCQuBeYFPE04sTJQ+nMlid&#10;SENJx+FwIXu9uez19ajYHyC/kDu9meZnckexN5jL4UDJieo2R3Npj6fS6velP9Df0Xou/dlQDlo1&#10;OVJCUlcy0mgpYagfSaN+GNDcnCdCMPrh80V5loh0lXx0ZK/dlD0QkZY+P9td/V3OlIQsbcXMYjXV&#10;PtTVVt1WzXz55eMNIsKICJw9CYdPe6REhASD2EVEvNyX5ZASEeyimurQRklEzMHgLbjqcIBASsqh&#10;mtRxedABgkz4fAVwwnBkBbEhoF+tA7nZio4vYNNxp1EFnw9RB9Tb7E/V7m7y4c8TZGNrWYqoE6In&#10;uTY3z2eDgCiwo6o/2h4m8bp5+PPa6J+lea1Vx+Sadzqs4xFsqV60i2sZoiPY0ExZuBKR8WKqf+Cm&#10;vl1cbWjGy3JEBKgQESUP+FPa6pmVvrnoA+RWqy/X2gO53h4qwjbuNzpjw63eRB88Q30YjeVgONY3&#10;obG0pmPp658cH81D39gOHpx00HzY+zRJRTE3JMrD2x7LNA0bCREx3ViHD+4iqsFyh0Jni3xbuUeq&#10;m9MvyuLba9BBP8vzY7osz9SP8HWRx3wVm7Nib8Z6rbSM4KRf6jLNfIWI2DbvY9t4DAQkJSMBMcrh&#10;yATBbdsJylGvsIEoiwLLg5drREHQZtiArzosU3W4AeH8LRIV04UsAX8TqdzKrgBeY0RDQuSttOUn&#10;RHuwbugfrm+4xiFfPRfv7BH98ZNTeW/ZB9rNwSa26vHi7kzOT4dyvuzJxelYbWo9TnYlkj7k4PsF&#10;hIhImNQ+QTRkvtb/+FyfARP5tInPPMzks+ZCXzyW+nxYymftmc0Nu6a43pnqc0LJihKWWl9JiD4f&#10;Wr2B9McjmSwmNmR7qKRgv9uUeg9LbTPzPSLBoLwgG7sQCQiGaEIaq2cwObUj+42WHHYwBNSKRESf&#10;T3pewFyfq412XZpa73S9Un/4tCAiuTkinmSkMp82gqBHTwpyeS/3R6avCpKNXXU/sCWfCobkq7ir&#10;Ri5UkWQEjgzOaxMcEvDDAsDzRO712TbLqMcy1KXjC/2BIyyddkpC6LhDXgmHOkvWxbHSlwTV867i&#10;GYC+Ip/MpSiW/2q6KAfxcDqBiJT50OZuIlJs554pwz3wbaJ/dtTz9edsbUUU/UJdyGI+9DX0F33k&#10;/BceaS8AeVzXcG2xs+qL11/KaA4i0nrvRATfhFkoEQEJASFZ6BvWeDmV9mSqby0jORiM5Gg4MRyP&#10;AuEA6lrenIB8qO4MX+nVtx0lIdjefYFoTXQwQCAiYdiF27djfghD4fYAxQPYyAbKg/wCurGM5enQ&#10;DMo5HMFlq8VW8tGOB3W2ySvlOHps0UUYnGWljjokytFX1CcSXaBSrijC67TDMugaQsgf18h2rdVz&#10;LmDzcnDtMKwT6hTtaD2U4X5QF9u829JaIyMYoinJB4dtbMhG5ekwy3zVr4DyUFehx/miJ7N51+QY&#10;jkFYHLCdgPX3h99IcH5wtKmjjNfAzrd6Tcq5HBhC0XOLv4lSXsLXuxTRjrf3QOVAZSv3OAxj27ij&#10;Hb0fRCAUVXLFczRZjojgHm25/wXQTiQidzHH6mIsF+u+ERH8P2zp77ckIkyjj4hkrvTZMlTnjCGY&#10;G92FfFifyC+OxvLzw4n86mgqvz6ayW+O5/Lb46l8VBvL77T84+bMANKyry8sx92hNLt9GeizYjwf&#10;287NzclA7qjzt9UyzUMbasG8DwLDLyAXKRHZSUoiESnJSCAix82O7OnxoK1kpN6QrhKR+RxRwIVh&#10;OtNnWUuJSLMud8/P5PWbFzZHpFgxE8lGSjpIPKLtwdoAAP/0SURBVFIZ8S5EhLJt8pweIyJeh8dU&#10;l/igcFjxjTc4ITqxNCISnJodCX1rRpQjDKuos/JlCs5fMIAcQFcJRZjrkUB1rEzBfOkE2b9N503Q&#10;UQeEt/cyIsI+BJR2A0IEIJx3Cn8+4Yu1+TID+gwkeqYbzyG0ieO2vu+GRXVQv9I2iZaW2TmHrw1X&#10;t66P/bKhnEBK0FdualdGQcrlu+n1YR6kBETk5ZtnMl7M5FCJSKuHVTOY6Ld7aMaDD0ASA8ITkRXe&#10;UE8XtkkavkiJSavd6Uxak4l0lGx0Z/gI3lgxUtIxkt5yLIPFSIZ6HK0mMtYHzFSxUIK0Uhs2NyS2&#10;GxCcn0eIaOCBzYe+PmidzMb9Y5k9eCsRkSAPDtbVUSAqgAe2l20C5bt1imhGRE4nINpBm0Qs8+eU&#10;2sHbLY7nei18uUFtGLxMwbq4fjyCTCCycXI2NeDz/kZGoIPrE+sAaJPX36InekRdRCwwBBNIB3ZI&#10;DcQkREdIRkLEBFGNYvOzGAGxfCELRISYzfQ3O+koIQFRgc5Y09jdEn0Mvw/vED0sCmDnHq+HXZMA&#10;Riv4WyBSEgIU1xBpDy+LOrRbwtlJYfWJICt/V7hfm+cEkCgYqQAhQX38VmIfCvi2CNS135WSeSUi&#10;904GclfJ5LclIkToW3hOYFPExdla/+eIhizko+ZSfrI/lR/cGsrf3BzKDxX45P+P9yby0z0lJ/sj&#10;+cXBWH6pJOU3x2P5pDGWm62h7Lf6FpXoT0JEZDif2MRXEJGjNjYgOzIiAhwcBiKyLRLiV82wHLoA&#10;hnc8GSkiIs2uvsC1jYgcNZSIdJQU6/MMH7gDMMxtEZFWQy7OTuXNm5fy9qv8ZFUQjG3EI4UnACQH&#10;3xbeVgqSkXRuSA4fYGty254cDgjOmw5L03C6Fg2IKJ1ZiWKow6WZDyhlRDp8Q91SJzrbDSQkBHk4&#10;52cRSEeEYRwMzUA35k0X5wVHXeqAtATHS0eMcpCe6IBt+/TQx0JGQObwRPUAtBGGUkJbIa1yhZ8j&#10;Uvb3cdSp5gmbG4LJqjZhtbxm1ifMv1EZrpGRIOt7PCdD6FuYP6Nldj4gI6yv5PMpCWioW55jeS14&#10;jdj/l6+/UHxpk1UPmhia6dqeIiAOGOPEFu3YdIhExOMqRARHIzVKQjBpcH2mbwqKxclCJqu5Eg0l&#10;JUtsAa9Yg3CEL/ROFNhmfq7H+cnENlizeSta13ZTBUFScM5FMTSjaYM9rPGgZjoPOnIAJARhcxAS&#10;yqq6+hAGomMwmT3gA5Avh4RKHQ+va/loy+tSBzLY41AIz9Ej1HF9cXaIUq/ENt0UYXgFE077Mpt3&#10;1OnD4Q/0foKMgHAE2/6cOJ8CR/bzFAQUwytuPkiYNzLR/NgQ9v0AMQlHW4Ybt2svCEkEh2YCqcEO&#10;q0pCjKQMNY3JqjNtN/wuC+dcOEOfD31Gf8NQiCu38yrhyQOvH+HtpHKf9vliS3ZL5+2mv8Eqyr6G&#10;/qrDj1GQ8JtA/YCgX/aB2GhPcV/1rC9Kdi4upvomP1WbJPawUW3X2naEg0h18D/FfJ2z87WsFNPT&#10;lbRnS7nRmcvfKwn5y0/G8qe/Hcqf/HYgf/ZhX/7dxwP5i08H8h+uDeSH1wfyd/jm1O2h/Gx/LL85&#10;GMpnxwO5Xe/pC1RHBurwMc9tNNPnyclS9vstJSk1JQB16fZa9omKbq9he4WAZBQEQ8mGJx485oGy&#10;ANvcrNmQIyUhR52uoiMHx2ivI6MxdqIe629Rn2n6ctXoNqWl/cC3Zl69fl4Oy4CIMCpCMhIdPpCS&#10;D5RzjkhFR+UkA5Tn4G0zjzqMfkCW2nnypfoyFxnxoA7TRUSkeNvFMQJvyUYA1BHZG7grIyxqAQdl&#10;uiATEWprG7jChfnCltPJwpwiiEUAlrWWK0lKp06Hbjo7hm9KfTjZMBSRA/sH5MpLwE5JHtiPEkEv&#10;RBiqZejPpr4rj+cYUL1PjGzYfYht+PMJ7cU06kIPQzKoByIC3ajvdQP0useoUiAmep8s/zgQEf0T&#10;jJSI7Cmjb/U6FhEpiYg+OAB9iHxbIoI3UwDj9bBpUGKCSMlc2zGsgRAtITA8tMIOrnoMZCbYCPZD&#10;6N+GARw4RHBV3HNvuhiWOT+fqQPFQzfIKroMX0dAZmP1Lm99QF0n80jlzKcyRj0QWcBbKlet0IHk&#10;zje1swtX0tX2Efk4PR3LdNqUQf9Qut19mUzbei8m4fpr/6BrfXN1kWcfDaoHMmKkYdZV9Iw0zPHN&#10;GCMaSjhWca4HIh1Ir0twSMYPzRBhQqsSESUjIDogIcHxlU7Tp4n7D+AsY3/1WgQiUjrQQEC0LKIS&#10;uYjXL72OOblP53S83XB/VQdtAK59gDas3wkp8JEKI+PU3YG0Lxv9URIZ2g59+S5EBOdmz4WztSzP&#10;TmR8spbGaC6/rU3l338ykH/x9z35pz/syD/7u4788x935F/8pC3/6udt+eNfdeRPf9OVf/dhT/7q&#10;4578zbWh/P3NgXy415drRz3Zb3dlGInIeK5kZL2Q9nIit5Us1Bs1abexSdmxEpG6bVaWEgxPRHJl&#10;OB7X9w2U15SMYBfVo7YSEXz4TnFYqyvR6cl4MpIZPsyphGi8GEtdiVCn3dT/zEpeKPEgCeERhMCD&#10;Dt6TEMATkRQpOcjB22ae9VjX5wGSlFTuwXoVIgLAsZFc0NGRCBSOz6EkCgmRUBvZpbYZeFtY/pur&#10;ZzpwmnDKkVTwC71ExXFHnUJXCYmXe91ACtS+thOuA5yyc+QOhUx14eyBsl7oHwkF2ynbpF6pS6D8&#10;2xKRgkjE/nigb2X/wr21c9MyoDJXJOr5c0KadYFgLxKRN1/Yn2M0m8t+synNrjL6Ccba80QEQzVA&#10;hZBE4uEBEuKJSDFefw5nj2WdMzkByVA5iMYKR8Pc2jZAHgEiAhICBLt5IkLgIevT2xAesgEgInfV&#10;ppdVdPmgVvKBvNlOdC4DbeTKcvDnAMdUzA9I9L4PWNtKIM7OJ7JadWUyachoVFeSMNDfBCIO4fwv&#10;u8aA6ag+rvGpkhgQh8msI1NEWRZdm0Ni27/H4wzzPhQcisE3ZZCfzvGBO4zDa94IDYBITVf7OLTV&#10;KHB6KfHIOcqAeD9wTdXJVsp2EBHo8/dXnF880uZV77NvI8jK6+nLynIF0hkiUswLwblk2me/dsGf&#10;J2Ft6/3jChu+fFSuV4TvUxV4NiAiciJLJSHDxdImnf7o9kT+5c978o/+siX/8M8a8g//vCb/77+s&#10;y//4V3X5//xNQ/7xDxryT37YlH/2o5aSlY780S968pcf9eWnN/vysRKRvVZbhpOhTLATq75QjWaY&#10;0K62mzU5PDqQ/YPbihtycHizMkfkKmDUZAPNY9tF9bjTleNeT8lGT44aTRmOMCl/aSRkuZpLfzyQ&#10;Q9VtKWk51fN+8eqZRURAAhAFARnJEQQD0pDB2Ss88aCcaU8KUqRy5NM2fRngCQiiIpTnwHpx1UwJ&#10;ODmLPNibc5lPZWlZDjuX4zqktnK2g6x08EBBQGy30U0n7gnB5URE7auDTa+HyWN/gEKmuhiqAMp6&#10;ob1tRCSs4kF7pS6B8suICM/T98f6FJfv2hBL7FOKot/IP1VyYcMx4VjAnRfPyddleUAgIvhRDqZT&#10;Y/eIiOwiIoyCfFsigmWAF+dTw5k6JO5+aUsubYIhVzxUiYiREbUBW1iJE4Zm4CjVZgZ46PGtMrxl&#10;5hGcTQCGZvywDFDRZeha35zLfFXnMtBGrmwbbLVKPCeupEh1vg8U11NJx/n5WJ38UMnjSK8/JqGG&#10;a3/Va2D9rwBDbPobuND7fzrS31sYfsEQCzBVYoEv6zIfZHjbBOno2ZAMh2dAPsK+HLxnqQPcRUT8&#10;/UDalSEfbQJ+CAXgPSnOLx5ps7S7G76NXWWb5ck5RiJyV/+v1vdM+75v25CeJ2F9SJb65pD2qwT+&#10;tyQiJ9KfLeV6ey5/+dlY/r8/6Mh//W/q8v/4o4b8F39ck3/wpw35B/+2rjiWf/Bnmldy8v/6d0pQ&#10;/qIu/9N/aMi/+mlL/sPHHfn1XkfuNEFERkpEFjJaLJTgYpUe9hTpysHBnhKP8FXdo1qYH+KHZS5D&#10;bvjGYEQEK3PwUb2BttWXWrMlg9FYxtOJEmasFJvZkNF+4yismjkriQgjIXD2ngiQIOwiIraUFvW8&#10;TNMkBSlS0oH8Nt3UDtKXEREAupVvzdDhezKQlqV5ODDmLyMevm6qW+ax7TsuXiAZXgeAQ2YZHfyG&#10;045ylvm8l7MMBGArCdD2ijaN5ZUOOnXSl6HaB9iHTM/rZbVt3z/LK+x8Y1+IkpiUeV9OPHmq7Ufd&#10;LAGJSOuFcw5pm1vj+6T9xtLdZy+eSn8ylv12SxqDrgxn6hhO3TCKgpNWPbaRE09GSEQqQyoGyAKx&#10;wBd9Ma5ffN1XZSQvHpQHu7uJiEf6MCbSctiDk91VB0gf3LkyL0uBcpKZXdjVf98O09v0ve5lyNkI&#10;Mt63AOpR9yptUJ/1g+PHEMmZPPz83JYLQw8fyjvFPjExAsY3b9x3rIYxQht/Z2F+UCjPO7+849xV&#10;xu+qVBywAuliW/ad5xr6A4R2Ut1q28znwLYDYCcpT+rjemGyLv4vPirE+5MDz2cTK3mA+6Pkppz0&#10;uh2+H6HNEDlh/kLtYc7Zydla5icr26r9w+ZU/vSjgfwPf92S/+cfH8l/8UfAsfyX//pY/qt/U5P/&#10;6k/q8l/qEfiv/6Qm/82/bch//++P5P/3w7r86a868tPrHblV79qL1FiJyHg1l+liLnMQkslE9veV&#10;fMQdUWv1TXJBUrJtaKZAnKRqtjA/BMM+eF72e1JT4MN6ICZDfY6CgCy0H+vTVdgWQXVbzabev3vy&#10;5uvX8uarsGoGERE4cCMdnoAQyCtIRHLYWg75FcG2gRzB2DY0w7bYz/Lru3CqCMlremNoJskX8DJN&#10;p8MpKahrQy9qsyjTNGWBkKCTJCJe7+pEhMd0jgiR6l6NiCAPUgESEoY+/LDFZaj2AfaDPMy5CO2x&#10;P19g0iv7hHYzJIPkwud9+Zdgo3osiQiOGI7RdtF3D5O7uin0/J8a2M9ARJ6//FL/yPqntT9WJxKR&#10;7UMzJB8F8dD01YmIvk3fxRu1OhtzOIuCaHDJ5eVEBHbU3o6hGY80PE2gjPMcTBdHe1OfZfWJNJRd&#10;yOFkYjll28C5JbkyYlf/fdscCmDa65nM6V4GXouKjP2w4YCQT+VXaWPDjjqp0lGpM4tDXgbndKnj&#10;f1OsS+QcIeGdJbGrrCQi5bAEwDxh5+HOr+y71om2Qjvuuti5V9tmPge2HYA2XVlSF9cGJITAf4bX&#10;jr+RHNLzKrH8XojIqRIRfOCuMZ3Lbxpj+ZMP+/I//U1b/tt/eyz/zZ8o/rQm/+2fHst/929rBsiB&#10;/+7PavIP/6wu//2f1+Qfq/4f/7QrP/qkLddrmKxaJSJTREXmczk83JejIyUatuQ2kA0fDXkfRKQ+&#10;6Eu915GjRl1GSkRAQDAMAwymQzlq1WU4GCjZ/lzefvNWicjL7PwQkoIC0cETBclw2CYnsbgq2P4G&#10;2VDZuxORHSARKGQgICQHSZkRh4hL54hEPW83RD6088+CAzQd1Q3l0CdBCQ79ieo/UccI0EmWzpJO&#10;fxOp7k5EB2+rdrQ/nlzk4OdkVOHtgnx4vS1ECNC2U9JxGahfhZIb962ZHBHx+t6efe+mAhCRZ3o9&#10;nkh72Jc9ZfTNGBHBUttTdfieiKSEoyAeVyAiQJCTiIQloXzrzRGPDZwGMgL98GY9Mzt0cBuIb+AV&#10;JxFBh13qwkEG50JykjoaPri35QHY8vlt8PXQFq8L2kTfYMeuE2TQj/1N4fuQ68+7wNrUfmycN9pO&#10;ZISdb+xzrrwC2KAdPZJEFI4r9h1DUZ6ImBPzDi2pdxngEEEuSDAePET05dzSOwFCgXPLgOdkw2Yu&#10;b0iICKIOdo1wf/Q6VdpI4PsMkBSEdnEfNs+PwP8NEUUSEaTxnwvloW/8jQBGhq0/gWThuzdoB0f7&#10;Bo61rUcQEM4/UVv3HpT9TYG2cjKgQkROAhH5bXMif/7xWP7Zj/ryj/6qIf/jXyj+sin/w1/U9FiX&#10;f/SXyOvxr4CGyXH8Jz/syr/+WVf+7uNmlojMlISAiLTbTdnfv21EBB+uA6kA8cA8kdxcERKTqgxb&#10;wysBiWQEaGBFDj50Z0QEH79ryd7xoXT7mOOkL1UnYZ5IZ9iTA217PBy9ExEpCEIGFcKRkIFC5x3B&#10;NnOEw4P6lo5gmx/Yss5LwGGR8EZdldmyUUWqC6TDL7Y82OVRDrBuqB+iD4UDjLqhHOmSiMA5wlFz&#10;WWvqwKuOM4ARkooe6nuZtmtgPjpmtGlp9AV9UlSGXgyhPAxlsAxpwNlUwJmnZRvDROxLQgyuCvY9&#10;QInI0/tuaEb75pDWqdiJ/SmvZSAiz54/ta/vYi18ExERrJpxRORcH0LbSEdOtpuIwNmFIZAz7FNi&#10;RASraC4nIhYxWc/kVPuGoZkQvgdpYIgezq0E2woEo4rgHFwdtYejl3l9gKHsbfkSkBFpmYP2GUe0&#10;hWEq9BVp2GQf2I98O2UfzGnGdE7vqmB7HrtsVvu3u+20f6mjYnnQoazq1Kj/7YlIGAoiKeGxBPQj&#10;9HwCGdnEtnMKgKzsa+jDJvgb2WjfZEGHS3xDX3afM/5fIB8A/iv4T/E6FX1315jzjSAH4cCwE9LF&#10;Lq/QQfuRgLxPIrLA0MxsLh+35vLX16fyv/1yqGSkLf/z33bkf/5hR/7pD5p6bBn+qeKf/ABoyj/+&#10;mzBx9Z//fUf+9Jdt+fGnTblxjGdWICIjJSKTpRIRJSOLhRKTyVD29m5Jo4lP+wciwn1FPOEgAUlJ&#10;SFFWOyqGeAzYtt2ISFeO9Zl5BMJzfCxtlQ1HA9s/BISkN+rLcash0/Fkg4j4z/+nKAgCjonDZz6V&#10;e1TqJ0jboAxHEg4/WdWD+pZHuYJtfmBzHeyNPDhNTwo2EaIWRCAJIA+egPh8SJcrLUK61N1EICe4&#10;SCQcQR7aR5pynETQ8w6zQMVpligcaqJPuSHjiFOUOuiXQh176Gcow7DIEzh7Pf8SZRu+L9n8RjtV&#10;mT9vpDn84nVCPt4v3Af04UtGPyAv+0ubgOU9GcrioWBXVc4R4YZm2EeEEZFieCaSjIJs6EOR4Btq&#10;QUBiFMWIjAIkoiQiOIY3b5AI219EYZNTsfGZB3ZjVYS0YqlERP/cp2v0DU66bDu8YZfkw5w6ZB7O&#10;sRfQh2O5SViSTuAf4h72tmlQPW+vsFNtM/QjRGI2ZEVkJiDYR9q1EeVAOZ7v+1PWvyrQ7v+fvP/+&#10;t+Wqznxhrt/bdru7b7ud2nbbxhgQYKIkQIBAgCRAEpgcRBBROQcUSAJJCOWccz7KJ8edw8p5rR3P&#10;OYpIR9IJOpLc7x8w3vHMWU/VWHNVrb33kbD7ft4fnk9VzTlmqNp71fjWmLNmLbasj35g3/fZL5jG&#10;fN9P9sUqOQfahE7L2kK9zjZd3pEm5bsdYG8b/hzQPiIjCYzAlnmQrTOSiyJYRXZIj/OSNnvbh3z9&#10;/rfQ6coDHDyl14aREDh/RiSg5Jy7I0Moi99XGAlhfvJ/EkU5evazZfu3kNi3dOGc9d6wZU5/09NS&#10;abVlQ3Fa7t3UlutX1OSKh0py+YMVuXxZRa5YVpIrHyzrtiyX6fbSBypy8f0luei+olx0v6Y/WJKb&#10;l5flgfVlGRjTe1azLXUFkJqCiIuKTE+5CasdvWcMjWySMUCFGX7pmXxqZOeOxOlRRMQN8ajwxswE&#10;PqhXVQip5ByIjIznpFKrSAsf5YyiIhWFkjG1bzWb8vttzyuI7BZ87RzREMitH2KAhFDgFDl4Kwsf&#10;3PK1XrcOibG1IkAspBA8FiOWdUu827kO8TBJiuKFzbQMhdU87dLpDj6i/e07IXVwuu8AJFqCPLYN&#10;RLjxs3qpKA/tqsNHmnXA9phpbl+dZRqAQC5Nbbyj9uVsPh0z82KbKI1teLtoaEPF/rl8zXOTWaPr&#10;66+xaUPF6AcjIF39jPpA2T7Y46x0v6+K/naQ62O07xeo662HZQkitm+2fwDLLhDBWzPRgmYWRBxQ&#10;BCBixRuiBRGUIYh0R0R0+wSiIYhsKKDMdmRWIQMCaFhNTzVkZkqf7oJ02PqoiG8vrvdJX3csHIdp&#10;KixbTvnwerAPQECI3cjlZyyNbZdHZ/lYUb1p6pfXI9MGFLcPh06xP7ZcqjLOL0jLEpdCR39QDteU&#10;eXG/UhSfA9QDItg3tosAkcQRq0NlO6gjcIrYT2ADwNBt6/M2q63JS5Frw/SRsufl0ozzZvvdisrh&#10;mrvr4PvmbTVP0wgiBJB+IOKvgU/jMKe1g1gflpG39fcX7N44ENkagcjWrXMyOzsjtfa0DJem5dGh&#10;tty9pi63r6jIbY/XVA25bblul1flVtXNun+Tpt/4WFVueLQs1+v+zcsrcu+6ijw2UJaRSUQgPIjg&#10;MxDVTsst0NiewtszLQcgI1EEBMMx2BJCCCShuiAEdpPmOzOTE9EbMwoilaKMlCZltIgl3vHWDFb3&#10;7ci0gtY01jMpF2VwZETaCkrbXnxRdgcgQujgxNVQPUABx29k07m1QBLbYr+PQrjImhfST296AU5e&#10;xad2/6SMbZqQp05MnRCXGGfUI4lcRDbu2E8+9dEQSOtQ0ZY2LO/LYmshw9fn24e9h4Bum+S4Kz1y&#10;nt0OVI9NGYr5zibIo0Jn76X90v47uT4aez0nD3i8vt3tWLGf8dBR1FbYZm/7kZD+YnANXB76pH3A&#10;WzFQ3M/kWqcq6lfXMFHUT2y373pOdr3yktpuk3K9LmPFohSqZWmYOSIxUKQACGVviJAFEUQuuiMi&#10;AIiOpnsQ2aw/1lmFjVl9inBqN2VuquU0027E+3MRgMxGW9SHm24XiDghjepO646M6HH0JN+97/Ox&#10;b+Xz4TRwY06XLZ9o8ZGGHqkz4L5rQ5+4u44h7FNRGm2s/Hn7a4AIBra9dmlpvfIO3LYFB+z75/Oy&#10;5MskCh2Zte124HRmNi0R0m39aTaUbR9lmB6BSFd+r/y8Csj307/9hOvm5fOy+klFdbi6Elt/jlqH&#10;ijBAAIkjI7FdupI2usXoxtPY6t/M7cfDLwSPUIDOhc6lV2n9gmIQ2TKvv/05aU3NSq4yIxtGO7Ji&#10;Y0MeW1eXR9c05ZE1LXlwXUNVl2Vra3L/2rrcB62pyb0KLHetbci962vy6GBZ1oxg6KMuzXbHfTai&#10;ovBR0ftGXe8jTVVHH2ZKlbwMjw44wABUADLCoRkHGyZ/YjKYwMohGdU4gKSQl4lSUcYqWNAsJ2Ml&#10;3WIdkQYWg1QIwcrR2o/x/IRsGBhwy76/uH17JohAFgqwJUyEAliEr+8uJNadpRAqACJp6f3K+Nd3&#10;Y+dEIEi23QIIJM4qgYnE1h9Hec7RaTrqV2XZ+vqQzrIWFNTWzV9AHWpDkICjjZTYGqHeyLmnyT3x&#10;q13sYLHv0tCP6NhAANthWpLnlRwnZf1+YuPqQftIR7voR9xPbI2iehYjdw7RlgDBLc/JLeOPfTc3&#10;JAE7W0/q9XR1+X5aKNm+8/eya/dLsm37NinWq+6bCTlERDoNmY0iITGIIKSaIdxcrJAWl1N1RUQw&#10;b0S1WSFi85w+uenTw2a9YcwDQCCFkflI2OfxnMIKYARQshnDM/pD5xyUBHAWpzTQCEWQsMfYxuPq&#10;uIHjRm6OIdq/HrFt24fMupFPuWOfjnIWUJAfr/+R8uqzPYewrTAvVK8trsnC8lGPbns4LL8fOji2&#10;l9hhZVQfzUCa/Xv0E+vpri89r1t05k5oH0LfXJ+9jb8O2Ld9t234Pnb/3zAvPFa5eRm2rv4gAlnb&#10;WPjbxH8fL5yH22qZTKXVFal3fk232B88nLhjPR/s4x6BNTWmp+ekWptW596RgeGWbBxsyvpNTVmn&#10;WjPYkNWDdVkz0FA1ZbWmrdpYlxWbGvL4gG6HarJuvC4Dk1WZLJSl2elIY7ojVRcRaSqI1N1aHm3d&#10;R5RiaHTQrf0BwEBUJGuOCPfHxjCRFeCBIRnMD0H6qExOTuixKp+T8XJBBss5GSlPynihIGMTebeq&#10;6qzem2b0Aaul96p8pagQNCLTU1P6gIoP3u2W3a/6Jd7DV3itk+8SAMAqSgvBACJ0xAASlQnrtwCR&#10;ltYvIkLb0KbnrRn3gTTs44nZ5rmnauu4sA+YUJkoh38NV4U0REBQJyEkSqMt91Ef64Yj7J77Yfui&#10;9UXOG2/JwEn2OE4K+c7Bp+sFdfZ0qhDKpMGE7ZdNy5Ity31qO/4Qpr/og+uLtv/cC0/qVs8R1wxC&#10;flRH5jlGsucRikM/Xgoj0VCS/5v29pFy5/OC9gN9wL7Wxb5C+Lvt2v2iA5E8QKS4ZyCSpkwQ0Xqh&#10;zZCCyBZARQwbPvLhhmMQJYm28TGiIar5VBDRuoIhmDQhEjM734yHEjIVOVYeuydgPg1HIXk+FcfH&#10;qq469lDh8A7S0E5oB4W2FK6HW6BN9WT0tO7hI8rXa2Ht7VO9k2nDnl+aYhvn2NKdUpp4fW3ZTEdq&#10;r7PaegfnHZsDIJceiXZvsLqiBXDSUZTCRyq8jbtm2h/fL56L+Z+BYBvZ96ZnnX8iOvgspZXx1zfo&#10;R6TwXEKl1ZfdTiL2hyACeRDR+8LmWZmbmZNmfUbKxSnJKYxMjLVlbLQpo6qRsUijLRkdacvIcFsd&#10;eksGx1qySdMHJzCUrPaFmhQrZTcnBJNUazGI1BREIEREijI47EHEAoeVhRMvDMdEQzGIgrg1SAAl&#10;mCMy6SIi4+WiDJQmZVg1qSAyMVmQVgvfSsKct2mZ2TwjVQWiiXxetsxvlp0v75JX/jcmqybfmkmL&#10;iISyzh4K060tZUEENqgfW8KDhYg06EAdYRrTmdcDInBKMUw4MPDwYEUbOik4Rhe5UPueNUFShDpY&#10;L+zdMu7R3BFbb1J34njjul35xCE6mXJWrnxkx6EOrqyaKi1jF/1KqzMU2ghtbb8Xqsu1qSCA9re5&#10;/acURp6QZ5/fIs+/+GRqmfDaoH53rOfHurDfdW6RCCN+Lgug8ik/mTbqJ/vavfiZEdoz9XkQeUn7&#10;/HuZrJZltFxyIJL6+u4SZUHEDs1s1WMIMDKvIDKnN45ZBRAAhpsDgsmpC2gO5bS+hUAE64FAYTrk&#10;nG/kaGNnmKI4P8Vx2E+1h7J1v5Fi/9PyCBXIxxyczZtbghVMKQIHYARzZ2hvlQYiVNq58djlLeBI&#10;6Zhiqb0r68p5Z4X0sJyXaRvg0ZXX/29g0/r9zRbSUkCEffPns3B78au0LlLSG2noum4LKCzr1d2e&#10;62c0p8Wey9Patj0vKL2+dNn20/pFENmiTnp+ZlamWrPSqExLNd+R8mRb1XIqRUJacaIlhYm25HJt&#10;mcy3FQJ0W2pLodKWfFlBpFqR5pR/W6Y21Va19B7mQaSj+7nCpAzgFd483pzpnoiKY4hf3SWQYDVW&#10;vinj1w7xIIKIyCTmhyjcYH7IYHFCRkqapiAyPpF3IDKnEDI7pw9gWxW0ZrT/lYo8+cQTsuuV3V1D&#10;M4CDcG5IGpBYZw9l5ds0gkgMJEa2riwBMqxtWNZCCPPehDA9IxSIcCRh+0S0QaQieaPFO6PwFd00&#10;ORtGSqJjW46OFQqdLW3ckAL6ou06CIFMOStXPrJbDIhwzgidblhfmtCGtQ3L2XNIFduNwAHDMdvd&#10;l4Lh9AF42u+gTNg/9qHrXKL6QnkISf4GuJ4hdLAN9p1pvJ62PtTx8isvKTg948c4FUJytbL7UBO+&#10;kvvvAiKznXgSKt6QWYzwhk0viPhhFysOO7gnbyM+HaalhUIeV1tN5gd49YbYE9m6/73E84V4/nbo&#10;xh1Hdvb6WMXlgrqhrHNjGZ/f65ysEM6nsJIqHKS/jj7fOrJu2bbDdtL/Bml/n35/s4XUOzRjnbW3&#10;sf3DueB/FK+W23rSlPQJ/esFEUZYrNLSwnKJettjmzyXNAiB0utLF/uV1TeCyFZERqenZKY1La3K&#10;lDQVMBq5lqrpNdmUZrStK5DUNL+iAFJWVcodqVbVvtGRSq0upVrVR0QURmqqhj7cNDEsM1VXtdzi&#10;YwPDmCMyrjCTgEgoQojXUPy6roMRREQwNJOblFwx796WwWu7g5PjMgrAiUCkqSAyi3lvgJHNs1Lv&#10;NNW+IJvn5+Xl3Qoir73cBSJ4UYBvzkD9QIRwkJVv0/7QIIJ99NX2N/7WDCeUblcHQ0ggiNB5OedP&#10;qXNKoARKnJzVjp0eOrrqcY7Wt8HjpC3v+Ag9yUTPqJ9q46DEARPKGkeNshF4QNi3so40FOyxhcPG&#10;qqZQnBfVTwe9GNGJWyXXCkrSsH3u+adcGQIIry3LQsh38ID9qG/95K6DKUvZupgPob3QLkvoH757&#10;8Mxzv/crBCq5F6v4sBhWB1wARPTmGq4fEqdFcICbMNQ7WRXDKkhL1geBprAY02xT8AE8CPtQZ6bh&#10;xOPpuZaWxVLf+H6NhwTrSPs5Uyq8MfeXt88quxjnZtu2jiq8Uft9a9tfGPd3Y/04xjmrsI9hGXtd&#10;Fit/7QAr3pk4p6HHaW1DKJOWnlwznhvAw8MH9cyzvcfhtbLXMNRibEJl/a2YbvO6wMOlJQ6311n7&#10;Mr5Pia13yP5vlNSTLUJB/KaMpqE8/s993f56ol4POVpGwcVf46R//eQh0C/q5l5fzgAQKq2ORL3n&#10;4PuJv0t3n1wfIb2vPDGv94bpGZlpTMtUaUqmclPSmWxLa7wlbVVnXPdxnO9Is6CAUlAwKba8Km1p&#10;1zvSbrWlVq9JWUUQaeOVXd36+SF16XRakivnZXhsRCYx32MymQ9C2eGZMN8Pzfh5Ifjs/4RCyGS5&#10;KJP6wDZWLsiAQs5YAV/dLWnZgls/ZBpvAs7jjcNZ99YMJqt22m2FD4WQV3c5COH8kB27sMWH7wAm&#10;3a/xUlkwYNMWUmibFtGA2DbzQtl8Ww5yr+9ybgKGQDyIABDUSUVDM/HQSOTgnZN3jhKiY9UyUR2x&#10;tAy2/KIuxGEaa8d2MGTg4cQ4UE23isujPykg0tXHAESQFjprikMXLnIQ5MX1L+CcrdJsea1sHo7h&#10;1J/f9rT7kT/3nAcSew1Chf1LE881LqN1UvbYLyzjbdg3a5clkPLLr+yUZ7c950Gk/PpAhPsLgogb&#10;OlCY2IzoRlu4CBNBxIoQArWn9cai2wRE8NE0/xXYcGjB7Ueh+R5pfhiqXowQEXFRkTB9EeF+to1V&#10;LLNAxN2o9eadNTSSJgwTPInzQZloCAb7+MotrwnEIR2bliZnp38jLDKHv51fxTb7WqJMVrp/M8c7&#10;I+/01AE+O5fomTmFD82zaSpcS9YTX8OUv1ePzSKU9bdius3rGopxTjZxqr3OOirj/ke6HbAHEM2P&#10;/k6sv0doR6+Xqy8Gkeg8Uc45ef6fJNEHbm2bWQoh5PWDSO95JP3tvg6u35DeV55UEEFEZLamEFLo&#10;yNSEPngAQMb0N69y+woinfyUtIsKHgognZIeq9rVjnSaChx4U6ZRl0rDg0hrZtotZNbC67utmjTb&#10;NZmabkmhWpLB0aEFQYTi2zI+34PIOOaFFAsKIAocCiETusUbM0MKIZOlnOQLBRkd92/NTGEpAkRE&#10;FEYmCpOyeu1aaTYaCh8vy87dOyMQwRoi0MIgwjTKggFtwuNQYR7tQy0m3+5bvcl/5wQCaGQAAoR5&#10;BcbJcTiDzjUVRBYp20YvXKBf6hg1PwYRlgtsY+cbQYjrZ4Z4LouR60fkmENAoPO2aYtRct28GAFB&#10;XdjCJrNe7X8ITDynEKZYBnVZpaWxL2llbJrvrweRp37/jIzidTRERGr4PHs2iGCV1S14GksBEcpC&#10;CNc16AERzN/Qpzzku2gIlqU2UQ+K8GGFdHyxd35z09Xj5jykOFo6qljRk5p/WvM3zXi4JbiZ/qHE&#10;9uhMeIPulu8vy/Sch8nzERFsNS1Qci3wt8D1bru6eb3stXIwF2nLE/5v5/+O/m8WO0RVVzmV7VeX&#10;0A89Pzg/5wCf7oUOJ0ZFdJ9gEp9fJP7NbP09NhnpaVoMkPhlzj1ELBZEnELbqI74b2Pa6xLa0b9/&#10;b73aF4U2Dl9R+F/B3wgwj61rS6+ztQmF/Gee3RpDyB8CRHguBBH7v+3gSu8jT87p/5mCxGxFASOn&#10;v/VRfRhRdUb1Nz6sv/ERPR5XOJnsSDun9weASEG3JYUQBZGp5rRMdabU8delXK+6aEi905ZGu+Ve&#10;222269KM5oiU6mUFkUHJRUu8EzKwRRQE+9wSQiZzHlLGxjEvZFImEQmpKIRoXU4KI6PlgoyU8pLT&#10;7eRkTu3z7t6JxcywhggiIlhZdWh0RGZnZtwckV2v7nJR6IUiIlahw4dCGLDHLJMGC0yHDctk2VHI&#10;D4dq0sq8CU4en6bn0MxLGEZxUQk4Hzj7RLFzg7MyDgvyQyqLla+f6m4Hxyq1c6+bIvoRfzrf2yRl&#10;k/ZdH9SZO9BAegQcVNz34NiFmVLsrFA3+mLboggPaXkLSsu613mxTVFqGUjztmHoyAAHRRAhjPjr&#10;qDJQEfc32mKIhvNFbDthGQp92679xg/iyWeelpF8TiariIgsBCJe6SACGw8iVGpERAUIgZDOqAgj&#10;IhY6ACKtKX3iUfWCCCZk+qEZ/zVeONlE7lVWI5vnxu2174hO9ITqNS2WPbY2WVqULW7Kfutv1L4f&#10;oWjfna7nAqeMfJVzkO64V/G5p+zzGlCsF0rSuDYMoMLmJ9cwTg/qYHs4PzpQBxuAkUhIRxquA/4G&#10;bngmGr6J/ybReWLftWfE68NrZG0TBX/bSKjfyeUn4pLqXnatDdYVCQ66y1kjLZKz8efszl+PWYeX&#10;rz+1X1reCmk4V6xCjP/vJ+DIXbp38Pj74HflnDzaWiSIYAs5EMG+PZdIft/Xmy3bf9haeZsERPRc&#10;ACGbtb/qqLe22jILwBjXB44h/a0PKjwMVKWl244eA04wTINoyUy+I9MKIjMKItMVVWNaOm0PIhUM&#10;zWBuSAQhLb1/ORBBRGSqLdVmVQYxRyQCER/pSCIhnBeCb8pM5JDvNarCqqh5LOVeK8k4oiH1SLWi&#10;TFSL7ttc+UpBxhVECsWKW0SNEZGZ+RmFoKqMjI/J/OycA5GXX31ZduvDnwcRRkUIId0gAufObSjC&#10;gLWF7H4aLDAddqyDwzRptpCzWxyIqHOPIw7e6b/ooiRw/MmQiItGGCcVKnSi/cToCxW244T0lDw3&#10;fOOAiXNZfHTED9eYNlw7vYqdtl4cdxFfwsWM0haptPOnk14ozWqhOrMU1htGQSAc85yZb+XsonpC&#10;pbVl89x112uOEOHTv39Wxkv6w6pUpKDUnzo0ozfDUDGIxJCCL04CNnBz1DSUj0AEkQ//lI0bavRW&#10;h4IIJp66aMhUb+SDAEIBShghmXEg0nJyr6riST962ncKnvJ9GmySY7y1ETtt9zSNGzqcbrf8EAOe&#10;ZPUm6qRl4qe+brFMnBaXiQSbyA77ePJmmbissQ3r6LGNldSb5GlZp959/8aKUVQGgOFhEREmv3XX&#10;CmVim+j6oS44SqQhMhLlWxsOVfhtKKTDYc14SNGn/kRwYkmb2Gedrm0Vzz0BIN1XO3+tdKv7rJ/y&#10;0Y3keyreRvuCiIMqzZayeR4KE2drHXko76S7y2eK/1vm/wuvnLc7ZZnW//2t+pT9lP7OfL3djp7H&#10;CymOhEQgAtn8fvX15iX9DAGMYhkHYVv0us/p8fS0bK62ZG6sJe1NqnX6G19bleZ63W7Sh48B1TBA&#10;BEM2UzI1NiXTOd0vqpMvd2SmPiWdVkeqNQURfXhqdTBBtSWtlt4j8MZMpGkXJWnI0Mig5KKhGYrR&#10;D0RDnCYHZQyQgnkfE+Mympt0r+i66EejKGOqCajulVMYKSmcFGoFGVPbYrEqHQURN6Fe75/TczNS&#10;rOP13Zx7fXf3q6/K7td2y8u7MU9kh8IAIiEJeFB07FlwkAYCYZqti1vaQMy3aWlya5Cgzmif9VvB&#10;DnU5EHEO3s4VCUAkXtL9Je+crMPvJw43hCKA+La6YYNtJcdBvkvz4hBNCCKuXUZHsqQXAPJAku7M&#10;KZZxx2rjziG6FlmyjjtLtm72PSzH4zCN+65MVl+NeiAEMnWzTlt3mEe5aJRec7w1AxAZK+LV3aoU&#10;lfDbU81kaXdCBqEjBUT8cM1cbOvD+X7LoRlASAwibhjFfzkX35phRMTNco9gA2p29Mak4rGFkenZ&#10;uszPK4xs8SDC11FjRwjgiGSXeneOzOS5UD7sNR35TyDNOTSvLlu7jHeGWC4+jsrYsm4/svHDA9j3&#10;abZsmpJ8XwZ9xwqY8eu5Lj/JyxLbCsXr4BRcs8QO+woCrh3tC9LYJqWOCbZP6/k9Ew3BxEMez3rx&#10;2Kd5m1gAg+h8IdTX9bfQPsXnwr7pfnwN4BijawY99UwkTbfi34T9cP1mWmBr6/NwkTjbED6snK0p&#10;6/7+URv9hP7ifKZmqk6I/j35hNaHqAhk2s9SLzhon6JoiI2I2HxbJszrlelzcE1YT1wfQHiL2szN&#10;ytaW3l8m1GGv1d/zo/obf0jvO4+UpfWY7q/U3/oa1fqmdDYphA2ohtpuAmtHYWS6rKrrA0wbIFKV&#10;UqUszTbmhTSlqSBCCIGm3HLvDRl2c0R6IyKcoOr2JxRGEA3BomX5vIxXEAkpy3ijokrgI1ctSl4B&#10;pKR5lXpZSvjezMSE5AvlBETmPIiUGzXJ60PeE1ufkFf+7TV5WUFkl5snAhDxb84sJDp87Ds4MADQ&#10;T7QLhby0+m0Z1kEIwdbt95EbmsEaFhyaccMz0VBNPBzCvJfoiBLH2U/ZINLdFtuxbWUem2GcZIiG&#10;Mu1kgEjshKOIiJPax+kpsmXdMEp0HbKU5rzTFNePybRRv9PsINZnbZjGevopDbJsPVD4Fg3T2U4i&#10;vdYKgrtexeu7v5fxUkkmqwARfbrA4mFBRMSCSAwgVAAiNiJCEMHWDs1QdmgGIIJohwUPKwslnema&#10;zM42tF7/1VrKOU04U8BJLJ+HCEwyrBA9+Uf2HCpi+USJPZ+8ue9vvN2iTXicmo6buFN62TT54QST&#10;pvbu2PVRnbAtj/0Msa0eaX+cQ3fn6OsMz5+K20mRe/pF1AHDLdHbMYyA+OhH73Eo5Nm22A/XF1V8&#10;LlHfEhvMaQn6E7Xlh0YShfnY93+Xbjtr6xU49xQAobxtWH4Retr3hVE/N6TzZDKMYtvPUgwBKXmE&#10;ER5baMgq06ukv4wSZcn9rTbr72dGf3sVfQjZWJfZh8syfXdZpu5RJ353SVq6bd9fkakHqzL9SF2m&#10;HtP7wQr9zSuwdDY0ZGpI4aTQciCCyaoVBZEy7lmIfKSAyPRUS5p6P8Ncj4loPRCCiAUSlz6J5dsn&#10;ZDJXkFxZAUQhY6xekrFGWSZVed0vKHRAmHdSVUCpVT2IjAQgMmNBpFzS3+eT8sprr8rLr+7Whz9G&#10;RPqDSPg6L/bTYKGfaGtl67Sy9nF5FSFkQRChg7ei87dO3n36PhYcU+icvAAfIYAwLz6O6qey+uC2&#10;BjrcEu/Y5zHmsxi4sO2wDz1tww72mhYOyfREDCIRRGJpPcxDnXDUcf2oM3Lctrytl/XwOE22PqoX&#10;CLxYN9uhwjZcGuy0DAHD1hn3G+moM6o7FOoAQO569UV5atuzMl6uKOn7xYEsiLihFkBGGAUxCvPw&#10;USv/1gVuov4T/1kgQlDxr+8m80IsjABAGu2K2+IY6bCdwdszWxQi0HZQL8GC80igEFqsYGuPrdOD&#10;wjQ4vti5WSeGm60qmWfRrbR0lsOWdYfizd624dJVzklG/bJ2sQN1drDRPlI4jspyjRGWR722Ltte&#10;mmhDeysARQgiFIdHnkW+Sae9d2xRG/HW99eCyFOalpxrJNOHpQjtp6X3CnbpDhlif1yflqTuei3Q&#10;UFjvA7J2sX1GBCOGgT55CymtDOb5WBvIzyvC386X8el6jDku8/o3a+nvabwts8urMndPSWZuUxi5&#10;o6QqSkc1dWdJpu7S9HsqMq2aisBk6hH97a/W+8OIgkh5WtrNlpRrZXfPwvyQmoJIvVl3MIJ5bm7i&#10;KF7j1ftZvjCuMDIsuclxs1CZB5ExLPvuYCQnEwV9ICtXZULrHG/4+SA5Vb5WlKJuS3UMxxSlqvs1&#10;COlVfPBuQool7eMUPninkKUQMj037aAFq7E++cRWee3fXlUYURDZjTkiO6NJqunwAYWOPh0uYJcO&#10;FlYoF9bLutLqTUuz6cyzkKIgkgx7QBiW4dAMhz3cyqoAAgyLUA4QEmcYio4UCuHEDs2EQy9WLh9b&#10;FeeCuH0MyzhY0baMs7VtZ4EIZR10XD4DEJjOPCwvzzxXV5ZDj2xQDg48LrPAq8QQ67IK26EICCjH&#10;fci2wXyWYV1p9SFtmwprqdj6KNTrPnr36jZ54rmnZLT07wUiPtzvpM69H4gQOlJBZLYpM/h6bwwi&#10;pl4V5qBg2GZuM84Fc14a2o4fyoGyVlylNmt9VkjbymGBaLjARQ+MbB5t3TwLF1WI1FOHCkMMWh7q&#10;yYvE8HdPOsqq8CEzN6zAumCr7XmHDWlaF4joMcqhjO0XbFGWwwfID9oMxX6xj1YYYuGbMHYoBsJb&#10;KdCzyHfzNFRIc3NE4MSStnmelBsqMftWaf1YrNCHtPQe9YBId/4e9Qe2iwCR+G9o7GL7DBAJox9W&#10;FiLS5H+3gNMQLgAifg0TK4JIWPeTqGNe7xE1/d0P6e/xsarM31eR2Tsr0rm95CBkGhCimrm9KLMK&#10;J9hO31GWmbsqMnN3WdoP6f1pXUOmJ6akU+u4+SFY0KzRaaeCSFtBZGq6qXZ5t0hZDl/OJYhgMqpq&#10;RCFkVEFlEitLa33jkEKGH4opSVFV1n2qovDhIIQgUsk5ECmVMDlWQWROzy8CEUxkndS2nnpqq7z6&#10;vzFHBAua7coEEWihhc0WSktTWr0oh+Ol1Mt05vUFkS5IwHGWlggi9hhfpSXsWIV9cf2JBPBw65Dg&#10;FV8cuzLalnG2tg0qbDvuo5ajWN456uDYKtXenDNkHXtYLlRXPdFx7OxNnaFCgGAZWw/FPJev6roG&#10;UV3Y2nT3jZmorIUR1unXZXlOdrzynMzp09VQviD5OlYp1JvCNNbp8HNECCIWPKgQQOLjlKEZPz8E&#10;dXlnt5XOPprMChDpTHdHQyjAhxXSACxYT2Ren7Jcu5j8ileCVYQNwMfMXD3W7JwCicoByWa/IBqH&#10;b1iWx3G6m1TrxTTnsCMHaYX0GDgCxXUSaDQN18Fdi6A+l4+0KN/meWfV66AdTGjdSGN5rCWCPGzd&#10;N2ciB4Y3F3xUIZlnwT7iGrh61TGyjSz1ONIUOeAI539QEYg8A1jBnJAIUJ75vTpOAIFx4taxxw4+&#10;6jvF9KX0L9R/FIi4/uI8onrp4NNABHJ/Q+RHgGHV3a/FC/URICgc8/V6wghtHVxEdjy2IpDEZfQB&#10;ZfPMrMyVp2QWwzKPKmDcr3Bxd1XaCh/tO4vSuask06oYQm7LK6SUZeq2qu4rrNyjdo/VZGaoLVOV&#10;KbeyKhY0c6/vunkiDbeoGEEEwzP4Am9VgWEUr/DmIhAZw/yQUYWQcRkrTrr5IBiGmWjg9dySWy8E&#10;80CK9bJ7Bbeq+6gjBhCqKyKCttru9d3Z2Wm958w4EEEU5qmnn1AQeSUGEQ7N+Fd4u9+WWUhpkJCW&#10;tpBYxsrmZdlQzla3BkSS4RAOicTCsQOONCWOME3W+aeDiNrZtlRhX1x/ovaS1V7hTL3cEIuRbcOq&#10;KxoT9Y/O1UJB6MRDWWdM2XN29ZrXYGnDtlx5u2/qgdA+88J6rQgiiFq4V29Nff1AxNlEZVEPrwmP&#10;4/oXASKIiLz8by/K5meekKGcgohbLvkPDCLqEBFi944P8h/F8xGRZP0QaGkggjb88AsWO4NmZtVm&#10;pq43USxsVHP7SIPw+i9sYO+Gb0x5K9ZlbTlMw2EDCmnIY11WLIt92titrQ/7rCtsh3k85vAEhNVU&#10;sQYIbXDMPLwCuhWOROVBBGmw8XbsJ9qEbJtZSh9agOCgkmM3DBPN++gS0jEUo/tOz+LVUg7LaBva&#10;v7iOFHmY8sI5xnla5+KHWLr1HzU0k7Tr6wVQwJmnQUisCDpCAGCf7P5ilGYPiOhMIcpQcfu2HWuf&#10;1pcQRPD5/83T8zJXmnYgMqMg0lEQad2nIHJvRaVQotsOpDCC4RmofVdVWnfVZfpOhZF7qwowdZnb&#10;pCBSUhCpehDBiqruezOdlgrriHgQabY0r9NwUYyR0SEFEYUO9+E6Ffbdq7lFFwEZbSqMNAoyWce9&#10;0L8Rg6Gfqt4T6woo0NJAZNpFU0rFvP5/bvVvzAQgEjr+fuBBMZ1lbTmbtpDCeqGF8q3C+SMxiGyD&#10;01cYSJy8n4fRrV6nFQr5dHAUnX264NwMeBggcZESCz/aB+8Mu50t6wrbpQAidl5HKJRNS98T2etg&#10;rwuF/nA/rTwcPs/F1tG1H9nCjoDAc0jbEiSYRnG+SCi0FYp1sOxLO7cpiGyX+WeekqGJvJT0R40F&#10;zVqY9R28NRNPRAWURArzKAIMxLdiACT+puSdJJ70sS4CAIWwAvgAYGALyEibL0IIgQ2HZgAjABrW&#10;4yMsfgKsezXYgYje7Dp6bu2S3qD0qQuTXSMY8ZDhxegHvtCLyAlsZhRgADE+kpLAhHccCRxAyMPr&#10;lqyvV4Qe2NDOt0kxeuLacZGOJDqCNruBoPuG30/WSdjoiPv2j7blwUTbg7Cv7UE4R/d075w9ACRR&#10;PDQV9YeONG4rcrQOOtwaIdG6FaoeMEFUJHLI1pEvrKh/0bH/u+yZCDELAUl3+2G+vwaJ+tdl1bug&#10;WSJ8kt9+DyZOj6AF+7zu9m9OuzTxb2GPbT7q8A8Q+D9P/oesTShbB22x3bxZ+zU1L1sAIgP6W19e&#10;k8aD6uDvLzo1db/9UFWay/R3CjC5O4KReyI4uacs0/dVZOZxhZFBvUeUp6RebSgQ4Pc57VZWbUzj&#10;WzNe+Ahes6NgoIBSUlgZAHyUKm5i/kS5LLlyUSaxBki9KKMKHxP1nEJJTiEE98JCegQkEOaKFCo5&#10;GR4fd3NE2gpCHb3vzGGyqsJIUUGmVCzob2uLG47Z/vJLCiFeFhwIEhQjJZCFA6suKAjybN1+Dgnq&#10;obptqbT68CJImBeKtvHru9swBKL7nIfBT8Vznoh/PdY7qTTnZWUhwDledYBd6kqDYzNDMVF/HIRE&#10;faEwYdY6Q4p1he1CgJDtug3LWKFsWnqa6JChtHK8BmnXiU49Pg7KQqx3seV4PWxfuO/qUWX2F2lB&#10;O9w6RdEdiHXEde183r01M/PkFhkYm9QnAAWR6h8aRHTrhh38kzdABHJREbw9owACwIAIJgQR7FME&#10;kdnNHT9PxAANoiuEkHZH4WVKz6lTchBSb+al1shJR6Fkerbmh2yiOSScRwJxOAc2gJjOtLd3NljR&#10;dUtLrwHeskmGWrYALjQd+Sw/Mx9tI7E85ey3JPNYmO+GlwApuo3hJGqLQw8e5hANioAuugYU09O0&#10;Rf829gOEHkS0fm3Hn5Nvj+eIPD/nxP/9QrE/4ZsT8Rosmu8dfDKEwKEYKnkdGFCBoRaVlnWKYWNh&#10;hcMeS1F3f9JtoLBN/k1cPo713OmMHWQE5VOFurTc6wERAjnTIdqlydqEtu7vF8GH3ULWLhTqoS3T&#10;cIwv7m6d1vtDbdotVtZcX5Xq8qIUHtR7z0M5qT9WksbjZak9qgDwkP5Wl+Wl+UBBWg8qpCwDqBSl&#10;/XBZplZVZGqoLlOltjRrDWk0G/rbnJWOOv5WKIWTjqrSbsgwVkGtV90ruRP6wIX5H5MKG5MKE5ON&#10;kuQaBSkokJQ1rapw0g9EkMf8YiXvQKRU9hERRHbxBd4pbT9fKUqxkNPz36ogsksBwQ/DEESyhmbo&#10;3LOUBgRQmt1CIMJyafUQRPh2qrUJbSMQ8c7fAUCW3PLridPKEgGA+z4a4R0fHWOvIuhwfUmAxL1W&#10;3NUH5EdO1AhDBW4btW3FYRnCD8vY9m0a9xcr1rFtu3f0OG869LRrQrm3Ukz5nnphQyCI6uN+CAUQ&#10;ynAb7mcJdbJfrl4Myeh+V9sv+K1tB3pp1zbZ+dqLMvvUVhkc16eACESa08lkVcKFBZAspcHIXAQH&#10;cH7+JpY4L78aqnekLooRAQhEIAFwEEgIIBTyGRGh80U9FkJa7aqqLM1WUW9YejNTNXQfC0Q5uJix&#10;Qzbc+rklyHMQoiCDrZOmYZ4JIxw+eoFz0XPcjKEc7ZeWRxSm4+x9eez7Y7Tngca35+euYIu1USCX&#10;5qAEfwcPRklbAAO9fk4eKnjeoXDdIUwY5vWhNkP6N46FqEwsnpuHRQcnTpGdghHbt1DklUCIh5LE&#10;xr8tlDy1J2WsfGQldPShnlTbtHSIjp11djn7hYQ6MkAkXvQM+0Gbti0LY94R+7owETfpD9KCNlCX&#10;lskCEcil6W/N5Qd5aI/AYNP3VDyHNKXZW8GmO4qCyJv+z8zOyGxz2n07pj5Sk8pGdeRr1Pmv0geE&#10;1UWprC5IVVVZpfsrNG15QRoKK01ohf5uV5WlvUF/Q2P6m6kozNT0N97CfLA5mZqblfbcTJeaqtbM&#10;lJSnWjJSK8hks+TWBImlwIG1QQr1soOQih7XFS6gED4gDM90AQrKcrIqQKTT0nuTPlwoiHSmp2Wy&#10;qHWWCvLc75+RV157RXZFy7tbELHw0Q9C4PQXAylUYtsNIki3AEFZuFiKWP5NmK/hoxJwMnB4/eSd&#10;VJr4OqwL98NZ6T6WL4d83ZoeOV1MdPT7SEvKWGGpef/EDudIPRvXCZvYoeqxc46Rw48dv6sH20iR&#10;nbN1Ey71YiDfpO+JWN5t9bwxd8Ndi1BRP/y1Spx63L5L97KAQLn5IIhSoKzKzRGBorpCEOG5QdbG&#10;5em+609Ut2sLNpGYH7cVCXWgPly7l1/bLvNPPylDEwUpVWv6o1Kn/QaBCLYAETjFBESw9cKNinLO&#10;NIIQRDkskEBTqrYCBgUQIawARrzDTUAEAIJx7UYTY7u4cRRi1fXJp9lChATv/QMUABl+HgmPKT+c&#10;ozc/3XY6ajdVkxkFIgzncIjGDcdErwcDQjoYQkK5FgBIn/L05oct20Qe6mGbACHXntbv5NrW9GnA&#10;ECAFQ0SAA3+OuJaboygQIc4PQSXCNUBkCOWgOQcmgZAWC09xXrOAPD0POwzFeSS0YboHB/xd4XSg&#10;xBnSAVEeRHQ/tvX/B+Ert4QRN1TBYRLaxNL8aJ9zTcJhErbrh0aoJD9dvr30oRlbT7ds23759jR5&#10;Bw0bnB/O3fcvEZd2p7y9cfIAEaQFkMLrjX0b5ViMbFl7HKYvlBcK+fxf8L99/R+an5bpqY60qi2p&#10;TlalPFqW0nBZKpsUPFTlTXmVOu9NJals0OP1Ramq6hv0d7xRf08D+tsY1d8FvjtTa0uzjrkgiELO&#10;6b1gVqY3z8qUqjM/Ix2FgcbclDRmp6Q605ExQIf+FiexOJmDED8fpKBAUa5pe5pfa3i4cCJsBApB&#10;pIiJrpM5KZfr0m7rvUl/e3OzAJGO+1pvrVKRbc//Xl75t90KItsdiGRFQbgNtVA660gDBC/YUUkU&#10;xMqWpfpFQqxQXkHEOy6qy3EGokNMzQvqobwjhFN8Rp2XgoSRj4L0zimhE/bfkumOiPhJLtp52BlH&#10;65xjVNYNxyASg/QYerpFCEn6GMGAUVa6FfJDoIkd9iKvkSsfnbMVrwOve3j947SUOiHUy30HH/Zc&#10;0F/UEQ2/uLY0jcDBc0gT6t2+y88RmX3qCRcRKUev7zamEG1Qp/c6QIRlZrWebhBRp5YSEXEQoY52&#10;Wh0kYYQQEoOIOlYKxxZELIQgEuIBBDcNfdrSJ5ZSedIJ+5XqpN5EclJvFhQM/JANhcgJoycAloba&#10;uP3IFpEUREbcyq6IHMTDMXD4iMRUpaU2iLrUGnoT0na6pGmoC214EKq4OtmuT4/6M6XQ4mAIURLU&#10;jwgHzjUZYiGE+MhPAl9uq3VhWMpFYRBtiaIxPhLjQYVinrVBNMbNW8EbRdiqcJ5Y0RZRE0RJfNQk&#10;AUr/N05knZb7PgwiAoge6P9B8upzFE0wcvCDfUYLgnyrMDqRRBkID9ZBalqc3ysf9VAggMJ6I/ml&#10;4G2diE4EtqwT+z19SCAM59/VflSewnVbCCo4FGKPbf4fUv2gh3937Pv/B/zOFUSmPUBUC3q/mShJ&#10;flxhYDgvRVVpBFIQGS5KaUgfjiKV9bgyUpL6mP4eCvq/XNP7QGtKf0tNNzkVX7qFZjbPKIzodgug&#10;BMMzHkSgPFZBbVal2Ki4CEhef99FBRE3FKOqRPNCKAsfmVI7fOp/REEEERF856aNBzkHIm33QTyc&#10;67bnn5Pdr+1yIIJoSNaQTJbg6O0+j7m/GC1knwYY/RSWSwUROnQodHzWAdLWpUXlexyeE9IggEeo&#10;dBChQhBhX5yQb9rqKat5cJoWFKzicpEN9umAbT7FtNBJp9m6dNtXVZwetO+OA1t/7pofXWteb6Yx&#10;H7LgkNb/sL+xDep4UY+jIRlrQzsr1oktrteu116SuSefkIFx/SFFb800AhDJApIwjcdQHBFRx5kF&#10;Irgx0YEBJBgBwdYqDUSmtU7mu3ki2l84VDrlmj7dYO2AYmlCCsVxt6BRvjCmx5hUNialyphUahNq&#10;R0CIpPvV2qSWRah1TOFs3AnHSEd+o1VQB192DtsPofihFBy3pvw8lGpdy2sbVLmi9ajcvtZXrfu6&#10;sK0DWFzbSPPpTk3AEuAEsAJAQGREYSCK/kA4XwtdOGcI55wrDLv2mm2Fm45ClAMbPyTlozb6BIc5&#10;NNE8GuQ5AFJb2ABGMCw0uzkailLgcnNY8Ao0hqfckJGCWNQXiIAEhWDi33Dx80zsXBPOfXkylgeT&#10;eNhHhbRFC84dTtwBjnfmcIbeYXoQieuNbC0MUCEUcJl4lx/ARWgb14N9Ew3xfYnSaRPZuW/eYGtk&#10;21iKCAdZoJCWnmWbJtr2K5MFIlPqoOtYKqBQktxEXibGJiVH6X2ooA9FxVGFBCfsK5yMKTCMq+PP&#10;K2zrA1OnpdDf6UizqY5/Cg8CiL7OyqwCCCCEmpqbkc7sjLSmp9xDFj6AVwaQqLBAGSGkVl0igMQC&#10;iBRkeBwPOoho4m0/RCBn9AGg40Ck3WjKiy9si0GEQzP95oaEx69HWfVYqFiKGCEJ61sSiFDWMcYO&#10;MypvHVYipGXLthcqHJqx/SCIUD1lI4eZBiLoF/Ptlund/fdCelZemrr6qorTU+oJbUNlgohuCQqo&#10;h1vUz/0ssb4sEIFYN2T7TBCxQzNYHKilPyRMVsX3ZqZm8CNXxxIBxpJBRJ1TN4j4J0HKggiiJxZA&#10;qNSIiIORJCrin+r9kAwcMhzxZA5rBQzKyOgmGRxaL5sG1up2nQyNrJOxiU0yMTkoufyQatg5bSc9&#10;nswNat6AjE+osFXheDKyLxRH9QaU17b80A4iDhAiG4iilBQ4UCfaoFxdqsmcby+vbRWKI5JXFUuj&#10;TjiGAEpUuTLpzgeggXPDeeJ6Uni1EiBioSuXH3XnPDK60dUHqEEUBhESCG8NNVvlGGC8/JCVi9io&#10;EAXCEJKDrTkCB9psujeOIMAIhn1snzgvBfsWStzf3w3xdNzEWGwxvNM1xOMABTABeOgWX0NejPi/&#10;5cv6qEziILHvh0Yg2nFoxIrDLbG6hmxsneqYA9vuurptu/O8ACFuG6i73NLUDxT6AcRiRMiwsJFl&#10;g/0ERKb0f7YlNb3P5PE9l/EJGRsb0y1WPKUmZFKBBMpNeOUnFa5z+nBRquj/KKKE+D9s6/+xwnQX&#10;iMzJ7Na5BERmcQ9DdGLKLQWPslWsC9KoSEVBghBSr7xOEMFkf4CIPsRN6f0TC5pxaKalIPLSSy/I&#10;K/+GV3eTOSL/3iASwoOFi6UoE0RCB0Pn5ByTAQ7IOjbMTUAaHaIrGzhXCulWSAvhID6GfVQvhPVD&#10;QhBhv9x8iqgNlKdS611Atp+sM7w2VmE6r41ND+siQFA4l1BhHq9/lj1k23LzU6IyLs8cuzrUDn3p&#10;+ltGx2G6la0PQ2ZuZdXXdsjcUwARP1kVn63mWzMzcx19Oq53AYYFka1P6g1GZfMpDyJ6U9js4cK9&#10;YqtOgU7CK3lihqOaU1s7JDOl5aCO7nu1ExBB/qxfS8TZRpEQOG0ACBzxxk1rZM3a5bJy1SPy6GMP&#10;yGOPL5PlKx6Ux5cvk1WrH5G16x6XdeuXy4YNK2W9ClscI33N2secDbV6zaOx/cDgGgcVpfK4c9gA&#10;EgiOHJAyOrZRNmxcpWUej8Wy6zes0H6tUiBaK0PD62R4ZH2XRkY3aPlNro6xccDSkIvkYFgJNz1G&#10;RihGfwAgsEVZlEM92OYLI66fGI6q1hBpwXBR3l0nRk+gcgURIMz898IxYYsggnkxDkRm/NosfhgH&#10;c1KS/hBK8PfAvo2S+P0kekK4IYxwi+gAhu0ANIBUCw/834mBBfsRbCTCMdMIHX5rnT/rDNOocK5I&#10;PIFU//fDORq2nFVX+bi+sGwiLJlul03vzU/gITnfXtkyViGAcD+tjjdW+htX0JzVvzuWXC9XyzKe&#10;m3SfyB8eG5XhUf3N6nZUj7uFpdkVTvAhulxOIb8kjTYiePp/p/cpfO7fgsi8ggg0ByCZn5HpWbxG&#10;q/CjUFCtA74z1gSpmf1FqKr9d9L+FEr41gzmiGCyKn4HgPIZaSsojU2Ou6Xod+x4yUdEXvXLu4ff&#10;mrEOnWlpeYuXfUsGwIMt6tJ9zYcwRQIKQWOxYvkd2kfoTXRMocOh07FODbaxczU2zGMdoVjOlreA&#10;0AULsNf66JDdaqrB0Azz+GE71kfFdanC4zDdOt9+jjhNKB+m2Tpsvtt3TjzqeyR37YzCdP4N0mwp&#10;tgH1AxG3b2zjMlGfbd97bLSsmyirW9fHnc/Jy6/tlPmnn5bhHCIiZh2R+Sn9YftIiI12WBBhWpqy&#10;QSQJyXun0gsi1IIgEr1JA8FBwyEDQgYG1yl8PCoPPnSv3HX3rXLLrdfK9TdcLjfcdIXcePOVctMt&#10;V8ktt10jt91+ndxxxw1y5103xrrjzhtc3k03X+XsoetvvNyX07Tb7rhO7nvgNlmx8kEFibV6Expx&#10;QzwQohqDQ2sUdB6Qu+9Bu9fLzbdcJ7fedoPcoXXfdc/Ncs99t8j9D9wuyx6+Ux5+9B4FpPucUGb5&#10;ymWyYtWDCj4Py+q1j8iadY/KOgUXnM/o2ICLdAAaAB+IhECIZgBCkL9JAWnDRoDOCt1f5fo3Or7B&#10;R3Pyg5IvDkuxjOgLIi9jrhyFCA1sEA2CcoUhN4SEoRq+JcQ3ffgmESJAbUzgVehgfwgjBBIOI2Fr&#10;QcULEZXklWX7mjIm5uLjYQAR78jwv8L/Gz+086SmuSGeaK5Rr/ODABtqFw3FxP97sXx61zBJpHj4&#10;BseAGf2/hiyIoA33P4z+aX1pdbCtuL4IAtIU9p+/D8qmhbZWtgwUtpHV3h9O+hvXvxWinoCHojrw&#10;UYWLQQWQTcNDMqgCjKQJgILP8mMBMoBIcxEgAi0JRJYoCyL5UsGBCBZXc0vKa3/mtS9N3Q6PjyiI&#10;NGXnzu3/oSDy4vZk/40GEdaXOTRjnRiO05wYnZ1TilN2NppOhcdWBAO+MZII8NE7R8S/Fqz2KKP1&#10;EkJC8OAx82jLfNtP7qcptLfpac471db0ndeYW4rnbdMgXP+0tJ6/C/pibGMbKOon+2vhg2lYSRVi&#10;fXFeVAfrdR+9UxCZe+opGZ70III5Im0lejscY2VBJE20i0EEYXp1KnPqLLACahqIwIk4ENGn5RnY&#10;4i0YVT8Q6cz6N2cchEz74Qk4VAy/PPLIAwoN18pvL/y1nPOzM+TU046TE078iRx/wo/lhJN+Iqec&#10;eoycdvpxmn6s257+0+PljDNPkNPO8GknnnSUHHPsD+Soo4+Qo4/5vhx1zBFOSDvp5KPk7J+dIpdf&#10;+VsFnbucs4cTh5NHhOOhh++WK6/6nbZ7upx8ynFqf6ycfsZJctY5J8vPfnGa/PJXP5Xzzv+Z/O7i&#10;c+WSy86Ty6/4rVxx1YVy5dW/k2uuvUSuu+EyufGmKxVerpXbFXoANMsevFeWr3hYIWO1QsWwgxEO&#10;qWDyLYaf1q1fKY8tXyYPP3KvPKKA89jy+xXGHpK16x/Xa+KhZHhUgWZig4y7YSl8/hwf/RpyGhvf&#10;qDf89d5mTOElh4jPmGDybGem4mFhXp/2ZvFmESbCYhgnmcMCOLKAxAgJRTix8q8r+7VcIMxBIYgw&#10;WuYBI4IJVfwKs4prm9jIGsskYOLL4v+O66JArM/KwkMo/K9yETgodLSI4nTVhWOU4/+6ys0LUaGP&#10;BIEwwsFzYBqPKd9WN0TYPCq0selhFCS0DY/7yfaNfbBlLSDOb8UXaVv6W8Wn8eG8xx2IbBwalIEI&#10;RqihEf09GQFGEBUplj2I4HMQFkQsgEAEkzQQIYykAYYVh2rShmtiEKl6EBmdyOvvEg9E+v+OoRlt&#10;u6X30fHcuHSaLdm5Y7u8oiDycgaIxM4dTn2JAEL77TttejeI+FVco+PtewYirNseo544IkKHQzkn&#10;YxwhHaNzRCm2lDvOcNRUeGxFOAhBBPDxknutOBmacf16SfPh0FWol6BhISOu0/QHabYf2LeOOEvO&#10;Fm3jWgTpYVlbd1d61Hcrf47JcejwbXpaWs/fJYKGHpsX9Bxf6F4QjudNIY1LujOfW/cqtOmr//ru&#10;Tpl54gkZmsx7EMHQzKw+re4BiDAf22wQ8Td1r8TZWBDh3JB+INKOAKSNIZlOzTlnDMc8/Mh9ctnl&#10;Fyp4HCVf+vKh8vED9pMPfuh9su8H36Pb98hHPrq37P/xD8pHP7aP0wGf3E8+9emPyqcP/Jh88lMf&#10;kY/tv6/s95EPOPv3vf8dTu9//zvl/R94p+y9z7td+c989gD54Y++LZdcer4b6sEwCoZqMIRz1dUX&#10;y3HH/9i1fdDBB2jdH5fPHfJp+fwXDpYvfulz8tWvfV6+dfiX5Yjvf1N+9OPvOP34J991OupohR7V&#10;ccf/RE4++Rj56ZknKricJRf+7jda76UKJbe5oSYABN8CAlCsXbdc7rv/DgWYq+W66y93uvGmqxRk&#10;btD02xVM7pMVKx9yw00cGto0sMYNXQ0MrnVC2oaNK52wPzS8XiZzgJ6c3lwxVwTREEQ+/CvNGIbC&#10;UE+15qGI800IJYhQEUqyBXCB8Boz3uTxrwy7N2ai/w06M6RBiJTgS8qYZ8I5JvZVZogg4oVjvqHl&#10;60hTMkQDp4l2IThR/z8LGy4A5xaBi+pnH315tsf/bV82FB0zHT6dOB04j9Nk81kPj+15hzZWth1u&#10;w30eh0J6WjsUrj+iXcijPdaOwXZezx1zu6qNqkwW8jKkcDGgkLFxaMiBiNUmhROroVF8IXfcgUi9&#10;iXlZiIi29LcPINH/ga3zqSCCZdYBIs12UwHijQeRigGRWs1HQzB3BSDSnpuSyWJuUSBCOedu9hcS&#10;7TwcIA3HUDeIvLg9SbMQ4kDkJZRdWGzTHtu6ekDEyk0GjRyPc2o236RD28xTdJbooJekoB0rCyzO&#10;SZpyFkJsOtXTN1Nv37yUfMg68yzZeqi47+bY5luo4DHVL83moc5t256R555/qquPi+lznB/Ui6GZ&#10;na/ukNknn4iHZjBZtY3PWEcgAqAAXGAuSBp0pCkuZ4ZmABn+OzTpNzCkzTsQAQR5eJnerE8yFj6M&#10;WpA+aeODVrixYB4F5mJcfc2l8v0fHi777Ptu+Z9/8xfyX/7rn8gf/8n/7fSn/+X/lv/+Z38if/lX&#10;/03+5m//h/zjm/9a3r7XP8o73vlP8vZ3/KO89W1/L2/+p/8p//CPfyX/6+//Uv7qr/+b/Plf/Bf5&#10;s//xn+V//Pl/dvt/87d/Jm97+z/Ipw78qJzx0xOdo8d8j8HhtQpB98ivf3OOfO3rn9f236v1vdnp&#10;3e95uwOZD334vQ5+Pv6JDzno+bTWAQCCPqXHSAMkfWz/D8knDviIA5kv/Ovn5Ovf+JICy/fk5784&#10;0w3zrF23wkVBACHrNix3Q0rnX/ALOeXUY+X4ExRiTjlazjz7ZDn312fJRRf/2sHRLbdcoyBzszyw&#10;7E556OF7HJxwSAhzZryw/4DC1UPuWmKCby4/5qDDL+qG1xNxM8fNOefmkWAyrX8lGvNMkIZ5KHj1&#10;GVDS/VqyP4YjQB2YV+OjKBDTED0hTNj/DaT5IR4/v8ROiuUxbSgcJ0IdflJ0t40fDnLDPZGzpVzk&#10;Q/+XHXjo7yEpk9TL/+desd/RsWsfIJLt4LHtrkOvgZaz6soz1wdC/eyfTc9qE6IdtyjPckwPZfOt&#10;UB/KY6gOfw+kWdia12vS0XtLuVWXiUpZRsYnFUTGZNPwiGwcGYq1YXhQNoxYDcimsSEZzeENNEy2&#10;rilctJ0aLURH2j0gQhgBpED47gwAJg1EsG9hwwIIhXT7em+lphCC5durRckVCvogov/3DfQFkb4p&#10;9/ZOW/9XxwqTbo7Irp075FU3WdVDCL68i62FBa7xsVR5KOiFDyuAyAsvwVYhZ7sev6hlX3pB/cA2&#10;9S+/d0ABvWgmoqatH2LBx7YPxSCS5pAQgehyeEyHMw8dZh+HFjq8EAr6yrQRik6csuUYHclqj32J&#10;+2TqzcpzbQR5VHiO6dezW13XNgIGu2+P02TLhmk2nfW4NNOfxfQ5TgvrdBGRxYFIGmykpUPdIIIJ&#10;aksHEcDLgiAy3XSTaXGTwPDCA8vuVjg4Wfb7yL7yX//bn8qb3vSmHv3RH71J/p8/+2MHG+9415vl&#10;A/u800VK9t73XfK+D+wl73nv2+Td732rbt8q73zXP8nb9vp7ectb/9bZ/+3/+h9OSDvw4I+5iMWy&#10;B++U4ZF1MjK6zjn235x/jnz1q4dq+b0UhP5cYebPFHj+Vt75L//k6t9n33+RD374PfLhj7xP9vvo&#10;+xVM9paPfXwf+ej+e8uH9nuvi8Ds9Y63KCD9k7b/VoWYvTTtXQ5OACS/+OVZcv8Dd7khKEQylj10&#10;p5z/25/L9474uoLL/q6uTxzwITn4sx+Xw75woBz+7S+54SX09dfnne3A5PIrLlBgu9jNm8Ew0M23&#10;Xu10i+rW2zEkdIPcc+/tsmLlIzI0vMG9vdNo5d1rvVhXBfNhMDcG80hyBd3mR93cHGwBhHh7B9Ea&#10;RFPwyjNfVfYLyuGm7kGFAoAQZBApgROzDpEOlnNL3LBOypAP8ggorANiecjmexsFn60YEsJqsd6B&#10;U4QQrDw779Zw6a6XdcMW2zTZNnHM//0QCCD3GzD1Onv9HUJpIELRNhTqQb5tg2CAffSD5VkXy9h0&#10;Xg9rb5WVxnTC4rweA0RKDkRKMpLLy8D4uAyMKYyMDqdqAEM3CiGDEyMynser9H5ohhERP0zjQQTg&#10;EYIIoAAggi/yWhCBCB4EEQIH962yQKQMEMHbPwoi9SaiM23XHkCkpf8zw9rvVr0uu3YBRLojIoCR&#10;bmBYPIgwakIIIIgANGz0g7Ig4gDEgIj3U36uR1Jfsm/Tutv0feGxm6ya6aAj5xM7Mc23zgppbogE&#10;jk7VVZY2ps6stsJ0AoTLi9oOHbNNi/OCevqJ9dt26GTT8qgwbynq6qup840Qrwn37THEdtEPnD8h&#10;xMoNy2yPjqMt+27rctrxrJsjMvvkk/HQjPuSpf6AODRDEMF+P/iAaMNy2M7pjWhui968t+qN0YWs&#10;k5uaFW5a7lVfRkPm9EajN2/IAgjBpDXrV1gFiOBGAhC597475JRTj5ePf+LD8vf/+Nfy3//7n8p/&#10;/tM/kT/+4/8kf/In/0n+7M/+1KXvvc+71Gl/XL78lUOdA8cwyw9/dLj84IeHu6GSnxz5PScMl/zw&#10;x4fLd7/3NRfl+Py/HiyHHvZp+YqCBuabXH3NJbJm7aPxBE+8GXODOnbMQfn8Fz4j+37wffIv70Y0&#10;5F9k/0980MELhnU++7kD5HOHfkoO0boO+/yB8gWt95DDPuWiLB/68PscfABE/vmt/yBv/qe/cyDz&#10;jnf+s3zyUx+T444/MoqK4A2fFQ4aTjr5aBddefte/yB/+3f/Q/7uf/25A6c3v+VvFGL2chGXf/3i&#10;ZxRKvuzO8ehjfuDmzGC+C+bEAFLOPucU+fkvTpef//J0+dW5Z8nvLjrftYNJv2MTA3rDnXBAgSgI&#10;XmEeGdugILQ6GtpZ5wRoGR7B2z6I1uBV6BE3f8a/loxJsljDJVlYrlT2KlfyDkQAJQARAgWdGpwY&#10;jgEeeNqO1z5R4RgilBBW6PwhlmeeFZfPx8J0fkglgYStcKaIhADM1ellwQ77aGXbZTmeDxT+/0Nh&#10;HVDXMvwAIqRFdYS2acLvyrYRn1t0bPvEMjYNsqCBfWvD8+P1x7HNw98IoOmiJJrmQaQmo+WiDORy&#10;snFiXDZhrsj4aKowfLNpfETvTwq7RUBtxf3mk6EZ7PcOzRBEOGEV0FBrJBNVrQgkWRCSJg8hZReh&#10;yReK+v+OhQob2p+Ge0V4em7agciIgkijWnNRiN360Pfyq7sciABCID88w/kb/UEkBAAvgkIEGQY8&#10;uG/TCCIQIyOMhrhhGt1C/dpkWpiXOjSTOGp1XsZp840WF/2AM4JDjdJp4+xsGd2nGKXgcZYN89xx&#10;5EApBzzog+ZzjogtH5czMOPSInv2t8exLqDYsaMPZsv6ndNW0T4NzLjia3hOVFw2EoEihAqbHx5b&#10;e9bJNEAjr5EVQcS9cRP9bf2+1ss6eH44Rn8xNPPKDjdHZFCJvlipSbnhQWROQYIwAaWBR5YIItj3&#10;cKE37ygiYm+KVrjBIXoyo8LqqlN64+5gfoiqrftQd3REj/VGhElrWEodE1VXrX5Mrr76MnWux8t3&#10;vvd1+cIXPysHf+YA58A/feDH3fERP/imnHzKMXLur892czyuufZSN5/i5luukVtvvU7uuPNGuevu&#10;W1Q3y5133ewc/U03XyPXXne5XHnVRXL5Fb/T/ctc/urVj7q5IRU3PDGhN6NBwWu+ePPmoovPc9EZ&#10;gMMJJx4tp51+gpx19qnq8E+Lt5jQCuEYfT7m2B/Jt7/zdfnilw6VAw/6hHx4v73dsM5e73izvPNd&#10;/+wA69jjfiy33X6De90YIII3gjCvBHNa/vwv/qv8pz/+v+SP/+SP3DAUjt/8T38j733vXlrXB+SA&#10;A/bTevdXEPqkm7dy8Gc+qWD0KYWhg92clq9+7Quqf5VvfuvLCmTflV/84kw9l5tk08Bqvdn69U2w&#10;BgqOMTcGE2MxJ+eRR+93r0Y/vhxv/GAeymoXscHQDtYyGRsfcPJrqQw6TbhJsn7fA8uogxMM3Vin&#10;RiENQzh2aAey81EIJCxPAQKYHsoun2+dtnO++r+I5e9nACEqliHEsG4v7Cey7ft2/D7OhYBgBcdN&#10;EIBNXC/ma6nQD7evW3tdumwDsT7UbX9rFGEhrIv7LMt6rGiDa46/gx+Kw0J5HiRph3N3wIjrplCH&#10;774UmgCRkgwUCrJxclI2TE7IwMSEwsak3ocmnIY0DRqEchMyWsi5FUwR2QCAYGkBCJNVEREBdIQw&#10;wtVWASKIpDAiQugIQcQeO+DQbUW35SpedTfREOwzr1KQXKkoozmFaTzETQGOGnofm5b2/LSMF/Nu&#10;jsiOHXhrZqfsemVXHA3ZUxCh8/fwQXnIiGEjBUK4BYBAPjICe/izqF6ztYphxfQj7ltkswCIBPtw&#10;TFSUlqauiEYEBdiGsjZZ6nHWmpZVDmn2KT58ondv2thzWIJC5x6n27bgqFPyKKR1nYuxZZ7dJ0Cw&#10;bbsPcSEyKrSn+Nqts7H9MdfSyZTlln0irNCWIDK9dYsMjE8qiFTfUBDB1sGFmSOSdkOEtmjerNpw&#10;OMZBByBE1dIbO+QiIXpDg5p4Gpr2IIIJj7gRYmgAb4/gtd3bbr9Jrrv+Srniyovl0ssuVIC4SAHi&#10;Sk2/Ue5bdoc6zvvdK7KYvIm3SvB0PzSC1139xFMuRIY3SfBK7ib39O+FY9gVSqPuzRG3cmkbN7qC&#10;S8NQDSaQPvrYMln24D1uyAh9eujh+9Rx3+/0yKMPOCEN+RgKQQTi6msuk99ddJ6bD3LiScfI97//&#10;LReN+fJXDlGI+ob85rxz3Js5eAsG/bjr7pvkpFOOlo987APyF3/53+SP/j9vkv/rj96kQPJH8md/&#10;/qfyv/7+L2Svd75ZPrA35qi8zw0JYa7KPvu+R977vnfJe96LCbnvcsLx+97/L25+ywGf/LB8+3tf&#10;VaD6jXtVGW/VYDG2AW1z2UN36bW9zL3xg7eHrrpar+31ALorFVxudkNHON/Hlz/kwGTN2hVuXsu6&#10;9VhLxWv9xuXuVWPIv9WzTq/7UAwjcGh0+nRmGNJB5AQRlWT4x6+JwiEelIUtAAV1hEKeFdLgTNEO&#10;nC6hgE4abSPflkUa0/GKsYcNrqsCJW8NsSxFRw8nzXbotJFn4cXKpSk0YQs7K1vG98mXQR7bCsEH&#10;Ypu2HpbjMfcJHravEM6Jw234O2CLPthzdGV1H865qVBQbDVltFKRwWJRNuZyCiKTMjCZl6FcQbdQ&#10;XuFDoSTSUCHvPt2PN/qck9f7E5YXwNe6OVmV8GFhhBCCfEQwGq2a/n94GCF0WBChABtuqyqUc5Ir&#10;YJHAMYVlrMcTQYmeJwClrP9/EyXt8/i43j/Lrk2c65ze+wAikwop89Mz8ooCCEBk524saJYMzexp&#10;RCQNPqwshBBAsHVtYT+KijgYiep1dWcoDUTitMgmBhHrzLPS6Jicc4KjNLZwUrRluVC0xX78tdog&#10;P0yL29O2nYPsU38otgehDhuNYH2UTeM+bXkcOniXZtqAuvKM44ZsffYVXgj7tv7wOE0WGkLbMM8p&#10;+huF1yaWtY0U1xeBCMtjjghApLNlXgbHc1KsRhERPHlFQzN7AiJQPDSDG1AEIhiawY0pG0SmZUpv&#10;MIAQDMkQQKCG3oTrs41YNb1hNvSG18LbM+6V0rpzQnBkXNAMwwV45XX9hlXuDZGNm9YqJGxQwFCn&#10;mh90a2q4pdejZdwx9MCJlQALAEa9mdObmF8nJJnrkCzz7r/Ii2/P4KkPT+cIAWO4YVIK7gY26oYp&#10;0CduKc6tQDrWAUEEAf3FmzGAmPvuv1Nuu+MGue6Gy+Wa6y5265889MjdDkAwP2NicpOsXPWgwtaF&#10;8uMjv+OGYAAWe70D80v+Wd7zvre7OTD7KXx8/BMfdHCBuSj77PuuKNLyFnnr2/5R3vLPfy//8I9/&#10;I3/7d38pf/O3fyF//w9/Le/6l7fIIYd+Un7xyzNcm3ytF/B2w42XuyGck045ygmvQJ959oluaOeC&#10;357r4O/a665wa6gATPC2D0Drnntvlbvv9Wup3Hf/bXL/stvlgQfvcPNsHn3sfgcruA6EETh9ODVA&#10;BZwcrheGfWCDvy+2gBdcQ8xNQVQMZQkndJBWTOcWAIP60Q4+ukgwgPOEo2X7sGMdBCD0EY4N+fi+&#10;EObQ4H/Gr1yLPC9Gb3hOcPB01GyHTp2ww7KubhXT0R9CDfYhpNuytEeebYtgQCGd8EGIsfUizebT&#10;Bv2yERBscT0gpMOG52TbnNV7Ar79Umg1HIgMKVxsyucdjAzmAB9QIdpGEJLPyXChIBPlklRwb8Ln&#10;J/CgpPcnbP2x/s0UPOwcEewjHRACGMGQTjhZNQ1EGPnAtlCalPHJEb1f4DX3Yf3fG3JDixhKLEUC&#10;iEyWCzKifaw18T+EVVz1uuu2OduRESxo1mi5OSJ4a2anW1WV80PMK7Vuv/ttGbtvAQB6wb3pgvwE&#10;NLIAhOnx9iWtO4qIWBBx7WCbIgsilJungv3IZkkgQsfptnCUxtaCCIT9cJjF5lmnRjHPCm2xXTck&#10;gHRGWGCfVkbzbduu3sihhgBAWadrz9OK+VasP2zH5ek5Io39sXXZfjAt7IM97qcQGphm8yhcdyjs&#10;t1NgC8X1mXK4rjtexhLvO6Q9NycDYxMORPBj7+CJ43WACOw9iPihGYKIi4roDWlBENEbJGCkCQBR&#10;0IBq03UpTysoqUpTVSnqjbbUUQehT6Bt98l+f6PkjRE3fjgNOCYIjgc3Sv/13WQJ83hhLvdWSFVv&#10;nv6z+9i6VUTdAl64qVMKHfrEi1dN3Yqj87jRI7SPp0Y8meImDseg/Wp7p0BHRGcE0cHwGDdw9A99&#10;haMjwGBIAxEWRECwWupkHlGDCbXH+eD1XT8cdNvt17u1SbBeySmnHe0h4eSj5YQTj5Rjj/uRHHPs&#10;D928l8O//RX5/BcOUij5iHzowx9w81cwjwVA8nf/66/kL//qz+Sv/+efubeJDj3sQDeEBUgYGfWr&#10;vmJI5rLLf+vmmHz7O1919fFVZAwRYY7OL391tpx/wa/ca8cXX3KB2v/O6ZJLL3ARFgjDYpdedoET&#10;6sPbToAWRFAAF/h78dpgH2kASsxZQaQFoIa1VQBtSE+GgrCyLObsJMCXJVxjRFZQP/4W1oHCAeN/&#10;CX8X/E24fD6EcgAfznWB8LeA/JtEWNwusadgj/9JCwkQ9tG+/R+g2Ab6CKE8t7CnmE4hDdeObfG8&#10;AB8EEKQTYOz/IoU05FshDf3B+aGvOEZ52OP/m+3x/AhbWKxwGs5ZwYAgMqgggqgINJyPVCipsM3H&#10;Gi2WJKf21ab2YVr/NikggkiIjYYQRBgRsSBiISQNRCAAByGEIAI5EHGREMwTQVTEg8iE9q851Xb9&#10;aei1QGSkoe0OjY/KVLsjr7zychQRSUAkiYT4SIWPcqhPCZw99wkMkAURwgaECakQ62V6lx3mhfxB&#10;QESdDR2imxsQOZw0Z0WnFDunyCmFdgspLo+2I3iI84J92LF/FB13KGefJVMe4nnHZYP8NNExW3t7&#10;vdKuGWTBiLKg5NKwjeq0QpuUWwfEDMfYvIXE80R76KdrO6qD9dmFzMK8sC4sQrPrlZ16g5iToTG8&#10;o4/vMOiNRH9ACH3aoRnCCJd1D8EjFMoiD+FTLMWOCagAEQDHFsDHU1r2SQ8hGLKZ3ao3Fs13kRB1&#10;6HV18hUFkKLCRqFVlpxqolVyGlMnPKo33nG92eaaelNWWMBcEswtsY6EN1quV+FBQiFCgQX5tLXC&#10;jdOGrnnjhrgkeSi7lgXLsD60Y0VgsmmwI0Shz7ipw5EQXuhssE/nADvc9AFUmLuBuRhYQn75Cixq&#10;do9bbG3Zsjvd68V4bff2O250c12uuPIi+fVvfu4WWTvm2B/LD3/0Xfnmt77iXhPGK8OYYAt9+tP7&#10;K7gcIddce7kbZsJwFdZLAYgAJDDB91+/+FnV5+RrX/+Sq+N7R3zLAc9PzzxZfvHLnyqQnOkmvkI4&#10;/tnPT5ezzzlVzjr7FDnzzJNcH04/40QnzJnBkNSdd93iokJw3HCocHYACwAKIiuIslx//VVy/XVX&#10;yk03XiO33XqDWz0Xw1sY8nrs8Qfd2z54/RiQQiHaAjHdDxWtlKHB9ZJTh1Mp56SpTgrXFX8LXFs4&#10;dwAH4Aag46Nqa9w+J+YyMpNok4xoOvL5fSOWgz0ghg4cf0e0g78tnDsjPrCzIlwx+uMmAuc8DEEo&#10;B1nAQjohC/WjLft/h2P+n6E/AB5cc5SBcIx0lLf/h9giDTboswUi7If/o/z/xnpCWAuoPtWSfKMl&#10;o3qvGSqWZSBfdHIwUi67KAk0okACAU7GSvharl6nNh4MPIRA01o3JqsyIgIRRiyIAF48iOjvpaXA&#10;p3/nWgAj8XCMbgEbE/o/AfDAlkqGZvxkVUxULQJCigUZyStA4jtdHf3/0X7N60NYpd1wb/5gXZFX&#10;XtstL//bbheB3rnrRYURv4YIgcELx4GjV1kAWbwi6EiTggjfmumRwpDtgwURHNs2eEzbLhAJowux&#10;U4pEp0S5tBS7hRSXR9tBW3Tm7IN1+hSdaiiWSVVQB0XnmpYXiu102Qft8DzSZO32BET65S1KKKPt&#10;xMCEraazPqwFs03T3dszgBKTZ+vBNcA/186Xt0tndlqGRvXGtQCIWO0piMSREQBJBCLYAkQAIY2Z&#10;llSmalJQAJnUm8aY3hxG9eYwVM3JoGqgMum2g3ozGCzr01JNb6IADb3JoQ28AgwYgAgDiFzMzNX0&#10;5oSlxJNJkLQLZUGEYWXIL36VrM7JVT79Z/KTtwUg1rVQW8xDP2lLWKHjwBY3dTpJntecgheHgxDl&#10;wZd28XYKVnnlx/vGJzHXBQ5tvRuqgvNFJAFzU+jYARuIXCCSgQm2p552gluRFouoPfoYFmzbFL+u&#10;u3bdY24FWKxQ+/VvfEG+/JXDFES+KN/45lfkO9/9hou6YB0TRGZ+/svTFD5Oc/s/PetEt3rtqace&#10;KyeefKR76+iooxGl+b5bIwX7Z519mpvXA1iAQ4UzhENFxAOAgrk+5/76Z24S7S9+9lP51S/PlvN+&#10;8wu58MLfuDlAKIsVdTHX5vY7bnLCnCB7jH2kYf/OO2+Wh5bdK2vXLJex0QEpK4zQkcKpwvEDWHCt&#10;MLQE4IEwZIa5P0hHZAbwYwUgQh5s8CYXyqA80nEuAAk4c0YxcI6AFpw35g2hHIVjRn8IWIQo1AVh&#10;HyJsYR8wh783zgHQAFAA9AAQcH44T8IPAIrQhDLYBwAxskSosZCCLSM9yLdb5OPcADqMkGB+C950&#10;q3WaMYgMKogMFVS6DUFkuKggEmmsnAUibcHruwuBSEvbrNYBIPp3RQQkUggiHJLBfBBGQCyIFIqI&#10;AnkQweRXQEihlJMxLM6Wm3Qg4tcR0d+n3v+wXsrA2LC0FUh27HxJdmCiKkDk5cWBiHX6S1cKgFB9&#10;QASLm2H9EKofiEC2v2+ic6XoHGMHqQ6Tx7EdnFOUFgpOzsJEmO/SI+fG+lJt0DYU2PZTXMaI9bl8&#10;41iXIlc2Y9/2OVQYBYm1M5JJc3Wl9I/tMQ8fnLNQkKXMiaxRe+5vZOydon7Hq6tqmq2D9aBPDkR2&#10;73Cfyh5GRKTkQQQ/3n4gQgAJIyNUYutXVsWruA4SFDYIIQ5EACHq8LE/o44cEFLUJ5xJvUmO6c1h&#10;uFZywDGgwLGhmJP1+qSyQZ0FtLFSkk1Yi0BBpYCbK4ZSHIgoCKhjtzCAVzO5fPhmyMAC9yECiOtT&#10;lBYPHSH9CbUxS9RvURjBN1KwBaSk1Yct0rHvoj9RHvsWHkMJaCQAg2M+XVpbfgMGc1T8t1+8MM8F&#10;81icEDWKPnQH5wNnAWeIJ204HTgtODg4OzpROFQ4OYyLlyr4AB6GByb05rzJLXp29bUXy89/cZpC&#10;i1/GHvACiDnzrJMdfPz6NwoJF/zMDe1gPgleD8ZrwqepPUAES+b/4IffcfBy+Le/5qIpGNbBZF30&#10;BQ4SDg2OENEQQAbWUMGy+ccc/SM5+qgfyrHH/FhOOvEYOeOMk+UXvzrLLel/6WW/c1DCScqIsmCI&#10;CHkYLvrNeb9wMIOo0Hm6f+klv3VRldUrH3Nv8lQUbHGd0C4cP0ANkIZyADWURV1IQzuANYAchL5D&#10;V151iWsbdugzAAtblAH8ITpC547zxHUG3Fx/w1VuCOuii893ttjiPFA3zv+GG692oAWQwjAWYApb&#10;wha3+MYR8jBpmGvB4G8OGAEcINKBdgEdGOrC3xwRJfSBE6sBP8gD2KB/hBSCCurEPtKtkIb/K1w/&#10;nB+ABOAzhd/odF0q7brk6nUZKSl85PX3XYiUASKjajdeqUqp0ZBGB05e4T0CEf/6Lh4u8ODj4YNA&#10;AvGtGbxpg1dqASKMhlgQYSQEW8z/IIRYGJnMYRgPUSI/dBODiN6XxvI5GS3q7yzq3zR+u3r/q8+0&#10;ZXBi1H0Iz80JwZDMbrwt84IK4AEHvnQQsXl2vzt6YsBDhfrj/RQAoTg8RFkQIYxk9e1NfB3TyjpT&#10;Ks6nU4tgo8cucnRpeVTs2Pq1F9VDWzi/hRSXMeKwiIu8sN0liHXTKbt20D9sYYP+6pb9jqMNkdL6&#10;FOeZumwbVkz30nLxfjJUY9PiPGy1L6wnTkf/9Njlh4r6BS0EIjt2bpNd+uMAiGwawuJU+iPTJ4eF&#10;QMRqqSCCiAWGZzY7h++d9bweYyn3ylRDIaQmIwogQ/pDH6iWHWxsKBUUQgqyDttyUdZXirKhWpFN&#10;tYoM18uSdyCibahDdw4/cvp0/nbZbb9kdwIXBIHE1oMIbSi//gK2OEY+yiKi0dJ9TPzzQ0GAB1sf&#10;xHawZWicUEE72lCADKRBhA7mMd0Lacj3ERI/twX1I5qC0DiiKF7oH5+I4ZD4RA7HBEcFwUFB2Ec6&#10;nFerjSdbzGnBfI283pSH9Kl7hTqwe9Wx3ho7RGzxavEtt16n2+vd9oYbr1JnDcd8gQIBYOCXbqjm&#10;tNOPl6OP+ZEDEIDIEd8/3A3VwNnC8aF9QBMcGhwinDtgB0NJ31b7bx+u8PLdb8pRR/1ATjrpWPcK&#10;9K9/8zPXBuADEAB4AAAgunPmWadqmyc6kDn+hKPk2ON+4l6tPvWU4+X8838p9yggDKmDLZb9Ez8c&#10;Ks7pV+ee4+wBTegrojcoi3oAXoCMs885XeELQ08/dW399MxT3CvbKPONb35ZvvyVz7stzveSS3/r&#10;gA9RCMAgnDqiJugz6sI5AuwoXBPWj3MhROHcsHURIk2HDYTzRPuwx8RhwA2gAhEOgAGuKaIkGJ4C&#10;FOG64lqhLpwrtugL0lEWUINoFPoIsAGoMFqDfaQBYFAXbJCO9lD/0PBGB1z4H2vq/1x9qiZF/X2P&#10;KVgM5PQ3PKkPFDlMVi3IgIIIIQTCsAyGZMbLVZms1aXUbLiPyOG+lAYidn4IZCMifkjGL2iWBiKE&#10;Ec4RQUQEAE4BRJAGSGHkBMMyhRJ+NwARhRftP0BkCvdO/Faf3CzN6Y7L27x1s7z62m736u6O6PP/&#10;fwgQsfucK7I4ENH2Ir0uELHOBwodD7RdDTG5MrR19ikONk398m1b/fIgOMEsxWW0rTAaQZuwviUL&#10;dZhzce3SYUdt23wre+HxB0KZNGcfyoMDtlovBGgw5XgMueEVC0PG1tqlCeWsmM52rAAimDjVnpmW&#10;FWtWyeDwgBv7XOzQjN0PQYRlMTQDEImHZNSR0kE7Z65OfFYdamtuSkp6U5nQJ5cRBYzBalU2ATZU&#10;GwAjqnX61LG2oDcuAIraDNQrMqr2BS3XxpOStkngQP3WaWMfjh9bu6ATFB6H4iJQVJiP+gEWcPIW&#10;ICDasw+EEFve2lC8TsjDsbVPE8tZYKEIMhz6wXVghIVwghA6BVBhGN8OBfEcEdbnU7Wd08B5EX4e&#10;hX9jCcMEiGggwoInbTgtODY84eOpH44UThPRBjz9wwZP1HCYcGAAEpSHY4TzZxTlu0d80+0DJrBG&#10;Cz4m+NsLf+nmryACwggGwAAAgmgLHDtggHV8T+EHYAHHjUgDAIiRCvQdfUSbmP/y+S981s2jwTAU&#10;gORIBaBjjv1xvE4M7AAR2GKYCWUOOfQg2f/jH3aTgj/+if3cyrhw9BhuIYjg+gC+0AcMUwHIILSB&#10;fiIN7QCG0H/UT0hBu2gLdoA51I/+QTj+8U+OcOePqA7aQXsAO+zjfAEtADusHYPzO/QwfA/pUPnW&#10;4V91ZdEmYAuvkuPvdJ4CG6JKABzsE16QDwgCEOG6A7ZQ/8OPLpNNg+tlMq9Qq0BbVvid1Aed4WJF&#10;1k/kZc34uKyZmJT1CiOb9CGIUZFhByJlDyFVRFBqbpgDr+vP4P83ujcBRPAV3jASAiESAhCBfDSk&#10;5kEkABALITFklHMOPmxEhMMyyMck1WIZIJKTvILIuPZ/slhyk1Ux0X9aNb9lXqr1hv6dJ/Q3qCDy&#10;b6+4VVV37vZDMgAROzSTAEOvo2caoYCyNr3y9S1OaeW9AB9Y9p0QkmZDdYFI/JQfiY6bW2sbqq8D&#10;DtJjR8d80+aLO7rtbfvcz1JcRsv3AxE4V3u8kLqccVS/7R/k6gryQoUXn+0v1A8XcYkgZJsKwzNd&#10;+REwQIh02GsbpweRE5a1URWU47CMqyOyS7tWPiKCOSIzsnLtalmzbrWjfEzuwo8cTx2EjVCLBRG8&#10;Erl4EGl6ENGb1VCtpsK2KoMOTMqysaRPUXqzGtS04UZdRho1mdAbTGmq6UFkM5yx1u+iFt6BQ3Tm&#10;cKRwyDi24pLXVuyjzbdLYzMPQt04Lzh57DPfyqaznD0O62a/02wo5nVf0wRKwmPKAkoIJxTTLdhg&#10;fxY3WoUTAAknOyKywugKtxBgAtEFRlrwJM75CHD6HBbAUBCcM4ADQIMygB3Uj3oAJnjyxnAHHB8c&#10;HiADTu/C3+ELxhe65eq5TD2iMAAXOEQMbzAyAscL5w34+O73PMgguoE8RHMwtIC2GRGBM0VEAtCC&#10;qAYcPSDhGAUDAAEABwABwRHD6SOqgfVfABJw6p/69P5ueX4sUId6AEmIiAAKAD0AHkIB+oPICdrh&#10;5F+CCATogABT2OI8uAAeFqc74JMfdROOIbSHdJTDEBKGaACNuJa43jjnL335MPnIR/eVd/3L29wq&#10;vniNG6v6ApxQB0DqK1/9Qjx0hv4RkpDGaA8g5rDPf8aBGuxxbQF+l2m7Dz3ygAyPDkixMinFZknG&#10;9XeMaMgaddArR8dk9ZiHkQ25nHuVFxpUKMHbMyPFspsfMqn3Agciek/yn4xYGohwoipBJHyFlwAS&#10;g4ZuAR4cksEkVb/6L/6/S2pTkpI+GFkQmSgUYxDBQoszczNqX5ORkXHtz2Z57X+/GoPIjp0+IhKC&#10;iN/3zh5+IvYxEQR0gQjTIvte+fq6gSM9Lb2815JApMtZp7xSah2QdapW/ZzvYsT643YjiEBeWn+y&#10;ZM+F5bHl0AxsENlhfbbdLIX2PUNS6qxtXUhzTjxqu0vmwuMfIutV4l4lZT2IpJdzkIFt1AfXD6Sl&#10;CPaog/uuvJazb84w3dlquyyLcnhr5uXdO/SHMy2bRnCTGnLjnoiIYMIVQAQ/+DTowL7NtzaQS986&#10;J/yaLpd473KKXSDSUaDA0ExVxhxk6NNEve6E41F9KhrVJ4zxZtNpotWSXKsphXZTKgCnefQF/VMH&#10;DhmHbWWdeejYF5T7MmuvLARQWTbYD9vFcVpfWIagYfNgjzQLFpAtlyX7N7BlKZsPpZUlvADuuLWT&#10;aiEbYfETJP0rnoALRFQ4R4LCMfLcnAItj/pQHmkAGIT7EVmBIyW8PPb4Qwo0DwuW18cHAPHmEOzg&#10;7JEP0AHEADQQ4QCY4OkeT/F4qoeTxtwKQBGiBQQpgALawvAEhi44PwQggTKct3HjTdc4kEDUAfMz&#10;sI95IrBDG4iSAEwANKgHQxgAMZwrgAdwgKEMlIE9AAeRCAATQAeAg3RADqITSENdsANEff8H33Yw&#10;APDY7yP7uDeePvih97sIzL9+8RBXF+fdAAQBeugD0gFIb3v7m936MX/xl/+P+y4SPinw3ve9063q&#10;S6D53CEHOtgA2GD72c992qWjDbSFtWvwCjggBovhIR19OvnUE+SGmxBpWiO50riUFFrH1YFvmizI&#10;6pExWT40LCtHRmX1+ISsn5yMFzfb5NYR8Quc4VXe8UrFDem0ZxSSAc9maCYLRDgsA3kQwTyRBD6s&#10;GBGxApC49ULKeDXbAwqEPDdZ1Q3NFPR+qRCSzzkQqeP1Xe0TQGR2flbrbrqICEAEEZHdr+2SXa9s&#10;l527XkqZrMpXeY2zD5x/F4hAmWCA9BA2fFv+NeHkmG1SrCNOw76Rzec+5SarbneOOnGMVOyEeBw5&#10;1NhRWSerdl1zEkw+7VPLBfk8xtYBSdiHYN8eh4rrwFZlz48ONbaN6gpl8/vZQcwHDNghnDA644R6&#10;deuXnU+5RkG9cT9g6+rvtnfSdAdKTpFNBA+si4Di+heV8fu9359x/YjrTupBP7bvet6NWbZmZtxy&#10;yjn9cZX1R0sIsWCRphBEYqmj8k4NTyXqpLJAxB0jUjKtTxJTChQtN8yS7zQl11HQaDec8txqemFK&#10;bVRF/dGX1aaq28a0gpObg+Kdpp/L0e3Urej4+4m2dMCunJ5bmvBxtCcim36iI7dpti0e2zTssw9W&#10;YTlEK6A0W2sXKsu++zj8PL7PJ7SwDI4ZSSGozGHujhPnrABW8Ep1N6RAiLIAQGxEhsNBnGQJB45I&#10;AsAFW0RbStG8Dv8lYL/uBtKRD7iAs8ewEaMwABQI65EAWgAGsPXzYfywFPbRBiIjnMgLoTzKYHgD&#10;4uu8sINwjHZQBoCxLJpLASBixAfngPoJZRyigQ3esOGEUwAS39TBcBZBB3AEuMDQFiJEgB1EKxDh&#10;ADQgOoHhmaOP+7Gcf+G5cu/9d8imoXUymR+REQW6+5bd5aI4gArAyN77vEc+sPe7HcRgKAmgAehA&#10;dANb1IvoB4d/cIxhHHw6YV8Fj3dgYby3/qO8853/7EAEUSDYn3LqcW5hu1VrVsh4YVwKtZL76u5A&#10;riRrR3OyemhM1o5MyLoxLPOegMjGyZwMTORkMFptFYuZlRt4I0VBBP8XXSDS7AIQQAmEiAggZEof&#10;svDGTKOFiEgyPwRAkQYlkIUOphFQfL72p4qoCOaKFGQ8ApGaPjDhrZkp99bMvFT1gWlsfFJ/l5vl&#10;lVd3q/DRux0uCs15IoARyMOBn4fB6IPbd7Bijo0IBGlQAMAgcBA67LoliZJF1MI6fD2+LbbTJeRH&#10;NtCb4FhCAKHovOLjyIk6BwUnah1sZBsrsusnlk1Lj+uO6rN9svv2GOdhz6WrHq2X6S4vpd6FlGbH&#10;tLAetx+dG/rA86LC8+S5U2H9+BKyV7ddjwwwONsUEIEd2rTAAfE4TH9hR1Ivz3P7LtXLL0pTQWRA&#10;bwCT+uOqNPHBJoDIVCp8WPUACKXOiU/XWSDinRy2AB5MVp2Wmj7xYJilrDeYCvanm11y6fojh6qz&#10;HWffnJ5yc1zw1s1m1Bk5STraNNHZ91NqOT23NC0FRHBN7LHND9W3L0GeBQLID6Pgi7IL94t1Zbc1&#10;J089jXqmdd+DFG1tWbTFvy/kQOUJ/3YRXm9O1l7BEyMWjkuAI5Qrq3XwPAAkjLJYeMExIzAU0gAv&#10;EGw4hASnD0gBCABUsOWEXJbhnBhGY5AHG5aDOOQEoc5QtOeQFKEJ9qgPfSJ0sb+IxMAeUQsMnwBY&#10;uKUATIAegA7eZsFwCyJDABU4fERhELWBfnfx+XLDzdfIsofvlQ0DayRX1ParOcmXxmX9ptVuIi7s&#10;OYcGURZEXBCBAdwgWoQhLQ6FYYt6ERnC8BOGXjBs9I1vfFkO+eyBctCBn5DDDj3YzS/hcNfVV18i&#10;DyiIbRza4Bb9KigQTFRrMlioyoaJsqwfK8iG8aKq4KIgECavun3ACEAkX5Txkj4gRa/GYmhwT0AE&#10;EFJX8IsnqpqhGQjROsKGBZFQvSBSlIl8XnKlsrRaLbdmCOaIzG6dV3hqyIiCyNYtT8hrr72iILJT&#10;Xn4FS7z3ggiG45/f9ozsUIcOx49otYWOUIQAHvcChAeNEEasknQPEmEdkAWhHmm+lQMRiA4m3Ocx&#10;HLx1olTsTLEf2UPMs7ah4OzS6rNptk5Xr3GqFPtrxSgD68KxSw/Kpe1niTbsQ1i+pz5tG+ty8Fyo&#10;LPiwYj0hSLi0wLYLHow99215Z7dd04JyWaJdWI8Dkd0vSUNBZFCfRiYr+iNsVd2EMPzQ08AjPLaK&#10;040jwhwRvjHDdUMSeRBBJGN684zUZzpumKWmWye9kTjxOFIdaXNTbtue1RvS3IzMaP14DdjPD0l3&#10;vtZpQkx76unN8bEV0u1xGoRAWSAStgWxb2nthcoqv1BZ5PP6p9VBm7T0tP49+ZS2+fSMbil/zSge&#10;Y+v/rrwW+B/xINIlrr+i/bOK4SX6/7FCOqAEkAJQsGI0iEIagYY2AAsOHQECCB445vAS7H0bydwZ&#10;DjnB1sqWh1i/bYN2FNtiv2wbEOwBKYiUUAAXysIOQQcRHwxbIRKDSA2iLojcrNb9geH1MjY5JIXy&#10;hFQbRWm0K05YDRRRIkRhEBXiEBblh7wejFewZQQJAvhgqAsRGgxLXXnFxXLBeb+SX5/7M/ntBee6&#10;uTkYBsOk49VrHpVBBajJogJcoyr5ZkPGqw3ZlK/L+smqrJusuO36XE0G8ljcrKyQEglzRTA840BE&#10;Hb/CBECEEEIQwVszsxF4EEIIIhhi7kzrPaOhQKn3tZoBEQcjkdKAg+KwTE96DdfRwwhABN/panfa&#10;MjWl/y8AkS3zUlEQwfyRJ5940oHIa6/tUhDByqrJmzMEEef4ORdD9/3LJd3Q0U+YU9INCr0gYsU3&#10;arbvhJ0vgz7YfcoeMx+yfUPfFwUijDKEkGBFW8qlLeBs4eBCm7CNnnqNM6TYXyuCCOuM002ZsDyP&#10;s8S202xDR+1stN00EFmM0up1Qy84Dmy7wCGyj8uYfQg2mAdiJ6X2E+sP68G3Zl7a9YLUp6dkEBGR&#10;/1AQwfDMjDRnppxaChgUhl4o5GELQHkjQKSfFgsiT25VB+7mxCQTTO2+7Q/bzeqjVVpfUW6hvtsy&#10;3A/L2HSbZ9MS0EA62vViOvX0M1vc1pZnfXhdOhT+5l72fyH5v8F+Ut4rtCO8EFxs+TAPWzp9AICH&#10;DQ8dFGxQB/YBE8i39Vl7HHPfptn08BhiHayXsvkQwQQi3Nh9gg7ghtEeRmEgF63RbaWuTjQCkPZ0&#10;3U0an5ptun2WQYQH0RpEbQA1VkiHsM/IDvY51wRDURvWr5LVqx6TlSsfkVW6BdxgGAw2WFyvUstp&#10;H9Rpt7A+UFMGSzVZPV6RFWMVWaVao/vrJmsKJ4ARREtqMlSoOgDBd2ewsmoWiHSmmwoidd1HBDCB&#10;EIhzRJrtpkJHdckgQvgIoyMAE8wRwbwTriUypg9x+TKWxVdg7ejfR0FkZqsfmgGIbNmyRXa/sstF&#10;RBANSQMR69xdNESFrYWNfnJzELWsfyFC03qiHr3REc4XYdsADb5QkQYhNh+y7aPf8WRVOjU6GgjH&#10;8dCGtQmOF6Ol2lO2P3G/AqdIhUDRBQxRn6l+tthnG111RHlhWppieNN9bHHcc25RX7hPx++Og/po&#10;w3zIwkKYlrYoWdcbMtjHNrJ3tlo+BBRbJ4V+7HhZ/wH1x1CbmpKhybz+mMpSadYcFIQgsqWP8IaK&#10;f0ulOx1zRPjkx5uudShWuGnj65wdvYG0ZjD7vBtGIEKKB5VOrM48hmbQTwARHIqHgFChk7T77AeP&#10;05QKIZGeUC1UPk3dTrs3L1SaHdv1192fe1pZaqF8yIKGTX/m2a3y7O+f6Nr2B5HuPoZpS71msOf/&#10;UijWl5aXJQID9tkX7odiOsumKa1MVh5lbdifUMgLgQW/LQIKIzOQi8BE0RrkEb5YdkaBhOUYuWE0&#10;BmBjt2lipAYgAwF8ADTYAoQQsUF+s+W/PdPSumvtmow2GrJ8oi4PDFTl3o01uX9jXR4ZrMry0Yqs&#10;HK/LGs3bkGvIBgWTDQolGyMwGSv7dUTw9e1ZrIxsQaSNLxrPyJxqfh73kTkXIQGEICri1w/B/BCo&#10;+/VdBxpGhA2XrvARTlK18t+Z8W/PjE36N2fq2scOIiKz+mC1ZV5KCkCT+Zw8/ezTfol3rKq6209U&#10;tSCCLWGAae4YTj5Kj4+NCApQCAo89vnd4IG5KHGdQfl+ituNICTMf90gQmfVT7bsUmX7Q2XBQJje&#10;ZRP1mepni/0sEGG6TYPSwCPM6zk3c12wb68ly1LWzu7zGGUtRMT7umWf2W/u05ZCPXsOIhUFEX1y&#10;+o8EEYWKtsIFtCQQUQjZDCB4Es4k3bmFTtLusx88TlMagFB7AiJoH2XgFOAk0vJDhTYQ27X5YTmr&#10;hfIhCyIADcIG4APCMSAEgj3qRD7Lsx9UVlpa+kLKus5LqQ91WDHd1sF9Kqtdq7BMvzzK2oT9Ypuw&#10;wz5/R1QIJ/YY2xBmIJsWlsfvNRT+P+0xAMZGaCzMEIZc3qzuq117piPlTls2lNpyz6aG3LSyJjes&#10;UK2qyc1rqnLb+prcvaGqgFKTR4bqsnykLqtGq7JuoioD+aqCSE1BpOnqQXS1C0Q6DQcglAWR7ld3&#10;Md9n8SBCLQZERicmZTyPjzRiHpNeHwWRKQWRfLUsOQWR3z//nLz2v1+T3S4i0g0iXeChslBi053U&#10;2VvB+aeDhy+blPcgkkRDTJ1GrKOf0C6HZMK8nq/vwmHGgjON0ik6J5bhvlW/9LQ8lxblhTahQ7Zi&#10;Pxc6dmlB/RYclqq0NsJjm0bZcw5FB8/jrnLmmi8k1AOYiNMMhIQiWMAuC0C45T700k4PIttffkFB&#10;pCPDuYIUKlUHIlPRDx1vxGSBSBp4EEgAIBRvcLwJhjdZCm/QYEEyzBVBRMTBiD7lQASRbiUwAhCZ&#10;VRDBh6Z8NMQPX6Td6EOh7X427B/2UwFEzxvC0Iyzyagr7AuPUTevT5i3J1qojjCPsME8/o1wTPiw&#10;sgBioyFUWr2h0E7XdU2xCWXtuI+tlc1n3YsVy75e2WuRdf798sL+2D6mib8rggavqxVt0sqHNlZp&#10;8GL3IYKMBRruz25Rx6zb5uyc5BrT8thEU25e15Crl6seq8lVK6pyheqy5RW56vGSwklZbl1VlrvW&#10;VeW+DQ15eADRkpJsylekUGtIexpRDm0juj/h1V1ERByAYHhGt25YJpofAhjBAo0QhlDwqm1NAWIh&#10;ELHwkQYisAWIVKL1RIbHJ9yCZh29j2Ky6uycgtBWgEhJ8oVCBCKvuq/v4vVdTlYlLITAER7H6ZFi&#10;GNF9QkBo2y0PIonS27D1sN5Qtg9hXiqI8HVOd2wiIhDtWcYe2zQ6L2tj6+hKVzkwQBqcb9wH3TcO&#10;OZR1+HCsIQBgHxN3XFrUNhXbOvXWnSWWc2XNcVa+rZvnm6bQ6fsy/nr45dojW1MPy/QI6bCDDHjE&#10;Yr4pY0EEx1n7EEBk5279Z9QfRLVDEPEREdw8AAX9IiJvNIgAIOa26A9YQQTDMtBSQGRGy2FohiCS&#10;dtO1wk2ebaflx0J+ZJMGIlv1nLpsMpxH6Fiwb50R9kNbqzA9y87qqae9/DHsrWiTOEXUyeth85jP&#10;NAshWXbIg1BXWl/hxPB/sZjzoGwbtq0wP61NHjMvPKadbYPH3F+MWD6sJ80mLc/2L0u0TX47Xln1&#10;8G9qy6bZUawv6/cKG/6eCSQ8Zhls57dOyYzmNRRERqvTcv9wXa5bW5crVzbkqscUPh4ryxWPV+TS&#10;R8tyycMluULTrlZdo2Byw8qa3Ly6LHeuL8rykaqMlZrSaGNYyYIIhmYaMYSEIAIhapEvYFl7zG8Z&#10;cx82rCtIJCBSjhWDhgGPNBBx6U74Am9JRsbGJQcQmTYgsmVeClV8WLAiz7+wLQERhRA7TwROn1AQ&#10;bkO9PhCx6m7DwkRSpjeP+RZE7NaBCJ0z9+lwmL4Y2TLWaTEN225npp2IysJpcxl5Om3s22Mr6+wp&#10;ONi0Mmm2ENuOFdiivrAOHmel9Qj5Wre9DvYYCp18bBN9yRBLuz//gtpES7xjyzJdkY9I/KYOoYO2&#10;/YRyYUSE6Wn9RRrChNt3bpdKeyoCEf1xtWruK7hY2yMtIkLYSAORUAARhHItiNiblVdUl+7PKohM&#10;KVDgVV5ERLDiK4TXc1sqOzTT0KcjTl4FrABg5lGfmwzp6w9vsHsiCx09+erQMTm2J12F9sObfnjj&#10;z8oLj9PSbP0239rwLRf/6i32MdEU5ZCW2GfJOlS2gW2aI7W2VtbGCvVkXaM/lGx/eB42HwrTwojP&#10;QrJlWF+awnptm1lCn/vJ1sP/f6RhG15ra8vy4XE/oT77O7bpFF6nx2rHzZlZGarOyH3DLQciV6+q&#10;yXUrqnKtU02uXV6VKx+vylXLa7qtyVW6f/WKkqYX5cYVRbl3Q1U25ppSbbYULqbd3A8I64rgy7rh&#10;a7ucqIq8Srkkk5PjXjm8sj3poiIeJgAglVgWNGJQyQKRaFGzstY/NobXwcsKRliRGvc7LOQ4L3nN&#10;q1Vres9/MVri3b+6CwiBAANw4mng0S/NQgH3bdqeKqzL1RfIpRlbpgNOupd4VwcDQOA+ZW1sXmiX&#10;lm7LhQ4OQnt06NgCJOjkraMPj61C+362hBWCEPuWZkuxT2l5FB1/1zG25lzZlr0OoWiLP1TX92UI&#10;IUhTO9Zh6/HldN/0g9+esQJ0WNm0sG4r5mG78xUl8l0vSbk5JSN5DyKYVDaFsKo+cfSLiCxG81qH&#10;e+9fQQRPTbg5dQOJARHdn0U0RCHEg8hUDCIthQ6sF2LfnoGwkiG2iJA4EEF9Dgz+fUCk302b7S/l&#10;5k6xzGLKpuUnZRU+np5RYJp2egqv4KqwZdQose0VnWTotKwNZO3gYNPybNrrUfp5diutzcX0gXVa&#10;23D/9QjXhsIx601TWNamY0tnH14PbG1emr2th/v22KZjy/rTFJaxeQARPMw0Z+ZkpDotj4w15baN&#10;DbllXV1uU2F7y7qa3Ly2KjcqoNywpibXr1Y4WVWRa1dW5LqVJblBQeTOtWVZPVqXYk3BYwYPNx42&#10;2lMtabb9yqqEEIjzQ/C2TLlcjEEkn/ffiyFg1AAfapMGIlQaiGAdkUql4OoGiIyP4zMGFRcRQRQG&#10;EZEphZHJIibylh2IuMmqCiJuifdd3XND7DYNQKyQTwhwIGDy4F9oY9NDsaytKy3fpaviKEyQh/Y4&#10;cRWKQQQOxkFBpNghqmhD2XRrZxWWSRPbsQBBp48tnSnzsmAA6QQB2vWzdXnRZ/jZl362cZkUm75C&#10;mUVekx6bCD669KLa4A+pdiEgJOX8dWAftr2UDhcWRKzSbJ291oOta2OHgsjuF/UaviSlZkfGCsUY&#10;RDBp9D8MRPQGwogIIiEuGpIBItR/FIgsRmk36IVkb+xh+fCYaeGxl4+IPIkoiIuEWPkn935OkQ6K&#10;SrOBrA3qS8uzaa9H6ee5OC3UD9aZZcdzeaOU1kY/ESZQltcgrU7m8XxsGvbDMhRtrVimX31W1h4g&#10;gvtIY3pWxuqzsmqyJQ+OtuWBobbcN9CUewebcs9AQ+7aWJc7NjXldoWU2zbU5Ka1FblhdU1uWFl2&#10;IHL7moo8PlyTyWrL1TW9SBBx80OqZSmVCioFCr2/2fkhWPJ9IRBJE94KwtLvpbKvFxGRUrmq/UlA&#10;BPetwVG89pxXB749NSLCqAjBwe73k4UBiOnwL9YuSyxnQYT12GOIC6vh8yBhPgEkBhE6GjoyOsSF&#10;FNrHzlrTMMmV+ZCtH6KT5PdfXB0siy3yoi33rWwaPo2P420YvlC5d6Ij2TIQ64OcY0d5bJ19kkeF&#10;5XhsHX2a4jLx1is+/+j6dV132OK6Rf1heq9g1wsicV3YRlDmpO2713QVMlKjI3rNnnvhGXlum4KI&#10;GwKCUEbrctcW/fF18Hrh74sfwgs7XpR8vSrDuUnJl/RH2mq4HzOeZOzQTCgLEWl53SDCtRMSEOFN&#10;lXLDOGoPCHGv7s7g6YdS2FDgaOoPvYEoiArRkK6IiJZzX9/FsMwCIGJvmhT7YdPeCOEGjy3aW2z9&#10;7J/tI/ZRF+HB2oROJGmTQjq2HtI8iMxpPZjvARBJylqhHqswfSG7NNvFKu1apAk2hNzFloFo26+M&#10;PSeK4Eb1s4WYZ8uxTD/BzvaL5Rbqc6isNplutZAN0+z/X1pfcIy/B36Ls1FEJN+ckY3FKVk92ZHl&#10;4215ZKwlD6seGm3KsuG6LBtpyv3DgJOagklFbltflptXF+XGlUW5bVVZHhmoy1ilJXX9vU/r7x33&#10;KIII9sNhGQhwQeioK3Q0om/NECjqyNd7Xy1WCBy9QzIoj6hKoTgpRUQ8FEQQESlVatLq6P2oXZd2&#10;W7e6PzIxrvU3ZMeundG3ZpJ1RKgdu7ywsJhXAiPJeh9eIUh0H2PfvhnTLWvPMnbLfZsOMRri5mmm&#10;2CCPaV1DMxDBYjGy9tZpLwQi8fAIy7DOnd31UF22qD/e75U7uXg/ibDY+qDY4UcK86GknfTjLIU2&#10;IEJss66HT4ucP/sU5FvhWlmY6KoP+4QQSCHjRd1SsEXk47kXntatBxEHIC/4uSgeRqK+EERwrOkv&#10;6LVF32IQ0X/6vP7AhgAiSvWNFhZz+kOACNOzQERtIxABfDSnWzGINKabCiF60wGI4MeuCkEENyCM&#10;R+MjeguBCNtcKO2NEG7c2OIGvdj67U2dIoBYMY9Owh731oPjGXniab9M+9PPzMkzv8e6IGr/jI+Q&#10;hEI9VkwP+5lmE+bZNJTFtbBpocI2sgSb1wMiKIv/xywbe24Qrrs9pq1Ns7L1paVlCXb2XJZSFqJt&#10;VjmmWzGP/182L+u8eR15bNOxgCFApDM3L+XOjIxWZ2STwsjafEdW51S6XZVry4rJpiyfbMtjEy15&#10;dKwhDw5X5N6Bkty1vih3rCnK3WvK8pgCymi56X77gAxAB+eIZIEIP3JHgOhV1YEIlQYdaWkAFPdB&#10;vFIEIhP4MF5DpmamtE8tmZudlam5WSlUyjI1NaXw8XIfEMEbNNsVNAgjfl2RHbsIFEj3SgOG5BgR&#10;lbQP2kG9IOL8ZWo9/jjej+SAJMOG6gERqMe5RSIwcN+m0UlTthxFWwsiiATENsiPysdOPOPYy5+o&#10;hRB7TPu0erqcfmRLhWXCslZ0+Fl5XWnR+ade36gfMQSYvL7lVEx3eVF/7OJl7ItLj+zcUIyBDogg&#10;4tIBHprGa2n7hn+cnS+/KNv0HzhXK8twPqc/HIBIQ+acU0+GZsIVVV2aKgtE+MaMBRGmZYLI1mgd&#10;EW0bEFLTJ4vGlAKI7kMNgEjHg0i9rU9GBkYwYRU3HgsivEG+UaKjC7eh7I24n3jeabZhHdincwhf&#10;m6VtmlA2sUE9fo6Imyei8AEYSZZu92Voz3bpeNLasulZNlZhPo7t+VJpaaFgsxi7hcS/I4/tPv8+&#10;FM9xKbLl90T96uQ1CNOXqsWUz7LJSke/ACJz+lvvzM9LdXpOcs1pGal2ZFO5LRtLbdlUaMpG1YZ8&#10;Q9bmGrJ6oi4rx6ry+EhJHh4syrINeblvbUG3RVk5UpFxBZF2R+8TQUTEDs0QRDBE4lZU7QKPQFFE&#10;ZCkgwjkjWLitWFQVCg5EqjWACO53ev/ZukUBbLOUtE6AyM6Xd8krr/mhGQ8fL8YgQsjASwM++gGI&#10;8E7fg0nyobr+QykeQCyIdB8nEGLrgJzv1G1aXjw/JFKYb5UKInR8PA7njdDGpoVOm2WtaEvHbG1d&#10;HYCTqK7QJjz28ieIE7YnbUEkLMM0nDydv7uYTI9ky/SUTbFbVB7PH+drrotT1A86e5vHcty3eVAa&#10;iNh+MC0EEQy3WBiJIYR9wDaCEncc9Q/XboeCyPMvPS+5aklG9QflQaSpAIEftgeRrKjIHxJEXBRE&#10;IaTeaSiQNKSqUIIVX2vaN4AIttW2F0CkBRDRm9A8Vlf9A4II+o31EbBNs4Hsjbif8CSORZ/4CqtV&#10;WAePId74027+oVA2sUM9cKxZSsrZNqysjbUL97MU5uM4PD8oLS1U2rXZE4X9DvfTjpeiNGAkVNq0&#10;LIX12bqy0peqxZTPsskqh78NPkCJN9mmN2+Rxuy8lNpTMlFvyVC1KUMKFcPFugypsHrqxlzNfXdm&#10;7XhZoaMgjw3m5JFNeRX2C7JuoiwFLdeJQSR9jghBBNESv4hZCoBQewgiGJpxy+LjLZyij4hUqw1t&#10;10dmn3jiCQWwLe6rvI1GIwGR6IN3+PruGwsi2CbQkcBH+iJmtg7Wk5mn6vLLfZQ6NBOmhbKOkY6N&#10;kYzYERobOsTYMUd5FNMXzINTBTREnecJhifqwQJlkjw6eiouo/sWWqx4Lmzb9UNhCf3itbB9s0pL&#10;61F0jqyrS1E/HRSoLdJ4rXtsbV7UZwrnxuiGA4tAhI9QyZyRxDa+trrdqT+I517cpiBSlbFiSQpl&#10;/TGqk8eaHJj42QMYKvtdmfAbM6EAM/gw1YzCiBvqAdxEYXQHJBhC0ZsVnpzwLZpZLYP5IQ2FEKjW&#10;aUmpUXOqtBpOBBAKNoCRDiIiDnTwddv+IEL4ScvLEvtsJ95S9gZMpdVhhXq4EiXqs2XCerLyFpYF&#10;jaU7bet80DaHMbLO2YplbR1Z4rmlKc0eWopNWl6awr5iP6s8bRdSWtk9VVifbWehfqblQf3yIOQT&#10;nNJs0S7/H2w+0zfrw8HM5jl9WJiWsoJIrtGSkarCSKkbRLCC6oaJkqwfL8qakbysGJyUxzdNyOMD&#10;E7J6aFIGJgpSqNe0HiyhjuEZDMvU3ef9ASAUoyEYsumNiATg4SarKmxQNT2O1QshFEDEfaOniCiy&#10;X1kVk1U7035oZn5uzg3NDI+PSb1Wk927d8urCiI7ERHBMu+7dgRDMt0iQHj4SIZvCCRMt8ceRrzv&#10;9ECRAAk+cAcl9unQkabQtl/Z1w0i3KdDjh2ztYkcb5hHpZUL83a4oRxeqOjEAjHdOUuVzaNjp+Iy&#10;up8FIl39io79pFJ/Xk6xw+8ta7c9edG1i+sJFfXTQYCWQVoWiDAtDUTi+R26XSyIMC9u3xy7665/&#10;gzQQqbf1h64gEi5oRhE+tj45nwkiXHAIqyBiGWbcNLAP0YljiygIPlQHEPFhXA8iPhJSd5BhoQMg&#10;Um7WvRROsK1GcILXfZcCImnp/YQyDp4iR4w03nTTFJankIeoil0SOwtE7DFu8gs5jV4lQzFh1GMx&#10;sm2iH4AnRnBC21Asa+vIEs8zTWn20FJs0vKyZPuK/azy9tz6Ka3sniqsz7aT1c/wGoR2i+0j28G+&#10;rdPWZ+tCegwi87OCdX+KzbZM1BANaciAwsdgAUu4V2RTriwbJ0uybiyvEDIpq4cnZOXAmCzfOOK0&#10;ZmhMhnNFKQFEsHy8AZFmu9YVEQGEQPjGDCer/iFABG/NFEt5ySuIDI9hfZKKYB0RRGkwHIP5bKOT&#10;E9JqNuXllzFH5FXZ8ep22bkbwzP9QSSUBQ6K6QlweJ/K+7sFEdol5RcPIvRhPO5XNnVohiIMpOWF&#10;Cp1tXHaH7ms+nG88LyTKo5BG9ctz+abzFjQcVETiBYjTcTGitDDPC/m90GDbZV64Iqm1D2XLhQrr&#10;CQXH//wLEQBoHS4tABEedykAEQ6tEETSwIMicKRFQyheY4DI8xGIjOsPiRERgAhf3yVshNCRBiCc&#10;4ArgQCQEEFJvVtzNIomK+KEN3KSc9EkdEILtnNbZme244ZgyXqsz4OEiI3rzoIrYIq3poyUtrGio&#10;feZH7wgLWeLNkor7Eykr3eaF4k04rJt5LAtnjo+HEUZwTUJb1sEyTFuaFg8iaGMxTinsS1hmsfVA&#10;sO0naxOWXYzCesL8PZU9P+wv9nz3RKg7q+9pbfPYnrsV/p/CtLR6Qlkb/g5CGyu0jeFbrHYMEMHr&#10;94VGS0YrNdmkALJh0sPHhomirB8vyNrRnKwaGpflA6Py+IYheXz9Jnl07UbVJlm1aUhGJvEV37KC&#10;e60HRGajFVUhQAiiIgARTlZdLIi4tBqk6eaNGys7R6RUKUquVJDRiQk3RwRLvANEpvVc6/oQhbdm&#10;2q2WvLzrZdn96suy/ZWXZIf71kwCIox0pEFHFoggrRssABqJ78waqklkbZemJYEInL/dt8eh4GS5&#10;z3kPdLRuhU84YTjjaD9Oi+ql6LCd0w7y4jqYbzrPE4uBg4rAo0cmz4JI3Ge2ERx3pes5wuHH5x3Z&#10;psmXoYJ85KEO3WddVu6NFoCEy+8FEVwb2tr0nnVEUIdRCB+hABvchgLA8RoDRH7/wvMyWcZEsLLS&#10;fQQiCHMuAUQsgHCLm0Spok8MxQm9KVTjPIIIVlJlJATDMhC+cdOYbilYVKSkP/p8vSw5vTnk9Uko&#10;V61I3mhSldObRt7BiN6QOui3wg4iLBGIYNgHsjdH3py5T/HmSjENfbVDEsxLE9tJqx9pLIv6EAnB&#10;l0nx8TDUHdqyDpZhWqj+TgTlVHqN0/MToY2FnBEU9jHUYuuBWFeawvyw7GIU1hXm76ns+fW//q9f&#10;qDur72lt85jnHpa1x7RNqycUbVDe/g5sWVu3t8P/ul/3o97p6G8WQzEVByHrxooKH4iA5GX1sELI&#10;gELIhlF5bN2QPLxqozy0Yq08uHy1PLhitaxct0FGx8cEy6oD3Kfxwb0YRKr6kIN7jhfmhmCeBuaH&#10;+KEZAIVRHxBpOHvk0T4LRArivzxckkkFEXx9t9ZoKgRhKNp/9A7DxWOTE9Jpt2XXy7sciOx8RcHD&#10;TVZNIKQfiDDdHgMkuOU+9IL79L/3p/7+ji21OBBxD/cBaCx0bNO6QMQ6N+7bNCvnzK2DBTQYW74Z&#10;46IgQR20TVPaxNiuMuYkQlm48ICh9pF6ocIqOofFKIKCuF9d+b4+RB5s/Ul/uu2Tvvi6ABM4R4JF&#10;DBdGWemxkKfAEUdEInsuWEaoCAEEQiTEQgf3KVxjRpQciGx7XiZKJRkrlfVGARBpuB+yfWtmsQJo&#10;YAvowI2CH4dCZAQRETdks2XKDcdYufkhm/XGomUqUw0pNstS0LITtbyqJOMKHaMKSqPaz5FyUUZK&#10;RT3WPle0z7WawkjdDSl1tI1pdfLzEeBQuClmyd5UsXWQFEGHGz5SARYg7Ifl91RoA1DG9tmHhcQb&#10;fT+FttjPcjTWkaTlpaVbsS30fyH7tH7ZY5tu87MUlsvSYmzRd5wDo1OLOXcr2KcpzXZPxfNYTL28&#10;RlSazZ6I9fH/1abbNB5zaKbSiaIhOQzBFGXNcF5WDU3ICkRANo3I4+sG5dHVmxRANsgDj62Vex9e&#10;JXc/9Ljc++jjsnzNGhkeHXYfmWvp/YHDvYiGNFqItvoJqtgiIoKtH5apKlyojSqBD6tuEAmhw4qR&#10;ECssmAYQwRyRat2/vot+bH5ii1tWYEThyQ3NvLLbr6zqJqv6oRkqBBDsEzBCCLF5EPctXKSBAmEk&#10;LgM7o27b/grLWr0pdPhQeBzKOUIVnaiTrSd0tKasrZtl0pRpo52m6BSp8OQsDMT9jJXkxTAQOe/Q&#10;tisdtlFfcB26bX0f7LYbSqxtIK2X5wwRIGyaFdYB+f22pzxcRLbOPuorZfOcDFikwQhkbSheY+zj&#10;2uOH8Pttz8lYsaggggiD/mDb/r18QAWjHi6SEcmCB2UjJrCxc0QwRIObBvaRBuiw80IgpM3NY+2Q&#10;pkJIXca1H8OVqj49FZwG8yXZqDewNTm9geUKsnayKOtUGzQNYd7hSkNyjbbU8USijmTOtIEtoiL2&#10;RmmFtDQBOuCU8GZLQ8EI0YsQRGBnb86QvTEvJHvDhmy6rYPHaVqMzRsttsl22f/QLpQtx7JZCm1s&#10;OStbZk9k68E5EA5DO6s00LBpTLf7WWLbtozN3xPxnFh3lpgf2tp+231rE+6nyV/PGZmanZayPuAM&#10;FcuyZnRSVg5MyOMbR+WxjUPy6PoBeXitAsiq9fLA42vk3kdWyV0PLpfb739Ubr3vQbnjoYfk0ZWr&#10;ZHB4SEqVgjT1d9iZhtNvuUhrvYloq39bBmJEhLDRBSEqrqLqIybdIELAyAIPK29Tlrw+GDkQqTbc&#10;HBG0P791s5vfNqTw1Go03ToiiIj413fxxkz2HBFCRpjeBRKRDY+9Ep/aKw8isV7SNPUDsY/FNoIX&#10;64utCDjh67yuvOZDcUQETgrOldEI6/TSBLh4yTrSyDm7fByrw0oDERvt2COh84HiE9b9tJP0Mn11&#10;snlp+d0Ri1g41n7E18HmaT3Z7Qf1BAqHaAgONs0KeYAR2sX2SwAR6nWDSLnshjrq7VYPiHC7kAgi&#10;FMADEIJoCORgZMuUAw9CCCMic5uxcmpTJqt4la8sK8dL8vhYQR4bLcqjQ0V5cLAk920qy70bi073&#10;bCzIvZuKcv9gRR4ZrcuGQk2K7Y60MaEyirpw/om9OYY3TjpRK0ZBEAauN/BEVHRAEg6hwDasb6Gb&#10;82IU1sHj/9PEvi22jzwfKs0mS2FZiFEl/L3SyvyhROdMBx2mhencTxPOA1va4X+KaW+EUO9S61vK&#10;ObD+NOFcACKdmSn3xsvGybws3zQij6wdkgdXD8iy1RvkgZXr5b7la+XeRz2A3PnAY3LrPQ/LTXc+&#10;IDfeea/ceu/98tDjj8vA0KD7jD/gA5//B4gkEZEERDhHxIII5nw4GInSEploCBRFPzinhEDCdCuk&#10;Y2gGc0Qm8vh+TVMhJJojMjfr3hKayOdkdnrGRUR2v7o7BhE7LGNhg3Bh0ygLEt0AQiW+tFcLg8hi&#10;FS6zYZU5NJOWDkfGfbt1ipwtK4ZzjSMNUT1UXOZ1KmlLj7va5nEiOvzwmHL9QrqKTpfHrA8Xk/M1&#10;eB60jctEsv1IU5jPOmMhzSgEAzd3hHkGNHpAJCwXyQIHJ7La/CyxTQciLzwv41gdsOIjIg0leYII&#10;xWhHqDQYgWIQmVcQUQBBlAJrhECEBA8iqBtpegOZm5Kytr2xUJWHhxUyBnJy96aC3LUxL7evy8lt&#10;awty8+qS3LSqIDca3aRpt64ra5myjNY77gbg1i2J20hAJAQHHFM8xlonMwpPGCPGsBJAhBNKOWTD&#10;8m+UbJ/CdCo8/vdU6Jj6qZ9dv/NbrGxZ/E3wt8Hk3yybUFnnkpbOtDBvoTQr5i9We3Jd0s4365Xb&#10;sH9hPoS6svJtOttNE34nW7bOyexmP1F1Qh8w1ozm5KF1g3Lfyg1yr8LHPY+tlrseWSl3PLRcbr3/&#10;Ebn53ofkxruXyTW33StX3XSn6ja58Y67ZNkjj8qmgU1SKOWkofCBoRnAiB2awT2Lr+4yIuIiH1E0&#10;JBYARLd+QqoHEP9J/wRALIhkyYFIFBGZLJSk1eYE2pZM4YvhCkcEEUBIDCJuZVUM0eyMYYQAQgix&#10;xzaNIMF07Cd56ouM7PBMuE8fSzEP4qu+cVspNhTzCCfxt2acUw2doZG1s7Y8tg7WNQ5HqY6QTp62&#10;rzsiYpS0pcddbfMY26Qf3LfHcbo5RzrbULiABBG0784rtIlk+5GmMJ/XKBbSjFzbuk2DAvbb9T06&#10;P8raWzkQibQUEIHQJuj8med/L6P5vIJI9Q0HETdXhCCCKIMqBJGtCiLzEYjkWx1ZM16XZRvLcveG&#10;gty5Fl/eLMntCiG36f7NawAeOYWRSaOc3LImL/dtysumUtO9Joh2lwoiFPqNSXAYj8aNDpEQQsgf&#10;EkTS6rUOIDzeE/Ecl1pXmkPqpyxbe257ej62PM4F0RBs02xsGpV1LmnpTAvzFkqzYv5itadlWI7n&#10;zeOwPl4blgnzaZOVb9NZVyj8PfBbcfND1CHX2i0ZKZXl8YExuXflOrn9kRVy24OPyW3LHpVb7n9Y&#10;brxH4eMOhY9b75LLbrxNLrr2Jvnd1TfKRVdfL1fdeLPce/8yWb9xveSLk+4tPPw+00AEWwyNAEYA&#10;Im5BsxBECCFvCIj4yarjuYI0my29V3gQQUTED82MSFvTMTSTfH03HUS4nwYiEMHAwYFJT+z9N2pi&#10;SABwGACh74HoYynaexsPIyGIWFsqTtM6odS3ZrKGZwgAYbrLiypM5B28k+ajzu279AT7gMhSIYUn&#10;Q0canlxXHxZQ1/lo2TS5sFQEInD66EOvTbbYR+535UVtEyjwx6LTDxWCQQwhru/dIJI13GJBhH0I&#10;bSC2F/YBE6ee3facjBYAIv5NlLoZmoEIFyF8YJ9riTCNsiDS0aeEKX1ihQgiydCMBxFERLB+SKHR&#10;lvXjDXlkU1WWbSrL/RtLqrLct74od69TMFmXkzvWTsZb6i6FlmWDJQWRhtSnMBfFgwhhxN5gwxsm&#10;xWP0m68dT2nfNy8iEmLrWIrS+pQlnsOeKHQmixUdTlreUpV2TlSafZYWU24p9cKO55l1vmnpYVrW&#10;cT8bq9DO5oVpWfWkpTMt7Zqk1ZEm1pEm5ON/H0Do1/Dx7eA34+eHTEm52ZBBfdh5aN0mue2hx+X6&#10;+5bJdXfdL9fdeZ9cc/s9cuUtd8ol198iv7vmRjn/imvl15ddLedefKX8+uLL5eKrrpE77r5H1q5f&#10;J5P5cak2SjGI+DkilZ6ICFdVBYzYOSKEkAq+Mg4QAWyoCCKEjDQY4T4ABFFSbDFHBEMzAJGqPsSh&#10;X2h/dvO8A5HBkWGZandk96uvJCDSZ2gmlAWONHVDiQePUA4Yom0IEBR8AdL91kdEYhhBmmpRX9+l&#10;A6Scg88AkS6HF4iNJkqcvHttN6qzH2y4elLSsxSeTHwBU/qwkLrOR8umC33Xi97HtvsadGsxIOKG&#10;gvTc+KVbyMIEji0oOPUBEdYRlrEgEiuwgViW9VAvv7LTvTUzVixIrlaXvCqMiBAu0kAkDUIgCyJT&#10;c22ZVmcOzai6J6uGINKQTbmqrBytyGMjJXlkuCgPD+O7EwV5cCAv92/KyQOb8gopeXlgoBApLw+q&#10;zWMTVRmqYMl3vJ2z5yCCc8LclplZ/5aPv8H2B5Gs+hejxZZjG0sVy9NpLEXW2bxe2XMJlWafpX7l&#10;bF5afj/RPu18065DmJZ13M/GiulZfbdpWfWkpTMtrDetfJZYR5Zgw/op/Gbw+28rFBTUSa8bHZN7&#10;Hl+tALJMrrgFkY/b5eLrbpELFT4uuOp6+c1l18ivLr5Cfn7hZfKz314qZ593kfz8/N/JhZddIbfe&#10;caesWrNaJnL+FV5EQuD0Gy1MOsXru0lEBCCAVVUJIs0m5nklIFKtlt3H6jC/g5NVFwMiTPdbtTcg&#10;MpFXOKn7CA1e353bstl9iBOv7/qhmVcWNUcklIWONC0VRHDPd+n0tZGYB3WDSOKH9whEliI4cM65&#10;YGdi0SaABwgwgjxsF4qCsB4vTUPHeZEC2fbdBYj6ZpUKHipvH0HCH0hw6PxDMI37aWmQBYIwLVYE&#10;Ik5hXj9FAAIogizw9BP6BxBBRGQkn5NJgEg9ARHnhA1cwEH3W03VyoIIX9vFPsShGS9ASUfhxNuV&#10;2y0ZKldkHd6QmSzKqvGirBgtKJjodiQvy4cnVTknHPu0vKwcK8r6YlEm6vr009EnkjkFB+2HhYyF&#10;ZG1xE3VSCLHpaTdcpmflvR6xXiv0BVs4gCwbK4AUhpYWY7tY2T72q5d9XEhpdgvVxXSbxr+btbGO&#10;ksdMW6xYpp/Syr2RsueUJdsX2GLflltKeXsMhfNNbF5SL/b1HoH7gP7+MSesqSAyXq7Jik0jctv9&#10;j8nlN9wuF151owOPX15ylZxz4eVy5vkXy1nnXihn/up8OePn58lpP/u1nPqz38hZvzxPLrjoUrnl&#10;9tsURFbI+CRAxA/NQIiGhG/NAEQwYdQNy0DReiCECHw1N18Yl1x+zK2QakEjlC3nwSOZuIp9NzRT&#10;zMtEIa9t4a0ZTFhtysz8nILIjIJTzn2JF8u7+9d3d7lhGSgNRCxkpKnbLhmGgRxgpMj7Idj4pd79&#10;cIvmoUykGDawHwll4aesTZYtFc8RCR1zmkIw6AciL+5IyoRaDIgwz7bnhLqjzvNEqa72VWkA0g9E&#10;eJFYBx2vrfeNEvrPfbZBJ890poV9sGlu//8AELFzRJYCIgQPe4ytiywYEMGWEREfrUhABB/Hq+Ot&#10;mRpe2y3JgD5lbMQruhMFp/XjeVk3louFY2pTrigj5ZJ79bflQqPdC5BZmOgn2oTlmI6brbWneHNO&#10;y3s9Yr1WTO92ANmic07LW4ys86EW6iPEctY27ZpC6B8mnHK9ljRw4vlSrNvWQzGN5WiLbXg9WIbH&#10;aUIdCymtXJb+UGWsDc4J+zy/rLI23Za3x9BSQQTflcL8MKySPKy/5YdWbZCrbr1ffn3pdXLOBZfL&#10;Gb+5WE4793dy8i8vlBPO/o0c/9NfyvGn/1yOPe0cOeYU1alny0lnnCO/PO+3cuPNN8uKVctjEGm2&#10;/dBMCCIcmmFExIMIoxsltyw7AIQClBA0QvBIynlZCIEIIhMKIoCRZhsQ4leT9iCCiMi4zExPLxpE&#10;CBndkY5uEEmOXz+I0F9av2nrg2+iX47zbVoktrWkiAihgceZIIK0nYldbG9AA07THi+kuB7TDk7I&#10;vg5k8/xJY+v7GQPIi379E9sviBcUsvUsJFxMOGebxmPk2fRQNj+sh06fx7QJj51dBJLYutVYo7IL&#10;iQCCc04bmmE74T7axRyRZ577vQwrubuFweq9k1UJFwSQNNGGYtkwIuLqi6MhCgpPAUYiENF8/JBr&#10;rapMVosyWiwoIHkN5/IypH0cmszJ4OSkDE6odIs05I+XsCqs3ixadenMYan37g/T8WacpsXYWOGG&#10;m5a+VPGG3i8P4s0/LY+yNmHeQmksmyY6moVssGX/KOaH6RCvOQQAwZsvWKcFwj7fhOHfhXX1qzNU&#10;WIYChKDetLws2euQpbRyofakTD8tph5eD9iF16XfdYJY/0JiGyiD1VS34PevMNlRqCwpOGwYHZc7&#10;H3xczrvyZjn13IvluLPPk6PPOFeOOu2XcuQpv5AfnniO/Oi4n8oPjz5Nvn/UqfL9o0+VI44+SY48&#10;/hQ5+xe/lutvvFGWr3xcxiZGFUTKLhrCOSIYDsH9yr4xY0GkobBCeCgUJ2RsfEjGJ4alUJpwaYCM&#10;MDJC+LBpAA+b5kCkWpLxQk7G83ituKHt+sXW8JG/5sxUNDQzLa+4t2ZedhNUCSIWSCxsQBZKKAAE&#10;5dOw7QYOyKYl6R5A4rJBRIRyvhNbI6SHr+vyOLRPXdAsS5jr4VZJhVM3Tt6tnoqKKeTBLoqKUGzL&#10;L22OCZmox6SnyC89CweMMmhP043ik3L7vm/ezkMS+whx3oTbRxryKVMnnS4vEo/piO0x8sM05+Dt&#10;caC0eqEs559mS8GOS8FzCXekZQr5tIn20d80EKHC9vDP+fKrO+Xp555zDh4ggjkajSksPuYjImkg&#10;YoHDwghEAPFf2fVbgkhS37TaqjPAHBEAiULI/BaACN7/b0qjXZaS3hhypbxM5CedxnMTkSbdj9tr&#10;3KUhH08kpYreQFrqyOaaMrtl6SCykC3z0mwWKpsm3LTT0iHrDKz65YWCLZwB+mXTbBvchzOhzZ7K&#10;1p0l2vJ6AQqw1D3hA/s8nlWgXEzf08R8lg31es7XOuCl1rMnZSicD69bWl7W+do8bG37WWWofv21&#10;rwezHvclbfym9XeOV/db6pQny3lZvmGTXHPHA3Lqb66QH596rhxx/DnynWPPlm8d9VP51pGnyTd+&#10;dLJ8/Qcnyde+d5x8XfWN7x0r3/r+MfL9n5wgZ5z9S7nuhhtlxcrlDkT4NhtgBPM7GBGxINJsNzSv&#10;G0QQ/cjlx2VC6xgdVRgZH4nhIo521BQ0ILxN41RyeVR4jPkmiIiM68NQo4lXirHMe1um52fdEu+4&#10;X81Nz6aCiI2IJHDRLcIDbSifj33ABo6x7/1RPxBJ6vS2fO2Wx853Rvvwyc5fwFcgnXnGpmtflTpZ&#10;NVScFzl0Kzh7L98BypXdmZS39fXUY/MCsX7aJu0hzYttAohsvdYWIoR4adkXu8uzPut4Q4WOGRfR&#10;prEO1sMLzfylKASBsG2I7dvl2dMUl8F+JAsi7jhFti0KYIjJU08/t01BRJ15Hd90qUvTgEgadKSl&#10;9eTpjYjjxBhyIYQ4EDGAwDA50vAEPD3bUJgoSbGck4nJMXfjGdUbBkKy0NjEuJHPh91kbtx9gApr&#10;DEwpiMwpiPDJlzfiULhxYksb9snaWLG/aXl7It7Q++UxH9vFODBrg/6GQxxh/diHHY8XUj/HFIpt&#10;hWIerzdej7Ygwn38P9A+rC/tOEyz6f20FFuI12Ap1+KN0lL6mtVHHNs6rF2WbPm0cuwXHi42P4nh&#10;11mZUTDA5yIG9WHh7sfXyM+uuFMOP+1i+cJPfi6HHHGWHPLtM+Rzh58shx5+knz+WyfIId88Vg77&#10;1tFy2Dd+Il/4+o/kS984Ur51xLFyyk9/IdcCRFZhjoiCSL2YCiKcHwIgSQMRgEOlUpBisaAQoveN&#10;8TEpKSQ5AKH4Wq9TEv2w6gIRDM0U9CGuoHDUasvUrI8m460ZfBF8dHxc5mb8HJGFQIRREMoCSZYS&#10;KEEUxb++G4II5QGEMOLhI8nz/i1Owz78hPqO2BdiX9PpP2wZKgYROv5wv+vYRBSsvKP3zjyWmf8R&#10;1kMwiOtgemRv5aIt1jZuD2leSbtJ3T6/u0wIIs9ve8ZdMEd2UV2QdbppwoVLS4dcef4RIjtebNr0&#10;c/JQmm1am0j//fNPy7PPPeXEOlnGimW6zhPpRrRFVMW2YctDL+3cJrtfQ0TkeTc0k9Mfrp2sGoND&#10;BBeZ0GHy4jQHHL0REWcbwYeVm1A5jzVHmgoiZfehPADIsD65DI0Muv2RMWjUCMdDqmEHKYUSJoxV&#10;pKMwM7e5rfX6tuDseKPcE9FhWqXZvRFKu+EvVv3qy8rj+dAulHU2UJaNPU5rJ0y31xF/e4AHhmXw&#10;RWIoXMW2X/3UQnlheZuWJdpmnfueqt/1XEgsm1be5mXZLEWLrYd/SxflVBDBb31qui3FWlVWDo/K&#10;xXc+Lt85+wbZ//vnyz5f/5l84EtnygcOO1n2OfQ4+fBhx8v+/3qCfPyLR8snv3SUfPpLP5aDvnyk&#10;fO6rx8jXvnu8nHIGIiI3ycrVK91bM4sBEXx5188PqToQ4ZAKJq4iipFDJFUfZIqlnAOKGDI0L3nV&#10;1wNMnGcABCstY1tWEBl3UVt9CGq1XJ/w6vDc1uRbM1Puo3c7U4dmQvigCBdLEUHEriWSCMBhh3eS&#10;PNrDJ7jjCERCxT4H+5FiXxIBTTw0Q1lg6FHg2O1+2LiFjzcSRAATLB+2maR7xfWrcGxBxDledbgs&#10;S8fstq9Dth77R7IXv5+y7EifPMb+088+4R3odNM5fkRFsoZm4nKBCCHuekRaEES0L4iIPPWsH5rB&#10;h+MW8/puD3SYvDgtAhGscLpYEJlTu6mZulQbRXfDIYQMDg+4rd8f1u2w++7E4HCSB1CZzE/oTaqs&#10;TyX//wsiYd9sXqiwDG2trCPKckZhum2D9Yf9Yhpk/wcckEZRHIp1ZtXPvLR0imWtnU3LkrXNOv89&#10;Ub/ruZDQn6zyTLcKbZaixdbDv+/WJ/Xv+AQmpc9Ia6olo6Wi3LVyg5xwyT3yqZ9cIe/52rmy12Fn&#10;yds+c4a89cCT5W2fPFbe8elj5T0HHy/v+dyx8v5DjpG9Dz1GPvz5Y+WALx0nX/nOSXL6mb+WG2+6&#10;VVZHr+9iteN+IIItQMQtaObkIQTzQCpVhYdyUYrFvBQKORcRWQhEEvjohhIM9ZQrxRhEmgocWHYe&#10;fcDru1hZFUMzM1NTbpIqtBgQITBYyFiMGOUgWBAOsP9GgAjTaRv6E6gnIpIm2oQOHvsxKEBqC5gI&#10;62N5CmW3u04m5SlbN/O7YQTp/gTpTHnMk+KFcu8vGzsrDknw2F4UlrdiurWztgvl2zx7bPPtHyi0&#10;wTb8A8KB4x12TNbEPzLAhOBA0TbrmGkWYGhj7Wwa/kl3vZKASKFel1IVr8Up0esPmzDhHXoCHRT6&#10;jbdooDCd5bDFWD+cC5yMdTzWASEfdp3pmsJE3t1wCCHQwNAmJ7s/MIR92ABYhrUMvoDpgQ51sT3e&#10;JJeqsOye1rMY8YYeHltl5SGNfeMxhjVwbcMyPLZCWeaHCp0Qy1ibLNk2FhLL9HN4oW1WmtVC+f8n&#10;KKuPvPbMC/8WWWk23cqWs7J5e3K9UJ7lACKYeI5VkiuttqyfKMoVD6yTb//idvnIEZfIe7/4K9nr&#10;s2fKWw48Td7yyRPkLZ84Sv75gKPk7Qojex10vLzz4BPkXz53orz/sFNl3y+cJJ/51mlyyk/Pk5tv&#10;vl1BZJ2MT+rDRq3kJqkSRLCPKAgiEdgCRBANsSBilcz/wNyQBC6gxEaPa4ASM1QT2RBMHNQouGB+&#10;yESuKO2Wtj07rfeeaffWDCarFsol2TI/L6++xq/vJm/NQByeCaGCQJIlAgX3kzzup6X1ggj9AI9T&#10;pTZQ7K9ThDpQ178LiFDIc1EPU1cIIhY8ILbF9uyJhaKjjE8SWxwHYgTA5rMsy9uLzDS7tbbWLlRa&#10;vj22+dbhWwCgbQgEiIBAGJ4BhKTNE6Ft2jH3ocWACPvRCyK1JYNIZtrrBJHxyZEYQix8bBrcKBsH&#10;NkTCPtI9jGDeCG4MbxSI8EbL4z2tZzEK2+KxVVYe0ti38JiytqFgy/xQoRMLj/spra0s2XJZ9afZ&#10;pqVZLZT/f4Ky+sh0XvO0a5+WZtOtQhvK5i1kmybYs68xiMxPS7HRlOVDk3L+rSvlW2ffJp844mL5&#10;wBd/Lu/87Ony1k+fJP/08WPlzR89SnW0vGX/Y+Xtnzxa3nXwcfLeQ06SD3z+NNnn82fIp755thx/&#10;+kVy0813y9p1693E9G4Qwb5/a4bDMhAeSLjEe1NtMTwDYR/qAg4jprvoSUWBQ+8n2SBS0vtNJQGR&#10;trY9rSCCqIyCCFZWzRUL8uTWrfLa/3419fVdAEcaiED9YIRAYaMoi9G/G4hQhIbw2MlAAcEgBgZr&#10;t5BSyi9W9sTiE4xOGCcEbYONnmAcEsKxbgEfnBfCNFcucLSQHZ6AQgdt0+2FDfOwtfmQde78Y2Jr&#10;/7C2DmufJvTVgoRVCBjcsh9Ms2K9PLb9gdDPLhBp1KWoINJstbpABMIreSF09FUEIhia4dM5BccH&#10;SKAAIQSRVqcipVpORseHYviwSgORTYOAFYIIln9uxPDD9nij5w3TCvmh47bpNj/N7vWIN3N7jDbC&#10;9KUorY9p7fRLeyMU1svjpcrWGSrL3u7viZbqjNO01Dpeb5+tbNvYT+tLVnqWsuzZb/faLr4bpSDS&#10;nu1IrlqTZWtH5JfXPiKHn3GTfPq7F8gH//Usee9nT5F3ffp4edvHj5a37X+UvPVjR7n9d37qKHnv&#10;Z46TfQ47WT70xdPlw186Sz59+M/lmDMulxtuuU/Wrl0vk7kERDA84yMiNQcfABF+ZyYBEQ8dCTxg&#10;eAbLsXe/ARO+vuvmgOi9JASR7rrwJk5ZRvHGYb4orVZH2q22TE+1FURmpdys631sTOZnZ92QTDg0&#10;w2gIQSQNKELQAETY/D1Vv8mqoeifKZtHX8LjNwxE3DLuGYojIUxLK98ldLw7jbBBgOg6wSjdOkt3&#10;glE6yzgbdaw95SLnywsE5wunCCfONF4w1k/RUafl89jmW9GOf1BrSyBgOo+trO1SQARiWZtGhfXz&#10;mMJbM7t2b+8emqkhIvLvCyLIh2bwWe9OVfuAiAjmiAw7+PARER8V8SBitTgQsTfMUMhPc95Mt/lp&#10;dq9H4c0c+2gjTF+scL44d2xtuj0HiPXbNmzaG6GwXh4vVbbOUGm24fGeaCkOup/eCEe/J7L1ZNW7&#10;1Pay7LGAmZO7R8y4N9ZaCgRjpZLc8fhG+eml98k3T7pGDvr2r2W/L5wuH/jMCfK+g46Vd3/6aNVR&#10;8u5PHem27z3oaNn7c8fJh79wiuz/lTPkE18/Uz5zxM/lyLMURG69X9at36AgMqEAUHRz6gAjHJoB&#10;fBBEOgARhRB8Ydd/aTcBDAseBBII8z2snQcOtTcggrTuOnpBZAof3JzFNZh3IMIFzQAeWSBC0FgM&#10;iKTZ7IneOBDx4rEDkS5I6CPCiQMUlDOgEA6xpJUnkFg7r6SzWDDFTnohLIRKmxjTY4c0So+tTehc&#10;Q/EtFJTFMevBxQ9treK2oagMFdsEx0xLg4E00caWsfV1lce+Ee2RxzJMs3mhYEt7fG9n56s75Iln&#10;fi/D45MKADUp17FMsYLBHCIVWJ3UD8u4YZYu4aaDuSFUdz4nuWKCKl7fJZhAcIgWRNCOm9SqINLS&#10;p5yS3hQAIQCMjQN+HgiE4/UbN8Rat2G9227YtNHl4ekDa4k4EFGwQd0WfiA6aOuY7f5/tHBjZ1+6&#10;b/bp9hDzsQV84RVYnHu/cqzX2ti0pTiohWTbXUhp5bP0RvWRDpZKs0mEfCotv78Waotpi7kW/WzS&#10;6t4TZfXTiiDiIyKzMrO54z6cOTiRlxsfXiVnXHKHHH7CJXLQN8+Ujxx2vOz72WNk74OPlL0POlI+&#10;cOCP5f2f9tr74KPkQ4ceJx/9wklywFdOkwO/caZ8/ofnytHnXCHX375M1q7fpA8o+rARrYbK13Kx&#10;5URVgEhruiUVvB1jAIKysNENFUlEJLbHPJKoDivACaIlmKhaKpcUNnIyUVAQ6WCOij4IzM+5yaql&#10;Ri11aIYwYkGEgBFGPPpFQLLKhEqHFw8g8AMLgUi3YMvhnV71gIiDDAMPVmkgYqMbXXM7UsovDkS0&#10;LzhJsx8eYwsQScuLj7FvLpTNh6yTTZO9iGG6PbbpUFdfmGb+eNbWlocWCwPWBltEPWgT5oUgAltr&#10;b8vYsmli+zgXCyLFqkKAi4i8cSCCCbiQrQeONgQRwMrUNFZD9K/uIgICyMAXNwEc2EJr1q2V1WvX&#10;uA9grVi1UlauXuWOkQdYyRVyLlQ7Ndt0URbCCGGDTj5r/w+h5Iadnm8FO9ufxZalDcpZ+ArtKNZr&#10;67Zpe+LIspwW61/MNbblwvrsMfdtfj/1s7N1LVwf8qm0/P7q1xbTeC1CG3uMfEAnrinzrWhryy9F&#10;WX1IEwCEmtff29RcS6qtpmwYGZebl62Qn110qxxx3AVyyNdPlP0/9xP58EE/lP0O/IF86NM/kH0+&#10;+T35wAHflb11u+9BP5CPHXaMfPJLJ8iBXz1ZDv7m6fKlI38lJ//qSrnxzvtlDUAkh6hnPp7vAXCw&#10;IAI1p5pSbSJagg/cdYMHIQPwkQYmSEN9FkT4Fo0FEXy9t1wp6IOPj4hMFAoORKZm9F6mIIJ1RAAi&#10;+VJRnnnqKQcifH03BBEKgABnboGBx9bZhzb9BFsLOokSX0Z/YP0CFKZ7pYMI6+1aWdXu89hCCr4f&#10;4+WPe4EiUWzTVT5Sz9BM4MBVBA2bx/wwjWJZJxyr6ERDG6YvVbZOHsfCsSpux+apbDmW7ef4s4Qy&#10;LGvFPGzj9nBsFJahfQgnFOuhnUtT4NzxynbZ+vQzXSDSnmrLPIZmNvthmRBE8NSz5QkLIdkgwogI&#10;lnxOYMQ7SgsiM7NtaXfq7gYxNjGsYLFWlq9cIY8+/pg88tij8tAjD8d68OEH5YFlD8i999+nulfu&#10;132kw35oZEjKWkdrqu7WooA4TMP2rJPGNhRvwkvRG1HHv7dCh5KVboV8nB8gD9s0GziufvWnKbT9&#10;9xCd7GKcLcWn/zQQ2dNz2dMy9v84zWaxWuy5h0I5tN0FIojIKYiUG3VZPzwmdz6wUn7zu9vkyON+&#10;I1/6xrFy0KE/kE8e/D054KDvyP4Hflc+8unvqb4rHz1QtwcfIZ/6wlHy2a+cIId8AwudnSpfPfLn&#10;cvpvrpCb77pf1m4YkAkMzVQURBQUmi1EPYoKDv6tGXzorjPTlnqn4SIijWZd7Wo9sGHFaAjBpEtB&#10;RMRHQrzwCnAMIvg8RrHo7ptTM4iIzCuIbJaiwgsiIk8riLz6b93fmrGRkHRQ8OqXF2oxtsj38NDt&#10;05ai5Mu8/ts13Id61hGxsnDijhUe3OfpARoRQPAtFzrhuGFTjjASA84iQCQ8zlJaWed0sY3k+hPl&#10;JRclyQ8FpxufhxHzs46Z5voQpYf5TKOsgw/TbR6Pw/TQNi0/LZ3HlJ1LQoXlsSX1doFIraowUnHv&#10;/7vP6DvH7WEEN5luyOiOiABM5rcgzQs2lIuIsA7dWhDBjYvREDyJ5AsTsm7DWgcXt91+h9x4661y&#10;w803y3U33ijX3nCDXHXtdXLlNdfI5VddJRdddplcePElctGll7pjfKETqy/mCuN6k8KTDW4oJbdA&#10;FlftpPg0uRjhZruQaGudQ5hn07Ly+tn2ExwDtiwbOo2F0rBP9UtjOv52aCtMp21YJhTyw/JWrMvW&#10;Ex5D2U4U6YlsuQQ8ekXI4FBDb5vp5bxokyjsb7Z8m779bKXVZ9Nsf+1+P/F68FqGx6Gd62t0zgQQ&#10;d73wu9eHimkF/6oCwODoqDzw4Ar53cU3y7HH/kK+9vVj5NDDjpDPfPbbctDBh8unD/62fEp14Ge/&#10;Kwd+TnXY9+WQLx8lX/j6cfLFbx0vX/r2SfK9Y86Rn194pdx+7zK9L2xUEEFEpCA1RC0UQMqYL9Lw&#10;c0Q8iHQEa4hgWAZRDIIIwIKRDh4TRDDUg61Lr6OcggdkIMQK0RC8UeOGZnR/BHNECiV9kEJEBusl&#10;Kahv8RGRnALKU08+2QUijIiE4LAQRFB0+jwO60mTzfflAQ/wAagnARNGSSDr66wIH2nqCyKh2JBr&#10;TNUFAaGCsjYykgAI1QsT4XGamJ9ly4vS1W/YBWmh4HRpZ0NNyGMabZlnbUIxHVtb1qpfeSgEA9gS&#10;GPrJll+KbFssjy36j5VVMTSz5SkLIvqk0WkqPPhhjTQQ8cKxBZHNEYj4Y0KIi4j0ARE8WQNEOlP6&#10;FKM3mKHhTS7K8buLLpKzz/mFnH7m2XLqmWfJKWf8VI4/+VQ59sST5OjjT5AfHnW0fOf7P5Bvfue7&#10;qu/J93/8E/npOWfJrbffKoNDG6VUntSbSyEGEcIIhH20S2hYSLyh99NS7amwzJ7UAcFRYBuWpRMJ&#10;j5kW5i+UFuaF6UsRyofOzualpVuhLL51kpaXwAGV5D31NL6PgnKhTQIi3CeMZNdrlbRBLf4a7TmI&#10;QAkk9OYtJJZl+axrmth4EIHcWkIqpBFEZhREAAP4BMPDjyyXSy+9QY479hz5KlZL/ezhcvCBX5eD&#10;Dvq6HHzwNxVKvimfO+RwOfTQ78hhXzxC/vVrP5Ivf+NI+eq3jpFvfu8EOeakc+S3l10j9z30sJuc&#10;jkULy/q75lsx+KwDtgQRfOzORS0UEDiEQvCgcEwxIsLjcBgmTekgUlYQwZs7fjE3zhHBOiJhRGQx&#10;IGJBI1QIIotRCCqsI1G3/0uT/1Yc1A0fVl0gkjqMomIkg87INQCnhEaifTos5G1XR2XLcp/19wOR&#10;LIWv4vaTBZEsWceKPmOfF442PA7TrZBuYYUicGCf21BhPTYtzSbMIzRwWIXHPDcqa9hlT4Vz2/Eq&#10;IiLPytDYhEJIVXJl/LiwXHHFRSkwiTQcmkkDkV55OzdHBEMzOFYI8eKQjH+jZjqapFosTciq1cvl&#10;oksukm9/5zvymc8dKgdDhxyqT06fkY8d8En56CcOkA9/bH95/74flHe8+z3yz3u9Q972znfJez6w&#10;t3zuC4fJby44T1auetx94rtSxUz4ogvhQvyyKydzpoEIbvRIx/b1Kq3uPbEJRVs4h7BMWE/oTNJk&#10;y4fKsgnbgWydb4QWqpeOM70PcJoeNkKYIIhQcP7ch323kva8wnyr0DYR26czT5w6bZJ6fH+6y3af&#10;W299zzy71W3tp/qZxzI8XqrC8q6PKi5mSIDCdXZDM/p79iAyLo8+8rhcdsm1csyRp8u/HvZdOfBT&#10;X5ZPfeKLcuABX5SDPvUV+cxBX5PPHgww+Zocetg35Ytf+q589Wvfl699/UfyvSOOk5NPPUcuu+pq&#10;N/S6aXCTgkgUEcHbMCq8JYe2ODQDQBkZHZKxsRG3cqoDkVoSAbEAwihIHA0BqBgQQVnATAgiPUMz&#10;CiK5YkXvLdPaD0REPIhgeKqodTz7zDOLmqzKfQsMWSJAhOko3w0YiQ33wzSvXn+WfeyhA+W4v+1F&#10;5AVDMxYaKAsnttIQRNyTcuSQ/xAgAgFG0t6WCbUYEOF5EBjCNO5b2fJWafZZdVil1UWlAQVly8PG&#10;gkZYjkMuWfl7IpzbjlcQEXnag0hNYaCK1+JqDkIgQsQbCSJ0Yj4iMuVABGHTydyIPPjQ/XLSKSfJ&#10;vh/6kPzzW/eSt77jnbLXv7zbwcZb3r6XvPmtb5N/eMs/y9/+w5vlr/727+TP/vKv5c//59/I3735&#10;zfKhj31ETj/zDHn00QclXxjVGws+RIWxYj+ejEgIYITRkBBEcHPH1oIIbsDcX6ps3ax/T2xC0TFA&#10;YRmmp9lmyZYP1c+G1yl0WG+U2E5aHkWbXtvIYToH6a8R8yyEQBZEIJb1StrysnmhQttEbJ/Xqvea&#10;JfWEINJrm6QDQKjQLuu4nwgyVr31LQAisy23kBi+B/Xwg4/Ixb+9TH50xPFyyEFflQM+eqjsv99n&#10;5RMfOUQO2P9QOeATh8nHP/Y5OeDjh8rnDv6SfOGwr8kXv/AN+cqXvi3f/faRcvqpZ8k111wtjzyq&#10;IDI0ILkCVlb1URCCCB6c0B6iIVAuP+lAZHR02C3lTsgghMTQEanr+HWDCKLAet9DRETrKZQiEPn/&#10;LgwiFCGhnwgQPLZluR/acD9M8+r1ZzyGn7B+kBACEUQoByIAhLRoSOjYk/kg6sii77YQJthYrKAu&#10;KwsNrn6jMM8K+e5ko/3Q2SMvdLI2P01ptlllre1SbKh+NguVhdIggscsz2PaUrSn0tLSFPYLx/jG&#10;wI5XdsrmJ56WkfGcggjWEanpkwXfmvHDKwAKhGBDETbsfpwWCaFaN98EnwaPRAjg0AxBZGJyWO5f&#10;dp8cd+KJss9+H5W3v+f98t59Pij77vcx+dBHPy4f/Oj+Ln3vD39U9v3I/m77vn0/JO//4H6y3yc+&#10;KV/8xjfk3AvOl8dWPKYgMu7Ag192tcMzuFmyD2kQEB4vVbhpp6Wnybb/etrMEuqkI8kSbcPjrDSK&#10;USXaLEZ0WhTTrcNbikJnmfSP9XvHCVnY6K/evrBO2th6E3WXeb3iuYXnaNMADtnDU73Xx6ZlCefK&#10;/bRyTyokPaHa+pT+f6l4rbfg4UT/J2YURLCGx8iIPlg88JCcd+7v5PBv/Eg++fHPy4c/eKDs84ED&#10;ZN+9Pykf2vdTsvf7P+700f0Olk8d8Hk5+MAvymcP/rIcdsjX5ZvfOEJOOeV0BZGr5LHHH5LBoQ3u&#10;d40IBmCh2aw7MEDkAx+8BITg9V1AAr6uC5VKBQcOBIy0D9mlgYhVCCKQG57BK7xaNyar5oslmZ7C&#10;EgR6z9y82Q/N1DB0VJFnf/9s11szaZEQiHAQwkI/EQgWyrPbdHk/DJ9g/bHf77YN4cPKvb4LOMA2&#10;jIjEAAAH5KT5kf4jQaTLPgVGQseZpjQHzbysstZ2KTbUQjYLwUFYPm0fERBGQaxoRy3UFhX2F8cJ&#10;iDyjIJLXH07DrSPSWQKIcBtqqSCCV/EwnPLY44/KeRdcIN/+wQ/ly4d/Vw4/4odyxI+Okh8cdaz8&#10;UPWDI7E9Tn509PHuGPrxMSfIcXrDOue88+SmO26TdRvXSamck06n5m6KeGuGovOk0iAgPF6qcNNO&#10;S0+Tbf/1tJkl1GmdSZasXVg+q1+8fraehUSnRXXnJeCzWLEv4XFSP5ypVzds9FO3A16o3kTdZV6v&#10;6PgpQodNSytnlWZny6cJ58n9tHILg0hbHXxFhoaG5P57H5Bf/uw8+fqXj5D9P/I5+cD7Pi7v/peP&#10;yHtU73vPR+W9797PbQElH/nwQfKxj3zGRUg+dcBh8qUvflNOPulUufbaq+Tx5Q/L0PBGKRQnukAE&#10;kIEIiP/ytv/sPxY9Q0QEEMKoRgIWHkQYCel5Yya2S7QUEJmd1Xve/LzMbJ5zr+6WymV57rnn+oKI&#10;hQcKDj8tPRThoF8eACFM61W3/4PoJ0LbED6seiarEkgclKBCVQwCEYTE8MHjqGFAAeQ6EtRrZeHC&#10;1WsU5lGuL9jiOICPMI1OM83ZMp+2VqzD2vbTQvWH/bT51j5Mg9IAIs3OprGM1WLmh6AO2IbprCO0&#10;wXlt371D5rY+JcNjiIg0pAQQmZ7qAREHFxkgwn0rQIgP1XoQ2fKkpmeACIZu8OouJpiuV4i47Y47&#10;5LeXXiq/uvAiOe93l8gFF10qv73kcrng4suc3L6mnfe7i32+pl161bVyg5Z7ZMVyPZdhd3NB9IOv&#10;7jIKgjbhPNkHiM42VOJ8EuGGzK3dtzaUrSfLJpRtn2UXq7Ry2GdfKZvH/T0Ry4f19xecmx9+8A49&#10;W2zHHtM5Mi9UYsv6fXtWBI6nn9nq1A0h3tGznl711pfI28QOu6tcttjvsAzrCesL021eP4XXyCqs&#10;p2+9mr41FUT8SsrT0y3n/AcGBuSeu++Tn511rnz5C9+W/T54kLznXfvJO9++r7xzrw/Ku97xIQWS&#10;/eT97/2YAsr+ss8HPiH77n2AfHDvT6rtp+XQQ74iJwFErrtaVqx8REbHBh2IOJCIIAHRj7yCCCax&#10;YjXmXFHvY0V9qDIQYgHCvRUTQQfuEZyomgUi3WWxLknyCq9dWTVfKotfVRUPXx5E8OpupVKRbdue&#10;T11HhBBCILFgAodvwYEgQdl07mcpLBPKvjWTJgDGi9tfdFvWY+HDKhNECAwLgYjb35E4XWy944rU&#10;Vb/WgS3qimxdvUZsK010iKGDD49hR1vuW1nbNC3Gjvm0TbMP+wWF9na7kNLsLEBgP2zHwsRSFZbl&#10;vntr5pVdMruFIFKXIkFkXkFkC17VBVgANAAc/jXdxYIIbk6YE+LewHGfB+8GEQKCfWtmeGRAHnn8&#10;Mbn5zjvlmltuk2tuvlWudbpNrrz+Jrni2hvk8muul0sUPC6+/Gq56LKr5KLLr5KrrrtRbrvnPlmx&#10;bo0+oYwKPoaFYRmATggibJ+i86aYzht3lmyZhfKzbELtSRk4B2yzyoWOxOa9XoV1Lyw4tz0DEYgO&#10;kk4y6Ut3fcmxb8+KwOEjDP9vAhGvMN3nddeZprTrybSwjr71avrWpz2EEETw0OFBZNrNLYOD3rRp&#10;k9xxx91y5hm/kEM/9zWFjU84AHn72/aRvd62r5MDknd+WN6tQPLe93xE3vfej7oIyd4f+Lh89jP/&#10;KiedeKpcf8N1snLVYzI2PuQinR4YFA5U5XLBzRsBhGCuiHtrpqaQoIASQoiHCQjREICEn+eB/XrD&#10;p/eACNqJy/aCCN6aGZ2clEIZINKRGTdHZE6m52clr32o1Wqy7YVt7q2Zl1/180MsiFhlDdF4WEjS&#10;QtEmS7QBKIR5iZBHhb4Oaf1ABDZemW/NYD9cVIwREorA4uwBFcbx0nnZjjE/LW8xCsuFjn4x9TMv&#10;lM1bTBmkoz17HNoyLRTzUD48B1uedmlpVBZkECIoprOctQ3VLx9523e9IDv1x8GISAERkWZTOlgd&#10;cLM67WBCKl7R7VYCID1A4ialzsncnIIGYOCJ6dSICEQQwRPKyNgmeejxh+T6W2+RyxQ6Lrn6Orn0&#10;mut0e62cf+nlcu7vLpKfn3+hnPmrC+T0c86VU8/8hZxy5s/lnF+dL1dde6M8umKFjOZHpd4qu2EZ&#10;ggjbShP7Yx35YoWbOKEFN2ne2CFrY8ukyZZ7I9TjPAJZm7DsnsjW3V+JQ11Y3WXhGDk8QSX5vkwI&#10;IGlAQifL+uxxKNa/9PNcqtL75xWCklW3bXrd2eI5LVw26R+GZbY8pf+3EYhgwip/95icjt8yIhLr&#10;16+Xm/QB4qSTzpSDD/qKvOfd+8tb/3kf1b7ytrfuG++//W0flHfs9WH5l39RIHn3fvIu3b7vfR91&#10;IHLqKWdoHTfI6jXLHYjwmzA+glGSYmnSrRvkvzHlJ6tWAAkKCBZA0uSGVxSYABhuvRFNsxACYUIs&#10;3sRxrwuHZU1EBK/pTs34D+7hS8DT83MurVavyYsvvuAmqu56xUNIFohQcPZ238IG0xKAWLpsecKE&#10;zQt9GfPS5AEk8St9IyJu0TIt0AMgzrF5u9i+qwNJIzaNjjfM4wmE9qHS6gyP0+q3Yl6oMG+hMmFe&#10;eBwCAvPDMvbcmYZtCBFpMJFVjlsr2oWyedYW9XEfW9sm5ohgaGZ285MRiNQ9iMz2B5GtT25R9QcR&#10;hmmnpppuaCYLRGxEBCCCdUTuuPN2+eW558tpChmnq84465dy2k9/Liec8lP58fEnyQ+OOUm+++MT&#10;5dvfP1YO/95RqqPlR0eerGV+K/cve9i9NojJrzNmmfd+CkEkPF5ItKWzoqxNVjvWZrGicwjbswpt&#10;FlOGWootxTILK3FoWUrAobss2oHD3BMQsWnWcWfJtgvhui/tPBP1K+evH/Z93xLZiEgagFD9+72Q&#10;bN/6l0+uJeDDggh/9xjGxRoirXbdTSBdvXqVXHPNjXLkkafI/h87TOHjQ/KP//DeWG/+x/ep3i9v&#10;+acPKJDsLXu9fR95xzv2kbfvtY9Cy35yyGe/KGecfpbceuvNsmbtCpmYHOkCEWx9hKSiAOLXEGm2&#10;GwoKPmJBaAgjIwAMgASGdZAXQ0eUx30XDYnezglBxEdEilJU2PAgUtZ7WMuDiN47ASKYI1Kr12MQ&#10;SXtjJoyAZMk7fR+RAIxYGLA2tLNw0U/ptguDSFLG+yvadoFIDBZMc8MvGYqGXbJAxIoAwmM6PmsT&#10;ytpbLVRusWIf0upDWlr7/doOy7BuKut8qNAeQjohIEy3Ylpos+3F5NjKggWO7X6anbXBeXSByHh+&#10;0SDilQzRpAk3LIBIp9PIBBEIIOKAZbrphlMGN22Q66+5Xk46+Qw56phT5bjjz5ATTjhTj8+WE088&#10;U44/9jQ57pgz5PhjzpITjzlbTj7u53La8b+Ss047Xy684Cq5/4FH/n/s/Wm0bcd1HoaSFCXLkuO4&#10;SSy/57w4GfFInh2necNR7NiWGznunViyJVu2ZTmSZYkS1bInwb4BSIAASKLvuwvcvu/v6c/Zfd+d&#10;c24DgCABXNweACVRUpwx5ptf1fp2zVW71j77XIBSkvd+fGNVzZo1q9baa9f81qxatWR5ZVU63aYS&#10;nG42JTM5HZNC7PC9k0gDg3NKHoO2UkTkZpFqh5hFpwh0Otspo3x2WGebBh3zNMdIxxv6MGkH4JSB&#10;dfasOw1xezd3rrOC/fLkwudDm3niEWN6v2eBrRfbCfmA8yofR0MyIgKAjOChottpyIo+DOzdu0du&#10;vfXL8qP/5KfkP/8zf0G+/w//p/I93/cn5Hu//wfkD/4Hf1L+0H/4p+SP/vH/TP7j/+jPyA/8yf9K&#10;/tR/8l/Jn/7Tf06JyZ+XP/dnf1D+wd/7EfnQhz4qjzz6kCMidmqGu6RiOhdp7CECEuKJiCcKJBVM&#10;k0Qg+pEiIhZONyMiWADrCElWH3XwDRt8nbdSxYZmq0pIai4igv1MMHb2N0ayUlrTvrXl0qXXfERE&#10;SQiIB4kIox4EyQSJBcAyEgDKmbeYVrY9xD5uUocEhhER6uanZrDWA1GQDFwTEgBZgJ2ugYOyTozT&#10;OU4nA8uYR52Ug87pGLi29GjLmU/JbH7cFuSmzNa1fUEaclcP+UyOuk4fZZnM2rD1i8qIVBmjECkU&#10;1bM6qB8TDcopi+tYWaoszuPcLuufAkRkYbUsJSUi5XZbetnugCQiefJBhAEI4J4CHJAwYGGhKhah&#10;gmicBRlQB+lgnD+JCN6cARGZO31Knnj4Sbnj81+RL33mbrn9c/fIHV+4T+689QG5W/G1Wx9SPCz3&#10;fvFRefD2J+ThO5+Wx+5+Vp68Z5c8+9heOXrghJTXKtLTAQmDIvpg9y9JkQHm6VwJDsaxfBowMF/g&#10;QE2ZadfC9mG7iNu17fAI2DJbl0dbxryVM110HXiNbLmVTSLv1IoAJ5uqv5V9OE1POjxwDvjtLRGx&#10;unS6THOqhjrbwQvPq40Mz2t7vB6z24Oe7wfr+HSefOTXtQR91ikCyrf+fTxiuxawgXt7DIwBiIjo&#10;f22IV3eVICzML8ozT+6U933wE/KX/od/KH/2D/8l+S//wJ+XP/M9/7X8GT3+l9/73yj+W/nD3/sD&#10;8s53f6981/f8MXn39/2AfO8f+ZPyR//Yfyr/2X/xZ+Xv/b3/VT70kY/JQ48/KEeOHHSLVUlEOkoO&#10;2ohUKCHodFv+q7vZ1Aze2OHUDEkFp14sXFQj04vllqDgVWSQEk7RuDUoqNuoKxHRc0VEpF6XgZIQ&#10;7Kw62lzXMXQoy2ur2teWXL58aRwRsdEQS0CKYAkKEJezDKQgJY8xrSwP+D2P6XW8DonJ7ykRmRU5&#10;pxcjc/BWz+rbMptn/XH/M7mtm7INWa59lEM/A/UI1qetVBkB2TSCECPWmVYnbn+WdiCHnpXZPOsi&#10;IoI/xnDzvMwrEVkdExG86ZIiInnykcJZQAclvjEDMsDpETo8OkkARIR67hXelUU5fvCEHNhxVA48&#10;dVgOPnVMDjx5TPY/cVQO6vHwEycVJ+TIE6fk6DOn5dhzZ+T4zjk5tWdB5g4tyvKZNWnWGtLXAQkE&#10;JyYibhDVox1s6TBicFBOlRXBERG+UWDl2blbFMm3QlGfUIZryqOFrU/9uMzaAqwMbRbpxPV53dLw&#10;znYaQBrgZH0+ZaMY/D2DDH1C35BmG76M/aU+6r5dRATY+lqkwfsyIJAQ4PeCiBDh+tjfGukAkBD8&#10;v/A/d+tDGmU5evK43HXPvfJPfuRfy6/9xx+The9elsZ316X8PSUpKSrfU5H575uXD3//J+RHv+ef&#10;yU98z0/Iv/nun5If+d5/Lt//7j8h3/9H/1/yl//a35L3ve9X5OGH7pNDhw7IwuLp8eu77VbTkQQQ&#10;hk4XC+wDEQFxIJEguYiJCMkGkJIjPSYiLMuISF2JCNak1Go1KSsRWdSxs1xvyGCILwAPlYhsSGc4&#10;kMWVZa3XlCtXLuciIm8HEcmTAY8QpfBI6QBF9d8K2GZERPSohKOIiGBtiHXEOaesaevAco57RqSc&#10;99iGpgHIxvqOdQXygLQtp8wBaQPap15cjzInz2DrUzaha/KptAXkseOfBtSx51ukw6PVYR7t0QbL&#10;YkCH/WIa+qx3GYtVQUQ2PBFZa7Wl1u3KYAOv7WKtR5iW8YQkEA5GP1JAmZuW0UHJEhEOahzQ6Ajx&#10;mjD0oN+sKSGaX5XFY2uydHRVlo6syeJhPQKHVmX5YEmWMiweVp1jJVk+rnVOVqV8WgeI1Yb02l0Z&#10;DbFoDO2ijeAs0Z4djO0Azv69FTgCkiFVDrAvqbIU2O9Z6lGXYJ1ZgPpxHdrl9SIonwV5B4m0JxsW&#10;cGh5smDrpLGV480j2LW/OUHZ9mxGUMJz/txALlwYyQsv+GsHOa8j0pPXYxK2Lx55IpJHrOthCRVl&#10;cTuELWeav10KKSLCh4leryWr5SXZeWCnfODDt8j7/+ynZfA95+X/eOe/l29/12/Lb7/zd+V3FL+r&#10;+M3v+l259O7X5OK7viEvf9fL8o3v+qac/+4L8tT3PSyf/v7Pyl//839Xfu49Py33f+0e2bd/t8zN&#10;+w3NsDYExAIkAW/HYD+RMREZgIh4QkECkUJMOGCPZAVykpAUEXHQPIgI9g8BEcGXy/G2of/o3ab0&#10;NH1mYV6q1aqbmuGruxhv46kZkotpSDl/IiYdKSIS25hm19afpsOjbestERHkx2kcjXPLOe0ZwboW&#10;Yxuatu1YfebhKG3ewvYHiOvatHXETp6B52v7Y+sX2QMsgSCgY9vZCqn6cTntTZyDqcM08zFs3VgP&#10;5+E2NNM/xGB0dkxEqjMQkWkkBHDTNHp0A5ObmsGW6mGNBEiJXTOBQYzTM71OUxqlplQXWlKd1yco&#10;RWlOnzxwnG9ISeUeTUVdKosNKSuqSy1prnSkXe1Iv6skZN2/svt/ByICsM5bqbcVoI/rE8sAXi+C&#10;8llAfW8TR8g9AbGwZMEj32YM/m6zIdj17YVrg3LeB9uzmcf589hHoqVEZKBEJEyLWR3kt2rD9sUj&#10;Jh8Wsa6HtZfqhwXLqLcV+BsSJCLYyKzTacjc0pw8+Ogj8p5//Kuy84/ukW+969vyxru+Ja+/0+ON&#10;d77p8Kamf/sdvyHffsfvyrff+dt6/Lb85rt+S377u35HNt99Tn72P/l38qP/4p/Kl+/8suze/ayc&#10;OnPsO0JErC7SqUWsriwjIS4aosAeIZVqXRZXQERajoQA60pEukpE5hYXnM7lK5enEhFGSEgOUqCj&#10;t6DcEgHK4zpx3tWJ6tmy2GYMlse6OSLiF6fmyYcFnZGDOqqxMwbUWeUcdAbKUIdODc6syDHbNEDi&#10;MIatp312C2Wz/pNAjYkU9RKg/VnA8wDsufG8crqZfXuO8fkybfVjO4QtZ5r2KLO6OKYICOtRbvsT&#10;gzoWthyv7168+pr0R5uytFpxe4hUDRHB13TDtEw8NWOnbEIZSAg/EQ4SAHKBQcqTgTBwxYAuXv0b&#10;9vvSrnelUe5IvdSRalkJCVDxqJTbiixfbkqtgrw/Nms9abf6MsDOsGqLJAQIg6hP2wGbR+pMgx28&#10;U/kiHevUvxOgfTrXonKmLVJy5ONz4NHKtw/UDeA9QcdqCQPbmgUpB1yEuE+Ub8dGCrhuIN2wae04&#10;uzjq+RK2Hs4V547rYc+d/ZmOPDHJ252O+DpMQ5G+f5jI1ofof71Rr8ihU6fkU3feJh//wc/KuXc+&#10;L7+pZOOGIyC/Ia+/402DNzJomcsrUdHjt97xW/K77/j3suM/eFp+8If/e/nsrZ+VHTuekROnjsjq&#10;2qKfmsmISKMepmawUBWLVvEWDXT8K74BIDDYM4TEIgaJx5iYIK3EA1MxOPINGuSxZwm+y1WqKRHR&#10;sbPWxIf3sI8IFqv6NSJ4awbTNddvXC9cI2IJCJ35LGCdFGkosmfrXLyoD6KXNP+ayhXU8fbyvsP6&#10;DCLI820XEpFkRMQ0EhMR5CfIiYLO23aMNpi3cpt3DhdHA8qdDsiH3fvEkBAg1QbBPswCnodrP8sT&#10;E7rQi5y8LbP5IpmFLU+lLbmwUQzKrJ6Vx31kmdWJQT0QkdeuXZLB+jlPRPDWzFskIvjs/1CfjDCo&#10;YoDyUzN4cwUOzjsdkgMLDGTAuv6Bux0lFM2eNBs9qTe6Dg0H7BGAY8/l61m+DuLS1AGoqXV7GBCn&#10;ExE6WoADrJVNQzyIx/kinVnt3yxoP9WfWM5rQFAnlts69sj0zQF1A3hPMB8ccXDkFrAxLT8L8v0J&#10;9encre52YG3SjjvCrp5bMRGB3iQJY3+mw9f7PwMRcRuZVdZk35ED8sHP3yIf+a8/Lc+/85vy2+/8&#10;ttz4rmvyLZCRjGxshd99x/8uS+9elH/63/yo3PLxW+TJ5x5XInK0kIj0hv713f6wL63Od4aI4EiA&#10;iJRqVVnDGpE1EJGmIyL+rZl19/purenXjZCIxGtEQArs1AwcOWUE83T0Vg6kiEhKBtg6lohcLCAi&#10;8BEp/5KX59tx35oZRxUM+ZhGRJzDS5AOCzht+6XcuEMAbBV1GEAZ6yftkIBkZMSSEPSB/c3VScC1&#10;o6B+DLTLc4nPE/VjfdqN81YeT30QcT8oY7mV23RcPg1b6cflcfryVb3Jr1/WP7GPiFTbnYyI6JPd&#10;FmtEYiLiF7bqH1BJSLvbcEQA0zIABimSAjgbkgMLlENvtDFwTzftDp5slHC0+g51JSZAo615RS3L&#10;O6Bc0WyNpNMfyWAT4VE7LTM5gALbHYwBO5BbJ54qJ2Kd30u81T7Y87DnG9u16emA3iTyTjg44xip&#10;PswCOO2UHKBTt3kc8/0ubhP6KV3C6eg5pohI0LPXIo24nx7+FWXWTet42D7F2KociHVIWPEf80Sk&#10;LZXqmhw8fEA++YXb5Cf+ys/KU394l7z+XW/Km+96Q66/6/Uk6UjhTSUs19/5puz4f++VX/3YL8lT&#10;zz4mJ5WI4HtU2L8jEJGqdJWIYP8OREN6A32AcaQjEBFPQIhiIgKQjBDcQ8QCRKSSERFERPDGYQVv&#10;zWQbmuEBbogt3qt4e68n165fy0VEtrNGBM69SL4VYl1bHySEACmhnicweX8xHRERAfl4FY57TESC&#10;I48JCR3VKy49nYgAY8c90YkA63itnHnamCAhQEZEsHU8th3n14HHZCRVpwB09q7dDOwX2ibGZRkZ&#10;s/2mPjG2lygvIiJYf2H1Yh3mi8rjsq1g9ZGO+2XThNtH5Nol6Q7W/TxnSwcSt49I0RqRGJaIQAdk&#10;ZMORCWyX3Ou3dYDCQtSB2gukgOQjBojDupKIvj5ZtJQQNTpKMkA6DOrtoZKOoVSbA6m2eoquVJpd&#10;zfe0fCQtJSL9jUkiUkQaOJjGZUXgoF40cNvyaXpFiPVT/dtOn6f3Id1Pm0+VF+nYcot8OY7Iw1kG&#10;xBGB1NO9tRVjmgMGtioDaJ+67H8RbH3ki34XpwOSYMC6rOMBG6jjy1J2YjmulSUi1EmhqH+Q+beL&#10;pgM2bJ728B9zRGTQkXJjVY4cOyZfvush+Z9/9Mflv/vjPyilP1CTb7/zdzKSMS0iomTFrSN5U37r&#10;nb8lvXe35b1/4b3ygU/+mjzz9FOBiCAigg/cZa/vdnueiPiISE9aHZU3semZEguFIx8WhnjgVVy+&#10;nutkLu3hiAjL9GijIiQiZSUiSxNEZF06g75brIoNza5de/uIiHX6LNsqAhLnAZKQy5e1fRcRQX1v&#10;BxERxyEif0FYPzNBROCA7RO3xdihk4iY6Ik7quy17Oh2WjVOyzpv6+SBaW3GcHX06PS3qMP+ehJi&#10;Tzq0XQSrE5MOC0aCWG5tWNAe27ewOjFwniynjj2SKMwKaze2wbxFSkbwdwMRee36ZWkPNpJrRCZf&#10;342JR7psY3Okg1JPNjfVBj4AhYWj5/E6MGwmCEgGkJWNs+vSHymh6CnR6A6k1skISGegGEqttS61&#10;5roSj5ESkJ5DGUQEpERJSquvAyLCo9nUDAf3okH4ZsHBvUieQqxbBC6otUj1HTJrN9VWnKcMdXF9&#10;6MA8gk6MIrsp2HpWF2nrNAFLPtLI2wZIHLbSuxkE2z4fn8M0UDeFIl2kt39fhus3CW+TR4Dnk7eR&#10;Qt5OMbwO/1u4jxAB7Q/bbufTY0dPyhfvu0/+0Y//pPyTH/hJ6XzvSH7rXb+lBGNaRORb8uY7bsil&#10;d78uv/GuN+Tfv/P/kMr3V+Qn/+ZPySduvUWeefZJPzWjRKTRqkq723IbjYEUkIBgjYgjIu2mm14Z&#10;RzUM8SBYBnKBhaeYaoEtG/lwJAS6zWwLeENEoF+uKhnBWzNLJbdoFSQEYw8iIlisOr+06IjIlWtX&#10;xlMzlojY6RkSkvhIWGe/FbYiJkAcEaF/2T7y7bwjpUTHA2dunTuJiCMhmidBoeO3TtI6czrBFKaV&#10;wQ5t4iuylMd12Cb745F3qrZvkCNvZVbH1Z0BOD9bn4B920ekbd7q2bQtt2W2PD4PygD7+X+WW91Y&#10;xj4hbe0CkFtdK8fUzGv6Z2j3RrK0puy+2cpe3+XUTDERiUFigu3fLyief/68XLhwTtaxSysiIphL&#10;1kEL4AAWExGsL1lX8jJQItLs9aWiJMQTEI+aoopoiKLSHEil4VGq9/VJbKD9RyQFg0Hf2YojItsf&#10;8LcHO+hbpHSLABKSetV5lr5PazMuQztYWIlrY50Pyqe1Z23YfJGM8pDOI08mAnyZR0wOAmyd9LXf&#10;Dt5q/SLkzz99PW2ZlVmEev7apZCqR4T6RbC2UuUe8f8X0RD3+n2/5T7Hf+DwEfnCZ78in/wLd0j7&#10;+wfyW9/1bXn9XTe2nJr51jvekGvvvia/+a7fkMEfGMpn/vTn5L3/6r1yx123ya7dz8ipuRPuuzIg&#10;ItztlETERkQcYUhsVEZYggLC4UlFaUxE7HRMrg7ISFaGOvjEf6lclaXlshKwhmvbrU9TIoKHOe6s&#10;euXKldxbMyAgOFoCQrJhyYJ18ESqbJq+BXTGbSKfLVR1iHybhfUZzIc06oQ2bpqI+KkZT0I8Eck7&#10;SRKRMQo6Ow20h+M3X/n6WB7bCm1mfSkgIrF+DLYXE45piG24+lk7RPxjWb2iOpDZ62n1YhkBfYuU&#10;jq0ft2dRVIa8IyLXlIj01982IsL8+fPn5Ny5TdnQP+T6Br7kG4gIBzDCEpGR6veGQ6lrP8ptTLeE&#10;aZlqS8lGfehIB8hHqaZHxVpVgSMWrXZ6/qnk94GIADfnAALifjI/S9+ntWnlOHqb3qHQ+WynjZTc&#10;pi3yOnnkyUQMX38WIoLz8Nv5j0z5/zlgrwmvhb0msZyyGEHHX7sUUvUI28YkYlteXlQ3JiL+GzMN&#10;WV1bkcf3PSe3/PTnZfmPVOXb7/jf5c13/oa8+Y7fkDeUaPi3YzzCmzLfkhtadsNNyfy2XHzXVbnl&#10;j35M/uoP/RX5tQ/9sjzwwL1yYN9OmVs4rYRhVYlALUlEsEYEZMDtfDqFiBCeXISoyJh8JIiIA8hL&#10;1iZQq9elXKnJshKRqqb72RbviOp2Bj1ZWF5SItKRq9eu5ogIiICdmgFIFGYlFTcDaz9HQhyZCH4i&#10;RsqX0A9OEJGYMIydLNIZ+RivxXCEA+WehLARHOn4kEfa10+DHQydCo6OoNzWK5KNgTKFJyTZ+WRy&#10;axOw/Y1BHaRhg/lZYG0wHYDz9Yj32se1sHYsUI5jTC6Qt+cR68T6FtS3iPVTNiEDEbl49bK0eiNZ&#10;LikRaTWl3tM/0yZIwfaICDEmJKirZAafBedbM2mM/DdoNI3dXIdKRNr9oVRaPVnLIh5AtTGUUqMv&#10;K42eLNeBvizVerJU7ctiBceerFTbSlh62Rb1SkTUJhCiMNsjIrMN4B4pPdYvspOSvd2YbBvpIoR6&#10;vFasO2nn5oHffF0dl4/IoJ38dQIs8QjpQDwsUN9/fr6dRZPytrYLvH5OpMqJ1LkBqXJbj2U4FpMs&#10;C55rnN+qXhrskyej/neOSeksgD7I/ln9ryESAKe+uLAk9z30iPzM3/kFWfj+Rfndd/6OvPHOb8lv&#10;vOO35DeUkLzxLiUc79Kje53XExP3Jo2mETH5rXf9jnzzna/Jz/+HPy8//Hf/tnz8s5+Ux556VA4f&#10;w9d356VSW1MyUB9PzYBAgIAwIoIjIyI28kG47d+jyMdaGV/wXR1Pz0A+Bupkb9Hg6JDZqjcajogs&#10;LZVcRMRNzSgQEWkP+m5qBkQEb81cfyMfEXFRiYwUMM2jdewE5JxyAV65iDE9kADWs/VRjrzFWK7j&#10;v+cJgPcHBH2E9RXFmIGIjNMREclHHCYdINO2E6kOUYdlcd5GD2JQx2KsjzKFPR93Hpl8q3ZiYhTn&#10;LahfJI9te4QLTyJC3dgW9KflKQPstSdpSOlbFNmL84SVOSJyxRORlbediGj9bO4YsE9QeYCIeNIA&#10;IoJoDBacrjWVaNQHSkb6ip4nIfWOLDfasqiEY6HalflKR+bKXTlTais6mu/KWksHxKEOjC4K4+2e&#10;ywbN7RIRO1DPAjvIM59yALY8lr3dmGzbO5E0Qj2eN+tO2tka+G1TchCQXr/pMFrvOj3aB1LO2ecn&#10;wb7jXsKT+fkLPm/rbhe/V0QE5zTblvL5c84jpT8dtl+ELwvXcxaQiOD/PRh21Tk35NjJM/LlL94j&#10;/+B/+Mfys9/7q3LyD8zL2veU5PT3npGFP7gkL737ZfdGDDY2u6HE5Dfe8ZuOoHxLj6/r8TdBSL7r&#10;27Ly/cvysR/6sHz2Cx+X5557Qo7OHZeVtUUlChXp9JqOdICMgDjERASEqIiIuIWnlmgoQEYqtbIj&#10;NVbupmK0DokI1ooAtFXXtCMiy0pElJT09Rqgfb9GRMer0tr4rZmihaqpyEgKIBGWWKRICMspt/qw&#10;zbSDEgj4VL4YkvIR1lcUI/QDmE5EMgIyno65+JKWZyQkc36AbXRaZ1KyGLZuCtbRxnXsebj+Q45+&#10;ZuUxprUJeUwOALRPx09Qj3mmIWfeI7BSz0yL+5Bqm4jbp7zIVlxmj1u1E8ugf+Xaa/LqlUvS7A5l&#10;uVSRsv6xLBHhPiJjchGRDgvqjHUzojErEcEaErwx011fl1pv3UU85ioDWaj1HearfTmjxONkuSMn&#10;1npydKUrh5Z7sn+xK/sXOnJgqStH1lSvMZDGAJ/hxlbLISpCUhGTC+twLWKdWI9lcd6iqIzyonrb&#10;hbUV20W/83kP61Do1KhjQXskBymdGNC31y8GyhAR6Q9aLorBPm6N2Al78N7Ky1P1A9x9p0QV0zno&#10;kyUDKSIS62wHqJuSzw6eUwop/eng70B4ubeXuj94j8QyANcd13A47Kkzrsnxoyfk/s89LD//Qz8v&#10;P/YD/1J++j/6JfmpP/Ye+ZH/4CfkR//gv5DPfd+X5J7vvlc++923yaHvPiEX3/2qvPDdF+RlJSi/&#10;8c5vy++887fk379D5Oo7X5cv/cWvyidu/4Ts2/2snF445aZl8ApuICLtSSKyPpB2p5VbrGrBt1/G&#10;ZKOjhFjroy4WuzLSAkCPURBHRGjDEBGsEVleKWva7+46cg9AGy4qu1apSL8/cEQEUzMkIoAlHyAj&#10;JAhw5pYwWCc/C1J1IIuJCLaxAC7jhYXMp8Sgr0iVBbwFImIjIr9fRGRaHXserv+Qo59ZuQXrxTYo&#10;g8NNOWnqsyzWZd4eQ33o8AcI+nkdD9pLoYiIAClblAO2ryQatGf1gZQMdUFEEBFpdAbfESKCpyVu&#10;aEZnMYk8EemMRrLaHijZaMvh5Y6i73BIsU9Jx7PzHdlxpiNPHm/Jw0fb8sCRljxwuCkP6vHxE005&#10;uNKRUmfoXuENRGTymytoF7AyOzDbPMutflyfuhbTB/502c3A2ortom8hjzLvcKwzCbK8XSC2Nwug&#10;X3RNANqkzuwO3vczxnaJSI50mP6MZVr//xeICM4nnFPerr0/eI/EMgDX3RORvpuqmDt5Wp7+8m65&#10;6188ILf9rS/Lp//G7fKxH/qCfOgvfkZ+/f9zi7z3z31Y/vV/8cvyD/8f/1x+5o//gnzoj3xMfvYP&#10;vUd+/Q99SFb+wKr0vntDhu9qy9z3LckX/8YX5M6775D9Rw7L0vIZqdZLShDqShpajjyANExMzWyT&#10;iACcqnEEJFuQ2uyovqZdnYx4jG0YIlKuVGVltaJ22259CNeItPpd9/Xdfr8v169f/44SEeiRaOA4&#10;rZyYhYjQx6TKAiIiAifNzbpiJx7DOiQY27ox78hs2uZToE06R/aHhAKysZ0M6D/LbDkAO3S4AC8S&#10;866N6DxsWRFiHSym/cbLLzoZ7aXsoMzuFWLllKVgz8Has2VWFmNcB2ki0ue1GuuaMt44uBnxh3BE&#10;pN2XVf1DVbKpmdFZPyUzJhUJ4lGEcT3YUGCxKl7nPatOh9GJPEaOhODPi4Wq3eFI5hoDeXauLU+c&#10;aCi5aCs6mm7LI8facv/httx7sClf21+Xu/Y15I69dbl9T13u3NeUrxxoypOnOi6CgieSEexru+fO&#10;gwh50oABGEeCg7KVFYHEgyTEEhGC9ixiB2DlsYywdWi3yA7BcluP3/TxOiibdDRB5u2kzqOo7SL5&#10;rGVse7uwO4rGZRbhHCeRd8QW0+tNA84N14/p/Lnm9YoQ607uQeL7Z88zIF/X1ddzxBRQSh6fP9q3&#10;stAv5H0bvDYAiQi+7dRpdmXtdFmO3HNCdv3Kfnn6p/fLY//bbnn4p3bIA//qabn/J56Qu3/sEfnS&#10;j9wnn/37d8otf+Pz8v6/dIv8wn/3PvmpP/Me+cn/50/Lj/yJH5e//qd+WP7mf/vD8qs/+8vy2MOP&#10;yPETx2SttKyO30/L9AZ+K3cQEawXAQnpD4dKRHp6HHgyoUTEvXKbIBCWiCCNtSGcmomjH9w4zdUz&#10;0RGXVwJTrlT0Ia6sdlqOjK3ruLOp414TRGRlRQaYmrnhIyIgHADGXTslY4nIVrBOn/kinVieJyPe&#10;f8awPiMlKwL04F+SRAQyHi3olAjbmJWn8mx0lg6ycy5twPKxbThgxbivWTnbidsa10sgpRfL4jyA&#10;NuC8X/rmC05u2437YNMxeSBYB2Ab1CtKM2/lcZ56498ShKNIJwOJiS9D3wMReeXya27TMEtEsD3x&#10;VvuIFKGQiOTIRx6WiGBPk5OlgTx5oiWPHGnKg0db8pASkIeOtuXBI4pDHXngUFvuO9CSe5R4fO1A&#10;Q76yr+aO9xxsyWPHO3KqMpT2aCTrWEinTsESETrZVHorpIgIQZ0wcAcUlRXpx7B60+qwHerAQWDq&#10;A8dQBj3oIyLhj3Qwtj5gbU86piCPZURRHVvGtrcDSz62IiIoT5ONtCP2uDkiEp/f5Ll6mU2nYPWB&#10;FBEpPu983WlItYm0vSY+ba9HEREZSk/Hkfp8Q848vCiHPnNG9n7kjOz+0EnZ9aHj8uz7j8iz7zsi&#10;O37tkDz9KwfkyV/aJ4/+3C558Keelnv+5WNy5489KLf9w6/KZ//ubfLRH/uEfPxXPil333GX7Nm5&#10;S+bm8Pn/VSUOeEMG0ZA0EekNcAxEhASCpGJMICIiYkFdACQkJjPA2I4SFxCRpbWS1vVEZISF8jqO&#10;gYisrq3KoD+QqxkRibd4vxkiAjAaj7QlHPlIfTER8cfgnyys3yjyJymw7jsYaqGDso6fYFlsBNhO&#10;ozFQjx2hDZt35ZARUVncX5QVAXWBcd2onPJUGdu1sLo4wmFDD9GOWJftMm/rWlmqHYJtsO5WQB17&#10;vmO5AfVinRRsKA1E5NXLl9x26SAiYWpm0xGDmyEiY5zzZMQRkbPYIG2SjEBGeCKyLp3huhKRrjx9&#10;uiVPnmzLUyc78sxpzZ9X00ncAAD/9ElEQVTqujQiJE8gQuLSHXlUScqjx1oOjyl5eWauLScrfWmO&#10;hjJyUzMgCogK+MhA7GzfLtC2HdyJWLdIvl3YNmjPEiM4CL6Z4pEnIXAizHt4O3RIoV76vFJ6Rbox&#10;6OjyTpTEIe9kKUuVzQ62NwtujohMA88b1wd5OPj09cj/Dk5X+xETkWIEO28neM/wSGD61RER/b/1&#10;2wNpzjVl8Yk1OXzXshz4ouLWRTl460J2XJTDX1iQg5+bk/2fOS37Pn5K9nxQScqvKzn51f3y1C8e&#10;kB3/bpfs+PCzsvP+3bJ/1z45deKkrK4sS71Rlla37khIfxg2MCMRwVdvQUK6SkZa+kAFIkLCEIOk&#10;g2TEIiYbSFtCEoBXhCtSKpdlcW1N6tomNnEENjbXlYh0ZK205qZmrmZTM/GGZiQiRBFxADhmWxTJ&#10;Cda1gE1PfFCeJiLeT6T9WxFY360RcUJUVFjHHiM2QsSNztoJ6PEkUmWuXNMOWRoyOmQnz+rjyDqx&#10;LYsiHcqLynnBmLd6bNvqFenbehazlDNCYWUxeG1sOdP8fXl0EaVMJ4ZvA/3HuaE+gPyr+se4LK9d&#10;uey2SF+t1HJTM46InEsTEUY9YvkYKENdtbHh1moUExEesS089htp6YByqtaV3Ytt2TXflH0LXdm/&#10;iEWpPdm31HPyPQseuxc6skuxe0HlqrdXy7BGBFM7rZESG233O0VE6CyYt0TEllsdokiegicWTId2&#10;gJQdTMVwOsaCMutEJhH6zzpWFoPtzwrv0ELawztQPnnHZMMSkLhse8g71jSC7neKiPDct0NEnkc/&#10;LHLnFQPlbz+mEZFzm0PZ1P/boD2Upv4vl3bW5eijVTn8YEWOPFCS4/eX5OSDZTkF3F+Wk/eW5NhX&#10;V+XYl5fl2G2LckiJyYFPn5YDt5ySo7eclFN3npS5fQuyPLcopdUVqVVLgq3Z211My+DNGEzBxEQE&#10;O7v2pdPvunUgJBSWVIxBIoKyBBGh3lQbICINT0SWERFpt2WgfXLTM5uI7PalrGWeiISIiCUilhzE&#10;RATjM2SWWKRgIyAxrD0itJP3b8TYx2TH4EMmYctY/x0QWudmychYlgAqb9UgYHVm0SeoO+6L9tE5&#10;z5QNcyEsrA77m9KjnMhdDwUvdAw6/aJywF4n2xbrMG/L4nq23IK6BGTsUxHw+46nZSKMdZwttI8+&#10;+puTadyM1/SPcenyZSm3urJWrbuvRdZ63fFi1e1ERM6fD3DTMhnBwFbrWDRqiQjSFn4jM/0Dn9Wn&#10;GSUji62hnCj15FipK8fW+h6lgRyvKErIa5niuOocL/cVOPbkVMW/XbPW2ZD2aNMtfsW0DxbDfqcj&#10;IhYXdID2g3dwNCmk6qbhB33szUJSAqTskXgQJCYenoh4QjMJluPoUXzNpvff9zfAy+P+ArHDsyA5&#10;eXuQbsPD64DkeAJi+ze7nficrJ24LNaZJiMpIib7ZBHsbA/T7aDd+HeFDPfN+Q39Hw9BREZSW+7K&#10;wuGWnNjdlGPP1eXEcw05s7MpC7uasrirLvOan3+6LnNPKJSsnFZycvKeNTlx96qcun1RFpScrDxW&#10;ksrJmjQqFWnWq9Lu1JR0+AWqICCEJyJ+/w4rc9+PMaTBEoqYWKTKCLs+JIV6syrY5n15peTemsHX&#10;d11fFI1O2y1W7ep4ej2bmokjISQH+N4LwC3XKZ8GjucWcVmsjyPb9Q+n3j8R1gfNClsfcDur0vk4&#10;ZE4pdkzUszJbZnV4tLqU2Sd2i/iEWJfTRm4tSKaTqk95jJSeRaxn68YgQSnqB+TUjc+nCLTBukyn&#10;6tM2kSpD2pIRpAkSEBxfefWlXN7JcMzq+bqwmyckuBnB0C9eviRrjbasVmuBiCiRAKvHOhG+OZMj&#10;Hc+fc8jJMhKCKRlEQ0gwphER5scy1esreaj1R7LSHMlicyBLDSUmdX90gByyLL2swNGhNZC19kDP&#10;YSS9dZAptamOdPM8NlSbjBLEyDvTtwY6k2lI1SuGdQBppM4pJiIx8YhlebmPiMAO7E/2yZfFsH31&#10;yNextoKjmzwfXxY7yMmoCbC1ow5ONYat548W27Fj+52XpcosppWx7ennR5DA+SPTW8PamKyDdid/&#10;V9xzeg/o/2xjtC49JSLVclcW5zpy6mhHTighOXW4LXNHOrJwtC2LR5uydKwli4eUmOxrybySk7ln&#10;63LmyZqcerQiZx4sycrDVanuUUe/3JIuXolVh+6+4j3w0zE++uHh14h4IkKS0lIZ1m5YAkFiEedn&#10;BerYRarMeyJSluXVNSU/Te2H7x/enGl09XxXlsf7iHCxKogAjpaQgHy8nUQkRiAfVidPIGIflEpD&#10;z+ZTmNziHRWIqIwOyiLWgTOLZRasE9dPnRSwHSJCsO5WekCsR2dsyyyolwL65z4IF53LNEyzWXS+&#10;qb5YGdMASQjPy0WXUKZ5+1s7YoL0uD6OnoSkichrslpvy1qtLrVW023xDiJysxGRWYhICtj9FM5v&#10;dG7gSESjty6VzlAxcKh2+lJu4/szQz0OpNRSeRvlI39UlLoq6w2kOdCBikRKHePm+b4OmL+3RASI&#10;nVCMVJ0UMNjbwT9lC0jXtefobc2KC8/nbaXayNv3sH31yNdJ9Zcyi7SDTINOGu2lymPHamGdu09b&#10;bMeO7zcJAGDPB0jVA6aVsW2eY74/MX7viAjvE/xvNzY2ZdDbkFq9JwurHTl5piPHT7Xc8fRcT+bn&#10;2rIwpyRkQcnIGT2eUkd9XGVKSub2NeX07oaSkoaUd7WkpWSlU+nIoKNj0aAnw5Ee14OTx14dcUSE&#10;r/C2uk2pK0lgNCMmFEAsL4LVjdPYMG2SiPTdFDN2Vm3pA93i8lKOiCAikiIiloTMSkQIjud5kjGJ&#10;SZ2bJyLWt8YYExGnoKCjIljRNgoZEcuYJ+LOAuN9Sa7gk/L58pR+jFQ7lLMMR554kX4Ks9aJdZhm&#10;/+N8DMgtUjoWW+mwnP0iWD7OW1zUeiAZ+IqiprkglcTDEhHKcDNeue7fmikpESnVG26NSKOnf6az&#10;m86Jx0QkFQkhuG4kwL95g8iKmyIxRITfnBnnFRzYNvXpaqR1uqOR1EEq+iNpDbAKfSgNRa2PiIdC&#10;SQe+zmtR6Y5cWXswcFvFo12QIIBP+QQH0TCgBiISHOpkHg6DxxRYx2JaWYy47YDgAAg6plRZESbP&#10;O6TttaE+27DnWHQucRnPxZ6TtWF1Y3kKsaPMl3lnyv5Sj5GTcB6+Xt5BW7sewc7soF28Kut3TE21&#10;Tdh++7y1RVlKnu/fZN+LEduZDts+2+N9wXvGAREREJHBWfdByrlST04s9OT4fFuPbTm11JEzKy2Z&#10;W27J0nJHlpa6srDYkUUtXzzVlPkTWqbkY+lwSyp6bC21pdvyCz+x5gKbpQ1HPRkpGcG+RNhOPiYi&#10;yIOkcNt3HFHmoMQhJiaQkVxwMWqswzz1bB33Kq8SkVKl7N6aqede3113a0RWVlek0+7oA1/41gxJ&#10;CIkIxmEc8yTBy1gOoNzmizCLziRAUoL/iX1ZygcxTbBOjojQUY3fpMnkNG6frMf6cf0sb+WxDAQE&#10;uHhFy7BpGuVZO/ZktoNUH4r6VYQi1gaZLYvtMs2+s9zqECkdoOi8WR7LEX2JIzDWHhD/ZpNERG8m&#10;R0Tsjq+wN42IXJFXrlyStZonItjivdHXPxPeeMlICBCTDUtA4jILTOvcPBEZKhHRJxwlIu0B3qbZ&#10;kLairqTEkRFFVUmHhSMiSkjaWtbX+ozGTCMiSGNKCCv/OYVBxxnnixwswEGbOhbTymLQ3mRZcACE&#10;dQ488loSOD+bj+sAcR2WWx2eQ9G5pMqsjPJYFju9aYidqi2L+zvZf4v/PxHZCmiXv5fPe/C6AvY/&#10;tL65qf/ZTSkpETmFnY+ViBxd6MgxJRwnl7tyarWjaMk81pCs9JSUdGV+SYnIYlvm55WonFZioqgr&#10;SenWei6SMBh0ZYQoA/YEWtfjmIiY9SAtvr7rIybIk4hgozL37RglDymSYcmHJRlWh2WxzpZERPuC&#10;xaru9V3z1kyKjAAxEUHeypDeimTcHAkBAhGxPieWMZ8CfBeQnJpBVMQSkdiYlcXlcT4FEhEAkZGU&#10;DsGOxvKiNmJd5rfqJ/MA27Q6ONKps46tZ2VblW0lT5VZ2L5ZfRwt6bBl4YOFBoiCZCQEsKQDhOQb&#10;L7/kjriZKcdNe+31q/Ly5deUiDSViDQ9EVEm7yMiIAt5spGKhsTkAzLUBTC9AyLCt2aImJDQEeKI&#10;8o2zG9JdB+HoS72jZKQ3ckSkM9qQ5nDdEJGhko++wdARkQ62eNf604iIJx9eHhOR7RAQls0CDOpx&#10;Hdqh0ym2O+lkbwaz2KBOHr5/MWKnxbTNx3ILllkHWAzbn9Cut4P6RU4/Rt4uHXVKl31i/2ZBiohM&#10;Xle27eswPw1BNwD24/UybNOWex1fH2QpT8QmEbdr27T3Cv4/Gwq88t8ebspycyCHV3uyf74nBxa6&#10;cmRJCclyT46r7DimbFbaclqPp1e7chrp5bacXOzKcZARJS7VUk+6TSUW/e44ImKJCHZpxsJ2GxFB&#10;JGQ8NZNFRCDna7qWVBDMg1AwD5KBY6xLxEQEb85gamZxdU1qzaaP3GifR9qfpvZnrVTSPIhI/q0Z&#10;kg/CkgxLPiysfqp8VtAG2glteSJifSyPwe9sDdQvXCNC4/aJOtZBOm50lk6EqRnVdQ4yrQegH+zL&#10;NBnlRbKt+sn8NB0rt2lg4hqZ8pQsljOfKouBc6Ke1ccxJiJB7jH+7YCIiPh3xG0kBHVx/cJNjpvx&#10;KolItTETEQFiMvKdIiL9jXXty9ARkaYSDkRGWgOV6dFNzThgjQjWjWTIIiItLfMRkTA1w2/eECQi&#10;Pu1BAoK9N4BYzjxQTBiKgUGd9VjX5i3YJgZ65Hl9eK3eCrayQWdDPe+AgmOyiM/PyqyelVvYcjhH&#10;m59E3iFCBhv+msGez0/qxcjbteed0o2ddBF4Tj4fCACJQr4Ntj15HYrAdmz/aDsGymza51k/by8F&#10;6oS+hTZ5vQDcn+t6/QdKRJqDDZmr92X/cld2KxHZM991ZOTwUl+OrOD7UB0lI21HSIBjGQ4vteXQ&#10;YltOLLXUsXel0wUJ6foIw7r+H7EXEf7L2X8XhGSSiPiICIlIQ+WVWkVqdSUlGXmwINlgGYkIUERE&#10;LElxEREFIiILK0pEGp6IjLTPGPdaml5bW5N+b/L1XZIBC47LRUTEEgerH5CuF4N2rL23g4hQb3Jq&#10;xqRjIFISryEZyyJQXlRuAdupdArTytnP2F5RHZZZEoF0XB4DZZb0WGJAWRFiEgFZqp79cVkOmW0X&#10;8jhv0x6eVODmCQQjyPLyfL/sDWj1r964Iq9cuiir5bqU3dSM/sHM1My5C+lpmBiWnFhSAjLiiIgO&#10;It6hekcag4Ma0mexrkT/yL31kRIRrD73ABkBmAfqERGptYcKJS6YmkFERMnM5iZs6iCm5IEDGcK7&#10;+OorgI+vMU2AhAxHHVcWIyYpJA4YsG06zqMPlMflFpaAWKCMdZC3ziC+nkWwjsTKra0UUIcOLcj9&#10;OQSHFTAmmBlyZVl7sUNj32gvdn4poH1cK/xW+IAeP6KH3wfXCTaef4EONzjn2M50zE5EbD20A5Lw&#10;4tfPZ2QEpMCeWx68nvaaEsF+0A3l+XYt8tc1AH2bvA60V4SgC7v8bbFPz8b5gQzWN6Tc25DD5YE8&#10;cbIrjx7pyGPHmrLjdEd2zfVk30JPDi72lHR0HSkhDi3hg5VtRUdOrLSl1Oy4b8YgsjAmIYaI4L/r&#10;pmeUfAQi4jczA5rtltTrdak26jK3vCTlckWamo5JBdDptCYICWEJBwkKy5hvNHTMrNZkabUqtSZ2&#10;e9XroA9AQx136tq31dVVGSgRuXbjutx4I3yB107NAJYoxLiEhayv6RELWV/Lkw2sBYTf8NP6GOe3&#10;JiMc+6cDPiQ8CNMXbQX0JUlEbN7CEQqk4bjhsDNZimhQbsvoSAnKuM5h3I5Jsy6RkhG2Du1TzjTz&#10;+DZMKnqwFRGx8rgNllMe61h5EaibkqN+3GacZxrn4c+PJCOsAbHrQACWhbZwRD7cZNTHTQmGTiJS&#10;UUZf0j8XNzTDQtNZiMi0CAmJCNZ9eGcanJ8FnRHS2yEiLiLCaZkUEcErvGjfPUXpE9aoq86q7cDP&#10;0APdXiMHyDrYxdHoAHR0cHw4wibJSSAQk2tM6DBtRAVguUUo89csTCF5kIjE120aaCclB2I7zAN0&#10;PDwG5J2mLbMkBMiVKcENadiA3SKHaOUpbLjfgL8NwN8Kvwv7CKSdbxroG9OWaAB2WsOmAWuDRIQR&#10;i7dKRIp18u1a8Dzic4/zHqG9NIKu++0yILI51Huro/+1udZIHjvdldt2NeULzzbli7sb8tX9dXnw&#10;MHZD7snTSlCePd2UnfNt2b3Ylb3YrFDT+xYUWNi62tOHob609WFoMBgmiEggI1sRkUq9JqcX5z0R&#10;MSQCYGQDYBmOeBOGxAPpGiIqipiMMA0iUqnWZUXHz3oLX+/FtvMgUj2pqO2VZXxrhkTkeiERQYSD&#10;YzLBSIl7oyYjIkjbck88vN8FOMZbOzGoMx3+cyf0I/RX9FGUex+T91kTUzNFyi6fAMkGdcaNZ3Ks&#10;NbHlti0gXIy8PAZPZruILwLSuFgvm9dVbfksKNKHXZ4/dawu27JgvVTZrEB7vIZsKwAk4lVHNEhA&#10;YuAmAvFAP+yNFOsAuCkREfnmxVdlea0qZUzNZFu8eyKCgSZPOmaFnZrB92NALujkYkfnBrVMhiOm&#10;ZsZERAlFTEQ8VKZHFxFRElJu6wCmqLWUnLR6Uu/2pDfEQIaoyFCdVc+Rj26vKY1mxW0XXa2tjlGp&#10;rki5suwQpwno1eprWhe7POJrmxW/0ZISFjhARlBIJEhEkAZRYUTFwsqRBqjP6I0nIl6GoycknkAQ&#10;vK6x3IKEhkjpxIBNOp5JBKfI9sf9iBCXW6Tsppxfuh96fykRIQmxAFEkIQRiW7PDOuOi6AjLvIO3&#10;jh79xBF6sa0Y9ppapMpDvbi/N4vQjzTC9ScJ8dOoIzeNWtf/24FyX+7Y15RPPFWXTzzZkk8905DP&#10;PVeXLyoxuWtvS76yD9+Hasj9B5vygJKTR4935akTHXkyw8Glrqw08SABYqEPERkRASHBR/Vw/+Pe&#10;xf+CRARTMZiS6eLhQ4lIo9V0RAR7Ii2X15RIpL/CS4BQtLVOW9MgHCAeJCQpAmIjJWgHX99dLatu&#10;u6v3HKaI+jLaxIaKA1laXpJup6vk46ojIpyaiYkIYMmCnXpxr/Niul3HfktEPDwRCbBlaQSyUQz/&#10;8Op9R+yjgk8JPtGWT0ZEDJAHiRjn4aTgNLM8yYbTMbB2LAmJAV0SEV4U1rd5gjJbfxpm1aEe01ZG&#10;OR008rafVpdHIs6n5KxvzzfOx2B91kU67hN1fbjMyqFH3TzR4DoSrx8DOv6mBBF5WW/wRSUi7q2Z&#10;hrJ8fRrhGhFENRDxIFKkg2AUBOkcEdmEU5vufCjDcfO8Djo6wPWwRgSv7DoiEgiIIyGab3SUdGBP&#10;EX2CKjUHsqYD2Gq9L2u1gVTbAx2YELLHgNVXx4QBq6aEYlUWFk/LqdPH5PiJQw5Hjx1wOHxknxw8&#10;tEcOHNwt+/bvdNh/YJfLHzq815VD78TJw1r/qJyZOy6LS6dlZXXeERUQEzhAEgaSB5AMOEU+qceR&#10;F5TZKAvTbu+EHDrjCAwHZB4D6fGDtCcyHgxlx8gTnTRIRuLfi78VyuEUmR4DeQOuDQJyegrUtW14&#10;4uCdrW0vBejhXNyGV+76Mirij4wgAbbepBP2iEkEEJx/vu1QLzjqGHn9fP1g18OX52WeQAV5uDbW&#10;Th627bgfzKfh+xjg5axrYYnIut4nw/V1KfVH8sxCX25V0vFpJSCfeaYpn9kBItKUW59rKRlpy5cU&#10;X97dktt3tTTdkS/v7chd+/S4R+V7mrLjRFuWa0P3llxfbY4jIvpA4QiJu2f95yBsRMQTEX34GOhD&#10;iJKFWh3EQB86tCze7p2EYpwHsVC9NqZplNSAaPR6nTE4feMIiNNrqs26PpBUpVKrylqpIqs6ftab&#10;iLSCDOn/5sJ59yC1sLgkLZVfuXplHBEpemvGko8J6Jj+GqZmjCwQB/oBP/YDubpF0HHfvWlp/AFB&#10;v2L9kEXszxx3yPzcdCKizteRjEhOoIwRj9jO2F6BzKLI4aZgHW5cFqOoPQuU56MAk/1E2upYuZVt&#10;5zyIlE0cZ7EV17WyuCzOe1kgIpOIbaGOv+Hwx3jl4kVZKFWVhDSlqn/QFBGJSUcKby8RGSoR2ZB6&#10;byQVJRogFiAdNWxuhk3NWgMpN4dKQHqy2ujq4NWTxWpP5io9PZeBrNawsZFfwNYfIlyqJKuyosTj&#10;sDzx5CNyx5dvlS/c+mn5/Bc+5fC5z39SPv2ZW+STn/qofOyWD8pHPvp+h49+7ANOhnLo3XrbZ+T2&#10;O74gd971Rfnq174sDz50j9p7WHbv2eGISaNZdoQhkABPQkBSEGEplZfGAHlBhAV1UN5qVx2QR6TF&#10;gmWcLiIpQRtnz+VJD8oYFaBTJkDIBkMQnjwQMbIA8SFhsYTEAvKYyJDcjBcIJ2D1gZiQTEPqvgHQ&#10;Js4DEa92p+6OuA5w3D6ChOmxUC/vgKcjrjOLDepMhycXKZA8xUTEI7aTh+2D7dPWgL6Fl8f2ARIR&#10;kEz8pnhDbaUzkifPdOWOvS25bVddbttZky8pubhDcddeEI2Ww917GnL77qbqKDnZ3Vbi0pbPPVuX&#10;z++oyWOHWrJUHimp2HDkBkQEa7wArPfyWwHgjbg8EUEab81gbQle1601/VszhCUhEwDBUHJBdLtK&#10;KPpdR0Ls1A1Ae3xFuOyISFnW1moq99MyrY4+SGhfe8N1WavU1NZIrl2/4daIYMEqxlyMvSAeMxOR&#10;BGYmHBHGZIVE5OIrOYLjdYJvjn0NAJ9Gv+ZIiME7JhyeGnDEAoa2QM6Y2sk7LtWBnS3Azk30Ywpi&#10;23F7qfan2Z+lPvKcukgRF6trzwe6KXlcD2nbR6RZbuUWsQ1rO9ZhvynHOpDUdA1utiC354e++5se&#10;f4qX9UacX1NHqUQEr6DV9clidM4TESAmGRZFMktEhhtwBPkB1DoXgHI4pE11GiN1rNhdFZuUrTb6&#10;strsu/0JgFUlICsNRX1dlmoDOVPpyqm1jpxYbsvRpa4cnevJqeWeVBo9HZi6brBqtKqyuHRGicO9&#10;8i/+5Y/LD/6P/7380F/7S/KPf+QfyL/6yX8mP/vv/o384nv/nfzSL/+8O773l35OfuVXf0F+/X2/&#10;JB/+yPvklo9/SD7+iQ+PAbICIA2i8sUvfU6e2fG4i46AKIAQkBSAZMzNn5Cdu56WZ5970pEWRFsQ&#10;ZTl2/KCLrqB8afmMLK/MjY9MA7ALrJUW3RQRSAnbIenhFAXKMH0UppTWXCQIR0xJYWoKaOo1abVB&#10;dOoTgLyj5A3EBcSEBIPEAUfkSVomAHkGvGoJME2CQ8S2U/eFlcWw907elo+GgKShHasbY5rTJagz&#10;DdRFW7FsEuiPxyTZwLn5vlsZSQLqF9mmnOfLfmwNb9u2YeszD8A2o114dRfRy8V2T54+05B7Dzbk&#10;awfqcs/Butx3uCUPHGnLg0c6cr+m7zvYlPsPNbSsJXfta8rtSlJu29VQIlKVLyge07LF8lD/tzpu&#10;rOv4gWiIAkQEkRBLRBAFibd4x38dRAREgaTBwUyp5KIhQEZESDDsdAynZwh+JC9HRMr48F1d/y8+&#10;KtNWItPRY73d0fK6/kc25cbrr8vrb/p1IiAfGJMx/sZExALlPMbg+I601WeeaQvqxUTEIZMF5H1O&#10;8B15/+TSBuASLiKSc3SoqKDCNOQWrGaOM9WBIljHOYs+sZUu7ZEwUJ47zymAntWN26N9INZlmkdb&#10;l+mistiOLY/PBUDeyljHypi3cuhhtTTDcpaE4FhERHhTgqG/fPHVQiLid0f1hCImHCQdKVmOiOCp&#10;xixW5UBmwTLnTPQJf6iOozMcKfHoyUK1m6E/xlxZCcjaSE6sDOXwfF/2Hm/LczqIPb2/JU/qwPbM&#10;XqyYb+uTMRaOeSIyN39S7rr7diUf/1D+2l//y/LP/vmPyq/+2i/Kpz79MRfl+No9d8oDD37NRTke&#10;fuQ+eezxB+XxJx6Sp595THY8+4QDyAbyiIKg/JFH73eAHqZ1EOkAGeAUCogISAGmeBCBQYQF7X3m&#10;sx93+S/feZvce9/dzsaTTz3i7MdtQW4JDKaIFhZPObtoC+2gPRATRFhQhukjTjkdO37I4cTJI3L6&#10;zHF3HeYXTinBAdkBwVkYA3lidW1R7ZUcIQG5sMQBRxuBmIDWATpa3kU0BouDM7hPuJvIDGyD0NB2&#10;ipBAthVQx9ZjJMSTtN64HLBO1d6PsdyCOnnnnYfVjWWTCOTCkg0rAxmJ5SQJRbbZ7vbhbds2rD3b&#10;Bs4vEJF1aWdEZPdSS5441ZbHT+rxZFueOt2RZ870ZIfimdNdefJEWx7T/+ojx7tyvxKUu5WQYE3J&#10;l3bX5Hb9zz5xpJkRkQ0Z6IPIdokI8m4DMxIQYgoRAbkAsUC9arZANV4jMtbN7KWJCKI0I7dOBVsH&#10;NJSIlCo1vb83MiKCqMh1t0YExIBrRTgWkySQNNhjjCIiAllRHerj6NKWiCgo97aLfY4tw9ESEcyq&#10;TCxWzTnJDFC2a0MsARmXQ25AW7SXs4t6mczq2nJbdyuwTcLKrR4R26Ve3Ka1mdKBLB9l8LDlQGyX&#10;ZTZPUhB+2Py5WKTsEXE95mP4ct8mbjRPRlI6HljgxJvXE5HXZKFcloqSkFpD/8jR1AyO+POTdOBI&#10;xPk8dPBQB4EnYTgKDmBFYDkiIkN1SI3uupxZ7suhM205gl0aF/uKnhzCSnsd4PboYPbcISUeu+vy&#10;0FN1eeDxhjz8ZEsee6YmT++uypmljg4OmDfuu8EDznXvvp3q+L8id3/lDnno4Xudg99/YLccObrf&#10;Oe/TZ4656MT8wknn0LEGxEYobJQC5dSBHNEHTKOAfMD54WkW0zKYaoFtkBxM7Xz2c59wkRREWkBM&#10;PvHJjzhiAmB6CHlEYFD+gQ/+qrz/A78iH/rwrztdyDFFBCKEttEe2gAhQTvoP0jNbV/87Hgq6Ytf&#10;+rwSni8q0bpL+3CPEqiHlNw8qmTnSdm1e4cSnGdlz97nXHrnrmccntv5tJMdPXbQERKQC5IRHEEk&#10;EFUplZczEuMjNqtrC04fhAxTYYjCgMzYSAzSAKMxIDN+KsXbBxkhoSBxCG9LhIW+HvnIiiUmyBOw&#10;zXLaxv2WcrK8D23awhKFSeTt5JHWDe1bohH+EymwLPQplMGeXeOSXu9C5O2yfhH8G07a7vP6u1zA&#10;mKBjgz5sdDY2ZLUzlGPlruxb6spe/Z8C+5b6cmCpN8a+hY48N++JyZOnuvKQEpN7j7bka4eacq+S&#10;kGdPt2Wloc585KdiSEQsHCnRI6dmEM3A5/9BADA1Um96cmHJRgokJi0sbm0osVBSgYWtIB/UYVQE&#10;R5fGPkvQ1zbwVs5qpSorSkSAFr6LowQEr+9izKnqg91auaoyEpHXx0QEY69dtMrxmLAEAtGKy1gf&#10;kgGyCZ0ZQR8BjO1lRMTmL76mfgL+Ar5DgfQ47/yIfej1ZUSSiIwdkTFYtEgVgMw6MFcXcpQbpxk7&#10;ULbFNI7Mx3amgbpxnVR9234sS9W3oJxlOMZEJLZfVH8SqPedISJWni/3beIGSxERG4XhjQhcu35V&#10;vvkK1oiUpNpsJYkIyAYjHATJBsq4kDUQkLdGRLDfB6IotdZIDhxtytO76vLs3pbs3K+D2L62PL2n&#10;KU/sasijz9Xl0R01eVyJx5Oa3qHyfYfbclifxE4s6tNIHQtW/Up6fLmzrk5wrbSkDvy0W88BwgES&#10;AeeJ9RuY8kCUIbVuw4JyHAkQAq7d4FQJp0uwKBUkBe0hmrF333Mu4oFIByIpIA6IwNx3PwjS7fKl&#10;2z/v1qSArICAvO/9vyy//CvvcdNFv/CLP+uiOHfd/SU5eeqI6wdICNtA1ATTSz/8t37ITT39tb/+&#10;P8nf+Jt/Vf7O3/1h+V/+178v//wn/qn89M/8a3nPL8DOe5XsvF8+dsuHHD74oV93svf+0s9rO5im&#10;eo8Smc/KocP7HKHAGhNEMHAEuUCUBWTm6Wd8FOe5nU9lUZvn5OChvY7EnDx5xC0MtpEYANNkiMiA&#10;xIDMwD5ICeyDVMRkgrtq4vrmEaaDUG6nihhlwZERGNomGYnvPRKfOG0BB/52EhGAdrkuhG2xDzG8&#10;fr7PtAXCQPJh7fs6MUIfYt0Uxn3AByRBRjIi0sU0an9D5pvrcqI8lOMlkJKRHK/4/InyQGV9RU8O&#10;ryo5UexRkvLsXF+eOt3NoiddObTSl0p73UVD1jf91AyIx1m8xZcRkLeLiAAgGSAflQpe01XC0fAy&#10;W+4+bpehobYtEVmr1mS5VJZlJSLtnj709HtujQjICD4zgYjIYDCS6zcQDbnhpsJJIkhCtktEJsq3&#10;AdQliXCLXzPiMSsRQcTjktv8bAYiEjsh54C2AI0gTac1rpvZtbatrAjWhkVKdxqKHDXkRfZmce44&#10;pqZJCL4FxDeB4teECbYVyvwPZH+olK61ZfP2GOvgaG2g//4cIPeMl1Mx1obPs36IiICIfOOVVz0R&#10;abXdu/DNgQ780c6qIBbIu8WnG+og9DhJPDwCYUEYFaTCExEOoNMAHYRgMRBVG+ty4Ehbnt3VlB27&#10;Fbta8szOpjy1s6HkpKHkpCl7Drbk4PG2HJ/ryunlniyu9WS52pO15kBaXX2yGmBQw1OKf7MCzg5P&#10;4v7pHE/pnnBgEWj8FgtAh8eogy0jqIMndBIQu3iUZATtgOwgWoDoAaMqICiIZIBYYM0Ipnj27H3W&#10;OXZMz4CwPPrYAy6Cw2kjkBlEYUBE0GfYB4HCGz4f/+SH5cd+/B/L//y3/7r8kBKRv/xX/kf5K3/1&#10;LzpgSupv/52/KX//H/xtR0x+/J/9qPzEv/gxd/xH/8vfc6TlL/6lvyD/01/+QUdeQEYQHcEaE0Qt&#10;4MwxVYPoEtbbkLi87/2/4iI4WDfzCW3/s5/7pNx+x63yla9+2UWgoPvIow/oeTzoIjJYMPzU04/J&#10;s889pcRll577UUdI8NuARJCAeBLiiYT/7TwZbHdwRESl4fqTAiMtAGUkI7BLshPfl5THGDvhbMon&#10;kAY/fWKnM2Andu7QsXXYHu1SHmyHPlnY/vIa2XLbbohksB+hnVg36ARbRXDRkCwigrEAX7puDjdk&#10;ta1kpD6SufpQzuiDwFxjKAv6X1xoDFTedzij/88Tla4cqwzk8NpADi73Zf9CV4+qU4UDx94wik19&#10;AFLSQSJCMgJgEWuKiIAEVJUgTCMidqqloeQCJGR5ecVtPtZUgmF14+kc7FGCNpIREewG6x569H+v&#10;JKozHMpqqSK93kDHWawP8USEEZGtMCYPGUHAq7v29V2SARwByotgbbq8IR4kIkyDiMQcAfA8IbTp&#10;2tU85Jcue+QiIsH5BFnKMGGJCOrB2aVsJO0WwOoyDbh2tgE63pSc9lNlKTn7kCqzQH2CRGSreqGc&#10;JAQyH2kBUOb7ZeHrsi1rJ5bBBjZvY1ms629GMlWcp2/fw/bd6166clGZ+jVPRMplqbbbUlMykiIi&#10;RExESDq2JCLjwTY9sBHQcQPbSImIPl0dO92XQ0fbcuh4Rw4r4ThyoitH9cnpOBak6hPV/GpHlsod&#10;Wan6V3fLjb4SqoFUO0PpDvRpbWNT+4A3d/xeIgCckUeeXIBMgDSQTMSwRCMFkA84EXskIYFdRi4A&#10;vgkDcgIyhEiM3c8Ei1JBVhCxIVlhFAdHRHFQl8QJtpGHPtaRgLDceedtcuutn3ZTPp/81Mfk45/4&#10;iIt8fPRjH3RAGnLglo9/2EVEQDz+3c/9tPzie3/OlYNEILJBIgJCAAKASAYIxa+/75ed/s/9/M/I&#10;z7/nZ1z6p3/mJ+V/++mflH/7s/9mXIYIDGwi0vLz7/m3Y9kv/8ovyEc++gFHWBB5QaQFhJERDRxB&#10;QEBS/NoVPz2G64PoVqmM65UGoiwWsI2+wz5sw4HznvRkg7+Vv08sQF4s/G/u9fO/fQDv53Dfe5Lh&#10;28mD5AhgXyx8Wd4+dfNtTBIglnudPGxZ0Mn/J1PAbqp+jYj/r+PNuPYI0zPY4t2TkDP6X5xTErLY&#10;GsrSGANZavaUnOh/V8kJdE9XhnKqrLpKQsqqM1A7mzr+bJwFEdG0JSI6NgBFRATRinIVUco8obAY&#10;ExGs9RhHPDAlg3JO12Tg9I0e8XovSIjbMG1MRDwJGRORkY/ADtZHbi8jEJF+f+iIyPXXr8tVEJHr&#10;l+WykpErVwsIiZINHBGxYNTCkgRHJDSPMZxExBKMFGg7J4vtKph3r/Sq34jxmoNvk/BEJOhPTM14&#10;Z5Q5IBy3AImIQ1TfOj6CshgpJ+mAtAHbdOkZQHtxOpW3ciDuP9M4sn+sEyMui/O0CdgyKydIAgK8&#10;LskO8ykEG5Nym2eEJLDl2K6XX76KNSLX5aVXL8pcuSQVJSKIirjXd6Mt3kkusFaERISymJR4oPzm&#10;IiLYI2Cggwz2DVko6QC1ok9K+uS0VB7IMghHrS9r+qRVUqJSaY/cHiKlpg5imsbuqvgKb60/kh5W&#10;3SO8exbkhgN8CPdbJ0LAUdws4kHeD/S+DO0wOgIwykISATCygegMiAqOJCo82ggO6jASA5uoj7LS&#10;2qLMz52QE8cPyeFDe12UBItlEUXZs9evCeG6EAusDcEUCxbIIhKD9TRY4ArSgQhSPDWDKAYiGg8/&#10;cr9bewLSAkJxx5dvky/c+hn5xCc/6gjP+z/wqy5yQpLzU//mX8o/++f/xEVg/uE/+rsuIgPSgz6B&#10;8JCIAEiDhKAMxIdRFPQX0z+Hj+yXI0cP5ADihGkjvKoN4BwwPYSpIZwL1qdYMuIduieLg6Eni7i+&#10;AYiUhdefe338Zvjt8q9J+982kJf4nkcaMpAOnBtteDu0B0Ls7xELyAZDf7QgScI5FP2/eN97hHvd&#10;w/cRR1sHsmnw/+/sv67jxED/Y039vy3rf/BkZSAnlFScUjJyGmTDRUVGYywqlloZEClx0P9zG1/a&#10;VoKxoaQD44+2QQLiSIgZX7hgFUQE67/8a/p+V1Xs7dFU4sCFpQDIhI2EOJkSGMBOv+AjdrYe4Bay&#10;tpSo4I2a3BqRqhKRsp+aWdO6HfwWWJyvY88Aexs1ZW2tLKPhuly7cUOuvXldLt+44oCvnl++EqZk&#10;MD0zJglKBlzkw5ADC5Yxj7GcJIN+ZWxLQfuWiMA3MB3XYR7wD7Wqm/Vl/C2zLJ9CcmoGeTg4OHus&#10;DbHrQywm5MYO7VLmHZ13uimdWM6jn1/SE0E+w6xExJ2DgS1L9SHVfkoe6/CYAtoFYYhlONKW7Rtl&#10;VhcRC/uj+xsi2I3rWJm1jXSsy3L/+yDt2wLxsLp+Nz5/g167cU2+/vIrcqa8lici7o8PguH/+CAb&#10;AFetk3xYAmLTXnfgXte8mamZoT79dUdDRzTWdODCa7tl9z2ZgUIJRxev9q5LrbehUELSYX4o9YE+&#10;jQw3pLehT1V4osKged637wZRMyiDLCBkHpOJMIfuUSTfCqwH29YBkJgQcDYxUQGsowPRYAQEgD7J&#10;FIB60OsoiakjClBZcaTELyDFGzFcbOuBCEOcRkSFgAzEACQEDtI6WURHQEbg2LHmA2tA4PBBAEAE&#10;EN3AlAsWwGIdCQjE40887KZosGgWi2c/9/lPyac+fYt86fYvOJIBYgObbAuOFs4fbWBxLfRu++Ln&#10;3BFvP4H4PPTwfc7m/Q98bUyEvvq1O+Wee+927QBIQ44j+oL1KYiMwPGHc/LTZ5w68xEXD0RX+Poz&#10;+sfFtgDJIQkiXonmAlzY5b3m7+v8NJNduMs0juhbngh5e5xW9OVh+onnEZMR3u8gKij3xCV/f01G&#10;YkKkhXJbTpskIm5c0HRf/691dbiIfpyo9OW4IyN9OVnryZm6PkwoKQHZcND8oj44OCKiDxHzml5o&#10;6f+3N9L//MbbRkT8WzAVzZfdmzBc+4FoSY5oqNwtRNWjS5syV569UeOBvF0jgmgIvr6LBwWQSL9Y&#10;FX0pt1pSLldlY7Qp115/PU9EruWJiCUJsxIRHBE9sf6EY36cZxvMp/BaQuctERGCzsc5oAwgHM7x&#10;Z3kSASuz9SysXdsOZXSEto7VZTvsw2soU7i2MxTVdfXVfsoZ2zJbbnVS9qw8LgOK7MWyovop5CMV&#10;uFG8fJZ2kI/boR77wCmgcCPpzeHIj++nrwOZJyJ4a8YREawR6XSk1vZrRIaYh80Ix6aLjgTSERMR&#10;W0bg67lYqOoiIuowER3B4IhwsR0sUzh77qzf4l0HyTqiG10lG45kDKTuvryrRKO/nmFDcVbLN90i&#10;t1pXB0TVqQ/WdVAzRCTZZp5YkDTE8u3C1rc2ARIeC0tQSFIIS1YIWx7bgWyEKIs6qK46ro5zXPnF&#10;tnRmABwn9xPB0TpVRGU4HUNHB9gnetSD84SDhrOG00YEA9MmIBBw+lgcDLJyZu6Ei0yQrCB6gYgG&#10;CAx0UB/O1pIepOGgUQ+kBmtLsNYE4DoTEBxEZUhEQFLuvOtLbo0KgPUqH/jgr7nIDAgQ2sO5WiIC&#10;AgfScejwHm0Hbw497RbeIpKEBcboK6IrXHhL+Omy4+4tq/mFEy7qgnPBNQBRwHWis0c7kOEacXdf&#10;kC8CdUEGcd38tJN/+whpXk8LyGDLnosjCRlhwBEykDn8jvit8Jv63zVEenCNAdggUA999+TFXyNL&#10;WnyU0ZMRjAcgItU+1oKAhPRmIiIOmL5Bucqr+kCBKOZoU8cSHT/OqW0QkHNnNzWtMOMMiQhe1wVR&#10;wEZmiEKAIKyVS+7T/GvlVVktrciKYnV1WUolJZMqd1/jNSQDJMSBRMWQEOoE5N+acUSkUlEiAkLZ&#10;1n5gH5GOdPHWDB7sag3ZWD+r46wnIldevyqXsqkZu1iVxIGIiYcjHUZGcIqG43lsh37A5nG0urEM&#10;eRKQcf2MZMQkxPXBHAG3oZlz8NnRkQo8HcM5adqVZSDpSIFOLQU6QIIyexzrZqCzxNwS8OpFtJ93&#10;sgQcaXCmeUdr9bYC6zE/7pPRSYF1bF3mbf0i+3E9gLJ8+5CF9SdWN7ZhZUV9YPu+HH2FzIO6oR7a&#10;9O+x43UyrBGZW8siIsrq/RoR/7Tjp2fCGhEMBBgEAAwIHBhwdE9H2eAUZBgw+ppXx2xIQG4eG+RE&#10;ZQQHmr6iMcC3ZLJohyMeXtYY4Ds0yCsJ6SsJUbKCqZlye+C+PVPt9aU9WtfzOCsb2g93HlHbljDE&#10;IHHg65QWsW66PLTh2/F5lAVZSAOWVFhykZIT7ANtjImMOo11OJDMmXhw4e0k4IisU6JjGo6CAyJR&#10;8m3kCQmdHYgEEciNf9oHWUFUwZIVHJGHDhwjbMHp0eHBPuyiHLpw1CA1cNoEozEgC4jE4HVsRGMw&#10;tYQpHERT7rv/qy5qgjd8QALQP5wfnSz6D9sgIVgYDH1EU0BuMO0EgPyA9AAkQyBAWDyMI95+QhvQ&#10;BcHC+aINXCcA7YBsoX+I5KAN2EekBkfYe2bHE+NpJ5zLgYN73JofvlKNaSlEdXCEDHroN84H14rX&#10;DUDbuG64vrjWeK2a4HWv1X2Up9EM30/C74bfAjZx7WOy4q6Z2l9X8uHWX23grZmRrCkROVnry5FS&#10;T44qjmOjwWrXEw1DRDA1s9gaaRprRLB4tS8LNXxJeyQDtbWuY4+LiOj/9pyOG+4jie7/64FICdbL&#10;YAE6plYQqUBkpKsEoFwp6/XAuSoBUfKxvAICtyRLSwsOICRrSkwqSkgaIB+GZMSRkmYbchCRRhYJ&#10;8dEQEhEsii0pEcE+IsuruHZK2tzUTBYRUfuValWJyIYSkTA144lI/o0ZkgKkXT4jBw5IO9JhZJl8&#10;TBQymSUTKYzrGthySz6YdzqQO0AOHQ+uDeE6EeAdIBjjbdrhkBROBueTgfJpsE4tBU7N0AHSwTFP&#10;0B7bJmN67TW9AO5EQ70iWGdbhFl0xn1KlBG0Ab2UPSubpc1ZABsgI0SRDtOpc2BfivoT17FExK0R&#10;+cbLSkT0aUGJSPzWDAYDNyAYMgJ5TDpSMpITPLlMIyKA3TIa0QvUG2xuSF1Jx5qSi7WOEhJEP4ZK&#10;SJSE4OmpCvKhRGS1u+kWwmFl/gKesto64LV6WjaQPha9nfcEim2FNwm8E7eAM7f5mGTMAntek0DE&#10;xxMIrxuOJBMWRXIC5RawzTKkPZHx4XTrpGLQWabKGMEi+fFt4Ojt0skCcIY8wmkBdGAkKyQsjMTw&#10;yZxODm3yqR5pyGCDzpHEhojJDaIFdLiYXgJxQcQBhAVOG44X7cEuzxv2YQskBREbkAW/Zsa/nozI&#10;C45M4+0fTAnde58nLIzEIAKDPWpAIGAP58TrimuCtlGGutBDhAZ1sNcL6nOfF7YF0gPSwjU4qMNI&#10;D6I+KEOkBteSRISRELSFc8H6GpAYAOcEgrZvP76ftE/rHtLrgmtzzEV1FhaxZw528PUkkdNRuOZo&#10;A9ffEROQWvzu7jXadeko6V/oDORQuSf7l7tyaK0rx8tdOa1EJI6IjNeLaPq0lp2u9Nz3ZVr6kAF7&#10;+O+Pxx0zZhC8L/rDnpICP22CiEi305I1JSAgHDiCdKyAiBhARpTLa9kruRkRyZEQS0Q88SAJsUQE&#10;C2NLWKyqRKTV7mqfz+n4hYguIrQNKZVKMhoOpxIRSwoIRwIUqTLCEoYieYxZ9QgSkXyEJO9nxv49&#10;wzvg9ElEiDhPcmBJAo6MnLjoCWRTMOnYQseYpo5tMxARYNJpWjuoD1gHa8stYjnrsg9WNou9WUA7&#10;1pYnE9Ntxm2yT3F5LEudi0VchzJLbkI5+u0XMOF1shdeeslFRLCPiCMi+Gqt/pk8mQhkxAJliFqQ&#10;eGABK8kHjkwzhFr0rZmxDGlC28R0UF+ftkBEFrHyXgnGSmdDn7o2ZVUJyXIH5GND5pobcrK+Lseq&#10;Azla7uuT2FCOV4dyFE9ZzZ509EkN54K+5AmBJQ7BkVP21pDfBCoPnJ8nENRn25AHG9PBOiAFmK5h&#10;nnZIRPz0jScMN4PJ3wpyEpK8LhygBZwFQEdsCQtJCkDyAp0imyhjXZAGOEMSGxIURmAIOE86UB6h&#10;izp02gTtwgYIBKMIIC52egkRmHiKiZELRmIQmYEzR59gl2QHabQNB4/6iJqgDogBFw/DDuSwDSBN&#10;29ADkQARQpQHRAUy9A9tWSKC64p20B+QJkZguGbma/fc7cgQNsbjfjYgPbCJaAvsom0/HYUpqBPu&#10;GoDcVaur0sL0Dgime0tk6NZqnVJisXe1J3uWlYzo8WipLyf0f3m61pczCpCRGJCfLHVlsdKXRk+J&#10;iIm0pv6zvCfWNwIRwQ6ng2HffRuGhINEZHlZyaiC5MOSEgBkpKFExhIQRkg8ycExEBCsQeFbMyki&#10;suEe4DB2Yrq4pW0vK0Hq6EPfVbn6xrXk1IwlBxZw+ik5oh6WLFAvllFehJSuTVuQiNip/rFfiZAk&#10;IiQbNm9hy8Y6U0AHR1jnB0w4R8iRVmxFRKxt2LWgjOXTQL2t7Nl+bhewASd/+Sp+vJAvimoQsQ7a&#10;Z38I28cUWM7+8xziOqn+eB3cTIGIfP0bL8ui/plqbf/6blismiYhBEgIiYjVRRpykBNPROC0MsKR&#10;gQPLWIY0QSKygQVsfTlV6coJfWo6Ve3J6fpQTunT1Al9gjpWHsjh0kAOKg6Vh3IEGymtQV8HPx0A&#10;l7cgInTY1okTKec/O1IEhPDt2naYhjxvZxL8lLytg6gH8wB1kQYRsdd7u0CfQzrY9cjrjn9LgyJi&#10;EYPlqFNkkzpwtpbUEHDEjL4ASBMkPJb02HaRhk3aAGEhwQGBsSSHERlEChAx4NoYAGmUkxjAJtti&#10;v0FGYAf1oc9IDqMQtEV7TDPaA3IEgOxAH7ZwfrDNc8I5Qg59RIJAmEBoQHbsDrpYB4P1MHhTilEe&#10;EBYAaUw5MSIDooL6iC6VKstKRhqODHQHA1lrrcshJR7PzHdlx1xXdi939X/Zd3uFnMR/V3FaHw48&#10;kPbAf/rEWkfmy1if1ndvy9mIiL0XAPtbIQoCEuKIyKiv17w1JiEkIiQfKSICgoIjFrTaiIglInY6&#10;ZhYigqkZEpGG9q9cqUiv09Wx9oojIVsRkSIiYPGdIiIh4uHTacAmdIxPieCmZoiiSMi0PNNFzo1p&#10;6wAhQ514Ssjai+F1w0kD3rZvk23HbVEWg/1yfUmki4ByOGraTtWxeer7fOi773/4cfN6k3ZtOg/o&#10;eRv40fEZ/7ResElbsU1bzqmYuK+4oTE188I3X5Glkv6h2z2p6J+pMWVqhnmABMTqUb5dIpLPK8nZ&#10;PKv1zrr9QI7o09XBlZ7b/OhwaeQIxxFEP7AYzpEObKCE/QtGslTrySpe58XC1d5QyYwSESU2G8+r&#10;3ayNADpUtFlMSmLEDjmf987bEg8L1ikCiYYFZDEBsYiJTdx+/pwDeO0tWJa34WHreh2P0I9QPwbt&#10;0/EDlBGxbqo+AWdEwMHTyefhF/cGBFJg+8G+0JYlNiQ1FiAqNiJj4aYttBx147asfWsL9Uh8aIf5&#10;VOQH4JQW5LBhz43twD7KQUg4hQXigqgGF7zibSpsrIdpGXx8Ed8mwoZ6ICjYUA/REuz4+6U7vuB2&#10;2f3SHbfKo48/JKfnTkqzo30a9qWu48XJ6lAeOt6R2/e35CuHmvL46bbsXtIHhNWBHFnDBmb6P3X7&#10;hQz1P9tVfawf6bnpm+OllizXO9Lp4zfMT83k7wGsGVG5PiRhHxEQEb4V0x10pa7EaHEZ56REJCMe&#10;AAkHYAkJ5aUSpmiUiDT1WuFbW9kbMiQiJB+WkAB4OweLVbGXCF7frTdBepVMjfT66/jZ6Pek0WjJ&#10;xvqmXL1xQ65gDxElIu7NmWkREbMA1L8Zky/nOF4E6GBsJ0Id1Ed7Hv5licn6FiQgfFvGQfvGMhz9&#10;2hD1ORnGRCQmIUBMDlJ5pun4Y+dGuQX0bXu0g6Od7gGog93X3k4iAsR6dMKxXoxphIEyHGnb54HQ&#10;d4I/DGxaO+wTEbeRh7+R/A2QKg/1cbS24jQQrsckEXFrRN64IRde+qYsbkFEkN4OESFmnZqx+fOw&#10;o08Uww39M/dGOoD15URZn6BqIzlTX5e5xrrMt0ayqCRlrTuQKt6kGWDtyLpb8Nbqb0h7dE56SmSw&#10;8G0T9pSIsI0AyDzeChHJ150kAhasE4NkA+m4zjQiQp183rbvt/smkOf5x3qzlgUdj9C/SR0iZYO/&#10;fVyW0qWMsPeNdfR5xw/HbBHKrW2CNmN7cOoWebLjQfLCPPRSbdG+tWXrFYE6bIeRHcjYFtuzbVA3&#10;RXo8/J41eJsKb0vVG4jwrDiCgle9QVCw2y/2oHl6xxPy0CP3y1PPPC5nlIg02g1pDXr6/xvKzuW+&#10;fOKpkvzyg2vy4ccrcvvOhjx4tC075pWQLLflgJKRI4iQlAdyVP/PAB4mDqkcC1tXWn3pjUKElWNJ&#10;/tpNEhGQEKCv51lr12VhCVGi1S3XiCBNIrK2tpp9YwZ7jPiP6IXISJqI1Bp1KVXKYyKytIaoCqJu&#10;/vVd7CXi1tzVW3Lu7AUdZ9+Qa2/6qZlZicgYjkAEcBxPYavyV1+Db/GgjB9GtXpETET4tg7LcCwk&#10;IkRMCpgHcUCaeavvgLSCzncabP3YTlHeyRQI84ST9k6UdtkHwspcu5mjRd464BjWHvVi+yAOlpAU&#10;IV8v9N3eJB7p/rDPcft5eJv+2hSfFzG9LeahQ7s+DaZ8WXHtxnW58PVvysJq2RGR6pSICNMEBg37&#10;9AJYEgIgKmKJCAbIeHBOAbrYJrmrg5PbtKw1dHuF1Ht40jirfdyQ1kjLVacHPazc16ep/vq6DDY2&#10;ZLiJ9SnaJz0Pv9o+OL3QjnfeKQKSdvBpoDwmIjwH1iegb9tDniTD2otlQErmbeT769PeYaMfJCHh&#10;vLeGrW/TNs82Q9uT9WNYna10Z4G1w/uLDpkExC+s9TLA/y75PqTAe4b1bH2bBkgEmI9toK9M23rM&#10;F2EWHQA6RX0n4SExySO8TeXfqMJTfStHULDrb1nJyfLqgswvnpbF5Tl1/mviPnc/HEil11Oy0ZHP&#10;PFOVX7p3Td77tVX5wIMV+czTVblrb10ePNaSx890ZcdiR3bhg3irfYc9Kz3ZtYit3fuy3B5KJ4ug&#10;cuzAmBPOSc9HZSAh+M7MaITvSIWICKZ0Ks2qnJk/LWul1RzhsEjLVtw27yAiiIhgygnwhCRMx8RE&#10;ZK1SkpUyUJHFNSVxrbabmsG4NdRjqdmQcrnmicibb8o1s0bkUkZCABu9gBw+xL4Oa9+OKQJ9T5y3&#10;ckzHX7wU4KdZ0sSFBORV9R1YNEsiwj5ZXRIR8ArA7SNCJ+8Ah6dwjk+RIwKRDPrQs06SecK9WhvJ&#10;rD1GRiZsZ3nKnJ7Ch4p4IbxDpV2fD/Cy0C86YOpPd8hsL9RP6dAWZVYnlnmHTuR/eNtvgPYJ2mI6&#10;D9aBzXDeKV321+v4egHBlkd202TXG0furHp+BiICpMhIDOqwLqdo+PosB5aUIwnAIOpDtNjPpDdU&#10;kjEY6RMTPg2+qX/ys26vAez+uqHAH3+k5AODwAj7n2jbiIRgLxNPRAIZybfpyQAcPNNEcK75vAXq&#10;kRyEuijTa6EOAAM9jmyTejg3grZsG0in+mT1idCHcD19mU/ba07nZMGyGHl7+d+KebTj8x4sz+vk&#10;wTKra6M1W4G6qTqwhXOiYw7nOHnOto5FbA91rYxym07B6gO2r7Gu7VuM7egU2cf1iBEiKDgyYuRh&#10;p7Py5AQOWgmKHnuYnsL6kHXs/4E1XB157ERXvvhsSz7+WE0+9HBVPvJIST7xeFk+90xNbt/TknsO&#10;t930zaMnVfdURx450XEk5alTLZmr96St5CIsVtVzzr70C5zDfwBjDB5+dDwZ4dtRg65bHwIyMlQZ&#10;iMipuVNuv5AiIsLXeJn3URG8QaNEol53ZMSvC5kkIp6M+DUjICLYVRWbmYGILBkigmkZjEmrtZq2&#10;tSLrOm7deCNNRHIkJCYiDhir/YMjx/BZQF8UADnG/q2JCB9WceS0/pgUkYiMoTrqX+jXHRHh/hvB&#10;OQWH5dJ6JDGwUyWA1bf1CL6yS31LLG4Gvg1/4v5i0Hnmy3w5juk+puR08ilYnVifeYDTK0WYrBv6&#10;G/rtbwJrl3VsGoinc5h219zIkU9dh/EN49rLp20eNzSPV65hseo1OfvCS2MigqkZvL67rg7eEhEQ&#10;jBRYDvApBrBExL2+e3byqY2DcyxHnq/xYrAEocB+BfhzE37DNEZgfGTGAnIeQx+1HbSHNlxbcFp+&#10;IMbROx0M6MUg8ZgG9B8kBOFwPIniHHi+aGOWdmKwXqgfHJyFdUax80G/tgvU4+9C2xapOtNAWzYd&#10;28RvRFwoOL8UaG8a2G6qvgUJnsdkH1548dyEnGW+/mQZEesw/50Azxvp+PpbQmxh/xMAFjxzjQ0x&#10;UtlwcyB9JQAt/X8vd4ayv9SXx08P5P7Dfblzb0u+8FxNPvl0WW55siqferopn3+2KV/c1VJS0pbb&#10;97blS7tbcuuuunztQF1OrPWlPfAPElio7j8tkf/tANyPjOwgIoK1HNWGEpHNoZuaOT1/2q35IBFJ&#10;ERKSEZCQQEQq43UiNvIBgIDwGzNu4zMlI9VGU5bL/qN3ALZ5b7RBRPAAhXHprNtZdXl5VYb6IIWp&#10;matv+GmZ126AiHjiwamZODpix2oiznNcx5HkwZbF+l4OWVgjgu+NQXcCsJdFQWI4ImLSICIkIWMi&#10;QsJAZ4WjkylAHKA4QSIyR4cjwLrWHo/cDXXCxhRQjx11MgUvnkdwsh7oCy+S7980WGfN87Dl05Ai&#10;AZaIUGbzgLseYxnPIyD0P+jjaNtjfcioRwTbIR+ngyzfJm5Cyii3N6a/8S9r+jUlIl+febFqjODk&#10;gz7kTIMMkIhgHxEOKEVOiXmQBgxEnpDgY3uw5f/gfOLwhCSQDgvK7DlYIuLbGbknPmybjsE2RQAs&#10;6JhSZRawjQETBIRz83Tok7qzk5J8297RpBwcwD5YeOcTEJenAD3Y8n0P9tEeZLEd/5Sdz1vYMtsX&#10;az9HRDLY87Rw+ln/CNZJlcVtpYDr/MKLZ8eI2wQJIRFh2spiHSDdTt5uCrPUiXUInmexHq59fpoQ&#10;YJ4IJCX81pua39DjUP9jnc2RVAYjOVrvyXMrPdmx2Jcnz7Tl0ZNduedQR+7Y15YvKun4wnN1+Tyw&#10;syWf26nEREnJZ59ryN1763J0aSCtnv6vN/Bggf+q3r/Rui62j/sIRASbmCEagqjISMeXaqsmp+dO&#10;yRqIyNokEcERr+siYkJS4stXxhERv1g1/aaMS0dEBNEQEJGltZK0uh0dc9B/HRcvnHdvH2KL90F/&#10;6Bar4vVdR0SuK+GISEc8PqfSONrxnEDeEhHqpPRjIuIf8kP9MWYgIji6NSNqg74deAedOJ0VgDyJ&#10;iCUHMeI6cHC0R7hyHA1StmJAjwQEcGkFL5A/ebRt+24uygxExAK2U46dZXTeTFOXaWKaLuHl+RvD&#10;whOqSTtFCHZDG0GWn6Ky8rhd3oSxzMKRkWuX5dyLL8niGl7f9VMzW21oZmHLrC7r4oh5X64RsYOK&#10;zVswYkFwkyD3B8/SgZj4+eQUphERAE99CDkDICJ2MC7CCy96RzWdkITBHk9vICMYPHFu1KENtsn8&#10;7JjukOJraoG+oF9I83coAnSsXcC2F9uISQbzW8G2kyIiKdg+pEC9aWUxeG72WluiMSuCnWJsR/dm&#10;kD+fIMvD349FwPkzfd5OlWh+U49jItJblxP1vuwtKZSM7F/pyL7VnuxaVmIyP5DHT/bkvkMtuXt/&#10;S+7Y23ZRkTv2KUk50JX7Drfk+Epfmuqw/euvGRFxRCj8ZvaeQlTGLlYdbAyk3m3K/BK+zIy3ZsLr&#10;uxaMgvhIiCciWKwKIsI1IiAiJB+WhOSJSENJSCAii6slJ8MiVT4wtXQcbbX0v79xVq698bpcySIi&#10;9vVdjsVFYzTLoEsdjOtxOYE8/aZNh7p5IsKymIi4SIeBJSETQETkikL90GX1j24fkRw5yBzbmEjg&#10;yMgGdYyedWy2ngV1mM/ZQRl0Mjl1AZv36XDi/iKlWV0AyohgqwjeOXtdpouQqmeJiNUJMv740PO6&#10;7F+Q+X6HOh7WDu0GBBtx2h9De3l7kPFm82ke7c3qbmjkryoR0T/D1devyebzLzoiUseXa/WP0+j2&#10;lIioI8dgYMhFEYKjDyABABlAuDJeI2KJBmAHHOuIALSBwckPUCQf/hgICYmKB8stERm3ldnFYIZX&#10;I/F0xbYnB+oADMovfj04D1vmnSkXmWpbeq48WkdL5xacg83b8pQD9E/oqad0C/aJGF9XBfqDtygQ&#10;pSE5ItBmXNfCtmHrWR3kee7MW6AsBuTWBqZjxshkqXpAyibJTVzOPky0Z2DPMcbk76H3QYSUThFe&#10;/Pp5h1RZjLgPtl83g/T5+vsulPly5vGfcUfI9BqC2A/1AaOtJKDU68uRSlf2KPnYt9qXA0pIDpe7&#10;crTS0aPmVweye1FJyVxXHlVS8uCxjjx4tCsPHu/JE6c6cqrSl9ZICcam/2+7qRmQH/3fBmib+rsy&#10;ItLt+4gIviuD9SotJSLLq0vuGzPurZmVPAkB8SAJWVpC2pMQLFTlWzN+jUg+EpIDytweIn6NCN6Y&#10;KdXqsrBSktVSWbq9riMjIFQYRzv6cHfh/Avy+pvfkmuvX5cr15WMXFMykpEQjs+zgGP4LCjyAZ58&#10;EN6fABO+NyId/MS/Xw8ScEnh/Y/3RdhXK0dEUEjiAAUShySByJwZEetTHqeBnB2UQSeTUzcNf+IA&#10;L5KPHuQvUBope3nwwiBtSQXPAWnKbT0iJiKTsD88dEObW4Ft2HSAP0csJCoiZixD/dBP3xdeQ1xT&#10;W5cyvJP+KuYFrykRUWaOd9vXzz8/joiU6/pn6ygR0cFg3Q02dOJpEgJQh7AE4GaICAc+Am3QJqZ5&#10;8CSEjZQQaYmJyAa+LaPwed8X9itu00YG3ACbHafBOgLKUA+kxtrh65U8Z+rmB/4YHPw92FYK6foe&#10;bItA+xYYzPlKp59vR1+72le/sLYItg2eU9wey5lnm5Qxz/op0EbKTgokGoQlIha2jm3PgmW2D0Ty&#10;d4iQ0inCNLsxYl3mbxbT7UAeysbXBkfkFbhOm3pNB/r/bqjjXWjjTZiuPLc0kD0rfbde5EhlIMex&#10;V0gNr+sO5Ag2HlSAqOxe6svOeRCTgexa7Mt8YyTtkZ9uzRMRbWsMf+9yjUhv2JZao6KkoOq+vlut&#10;l2V+cU5KlTD94iMePjrCKAjWhKysoDxMyYCAuFd3zRqRJBFRIGKCxapuM7NaVcfMhiMiK6WKjk09&#10;R0SANdWpKkk5f+55R0RuvPG6e0sRu6xeMl/etZGRaeAYPwusv9gOWPfVCSIS/Lr19eOZDueDIiLC&#10;CpNOzleICQSMoYxOekwyMuO2PsuYt3Ys2EHWoS0LnjhBx+suhKbjPNNsuwi2f8Rk214W6wFw7paI&#10;QMY0Ed8cLjQVkRfkWZdpAn2kPo6hbmCv+XMOCNfG20I9W56qC9n4qEQEZAQhwqtv3JCNCy+ENSLN&#10;trT06QaLVTd0sDmrA4J34sXkA85+chrEwxIR6whiUmDLrFPwur492OeHrrCiHavmuWi1CLZPProC&#10;MqNEyxCHWYABmYM38xZ0dCjDEREHOHueA2HtxQjRDl+Op+VJneBA7NM0y3CkfbZF2D74j4f5EDen&#10;p7Bexp4HbFjQTpE8Pj+bJ6wM6Tgf27X2mbcy2gAs6SiC1Qes7dgeZWyT4DV31ztGQofg72VtbQXW&#10;LcoXybaLWeo7AoJrBLygpEGJQlcJf3mwIQfLQ3lqfiBPKrF4TgnGXiUjh0tDt7PqiVpPge3eR3K8&#10;MpJjVXwYz292tk/1sDPySntDeiM/5QoiwqkZ99VdhSMiICf6G+IBwt23ICLNqpKGhnR6XVlaWXBT&#10;M/jiro2CTALyFSUrpfG6EAsSkRQhocztrAoyovXXqjVHRCqNpt9DBHuJKBFZVqKCNSJ4fRdvzeB7&#10;MyAhANbnYZx30+OGiNg0xmqA6Vgel3OsL9KjTpFfIZx/wb4i2XSMA3xqhrFv17Tz987/BF90U0TE&#10;Gc0M0YHjaMF6tgxpJ0/AtW91sjYJ5L29ScKRuxhGns+H80mBbVgZ27TyWCdGrGvBfvkfOPQpEIo8&#10;+fB1gm300er6chwnbx6A7YV2Y9u2bLJOzpYlIm/ecFMzWHgFIlJrdaWNHQ51QFg/p396RDIMAYFj&#10;jwmHJxt4u0WfRo08lOnTKQZ34wgsCXFlBrFTIBGBLURBQEawUA2fAIdtHwkJ5MNikojoUxyiFTdJ&#10;RJjmkYAtplHGpzY4e56Hbc/WDfVQ7qdIkJ9GRFhm7dGZMM8yq0M5+4M+koRgnQzbBmLnxLatDLD2&#10;bdqer5XbtM1DnzLKef2K6tj+UjYNPO+iOiy3bcZlVoZ7lwurcX/RLq+Vxc0QkaK2rR3at/W2i1nq&#10;eyLiyQgWkg71v9TcOCenG0N59HRb7jnalnsVj51ou2jHAZCRNWxi1lUCgt1VPRk5VhvJ4epQDpVG&#10;jogcLvWkpERkMDyrBAMPFrimeSKC/UP4Cn6OiDQqjhTg0/vYzAxTMytmoWoREeGaEK4LmZWI4O0Z&#10;gGSkomQE60SW9UGu0e46QoS+IDKCiEi93pSzm+eVhLyRIyJXrl0ZkxBLPgDmU2WAHcsByOxYT52U&#10;LspT/tbClVsSogBPcAEL+C34K/gdBdaEIA9/Rl/k9hGxYCHTAN+EgcFUuQXLYpJBouOQdYL6bg1K&#10;Zt/pG1DHO15/0vYCpfKU5dN6QcZ2fJp5HN35ZTKCTj/Op8ByhJlw9Lq+7bhvvk9529QD/M3gy3id&#10;7HVgHcL2wV8j3561WUTQUuVWjr5YXL12WW4oEXERERCRlhKRbl/amOPMnLglITHo4OO8hY2IWOLB&#10;AXUaOPCef/7c2BZAMmTTICh+qmby7RkA9e1iO4u43RTGg3GiLAb04EA59WHb8o7Tw0ZALAGZ5lji&#10;Mpvn0fbD9ovAFAxex8QRC3Y5LcN+hL7k67HNAK8TEMpsve3C2oHjyfcn1T8vS9mJf9/wO4Q2Unop&#10;sC7zrGfl/D0IkA8iLrPt0x7TRbC6KTsW08pipHQ5DRPDEXrFSP9T1dGm7FntylcO1uVLe2py296G&#10;3H2gJY8d68qOM33Zs6iEZDX7FpQjJZimGcpR7LBaGsj+VURHRlJpb7p9goaIcCrxwFt27pX/jIj4&#10;qAju3UBEEBHlVuy1Rk0JBtaG4NVd7CMSgLUgeDOG+dzmZW4n1ZuDm6JRLNeqsqJEpKUPcYiIYHoJ&#10;xzUXbWk7InLtxuuOiFy9fk39Sn5qBojH6Didylt5LEuBevQP1nfYvJNFRGTs7x00n03ZuP1OMv9H&#10;3zZBRCysAySsI2R5rAPkO6Ey1Rnnsw44XSN3hCUrH9vRdEDeSQI2z4tDmU2TRJAkxPZtPpVmf6kf&#10;A2W0TTLi2w03CPvCvqEe6/h3s32Zr5NuBwh1vA3C9w+y9M3nrwfbzsvjm4s6sGOBD95hQ7Ph2Qt+&#10;aiZBRAiSDZACgmQjJiLW+ZMg3AwRAdwgnyAith0LS0KoC0CfRCRne8a+jAfnRFkKGDBBQrwjDfXp&#10;QAESkUBIPKY5mLjM5nlkH3BucUQBIAGhQ+ciWwAyn/dlth7bDAjn4hHKbL3tAvXZd+Ttm0rhWoU8&#10;jrMSEdvHGFbPouiap8hFLP/9JCLUmwUpOykSAoCIbOp/aaj/q/JwXZ5bbstXlXzcvrspt+1qyZd2&#10;N+Sr++vy0NG2PHGyK8/MDWTn4kD2Lg/lwIqSD8WBVU2vDWUX0nosKxHpKqkhEcFbdvj9LRGZjIh0&#10;lRA0HBnBbqpYcAqSYUkI4InIqpuK4aJUkpCbJSIgITiSiCAi0mxh7dpAxxt8J2skK9oWZFis6qdm&#10;rjsiwogIPrHBsZjjN/M2EhJHRqhLxD5gGqhL31DkK9xmZdskIsSYiBQRCguU0+FtBRILhmdsp1K6&#10;APVyZZAZ8AIQ9mIVlXn4fsf2CFtm27bpFFLlllzYm8DeFL5/XtfXm+xv0WJWrC0JZXHb+TZj2PYJ&#10;3Ez2uwFFdXC8ev2KXHv9mv75z4+nZqqd3gQRcU48Ix8XXjjvwDxJggUjE5YYuF0SdQAj7OC6FUh0&#10;aI/92i7glGLHRLiBt0Ael6Vks4IO1DrS4Fw96GDgvCiLy+I8bOPcIJts0+sGmScb3nl7sD9Ig6hg&#10;W3Qcbf1JhPPwyJfba23loR/5MuZxPnQ4015vjuX+OhY75mmI+5ICr/U0fP2lCw6WgKRICMDfl/m4&#10;vRRs/ZTMwtab9fxsPkVCgDERUdKwNhgpmcAbMB356sGW3InXc/c1FHW5e39D7j3UkfuP9uSh4115&#10;4lRfnlZSsmOhJ88qMXl2aSBPL/Zkz1JfVppnpbV+TgaYUs1IB6ZyLREhOQkRkU4WDVEisLwkTSUY&#10;WPOBqAjWgIB8IF0ulaVarebWg5CEzEpEOCXDPKdsamoLRGS1XJeOjp0gIIiIeCJSlUaz7YiInZrB&#10;l3ixRiSQi+BPUphGRDjGx3KrSx36BAK+IiUHSDQcCUEafnGMTJYREefrnb9C3Zc9EYHAOlSmCZKU&#10;FBFBHmC5k1lk+lZm69uyIiLij4C/AHCa33zlG/Lyq2gPDn/SuQJ5GepDRnu+34SV2XZ5zrYs1rX6&#10;OAYi4skI+kGgL76/6AvLfdr21xMU/PCwj7aCDAiyUB+ymyEigJWl9HHEjQ1GjrdmBpvnwhqRLojI&#10;MCMiIBYhEoLdTd1nv/uYA+1MrAuBs7dpAOXrMxCR8eCXKPO7LNJmmojE7RIkQkhPJyKTMsrzZf5J&#10;HdEOPrFvB7RHpImIBx2VxYSTQVqB84LzhmyyTa8bZIGI+HObdPQ4N57fuK0J5OtYWWjLw9YrKkvn&#10;80TJwusG+OuWd6bAxDVLgG3b9uN6zFvERINpyuNyC8hT7UyDrZ+SWdh68bnFcpbZeikSAuD/e1bv&#10;t76OEaX+hntV95kzPXnsJLZsb8u9R5ryFewZosTkKwc7mvbA5mb3HenKA0db8uDxjjx8QkmKEpTH&#10;td7p2ro0XETkrBIRrkWLiQj+e/g/g4gMHBFBNAT7iGBdCF6tBcmo4fP8lYpUqhVN16XeqCshaLrX&#10;bp2OwhGQLE1yEQBZXk4ikiMjag97hyy6rd5r0u323ULV8VsziIg0fUTk2ut+aoZExE/NgGCAkIQP&#10;4GFsJiiLy+xYPgtIOFiHfoE+N4mMaIzJCHyUBWyq3mW04eqQiGQbmtGpWmdKB1uEMelQXZIQymaF&#10;bdPmrSzAO1mcMIiIvSC8eOMLEsGXhTUecT/jNj2BQN1QnkozHyMupz32094QvFFsX4nw3naQUd/q&#10;pRDbs3mbtrYgo/24DdzUjoQA169Kf8MTkXq7L/Ve123Z7IkIplsQ8Tinf/6z+ufz7+2XKiX3ihwG&#10;APedB9VnxMJGLwBGRxwR0cGLg9w0UhCD0zlYFOgWsSUIB4lIipDMQkTo8KaBDs89jfVb7rhdW9Zx&#10;AiQdwGTZFMcSI9mPIvi+YHoGyEdHJvXHbU7IJ0E7k2Wm75GdGHm92F6wE2Pa9ZoFcftFiNt5q0i1&#10;QaT0gVRZXPftRPy74P/Y1zGhPDgrJ2pDObiCfUL68uxcT5461ZXHlGAgSnL/0a7cd6wr9xzuyFcP&#10;dR2wqdlXDgBtuetAV+5VsnJkbSiNAf5bGGuwaSH+w/p/x8JVLFQFGcn+1xhT8BCEhyE/Hq05kCS4&#10;RaZKJOKFprMD0y74rg4+gOdlXJyK47idjIgslEvu67stfZDrDTBlNHBYq1al3erJ8xdeVCKCiEiY&#10;mrl0BdMyICCIjoCY5Mdqmwe2IiT0ATHoH6hnZfC7ICk2MsJj/PpuHlqm/hBf0ffREJVltgEXEbFO&#10;dxrgwK2zpUMvIiDUs3Xiciv3ztrL4jIPyMKF4QXhRbJleRkuaMpeHtTh9UCa58a6sY1AMkJdq0O5&#10;XzcSflgivimQt7KicuZTcsooR95epyIdKyOsHCQEa0Su3rgmPX0SWanok0OnL7VumoicPX9+HBHB&#10;IjG8tcLXaP0akDwR8GTAr+tAuYtqZOH2eO0EjtNIAqMogZBMtjUNGLxwjNeI5FHkQD1YhiMWemIh&#10;anFExNtKwdq0JMQi6PiBP+VsLAkZy7RtHqcBtjHtgrdlsFA138d0HYvQ3uQ55W0F2D7OCl8n2PYI&#10;5wvYa1MUhYjrTIOtE/qQBnWBVHSDMspt2iKlY2Up+e8H+LvgP3RWHzYwjVIbjGSpNZAztZHgE/8H&#10;sKHZUl92zfdlh5KSJ8/g+zN9t4nZw8f78uCxvtx3uCf3KCH5mkNPHjzclaMrI2n1z+v96B96+Aqv&#10;i4QkiAgefjAOgYjgTRlsaoa3VUgSGL2IEchG0HHEJUdaLBHxcveGTA0f2Kvl6tUQEQERwR4i3YEM&#10;Rj4aAiJSqtbcdM0Lz78k197IT81gZ9MUEYmJBsC8BctYzjTH+JSeBfVivztGRjq4RsRNweAhOiMi&#10;ufWg6stZD22+I3acs4DONVU2DSQyqTLajJHXg6MPTjNGfMEo8xd36/OM2wZiIhIj1i9CPEXDfsYy&#10;gueJdHwu9hrYOha23Na1OrPA2sENf+0G1ohcl976WVmtNjIigqmZSSJy/vkL6vSeV+jg+qJfI8Ip&#10;G0ZAYgIAYNDwRGXDERDsrwHAkePVUZKS/ysQEUQOEEEAASGRSiM44BjWZoqEAEHHOwA6I+uQtkNE&#10;bLmHXo9z2O8AZGro8gH5uikEe5PnlLcVMNmHreHrBNse3g5hr01MQIi4zlZgndCHNGwbRUSEaR7j&#10;elaewiw6v1fA9eD/lESkNRpKvT+Utc66LDaHcgr7hWDzsrWBHFwbyr6VgexZHsrOxXUlJiN56vRI&#10;Hjs1kEdO9h0eVoLyxKm2nKoMpYuIiBKRs+fOy6b+X93DyxQigohIuVpyr+0iOpsiIoFcbAeTRAS2&#10;AaTzRKTuiMhKueqIyDAjIsONdbfHSFeJyEsvfUOuvxkWq3rikY+IpCIeW4Hjuk1PA/WsLykCox8k&#10;Isx7QqJp9ZeIhvglGL4OCY2LiMDZErGjtbBOGbBlyKM8Jbd5gG3RDkF9G2GwZR5Bj+sigp6/cPYE&#10;/QXFRdBy2h/rZ7YAnBv6lOmE9kJ/Q7umrh5ZZqMj/ujbj9dt8MZh3oJ9pg7yhNWz9ZEmrI6H74/v&#10;U76MNuO6ts3QLs7tYhYRuS6d4aasgIgoCal3utIdYjoFgwAcuCcj5y6cd+ACVQsQkdj5AwitDkbY&#10;ARVTN+sukoCncHxkrttruCNAhwh4opBHTES2Az+d4wEb1tHZNmInSsfHPCII7L+fkgm6ICj56Q0v&#10;s/ngSCcRE5BASmZ3WLPB22f/fB95LbYG7QTZ1ueWRtyvGLPrxtcIiAlJqt5bRWyb6fDbTaKobgq4&#10;vlvpzAqS71SZReinvwfzv0P+XsB/a0P/38PNDemq460P16XSG0pJnfFKZyiLrXWZb67LXGMkJ+sb&#10;cqyyIYeVmBxYGSoxGcnOpYE8h0Writ2LbVlsKLFQO/6jcWEMcQREgQ3NSEo2NtTRD/23ZjAlg91U&#10;ERlBHnsLeSKRn5bJRz1w9GTDE454DUggIQBsIgLc6QWiQ3tYf7JULstaWcczPf/Bul8jgg3NVus1&#10;R0S+8dI33VszN97g67t+sSqi0tshHxzTpwO6IDn4nkyY0kFZGP89Yt9A2LJxxCQjIyQijJBgjQgj&#10;JY606HG8WJVAvggst47ZlllnbeVMW1mMWDdVbmHlTPPC82LYC+QIhmLMyLK6gGdoesx0aJPlcZog&#10;6bBEJK/rf7zt3RReP07zXOJyluXO1ckZUQn99X2b1IW9UC8v9zJPsEBErl5XInL9hhKRc7Ja0z/V&#10;DESEa0BSsCTEA3uI9B3OZq+MDoaIiHgyAnAzLQBlJCV+4Mucug58v99EBJt9sc/xl3pTRCQG7aVA&#10;BwA9pj2Cc31rTinfXr5vvBZbg/ZC/mYR9y/G7Lr2+pCAxESE6VT9mwVtx/n875dHUd0UcH230pkF&#10;9nfbCv539fdg/jfw4O8OgNzgzRa84TLYXJf2+rq0FM3RSBqjDakOz0qlvyHl3rqsdM/KUvusIyZn&#10;6kpMautyHHuJYBt4xcnKQCpdfWhx27vjPxvGEBIRrhWxRATkYK2yOiYiIAw+gjFJRALJ2JqI0AaJ&#10;iNWlvRwRKZWlpERk0B9JT/vl1oiMhrKMNSLtriMieGsG27v7Ld6xTsRHQThOY3yOEcstqSgCPmrH&#10;aIv/wJ0tC34B9pCPAV+b0sfXeEk4xqTDREoI6Lxj0lFNOlzKYlgykiIngLUTI6UTO/MYVncSYeMV&#10;pPnDOGQREezq5kiJ6ufsGvBcYvtWH/DOOd9fpnGMIxD8IZm3ad44Nm+PKR3UB3DOlE/az59DWie/&#10;oRls4eYNbans6qty+Rpe30VE5IYSDyUi1abU2h2pvW1EZMMREO5iirUhIB2dbt1FQ3i0hARHyAZD&#10;/zVcRCGck8fAZwCCYdOzgoOoH1jtYEuiEBw0y5jnVIYlIaF+XjeFWJewg751Wh50bmmHZOXWScSy&#10;ovaAojpWbtMWW51bCjw3ay+2n7frZfZaWBQRjxRsPYL243asDH2zdabDn18aKf3pZCOlH2NanVhm&#10;9SYRfqc0vB3q4rogejHUsaKnJATou+OmtEcereGGkpOz0lg/L7XhplQHm1IGQVGsdUey1hlJtYvt&#10;3fHabiAiLtKaERFLQjaV9JCIgHjgA3eYmsHbMyQOnpAEEgLkiYgnLAF5IhKTEBzxmjDITr1ZH+t5&#10;ItKQpXJJ+1GX4QDfmBq6zcx6SkYwZdNSIvLyN18ZExEuVuWbMhy7STKsX7Bjdwqsa2G/rusxqQOw&#10;viUeBPyG9b1OBr9kiIiFJSSX9aF5TERiImGdF2UxbFmRLuWAddypfCy3SNmbRHCkTOOCeEKg5Vqf&#10;RIS2YJtlY4zteVCHfRj3JZP7ct9PHENdpPM3TO6HytKhn/kbBXnCyphGPSBFREI93xe/vibfLvVw&#10;LCIiLMe5kIhcuX7dEZFSo60kpGMiIuq8t0lE7FQN5nHrzYr+YeuOiMCBw5GDcACMjNgICY4gIl1N&#10;Q+7e6lACsHlu5GCjGyQX/i0aDGB4MyaAer6ul2Fdh1/b4Z1LiGJYx5uGdY7WseBrvESct/j6S+eT&#10;sGVxHTpQ7kvBPSqK8nQ2dBY2zX7bcwrnMumwbN1wbbxO0PWI7aHvVmYRt+ft2H7GdvM6MXiN7PV4&#10;6RvPO9gyIFWf9uN2rAznbutMR+j/JFL6k32wSOnHmFYnllm9SUz+Xnl4O9TFdcH4gNdtR5v64AEo&#10;KcF0zcCREqyV0PTZs9I/e056m0pYHM46dFUPpGWwgfqeiLgoSDaW3AwRgazdzUdDPPHYmogwypEi&#10;Ij5dz+oGIoI1IpiaKdda2qcNFw3B9AzIyGKp5F7fTRERHxEJUQ7rVzhmx7IYHPOpg/wsRIS6wHeE&#10;iEw417ET9Q42llGPpMXKYth6RbBOPi6bBHTzFwDARfJONEQpUn1gWzwC1LP6rB/rIP2q9uEVAzpv&#10;+wPEQP8s8jfB9LqpslRd2rVy6llQH0feOKkba4yMvOC8L17Tm/yG/hluXHWDQane8vuIKBFpjyYX&#10;q85CRCwYESFpKJq64CDHRXAu5JuBBATA3gEE1pwAPu1f5cPiNQt8j6YI0B9tqI0Nv1gWaz4I5BG9&#10;4autfnGqX7+CNAgVF6vGoJxTNelzzhMeew1CmXcMSKecqHWulogwHYO6L33jBZd/6RsW3mkTrGPz&#10;tny7+MY3X0jK4/4TVkadrUCbaMsC55cnfQHxtUxd32k6byf4e1tM00H+ZvuD+kV1rX0gvh8BymL4&#10;/7xfTApCMVLiP8L/9oLKtHxTyf+Glm+o3vq5Czq+nFfycU6PmtexYl3/NzhikSofZvLjSWY7ewsP&#10;/2M3NZOIiHh4whATEcqgw6kcAlEPwMriaAkXrTKP/Un8GpG6dNrYZA3jC6ak193H8Lqdvrzy8kW5&#10;nn30Lk9EppMNrCHBEWM2ZV7XT73kCYfHq6+BXGCcpyyM//QXtBXLbd7KnE8xxIMAMQHxwNGSkalE&#10;hE6Y0RLAyqnPdBFYJ4Ytm6YXoJ1OnDQukM8HXRISKyPidgnKiogIUERE+CPFfWP/WG5/TCClD1j9&#10;uA7lqbpF9iCzdpAnEaG+1bEyd1RCclHZ+JXX9Q/x+jXpjjbGRATrRFJvzWyHiGDQ2DjryQOnUC5k&#10;zjZG/LTIQdJt0jWuqwNgBMrjQQttx8AAloIlEARlfndRyPKkxJMXkBa9RviKrwG+touoDz+rj6gO&#10;QRnKAcrzaZQH4M0iHGmb7YAwMR0TKb4ebQGZPT8SK3+OgUjF8OsA/NEidkLWednfESBBSJGFb778&#10;4liG9MuvfN0dbd7ilVdfmgC+a4XIJ9aGXb7icSU7+n0O9L/+Gr5/la9n7aIt234sJ2zfCZ5XCpZg&#10;pcqJFPGydWcpi69/EfBbFenTfkqOY+p35j1go6F4owbEAzj7go4fGSjbPH9eSck5D9UFWQHW9d7y&#10;b8vkxxNnM/sfp4jI0sqikgJPLPw6juKICDBJRBD1CJGPPCaJCG0gDSKyWFqTtVLNTc2AgGCxKo7u&#10;a7z9kd57l/xbM9HUDMbnIhKCcRpHW07ZNCIyibzfCDY8IKPc6llZEREh4kjJBBFJgSTEfhgOeRzp&#10;rAFLVCxICFg3LgesDo9W15dPnjQvjpeHOnGbAGQAdXDkeVigzMppD+lXL2mZtocv0QLsE38g5h0S&#10;fdwuUA83VqqMQLsxqbBlQKoPVpdpq+NkuGGQhtxERDrDdUdEGsrem/2BdBAxiIhIICT5wQFHDkA4&#10;csBAVIIRke0QEffUFWE6Icn6hL5kbReBxISgk7VOlUj1FbBRDY/8kyrOhVGOEAUJUY+8HTh2Hznx&#10;yDt8SwoIkAlLNpC25CQmMiQzAF+d5locvz4H02JpBH1MmaGO18ex021Iu1N3YBmAfKtdG5cjTT3I&#10;YlsA+4m2bF9t33mOTBM8b28Dn2FvqKytwNtN+PpxWPiMa0pHDAcOEmAJBsiHJSv8eKf9kKfdP2Ea&#10;qDtePI9xJ0OsC9h2UrD9ikHSFBOcrYhSEWKikwL/r+E/i9f7L+j/EW/WnZezLwKegIwBmUvjqA81&#10;DkpQAP0fgYyAxOC/Of5fR8D/GGQERAREAa/vYldV/1YLCIInFJaEWHgSkZ9ymQboWiICYDqmjF1b&#10;azWpVmuysLYqlXpbNt1mbIGMlOtYwDrU3/ayIyI3Xr+RLVb1RASf2LD+gOO6Hd/jvH8TJhARHuMp&#10;GU9Wpvsagn4FabYT+xOQjaKpGYJRkUIiEjto5IucNtMsp8NHmS1nPgWrD6TqeLs4cZysd672xCHz&#10;r/P6tNdBmZexHl8BjttA2p8DiAjKIPNy6ryqaURCXtW+APZHd324qn1SuAiC+WHy/czLLKw9gHLW&#10;wzG2QVksB0hQrB7S4/5maepTh2A/Luq5Xrx6US5fvyqX9E/R6it7b3ak2R1Ko4eP3ulT9piIYADQ&#10;wcOtFckPCs6ZZ0ebxtE9ucxARAKCQ39enTlAZx8TEeYdMHhpm+vnMMccsK4DAraWR2RmU48A15P4&#10;raJ92u/46tuxYF9C3sMTiLwuSUVeZ5J8bA1zDTLYAX8rxPqxrTzCeo1UnclzxHWKo0g+sgKAFJEo&#10;kECQxAAgIZaIkJwgTdLSbFXHekg3mhV3JJAH6o2yQ61eUuCNhRVZXJyT+YWTMr94QnFS5uaPy5m5&#10;E7K8MieV6qpUa2sONg3ATlEZ87Hc9otpEC4LnhMJF44kdiRZvE4gUjji+vlpQR/BwnXGNce15+9i&#10;fyuSApAHkg6SKiAVxfnmN5W0EC+HqFAqAhTD6to6zrbaAl76phIixYuKr2seQNrhGyrTdl9UfeCF&#10;b2R4yeP5l57X//0Fhxe+/ry8qDLg61qPacixlxH+83jYAVnAHiIgIX59iIePZIB8eDJBeHmeiIQ6&#10;gYAANrqSIiPY4KxcxQfvlJQ0QX513NlExEYfxNzUDPYW6Qci8sYkEeF4zcgHx26mOWZzS3hPMvKE&#10;gySEaQBptEF71q5tJw/4EA/6E8ClDeHgVAxAgmIxJiLWGTuHa0hHKm9BuS0LX6CdLI+JikVsJwXW&#10;5eJLAhfLXgzKcKRjJWjL9olte/Jh9UP/XwEuK2G5gsgIbGRtwSbaBwkBGbmmP3r048X9sz8u0img&#10;jHWYB3ATsn+UUcfqWbm1E+tZOym7F/VcPRG5okTrqjR7Qyk32m6Ld+ys6qZm1JmDiMBRk2iQZMSw&#10;5dTB4lA4JwymYSC1TjeGHWi9jA7dRkBiIoK1JJh7Hp47J4Pz592cs4P23ZETR0Y8QEwAGyHhOSCy&#10;QUdsnS8x2d+AFPEY9z2C1YkR2vLXYjtI1Y1lzMfy7cA6whDNQpQhlNnwPsP9BOVFerbctmfbZ/p5&#10;fWq+oCT5+Qv6FA6SrL8njiCZm5ujcdSIgIMnWbJECSSB5CgmPSA7JD4kIp4AebmVgbCwDOlyZcWh&#10;VF7OpddKS+MjsLq2KCurC+44C1ifQHsgNTg3e66cjiMcsdHr466RPmic1/t+fC0NeM1nQe43Q33c&#10;Vy9i00NPKBypyI4gECATz+vRwcjdRokK/ichh+43Xn7JfYvM4iWQGS2DHtZ0ICoSkwjCk4kAyFKk&#10;I4UiItLpYWfprqZbUq3X9TepS72pRHOE3V6xDg37iYw8Een05dJrV+TGm9+aiIhwDQgAH1AcHfEk&#10;g7AkBHuSIB1HRDwZCfZiwK5N+3zwoZ6QmDqGhDBt14WwLEdEgrEAW1ZUHsuK5Ck7MRmxOrbMyq1+&#10;fOK4MNbZ2jIg72yDzUm7Qd8j01My9qqWg4gQ1HH6Ch8t0TTISPZjhR9t8se0aZuPwXKCN2BqSsba&#10;oX5c5ubwTD4FlsE2zhsRIEzLXLp2bUxEaq1uRkQwNQNnzUjIdCJCWD0SEU4zeOc3zRGHgTB22pZ4&#10;ACQkJCFYld/dPCfts+fNyvxN6WP1vj6hYH8CAl8MBUnxU0+ejADnsykW9DP0N6TZl63IBMD+T0NK&#10;N3+tUB6uSYxYx+aZjhHr3iyCnXjPibwTs7oWsT2LWNfaI1JyvKmDBal2igFP6jgiakCiwwgCj4SV&#10;U9eWW1hbcRpHIHUeONpzZWSJURCSCACkgpESgBEUG1UhicIROnaqyta1Nvp9JWCAOtJe39u0tmHL&#10;tkEZgfYYtQIgY3QLcBGhjpb14LSDU2fEIjh4wi8QBbDgFHp4aODDAhaWs661AX1EQrBQFetE8jZD&#10;tKNIbstjWR6T0RBPQvDWDLZ9r8nSclmJZ338nRm3xbuSkZKSlF5Xicjlq3LjW99yi1X55gyICMkH&#10;YElJDP9ZkzwZsbAEJIDltOH9AH2Llfk8jt5n+gd574vcA7ghH1thgogA1iFbmY0Y2HKmtwLrxnVi&#10;wmHLgJis5IGycGHiC2anJSjj0fZnst1gz9f3cqebRUJSRARvmLh1I9eUXToi4tsjoFPEYNke0rzR&#10;4nQM2rF9mFYey5ieBZyawZd3MTUDIoKpGbdYtdeTzsbIrBHZmojYcgKDCAZUG162DngSfsCmntWN&#10;iQgBIoLITXsd37xYl+pwUxojfMVzwx2xuVJbj52NDYfuhhIUkBY9t57msegNgx76y2/hkAwQIaLj&#10;Mf0cPNj/aUjrIh/Aa2IBebieQcfmmY4R694sgp23l4jgvFL6xYB9fHHYAjYIr0cSYGH7aYEy9GUr&#10;va1AgmLzJCkEdSxiHZKfOG/1cWR/2WebB3h9GRHha7G4v3nfM02QIMWRFUuYSJoIR4AUfEMN36bi&#10;96mw8ykAQgECQPKBz/jzC7oox38SOpThWzIAFqWCeGADs7mFMw4ohw3YShEOK7NyYLbISJ6IIDqC&#10;787gmzO1Br78CyKCCFhNzxfr4hB11Yej8RqRkVy5er2QiHB31WlEJEzJBPJBTBKQWNfbsOM/8mgz&#10;yPjQ733jJTc7EHyQK0uQDoKREE7VFBKRlCzGNB1O5VAvLqc8LptGPKhLHTAwXrSUY6UMR6738BfL&#10;2sj3Af2etJHvB3Axg32DBm/UMBrijpq/pDbYR8KSi3w7XpdHwsot/HnlSQjTVp6CLaMuYNvM6V1T&#10;Gfp87ZriurT0z1Jtdd23Zuq9vlusir0AbjYiAhLinLwOUsFpemcbnFYedEbTMB5QVR+L2UCUhpvY&#10;Wnrkdm1cbG3IUnsoy52RrHaxYdK6lLWsgvNzRGXDbUXdUILSUvT0qQUREkRVQGrcQK3AYItBFf1H&#10;OpxD6Af7UiQv0tkOYhtx2iKlEyPWtXKbnmYDoM40QI9O2KJIN2/fIq9j63nE+hax7iSxSJXjaNtC&#10;Oq8b2vBTU2k7Vp7SmQWoB6JBewTLtgIJS4wXXtQjkCgjgg1isqyoH3jrzR1fQNpPw2D65Rz+t0r6&#10;N87jf6fjhBIi7DXSHfSl1vLTG+1uW1ZLq+4r334TseqYsCBPgKhAhjKQDL8HCBem5qMdIB02n0+H&#10;haweJCH5coKLVcs1RbUqq2sgUg0XDXELVZWIdNaHUqrVpd8byNWrV5SIvD4mIpye8a/wepCI0J/Q&#10;p3gE4gGwDtJ50uHzLPPwNvL2POgXYtB/MA9dypxcAcJRREi+Y0TEoqg8VTcmIpbQsHwrIsJICMsA&#10;EhCCbds+hHQgAt5mqBfDEhFHRmYgIuyn7TOBctt36th6BMqoy3xcxnwMa4+6AOVxe1h8+9p1vaGv&#10;X1dCct1FRFw0JPvoXf6tmZslIj7UvBUR4dsidDTTgEEPRxARtIfdX7EHymJjXY6sjeRYSY/loRyp&#10;DOVYdV1O1pSg1Icyp5hvjGShhS+FDmW1M5Byd6AEBm8I6ROM9hfbVVsiwvD2/92JSCo/zQZAnWmA&#10;XuycvGNK6+btW+R1bD2PSd1p2Ko/qTK0m9cNbX6niYh1+hYoS8lixDrbA+pbTOrM0o5dM+LerMve&#10;lPGv7WIzs7PuoaDWain5KMvy6opz9iAFIBAkETHslI5fiOojFh5vjYgE+2iLNgMQFUEfq7WarKwq&#10;GWq09Dz8QlVMATdGPVmp1qSn4+nVq5eViNxQIvK6iYh4skBSQSJix2kAskAqPCz5mJWIADEZidsi&#10;bBnT1q+AiHD/kJiMABOLVWdFTBgA2rL2YtvI27p5YuF1kY/tWL0A5CdPnBeEZYCPiEyep22H9jH3&#10;hTr4EbydfB0LS0AIl8/WiNgfMr5xUv0lWCeVZzrOUxeAXcrZDteF2DZZFpdTZ2z7qsr1nK4oQ790&#10;7UY+IjImIj4iEpOMVD4uc3O76z5sGxORGAihz0pECEQv0B62l+6un5PTtaHsWezJ3oW+Hvuyd3kg&#10;+1ZGsn9lKIdW/VdAD64O5XBJCYoSlZPVgdbpy2JzIM0RiAhC0eEtBYamQUJwjNvn4FskT5XdDNgX&#10;e31sG29XO9sF+hP3g3COJyFPIbYb5Lw3ZrnWyOd1twPY2k6fPdAW4WXW8aaQr+8xeS4B0+ptBdtu&#10;kZ1pOkGGtMWk7mSdUD5OZyQEEREXycReIoASkeHZdbcLa2fQl3K9Jqfn52RpBa/jYkEo9uzIE4dA&#10;ECYBghDIiNeNQXt52HqAb8PXCUTFgruq4s0ZR0SaLX0w8q/u9tZH+pDTksW1krRbHXXalzIiYqdm&#10;QlQDgG+JiUKQecISkw4iJiZ5vWAv9hewzTRhfQXzFk5PCUhMRGx6goiknDUxSQTyMtqyNuJyK7dl&#10;sV6qnPBTLADK/cWYdvE88vZY35MOlLMP+QuILXXZrm/P1te+al04aBwdEdE6bhdS1ItukpiI2HQK&#10;8U0GWBl02Ff2F0e7EBWw5dSJ6wLTiMglEpEbSkSuXnfREKwRIRHpKhHB66/bJSIgID4asi7DkZ/a&#10;CE7UO5cYb42InJXO+qacafSVdHTk4EpPDq305bCSDxwPLIOUDGX34sARlD3LPTkAndWeHF7ryYlq&#10;z03VICJy3hAREhCkfz+JCNqOIzJIW1j93yugXXuuFnRCsyC2G+S8N2a51sj/X5OI3GzZVmBdi+3o&#10;BBnSFpO6k3VC+ThtoiEYL9zuqvr/Hen/DovJu5gqVeJRqtXkzAIWn+ItGERDZiEiIQ+CsDURgQ5Q&#10;RESabtoH00K+znQiUq7VlThVNN1yJMRPzZyV+qDnd1bV8fTadSxWDVMz3NQsHxkh6SDyRMTr2EhH&#10;gJVPIyIE7QL0I4T3FcFf5OSZL0m9LWPzOSKCo18jERxtnI9h62+FWG+SGASd4PxtOWT+gvNkLexF&#10;Y5q6Nj0NVod1LKwuYB22lcf6/BFjOdNWDps2z3QKbH9WsB7SnMJiWcoW9T0huyRXr11X+VV9Emn5&#10;t2aUkDQ6WGyGbdVBMLBGxJMMgkTEwpYxjakZbMM+3uJdB3yL2LFMAx0f85aI9Dc2ZLW7LqfrIzlT&#10;GyiGMldDeiin9Hi0oqRkrSsHVzuOfOCLn+6rn5o+XR9IQ88Vr/SeN1MzRbB9SsEOzDFS+lth1nZj&#10;bFWHdgGQnRjT5DFS55rCtH7EeSu3dYvsFcljWB1bB0B7fHOF5C/WmQWTztsi7cQJW0bdIth6MVL6&#10;QNE0T4wie9NsE9Sx9fl6rlsjomPE+vnz/nV7ddhYNN5RItLs96XUaMicEpHV0pojBnYrdU8AAiHx&#10;5CNNEqbB2WsrWi1p6xHIt+HXgKAPKfvQgxyLVbFGZLVSlYWVqlSbXRk4IoIF9OelPdxwU00YS2+8&#10;8bq88a2wxTthyUgMkopAKAIgp45FSsYxn34izudh/XjkP9SfMApC4hETECL59d04T1h5XF6UjxGX&#10;kXBY4hHnA5CfvEA8ceYBy968g53UZdqC9W3a5q0uQeKANPVjMsQ8dVjXylKwekRMaGyaQJ8ssUA5&#10;+0mwPKVn8/6I/GtuzvK1y9fcrqokIs0JIhLIBWAJCJEqIxHBd2K+k0QEi2rxufGl9oastNZlqTmU&#10;5dZQVtojla3LgsrmVDbXGMpCA2tENmSxqfL6UEpKYHpKQjbc1EzeEdq2AeuI4zLm7eAbgzqzIK5j&#10;7RTB1rd9SsGSCzhdC74lYXWKgHbitlP9gp6tEyMus3krt/ZTbSKdsmN1AdqywHnzdVW8yorFyiyj&#10;fbZh80RwxkgHcKHnzRCRaetDivoBpOrMSkKAIntFti147W39HBF5/pysXygmIoiIgAR0+73xa7KB&#10;JFgi4qMVIAUxkZgGRy5QR0kCyUhcd5otlMEGpmRWy2uyUqrIwnJVKo2Oe2V3uL7uiFZ7BCKCnX6H&#10;joC8/uYb44gIANJgiYhfvBpAIoGyGCQicfTDlvs84H1n7LOYziMQET9T4XWcD1GCYQmIhSUhQHKx&#10;qicBnjT413ImEROFOG8R2795wL69CP4C2aOVp2Rx+eTFDqEn6qRgdejgKQMsWUDalhGxHeZTN0Gs&#10;F+sQ6IslEtsF69q2fRrneEmu6R/jtcvXHQnh1AyJCBaCntU/FHZVtQRjVkLCb83MGhEZD1pGxkHN&#10;ypz8eXUy2oYnIiOp90ey1t2UshKPkp4DUMEryXhjprchZSUcIB2VzrrUepvuCLSH6zogaj/x6q6e&#10;J9srQtw/gn2fhlS9WZGyYW3HZURRn0k4rNMm6LxjeQrWycf9IVBG3RhF8iJixLZse1YW2yFsn4uA&#10;drAnht1XA+3SNpws2oOubZNgf/LTNlzMSnhnHXQDUnLq27I4D6D9lM40TNNl2TSdGCA60MX1wTVn&#10;nwBLRM7q/2z9wgVHRPrY7ycjIo1eT9bqdZlbXHCLVeHwO+a7Lh6eiBAgBI5YGKJQBJIHrD+pVCpS&#10;17YaSnwcIcnIBY4WKTstQMsQNSlVK25X1bnFstuDyX19WM9nePa8tHRsqaj9wXDoiAeiIpyWYTQE&#10;KIqIECQZRSjS9fYhD74rhvUVHlP8c0Yy7G6qyCeJCAzkCQKN4QjnE9JBpxgkJEXEg+WWtFDXwtbx&#10;4CLX4ByB2Onai8V0LIthz9XvCBvIw+SP4nVsHZaxDbZj00VIEQeWIc1yADLbH/bRlts87cWgXiwD&#10;rB0c0YZvE/nL+scAEfERESxWZURkpKweRISv71qSESMuwxoRS0RIQuygDZzH2hCDsdzojGWZDdg6&#10;d0EdFaBtoY+eiAyVbGxIpQviAQIylCoW4CpqChAVByUmjf66Q1PzWFS2rv3EVu/Y5r3IyVjEg3QK&#10;Vi+u/3bDtjtre9ZZpMqKrgPLPLBhHaIGIDvB8Qbk+5Ov6wFHj6kQkiLCkhASEVvPni/bsOVFgJ5t&#10;JwbekgIZYVSERGSWtiC3Zb5eHpaMAPny/DnFcA496ssssO35NrfWK5IDIBzToiupuniV98IL+Cje&#10;edk8r0REH3AQDcGGg931Dee0sW3Aar0hpxcWZGFxUZ2+kpBuL0EMQDw8YhLCKAdg5QB0sfbk1JnT&#10;jujUlUg48tGeJBy2PR7ZVkNR13St2ZC1alkWS2WZXy5rWd9Py6xvymDzrD7w9JTwVGWkROS6jrMk&#10;IiQflpBsRTgY+SAs+bCALtMkOp6MwE542CVivxF8TfBTEwDZUPJhp2ksMXFEJCYFcUN5WGLwnQX7&#10;ZbeK90A+f1GYji8U9WLdSXmw79sM5fwhQl0Skcn+ELYOEf+ghP3BqGf1Wd/WQRnB8liP9iwgQxn1&#10;YnlcjzKPi3qDXtY/yOuankZEppMQIC7nroiYmsG0zDgiYgZrN2BHRISRkhQRQX3upOpIiCEife1r&#10;vbcu5c6GlLpKQvqbGZSYqLympKQ+UBKiaAyUhAA68DX12N/AFJR3yrFDmQY72KZgdeK6bzdsu7O2&#10;lzpXylJlaSCKMHDHvEMl8v2JbeMIRw/nj2kQ+xsQJAix3J5v3E7cFmDLinQI7EAKImIXWk9rqxhw&#10;xNAP12Q6EQHy7VhAH3ZTZdNg2/Ntbq1nZVaHsu3CnZseSURG42jIunSUiGDzwUq3LyuNlpxZXpa5&#10;uQUlE11pKzkBEbBfvJ2GaUQEAJlAVATRDJKNlF0r55FEpK6oKgnBGz4rlbIsKLlZWsWOstjMzRMR&#10;rBGp93tSr9Zk3UVEbsj1goiIJRExisqK5LDHtNWxUzXWD9A3EPAX9BlMFyEmIDbvpmaCU80btI35&#10;J2IcIc9HUaycyDtrj3SkIw/q0GbeLvLWOU5znNNh9b1di0l9wr5FQ13OixExiYivJxETCZIL304o&#10;Y9s2PYsO0v63C3WoTz2bT4H1cN5o79r1LCJS80QEUzMtHRDWldnHa0RAOIpgiQjfnMHWzCQilowQ&#10;555XBzMjEbFlgCMk7jsyG9IZKOFobeogtimrrXVZAyFRlLtn3ZRMtTdwURHAERDsujomIiBNalPt&#10;waHa/rl2TZ4yAAMy01uBA3ict7D6QNzedpCyNyu2ImRxvycdKfT8tYx1acPazhONyfI4zXxsm6Du&#10;dkC7tG37lGpj+/DXJTU142UBtp515ACnPlKIdVNlVgbYc7d6KV1em1hvK7A+Pnjp/7d+E8IJIqL/&#10;R/xPl+tNObmwIKdOnVEy0RkTkRRZAEAOSBCArYgIQHuTC2FDmdWPgYgIiMiqkpCl8poSkbIsrmBn&#10;VzzAYdwDETnnIiId7cfZzbOOiNzI1ogUEZEUSCpILGzegpGSVBmB+oiOWD9Bf5DyaZRZ+TidkQ++&#10;PROTkej1Xe+0UsZIREgwLGEgUbDpmyUi1sakvu9f7gQN2G/oWIfOdAzKSUQuX/XHWM+CRIR9ojzu&#10;i5WndJBH+zZvAVnc95QeEc4l3x6vB9M4EqlrmILtw9ZEBB+h2h4RcR+X2xzJcL2fJCIY5Nc38VXe&#10;UZ6MYGDMQCdB2DIAtjzZWZeGko2FtaGcWRnJXHkgizUd0BojWW4qKWkNpIxXk7tDqSowPcOoyCxE&#10;JDjJIAPc4Jqlt8J4MI7yFlbf6sTyWXCz9Yj4XC3YrwDI8igiIha0hSPasnJcc7YXX/OtQN3tgOdr&#10;26Wt2P7NwV+X7yQRYb9t/wnWtzIA0ShEfxCRsnopXYB2rd5WGNfV83efUFAisqFO2i9Sxe6j69Ia&#10;rbv/ZaXTk+VaQ07OL8iRw8ekXFHn3m47x++QkQ4P5G+OiBCsd7NEZA0br5VLbmoGb8008NbMEBE+&#10;vBV0wUVEuu2OnDt7zk3LkIgwKrIdIoI09QErt7pbkxEcvf8A6Afoa62fsDIcc29lRkTETdOYqRol&#10;Ir6yRTDsyQBgnS9AksByWwZ4h+7rxEeCdlk/LgcsobmkhOEK5q14AtlFYX+ZB/wTPGQEyQYca8h7&#10;Gep4pw+AmFgdpl0fojz7SN3QfnDemNKgbeRtfym31z0+FyKugzxtWp1Yxjxtx7C6hLXh+4/jFbnx&#10;+hsqu+Ze38W0TE0Hg2a3p0RhYzw146MiWLCKhav+9btpRAQkBPuI+IgI1ojkoyEMxyP0HQ/+44Er&#10;kxF5IqI2tJ6b/lEiUWmvy8FTPdl5qCu7j3XkwImuHJ0fyInlvsyVlJiUR7JSH0mphU3bNpRs6ROY&#10;kpdmD2tEYEfJBtbBOMLlSZMjTjiCSCmQjmGdZL5/+b7b87LnFssBO3gTRbq0Y8EyXmvbxxSK7ABx&#10;O8xbeOeJMsKWW3lYuJjX8fC76+Je8CSGbfr+5xHbYZp13i7Q/lsHz99fr2mAPs+vCNY2ZXGfbT5V&#10;D8DaG6yDARnBPW51WMfWje1ZTK4ZCTup+kWqOjZo/Q110IPNC9LePCctddjNIfbbwDTqSNb0IWip&#10;0ZZTy2vy1LO7ZMeunXLgyGE5fvq0nFpYkPmVFVlaK7nXZSu1ptQbHWk2lRw0+QYMjlh8miEiEDmS&#10;orrYGdWSEYtxnSjv0dC6danVG1KqVh0ZWV6ruintAT4WqmPKUB9uar2OdFX2/PnndZzFq7tvTJAQ&#10;wJIJgLI8gQhkw2KrSAjrBJ2876BPsP6DiH0YAUJCUlKkMyYi6QbAavwW69bxApY8AHDGAMspj/Mp&#10;0kKkCAltOvsgFBmDcoQk6zOcpnWcTKPOlWtwoJDn+8m8l+G8fV3WYz9YB0f2ycrZNy/D0V9D2vL2&#10;0j8mywD+QMxbHauLI+1QP6VDkAQxb+sSVj8F2Lhy7ZL+Ia66NSIXL12V1WrDEZF6dyCtno+I3CwR&#10;ARAVGW3g1V2/WNUSEThxu0AxHkQ56FnkHX0gIoiI1JRY7D/SlUefbsvDigefackjz7Xlqf092X1k&#10;IAdPDpSY9OXUak+WKgNZrQ2l1BxKtTOS7lCJk/YV0zwOzq5fZIt1Cxio+c0ZLpzk4klLSiyBAWwZ&#10;z5vgOdnztXDnm+k629qWrU/QjkXKHh1FrDvNDsBy2LB5yrwcabRL2LatfNJuHrMTEZaFPgTbbyfy&#10;5/JW4M8/RTxiQD/v0CdhbReV2XxcRsT3li1jHVuX1yQuSy9cjYmI30l1qESkpUSkNjon5cE5Weue&#10;lZXupiy2RzLfGMjpaleOLddl5+HT8vAzu+TeR56Qrz3wsHz1/ofknocekYcfe1J2KEnZf/CQnDhz&#10;RtbW1qRRr2cEY3Yi4siILTMkxBKPOO9hiIiSomUlRyulurT7A9nQMQSv73ZGA1lr1JQkteX5Cy9u&#10;i4gQJBJWhwSDmEZErDwmIvAhAPyFJRP0EbE8BXKNVNmYiKQK4VynEQfAOuRYDsRyADYB1rMEJK6H&#10;NMpxBBFBNAQk5EqOOPgLxHyQe9KRgrM3znt9kBHvtH251wl9Yh2bJ65cgzz0wTvvSRKAfCxnGX4H&#10;5lFOnViXedqhXavHNI/8jVMyArIigIigPU9ErjgiwqmZJohIFhHBkWSkiIjEJAQEAURkMEJkxWxo&#10;liF20PHAz7xFnoj4qRm0hf61eiM5NT+U5/Z05aldTXliV0ce29mSR59tyCOKx55ryBO7W7LjQEf2&#10;H+vIsbmenFrqy3xpJPWW2thQe46IoN9+75OBPiXic+f4pDk/d44FjAxlT5ATkJcMbjoqgz1XHuPz&#10;nHberG/tpPQseF0tivRgM1UGTKsbgHKPyfPIk5R8vRjBjke+zNdPleUx7VoWgXVizKJjYfXzdfz5&#10;8xxwTJEQwNrbCnD4Nm2B9mMZ9Ci3/Yt1qGd1bJqw9Sx8Od6S8WQER+zRs3H+vHQvPC+l0VlZ7G3K&#10;XHtDztQ35KQC34U6Wh7KobWBHFjpy6HlrhxcaMieE6vy9MEz8uiuo3L/0/vlq48+J1++73G546v3&#10;y9333ie7d++WcrmUbUwGguFJSLut/91OIBPuaImIkVPHIpYz7+GJSLVWd9NHK+WyrJY9EcFu1Bg3&#10;R+fPyhq+CFxvyfPnX9BxVkmIEhGSkFnICIgD07EOCUYKMTHJ6wefAhTxhSJZSp6CISK+Ahv06ZiI&#10;UA8IRAEIOnlCQcedKk859Vgfzh3tYYtx9AtEhFMzmHdyMjhWRyLQd8hIMCZh2yCcfVeH9b0ckRRr&#10;05YFeLm3mdeF87bkANcUeXudY7CcsDL+qJCxnPZxJGiLOqyD+tSNy+0Nw/rUhQzXAVMzWERliYid&#10;miEZyZMQS0Qg52JWYmsiwkEuznOAY94iRUTQB5Ck7mAkpdpQziz35eRSR04sDuX4gg5qJzuy+0hL&#10;ntnfkid2tuXRZzp6bMrTe5ry7L6O7Dva16eZoQzWtd8gEGcxpTSQ/rAjldqanJk7IadOH5P5hVOy&#10;srqggw5e+StLs1V1xAREZbwBlhIUAp9AB1EhYSFpITFJXQceLemwILGx5KYItG/Btiygm7IXtzOt&#10;TUYx0IZ3tuH38217HVuH9i38d36QRrTJR5yIVKQkBbQ3rY0i+D76c0Bdpq1t3pvTYPsR1wc8EfHH&#10;IjKSsluE4PR9OiYDqTTh+zFZN5YxH87B561ODF+eJyLndQzBuonG5gWZ627I0fq6HCqP5ODayH0T&#10;avfyUHYtDWXn4kCeWxjIs2e6/ptRip3zPXlOHx6ePtGWR45W5P598/Lo7hPy5LP75bnndsny8ooh&#10;IoiKNH06IyIApmDePiKCaZ2MiFT9mzOrpbobN/vrAxlujNwHQ0sNldWb8uLzL8qNN95UIvJ6koik&#10;iAbJA9P+FVwAskAyCJQxOnLxEnyBT7M+EPThLzwuqs+1voKYVQbEvgfI7awKx5pXQD6UTy8LgFNm&#10;2tvMl+cdeUCqjI7QfUBOLwSJCMkIji5CorgK4oA6hPbDkwmcvLeXmqphOoYvyzvmSRIWyjxpCeeB&#10;vCUGBK9hLIcuz5c/YlzOI8peuYgt+XG981EWHi1YB2A580VyWxfncvX6Fbmuf45XX7uif6a6n5oZ&#10;L1b1r+9OkhAsXs1P1dg0Fn6CiLj1G/j6LqYx4ByywTk1QFtw0Iv1UkTEkR7t40CfsBqdkaw1BrLa&#10;HMlyY12xIYvVgcyVenJ6tS/H5wdy6IQObEd7svNgV57Z25Gd+zsyr2W90bpsnte+qgMEiWh16nLs&#10;xGG5/4GvyZ13fckdn3jyEdm951k5eGivHD120JGUpeU5WV1blFJ5WWr1kjSaFQcQFURS2moHZAX7&#10;UgCIppCQ8FpY0IFCJwYjL9PKCNjA0TrkVHssi5GyH+tYGZ23/b0IlLEfqBP3l22sb4C09VSGcg/s&#10;UQIgbdthW0wTbMPanQ5rP1w3tmWdLhGfH17RxdGTDPQr9GdSNwDlKfvTkHf06bIYKEN7sb5Fql6M&#10;abrWFnX8viF+AzP3kTsdG4b60FDT/+oxJSG7lYA8uzSQZ/R/+eTcUB4/05fHTvccHjnRk/sPt+Th&#10;41159GRfHjrelgeOtFXWVbTlvoN1eeJoVY6cqeh/8bT+Byv6n/VvwIy3bM/IRp5A5DFJMGYH1pdg&#10;i/dKvaoPcRVZLTdcJLm/MZCBjnsgIpVGUzrtjnzjpW+4XVWxeWRMRCxRiEGC4eEj8hzPLQEBYCsQ&#10;jWLQLhG/IboV6EOsP7O+iBhvaMbpDwhRCcyHDjfAVvYON183OOhQZxJF5Yy+oDzAOMaMgJB4TECJ&#10;A0nIFRwLSAblbAt5q8v++Dzk/sL5vvhy1qGcTtzaYV17DtSjzJbFeaTtj8Z61gbICH4vyICYwFDO&#10;OrRldVCH6bgc9RzJ0XMBEXldmTqIiJ2amYWI4Hj+eXzE6kKSiPhpE3UKOqiTiHAAtgNyDAxkOMZ6&#10;hUREB7fh5llp9delis3MsKlZx6OMV3mbQ1lt9GVZSclieSDzpb6cWR3IyaW+m54pKXHBXiIgISBN&#10;ICJNJRFHjx+Se+69Wz73+U/JF279jHzp9i/IV792p9x731fkoYfvk6efedwRkwMH98jhI/vlmOqf&#10;OHlETp466qIoICpz8ydlcemMi6aAsFRra46YIFJCZ0fniiOcIMgKdCyB4eZaACMwFixD3dTUEdri&#10;9cQRgAzl0I1h7dh0jLgNnMP498ra4XmxLdpjnwNwHgHDEc6no3Vw9O3BBtuhbYLnwwgU+2j7zraJ&#10;0boH2gEJgo6NXvFcrJPleVn4/qAf6Fsga7bc6+TrWdu2rWkO3spj/RSsXhFS9WJM07W2qGOJCLBx&#10;4ZwMdTypjzblcEXJhxKQx073Hel48JgSj6Ndue9IR+5VwvEVJRx3H+qG48GW3LW/IXcfaMpXDjTk&#10;K/uq8ujhqhw8WZIjR0/rgwCmT/3GZyQhWMDaxDFBIohpRARl08pBRLAXCcjIapVTM/r/PTtyGywO&#10;NnT8qTekp/165eVv6jj7uttHJI6EECQJLIuJBR9MOe5TbutSFk/N5GVejxET6x9ieN7g/Y+VMR37&#10;F8qg44iIX5CKj9v5SsEgYKdmrBGUBRIBxE6c6ZhgeAeel1OXoC7bcxfTEBF31AtzFaEnytUukScE&#10;ebiISNYH5HlM1cEaER/e4g/qdaDrzyMA5V7u63qZvxnG55Ah2POwdiysTgzY4IpkAPr43VK6QGyb&#10;sDcLYPVx9H31JAprRNJEJLU2JE9GQFTsYlYPPz0DYLEqIyKOQGSDb4x4IEvpWBIS9iTwbQ83N6WD&#10;nRmxVwhey+15NJSY1DtKUJSQVNtKUppYQNaTVT2u1IdKUvAKL7ZjVkfpiAimZvrS7jZktbQkx08c&#10;lj17n5Nnn3tKdjyLRXIeyIOE7D+wWw4d3ueICIBoyb79u1ydXbt3OL3ndj7tdCE7cvSAi57A8caO&#10;Cs4ackRWllfmHXlZ0z5An8dKddVND+EIQAZABpKDaSNGZTB1BHuwax0h03C4IDmI2lgwkmPzsQyw&#10;01Jw6imSQAKCcrYFW4gYsZ8B6HsezZY+6bYxDVYfEzL0G3YBOvy4HfSN/Sw6Hy/3gP1uT51G1kbq&#10;fHgf8voBtm1GVzx8xIX9JNhf2qVtax+I/wf2v2HlReXbRYpUxHkrj2VEvo4nIoiGuIjI+fMy0rGi&#10;vn5WjlRH8vCpvjzgCEhf7j3Ul68e7CnJAEA8Ooq2fPVQR76muFfT9x1qyQNHm/Lw0YY8fLgmzx2r&#10;ytGTS/qfO6b/D9wjgYi0W1lEZAsiAmxFOIpgIyIrlZIjIp2hkhAdQwYbQ+mOdHzBl3fbXXn1lVeS&#10;RCQmHTiSmBAkEvRZjIp4WZjSIbkI+qHuNKQiIvQVgTd4OfMop5xH618gUyKCN2NACFABBVDMkwIC&#10;Zf7DNkHH6iNN0FGz3JYRqfo2wpKHd4RuekY7H456kXFCiiuavqoXHscrblrE94H94NFNz0AOWWYf&#10;7Vs9W89fFw9/nbh+BDJcSH/0OpAzHeBlgCcmXi+LNmR5/oD8gShjOtazOvYHTumgLnUoj3XiMspd&#10;Xvv/mtpAuPDli5fd1MyYiGRvzeCNFKwTiUkIoiD4Fg3+jPgwFcgI4fcK8GtIGBEZE4gI8UBm5Tiy&#10;XgyswD//fLZQVoFPbndHG9JSUtEabrroSEtJiYMjJf513UZ3KDUlJLX2hp4rXuP1BGa0CaeZOc6z&#10;fqEqyAgcJBw+ohkgB5iKwRF5gkSBOlhPgogIpm8QLdm7b6cDiAnyIBhwdmiLjghHOC6QB7SByAoA&#10;OzjCFiIuiLacPnPcRVtwBFGCHOVIQ59AP0BO4FTpBNEWjnDmaAt95joY2EOdhcXT7gggogMwugMZ&#10;IjwkSqgPEgRiASeOiAKdLI44J5wryBX0YRvt4DxwXugzz5X54yd8ZOn0mWPa5gmtc8q1h+sMOyAT&#10;IFiWkJBUgVzgnO3vgevJ3415ptEnT/j874i6aAN2LOmxvxPOCzJGWKAHkACRzPQH4Zs10AMYcSFw&#10;fWAPICEB+D9w/4EoTxnlcXnRf4pllkiQOFjEZam8tUm7Fl4WiIhby+UiInhl95zMNzfkqTNdeeT4&#10;QB49uS4PHx/KA0d6ir5LP4IpmRMdefxUT544ibUhXdlxquvWjTx3piU7T9XkwFxFjp5elgOHjupv&#10;rcS7h/9s2KDMfV13RoKR1Gvh/193x5bbTj6/ZwmO/PruSrkka5WGjiWYktmQdX1AG+rYWa4qQVJS&#10;dPHVV+WNN98o/NZMTEBIEmIykV8n4st4JAmJ63gZAV/lj56ABF8H/2D9ySyISYiVKxHh5+C9MDzN&#10;e3JgATmjGFZm0zeDuH7aFomCd6p0yhbjaMklTTu9PCECYBv5ceQE8qw9qxfDXhdXP1tngmuW60Ou&#10;b8Ge18/r2HNAmj+MtWnzVg5YO7Rl07EObVl7sU3WYXqsCyJyXW/uGzfkpVcuypI+Vfg1IgNpZhER&#10;fDUSZCQmIgBIR/gwno2I+GgIiQg2LRsTiAgcuOIBjmlLPsY2UOfFMMCdVeKDuWfszthWItIenM2O&#10;6w6doZITR0w8OWl2Nxz8PiIb0lMCs6FEBm/MOOcJx6YOwi08VScC5wKnHZ6ifTQAMgBpgnqITDBi&#10;AYcIZwcHjjTIjY1UwJHgiLx12gCcJZw3iACANOSwA4dKEkHHThKCPIgDSAIcI2zT2SENp4j+gRhh&#10;7csjjz4gDz9yvzz62IPy+BMPuzxlAKaiHnjwHnd87PGH3LTUjiw6BIIFMsS26FzZDs4XkSDYxlQX&#10;1txgmgvTXV/80uflji/fJl++84ty+x23OjlkyN97393aNtp7UJ586lEXXULUCdcEvwFsoy0A1xMk&#10;AucN0ocoFPDMjidcX596+jF3RB5gHjZ37npG6+waT7HhOuK3wu+A8wFhIFnAOYFM4HcmSSURJZAv&#10;VxC9QpRqVe+FkrsfeO/Y+wa/N+zxmuE+yN3/2b1h7xMLynAk4v9QDMgJkgsLW16EaTaDDh4WfDQE&#10;wB4iiIh0N85LpX9WDpUG8uz8QHYsjBQDJSZ9efrMUJ6ZG8qOuZ48N9+XnYtD2ak6ezW9T3WAvYtd&#10;2T1XkyOLWCOyIvsPHk8SEZCFIiIyi06zUZOakoxGHeu9PPmwABHB1IyNiLT6femvY/zwC/0rSkS6&#10;SkReu3hR3vzWm4U7q6bICGEJRayTIh9xHS9L+RbvK0AarG94u+DemrECOlsLOlMrSxESiyK5LYsJ&#10;Ao6QWXnIb01EuFbE7TWSnUvKppMBaBP9yGTsA472/Jx+woaP3Pg+EfbH8z+oJy04+uub12Oacvtb&#10;xPo4xnN/OIbwm0ectzq2ntWxbSZ18AbQjSuOiHzj1ddkuaxPk+6tGR8RwdbpjmS4KMckEQEuvPC8&#10;A9IxEeHUTIqIpAauGNCzBMTCfzzLEJFsaqYzxPGcIx8AyQiISSAjAW3FYAORHO23W9eiT7wK7iMC&#10;BwFHBGfBJ2A+2fJon3CRh1O0T8hwOnRAkKMenVvsUCCHjq0HB8apDLsIloQHgBO2gBOFPmygPTpS&#10;AjI4URAEOGw4ZhAPLMq97/6vurUwX/nql+Xur9zhjnfdffuYMADIQ06AvIAUod+4ZnDYAK4FnDPI&#10;zmc++wn58EfeL7/+vl+WX3zvz8nPv+ffyq/+2nvlQx9+n5N/8EO/Lh/44K+5I/K3fPxD8slPfVQ+&#10;/ZlbXF2s1UFbmArDOcM2rzmuByItIEvQ+9Snb9G6H5NPfPKjDp/+zMfl81/4tCM/SH/kox9wbXz0&#10;Yx+Uj3/iI0722c99Um774ufcOeN6wB6uIX4P3ge4bvgNEBnCNBym3HD9QMg4DQditnffc1q+R/uK&#10;hc0HHLnB9WHEiVElRpNwLmjD3g8AfiteSwA6FpTzd7Vp2rL2AP4H7f/QkpC4bBZYmwT+p5imxX8U&#10;2NB+DPU/1tP/GqZnTrdHsn9tIHtWgZHsWlYsDdzbM/uWFCtavrKuGMnBlYEcVL39yz0lIm3Zu9CQ&#10;w4s1OaxE5OChE3qPVZSEBCJiIxcpkIhYHeRRn/mGEpFqtSzNJv5r+XpIj9eIqJ57a6ai/9f+wBER&#10;jJt4gEPEpNvp6oP0JXn9Db9YNd5ZFcTBkpGYbOQJRZDZ49YI4z8x9gMZrL+weVsObjErcXFEJChN&#10;RjwAyGI583TS1kFTlpLHZTzSVpwOmCQicK7W6aaIiG3LwhERlOnRTdVkEQ4LnqvTT9jZioj4TcCQ&#10;Zj3ohB857n9cH4jlcToGywj8rkyzLf74cR3KWZbTw/XR+ldffz0fEcGGZtiYRxk913/EBITgYlWk&#10;UxGR7xwR8U9bjohoW3kicnZMRLoj5DcjIuKnbKjjiIj22++smicjGMRjZwDQCVhnYAGnRSdJwkLS&#10;gjqxs4CDYFsopz7qEnBWgM3DScagHtuL22IbIClwhIisIHoCZwliAge7/8Aet9aFwPoWRA7gaOFw&#10;GQ3Z8axPY60MIjUpIgLCA5uIpIDofO2eu1xUBIQGhAeyBx+615EIAvkHH0IaxOgrDqgHOfpIIsJr&#10;BCKCSBDqgkzcettnHelg1AXtoS0QKBAVkhSQEBCf973/V+TXfv2XHJAGaUFkBaQO15S/J9I4T5wz&#10;bKEdEBgQGZIltHn7HV/QcrT55fECZxA89B+ED9EhANcU5ARkBOdh7yFcR7QJOdoNUz6TvzV07P1l&#10;fwPA3gOWjNj/mk27/54hLxapMt5beej4of/N8Rt05/R+0L70zm1KU/9zS72zcrSyIYdKm3KwtC57&#10;lweKvuxXUnLAEY+hHNL0IT0eXO077F/GK71t2TffkCMkIoc9EWlmUzEkCjymgDKSFivL5TE1oyTD&#10;7UeSRUSsDogIPp4HrFWrUqo0pYvt3fUBDuMmIiI1EJF2Ry69FogIoyGzEhFbXpTfCvATjIr49KSv&#10;sb7CBjNsOYkIYXWYJnKv71rHCzAfExHvhJG2DQdn7ddR+BOxZbRLkACwzNvOdxQnwDZokxeHYJnt&#10;DxF0fBtsi8SD52OnavJ9Df2hPeYpi8tSgE7oS5BTZmHPz+rZepRZxLKUju13LGOa9ikHLup1eE37&#10;dU3/IN+8eGkcEXFrRJSIjBBe1D/UBshFREDyCITAwj0Fuc/r66CEAQsDWAYQCU8m8nkOhhwQU7oE&#10;bKINkAh8cpsREJAPgmSDZQTKcAR5Gep5or/44Jq3mQcICRE79BRYZh1B7BxoIzWQ23oA6xLW2dBB&#10;xmA5+4Q2bP9QBucF5wYnDkcI5w7SAHJCcK3FCqaC9AneIVtzQeDJHtMRiNDApm0XzpGEB1EARAVA&#10;eLCmBUAa0ykAp5UsOOUEYP0IohToE/pMIgKAAKEN6IEUkTyBTCCNaReAEQxMz4BMPPX0444QgCCA&#10;LJCsII1pGlwTOHw6eVwvXA9EPVAH5Aj6XwaxUtyp6bu+coezgzIcQbhAjkBUbvn4h+Vjt3zIRWRA&#10;eCCDLfSd00D8zXF+uKb4TdAmgHOHLmQA+mejZLgOsEPSQpLCe4K/P4B7wv7fxv+57J6MwXoW9p7C&#10;MXffKvCpB+wn5PYU2hjp/1T/i/rQ0BjhK9kjOV4ZytHyhhwujZSA9GW3EpDdq+uyZwURkXXZt7wh&#10;e5c2ZPfyuuxe1LKFjuyaV5xpyaH5mhw5hcWqx/X+qyWnZiwoZxmjIYX6GRFJ7dAK5BarZmtEHBHZ&#10;9G8bYtraEZFORy5fuuymZuKv76Z2WY0JRkrGOkUREfgbwI771j8ALIt9hC1Lgf4j1qOc+SQRiYnH&#10;JBHB0TOcYJiOO0QuwquraSJCoIwI9jIHaIiIvShMxydo8+ECQ+bbRxs4B/aH7abWixCwhYU6cRs8&#10;f9um7ZO9PpSnymz5rLq8cahjy6yMedgAbDlltgzHuK7Tv6a4fsURETs183YREcCvEdFBC4OZIREx&#10;uWB+YlBM6BLnngdRIBHBdIwnF7MSEY+NmYgI027g1fNJDdQW0wZsC+rjXIlYh3VTsAO/BctZ3/aN&#10;ZXBMcFB84gY4JUTAucHJ4XVmAnk6PuqgHpwebLJ9tI087KMcdeA4EWWwzpSwU0tFQH22ZQkX2kBf&#10;MCVl1+WAJBEgQiAyiP7gCFLENAgMF/0CIECwgT6TXLEdyGAb9UGOEKHBdNFBxYFDe90RMhAZkB++&#10;dWXXyICYYPoI0RSQIrSF84J9nBcAggEyBqLCNS0gUSBTJFckczgHu34I15fXi1N6uD72N8LvY+8L&#10;YNr9Zu8vgtcFICkE0A42BewN9N4a9hx6w4H01Dm31zekrg57pdeXo7WB7F/ry97VnuxS7Fjuy1NL&#10;A3lqvi+Pz/XksfmhPHpmKI+cXnf7iTx+sidPnerIjpMN2X+mIodPLcuBwye2JCLM2zI7LZOcxsFC&#10;VUzLTCEi5WrFIRARv7gf09l9Pd/VtVVp1uty5TKISFisasnIVkSkaFqGRMSuEwk63h/4KIgf9yfG&#10;f+MTrI+g72A+hrVl5XG9JBEBphERAI493yEfXYAeHHm+c0jniQftBGdPua8bOsoLES5KjNBOHnDW&#10;KPcLcUP7MVwfcMyQk7u+pe3nz3Hyh7PllLNPlAOUsdzW4TGW2zqUx+WxzAJ9I8lDGjKry76zHTc1&#10;cwNExE/NjIlId+A25nGrv0lEMhQREThykAJLSJCOF6sWgWTDOmSWWVJgCQmJCJ4+euuMcHjSEYiI&#10;JyOWhDCPst4G3rgB2VCbsG/a5RQNiRTAAdvpmfw0YBDHQI0jB//xOUa6FilHQaDMOg3mCepYfaat&#10;jH2LnQkcIkGngsW77mhA/dQTN0BnRecE4GkdTpdP7khvBT7hA+gTbMI22sORhAp6cLgkS3DABJwy&#10;CA+cNIkQiAscNtIgMH6hqd89F/VhD31neziiHfQJ5ajvbKKu1sMr3zjCBheughwwGgTiAoKCqA0I&#10;BUgGiARs4NzYFo6wjYgOoiqYXgJ54XQT0ljYyyknTPuA6IDUwCZfK+ebViBc6A+uA34DXC/+VvG9&#10;gDK0T/A+IFCfR/4mAK4Jrz3IT71RkVpDr3tTr3+7Ic2ukoC+PuQoCan2RzLXGsje8rrsAPFQ0vHo&#10;6b48cLIrXzvakYeOdeTB4z2563BL7j7SlXuP9OXBo3155LjiWFueOFaX3aercuDUihw6gkXZeDXb&#10;ExGQhJhYpMgH5SyL4QjIGJNEhVMzeGtmtVKWUlXvZSUi+NYMxsreoC+Ly3rNa56I8PVdkJCYcKQI&#10;iC3DMSYbkKdkl68CkGOsh9/I+wkL+gcL+IkYsZy68eyGLXOv79L5w/mSTHggHRB04aSDQRqFHHre&#10;kdvOTDr3YIfO3spZDzLYD3I4RjrZogvEunSizHtClIfrA9LZ0aXH8H0O9fMXmPNecfvsE8uQZ7+Z&#10;ppxgXerE8pQOj/9f9v4DWrPjOg9EQcpj2XKamWe/8cjZlmxZtpUsShola6SxAi0CTGDOIAWCIJGZ&#10;AAIgMkDknLsb3Wig0d3oHO7tm+N//5xv7IQcOncDpDxvrbff/qrOd84+dc//39sNkNLMvLvWt6pq&#10;165ddc5/bu3vVDpsT5jPNGWMsyzjoS5tpvLxoJKIvJQQESxWLeCIdyxWVSKCEYfFRARxyLDQMznA&#10;LJuIaGcXOXcidsRMnwYRYRyLVDEHjTeQaishIZhuqUZhuaFvYIqKEg/IvHxaSrWmyjxhwSFLmNPF&#10;iEhYb+y4KUfcdN5xvgGdMOPozOHQ0MHTaSIMy7m6g7SFzWMd1plQDhnTLGd1QnvQJ9CuEM45Kbh4&#10;14LlstpCQEY7QOjoCMiXygPYLltv3M6ofCdnGRIfOE6AozsE8uiwYRf2bV2Q0z5sOruKCmxGtu2I&#10;EYkQSA9JCkcvIIMO7PEacQ2QgUCAWGDXEHYvcUQFO4ywPgVrUrA+BWteMMICIM21KskOpHvcehQQ&#10;ItbF34+/D+oloYBOSOYYB8kgcE0xGYuuC9N1WPfS24tpuJ3S07tbhkeG3BRGXp1+Xl9yRst12The&#10;l0d7G3L/NiUcmypy64aK3LK+LDevK8q9mn54e1PlZblnS8WdIfKYEpQnQFK2FeXxbXl5dndONu72&#10;a0RARHiyKkYvCu4wM08ekLZkw5KRTiTE6SgBcVt3NR4SkYJiikTE7ZqZkLEpPzWDrbvoI9uzs+6D&#10;eFgjckhJwrETJ7SvxUJVjIJ0JiIhubCwekQWGXnzMEKeEZL4AesPQp9Cv0DfQ1/YKd1JTntnMZJM&#10;o3gi4sPsxSY0YBtCO2HayxIi4slI4qQTnXTaXzRkYdnESYew5RMbaVkm9ObzUDSA8k52AbQXp5q+&#10;9AoOg0Pb0vksCz3GQ2QRBptnZWF+COTZumh7OWBdTFtbyPO2kiPeD7z4sgyPR0Sk7L81g5EGHJ8O&#10;Jx0uWiXZAAHB/C/mghG3RATp1rR24HBIcHyRAwTs9ItFOC3TCXOKttaF7YB1bNsF6TAoKfmI4Rao&#10;4mwRgwbDaLHqnF+sGtab1a6lQAeMODp4OkF0/HAAcFp0cnACLBfWgTjtWKAM5HAizLcyOLGschbI&#10;zwLsZIEOK0uOa7Q2wrpCfZYJsdw8hLRn60TalsH9JjmhcwfwG3QDdKBvHbWtC0Ca7YEeQltHVl2W&#10;CJGgAJAhn3XSJp4ROH44d0y7YJqGIypc74J1LtiRRJKCnU1Yd4J1KJdfcbFcdPHX5MKvny/fuOgC&#10;R0wwUgLig7agPt4r1A+igREckBUQIJAJIIxbYJTHtgtTRiA8IE7333+P3HzzjXLPPXdpvRtlVG3n&#10;1LHnKjXpL1TlkZ6CXL+uIN9fW5Hr1xblOsXN60py+8aK3KME5MGtVSUfdVmxC2eJVGTF7rI8uaui&#10;MiUlW3NKRCbl+Z4hNyIymVPCUK3o/UxOVgWQJnnoRjrCkRKMdlDuYPJcviKHqRkQkUJehjQczxek&#10;0dI+b0b/77WPRL+CnTQ4aO3wkcNyVInIm8cwLXNIgXUegCcWFiAWjFuiYWWUW1jdxTrd/QwR+mwr&#10;D/lCCKsLuHNEEiDDExGOiKTzEwPW+TIvbCjgLwChJRVJHm0y5AXT+dmzQLwNr0MHaWHtAp3SbC/b&#10;7A5Hs2REZXFeBNinnDYRkqTZeixYZ9hOm29D2g+BPLaB+gTtUh7qIbQyq8v8ENaO1/MjTFjNfdAS&#10;EawRqaJTjLbvLhoNAdLTMCGQByKCEZFuRCR0vhaWEFggb1ZtTitq+k+fVzIxWVPUE0xo2qPtw+pM&#10;jHECx8BrXnVa24kdMzj3YCGoL3I8bBPbGrbfgrooB4dCEsIOn8SEctZh62EdDPe6tnUnF4DVofO0&#10;baPN5YLtojMOHTJ04JBtmbAulrdOnelQ1gm2TtaLMKwHYBnap7PFvSbghOn4LagLdKqbdTBkPbYu&#10;wtpmfaybZIX1WjsAdEBGQFw4+hCOqGD0ASQFa0RABrA7iSMoWEyLaRtM4WCkBCGmejgNZNsDYgQb&#10;IDbYeYSpHu5eYhrADicAMoYYbcGWZ4y+kARhi/YXvvhZOffcj8jFF39DnnpqpQyO9MtkKS+TSkQG&#10;8jV5dFdJbnqmKLc9V5O7N1fkvq1leWg7DjFryNN7GvJMH84MwU6ZhqzHB/Hw8buBmqzZU5Gndk3J&#10;BkzN7B6WbTt6ZCoP0oHFvZ6AxIiIA4kGwuUQEsYtqIfyICYgIuMgIsW8DOdxzPuU/l7al+BMor17&#10;pTkzJ1OlmjQaTU9ETioROZ4QEfS9fuTCf3cGsCSiE7KIR0hSmPaAXrZfCWF9FXRsGvEQzCNoF3kB&#10;EQGSdSAeiVEWYpgVh3FbAUI/74R4mohY2PIMPUhAkrLMszcKoC0L5lmkdEB2lIhw668jIgiDMqzH&#10;XivrBzq1n/UwnSVDnOURWh0rC6+VccK2h2UptyHjrNPqZuk7PQXSx46dkBdeelV4supkUd/EtLMA&#10;EcnevuvXhITEI4z/2IiI6s8ttB0RKbVnZLjclr5CSwZLbRkI0F9seRQ0HqEv33LYM9WSIdUpttvS&#10;BHHCSa1hXRmAA0LIdne6BjoqdPRwLOj0OZSPkIATgj6dG8vTrrXP0OpZIB/nQcAWbKNOW/5Mgfqy&#10;sFzb0OX1EUiHsk7IsgnY+qnHMrRPWCdPomBlgNVfqm7mZ9UFwB7uf2h3qXqtHsqDrOC3BHngiAqn&#10;TjhVwrUuGNHgwlzuUMLCWS5uBWlBOY7AoA6EkGFEg99WAnHB9maQCpzzgh0+IBfY3owQoy088wUh&#10;ZBh1wejLRRdf4PD1b1zgSMitt94sGzY8J0Ojg5IrFySnLzkjJSUYI1V5cldVVvUouehTDDTcAWYb&#10;h1uycXRaNo1Ny7bxtuyYaGvYkq1j2M7b0PyqEpSSbBssyLbdo7JjZ7+SNGzHrTqSkPronaYt8QCh&#10;WA4RCdP8pozbJYPRj9ykjEWLVEFEhjQ+ND6u9xWjwDPaN80rEcGHOOvSbLblyNEjjoj4qRkQD09E&#10;QtJAItENoZ5PW+Lh89PptF8hrK/IQuhPgE7lQnk8NQMj3hDCZFglnZcUtHkIbYPDSvw6D8Dbtzq4&#10;wQhD+4QnMYvLdkNWewGbb/WBNxFCJ4OEWFh7sBOODFGPTjyE1WWcQP4iuRKj11EO90nvBbbRuvUa&#10;mnZ1KHDqKfLfOOLTth6AabbBti22E+nYuNV1Xz8+8roc0X+O/S+84ogIv76LqRmcrIrV3xwRsYSE&#10;pIPTMRZJnv5Dzmoni84aHTc6cDiNDMdlnX9nYKGqB451b6j9qca07Jpqu+1/OyenZbt2WsC2yYbD&#10;1om6oqGypnZmKlNs185s22jTdWx78k0pNJSI4PyQuI6kTrYvy+FRRnkW6KQQR4dPZwJHwNERyOnQ&#10;bFlrn3XYuhgP2ws5bMEunBjrt+W6IWxHFvCbwoEy7erOsGXLZIHXbetcbhuAbnVZ2xbW2WflA6Et&#10;i6z6WM7aBkh4QChYX6hDZNnAPSZZwG/JkMSEIZ+rkKCAnGAEBEAccuiiPQBtY0QEBAZkhYfbYTQE&#10;xATbkzGacvMtWCh7vZtuueXWm+QHP7jFTQXZg+7uvvsOeeCB++SRRx5UG4/KU2tWycZNG6Svv1cd&#10;+Lj2Lerca3WZrDVkTwHEoqqEpKbkoq7koyGbx5Rw6P/v1gn9X87NyA7Fzqlp2Zlr6/+3khLF1rGa&#10;bBspSc9oQXb2DsvOXX2eiFQ8EakoIQF5CNeGdIIlHOGUDBekjinhGB0fcxgaGZY9A3s0HFL5pPuw&#10;Xf/YuCMi/pMYICJ7pdLCgWb60tFoyeEjR+TIieNy6HjyrRm7W8YSixA2Px1HP4+478/9yAd8AF9c&#10;vYykx/oB6zuIUM40QB9mfZnVsXLGM4hIdpxpq29DNsg2jCF1eIHWHnU6YakbkgVrPwTzESJt2/GG&#10;WzXs6+sE6iLktAzrs2VtPKwHeYgTqTZE+jYP33h59bDWp4QDCMnGazg07ag+WIaIMD/LHuUA2sK2&#10;hm1MXQPiR9/Qf47Dsv9FPyJCIuJPVk2TECBZL5IeDckiIsDMnHao6FzRyaLTRgeusM5z+YiOi9Y6&#10;phW1WUy1tGSLEor1Q015Hm9SOJVR8ZymgXU4e0CxQd+01msIrBuoy7r+lua3tGMDEZmWJtq5F21M&#10;t62b86EMgAOxeQSdC+JwLNahMG4duoW1zzpsPRj5QNitvXRwlNu8brD6i6D59jeN60bZ6HROgid2&#10;Ztlhu8LrQrmwzZ1g6+qWZ2F1WHcIqxMiy06WDIAt/L4c+epmO8sGy1tSQmKD54eEgmk8TyC4JCgY&#10;PQFAUgDIoAcbsAegLPRBRkBWQEiw/oNrP7g9GSQFB909//wGxUbZvBly/7FHYtu2LbJ9+1bZtQtn&#10;wOySXiUggyOD6syxC6kg5ZrW09T/OXXSQ9Vp6Zmqy/ZJJR/6IrFtHGeK6AtFblp2K/nozc9IT8ED&#10;aQAvHTv1xWL3WFn6xgqyo3dAdvf2S8EQERAIjGCAWJwOESEJQVliHCemRgTEY9zJRsaGlYRgS3le&#10;JqaKMjCek/Gpgvu+zIz2mzN790m51VIbJWm3p/2ICIhIdKDZmRARTsMQ7P/Zn9MH2ThJiNWlD7C+&#10;AKAOQL+RBetTQhnAF/mzoGAzECeyZJTTcCij3Fa8VF4WrH6nm0A50wRkWW2yacqol5XfCVafZWDH&#10;5iEets+2iTKbx3yGMcmBDKMhSkIQwm6qrMoAEBE3emLyCNS5nPZRz9bh9I4c0jo0fuxN2XvwZRme&#10;SIhIWd9YcMQ7p2YAnqDqkSYfFgkJWTwi8k7Az4mDjICI1OfmZLyK46CrspbfpsDwLtDXdHhmT1Oe&#10;7q3Lmj0NWaMh5p5X99fk6X4lKf3aoembVrk9J22MiCyo0w7rfIegY7OEgGEWSbCgYyJCh+5sIw7n&#10;FYG6Vs/aOFNYe/G9gTwD1Ef7QjsWsT1ch9Gl3KY75Vm5jWeliW73PARtdENWuRDdfuvwPoV5AMpb&#10;kERYkKRYkKAQSHcqi3yOqoTTPViTAoyODcnIiIajKhvDWpX0d3Yon1AnPZkbdwQEW3hLFZChitSa&#10;dam2W1Jqt2W8genTlvTklWQo6dil/4u7p3x6T2Fa+hT9xRkHxPfk2w49uab0TFSViBRl554h6d2D&#10;7zf5HTMgEyAQCLNIB0HykQWOgoB4jIyNxiAZARGZyI0pJiSX90Rk0O04LPsREUzNzC/oC05d21KU&#10;GU3jWPejJ49HUzPJ9t1OsIQjIR7o20EsDkdx36cn0zxpn8b8TnmdQF9C/0HfZUE586hv87oSkfCN&#10;HwgNIW4bEsqy9JjmhYd69maENgHqUo/pboCdUDe0h7itm22zcrYHaauLDwfSTljGymw6BPMQoh62&#10;GSM1loiAbMA2HiroWyKCERG2DbC2bd2Ih+2zeSldhKr76uFXlaUflvkDL/21JyK0DyIyMz8rDX3z&#10;mKi1ZNOwEos9ir66+4jWM4rnBmoO6/rwxc6KPNVbltV7ykpAqvLMQEXWa97WoZqMFLHgFcRG7XcZ&#10;ETlTWEeCkHI4HJvOAsvSQYGI0FExjyMTlgRQh6DsncDai+8N5BnIKp+FTu0L5bxuh2iEJU5HsLKw&#10;PNNWHso6gTa6IatciG66/I35m4Z5oczKLUhSwrQFSAdCWw6AHCSFIyqc6sEoSaVSkHI571AsKUnB&#10;aaPqrP1BX8k2XzclFB8AhnUs2MqsdqJDzZrtujSnm1JTZ12enpZcY9qt7xoozcie4qz0OgKipEPj&#10;A6VpGVQMlWccBouqV8Bar5b0TjWld7ImfeOeiOzpw6m+NXegGUdEgCwCQljiEQJExI96JCRkeHTE&#10;gWQEIyITSrQcEckVZGACn8eouNNUW/hqub4kTWl78sWyzM3Oy9Fjx5YkIiAXREhCPAFJRkZIRIBu&#10;RCTs/7uB/on+EAjToZxAeeYxnpqaIemwMsopozwrbmEbbWUIaZdyC1uOsHkIWTbMt3Yp7+RsASun&#10;LYBOHLB5tkycH5GAF197ya3VWJQf2Eaasm73gItzs3YL2dDpOv10PazfyoCse2fjoR2mXz90WN7A&#10;nnZl6/P7DRHBt2YwNdNxsar/8i4JCtI25LoRS0RiMqJh2KmGYIedKufgp2YcGVHigG3D2DGzW9+Q&#10;tgw3HLaONmX7WFt2jjcVDdmBNSFjddk8XJUtI1VNN2XXuHZm49rJ6dtVUcu3zNbjkIiECNvaDctx&#10;UnQEWXnEojbAaXVIW0KQJbOwzjFsw3LaToT10O5SYPkwHcpdXgTUE07/ACAilqhlwepn5WfB1RUh&#10;iwAR1OfvGcpPF8t5LhZw7s3CXIywDNOdZBaWqHAkJSEmdWk0NGz6sF6vSqOO3SBYq+KngWJA16Cp&#10;5VsYjYE97QtwNhG+lF2bnZNCc0aGqy0lGEoylIRgIfmAvhgMlWcdCRmugIQgrSi1lYwoEcljXVdd&#10;iUhF9owqEekdll4lIyV9ecJJ0CQSnYhHJzmB0RSOhmBkByM8DhrnqAhCrBOBHvTxnZmhiSkpVGp6&#10;nX7XTGthwRGRopKThYX9cuToMTl24pgc0Zc+e7JqSERIOCySqRykPekgbN9ufUOYl4XEN6AcllfA&#10;lySExHIHygiWDWFtL1ojQtiRkNMhIiyTfRGJzMoJ2grzaM/eUOpZXZvOyrNymxfKWQ9g5Vn5HI0A&#10;EXn5dZwUm9TDEHq2jjDfhrx/loR4JPVbfcdwNY46LNtl+2w5AuUskjoX3wvizSNH5RAY+vFjMrf3&#10;RUdEMBpSqDXdiEhb31y4fdeSEAJnb7iv1mo+R0tAUBIigu2/Z05E6Nzo6CwRwQe1cHZJuTUro9ph&#10;DZawa6apnVZL37Km3UgHMFxQaOc1NFmV4amajGlnNqJvYKPFeZmqaofY9uegYATnrwMRsU4hlkVw&#10;37rB26zGeT/T98enrdMOZRbWWS7nd+mEsB7azQKvNwuhXVuOtlHPXxURYT3WDhHrd5AvFyhj68jS&#10;SaD5hoiwTBZYJisPsHZJSGJigm+nTPuQQNphJiEtAP4nk+/LIGzEz+2s+wieOmntL+pz81Jqz8pI&#10;DeSjLUP6vwrygZ1uCLEDLiQiJCN9ICITERHZM+xGRHJTIBllRwyWQzg6yWMiAtJBEhIQEYyWYPcM&#10;p4FARDA1k1fSwc9itLQ/zGGERmX7978gR48fTxERkItwrYgdDSEJATgikixKTXyV7dutb+jkJywS&#10;X+EJCOsIfYetI5Rb0CZ14u27FHYDjXQDG0F00+mWF+rYNNqCOG9gt/Ytp93UWc4PEoJE5OU3XvGj&#10;Imora/gLcoScTsmq2x5jzxERbKEOiQiBMr6cLw/brJsIy7Bem08Z28K2ArHOIX34lWVjuHB24QW3&#10;WJVEBCMizVbTMfxORCQL0MWUDhy7P+isGXVC6lzhcEyHtxzQyXlYIjLj3q5AJIo4Q6TWUjT1n7+l&#10;aEu+NiNTlWnJldsO49p5jeVrkqu09U1lRnLVOSnXZ8UtLotHQ2A/7dhDZLWxG7I6eqCT88WprZir&#10;x5soHIErq8C9IwmhQ14u6MRD2LYxbmXLRVjPmdrphrAOSzyAMJ1Vt83rhLDMAmxGWE4dZwI8B3D4&#10;fB4Q0rati0jKatwQkUSeRncbi8FnM4aSB/dlaoyC6v/c3JySFULJBQmLIy36vwT46Vn/zPJ/f27B&#10;T9c6IjI/L+XpORmtg2woIanMynBVyQeh/7sgIjEwRePICEZOWrInV3dTM7v6RqR/YETy+ZJM5T0x&#10;sERjOSAJAbHg+pARTMOQhGBNjJKQkTGsC5l0Opa4jCsRwWJVrBHB1AxHRHI4br5UkYMvvCTHT55U&#10;MuK37mK9CIkIQOKREI4sgKik+3304+jbrawT6A8W50HuCZAHyUbax9IG/YjNCwEdIHWOiB8FgQP0&#10;xm0ewMLeuDZMYY0mDU7kthyRpUO9N6PtRKEO4tQDcKopR2ps+aw0kWUXoC7zQmDqA9MubuoFNpR4&#10;uOkQBXeyAK9EPwjqsXU5G5Gc8RBeDyH0IIMtD2sDIe3behBaEkJSwrLUgw3qZOUB9t7RFogIFqwe&#10;OgoiclBGc/oPVm24qZlyHUOpfjSkGxEJ898JEUGnZ+N0Pgk8EQFZABFB+xrT01JqtJU8taVYn9bQ&#10;o6TxonZohUpLyVVLJooNGZ2quXCqitNWZ6SGw4cc0cIIQzYRgdNLpQ2yZIuATh82cD2p6/NwzsRC&#10;ddGxY3gc+t5poDwcijobB7SpE5J2xe2L2hDCOiXGs5wtEF9PN0BviXK8DxahToj4OoCojrCdWe0O&#10;7di8TrD6rl7IYTey36mO8FpCW92AchhNIBmxQL6tLw20JYF/hqxtpL3evv3zcfvDawBYhnWm4e1g&#10;t9q8/q8ACxoH+NvgmXWERPP8/5OHy4vijogooWlrP9FQR12ZnpXJxrSMVv2o5qj+vybQtL4wjFSn&#10;HUYBJScj+iIxWGxKn/4v7xkvyK5+fNV53C1WxXoNjFR0IiKddtCERAQ2HPFQMgIMj+B7QSMyPpkm&#10;IXkFjnkfVfnAhOZVcCpvy30WAyMik+Wy5AsleeHFl+XY8RPxB+9ARDg9A4BohESEIyOMv/4mQvTn&#10;6Nsh9/09+3SAfb/t9zunbZiQEIDHwodHw9MOwixfTNBXx1MzviAKYEoADh5v4omhRcZw8JeF6lnn&#10;ZnVZljo2z8LayMq3ePHlF9wC0SxdO5WEfMC2wZZhGrBtQ5zAItDXAIx+YGcK4wGwXoQ2bB2006le&#10;D09AsqZiQlLRKY91MM48q2MRto9gntejPJmvnJndLyMT+jahJKRQa6ijbrgV4PiWDAkGyUY3YKrG&#10;L3L1UyeLpmYiWKeFzg+dmO2AszpEEhE4YxAH1NWYmZFiS0mHO8a9LWXt2EIUayAjSrAqdZksaIdV&#10;rbvv0DTbGA3xi2stybHtpBNie21elsyiW15SXwLuCsI9STmLvSqLsKDIKpvA23dtQ2gBmSKlEyGu&#10;qwOsbmg3S98i67fMQlguVWck64YsB2vRyQlb2PoW3SOUtYAsQngNqCfzmlSW9XxTZnUQZpXPkmfC&#10;PDf7oueK4L0I7wntZyFLh89SNnAPk+caRGZ2QfsHddI1/d8ttdpuJBMkZBijImUlHyWNY30IRkUM&#10;SFBG9KViUF8m+qaq0jM6JTv6h2R4NCflck3JgT94LIuIgIQstZXXEhKuE+FUDEZCaNvpqP6UhvjY&#10;3YCSFk9E/GJVfGumMT8vOU2Xy1V5+eVXlYiclKPHTsjhI+mv73L6hSMjFsyzpMTK0f+zbwcQZ99P&#10;WRY8+SDBoX/wfsPDyz0Sn2IB3+ttZecB8a4Zz2g8EeGUgE8n20itAXf4lyEisdxcRNZF8gYsshfl&#10;h2kAuja/U1mrE+ZZmZWzjZ3aijCTdASExO1oiYgbgDr8fU2TCpufbgvC5P6j7pA8sD0sh7RFqEc5&#10;7TBt88MyiwmLb9+bh/w/ABj69My+eI1IvtaUgrJ7/FNhKJWjHuldM3CICzGYntV/QF8mGREJSQgQ&#10;d/QRQiJiO7tYRzsyP3LhQ7QJRKSkRKTcxNd3E/JRbc064Au7Vg5SUlQSgs//45sQ/ro8vO10O10b&#10;0fkG6JZn0Vkv2Yps4y4NfQU7/n37FhyyiAjLekCWbnfKcbh6s8G6iLiMwqUtTJ5FVnnGbd5yEbfN&#10;OEoidKBZsI52uVh0/1QWIm6XqcfWS+C6rW0r7wSb30nXkhQrp30PrdM8N37UxOZ3hrWZhZQO4l1g&#10;n1X83+LFBkSkOjcvkw2/tgs7ZXoLs7Kn6HfPuBBTMIo+hNg1U55WtFWmwMnIU3XZPZKX7XuwdmPK&#10;ERF89A5kAcgiGiAYWfIQ0IMNnqQaliMRwRHvw0pU+kdHZHA8p31LzU31YkSkof3hBIhIpSavvPKa&#10;nDj5liMjR46mp2UAEgtLOpgOCYiNZ/X1af+T5Vcg93WgLqwNoY73bQjV/0VrRjoRkRCh/wZiIoJP&#10;5UPgnSGPd08WrNrCruFgSl2IiI2HoK4tQweIeuxNo769eQyzEOaFbSdom/q2TqRdOxi3ZCOKZwEj&#10;IqGNsC4L5vkfHXHog4j4exBeM2WUZxEMyGw6lDHO8ojDPkNrz8d9+pAbEVEiov8cICIjk9HUTKXh&#10;Tlb1C0+9w88iIiGYz+FZLlzrREQgz+zcApCckIgQaBOOUS63+bn/BJaIpAH9WalNY42Jt0GHzs4y&#10;bCvbm+5gO+dZWL20bpp87N2/EKd53bFziN5q3y0iYp1pDOpEQLn9B5K36G66BHXjMhmy04GtM8wL&#10;nXsWLAlYLlJ1ajoLndpk0eme2LwsMB/E3KYtQiJCu2no9fyYiEgK0DcIn3P7rJKIYI1IZXZOhmqz&#10;sgM73sZbsnm8LVtwourktANOUN2FU1VzOMRsRnqUfPTkm0pYmrIH23fHa7JrKC/berGAFB8PrEtF&#10;iUC56skIRjAwqgHSQPLQiaCEYBkQEIBpgKMqBQWIyJjWMTQx4YgI1tVh6y6JyBjKlMry2quvy/ET&#10;p+ToMRCR49pHJyPRJBwEiUYnWD36CvbvjFug/6cPAHzfn9izox70q56cQJ7khYAt64NZ1uq4qRmb&#10;wUKehPi382TKJnGKjBP24lCecQvqZuWFN8fq0R5ltEPY9sNOmA/Y8p1+CMptOSdTvKk/pFsrojK7&#10;LoSjIjjZFLC2aYO2+TDQriUItgydP8vTBvQJlqOeTSMfC51YL4C01QFoh3VbhHr+H+KoHDl2XInI&#10;XrdGxI2IVHmyKhaXeTISko5uIBFxK+eViGSNcJBcoOPLygfYKSLfLYSzC+W0Q8PUTHta/+mVcNRA&#10;Ptxn/hHOSK2VBvIYryhxCYkIEc6zh+1DJxtONdmOOIR1XEBcxtUTdfwOVs+PzpBgYKFgioyYBYqh&#10;LHUtRg9AXbynvDaC95hz/ZB1JCIhInu0mZVHO6cDa4cykAWrs5QcIMnIyiOoE8LmhWXOBPZe8N7w&#10;/8DK+cxZuQXLhrK0Lf3do2fsdK5lIXx2orq6IcsOQR1LRMozM9JfnpYNo3VZN9RQ1OVZDYF10Ufu&#10;No74b85sHldygpNXJ5qyc7IhOyfqsm20JpsH8rK1BwtJlQSUcYZIxZ0lUq1jdMQfbgYy0m3dSBag&#10;C4QjISGQD3KDNSLDSkSqtYbfNTM/7xbjjhZwnkpFXntdichJrBE5Hq8PCUdCABIUkgSAeT4e9vXp&#10;6Rw/2kF4WZpQJHILyOlvPZCGPkdM4E+8HdqnD6OPZmjhiAiUaRjpJM4pGhKSJI+6BC6WFSPPNsLG&#10;bdrKGbd2GGe+TVtktYegLVvO1mFBOUKAutZhu2++ROSDIyRMuxGRiBWGdpCGHWcjskubFmFeVvlQ&#10;zjTgSUPCgBGChDAd6iFOGyFgP6kb0zLHHFNvzyy8a0QEUzNuYZrbvuunXGynBdiOKiufOgiR74jI&#10;jDrJDCLSbM5KXclIvZ3AkhDAyqrTc1KfmV0WEQlBIsIdLGdORDx4D6yOH9lAOSUYSjJ+EkQEaRAQ&#10;LpiEzDqsdPsCaFmUcb9jRl5Y13Jh7Vh5liPt5lyX43ypE8LmhWXOBPZe8N7wfodyqxsiKx9tDGVM&#10;n861/KSISF+xJWsHq7Jyj6K3Jk/2VBU1WdXXkFV76rJawzUDTdVpOYKyXgnKppG6bFESsnGoIuv7&#10;cvL8zgEZHpl0R7xj9AEEAiSk0WpKrVF3hIGykEh0wukQEYBEpF5ruunepl5jXfvMcbWBqZk33nzT&#10;EZFwkaolIyAEjAPe6XuiQLCfT/p7S0Qggy9gX+/lnoQkoIxkwxMN7w/ocxN5uoy3udiP2NBi0cmq&#10;hFdOE5GstSIhUI4VddOlA7Q6SFMe5jE/TFOPeQhhg2WtnHHk8QeifqjHfKsDx+0OMDuicKHmRSMh&#10;jpRghERtANQPCQDthbB1W4IQlqPtbiMcYZglY120aeuy10A5DsjBiIgjItMLMjal/4DVhhSj7bvT&#10;0RoKTy680/aOO5miQZxA2uv4qROQEJAR56BMp2URdlZZQHnnJM2IyKwCbWq19R9fSUjDkBALS0Y4&#10;KlJFnhKYcGrGO/7ObbHEYykCAlDf6sZpA3f9ioS0mPYoLAmxpCMLuO8xEVFdbr10ZVFHB6AduMe4&#10;11mOiu1nO+21oRy2HCPkfYKevU7YWMoBhgjrpBO1drLSYZ5FWMbGO5XByBDAdKjL9HLA+8F70gnL&#10;0WH9uO9AKA/TFszLhn+W+OzYNvs2pdNZsPYoIxHBgWalaZyi2lLSUZMHttfk/m1VD40/sKMuD++s&#10;yqO7avLY7ro83tuUFUpMnuqvKSmpy3ODFVnXX5Jne6Zk485BGRqZcLtmcI4ICAKJB0ZGMEKC6RoS&#10;B0skQpCAIB7qhsSEuo6ITODLu0pE6i1p6ctbS++d+w6W6tVqDTl8+LCcOHUyNRpCWPJB8gBYeYLk&#10;RRNhmoikfQB0/U6bhExYUO7hfQN86CuvgQ/AfyTlEFrS0gmsG3HYinfNWPgFilCwRCSbFNDhWznz&#10;uoE3yOoizhsEu0xTZstTn3Kbb+UAbVlda9fCtok6mJLh0eluQarqgJBwRISjIpBZ+7RpbVk59UI5&#10;4zaPMtjiA0aZjdt0SFZ4bVlI9JKHF6Fnz4hjVAXbyU6oQ593RMSdI2K273JExBGRiGjMGSJCcpJG&#10;JyKyuFNDXjeiQjg92FUCgu2DmKZpTbek3lQ0lGC4aZnFqDTaMZCug4iAuAREJCYj7zIRQWhHRWIb&#10;EeJrj/I9oB+15zSICO6NG4EyRMSWsc4hBNuTlQfY9rlrwO+BMCpnf0fIOHWFsjzsKrS5FGydyyEi&#10;Vm7zLLLKMN6tTJbuUvcsC9auJTihHepYWQjqhO0IyzJtwbxs+OfJbdfFFKGzn1yv33aejSx7zItH&#10;RLQvKU/PuJNUn+ipyh3P1+S2DYqNFQ0r8oONVblzc0Xu2VKV+yJi8uCOmhKTqjzZW5NVPSVZ3VOU&#10;1bum5Pndo9I3OCZTGBGJiAiJAuPAUiQEAHnhyEkWEbE2OxIRfXnDiE9Vw3HVAxE5dMgTEWzfBRnJ&#10;mp6Bw7fEIiEfHsxL+vFE5gHiYPv+zkQEeQiZB/9j8W4QEYQBEQGp8OQDsCMgLARY8hESEYswj5Vn&#10;Icy35AHIssG0d5g+pJ7VDePQIyjPAs40gb6dgnGkxCCVZ+zZOlgn8xInn+hZkkAZ49QnwvK0D3mo&#10;C1iboQwhwQcZD5R98F0c/wz6T3FIiQimNuyISKWBExM9EYGzxgKsaSUeMxFIRCxIRLhrBgtVQURA&#10;SpI1D75jCjupLNDRcU0GR0MATNM0mw03HFqrtvUfXolGfQmoTq2uZETRUkIyM6Md7Xy4+FM76Yw2&#10;hG1B3DpKC+ZZArIUaD+MAyAS7s0UZKILEQGsniUhDpG92G4Ee52LdDKugeVseSJMw+lhugffL1lU&#10;LkCYj7otQmd6uqBdK7PttrA6RKizHGTZWQooZ9uU1b4sZNnppLPkvTcAGfHPkYd9tvYquYBO1n20&#10;bXD56Af0+cRXvWv6IoDvyazYU5Vb11XkprU1uWFtWW54xuNGld22XgmJkpJ7Nim21OT+rTV5ZHtd&#10;ntxZkxU7K/LUtrxs6y/IroERGS+CJKSnX0gWLGw+QQICdNIBwjyQEKwRGZmYkJHJKWnqyw4+cDe7&#10;sCCtvXvdEe817UcP68ueXyOSbN21IyPskzuBeqFuQiyStCUPzGOcIGGBj8lC2sfDFykRAZSIuGUK&#10;r6sfz9jQwrL085lEJIHNSyqlgTA/hK3QyuAAGSeQto7R6ltZt3wrD3WtTihnyPpT6Yhk8DP7IREh&#10;CXHni6h+eNw6bYZpgjLmI7QjGUjbsgDLMbTttXLA2g3lSBOwYR/YRQ8y0kpE3jx6XGoBEXEjIpaI&#10;ANoJ/VUQkfhANENCptstqWGlfLku1ZK2N0Kl3EqjQmh+WfM1Xqu0paHEZFo7jTltryUieGuz7WIb&#10;ABIQIuzMCebTgWbphKA96Fv7zo4hE4yTcIRIHESCON/U5+qKgJGMbuQqvAaWC4H7xZBgGiMiTMf6&#10;AWyeQ3T/9plpkXcC2u2Wdzo63ZBVHrBTPN1AOxxpsrY7oZONLJ0l770Bnyu7CyeOg7irjq2XcGXN&#10;s2CJCKZGcWjZuuG63PN8SW5T8nGL4ua1Jbn56ZLc+ExJbnmu7IjIfZtr8uDWijy6rSqPb6/Kyp1l&#10;WbVDsWVCdg+CiAzLWL7gdrJYomAJSAir14mIUIZ4Vjmk3YjI5IRbX9dqTjsiMrd3nzvQLF/Hd3ra&#10;ciQiIhgJQb9riQjSIclAX23jnQhIqIcQulYOgEik04mfyvL5drAiGQmBD1K7GUSE/oYcAkDaLFaF&#10;IUtCgFfjioCsNSJhGg1mRQhtHtLMt6BzRNzqA5TbfJZjPmDLdNJfCrYMgDQctiMgRKRLHTs9AxyK&#10;bLAsQoALRq0s1EHcLixlXlimE6DHsiwfyqDH0MJfD+pJHlT8AyAOvAYZ9rUfOxETEU7N+DUiWJQZ&#10;kQslGhbdiAinZvyBZm0XB9yIQzTEG3dytqMK5RrCOcajEGp3dlYJTrspTSVK1XxVyjmgLsWcEqip&#10;pVCXUr4hlVJDatWmJyKzwbqKqP64HREsOQhB8pCVZ7GUo8/KdyeqGkKBe2DT+N4HyBnJhs2zaScL&#10;bNt7jbpDwtEJ9v6E6OQ4w9/XyQLYPIeoPZaMhOs1QtjyWflAlg1brlPZUKcTrG5ow6LTtVg57hnC&#10;0B7TFmEe0xbM63TvrU6M6PmxRCTGEkQkbUefXzyzc/PSmJ5TRz0t2/X/dmVvVR7eWpUHt1TkgU1l&#10;uXdjUe7ZWJb7ny/Lo1vK8uSOmqzcVZfVu+vydE9N1u6uyNO7KrJm64T0DuWld3hMRnI476P7aEYI&#10;yC0JCcsQ0AXhYBkgJigqH5ucVCJUkrYSkem29pkLe6U6PS3jpZI0mm03IsKpGRIQS0TYL7OfDolD&#10;SESsnHkoR7vMZz9PUJZFRBBa0BeSiLjRENiJCAgIifuCuwK2aIPlgLM8+YAQi1F5fkhyjoglIjRE&#10;MG0NhuksWScdXCzzEIaAnO2gLkBHm1WOMoQ2jtDWlyWL00pAXsU9gEzTICNu0WpEQuLREo1DPwto&#10;Y1a8k4x12zzIgFAX6SybgCU2tizjCJH29wAyPICwmSYibx7Wfwakjx5zZ2yMTek/lpKQgjrpcl0d&#10;tTsh1Y+ILEVEEhKyDCKinZJD5JwAOjArgw4cJInILHbhqE18DbRUKkturCjjw4qhkkyMVGRitCTj&#10;Ix6Tw2WHiQiI51RnarQqU7myO/EQxzG7LcHLICJEJ9LQiWQQyF+Ojo+jjgTs9EEs7EgI4hgdSo2O&#10;QM8BcZRNENZHuGuF44iubSnY+xPC/n78PW0eQjqpJe0aZxY6uU7Aok1MBbENWTpZSNVrYPO66RHQ&#10;AYmw6dNFSFCy7DG9XITl8H+4F+uPArgTWPm8uJcG1YuevwQ+3yEiIiFYX1gn/tfQR7RmZ6WkLz/4&#10;4N2mkbY8vachq5RkrMQ6kB1lWbGjIit3VtzIx9M9dXmmryHrBpry3EBd1vdX5bk+xc6cDOj//2iu&#10;KENjOOZdCYI6f5IFC5IPEAoeVOa29iryhYIUtVwpmNohLAmhnSklPTktN5nPy8j4pEzoSxyme9v6&#10;cgOiVW61ZEzLQXZU+1e7a4aEwRIMS0R835wmHczLkltbCK0NxuMRDSdL/A79JH0wuEHWiAgAGzh9&#10;3Z3AjpERZzOxgzLW5lkc/UgTkISIoADBQoA70CwybA0uF1llIKOTZNrC6lnQkVInzCdYvpuOdejW&#10;gb/O69c4p2NeP6ptJQlRgLCwrAXsWLsAbGblsT6CcupQjjRJBvNDfeZhrQvTKXkHHNLr8DrJA3zo&#10;EIiIPsDHj0hJich4Xv8Ra01Fy60RwRQLiQgWqp4uEeFi1bSjR5hMc9BhZEI7Lzpw6MNeo92QcrXo&#10;PkC1e9eAbN/eLzu2DcmuHYqdgyobdujdOerQs2PEY+eI9O0el4GeCRkaGteOKC+1Ri0mSmxf2LGG&#10;zvJ04QiUOkfEl+vouUiVoAOIyUZEQjAawhGSOM+We5evhbA2OwG/H3fRWLl1TEvBOjLGuwF6+EYP&#10;v9OD6SCEWbqdYOtnvd3SVr4ckGSERCOELZOFrDZ0Q1gOzwpHOELwecvG4vuR1Z4s+cI+/B9jqhUL&#10;xWfcl7PHSjOyc6wt65WIPNPTkLW767JmZ1XW7K7KasWanqobBVnXV5cNgw1ZP1iTjYNlj54pGdaX&#10;jkK5oYRkRAoFJQsRYSBCAoKDznBkO+COb9d+ZFxJTC6Xc2TEliVCIuIOTJvCV3enZFzDYSUik0qG&#10;ms1pJSL4wvC8VDScqtX0Pu+T4yeOpxarZpERS0pCII/5JBZW3+YT4agKyyVI+yTygXCQAi+yjoBk&#10;Iu1/AR51AZxF0pFNSCDz7CWpLDISNSpMh8jSXaoMsRwdOk/bvqx85kGPcoTUp55F6LAPa/o11bVT&#10;MSQijpwoqGttcs0HZATStL80McjWs/KQlFg95lm5bYNta6IHJA/9G4f0n+HYEXlDka+3ZbxQThar&#10;NrG+I9oto+RiRoF1Ip2IiEW3ERGswSC56EZE0HGRgNCZOyLSqmvHkJNtO3bIo4+vlPsffFwefniV&#10;PPrYU/L4k6vl8RVr5AnF4yvWejy5VtNr5clV62TV6vXy1Jr1smHjFhkcGlZCU1ab+EQ56vHtc6MQ&#10;Uf2+88yGJRU8U8Tm2Wu0eVlYTFDShCImGQEyp2RMuUVvq1E9y2mTRVa5lN1lwP6uywWdWTdQD84b&#10;8dRvF8XDMt3Aslkyi066p4OQfFhYnW51IC+8rzYvS+7y9FnJIiHd4J4xfa6snaWQasN+PEPoCzA9&#10;MyvV9rRMVqdl11hTNu2pK7FoyIbdSjp2VuTZ3R7rkFYisnEPDjCryZbBqmwbKMtWxaY9ORkZL0lJ&#10;+6uBkTElE1OOiJB8kIBg5GM8IiD4lD8/5z+qJGQswvj4ePxlXRIQTtlYIgKAiICAEKMTGFkpudEP&#10;d+TB3gUpt9uSq1b1t9kvx44fjxerkoiQhFgSQYLBtEUoo56FlZNwUJ9pkgj4B+tb6WsZQuZ1LPEI&#10;kRAY6iflliAilvGwUiKUWT2AldDpsUILyrNAB9kNtIE6bJzONHGqieMN9ZnuhFR5BaZnLBEBCYl3&#10;znQgIkxbQJY1bQJYUgFQh3m0xzwLKwvrYT7rYx5Cwubhc9J8ON9UInKoGxGJtrdiG28TJwaCmCjR&#10;WC4RsSMip0NE2HHhbZYkZGauJa1pHFJU1Q5jQtZteE6uv+UWufzbV8m3r7xWrrzmern6uhvle4qr&#10;FN++9nqPa66T73z/BvneDbfI1TfeItfefJs8+MhjsrunVzuZotpspEZt/HC0cWYRSIiYpkNmnk2n&#10;ri+SdcNyiEhq+iUDyyEirOt02ga8G0TkTJDl2ELgt+IZGqETPxNk2chqV5g+E7CuLFidbnUgzz6v&#10;VtfKrNwhg2gshXeTiGC0td5uyZQSkd7xhmztU5LRU5XNu8qycUdRNuwqOWzcXZbnlZBs3VOVHUpE&#10;dioR2T1Ull2DKuvDtlklCZWGko2CEopxKRbTRASkYWxiPCYgKSKisEQERGUyn4sJB8mHJSEgJkhP&#10;5LW+aERkbHJK8vmy9iXo8zwRKbaabo3I3n0H5NiJ4w4kIJaIsC9mnISBhCLuqw2YF4L5tAEsliGN&#10;MPHdiNPv01cg7mWIW/JhkZSjvuUJSkTShMKvF/FgHmHnhACWYWMsIKNjC/NQlg1wwFxStLoW0wjW&#10;IYZAHu2HgBz5dMIA0lllKLey0FFbO0Bow+WbEREgyy5AGfMBlLewBIS6VkYdlidYnnErt/k2j9fC&#10;NGDbamUod0Sv042IHD0u+VpCRAC/RsRPzdjpGU6/WOIxrx2U72A8OMKAERHEPQEh0o46C9bpJaMh&#10;TWm2G1KtV5SIjMvGzc/LHffcqwTkWvnu1dfIVUo6QESAKzV+xZVXO3zzqmvkW4orlZBA59qbbpFH&#10;n3hC9vT3aadSkHoTpzDWXB0kG6h3MTlIAB0QI7aV2LvfbwX2RCJdPtUhLxMkZmmysdjBWLCMiwdY&#10;6rosQpsIFzmWDoAenamVhWnGQ2TpdgJICA5TA2m1jpz1vxuwbcsCdMI6u7Whk64F5LRtARnzmQ71&#10;KOuGUDdFYCNSS9i8RfnhqFuE0L6P+23oANZm1dVZF0stGR5u6ItBVbbvrMi27SXZsq2oKMvWHUo2&#10;lJhs6ynL7j112TPYVNSk16Esvb2TMjFeknKpLhUlI8ND40oI/FRKjHzeTb2MjIzEpMPCEZAI/NKu&#10;JR6Ic5SEC1SRnlQiMjqZcxjBl3cLFX0OfV85s3+fFBsN1SvLC/tfkJMnTqS274bniGQRBqaBkGgw&#10;DVA3qwxtWR0fR9jZhzPO0Pr2RDddNsteioggJNkgKKdOmA4rJSCjI7NODXkoy3IOhohw3iiVbwA7&#10;nfIhZ12Ih2mrCxmdM2V01JQzL7QHGe2RgICQcI1Ilh2bpg3apgywoxdWP5SjLGRWnmWL8VDH1m91&#10;stqE+OGjb8jRE8fkzWMnZaoLEbHEw56imsATjJ8EEanUykpExmTH7p2y6uln5KHHHpf7HnpY7n/4&#10;UQ097nngYbnj3gcc7rzvQbnr/ofkvgcfUZ3H5LEVq2TTlq0yNj6qtkpSqRel1ijHRGRmHm3WN2zt&#10;OEPnTNh2WiREBB32u0dEuA7Eo7uj+b8TEbFOuROgj/YhTv3llDsdhO0LAZ2wzm5t6KTbCawDQBwy&#10;m2bI32k5sOWBjkRDYfMW5XcgIvY5jOvB/7/2JXiecUpyqzUtpVxTxvfUpH9bTXZtqsjODSXZ4aDx&#10;5yuya2tVdu+oSd/uhgz0KHprMthXk4H+svT1TMrUREUqZX1BqTSVbExKDp+pKHrykEVESDo6EREA&#10;a0lIREhGSEQQd1MzuSm3NmRkctJNzYCI4JRn11+SiOSL8uL+F+XkyZMpImKJBGEJhE1nyZgGSDKY&#10;b9MkHpQlce8T6P8I+nDGGVrfTt2wPPWZBywaEWE6C3BKKMQ0yxA0avOQtmEIZzMiIo6MUBbZIugU&#10;aYeyLB0rp0O1OqGTtWmWCXVsSFsAiYhfrKrlAn2C5RAneUA6tE+QZEDOPN4vlmdIHZaxMiC0h7TV&#10;YdyGR45hgVRUj9tBo0Tk+BElIickV23JJI5JdotVm36xKoYZoxEQwB7nngbIyLtDROgIEScJwehD&#10;e6bh1odgOmVsYlR29eyW557fLE+ve05WP/OsYp3iOXlq7TpZueYZeXI1sFZWrHlWVqlszbPrZe1z&#10;z8uGzdult79fO5tJqdYxGqJvMmqbIyHWGYftCfND8BoX9i84UuJlvoztpNEx03laeUfYjl/tZ+pk&#10;wLatE8JrAlFxQFwROiwrs87GyrOQpUOHyrwsnTOBdeLWaVuEdXWrm3mdEOpn1dmtPTaP+TaehW71&#10;h3Krmw3Vcc+sR2oqRnE6RAT14ZngBxQpQ4hzRDCyRyLSrs9IZaQpk1vKMrSuIn1P12TP0xXpXV2W&#10;nqc0XFORPc9WpW+DEo9NVRnaUpORbRUZ2VmR4d1FGdg9rkSk7EdElIzk85o3MhGTEBCGyVxOJkg8&#10;RpVojI66OMKJiQmHmIhE0zb2q70cBbFA3mRB+6FcXkbV/ogjItiF5/vL+QP7pdRsahtK8sqLr8jJ&#10;Uyfl2En/wTsQhCwyAqJAAmHTWSMn1AEgY5x5KIM4pk9YLg3vt+hzs3w/09QLYcuHcdqLiQinXKhI&#10;uQUNh+lOMsI2IDPPjYSok9U4pmaob0GnaRGXj0BHSjlDyJgXAnLmQRfXQDlD2s8ERkIUbyoOwXkb&#10;e7RtyQHKIAzrsHpWbgmB1SUgg03EqYcyzGc7kQdAn7BlkLY6zIOtI8cwT6lxZemeiDR+gkTEYvlE&#10;BCMXU4VJ6R/cI+uf36iEQ4nG6jUaPq0h4mvl8ZWr5YlVq5WEPO2IyMqnn5WnlKCsXbdBnt2wSTZt&#10;2yF9gwNqZ8oREdjlaIitPxw5oIO2ssXQ69PrxnVmERHsGmCnzA4b8SXhOn0t55CR3wHptmXDXjNw&#10;OkQkzAvlFlk6dLTMy9LpBEzFdNoRQyfezZmHed3qtm3LQlaZEHF79LnomBfBykJdolv9odzqeuJg&#10;ZVH6dIlIHKbtoz4SEexeQpxt8ERE+wiMGigRma5MS7m/IeNrizL0eEH6Hy1K3yMF2fNQXnoBjfc/&#10;UZKBVYo1RRl+piRj68sy9nxRRjZPycCWUcmPKREpYjt/TcpKRoaGx2Qqn3ckBMhNTTmyAfIxNDwk&#10;w8PDMRkB+bBkBGtJgMncpDsfJIuIgIQAuTyIyFQ0NYMdNzWZntF+ck6fzYMHPBEplOW1l1+TU6dO&#10;uTUiWQtVLcGwpAFxSyqYZkgk5CIpQ73ORASAT80mEJARkNt0J7AsQHsxEekGO01jjSGkIZtHUJ6l&#10;k5V2DjJyinE6Am3YeKizHCxVBtcFJxw6c9tOgM7bOWw3YuCdNuXMs2DdVpalZwG7WXLWYWF1GYec&#10;MqYpY2h1rQ08hHi48U8B4NPUbxw7LrlKTSb0HycmIs2WTGMud8EvTsX6kKypmTANgLQgbM9gzQUJ&#10;iEfYqcERWmdodf1WP+y8wbSMdjTVvL6xDMn6Devlrnvuke/feJNcd9PNctNtP5Cbf3C7Qxy/4w65&#10;9a675PZ775G7H3jATd88+Ojj8uRTq2XLti1uegcLX3EuCd7c4NTQaVqnnI10+y1sh+w6aHTiXNuh&#10;6fm9nU/IzHYa7y5Yh6tHYa8LadbfzQFaZNnthG66zOumQ1AH60Lg6MJ8OvDlXsPpohN57F6ftmf/&#10;Xgc4eJAR6LPccgF9a5d1W1kWoMPzQEgylgP33KJMhk20J0yzLbhHbqG5/l+l7xfk+j+tLzjT021p&#10;KXEo9FZl5ImCDN05If23j8qeW4Fx2fODCem7Y0KG7snJ8ANTMvSI4rEpGVlZkNE1Gq6elIFnlIiM&#10;VJSI1KSkKJfrMjqek8lJfI234IHzPvJKGCaUiIwML5qiyQKICaZ0LAGxcERkquC28I4q0RlWlGtK&#10;vBb2ur5y/oUD7hyRKYyIvPq6nHwrISIhGQFRsKAM/TRJhQXlIZmxZbOQEBD4hETmF50mPtv6RITk&#10;C2E6BPMQ0h85IoKCVpHgKAlhjSMOoCwrtulQZkPAO7okzXzrJAnqMp9xOswsfRsCLNsNthwdMusK&#10;20lAh0BZyKwNgnlWZnWQz3JhWcCSHOqwDGV+9MLrAbYtVo+gLAuHcWaIPoD8RwCOHDsmrx89JpPl&#10;hIhgjQhGROwumTMnIomjXi4RwWhKSETqzYp2AJPSs2eX3PfAffLl88+XD557rpz7yU/Jpz//BfnM&#10;F77o8Lkvnefx5S/L57/yFTnvggvkgosvlm9ceplc9q1vK3G5UVY/vdoRGix8bc80M4kI22Xb5pFu&#10;v0XS4aLTB1RuiEgnJwagA8+SW7DTz8qz4LVk5cU2FPa6fhJEBG3qlGeRpUPQTkuJKciILcN2I6Rj&#10;tPZsOsxbLliOQFtAiPAMIZ91p8up7F0gImmby78G307VXSYRYVtPl4gwjntCsI0enohgRKTdbkuj&#10;VJPcjqL03TsiPdf2y87v7ZEdV/YpBjQ+LLuuHZae64ak96Zh6bttVPrvGpOB+8Zl8EHFw2OyZ+WQ&#10;5AaLUspXJJ9TgqBkBLtnMOpRUCLhiYifpsHW3EW7ZAJQTiJjiUdIRKbyONCsKBNKdAZVf8/QqIxM&#10;5qQ23ZKFl15wRCRfKkdE5GTXEZEsMkHCQbAMdYgwbYmGhSUhNgyJCHgAfEwoQ9hJbgEdIiYiWcpI&#10;WxnTYSUWNAxnxjiRpXcmoLOkM4XMxplnnS11rA2GIawcbeU1A/YabBmAOizPNrh1I+5cjvSIA0Ci&#10;gTjzQx3Akgzk0z7rStUXAXmMUwdlYYd18LdAnHYBr+MfaHz+H3E3IqJEZKJc1X+qipTqrXhEBKcf&#10;8uwQSzSWAolIS996EHKEI4uIWGcIeALiARKAaRMQEUzL5ArjsnX7Zvn+9d+XP3n/++WX//P75Nd+&#10;4zflN3/nd+V/+73fl9/63d9zceA3ftfjt//gD+QP/+RP5Y/f/9/k7A9/VC68+BJ5YsUT+nY06Ba+&#10;YvsuhpE7jYhgysamMXQNooQtv+G1sMOFrfn56bgjdwiGsLOQ3XmfHqwjQLyTDo5Md1Mw0Iccsi6I&#10;y70DhNdGuZVZeSfg/oKIAHYdwk8KYXv5/GSRBU8iEufunH0wPeN1lgeWQb2o09rpBNdO/b9ypCIi&#10;G3wume4Ge61AVh1EqMtn0QOjJNNuRKSljroyVZKRjWOy48adsvmirbLxwm2y4YJtsv6C7bLhwl2y&#10;8aJdsukSzbt0p2z7Vo/s+F6v7Ly2V3pu6JOeW/tk5wO9MtqDdSIFmRzPKzmouCmTgYEBd0AZyESe&#10;UzT5KT/10oWIcMrGHW6mBMOSD0zRcJrGTc8Uy0p6lESNjMjWnt2yp3dQ+vYMyI6dO2VC65qqVqWo&#10;eO2NQ4u+vGtHRkgmuoHEgWTDypl3umBZwE7RkBswhAxhCKuLuE0TSkQw5QKCgdGPzueGAKGxLFDX&#10;xi2sHp0eQLmL42KxgFVh85gfgrbofCkPnTBgbXWyZ+W45lCvWznCybCLJtpNwx01lmTYsswjmM8Q&#10;MhIIEhLIURftWV3EkWdt0Z7VhY69fxYYFcH6EL9G5LAjIq8fOapERN8mzBqRKqZmlIjgIDOOhiwF&#10;riXBOSLu9MSZtsoTEoK1JNzaGq4Rsc4ecoyGcI0I14dM5sdky7ZNcuNNN8o5H/qQ/MZv/7b8+m/9&#10;lhKP31ES8rvyvv/ttx0x+dX3/Yb8yvveJ7/867/u4r/x27+jROX3lIz8mXztoovkyaeeTIgIFqpm&#10;jIjYtqC9WPPh133gOkGQ1KliTj3q0B1U33a+nnwQ6Q46C75Mdt7pgA6B10DC4WRaxyLnEaSXC9YX&#10;OsksnU5ygPeLCHVDfQC/118FCQFsOyizZGExFhORVL4+RxbuuzoRqBPWj1EYS8RsW0K4/A5EJAuh&#10;TsqOPsvuGPgY6fth/3dSciUhfjRkxn2WoNFoKIHIy/andsiKi9bIw+c+Lg9/9Al56MNPyMMfWiGP&#10;fnSlPHruSnn8E6vkyU8+JU9+ZrWs/OIaWfOVp2X1hU/L05cqrl8nuzb2y1D/qDsteWwMJ6cWZGAI&#10;0y9KUKamlIhEu2cUWIQKMuIOMsNWXawNwfqRaG0IZAhBWjClw5EQu06kXNWXNU3nSyXVz7mdOvlc&#10;WQ69dkiO6wvd3pl5d/T70PiEVCpV7YOPuKkZ7pgBQEJITEgsQpJhZSHhsCQCoB5hbYS6Fn40JD0i&#10;Ql9HHwmZ5Q2I27Q7nTxaD5qSK5SI8EAzf5IqFWgkLMA8m2aDLGw+dRDSIVJm9RHiAznuIzloMBDl&#10;s5wF87J0mKbDRWhlNk6dEJ3s4voRdioHuDoAEJFj+iNjMaumSQxY1raDRMPqWF3Gkc/6LexIh7UR&#10;yqwtwP4u1IMt4OhxH5KIvKZEZFxJCIhIqeZHREBEeKBZFunIgiUiGDEIF6vCiXvHnhCQbCLiSUiK&#10;iDTLMlWckF09O+TBhx+USy69VD71+c/Kxz/9KfnEZz4tH/vUp+TDH/u4fOBDH16Ecz7yEfnQuR+V&#10;z33pi3LtDdfLcxue0w5nxE3NLL1GJBrtAOlQxHF01BpPdeqq/06A+sN0KDsd8BpIRKxz+qtGVnuJ&#10;LP3wXmQ56J8UbFsByNiebCxFRHyex/KICI6vD79obHUsXP67RUT0/3ev/q87IL8LEXHPngJl0U6Q&#10;ELdIdbrl/vdGR8Zk9UNr5bKPf0+++msXy2W/8h25/D99Vy7/xe/Kpb/0Hbnkl7+jsivl8l+7Si79&#10;9avk8t+4Sr79O1fLd//gOrnqz2+Uu758uzz72NOyZet22bWrTwb6lYCMT8ng6IQjIzhpdQqjE4V8&#10;vIvGTdFMRIeZKengce8kI+501dLi01UJEhF8ImJ4bEKKlab2dQfkrR/+SPD3l4r5l15yIzP1Sl0O&#10;HT6qROStFBGxIyGdCARhdTsB+Z30QuIRpi0Rgf+xcaATX3A6CLkz1g0ypPWCb80kC1Jp1Bpm5VmV&#10;2cYwTn2EdIBWl6BDRJxEhGQE9ugkQ2eJuCsT5Id2bV6WjPIwBGifci7cZR0E8mw5V/aIXi9GQ7Cr&#10;RslImA/Q6SMkUbB5Nm0R2rJ2rIwh85nnSQYeSG+L9hBSn2V8XMNjx+Q1Ze1jhZInIvWWQ62Fj4ct&#10;n4QAybkjwIw79yP8losdBbEExMoAkpBk625VO4Ap7WD65Zl1z8g9990rN9xys3z/xhvkmuuvk6uv&#10;u84dbvatK6+Sb373SgesCUH621ddJd/53lVy/c03yeMrV8ju3t3aKU1KvYlvzZhpGcXizjSZerGY&#10;w6gNRkX0utlh2w7ZIu7EA5l1IllAu1LTRgZZ+iHS19HZUVmwbJbc1h3mhwjtMG3lNgxlFpCBLC53&#10;BKSbDp36cux0AsoS4f2IyUUKCRFxQNrm27yAiFi7th4bXxb0mSXBsIif3QiZssiGv2YNbX5ERKhj&#10;nzfIcX/w/DqgX9A+Al/PLleKShwG5L47H5KP//4X5KN/7zPymX/wZfnc3z9fPv93vypf+HsaavwL&#10;Dl/VuMr+wfnypf/pL+SL//Cr8qX/9Svyud/6onz/uhtl1VNrZNPGrdKzu1+GRyYcEekbGJLJSf9R&#10;O4xwcFQEZAQjI5aIMKReSDxIPmx8Kl+QQSVS23r7ZefAsFT1uva99ork9NrGVAeHmTW0HwUROX7S&#10;j4hkkRELSypCEsG8ECQcnfItaAfoRESyeAAAeZjnfGTk0xFiZMRyhRQRwRQNK+hUCcDCQCizxpnP&#10;OJyczbPOFGnokoQcPqwONDpM5Q2c04G8yGGynE0D0KU92mQ9oZ4N4WgR0ibltBHmAWgPrxV5dNyI&#10;x7oRESEZcTpRfgiWB1DW2spCmI8yIA0A2wsdEgmkEbdym+evM23X2jl6/KgcPXHCjYiERMTtmpnx&#10;X9/NIh1ZcNM48dSMdjjRiMiZEhGSEe6aqdQK2mmMys7dO90R7089vUZWPLXKkYvHVqyUR5540h1w&#10;9uCjj8mDj+BwM+yUeczJHnn8MVml+lt37tBOaFQ7lJIjShi56UZEMPqBduMa0mREO90Fj6RTThwU&#10;EXfQkW0rD2Uh2InH7dKQCHWzYK8DYFu6gc4xlMNeKOuG0M6ituk1hHksR3mYT52l0E2P9pdrKwu2&#10;PfwtmMfrTuPMicj+gwtyQAG9d9Lmd0JE0s+cXr/Nj4gIdezzRnlIRFqthpRKRelTJ37TbbfIpf/5&#10;2zL43lGZfu+8tH9qTsM5DVXvvR7N985K6z3zGtfwvdonvXevTP3Nktz1d++RG//rTXLnrffKU2vW&#10;yratu6Svf1j6h8dlT/+gjI2PO9KRKyREBHC7XpR0WECeNQpC8hHmuamZiSnp7cEuvq1y3+OPy+Pa&#10;B+3pwYnNNZlSItKMiAjWiGCxKokI14eE60Qs4bCEoRsRseTC6ttyVs50QkKWR0RC0F+ShLiZDoSR&#10;DSDYvktC4smJP+o9MWQBWZbcOWCTB7sIKaMcIXSBrLIu38aDPMqyQCfKOBwp06wb8tAGZCyLPLaL&#10;ZajHPMbDcgidfUNEMCLCdlAXgMw6f8KSBIQ2TRnjAO0yj/kkHMyjjDrU8+1BOpmbZJ7Tw1oRJSJv&#10;HDkmE1OeiGBaxo2IuDUiIALpUZHMXTKAyrCoFYtbQT6yiAgduCUgnZBFRMqNikwUJqVvuF+2KxnZ&#10;tn27bNm2VTZv3SLPb9ksGzZvkuee3+iwIcAmzd+5e5cMj45op4Mv71bdt2v8d2a0k4zaxHUgnZG0&#10;0XfMGo86YaZDoBPG27zVQRwOwuotF93qsu3jPcS1xetEOmCR44oQ2qfMXT/iRtc611DGNGFtdULW&#10;fY3LB6D8xwG237YjRFaZBAEROR0Y0uLqQjsMwnqXA2cL04sGWcSERJu/Q9bv0RWYho1sgIRwfUiz&#10;WZNiqSA9e/bIDXfcLlf/xs2y770H5S/f83/KDxU/es+P5O2zfihvxfiRwQ/lbc0/9d6/lMNnvSlr&#10;f3a1fPfSq+XBxx+Rjc9vlp7eXvdBy96BERkeGXULTzk1QxLidr2oLGsNCMkHCQdh8xHC1ogSnXyp&#10;KnMHXpT1W3bIpg3Py3Af+pe6TOZL0m609SX1SGrrriUfDAGSBZsOAX2QmU75hCUdIBpW5pHtC0MZ&#10;QF8f+3wQDks+Irz2mnKLaIqG8WURERq26NQYyODUmN8JdMQEnSTTWfpZsk5gPh0pbVs546EugDSv&#10;iXkIqU95Vj3Em7ATrQ9xa0SifOihHONhOcptPgkF68K0CgkF9bIIBsB204YtY3XxEJKIeBg9/GMo&#10;EXldWftEvrxosWp4vDsQEhEXV4CIkIx0GhHxjvz0iYj74B3WibT0TaOcl6HxYekb6nffi+nZ0+uw&#10;W7Gzt0d29Ox2wMmrFrs1D+cIoAOq1CrxtJFv3zsjIuzgU53wEkCHfrplCJQluVmUZxDe59CJWfAa&#10;QoT2KbP2qJs43qWJCBDaDpHl+OKyAazddxtsv21HiKwyCd45EYFNdy80fCfXHV/LXwMisruvT+58&#10;8D75+p9cLH0/s0eJiJKLnzoqx9/zlpw465QcO+tENt5zXE6+520lKz+S1f/oabn4/MvlbrXz7HMb&#10;3K4VR0QGRzTEOpHFRAREgoTEkoulQhuHrQm1PZovyGS1Lo1Zva8HD8i+F16UcnNWRiempNVsa998&#10;TI4Hu2bYF6NvJvEguWDc9tlIk1iwXDeQcCB+OkQE/sSmrQ7jbgomIhxESEoAR0RYiGeGvHGIJMQT&#10;ES9LHLYlJTZuG0bHxzSAsgTzCessrQy6tGfLp234nSFJ2oM6aUfr8xAHbFuZb/UW15XI7XVBhnK2&#10;HrdlF+tCjhsiEulYQBbKUf5woA8CYXUZ97qJjg2pa3Uot+UR+jL+wfUPdWLriF4Hvrx79ORJPyJi&#10;iEihCiKiBGAZi1VBRNqzM6oPotB0wEgDSAicPRx9Mi0DMuKd2FKAEwVAErhOpEoiMjEsg6ND7qTE&#10;gaFBB5yW2jug5ERDoN+AOpgHRkdSb9Zd+/jVXUtEknaGBIRI2khHkNkJd0DYmZ9ueYJrJqyDcMPf&#10;iGt+2M6lQEeVhUX1Q2ZAPTpeW7YTFtnMQKibKh/A5r3bQN24tzbdCcjnfUiwfCJy4MC+OO7IgRJj&#10;1uvqDsD6rM5ysBwiEiO+Pjy3p/PsJiQkTUTqUlRy0L+nTx56/An5k49/TC75h99REnJETr73LTny&#10;U8eUcJxcTEAIJSInlKwcfe8JWfVPn5Fv/MWlcvs9d8nTa5+VrVu3SX//oPYBo26dyIRZ+0GEpIKE&#10;xMoBkhWOkIRlsGC1f3RM+kYm5OALL8nrR9+QA6+8JPXpeTciMjs9J0dBRKLvzBAkFyH5yILNR5x9&#10;udWxeZ0AAgJS0omIWHTiA443GNKRRUgsKTkLhdIV2fUiPg/OCiHAyphmORunPtPMJ5BPdJLbfBtm&#10;yeg0mW9hHS7TjLM8dbLqsGBZ5HHBKstaB+8c/hFtj5IJNypCRDZcvuIQdNz5IlaWxP114eFJ8jxs&#10;Oc1HHvSVMByJdrlAj/Wlbfp2oKy36+37bboJA2edyHfbd6MREbdY1UzNnA4RwQLVSr0mBfxzRsD3&#10;YLAqHoTknRMRLIDFzhltkyEiAyODMjgy7EY5gAElJf1KNgiSj0Ec6zw64hanoUOq1PyUDEZDEiLi&#10;6/L1op1oA9pqARKSbj8dQXYnnI2QiAChjdh+F9CGJSE44AtTWLgWtI1t59bjzljsqCwW1Y0Q8gjU&#10;o+O1ZTshtJkFq2tDFw9AuYW1ZcueDnA9IHw8PA2y0K6FLZdgeUQkJCEgAW5th/5GRHzNtr5l3nML&#10;v+srgSUiHMVIiAj0tRzgyi6+D+Ez7eBGREDiQET0f9kQkUIxL717euTRhx+TD33sY/KZn/2MVP5m&#10;XU695205rkTjeBci8vZZbznCUv7bJfnqL18o511wvtx2xx3y1OqnZfOWrdLXNyC7B4Zlj4bLISJh&#10;3MosrB6IyFSxKCO5KekbHpPC5JTUmjU3Itya36v9YF3mZxfk6NFjqTUitj9O982eUHSDJRZhGZuX&#10;BX+kO/wccXpEhPpvvKF+3REOtQdiooSDW3gziQgLAzBmP9tLxxsb15AyWy4LoX4IyLvp0Iky3zpX&#10;r4+4f5OHw2S5tE5imzKCeXTylCNOW7Yc4mgvwJvOMnYUIokDbB8eBn890Pf5lsX6skl5//D5PMDn&#10;eSQPlf80v8qUgDiAjOi9YFsYeqTr5MN96IhvX1gnZQD+MfAP8urhwzKaL7qTVbE+BGQEu2ZwMiqI&#10;RhYBIXBoGZx72fyD4oNyXAzKqZlkesaTDDpbEg6mrRxl7FbgSrMqudKUDE+MyMAoyEgCkJJBQ0Cy&#10;iAiGaKtKmjgaQpJk28fFtGF70PmHbV3U8QbI7JyXAVtvp3pgGw4SBIRkBGtpWuowMZ2FdoJkgECF&#10;b78hvI46lmUA7fG2F+e5xZWn4RSzrgtYKq8TltJZrp0QvL+2fCewDAmIX2iaTUTg+C35sPKOMO0C&#10;Uvc/gG1T2L6YZGRgERGxcMQI9Xl7vDd4Dl3aIr5vPp9bd5sNJSKFnOzYs11uuesH8pX//auy6+/0&#10;ujUiWcTD4uhZx+XkWafkrff+d5n9m9NyxS9cLl/68lfkpltvlZWrVsumTSAig9IzMCC9fX3xglWu&#10;CSFINrrBEpAQrp8rFGRkKi+D4zmpaZ85v7BX9r7wokzv26s6Vdk7v0+OHTu5iIiEfTHTWbA6JBXM&#10;65QGMPKRyNK+j34vi3AQ9IuQM+5BQvOmvG4IzWsY5EC51xNCEhMRp+BISHYlNk10kgN00BY2n2Wy&#10;yhJwnihHR0obiT3cNMiTG2jrsXGb7mTPphGibVbONONMw5Z1+Enc//DJw5HUY0mBJwR4QOz1JuVs&#10;WT9lkzx47mElCVEcBjCVErUlDc+OSUAsYA9yDgcC4T/CUUdEjsiIEpHxfEnKjbYUojUiNe0w6k2Q&#10;Ce6GWbxeBDLo4R8WQ5hw9Dw6PVkMujQRIazcExGMiEREpIGzTnIRERlKERE3MqKkA8QjJCLuGxNj&#10;o64zQltx0FpIRDwJ6UxE2KZFeRERYEdvYeVZOp3K0bGwjiwdlLVExMkUaB/X1SQjOQneCRGJr1mR&#10;lQ/Q0VnYdmfJs/QoD2UEy1hk6XVCVvmlkGUnC9AFoYDjhkM/sH8x2QBALDrJQwJAImLrcG0yoCzO&#10;M21aVC6wb7EUEXG2liAirk0IIzgiov9zICIN7SPyU1OyrWenXHHDd+Sy/3S5zP7UgluImkU+0jgu&#10;R95zXN4+6215+71vyer/9Sn5/Me/KNfccJ08uXKVEpEt0tPbJ72DQ27nzMgovqY7mblO5HSAMiQm&#10;iMMOpmY8EZmUeh1EZJ8sHDgoTe0bC5WKHNh3UPteJSEnT7h+l2DfS5A8II48xG2YJUNIJP4yLbO+&#10;1Po3xAn4H8azuMJieCLC0RWWRx4+bps5IkLDtgJWSh2LMI9pOsxQh3HqQEZdKw/TDOFIKaeMNxI3&#10;29/I9OiF10nHQzCP5dguyBlnno3zHjGNcDH8g0HQBsiE/2H8A4Uj1O2ICAA5HkTk+Wv0cqzX4ENJ&#10;cEEsQoyIgAgRiT3EAU84vO1kTQjkCMMhQcohw+epXzl0WIZzhXhEBN+aARFpuPUeWNCZTURIRrCo&#10;laMnSC9ohwlH34mIWNC5h07ep305EhHumhmZHJXBUawTGYkxpMDIBwDyQbgvbqoMZwWgQ8E1+d1A&#10;fmcPCQiccTciErbPQTvbbkTEItSBM+hULlVHJAtBAkJQDn22lSMiBK4vJCC8duvQOiFuT0aeBZ0d&#10;gJEB226bF8Lq4Zq66XTL64SsMmeCLNsW7prxfzGDA7w03YGIdMK7RUQI27ZYFthnHQg7kRDfBo1H&#10;dhBmPX8xojw8q25Nk5uamZaGvgzklRzs2LFdLv7eFXLeL35J2u+dlh+e9aMM4rEYx5WMHH/vMTn1&#10;nhPywN97VD70/o/KlddeLU88udIRkV27et3R6/2DwzKsYS6fi0kIEJIMEgwilCNuyQuJyCSIyOSU&#10;DCmazWmZn98r8/sPSF1/86lSSQ7uPyjHjp9atFiVsH0xQoL+D2EYt2B/jjgJh7WRTns/GII+8XWG&#10;AZBvYYkIjoaHDLZdfjQSEhORkHgw7Q0trqiTzBk3iCs0aV4g4wCcJEJbhnICadaBOGFHHCwRseWs&#10;PZazMsRZzuYxbmHl9ppRNnT+Po4fFXaRRjv94s+kLV5OEsJ8PzXjwU/wW7teP8EbsKV5fq1IaCch&#10;LEAW0UCa95Gw/wQAyuEckVfePKzMvii5UlXKSkRKtabUW+kzRLJGQ0Is7NN/RA39dAqmdpJdM52I&#10;SAg6e+9MUW4uJjVlHPNenJThSSUc44qx0QDjMjgyKgPa+RCD+kY0PD7mTkxEp9JsY1syd8sk7QJ8&#10;PCEc6Nxt20Kw810W9Fr86ZYR0KGbdGwTHXyIyIZ1LDjoDLBOAEjsIPQkIwsgIrxunw4RtKEbtD7X&#10;NkzLRFMzbI+Nx3odQB1cExfiZumdLniP/Vkavn1LoVt7mWd1bBxwayP0/wAO/MABv/6D0zAHMGWD&#10;6ZoAdi0I1mNwbYZbnxHnpdtiEbaB02RWFuuQ2MQEI0l3gtdJbHaDIyEm7smI9imz+oLTrMpUYVx2&#10;7twm37z223Lhf/iGOxsEROQUSIYii4AQx99zSo7+1HHVfVvu/1v3ywf++Gz59tVXyuNPrJDnN22V&#10;Hbt7ZVD7h4HhUX0RwYiIJyIgEBzZsOQC6XBBaohY7soV3PqQiXxBRifyMjpZkGZLn9k5vX9KPupK&#10;QPHl3RcPvCgnT76VOtAM/W7iBxD6/h5p7zusH6DPS+BJhSceiDNN0sF4CO9L/csyfR39nfv0yuuv&#10;ehJhfCBBXaevOu5Id6wVQehkGA1RX4pwOUTEGrQIK6PMNgROFjfFyq0TZ5w6jIc6lIU2iOSGQQ83&#10;MCEF1h7ilIe2mKYOwGtCnDq0Q3173ZDDdlgvd74AfJAQUicsRx2rBxuUUW7TDsYOAT2PhFED9iEn&#10;wbAEBMBDanUgO6Zp/JO8esgTkamIiAAgIt1OVg1JCGUIQURwYikXq54pEcEiUm+r7YlIvSKThZyM&#10;qtIgtQAA//RJREFU5PCly1G37sNhYlxGxidkCERkVIEwAmQjExPuhEV0JKdDRJZC2Pl2hXOG2R18&#10;SEToNBY5D5NGxw7E9iPY9nUjIoAdGWE8gdazXER1Z7U5C50IRpYukKV7OuB9to50OehUd1b7bDzE&#10;gYMZRCQ6pMwiLIf71M3ucmHLx/YC8mHjneB1knbaNtNuFhIiggXwTXXaFSmWcrKrd4/ccuutcvX7&#10;rpbW35iTE+/5P+WIkowTZx1TdCYjJ1Tn5HtOKmE5Jff9/XvkQ3/+EbnqumvkyRWrZNOW7bJzT58M&#10;TehLyNiYDI+MdSQiBEgIwDTJRyY0H0Qk54hIUcYmNcxpv+L6S71/+w5IrT3tiMjLL74iJ06AiPhd&#10;M/48EfTH7NPhR9K+zKcTGUDf4wmL78vhG0Mi0g3Wr1oyghDk4U0lDjGJiHyg1UEIQMfulnFlIhJz&#10;KGtqBjtAaCTLIMkJZUyTsLAckNwI77TDfHvD7I2z5VgWCPNsmqwvISM2L7Fly1m7DG0+fmDq2PJ8&#10;IBDnNbFsmO/TSVmSAuoArI9lqUtQZkPawRkiPEeEYZYO0ngYSTZwr0gsSEJINgA+rFYGXeDYCfxz&#10;nJCX3ziUIiKlelMa+s8UjohkTc1kgeSBi0I7ERFsm7VpwBIRkAUAtrDwtVSrKREpyFgO0zMTMjw5&#10;HgNkY1jJSIiRiUkZz2lHVMD5IdVoaqbt2gPbJCFE2J4swPm68HSgttGZ4y158dB3ut5Oiz4z7Qaw&#10;dpYiIt2RtmWJx6K8CMtpp72eEMvROSNETtY60uXUE/4G3drHvFDHkwy/KJVExI+ALP59Q4S2wrys&#10;+LKRuidp4JnMmp7x+d3bzTaHABkhEcHH+srlnAz075aHH3lQvvjB82Xd318n/9/3/H/k1Fl/qSTj&#10;lJKMDAKixAPk48R7sHPmh/LWe9+SJ/7xU/LFT50vN/3gVlmN01V37JKegUHtH8bcS8iQISKWjJBw&#10;WBKC/G5EhEQF5UlERicKMj6ZJiI4lXpiKi+vvPSqnDj1tutjQUL8glX0wYnvsL4ByPIhiQxplPP9&#10;N0kG4pBb4hHCEhE/upJwAYxogEQAlogwn77RwRAQIiQgREcigothPDa8DPBGII6yYXneLOratL2h&#10;BMvRbhrQ6UxEWNaWt7KwPsbZbugzDwhtsEzYZspDGcAHiw8X9WA3tBXqMX3sxOIHlDrhQWeLt+X6&#10;h5MySzoIEhemGcdiVUzNjOZLXYmIHflYCqdDRCwg60REGkpEitW6jOs//8gE5mUnZTA3IUNTkzKs&#10;GNHOBqQDX720RGR0Mqedgt++h4W0WPMCe8DpEBE4YLbtnRCRbKTrZZnldvIW1s7/1YiId9pLO+jT&#10;RsrRevtLtSUL3a6BeaGOuyY31eLr/78CESHC59TLu7ebbQ5hiUizpf1MOS8jAwOyds1q+fLXvyKX&#10;/PzlUvtbNTn+Xu2X3nNETp71ljuwjCernnrPDx0BOfHek0pA3pZTf+NHMv4zI3Lxr14mF19ymdz/&#10;4EPy3PqNsnN3r/QPj8hoTl9QtD8YGZtIEZGQVJB4cGqmG7KJSFGJSEmazbZe3169By9IudGUcSUi&#10;r778mpx864dy/KRfI+JfEtHvpvt529dbhHno55ciHCGsL00An6f+TuEGIyJCAfLgyIj6QevnU/4+&#10;IhmWiBDMI+IDzUJjndJ0xMyjc2YebgZlyAd4k6x+J7A8y1m5TWfJstKM2x8LCH88xqH7Gm46WOAR&#10;bUcqH+0C/IEv/scL6+dQGH7cdP18oGyc5TmUxgcC8YQMgED49qEcyQbAciQMmD9EeUsi+GDTZlo/&#10;DZaDDYBlAazofvmNN9WR6z9quSaVRtsQkeWNgBAcNSF5yF4j4h06nToAEuK3nFLHO0PIZ+Zb0lIy&#10;U243ZaJakyH95x/I5WVgUqGEhBjSNNA3OiH9Y0pStAMaHp9UIjIlY3ptkyV986nXpT3tp2YAtAn1&#10;WCKSPlMkaSNgnXA3h+yhnXLQiTPudiVE15gF6/QBdvAcqs/q8JEHeZa9M0P62ixsmwDEwzZRFuaF&#10;aQvI7TW+a7DOVX+XTnkONi+AbadNZ8kQ52/i13x4+1yM2hne0S+HlJ0WaYPdzPoWwz6zFo5Ehe0P&#10;1q3Ye2KBe4HpGaxrwohItaoOfGxEnt+wUb7//e/Ln/z+n8jZ//CDcslPXy4X/9TFkv8fCvLae1+X&#10;F9/7krzy3tek+dNtWfN31shDP/OgPP63H5OH/v4j8if/+M/kz875gFx7/Q2ycuVq9xXe3r5BGRod&#10;lYnJcXckwehETqZyOSkUlISUEvJBkGQsRUSKZQ31Ra1UrkqhWHYkBLsMh7XvGdN+p93Wl6Y5nDK9&#10;T4raz+Ty2v5XlIi8HRIRvBT6vt77De8X6B+sn2C/T1BudQH4F/gvm7awJCRZZJrmA9aP2xEOrP2w&#10;einyEZWBPM6P0oAbEWEm40wjhDLzgNBYmAfQadqKKKNN5tsyNm3LhHJrA7C61EeYdvSLyYe1QRls&#10;pYmI1UH9AGzyh6QcbYD9ZGWyJwkeKM/pEtRLeQKQB//AWJKAtH8AFxMZEhH/wKbJBm0gZL5N+zlI&#10;L0fo60kvZrX5CLFY9SVHRIo/MSICgoEzL+woiIfXATCqMovFbYrm7LTkm00ZKtakV98+eiYK0jNe&#10;kN7xvPSMaXwsr3GkCU2P5aRvXEnKZFGGckUZw2Ftel3NadSNERjfLjhd1unb550t22SdL+NZaSdL&#10;QTvlqENnp44QJAS7BxY7/gQkIETY0Wd1+P93ICK4Bi7AtWXfMYzjdB+V65DnYPMCsJ1hOkuG+Dsh&#10;IqHdEN3yMgG7mfUthn1ml5QHRIQEiu0nLBHB4XC1Wkkmxkdl6+YtcscP7pRPfPSz8u9+/lfl7/z9&#10;/1l++m/8TflvP/3f5Is//SX57E9/Xs776S/KR/7W2fJP/ubPyv+geX/7b/2M/KO/94/lV379V+WC&#10;r31N7r3nAXl23XrZtbtX8Pl/fANmfGJMxgplGccL1tRUVyKyFAnx0zcYxcHR9BXJF0qSU9s4ABKj&#10;s8P64tPi1MzBg9LUfrNcqcrrr77hiYg7R4R9LvrqpM+3RAQ+hiGBNEEZ9a3c+6a0HuUgHwi9j4PM&#10;+zb4LABxC3yYNp6mAeEwejFBMUTEwtpZtH3XZi4HKGvTrASO11bIOPNwYxMH78E8hoR3vP7HoCy0&#10;ibys8qEO5fyBmSZgFySEx7K/Hsm908cPheuEXf/DeybK8smPyjz7INEG04x7OcskJIIPC0dEoJeG&#10;fzgdSQgIxZGoPGQW0CMJsXUxngD2AlKCNSKveyIST81Eu2a6LVbNAokIHDxISNbUDLfHhgApATmg&#10;IwSRwQLVaXXajZlZGddOYOdEWbaMFmTzSF42D0/JluG8bB0pLMK20aLsVB1g13hJiUlRBvNlmcJB&#10;bdNzzibbZJ2vbV+WAw7RiTD4zlfDqENn523TCfEJ60fck5zQbtp+Nqy9rGtcPtLXSnRqUwi2p5M8&#10;RLcy7xjGyVpHj9ARE5tvywVg+04Hvuxip94R2p79BxbX/Y6B686q7wyRPNcZdUWw98ESEYyI1Otl&#10;yU2OyfatW+W+u++V8z53vvzBr/2B/MI//bfyD//hP5G/83f/X/IzP/MPFP+j/O2/+z/J3/kH/7P8&#10;4//x/y0/+49+Vn72n/xL+Tc//4vyZ392tlx33U2yctUa2bxlm/Tu6ZehUSUguUmZnJqQcSUKY5NT&#10;kstNLCIiaZLhEcqY9sAC24obDYmJiGIsl5fxXMGNiGBq5sBLLzkigi/wvvn6ISUiP3KjzuyfPdDH&#10;o++Hr6A/SPp5+prE56SJR6jDuE0TJCD0b16W+E/6eAs76gEiQrlbPwo+8bryg2i0xPpigNwBuvHU&#10;jCuooVVkHo0TNt/GbRqA82SeldEJh7D5iaPGTfMO1wIjEayT5VkPQ9oI6yfCdrDs60pE7PHsVo9E&#10;hD+Wbw/y8cNBlshBFpAHkDzABuW0ibgvkxABbxcEIZmKCe2wrH1wcRT7ITyMKBvJSFK83TT5IHw+&#10;QqYRoi4fj0dEQETsGhFDRBJysZh4hKAuyAcWlyZEBI4fhANOvjMRQQgnCIeMkRSUnZ6dlfr0jIxp&#10;27aNFWX9YE6eGZiSZ/qmZF1vTp7T8Ll+DRXrB3KyUfM2DReVqChhUWxRYrJjrCx9UzWZrLWlOj2r&#10;RMQ76M5EBHKQAU8IshyxjRPpDljDqLMmMBrCjnwBJCRFRHzdaBPClG3Urfcmq4MPYa8HtnAfrcxi&#10;MRmy8fR183qXe5w429NJHsJuRQ7LLBfh23icp9eTgsrifPxOCpvXCbR7OvBlTd0Oix074J8R/f31&#10;f8WPNACL23FGSNXfHe7Yd21LVvsoZxzrX4iwvfY+hCMijUZFpnLjsmP7drnvnvvlK1/6C/kvv/tH&#10;8h9+4Vfl3/zzn5N/9o//ufzs//LPlHj8U/kn/8s/l3/xT/6V/Ot/+e/lF/71L8p//Plfkl/9tffJ&#10;R879pNxyx52ydt1zsmPnbhkYHJaxiZw732MKKFfd9tqJyUlHRIpKRLDrpVRWsgHCEZEOLGIHLBGx&#10;JCQmL2WVK6byBbd1N6dEB1t3xxQzs3rNBw/KwVdelfb8glTrDXnzjUNy4q0fal/ud82wv/Z9PX0Q&#10;/UTSbzNtiQfjTFsdxAHG06TD+zWOiniZ+kz4NA3d0ezwpTHUpxoiwjUjjpCAN4BPRHr49pr1wfS1&#10;zt+qniMiAIgIFUMlG7dpqxuWy8oj2BDAO+FEjw6WwA3kzQTsTfZ2sqdwaMvGbRr1IY36CaR5fdQn&#10;knI4zAxsDjZtW/BDw0b6K7eAJQ+U0y51vNO3BCEZQQERCReoWqAc2uAeNkDTb2r4RtS25KH2oC7T&#10;tk6CbSUJOqp6ICIvvvZGxtRM240cLOeYd4JEBM4PJ6tiVMNPzWgHNN92ITqkTCBPOyw6R+9EMT00&#10;o0SkLblaTXZMlGWdEo2n9uTlyd0FWbmzIE/1TMnqPTl5umdC1mr4bH9enhsoyMbBkjw/WHbh5uGK&#10;9EzW1ca01PVaZrRNrMc6YpvmNlbrhJcLX8Y6dd9pd4YvQ1LmTq2M7SSduO3YO8HWCeB67HqYzvD1&#10;hddiYc8JeTcQt1mvD85pdq6dupasMgRJR1beTwq2rZ2QVc47fO/M7VQN0nNKki1h7eTcQ5lNv3P4&#10;9p0RAltsL//PsWB1eqbhiEhOicg2JSJ333OvEpHz5Q9/9/+QX/mPvyb/TsnGz/3zn5d//c9+Tv7F&#10;z/4r+Zf/9F8rCfk5+bc/p0Tk3/0H+U+/+GvyW7/+u/LpT31e7rr7Xlm/caM7TRVbdXOYiinoSxVO&#10;ia7WZGyqLBO5vBQLU1IolaWiRKJaVeJRUQJiSAjAkRALS0h82i9WxfbcXBFTP2W3c6bebMrMwoI0&#10;5/bKRMkTlsOHjsjJt99OrRFJ+mUP+hr24SEOH9Y8fK5DwzcPJaQlpaNp60stEQGStY8RaQGJUGAK&#10;5s03PNnguhALNzUTTcPEOuovX4++V2dB/2uRmpqhkDJ+2M2CeoljTud3AvXpgAGk6fSYRz3C3kTe&#10;rOTmwU5aP6suxOlgbZuy6mYey1KHQJ2vv+mZo22bb1+6Lpa3BAKhtZfkpW3ZMixnbZEgeLl5UBHq&#10;g/qmAkQEchIOvyUsWSvCB575tAfYtnkihMWqJ+WFV19PiEi97UZF6uZbM3b3TCckJCSZmrFEhHCj&#10;Hh2REBEAoyggDSAi+UZTeqbqsmGwqMSjICt2FWSVEpFVu/OyRonJ0715WdtbUDLisb5PSchAVTb2&#10;V2TLUFn6clUpKMlqRU6ZhKMTTuc8DThn68Q9gUCcNhSwmSIfFoZ0GDt+hMh35NbZMJ2F8DpCIoK2&#10;MC/VPnU+Sds9cF1sSwpRXdbhvBO4dkfPAO2yDgvISUBC2DK0+04R2upkn3KLUCcFvffWeWcuAo3z&#10;8Bskdu09+nFhv7Yvqz1sJ55ZpNPPcHRNgS3bbiAmIs2KTE1NyLZt2+TOu+6W877wFfmj3/+v8uu/&#10;/BvyH//dL8kv/JtfVELy7+Xn/sW/lZ//V7/gSMi//3f/Uf7DL/6y/OovvU9+5zf/QL6oZe5/8GF5&#10;fvMW94G70bEJJSDFeAqlVMG3qbBwtCilopIRJQcVlYGEkIyAXFgyYpFFSDg6gpNTsWB1QolIuYYz&#10;k/S65rUfPPCijGndqP/woaNy/C1s3+38wTvrH2za6SkBAQk5ilF1vBQfWqxnQV8aYjERUZ9myAbj&#10;lpBQjpDnhiBNHkHAr9LHIrR5MREB6IRBNgAQEUtQmGfTWYATC2V09gDitkGUZwE3wzp9pt1Nihy/&#10;Ba/F2oUDT+x5PcTpcG0e7wPStlyi40kI28B24Qf3aVuvt0F4WWITcRIKjKaQELgHKyqDPFuGxAAh&#10;4fWjh1Yf4jc0BDAqYm0ybskI8/x1JG1inGn8g3gi8prbvgsikmzfxYLT7iMhlnykMePXd7xDIoKv&#10;doKINLUdpWZLRgt12TVSlOcHCrKhv6QkQ6Hx5wfzTvZ8v+Y5FGTjUEmeVwKyaaQsO8aqMlJsSK0F&#10;YtXSdqBNvi7rmC0SBw2d7sgmIoCxGXTaBN5+MRyflFlsh5152LlnIVWnAa9z34G9KVkCpJNrQr2d&#10;iIh1NO8meA1h2sqzSAjAMu8WUB+eyay8EGE7gSy9GPgdMhy8lSV5+A1Ow/a7gaB9WcCzmyUPbbHN&#10;/B8Picj27dvkrrvucSMif/pH75ff+Y3fk1/7T78uv/zvf0V+SQFS8h+Af/9L8kv/8VflP//qb8hv&#10;ve935Q//y5/I+ed/XR559HHZsm2H9A8MyfgEzgsqSbmCc0r8Dpd8pSFThaKUiwW3gNSNhBBYgLoM&#10;IkICQjJSUFv2QLNyDf3cgswfOCAvHzoi9dk5qWkfeuTwMTl+6i13RMJyiMgiRKMhMRFRGf1UWBbp&#10;tB/1CNOvI20IBwkIiYYbJYkICPNfe+2V5OTVyPfbwQvKCPprd7JqVgaAPGuEjppx6tv8MG7z6dwY&#10;Z2hh87wj9DfN3swk7h00dFkOdQG0R3Sqi86Wadte5tl8/rgA20LY9nF9BcIQeLAOIY5QdYA3NY2R&#10;DIeoPHW9HU9KPCnwMgL1Qc8RDA1BQDAiAlu+vMajdlEPobfv2+lJXUKGLNxoyHHMXZ6Ug6+8LiM5&#10;EJG6IyLFKnaXYN7+9EZCMHICLJ6aSYADvfyhXhFiErKYiOB4d+yeaSsRqTabktNOZWiqIn3jRdkz&#10;UZI9kxEmkC66HTMuPll2cuywQXwwr50ermkG7fMkBOtP0DY66O7QDtU5hCwgz8Pqh1MzBD+7HstA&#10;RkCILCLbtBN26hbUScp0A8gFSQdISQZYVwBLkIAsnWUh1XaPMK/b9WaRkBAsjzjKMH26cGX1vu13&#10;Ttbcm6gtKT0TAmFbUoAtOm4DR0Yw4mCeSf+JfugT1Pdp/pZZSJVDGu2JYH8TtCnVXlcmaVcIEmiG&#10;6XyUTcBnmv/vc/p/N6P9QqNRlVxuUrZt2y733HO/XHD+N+Sc939Y/vD3/6v8zm/+vvzmf/5ted+v&#10;/KYDRkne92u/Jb/167+jeb8nv/+7/4f86Z+cLRd941J54okVsn3nLneU+8Skn34p1epSqtakqISk&#10;qP3ZZBHTKckJqiQXCC3hICwRifOVuIDYYFSloPYwIjKppGdkPC8T2ie1ZjC1fEAOvPKaVNrTSrTa&#10;cvTYCTl+4pT2s4s3ErAfRh+OPpp+xvrFRf5I+3TIXnrl5VgPIWQILVjWppPdM+pbAfV9KYCQkGy4&#10;MJJFi1MdkFbAFtZW2vL000RMROiAETJuYR11aCirAsRZxgKyboAOysPx+jL+JgL4MZDmD+Ev1OuS&#10;LLButoNAHnVCUG5JCEC7zPd200QECB8SPjhA/GAokMfrQPiGMleu5XDkwYBlvB3Ek7Z4ArK4DpeO&#10;RkRgwxIRq5OMiHgiAnJzFF/tVRlJCnbMMI6QRGTfi6/K8I+ViPhFmG4UIiYi6JwUSxIRbxdrVvLa&#10;tglt41ixKmOliow6VCNUZEQ7iFHtiMa0w8CKeWCiXJPJil4Xpppc23wdbE/aUXdGevSASHfoWeVC&#10;sOwiuXbqMQIdOjA6QIu4fAe7aaijNM7IInSc9rr8tWl9GfLTRqrtHvHamEje7XoJtjcLLI84dJk+&#10;HbidK3rP4Fz374tGK+K8dD0A29UpnUJkN4T77TXP/ZYHlJAosIsmS5fg756FlO6PgYgQWToEdBlC&#10;F1vXZ2fx4buaTOWnZPv2nXLffQ/JRV+/TM798Cfl/X96tvzxH71f/vf/8sdKOP5I8YcO/+X3/kj+&#10;QEnKH/7BH8uf/Nc/lw+e8zG54vJvy6pVq2Xnrh7/TRmsBVGiUK7jFOa69mNKIpQQTBTL7tswJB8A&#10;RzesrFsezhEpaj/jyIj2NXntZzwRKTgiUsNXyufmpT2/z51ZBCJyLCIi6GsJ9tn0M2Ha+sZQhzL4&#10;KeszEQ9BX2bThP1YXQjLE9y3zvRllqMhGDnxBMSvqfTtSMqyHH1wamqG4EhIWNAagB4NZRm2MqtH&#10;2LR19kByPDry/c3JupG0wfKohzZtWwhbT7o+H7ftBeiokZfYTX4k2y77AISO3+bFcn3QOAIC0mDJ&#10;CNd28GEE8QBRYHtog/WyDhcG9iiHLYSElwMkImk7biomGiYEQESOnXhrERHBrhlMzSxn14zNJ2nA&#10;aEN6asYQkajziglJVyIS1aE2sV6l0mhJQd9y8oopfePBAlZiUjsdC+gBOI211GhKdUaJiLbFOz3a&#10;X0xEIOOaCuhgrYvVYyfv41FHrh24H5VI8qjLeCe4MqbDdp12bN/HU04MdUZODkjZicoBaDvjAKZk&#10;rPNhu2MgraBDCnXPlIiQbMSyqN2+7WlQHl5nGM+CJQa8hix0yg/tuLr0vnHaxCHSxXdi+K0Yhiwf&#10;gmVScvwe0W+dBf6W7rfPyLewuk7f/c4aR54+UzhW/uDB/e57N/Z3CZG0F+HiekLwfxihfXZDnRD+&#10;C7xtddR1mVQism3nLrn/wUflsiu+K5/77HnykY98Qj7wgQ/L+9//QfmzPztH/lSJCfBnf/oBDT/g&#10;tuyeffZH5RMf/5xcdeU1svbpZ2R3zx4ZGR130zLYNltSIuLJSE0qrWm3eDSH6RlHKBafH0KyQfIR&#10;jpJ4uYbRdA+IyFRERLBQtVBpSgvT2PPzMrPvgORUp60vcsf0Jc8TkePx92Zs357lZ6wszLd9OeXW&#10;d1r/ZeUACQR0QETo6wHE4QetT/R+UfOhZ6ZpYCOxm9ZnGYSwmUlEACrZAowzbUOCzj7UZcMRhhfB&#10;MpCnSQHy/YWkbxxv3mJbNo04YdPMtzLUx+umzIL6fhQGacASkQR+BGPxA2FlIREBXBo6hjR4AoFy&#10;sM01I4vtsx1vIoQdhbPp2pZuRyIDvF3YJ1lxxCMkIidw0M47JyJ+FMTreSISrhFZTETQeQHLISKw&#10;CSJSa6FtSiwi4ARDoqCdjgV1KiAhbe345rCYrC1z+7BOxddjCQaADpxbj9FutiPU8R0+Qu+wPRFJ&#10;2m51bdksWKcRd+Aqh524LuMoADplIGXH1GfjwF8VEeGC23DUw7c9DcrD67RxPivUIayz5zWcDrLL&#10;+umSkIhY3aWIiL2GGPg9ot86C/wtgax8i5QuSQiRIiL73O+c9RsBaJe/vqXbB/D/l8jSCUkIkCIi&#10;xYJs271bHnzsCfnWd6+R875yoXzqM1+Uj577Gfnghz8uH/zIJxWfkLM/+DH5wAfPlQ+cc66Lf+Sj&#10;n5LPfOZLcs01N8gzzzwnvb19MjY+GRMR/M8DmJ6pNNuSrzYceQgJB+NZcktGvLwzEcEIMkZb9+0/&#10;KHtffFmKNYyOLBgikvTB6KMJ9u9ZMvrIrHz299RjnvVdLJ+N9As6fGTiCwNeAP+ZQUR8PbDldQH6&#10;VNrNXCMCGQmJVSYoo+NmnJUw34aoGA6Pacqso6dDfCPaegRkjTykb16aTADWJuME6siSQxa2lSGB&#10;NO8LdG1eaNPL/YOANsOp8yFwMjwgFpAr6PhZzoZhHuMEZLBDUmOJiC1LXcahw7jVScpo+WMgJadk&#10;3wuvyPBUWfKYwiARmZ52/1zANAgGCIGBJSIhIMcqcpAHn/bTNY6IRM56OYADRYiybe28amqz3Gw6&#10;4oHj2jkE60kJ3oS082ioHNA8dkj1lnYU0Zkmof0QbGun/HQHjnTi8DuVyULKYWinbTtzyqlrO3f3&#10;tho5jkUOLpJRzvYRjghAD44zAK8pW562k3kNAagzM9dy9YZkAwChsOnwWgirE4I6JAnLgbXdHaqf&#10;QURAPrL1OyG4V7h3HZw3sJSDJ/Dc8D4v9XuAONvfOY0lyob1artAKpZqH2CvBW3E/xf+D/HtqMlC&#10;UYnIHnnoiVXy3Wtvkr+48HL57BcukE9+5ity7qfPk49+6kvy4U98Qc4597Ny9sc+J2dr+MGPf14+&#10;9pnz5AtfvkCuv+l2eW79ZtnTN5giIvjWiyMi2kfUWw2ZqigRKSiZqOKskDT5sCARIdJ5/kAzglMz&#10;WKxaqrZiIjJ/8EU3IrNv3wH3wTvummH/C6CfJtBPW99nZYxbX0m5lTFNGdJWthToY+kvAfpDkBaO&#10;pHjdZOYgbQMy7ydpIx4RoQBg2oZWB40IZZSzgbahiNNBU8fKbJ5nTsnN5g1kmjfcX6SvI7RDkDyE&#10;srB+yng9iNuynlQkOtSjnIAup09wIh5/aIR8qJyDR1wRkwXENeRDAZAQZBODRE59yjg1A5sYWWFe&#10;iCy5rYvpuL6IiCwceMkRkYL+w4KEkIhguPGdEJFk1807IyIoN62dVx3TM62WIyMVRbXZislGudlQ&#10;1DVfCYgCeR74YB5IUdt1gLYNthMnOsmJrA48nZ9Od4Lt6E+LiKBshiMmrDx0MNi1BDIQkg3roLLl&#10;aTuZ12DAfI9kxOPHSUQYt4SjE1hmaaj+j4GIYEEq7KV/1wR8FrrpOMBWNAqCe22fa1ufT9vfM0Tn&#10;3xII63Wk4l0gIhNKRDb39Mv9K56Rb99wp3zlkqvkM39xqXzyvIvkE1/6hpz7ha/JRz73VTnn01+R&#10;sz/5ZTnnU1926Y9/6evypQu/Kbfecb9s2rRNBgaG3UJVEIRKzf/v11pt94LS0L6goEShVPRkwh1K&#10;1oGIAJ2IiDviHSQnGhHJIiL7lYjM7X9B623IgQMvOCJyNNo1Y/tg9u/0gwR9YTcdwvpRq2fj9K9Z&#10;sGSCPpf+E/HEb1o9T0Js2XRewg+ATCJiwXxUnJUPeSd00qWDJ6zcM6XFNxWNR8ibB7Lip27S9rLI&#10;QZhGGXzIx5YDbFtBJij3+ouvBXnWLtMo69d0JMSC1+EeMKQVIAwxonzoQseSAPuwMd8CMugeU5Dg&#10;OBICZJQJZZyCsfkI2QZ884BrRBYOviwjbkTEEpEZaarjJxGxABHJIiB+WsZP02A0hHF0PiHYaS4F&#10;6LoRkdm2EpEZN81CoLMhqi0lJBEJAZK86fj7MhgV4ZoP2PaOMg3KbRvQGTM/qwOnDpwCQN0s0BbC&#10;GBkdNkC7lPvOffmOdK97C7bD9Wy3R0g6smCvk7DXEoJ5iQ7uYfaISCcsug4jC3UtbBnAko8QoS6R&#10;zte4IQO2fKKzHCT3yj0jCCObywV+f9sW90yY3wD3Gv8nHM2jPIH9PUMkdrLAOh0Zi9qQPI/LB9rL&#10;/2cQhHF15Ot3D8odKzfI5bc8IOddfp188oLvyMfOv0I++uXL5KPnXSof/tIlcvZnL5QPfOZrcs7n&#10;vi4f/uLFLu+LF31XfnDPw7Jl6w4ZGhpxC1UxbYITTfF/X29PSxWjofqCUqpNS6mAF62KFA3RCMlG&#10;NgEhqlKp6osO1qBoPXklNJNFHGamRKSO84n0+dt3QGb2HtC8mhw8+KInIieTxaq2LwboP2IfEoGy&#10;UC8sEwKEgGE3WELhz89K/HsI6nnfvNhG2q73qSgHfrGIiDBtwQLUIeh8AdugUBf5CJmH1bU8NtaX&#10;9fCjIbSJG5Y0PIS/0QmxcHZduYQMACQKJBZMJ/VA5vOsHa+TXA9gr4kyrt+APYSEJSF4sGzooA8R&#10;Ry5cGMncFI2G0AWx4AOHMozTjpXz4aVt2OEoC+6lkytSeoSmsWYFcgvXBiUpx04el+MnTqrOSZk/&#10;8JKM5iv65oBFXpyamXH/XO05kI/5jkRkJgpdPCIiAEZESETYQZKEkAgsB+y4PBHRzgUERIkFUNd4&#10;An0LUlTbWBPS1M6o5eQY2QERmZnFuSj+pFbWHzpNAvkIfUeMDhwdPfS10yZc5+112Fb7dgpQzjTB&#10;Dj4GOumIbKCzph7Kuvwoz3fooQNE2iKd5+tAqHlwnsYZMd0NWY6q43UYJDq4B7ifvH8JabAkwsK2&#10;312DlrNxj6XKdiYiVidEWkfjei1+OuxdIiJw5AiNg14O8Pt3JCKaxr2em9f/Lf1fcdvBoRPV6ep1&#10;a5pUnomkfVlgnZaI2Hg3uHagnVHo/59nlYi0ZLhQkWd3DcmtKzbJJbc+Ll/85q3ysQuvkQ//xXfl&#10;g+d9Sz503jflnC9dJmd/4RL5wBculbO/eLnKvynnnv8dOe/Sa+SeB56QHTt2yiC27k5hZKKu5MOP&#10;hoCI1DAy0lBZa1byRe3fsEg1IhYhGbFpKycwmoJzSHjMe0ExgTUikyWp1HHwoj47Bw9Ka2GfO/r9&#10;hRdekpNv/dATkWhEpFNfTSKRJYNfhMNnmno2n2nEGVpkyxD6aRf6PcsLCE8u4D+9Pspyqua1N16X&#10;V17DMhAvt0QEYWr7riUenWREugHpdAjr5F0ajQXefF0ORxdrGwidhAj4m0Mgnci8XYSMoxyJhCUi&#10;Vu7Jgp8X88zNEyXC2mUaIe4D18+wrvBhsA8P0gjtos9YX3VIQvwOlySNkQxHAiJ9lrXlSRRsvn2A&#10;rZ59mO3oB8kQ66QuAT1HRIDjJxwRmdv/ohsRKURrRLD4qjENEgICshAhISIkI4CLKywRQbyppABx&#10;bMFF50PQOS8H6FwRkog0lEyQhNQi8tEJtRauAURE31ai0Zm5BZCGvSn7rCNMI/Rvr96ZxM7OkAJ2&#10;1CzPdJZdhiHCMmHayaI66XxSTi7q8GNEbeWR+VmOJ4twdIIvgzC53rCtIWzbQ8T30QBtznTs0TXx&#10;fjPu78NiO3aqhza4mPR0EbcB8QgddbrA6er9Y/vfLfA+2PgipH4XpBc/Cx6hbhph3RZhnal8LYvf&#10;PHn20Rfo/7P2K/iWFb6m/czuUSUiW+XiW1fK5799j3zsopvlg+dfK+d85XtyzpevlLO/8m3FtzSt&#10;5OQvrpQPn3+1fOIb35evfutGefiRp2TXrt0yNDoh+ABdUV+k8ImKeEQEI6KNhvYVMzKF3XPmUDJL&#10;MpYCFq6yTKnqy+MskbGpggxPFqRewyiUXu+LL0pzfq/7Ztcrr7wmp97+kZ+aOZ74CtdHa99MP2LT&#10;Ft6Pef+5FKiflSaJYZyAr7P+kb7QysO4TydrRgAQERASb9PbJRwRIdkAQqOnAzpwAE6acSLWi4iI&#10;32/sG4kG+5vgbcCWt5e+WYgzTR2SDBv3JCEdT2SeQHg7forHXnsI3hvcK542C7m3lTwQdPT24UHI&#10;B4gOHnGXp/F4RARyffgYwg71LXmwNmzIuH2Is2SMu/oBlRGhntXHGhFMzYCIjOaTNSIkIgkJSYiI&#10;JSCxTNF5RGR5JIQdVpYMZbFGpIEP4M3MODQUmDoiQDgs+QCcXIED0TwRgb2EONh60vUnnad1dO7N&#10;3HS0WZ02bS2FrLJxnVGaurbORSMibAudgbYTDhnfplmIHI11pp2wH+seNKRzCvNtO5cDtj1E+n56&#10;pK4H9TOP12QQ34dQ14B5IXHohrAM06l7cgZw9pYgIuG1IY7dJdgea/VOF+nfJLmOxUBeqJ8ga/SD&#10;bV5qrciClk9+/4SIYFfeWKkmz/aMy00rdsiFt66Rz373ATn3kjvkg1+/Wc7+6g1yzgXXywe/9n35&#10;0IXfl49ceL189OvXK1G5UT5zxS3yjavvlMeefFZ29fTL8PikG4VA34U1YSAhGNFFWI+ISL7WEHco&#10;WQYRAdEIt+w68qGh1bV6OK9kLF+UERCROkZZ9T4pEWnMLUi+XJVXX31DTr71thzpMjVj467vVr8S&#10;+kQLmxfGGXpCkE4T8MeeRHi/Tf9IX0hfTh8JP8s4QfsWCTFJ67qpGVtBYiRNMpYD2xjEmUaetR2P&#10;iDgkF48b4od1bPnkBvl8e2O9DuuxIRASEE8c2EZPRgCOiKCNLMs0Q5CPLCJiHw77EFk5ET5clgQA&#10;JCSYJrFEhGXtA0p5aBch9bL0KcN9dFM4mmb94bAgQBLkDjQ7cUpm970gowU/NfNuEhEsVoV8uaMh&#10;6Kyy0p6IKPGYmzNkJCEhWUQklitOn4gksrSTU+diOtmsTtuW7YawHEZfWDdl1LV1LoeIOGcMRI4m&#10;JBWdADJC5xTm2bYuB/ZaLdL3M2or6jOI83hNBvF9CHUNmEdSsRyEZZj21x7dkzOAs7dMIgLAsQM4&#10;9AtkJEt/uUj/Jsl1LAbyQv0EmbZNexFm6igWItv+90+ISEvJQa5cl417puSmVXvkgh88J5+68lH5&#10;yGX3yjkX3yF//rVb5Oyv3yLnfONm+fDFN8tHvnGT4kY59+Jb5DPfvF0uuvZeeeypjbK7b1jJQN6N&#10;QpRqfnF6mog0HREp1JvivrobkQqLkIg4EoJRj1L6ELRyNRoVcXllGSsUZTRXlEYDfYsnInW9NhCR&#10;1157U069HU3NRCMi6IfDkH0z/WAWwnybtnHrV208BM4Rgb+j/4Y/BBI/mvh7m/ZIkxACdpGPdZqw&#10;hfiic0RYkVdME43XDnu8fkTZEj6Vrzq2AXT0aYef2GGagI5f55GQixCvR3gNjXcjGWkC4slAIrO2&#10;wzUiiZ4nEPxhUY+/6SgLG6gbPwTa7mX4QV59HYQEADmB3LcdNojwgbEyOnyApCNTFpVhWR/Cloc/&#10;fAwjLagf15bUyThBImHbgnSoizSIiZVDzxKRY8dPyczeg8ruleVHQ5vLmZoBwSC4e4YkBHEQEeYt&#10;h4iEDsvLUQZlve22/rMDICNNBUIX1zyMkGA9CDogLrR1wNoQty7EL+JzdUWdPZFyAljPsNefU4HP&#10;sWNkAfHE0SGejfAakg54MWxHvxTijh3t1LLW0dmO38HmRYidawTrfHx70HbIVD/WWdwOYlGdGeA9&#10;7QRPqADcu4hABGVtmvEQXjexYcHrx/RMeN4H70kI5mehk/2l0bn9AK8X4PMYPpux/mnYtVj8O6rt&#10;GFqHyWMZjIKk6s4A22cR56O82uMzDxk+aTAzr/+zM23JK3HYNlyQHzzbL1+/a718/urH5ePffFA+&#10;dMl9cvZFdyhul7MvuV3OuegH8uFv3CYfueg2+dilP5DPfvs+uei6h+WxNZtl98C4EpEpt3gUW/ax&#10;YwYEBJ9zaCgwPYMXk4KGRbfOwx9YZsmHJSFM54sFmcxNSqlU8h/Hi9aHYOeMWyOiRGR0qiQjSkRa&#10;LUz96n08eFBqs3OuHz30xlFHRI6cxPR3QjrCl9HQ1xD0Q4CNW0APofdtHiQb3dLwdfR3zLc6IfxA&#10;QhrQt3UzzhEXxDOJCBw5yYMFCMgbR7UR6gDfiJw+nT+JAJ09bSDsBK/nL4w3i42NAZnCraMAgTB1&#10;JMTCx2ETIUE5YYkJ6iNwQ/hpf9SJECuEEeeN9zLo+R8GeXwQ+KAwTkfPa+LDhGsgSDo4HQMZ08gD&#10;KbBEwB/Bjmvw7ScZ8dfv6/F6yYMcImwj5YyzfFJnIsdiVUzNTC/sV3ZPIrK8NSKWhPykiQiBERKi&#10;pR1AGngjwlqR1hkRETgahuj0rQPqhPAabCccwnb8SyHV6WvZlDNip0/YvAixk42Q5Xz4xvyTIyKq&#10;B0eKtkT3Lyxr04yH8LrZv094H1gX4/gAG37jv05EhLCnlgKx/mnYtVj8O6rtGFqHyWOZMyEibLPL&#10;70BEZvV/rDU3LcVm230b6qFNg/LNBzfJV25cLZ+96gn55Lcel3O/+YB8CKMjl9wt51x8l3zkknvk&#10;o5fdI59QEvL5qx6WS69/WFas3SK9g2Mygo/dKTnANn6uD0mIiManW1LSlxOQCRIRjnRU67VMIC+f&#10;z8dEpFL1u2WSQ82UiOSUiEx6IoK+bt8LL0htZk4JUVsOHzruFquCiByLTlVFv4t+OPQjDCmzgAx+&#10;CWEWoON8agTKO6Xp9+gDLagTgjY66djyjAMxESE5CMmDTYOEAG5EJCInkHvH7gkBgTyLMN8D9r3z&#10;5w1gI5HGjbOOG1tcs+pCG2zaO2yvS33KqMM6UJ9nfAnZ4M2xN4vykIjgobAPBkIAMj5Q1COhsgQk&#10;BZW561SwjLeBtL8OXANJiL8+X1dWfUgjTjlCPNxk2qEcIWUoRzs4chhEBN+aaYOIFPUfTAmIn5pp&#10;6D/yXCYR4dQM/vFCkIgAWKwKWdZUiAU7qWw54iAR3jZJB4lIa34+GRXRTgcgEWli+iZauOqJiCdD&#10;QEhAUnCjG2mHY51OVh7Ba1kObMe/FGzHH07NYIdEKt/kEZ2IiFuMG4FEJEF2WxzQ/qx7p0Ab6MCY&#10;7gi0QeuKEcmtvZRjM3nptOpk/B7dgPpINLsRkbCcBfKzyixGur2Mh+C1AalnVP/f4ryo3tBuiPA3&#10;WPw74jcmVM/khTaYtvZCGdoaf7ZB4+77PGor9dzjmvS3AhFpKhEpN1uu33m2Z0xuXLFdLr39Wfnq&#10;9SvlvKuflC9c9ah8+jsPyccvV/Jx+b3y2Svul89/6wE578oH5fxrH5Nv3/KYrF63RQaGxmQsNyUF&#10;fFk3IiJ+RBT9wZx7oWpON6WsaZCPSjTiwZEP7KoJQTJSwxHxICEOICCejLhzRPBdqxzWiBSlodeB&#10;F679L7woVa0PU0QgIm5EBH2w6Z/ZDzMO2D4aPoh+CD6HaYB+KESnfPg2Gweoy3QiT9cFJOUSWVgO&#10;oC7zGT+LJMOOilBGohHrACAhQJRPx94NKBumvawzEeEPQCKC6RmMiGTZA0g0rMP2jtqnvcPGjaa+&#10;d7Soz450oD2WkLBNIRFh+9BugGkAcciYJkA2QDIWERAgkoOgAJYQ4BwPkA+0GyHA6wVJwQfqoGfB&#10;8sjH13O9XjbpICizSOT+o3ft+f0yXtR/smUQkdmAiOC8kIY7udTvTHn3iUgyImJHQIhORAQjIsS0&#10;lvVf//3/ExEAa0H84tTFRIR5We2Igfabe4Z7ifUMvKdwYGgL4qm2hVhERLw+v9hK296OB+KL0/53&#10;gY3wNzldpNqzhD3kny4R4b3JAq/NX5+X4ffFV2tjJ29G6boTkQRIL/4d9doA97xrnSbP2rBtCdtm&#10;ZQD/ryB31wlbIDMauuce+Xo9ICLt+Rm/m6VSl+1Dk/Lwc7vk+ofWyZV3PCWX37xCvnHdo/K1ax6S&#10;r37vAblA8Y2rH5CLr3lQLrv+IfnmLU/I9XevlHUbtsvQ8LhMTOW1z/JHuzsionbx0U70Yc02+iJ8&#10;a2pOikoksM7DEw1POLKICACSUq16uKmZMk5UVRKiIaZmiiXsmgEZKUmr3dZr3CcHXnpZSs22lm3J&#10;saMn/WJVQ0DY97qpmige9u22vw9h/RLjTFNm/S3jAHWtnP4PUy+2TAKfxzhnOrxuEgdo27bhLDtq&#10;YQFnH8osSbFkoJPMhiQE2brJBfmG+0YC8SjMUdV3ayISGyyfJhw+HpIS/HD25jLuSQfIhV+Mimvk&#10;zcIPxja5tmhIksJ8+0C4B8ekqcM8Szw4IkJiAh06f5ahDESC5AMgGSER4UeSWD/jqP/YCQzxwT7K&#10;mQfc6FmQpFibCN1iVUdE9slYwY+I8BwRT0SSw8y4IBXEgiQEbwE4MAgfkQIRgQyEASGmZpC/FBHp&#10;hjntvGa1gwPxQVuyiAiREBDCkxB3DdGICO3aztMhcDBnCh7a5aGdLjrfAOzsEUebmF4ucB6E/zBZ&#10;BxgnscjRGzKyNEhQfFtxn2g3vH9t7ejxNdWZmXa6/gykHHHQPjhZhLiX+/Yvvr+dkfGbWmSW8WDd&#10;y5FjdI5wvzHiC9MOYbk0QUnu3WnD3CNrP5YZUIa6s3RTSNWT/h1C2HuZLrcYoZ4ta/+3sZuu3p6T&#10;gvY5fWN5Wbu1V+5e9Zzc8vBque7elfK92x+T7976iHzn1oc1fEi+d9sDcvXtD8m1dz4iN977mNz9&#10;0Ep5fvNuGRjNuaPiQUTcepD2tFsI22xNuw/PtbUOnFlS13i+DDJSlCpIRl1JCw4/c8QjTUjQp3F6&#10;hsBoCqdzEGINychUQUYVeOla2KdE5OXXpaDlm9p/njh+Kto1k7wgur5X4fwFQoX1C9a3AOinbR5g&#10;ZWEeQN9mfbJH4o/Dr+8iTr9LUJ6UTw9g0A+jLoLEhnBEBMoICRpAnKMkWfm2IaEslBPWDh2rvTEA&#10;4rhpiFsi8qaGtGProR3KEbdExOd7m7Ye3AA/wpHemotRkbh+1WGbqI+bCBl0+GOzzUhbOBn1+GBF&#10;SJERLQ8dPIAoQ/iHEraQnwDkwpORxeSCZMLVGS1uxRoTj+ghj/SJrLZDj21w54gcOyGtuX0yXvAj&#10;ImkikqwJySIilngwvhQR4aiElXXCnHZks1q+GxHB9IwD4kpAMIoDnAkR4dvmmeJ0iAiOuQaYXi6W&#10;IiK8JucEotGdOA9himx0hq8rIiORQ8lyLgB2eDSb9WUREXyELSYjkZON75/ef6S5sJTypZHxm1pk&#10;lkk76k55VjavwDH5s/PYEdZUh1dTh4cvrdbdehNbDkjISHLvThvRPbLnodg63hUigt86SycCRzoA&#10;3M9U2QC85zbN0P5vg4hgBLPUaMlwvizP9w7Ko+s2y90rnpXbH31abnnoKbnxvhUe9z8pt9z/hNz6&#10;wAq57cGVcudjT8lDK9bK1u09MjSRk1ypFC9UxWgICAjIyHQ0KuJ2z0zPSL4xK4Wyko46Fqoqcal5&#10;IgLiASyHiBAhEdl7YL8cfMUTkenmjJw88UM5eSpNRFyfrLC7GsPNBPQR8B30PzYNHcqZRpy+C74B&#10;cfrUxLfSH8Pn4cU7vXbU+l4LXzadZjmkSToAvtD7+s3UDAtZ0sE4Qu+gExIBsBwrzUKoa+EbnCYe&#10;AG8EAAICvHZE7RzxZUg80kQjTUSYZ+sJfwiEr77O3TB+RATgTeKNCm8e4myn/0ET8CEh3IOFehUk&#10;HQCG4TgN4x40lcUP4CI7fgQkGQXxRCQJfRmUx0gG0iQjuA9WnzZdu6L6QqBs2AZPRE5KY2bvIiIC&#10;p44TVeM1IQoSCxIPAnKEJCJYQe5HSFgm6YA6IXTYkM1p5wUiAiKELbhZRIRIj4YACRHBKv13a0SE&#10;nbONEyERgTNf0E44vDZe37yGlmQsD2lHtAiRA3AIdNGuLNJhQaeGNnJEBEjZDeCcjN5jhOHUA+8x&#10;08gPiYgFnGi4wyUL6d/F/6ZhnTFSuh5nQjoxEtKaaajjqamzqjgSAoCQgIzgELmstr4bRCQkIS6u&#10;yCIiy4L+Xy3o/6a/P4ldIKwrpavIbGcEq8OQv7fbzhs9//h/xP9mpdWWsVJZdgyPytNbd8ljz26S&#10;B59aL/evfFbuW/GM3KuEA3jgybXykMoeWvWsPLLmOVn57Hp3hsjo1JRMlct+WsYtUvVEBCRkRklI&#10;TevAaAh21RW0PygUp/06EbcTxk/BkHyQiBBcS2IJCEZ/ERYiIoKzRFrTLVnYv1/2vfSaTGh+q9FW&#10;IvIjORFNzdh+OfYZgPbHJCJZoL/MyrOgngfT8G8gGPTl3g97+DxLRpYC7YWgTe9LvU8lHBHxSmnS&#10;wIqt0aUaQ31cUDJnhPI+H3kkCBZ07CFwk7A7x61HcbqeYMChohxs2jQQ2qcObKV/CD/s9Orrr0bw&#10;W3P9NA3XiyTkA6AccWsPoXXq/NEdVO4eIA1JRBy7hTySUcfaSJMErPNAiLqSqRmPhFQAIBFsg7dD&#10;+HQiT/RtnGnqUHYcbP3EKf1HnZex6EAgS0RmlEiAgJCEWIRkJA3tCGaxa8Y7f/tGlXLEGbD5c+pg&#10;MDXTUjtuHYi2ycGQD2zjBUhA3DoRrBeJ5NjaCyLTlYg4mXa4Wm+yPqED1CGhc2Zo4UdBCLXl7Hnw&#10;umLHHsHpRHmhTgLIiHSdXCvhgU4fZEDjqTJJ2eVD22eIiEvDoTh4p0PwGq0szMvScQ5QEa9l0Hqz&#10;YMlAVr4DyEgE3osEvh6PtL3lAKQFmJ3TN24lHg1DQkhEAIyW8P6l2+cJWkjSlgUtm7LF63D3y+ex&#10;nSm9LgDJwLOMtSfYJQaZs4F8R0BgG/WzLoSaR7h6KQeitiqyfmcA145niP+D7rTkOXymYVpylars&#10;Gc+5UZGnt+yUleu3yornNsuT6zZFeF5WKZ5av8lh9YYt8szzW2TPwLBMFvJSKFWUOOC38dMx00pA&#10;HGbnfR/QAoGclZLWO1WdlXwJ6+CKfgeMkgqMfmQREZAQEA/AEhKkp4pFGZ0suBNdm9NtfanYp0Tk&#10;FclVqzLdnpNTJ5WInHrL7ZhBX4u+10H7X7d2EH6EMgX6cPgdm3aIZMy3PgryUIYRDy/zftrPGiQz&#10;Bh7eh9K/e8D/RX7W+XmvY30uddNlkR/ZBydQvIGpH0W8RoQFrBGAhim3ehbQo76/sOyLYWMBOFUg&#10;revBm+YafojpNMkA/Fs+8pI047QPwJnjB/A/Hn4ItDcZCQER8WQkISKWeDAOHdxQ98NHgE04bStD&#10;2o10AMhTkIRYIhKTEc2j0+fDlBABEAXU46dZktENpBNSQX2EfPB822DTt49tpQ5DKw8BmydOIX5S&#10;O4N5GS/qP1lARDiikYVsAkJoJzODxap+y6wlIuyIOoHOGHEsapvWzrKhRKSiHUpV32qAusYBt0AV&#10;IeMgIdpud6aIyhyWRUSWC99hs+O2nTtgyQRgy8ay/ZFTjzroMN/qJND6DFL1ms7eweR58tHZTjeg&#10;He5epcpHCOrkNVhZmJels6iM1psFOtqse24R62jbU3ZT0HYYe8sBiQimX0A86o1yPC0TExFMz6gO&#10;71+6be8mEbH5Qd4ykIx0RNcXtZkjea794f2LymYi0M36neM8fXb4P4i+AdO3+B5UodaQoamS7Bie&#10;kOd7BuS5Hb3y7LbdHluBXfLc1h2yfttOh43be2ST6uBo94L2W/gQXV2JCNeFkIjMKBHB9HJLZUBd&#10;25Vb2CeFwrxUsOC0AvjtvJ1GRDgCEhKRnBKRkYmC5PJKTLXfwdTMwosvKBGpy76FF+Stt/+7nDj5&#10;lhvNZv+Pfpf9cgj6GPoImw7zQ9Cn2ngCP0vAtPfFCcnwnAA8ADKfRz9LnwvQ16fhy8S2QUSUgBCp&#10;qRmCJKQb8bAgAUE8aRguhBeU5NmGMh03LiAgAG6Yv2jP1lieF0+iYUG7Ns0bn/wgGO3wRAQjIp2I&#10;RxZIRGjPthWIHxgFSQjIhiUiBIbjMPQGXU86EkbsiQCIBdKehBw/CWLg05RZfT7MfEApZ2jrYD5C&#10;X9diIB/6qBdrRDAiMqFvFSAhONAM289a+o88Z4gISQbiODEVsOtD0lhMRNA5OTISdUSWGHSCX12v&#10;b01zM1JWclHSjgsoz0xLRVF18OSkpu0BQFCqGpKI1DWOIWC0hXWyszwjRM7Jgp0yHXVMKEw5yrLy&#10;3KhIVDYb3rkRaUcQdPgm70yJiHdKUTtT5T0W1fkOQSfNKQHCXkuIUMfG3f3U+5pVVyfnnfW7AiQh&#10;ANJYmIqREYYzs00XYjTEOvO0fd8WEpHObcvAu0xEQvA6/Tb5aRe+EyISgtfqrl2fHf5v438Ru9lw&#10;CCHWiYwUK9I7NiXbBkZl854hR0iATb2DsmnPgGzp7YvQL1tVtl0xOjHlRjXwVdxGs62E0E/LgIAQ&#10;DSUimJ5pg5jML0hOCUOhslcq+VkpGnJRNQQEpITEhNMzHB3BaatArlBwX97NFZSIah37XzgocwcP&#10;yGS1Jgf2vZQiIuhv2eey/+0E+hv24wDK0BdZHciQRuj9aeJrmQ7lPs8TEPps6pCMJP7VxxO90N97&#10;fVcWIWYVDBnJJCIAK18OGWGFbJCPJ066ExHxSHSpb+Ev1sp9edZDu3DKvBnMQ0g5yrIOP/zkr80S&#10;ETsF042MkIjwh2YbCcpJPsKREJAP5lGO/eMhI/ZAGjbTRIQjJB7JQ2hBW3yoAavHcmirTROQoawH&#10;ZEpE2vqmgMN+lkFEQD7wz4l/Xvyj2rwESxMRSww6YVY7xeZcW4kGCMi05NtNh8J0y6HYTkCSQsRf&#10;6H2XiQgckt0lAbBTpqPOIhuUZeX9uIgInBiu19WXYacT/NqDsA0JFtX5DhETEW2vQ0AyspBJRKJF&#10;vD9OIkLYcgzhyElImO/h2/L/VCISQ5+d1P+39i/4wncZ60TKNenPlWTXSE52DI3L9sEESO8aHHHY&#10;CShZ2dU/IuO5giMhtToWDnsSwpGQ2bkFF2J6pjE3L03tp+YX9kl9337Jz78kk8UDbksuCIbfzhud&#10;HWKICGUcDQERwSJVd+pqRESmijW3LgUjIrOKnBKRFw6+4ojIyVOeiLDPDfvoLDgfk/Jrie+xevSd&#10;Vp8yCxKFtByyxK9bHT+Vk/ha+lTv17sQEZCYTkSEBlAQca4HoZwy6lM3rgw7Wo4dSk5fdWW8nh/J&#10;sDDlFG8cU0S7Y9yprQhxYQpLJuxF0wlTjjids9Vj3E/rpNuBmwJi4YmIhScclphYoCx/ZPsAADyw&#10;jEQD4IgIYadj+LAhtEQkIQDR+gzNZ9rrej1fFnY8MI1DPdpN9NJx2rLt4LUhDfCf46jaPXQMUzP4&#10;YqT/8u5SUzMgIliIimFVxCm3RAS7QVrT+qaozh/Egx2RJSQ8+CgEOymQBqwxwRd3i+225BRTzaZM&#10;NRLkm60YOMLZHePcnnYoa/uACkjJrLZnYUZmcJbI3uRtPwtxpxkBnSnaFcuijvu0Ye5DJ8Sd9/4Q&#10;WtbAOoLl5MVv6hGsDp25tQFYHTrSuH1Bewk62m4g6QjjNh2jCxlZDhGBDdfOSMdjcbsBXlPqN1sC&#10;dgQECLfyJu3LrvOdgO1NyeNr9CB56nYfCVwHSIgnIiGR8vDXpXFb5xJAG+P/bcD83+NsHyxCL7da&#10;Ml6uy8BUxZ202jOWd9g9OuWISc9oTvaMTqQxPOrIAF6KQB6a2j9M6/85+iQ7NTONs5AWFhR7tb59&#10;Wv9+Ker/VL51UCqFOalWy1KvK/kAGundMyAh/qXLrxPBNFC+UJKpfFEm8/mYiGD9yd79B2R63z7J&#10;lcry0ktKRH70Izl26pR7QbV9PLfvOn+hYD8NIE4/hniYZj/PPJtmSH0iIRnWd0KWrodl4df9Z0YS&#10;PkBukPhdzyc8f0hIiuUW4BVujYhVppJVZppEhBXaikkk8C0aRyQgVyJyWOPdiMgh6FoCExER7pax&#10;F8Q6AchD0sE09SgD0vX7m7oUEem0boTlEboHJvqRAUs8EDLO0Q/mH41IBx86IHb6CtpDvmXKtgx1&#10;SEJwnZjGYT7aSHuLy3i5lQG4JpsmOQIROXL8LWm09y2biADYORPKlktEAMazyMgiIjI3o51GU8aV&#10;eExoZwGMR5jUjgOYQKgkBZjSTg0oaBmHtl7TTFua89PaGZ0ZEWGHyjUiZ4S/YiIyt+CPM0dbmG8d&#10;lLUBUO6Rdni2vQixbRdbeEkgrG4Iq8M4tvRyW2+cj+s2bQ2Bttv2u/hfJRExct+GHy8RyUR8jWnY&#10;+9QJPwkishcwaUdE9P8bLwuT2ucMF/yoSN9k0WHPREF6x/Ma5qV/Ihejb1wxOubWaYAsgDzgxQgv&#10;SNixh9GQeEQkIiIzSkRmFQtKRFoH90l17kUpV/dJvdaQhvYfTe07GtFICMgHwBERxMtVnKxajYnI&#10;hBKREW0b+s221rN3/0Fp79/nzjN5+ZVX5eQP35Jjby0mIq5v1jj8hfMb6JM1RL+Mvt320+zHIWce&#10;ZEwT7N8ZtyARgf9MfCn8rvd3QEJWIEsTEfIE+mDLHwj6bwIy6MZHvFMRQgsrszqoDIYo5wfxSEjS&#10;FSaN9/ByZ8ORDk0f1xsBRESEgA7AG8NyhLVlZYwn5Xzd+BEYR5sw4vHyqy/LCy8dVNLhzxEJiUcI&#10;Ts0AtOd+XMQVeGhIOEhELNyakOjB4QPHB5B2+TBCh3HqWLh6o+u0IyJ8CJFPGwTrpE3qIvT2kgfZ&#10;6QCnlAydfFtqzQVl9snUDEL8c4FUhIQjCyQmJCJ4MyERAalgx7McOH11JAix7bautvKthozUajJU&#10;rTgMVsoOw9pBAJAhHxjTTgWYaCppAbRsaaYljfm2GxHBltmQfFjEDqkTtDO2Dt13zokDCmUxlkFE&#10;iEVtgk0D1uPqCgAZHY+rV0M6TFsuC6GdGOp80K7FTsY7GhxoxjNEHImIQsaz0t3g9HC/urQZ19jR&#10;weo9S9mM5M5eF0fqrtHoLgnoRbDlFrdr8b3LwuncIz4rTLtyqCdVr8dyiAiugWQE15Cl47G8a7Fg&#10;Wwn3f67/2zg1GecTVaenJad9zmi5KYOFqgzkK250BOjPlR0Gc0VFQYamChrmZXBiUgoV7Japu5Od&#10;HRFxIyJ+JMSREIyMgIjMLyjhQf+kRGRhn17nQWnsf0GqMy9IvTKrJKSmaLkv9XIqJkRJ64pHRLQN&#10;OM11VIlSsdJya0/2HXxBmvr/UNa+581Dh+XUj36o/evJTCJyWOP0Idw5Y/tq+B7bzyNOME0dxumv&#10;GLfkAvD+kn4Vsu6khWAZKyPIHTrBTc2AiMAJc8TDFrYyFkKcjUXchUoaLNgor4MQ+rzgpMFvwDb0&#10;QUBUBvKBNM4MsUQEgLMlsegGq4O4r8/XjxvLHwTtwpbdF19+UQ68sD+6B52JCEdIcA38Yfljux9W&#10;wZEP9+DgQVKQmPBhQshje/nQIQ44x5/xQFLuwwT+jBHYQdk0EWEZgHXZURfms26bb9sC2XFDRPLR&#10;iMhfSyKibykj+kbSXypKv74F9Sn6SyUlIyQlnqAMVcsyUq86jDU8xpWMFLUtrTl9az8dIoI4ZOg4&#10;KXMAEYEj8p0yt4z6tEfirJK8d5eIwLF4pLfnRg4nJiLQhw3c03S5ENCFTlIHEV0H2qZtsQ6G227x&#10;uyHfOtL4WqLflWlb3h2UZtKU4X5ze6p3ooBtk9qL7nEodwjaSXlsS2WJw0ea1xblR/fDEbD4t8yA&#10;2gzvF+T+/lvYtph4CEcmona56zd5Aey9jq/FtMPD18/t3J2RXEf6mrJ0FaYdy4FtK8DnwhERDbHI&#10;vNCclvFKU0a1Hxop1tzoCDCU15cNxUhe/7fzJYfhqaIMTeakVK05ElJXYAtt2xARjorMKvGY27ff&#10;Tc3M7FUSsne/7Fs4IK0D+6U0v1+q1b1uWqZWr0i1ll6cGhIR942ZaERkHFMzk0VtA6ao9bpeeMkR&#10;kZLawGjDqR+97YgIRslt/wwfAX9BsJ8G6H/oe7Lk8HE2ZJykg7LFefSTJB1pEkI9j4QvWL/OMIVD&#10;iwnJmwi5RgQCjowwnQUatBWGMpsXyoDQDkOQhrAMiQfz08TCyyzpyAJtIG7tsg24Zk7J8B5kkRAL&#10;jIjgx1j0AGjID/SRjBCQ8QFzIwzq4BHn1AcfBjp+hLDr9CMZ4zwXxBOPNJmhDcpoC3GbZrtZDiHK&#10;Mu2AcqgXZZSIHDnxlhKReSUi+iaQIiIgFdnEA8giKZ2IyJkCxAEEoqxv3BNKREa0MxguA+Uo1M6q&#10;DHlNiUpFUZLRWkXGtFMZjYhIrqWdS7vl2oTpHjj2rLpCkASE6dCxppByVB10OiC2r+g6NeMcZNLJ&#10;d9VVpwFZaDe7jiTPw4+izM7j3rX0t8AbLGyqXuigM64HyLpPif0ErBvnlixoyN+JIy778AE1pLWu&#10;xc7Ww+f5fE7NEGk9DfW+xSe8mjwHc2/Ds014vVYW5wXgqbSEvcaQYDDPIi6LuNGlUw+duwPqtbB5&#10;AdL16X1SfWLR75JRfrmwbXS/f/RMYEQEUzMgIlhQXmy1JVdryIT+L4/r//SE/m8D4yV9mTDAeUeO&#10;jExOxUSkpsCn/ltzak/7LBCQufm9ModQicf8/gMyqyRkVsMZbLNV2YKSk9b+fdq3HJByqaUkpBSt&#10;B0l20iQkROPuy721iIwUZayQl5FcUcuAiGj/d/BFacwvSLM9J0eOHnNTM+hj7YgIwX6bQL+Mfjru&#10;o6M0Ab9k01n5S2E5uiERgV+1If0vZS6NRa8YlFBCYvHGG6+ld81YkhDKATpy6tnKu8GSANoM5YSV&#10;ucZnIMwHsYBTtjqU29DaJ+lIyEdCRDotUiXwA/ChQIgfjXFLPAgMr3FNCB8olocMIR+YMB+hfTBJ&#10;SEhCeI4IbcRlTHmWQXhCmTfbwRCArq3fXZPmxzipciUi1cbpExGgExl5p0SEHSE6qmls39VOpojF&#10;qdGumVyzJpN17aSqdX2L0lAxoZ3IhJKQybp2WNp5OBKielgngvKzs221550pgXQnWD2AbbJEhPEY&#10;e+3uCq+zXMT2FWknASRO4t0gIrwepsM4gCF67KLA+Rg4xAu7oOL74EaFzG4SXoO5F27o3SCWR/fT&#10;3mfWyfqdTO3ZshiJskSAcQs64OUQkdiRmzwHc2/9CEmSF9aTygtgCQhDxt8NImJlMVCvRZZOhHR9&#10;uPe2/ennJSzbsX5F2L5Q1z4nGBHBGpHaDBakT7sF6JPVhqIuk7UIiBtMVOoypmQAR6tXNB/Hq3ci&#10;IvOAEo6FAwcdGZnXsHVwv0zvV9nCPtl7QMnD3gNuVKOKr/dGBCSLiOBDdwUlQZyeAREZmshLtY6D&#10;G7W+Ay9ISa+h1piWY8dOyYm333J9LEbP0ffyZbFTP81+nXH01fRBjIcAeQj1O5EL6lk549amlye+&#10;O/Tt9oX/MGQRCcEumUVEhCSDBmgEIckHjWXB6jOeBeYDKGfzLFEIbSBNomHzWLfNt+Vok3GmcU0k&#10;HiE6EZEwjR8BDwcOCfPQBwOIHiY8VCAjdnQEp+bxoYofMpSJHjAAdvmgUBbrmjgIyPGTKOtHRVz9&#10;mo8Q+UzbMsyz8eNRGnDlo/qdjqb91JLGoXNK/zlOvi2V+pxbdAUSEhMRLPrKIBohOApigcWqcFwI&#10;s5x6FmzHB+DNeB5TKW6XjnZW0zg7BFtzmx5KSLBt1y1IbWIHTUM7sroLCwoQFuRXtByOep/VtoAY&#10;WeD01yxYnUXExDhX6ygdjHN2zpryLnA2YF8dJJ2wvSceaiuCc4bGySY6AMokujzhFbB207Yjx2/S&#10;XpYQkWa7HhNLfy/sdSqi68AXeAEsXAWwboSIZdHvgBD3mmnKnJyyqAxszishtbtSUvUHcPfT/C4k&#10;EB6aBjmhY0Ta5pt7u9TiZOv0044ciJ5jvZeWiADWMbs2mDyXb4lLpBM6eItYrvWmEOgB1LX1hUQE&#10;3zOCnM9CWPZMEdcd3V8uVq3Nzur/84wUGi2Z0r5nqt7siFytKRP60jReLGlf5YlIXdHETj61NR0t&#10;VnVExE3LHHBTMwBIyczevdLct9f1bzOzC9LSNpXb81IuNh0RIflYBCUqGA0BEQHGiwUZnixIsdzQ&#10;/kmfhxdelvL0rL7UTcsJfbkDETmq/asjIlFfnAX0zezbEZIQUG4BHeZbIA8hSQXTlFmywTjlFpCT&#10;iMCvwh+TRxD0zy6uiEdEDBGJt++Ghem8rYyArtVPxbGmIwK25NIOG8pG0TbJAWVWx8oISyyQDxtW&#10;j7asHuuw+SQdr74JvCav4nRVRz5wbSAcIBuWmCAN4pIAc2h2egRzacc0hAMnEXFOXAnDYSUMh0EW&#10;TujDFK3f4AiF08GDoyEfQD5ECK1uGsl5IpyasSMdAO1Q5tKIqz3XRuRpPCYcmm/b4kZBIn3g+Fsn&#10;VR6NiOg/VIqInMYaEcASERx21oYDmmtrXuLMFzn1CJTFb4EK5wzVSWBKYFqdEshEQ21idANhQzse&#10;xGsKhDhrpDrdcqhpnMCpq/joXezk1PnBqTbbWCGPcwOw/S+NRss7XpCpabUxA4fpQu8YY6cKmSKJ&#10;txzhmYsBB+qdIp10lsMG5vQaXV7klIHkfhkgHTlZdObYleSBeOQ8Ab132C6J8tYW07zvWfleptcz&#10;h2kZ3Ad0tk2Ng1yCqCkhQJkYeg043Av3C/dNySE+glevV2Pg67yQMWzqPW628N2WBLjvAH4XhM0W&#10;jk6vS1sxo/XjZFOAhASgDEAb/CFjCFXPtXNa7xXuVxq8T+HoTkxeeC8N8UjpKSwhCeOORCvwO+yP&#10;HDsROujU2hCF1Y3LBDohfLvRBhAHIsn315OWWXgyQqTrBoFgecazbABd61Fb7jnVtoEk4/fD/zZ2&#10;xpVaICIzkq+3O6DlMOWmb+oyXlDSoMSk1sLR7vifxosFXoKSEREHJSNYpAogDwtL2wsL7hMR09Nz&#10;Sl7mpaBly2V9aalkEJAIbsqmHJGRUlnGCgVtA84gwbOv9+XFV7Tv0Zem5qycOvW2nFQi4kZBAO1z&#10;Cfbb1ieAACBOskBYGctQnzKEJBFhPvMsOBJiy1k95PtdNR7+1FXPEQCuNXFlXRn17RFfcP4b5UBG&#10;FPH2XUcmojgctysUyZcDu9MFYPnQHuP+Td43jkTB6pFEWJ1QjzKC5ZhmeabtSMgrSkSAVw+rDDfu&#10;Tf9dGaz/4MgI7octQ+B6vX3/3RfEj0bxQ8eS7bogIUdOqey4tuFE8rl+jISQAEAXUzd8+ELiwQcS&#10;wIPjZZ6AgIx4QpJ+eLPg8gC174gH5IirjKe/kniQhBx/yw8bYiHVMRCRk2+/60QEIxgJEVFnoR2k&#10;JR4WIB2M284PnRW+NTOtjgLbbrFWpIW3HgXeftwbkEFTHX9TOzQHdewtAiMqGoKAgFjAwVXrFckX&#10;p2RyakLGJ8dkZGw4xtjEqEwVctrxYGtgRWq1inOesQMNADkcLfQQQsZdJI5gBKRjWolSSx0wQuoi&#10;jRCyGQXID0cLABITgoTGgg6UgAzECdcMUhXC2s8CCAhJCEZFiPZMXdsH0hGNcui9985fyUSr6uba&#10;S6WCTE1Nyvj4aIzJyXHJ5SacPJ/PORT0N8DvAOCe5/KTMpEbjzAmk7lRyRcm9G00L7V6SUlJTetu&#10;aF0JKUEcMnx0jkeu89h1yNrTqp/6LUBecDIqCA2QkBqH1P1MyAfIhSUhAPSZt5iI+O3Sbt3KgbRz&#10;z3TSBlY3RJY+gPZ2IwHd8oCsugD8f1rysdSoSNc2qD38n3OkBbvYcNggTkMuKhGZasxJrj4jk7Xp&#10;RcjVWh7VpoxXGzJerEpFCUq1Pe2JSFtfNmY8CUkREQO3k0aJiNtFAygRabS17ulp1+eVq9k7ZgAS&#10;EYyGYJoGIyKjUyUlzbjv++WFl1+T+oz+37UX5K23fuiICF4kHRnRfpf9OMkC+/1QRmIAMI8kweYB&#10;lDG0tqxOFsI8pD0Jgc/1Mixo9YQk4QS2jN8s4n0787FR5XX4WMVZYaY34GVkNlbWSRe7XtwWXA0B&#10;q58FEgRLFCxIVBC3hMLqWzlA2zZt45ZMOBKC0ZDDeiPctWDaxpMREpEQLMv2A2gn4b5hgx/2uJ+a&#10;wUgI7glwREkJHjD88HYah+tH+KDxIcRDSdiH08ug6+sMiYizb+ww7sppiHYBIBqufo2ThBBIg3yA&#10;iACIn3hb46d+KJUaPgSVTM0AbojTEBH/Of8EIQlh6IkIHKA6CTgKdVIgIux8SDos+QjlTM8qQERm&#10;FDjqHZ0WYL+sG8vUeVh4ohLpqBOC88WbNpze8OiQ7OrZKRs3bZC1zz4tT61ZJStWPenCdeuflW07&#10;tsqe/l5HTOhA6UQJOFKEkEMHznZiYszJ4IhBSkg4ABIOEJZyuSjFYl4KhSkHpCvVsstzALFp4BwD&#10;JTccHcCoAUhERFhIXBha0gPA+WLEATbKVRxNjY+D5aVYLrg07MM2YUcj/MhQWcviY18F7YRRTtta&#10;yrmwrCSN14f64fDxIbiS5o2MDMiOHdvkueeelWeeedph3bpnZOPG9bJp00bZsmWTbN26WbZv3yo7&#10;d22XHRE2b90kz2/eKBueX++wfuM62fj8Otm67Xnp698t4xPDzj7qISFBvfjuC4hKoai/xdSYA8gL&#10;0tCvVH1bQRjR3pbeR5RDeQvIQGpw32ZArtz99OTEko7lALqwibgjMCAp0XPunHuGkwacE0fcjAxC&#10;3yKr3FLoRkCIsB6LlF5gqxvxIKjDPgA2sXttWvsMnHpanp6RXGNGxmtzMlqdkZHKtIxWZhwQH1PZ&#10;eLUdY1j7qiG3UFT/p/V/HESER7t3IyIAiQjgvkulZKSiZKQbEcEakUrVLFZVMjIypf3IZEH/R/Q3&#10;johITYnI3pl98vbbP5JTERGx/Tj7bhIF9usIAeiQEFBGwkD9kDBwkwXkIaBP0kCZTTMftmwe4f2n&#10;5wT0t2mdxD+TNyAkx8gkIlSwyghRAfORl1SoiAgIp2dieQZIHiyJYJoOlmmrw/JW36bDfBu3RKIT&#10;ESEwHROSEFsedtlOjEygHQgxXYMpGDrzIyrDSAjhDgXTHzR+wPCwgWjoQwiZZcVI2weS6EREQn3E&#10;mT4OIoFyGjryobDEA7AjIUwDlogcOfG2lPQfvVAOiUhCMIAzJSLTEREBscgaGWHnFMoQdiIi+Igd&#10;wDQQEhGb11anAieLUY7+wT55Zt1aefDhB+TmW2+S7171Hbn8m5fJJZddLN/89hVy/Y3Xyd333iWP&#10;P/mY04PzhOPctm2LCwk4UgCOFU722WfXOqe7YcNzsmvXDkdMcGojR05AMEA6RkaGpLd3d1x+587t&#10;smdPjwwNDbg8h1E/OjM6PiKTuXE3cpMHaVEiAZID4oLQEhk4WhASOFKESBeU7MAOSNeWbdru7Vtk&#10;5+4d0jewx5MstYuRCICjEhwlGlPHPzw6IANDe6S3b5faAGHY6sKBwT2OgFUqJVcPScig6j7z7Gq5&#10;444fyPe+d6V897vflquvvkpuuOE6ue22W5z87rvvlPvuu0ceeugBeeTRh+SRxx6Whx550N3zH9xx&#10;m9x2+61yy203y8233Ci33Hq93HnXbfLY4w/Jps3r9b4MxKMjJCAgKD29O2Tzlg2yYeOzjrxs2bJR&#10;Sc42R2CGlRjhtwBxxD2rKAmr1orOhgVksInrwe8F0uKn2vT51ecY5IKjMN0APRAa3BOQEU9gPBGP&#10;n28zcmWxN3DYQDdSsFzAZpbcIqzHItaJ2pcqlyELQR17TSAirfl5qSgZmGpNy0h1WgZK09JfbDkM&#10;lNoOQ+VpGa7MKjQsa7qk+fmq9I/mpIzDyJSI1JstPyJyGkQEB5y1Va+lZWqtGSnWWm4XThYR8SQE&#10;H8DzW3inCiUZzuVkLIcREf1t5/fJgRdflaqSmn1zB5SI/KWcRB+LPjfotwESCoQE80kIKGcaoYXV&#10;sbo2H2GWnD7RypFGHgByA0BGIpL4XeiqDUeAEv9MDmHhiAgKUWAVIbeFGSeQT6IQy9EAQx4smUA+&#10;09Ye9ehcAZaP7QawtgEv8zfK32xvA3LUZUkI8CoWn2IEBDcwGFIiS6NuSEigA9topycgqJNkJCEo&#10;ONPDPUxKUDyBWDz0hjjl6fzkXpw45Xe7oIzP82SGumF55rn7gDTKah6ICPOdrgIjMiQeHClhmiTE&#10;EZEfgoi8FRORaqPlGH6loW906sAtEVkKloxg2B/gVEJIMCwhYedEUO70zNSMm57JGAlZCq6MEiMs&#10;uMRowO7eXfLYE4/KdTd8Xy6+9CI57ytfkk9/9lPyqc98Ur7wpc/L175+gSMm13z/aucU773/Hkda&#10;4CwfePA+uffeu50zvf/+ex3uvPN2ufnmG+Waa74nV175HbnuumvlwQfvd8QFoyMc5YAjBAEBYXns&#10;sUfkfrX1wEP3q5N91I3EPLfuGUdiQGqef36DbN78vCM5GF0AWdm9e6cjLEBfX6+zhbztO7Y6YgEi&#10;gdEMjPyAdOFa+wf63AgP2n7HXbfLXffc6eKrVq+U5zasc6MQICYgKgi379zmCMumLc+7UQkQsdVP&#10;PyUrn3pSidkjShoelCdWPCrPPve0Iyf5wqQbNYETxzQKyMJdd98ul156sXzhC5+Tz33uM3LeeV+U&#10;r3/9a3LFFZfJd77zLbnq6ivl2uuukRtuvF5u0vt2kxKO719/rVz5ve/KN791udO7/PJL1cZFcvEl&#10;X5PLLr9Irrn2Snno4fv0Wje7EQ+QHmBsfEie3/Sc3P/A3XL9DdfI967+jlx9zXfl+uu/r6TndnlE&#10;r3XNmqfc/cQ9xD0DiRoc6lOC0u+IDULGQWomJkdkKj/u7PMruyAU/LgdYEdROLrC0I2qKFgORATr&#10;VDhShWkfG7dTQc5ZK/Dsx0RA/yfoyIHQuXeD1WU8G5qPRaoRuE4EIzL4n0R5OyUT2s6yT7mF/T9H&#10;H9DW/+mSEpHhxqz0KAnZOdWWrbmWbMlNy5aJadmu4S6V7Vb0FICWxpuyfaIuPeMlqdQx7Tgr/Oqu&#10;n5pJ+iIHJR2WiICAuFNW9+6TmTm/bgSjp8XaXqlinYi+PJSUfFTL2EWjJATrRsqYjik7ElIs+rNE&#10;xiZzSthLSljxu+2XfS++4vrNAwsvyNs/+u9x3w7AfzHOvtr6NatHIE0SwdCCxIF5nYgH0swDELek&#10;g2mCIyyMWx/qfCTKHFI/jnNIoKtEhQtU7UJVLGA9yzprV1jTjNPpw8naNJElA2iD8RCQ27KQoQ7m&#10;hbpAmB+W80h+LNwgykEeeGBbFhF5XW8KR30AEhHCkhCUhQx2STgQdiMicPoAh9/YRksaGAdAPFCe&#10;Nk++dTJmzYQdymMdkEHPMmwSERcqkAc9jJCAYICI2FESEBCSDxARphcREX2zqCgRwUfvzoSI8Gu8&#10;fo2Bvh0aUgHYjihLZuVASESyRkKWgiuD+ExT325KMjQyqI70Gbnz7jvkO1d+2xEPkBHgL776Ffn6&#10;RRe60ZEr1CnCad5w0/Vu5AS44cbrHOHA2z7e9K+66rvyrW9dIRdf/A05//yvyJe//CW54ILznQ4c&#10;4PDwoJuCwZv46Oiwc4ggKbfeerOze+sPbnEjAQ8p0Xn8sUdl1aoVsnr1Klm7do0jLACmNTDNAaxf&#10;v86FHH1BHWuUKIA4YLqpUtM3eiUhmFrByAammDDigLrg6K++9nty4803yO13/sARIRAykJI1a1dH&#10;hGOFPLnyCXlixePy6OOPOAKG9t2p5OKOu27TcrfKPffdKU+uekxtb9aOeCQmBXDk655bo+Tiekc8&#10;SES+9KUvuHtyySUXKdG4wo1AoR0gIyCDICHfu+Yq+dZ3vimXXXaJXHLxRXLpJRfLRRd9XS742l8o&#10;viKXX3Gx3PaDm9T+0440YOoFZGGPkiGMlnzzW5fK57/wafnEJz/q8MlPfVy++EUllV/7qiM/t9xy&#10;kyONTzzxmKxc9YSseupxBcInZMXKx+RJJVeIr3l6pTy7bo1s2bpRSVyP3sNRdUwFRyq45gTrTzCC&#10;AjmvHSMzHGVxoyrR9BHLTGOhL0arpv1olZ/+ScCpNZISfIYg/v8InHk3Rx/CjrQwTtCOx5kTESK0&#10;zzZY2P9zEBGMXObbs9JfmZYdSjY2jTVl3UhDnh1pybqhlmwYbsnzmt48UpetYw3ZOu6xebQmvRNK&#10;EJSINNr6knGGRGR2XsnI7Ly0Vb/cWtB+ENMzdTf6US17EtKJiIxP5WRiqizt9oLs33fQEZFytSkH&#10;94KI/KXrj9n3uz5b/QP7b6YZwscxDng/lyYTNg2SgBB6zGMZqwuZ1aEM5ZnHNGFlPkyTERIRT0YQ&#10;qs/vRETo6InYSOTEw3wL6HVKh3mWMCAOma2DcsqYtrq0FeoexWJQF09+AI6IoB2WgLi44hVsxVUi&#10;8qrilde9nPos0wkgIqjfkhCbTsKEOAAgC3iISEys3D6M+KAdbWDqBcSEZWw5gPaYhh2rCyLBUQ6b&#10;7/SRF+mAbHAUBCHjCSlRMnP8lJRrs4aIzDpmj6OXuxER5HGKBnELLoREZ2M7n9MBOuGZ+YiABESE&#10;IyPLHSHBrpmWdvZw0Jh+wAgCRgowIoHpADhnOEQAzhHTMwDe1jEqAp1bNbxJ9fC2fe21VzsigqkH&#10;vL2DiMDZfvWrfyHf+MaFLu/JJx+X/v49buoEZASkBCQCDhFEBMQGoxT3PXCvPKxv7o9jZOSplfL0&#10;06vlWSUZjnBgjYWSkmfWPu3kAIgKCAvsr1ihzlSJBEYvcE0YBcE1gpBgegUjHhgBwXVghAfOH9eK&#10;a8LoCMgIiAoICYgH4gAICPIwGgS9O+76gSMhICP33n+XrFj1uGzdvklGx4fcWox8cUKGhvtk7TNP&#10;yc1qHyMiJGYIcU9AMr7z3W850oF2XH/Tda4tIEnX3fh9JwdpwP2ELkZEvnHRBXLh1893oyK33HqD&#10;2l8lA4O9klOCgJGLHTu3uNGQSy/7hiMgH/zQn8s5H3y//PkH3i/nnPMBOffcjzhCBGL07W9/Uwnk&#10;VfrbfFcJ6BVyxTe1Di130cVfc/UAF196oSM1N9x4rSM4sI96QDo4fQMSBNKF6aCdu7bK7p7tjhBh&#10;WgojNFxgWyzlPEmpKkmpKkmp6Vu2vm1nAXmYDgIpASGZwQhKNGpIx25HTxxZ0WfaOn7IQsc/r/8r&#10;gCMBGlp9EgoP1YkW2zoEO2dINhL9BLQXpkM5QHIF4DtSLSUJU6052VNoy5bxtiMfawaasqq/Kav7&#10;W7J2QAnJYFM2DLZk/XBTNo62ZQMwVHMjIvgmVrM9kxARNzXj+6d4+jiDiGArryMiC/u0r1oQfMa/&#10;saBtaczIVBnbeP2ZIpaI4Eu9ICI8R2RkEgurSUQOyMLBl7QfbckrL7wqP/zL/556cUQIMhCC+Uwj&#10;nvi6NPmgjESB+YgzZJxpTq9Q1knPAvpvKMkAPDkJ/PRhLedGQ9SuISIOICNvJulMIsI4HK7N6wY2&#10;gOU9UUCDSSp86OOQJ4QCsA6dcauLtpAk2PoQQh+hPZbWh749IA8hEXlVbwRGQl5TYNUu9GgzHAUJ&#10;gXxPNPBQpKeUMG1yDF/LVQLhnH30ADlSoCHjJAMIQQ4SPRAFyD38tExCLAjo0j7SWXGHiGC4UQ99&#10;ICFzu2cU2LnjCIojGgnpIHFxUzkAbGobDisRSY+IRETELVbFPzX+oaN/aoMfNxFB2U5EJAtZBIQA&#10;EUGbsOATThpkZHB4wC2SxIJVjJBwVADTJATSlD2x8gl5FI76kYfcqAamaDAtg7dtkBOMggCI33PP&#10;XW4kgyMiwNjYiGzavFGeePIxeeABPy0DkgACgBGIp5RgPLturRv12BBNz2zY+JysU0KyTtu3VkkJ&#10;iAhGQEBYVqx80hOXZ9a4awARwRoSLk7F7h+MlMA+Rn9AfEBIsP4CxAojHSAbnHZ6+NGHUiHah3wQ&#10;pXvuu1v179T43ap/v5KfFUpENisRGdaOOadka9JNeax9ZrXcriQHBA1kBAQNIyGYboHsWiVD19+g&#10;BOSmG+TW226R27UdwA+0zM3RfcQoEwgJRpqu+ObFcsmlX5dvffsyue22m5z9gYFedfZj6vSHZZu2&#10;4f4H7pHLr7hEPve5T8vHPvYR+chHPygf+tDZ8tGPflg++cmPOyKCkRHXlosvkgsv/KoSpC/Ipz/9&#10;CTn3Yx+WD3/kHCUufyZ/9v4/dkD8U5/6mLbhCjdagnUmGH0BsQDJAPHAyMl9SsiwfuXe++5UInm/&#10;08X6GEwVgcD09O7Usj1uGggLeDEihvU/WAs0ONiv19HnQsiw2BmEFaTErU+Zabr/Hze1qWG8fZwj&#10;KNEoColLOM3DqR+/Qwh53g5HXbLJAkgI4lH4LhER2555zU+IiN86ixGRnuK0rFeCsUYJyMreujzZ&#10;05AViqd6G7JWZc8qKQEhWT/UlueGFYM12TWu5EAdf1PLdyMi8yAe8/s6EpEZleE7NG1tW0VJS646&#10;rQRS+4lKqSsRGZ3ALi+sA1qQgwdflPkDLzpi9NrLb7ov79r+H7BkgyTCypFmPnydlZEwILTxMM/q&#10;MG2JSJYtjnwwjbhf++FJCHyn9/d+dIQExJMQ9cVuJARykBQPHPEOpIgInTzjhNVhnnf83nEvRnJB&#10;vsHQSwiEBUkESQhHAgBrM6ttTNMWbTANgDSQgIRkgrD2EFIelgFoKyEeCY4AeKDg+OHMzYNlHzQA&#10;hMGOTlg5gXywZeoANm5lVs4ysEdiwekXrgPhqIclH1bmFrgi1PRJhGrzkBKRYmVa8uWaEpCm/nPP&#10;SLmONR7aWcwt6D/yPgeQEX72P1ysyjSnZuD0ARIR+yYUEo4sxPr6ZjarnSLQjYhkkQ+MlDAf36zB&#10;VmJuZcWoAdZUYJsoFm0ODPW7RazYKdPb1+NCi549u906ih07t7kFplisikWsIA2YIvn/sfcf3pYd&#10;2XknWP/NjNS9Zmkkdc+otXpa3hu2Rt62JJKtnp5ZSxqJkpqU1FSLchRFI5FiFVlk+WL5QhUK3iQS&#10;6V4+e715Ph0SQAIJkz6Bqpj923G+c/aJd+59LwEUOTL51pcRsWPHjjhxz4393Yg4cTRL8SkjB8TZ&#10;68F+BPaI5AFt3X7Fn3Oy8HUjB+y9gPwA9mowo8HeDJZS2KehJ0mIs8GUPJ4o+QrE5Cu/lvduGHHi&#10;iR/KosvSDJtx2SeiGRHKM2MC2chk4qcdxCEZIh3MgsQZEYBcxERA51ftOmn3E089YXXgoHkCaNVJ&#10;F/0ByWLPzI//+D9xsFGV9E/+5L+qN6oyKwSZ+8QnrN4KInf/5t/8a58x+gmWwf73H/V9H+z/+Dlr&#10;N/Zx3myUPXf2jO/7YNMrsx3MvrAU9Bf+wp9Pf/7P/9n0V/7KX/LlGWaqRIhY7oGU/PW//j85SflT&#10;f+oH0p/4E38s/aE/9AfS7/k9vyv9rt/1P6Tf/bv/h/RH/+gf9pmcnzEC921mfs686CSE2RhICDMm&#10;ECRmUZhRYenox/7RPzCC9eNGrP6lz9J8/OO/6LNW3A/cIyynsZSGDDILuG7uGa7r6aef9E21a+ur&#10;qcfjxzwhZYA8c79CMAGfLfAnqkwOcakf/a6Iip7Q0p4VQh65lk5NDCriItKQyUQmHJF4tPMXE44I&#10;1QFoi2+m5mkk+z4KY/uOrk+n6Zn1Sfo1IyKffn6QPvlUL33ySSMjT26lX7X4p58dpM8+N0yff76f&#10;vvjCMH3RiMkXn99KT57rpfX+JPVHcyMiVsfYvu9LlmY0ljkBYX9ItUQjcMAZY8XmZCddtPHQCUi1&#10;WTWftJqJCCQEnD27Zt/pTetfIyKXr6adS1fTWn+YXrn2erp1956NsZmIAHwFkD8QIZCMEAIgPeWL&#10;IGRy0JCFqCfdsozSQrRRxkVWslz+X/4z5wF/Y29FNkAmIhAS02GWBFnw5X7Euxy6hILkAKdephcD&#10;neYC/LHWqozIQoRs1g69kpVtIcQGYSQRKk85lVcYZ0IiZFflYxrIvsrLBiFytVVwAmXQXgt3+NxM&#10;FuoGEmkgjCREIJ2XZdoydHVjRlmXDmnZBhALkQxCxdVOSEfUAbyS2smIxSE1vq/kTl6aYUaEI96d&#10;iPQrImJfTP2K8C8yRyczwOgLHgARARoAdKrqSYnHIkBEphUR4ckZEYsuLCIiU2vPzAZKHRRGu/Qo&#10;LwM6zpuZBIiJnhyJ4GwL9lsAP9/inP0aP3PaHa9+3bIEwwZSNpIS51euSIg/VWLYgIyYPYgPpAdS&#10;AoizbwU5ZIJQIM3MDUQpEiJtLIWAYIPZD9qOc9IjuFwTZVme0aZTSAn7QACzPJoF0qwP+SXIQ4+Z&#10;F+xAhqibNlMH18VTO/yqhxiwv4XNuBCEX/zFvOSEs62Xncwha78Lsz6ADbrIROrQ/wQk6Rf/Xfr5&#10;X/hZn3H4vLXjiSfy00jMHtC/9DV2f+In/g9f0vlf/9f/Jf3wD/+gA8IB8WBmhhkZQJxlIvIhLRCW&#10;//F//JNOPP7AH/h96ff+3t+dft/v+z3pj/2xP5L+hpGVf/mvfsKfwmHZCTLCbAhLNj/6Y38//a3/&#10;5QfT3/zBv+b44f/5bzgpYamHJZ//7Ud/xJfn2LgMCYNcQcSY8WGmh3ZCdFjKo40s9UFM2Jx85uxp&#10;+2HA8eX2K3xr3e9B7oN4v5DmMz9nfc4maM26+WPgFfHNj4Sv+v6VvLS00VoGgqwsmlERuRCRiHlA&#10;8pintC8tVYRIxIfHp9knxWPpHHbIDxbOGuLx+nXTObU1Sl87M0qfMSLyKSMen37G4s8YAbH455yE&#10;jIyEDNKvnTIS8uIwffn5jfTsOSNlg1HqT6ZG1uw7fQwRAfmk1XzKqsiInqJhVoQZldF8P20MZzYm&#10;9ltEZK3aI5JnRNaciJy/sOF1Hl66kuYHl9PacJReffUNIyLsEWl+bEZfQahxn3iEHL7ysp/NoWYu&#10;SCufUGUiSj3JSh3JYjyns+/MIcjLNK5j6TchJ05GTIdlnNdy+EZFYlS2PtBMJEJOWArKU1wo8xsd&#10;LXFk9pQbDbJOCZw4IWUhDopjP9YhuwIykYVGp2kLdklHEgFURvZVR0wD6cayQEREZIe6iL9dEZHX&#10;b2YyAnwJJNwEhCII8cYTSAuSRb1YLpINkZKoLx0IBqRIJENkBIiMxDzFaTu2eMbdychdyEl+fHdl&#10;bSutbXHOxsB3o3cREaZW6y94BxoiYgPRR0BE2KwqEvJhiMjc2w2Jyss9tI0ZGz1hguMG/PLUr0/F&#10;4y9QHIMenQUM/nqEVueKEEcnDviAk0SxURKfiziRDc7qMLsFkAP0RYh04BdxZOTRPtrKteiUUurC&#10;iUEYIDEiMJppIS6QBszIMAMDNDsDKIMeTxxhC5KEberwfrNrpS8gZzzdwxNDPPUDmEHi6R4eaeZX&#10;v8gagMRpmQI5ZSEz+bHor/syhz+O+62vpqetbpY31L9a7mJ2ik2oPBoMIWEWhiUyQoiAQmQs+zB7&#10;AiGBqDCL8hf/4p+vZ0YgJJAQ0n/zb/z19M9+4sfTl7/yeZ8JYZMsSy4f/8TP+5M5/+//z99KP/TD&#10;f90BKfHZkb/9//IZEick1VNCEBLtKYIs/dAP/c2aAFEndbF8xBNXzJY8Y2STz5bPFbLBZ8Gj5JrN&#10;YpYKIsnMGLNk9DV9Rt9ChulPPgfH6fx0UEZeHiqXgSIhKSFCsUgeAekAmo3Bth6Fpq51iJI59f6Q&#10;+5MlFY5mH/urGs4boXh6hY2p/fS1l/rp60Y2vvHiIH3T8I1T/fStlwbp8Zd76Ttn+ulxcGornT5v&#10;9505/r7VDRE5brOqZnY1I+JERGSkIiSz6W4amo3ebO7LLBtb+U28TkTWq82qFjoRObdm33mI1Y4T&#10;kdnBpbQxmqQ3b7yV3r1ztzV+a+zW+A85ECQDIgJlvogCkCzqqVwpQ09xlY/xKJNfz2h8L0SEvSb1&#10;fhMnIJZ3w3zq68DyjIgQRiICPpaN4rxz46JhQY6fAnL0ZTqvC2U2pDUi8nP5TEZi4ymDA2e2JG8s&#10;lU5+yqUhGLkMB40RNuVyu3XRqo/8PEtx0/M4kp1X9+d3xkBC1FG5A3IdGZIBkZVIQkRECHMdtJ22&#10;GBHxPSH2YdoH6nsqQHVTxZtMN51kgmQgkgmlI5BRJsqUjvpeF7IqzXKL9od4GQNkJM6KiIwQshzz&#10;ToV3794x3dv2C2yUVviSbQ3Sxeo8kXyOCLMcfKFZeuHLnOFf7uqLzpde0NKMH41eLc1omaWLaER0&#10;6XHWwNxkHPPu+0XM9iKIgCg9tV9nLMkwG+K2CR25TWwIhJDQVkHT4ZoS7wLOfsAgWw20gF98OGMd&#10;nAV8arz6RQjGFqe8SA8vkgP9YQxt4B6TZ7YDIlHC+QuRfHifG9wpGKifX6AQJkgS55GwPMSvaD98&#10;jfD8GQcO72X7JU4YZ2SQSQ7QhfxAjqhfdUOyIGnk8YueGSEcISFkAVCnHw7nh46d9X0XPP67snKh&#10;ORTuHLqco8Js03NOAMDpl1mOOZt/VVf9jHPjunC8zCQwm8JMCs6cWRjAzAwzDczOsBz0sz/3M+mn&#10;/u1P+kzHj//Tf5x+9Mf+gS/b/NAP/WD6a3/trzgp+Ut/6S94nJmTf/2T/9LPJmFGhA2qEBFmRFgq&#10;YgMtG2khJJCQv/13jHwY0fh7P/L/TX//H/w9JyF6ugoSBNFgEy6zMSwLQUT++B//ox5SJ+1g2Qpi&#10;AWE4e+6Mk6+Pf+IX0981UkOb/qrhh/7nH0x/5+/+bX/yiLNWdDYLS1tcs29g/vSv+kzRZz5r4Eko&#10;IzKQNWTMQEFa+EwgJPRlPuStgt1/Q+7P6j52cG8ahh628ygv8NnwuTAjA1EUORcuXswbt9eNSG6Z&#10;g98asC9tmFb7w3R6fZieXRmkZy700zPn++nZ84P0nOEZwguDdMpkL1n+KYu/cHYznbto34fROA14&#10;l9SEHxUcIsePDH5AsQyTx6kcNkSEcYxj38E2b+aFnFQ609luGk13jNxsVwecZSLiZCTsEVnh7bsQ&#10;kdWeEbPtdHD5aprsXUpbvbE5Y/MHt+/4E4zRD2gcJy2yoLj0iMs3ynd3QeVBKYt6y+SC6gPyufLl&#10;7kPxwWw+dfKh2RDTM+IBmAlR3P215cvOx+LFaAmlC3LQmXRkIG/ScUoo28lLNCIizYXguCkjJx47&#10;gEZBAkREkAF25mY7uVyejWC3LxeiXb8NEaENzYvqIBQZIiJqN3UIusaIRUSENmizqtrjG1XtBnJU&#10;N0y8sZwMVHGgm4q4+kBySARQmWhDOoSSUTbWF8two2PLl1gsrHWIU4fJRUaIAx75VRzcvn8vvfGW&#10;EZGtkREQG9yHE5/u3DBkItL8uqi/yMyOcGDQEiKCc3pUIrIIlNV5JJF4lCiJiMr4PhXqr6abfT3b&#10;0jwiSZ70BMiJZky6EInL2AiLZjxw/IqLgMQpax233gDy0MZkBsxGSy+jrJs+hjAhp71qf5wipy04&#10;C3cQ5hx6OAlzApq6XzYLI/DLHBCHbIgAifwA2tEzJ7Vu+RdXs/PBCeHocDzufIxE+LLBFoeKQWQA&#10;ywhsBLS6mWXaWLGB3squnnPCAlkByLbMNtdCPwMcH/YgMZARnauig+cgJ8zIsJfHN/5+9cvpy1/+&#10;Uvr8Fz6TPvVpIyuf/EVf+vm3Rkz+xb/4504WtIQDaeAAtk9/5lfSk0897k/D8PQMT8ewR4RNqj/+&#10;T41c/NjfT//gH/7d9A//t7/npOYf/+O8YZlZGJZh/vk//2c+S8M+GeRaloFU/Lk/92d8Q+2f/bN/&#10;2peJ2MPCJudvPfbNmsTRfpZ1mEX5gT/5J9If+aN/OP3xP/nH0p/5c386/ZX/6a+kHzZSwswOTwX5&#10;49E/8ne9DkJmX8Df+Tt/2/fJ/I2/8dddV8tA2KaO1dWL1pfsN9nwJ4P4DFaMULIEKejE2kwez/ln&#10;2wXIJPq0n9kZzXDxuYCnn37CZ8LI53Nb27D7sNdPq/7+mGF6aW2cTq0ODUY4LrbxkhGPM2sDg+Vf&#10;2Ezn14wEjaplGScifD/47kJEqmUYCyMJKbFTERHpTebMiOz4rEhJROJL75yInF9LK9aGmelmInIl&#10;9XsTG6/zDzzfg2djb/QHJZSvcV5x+e5FkF+RbtSPeaTL/Aj59jYaDuA+1PylnoLJMB/rT80A06nS&#10;IBOQbBN/7DMiEsjRt4xXkOPGOZOWA5Y8l4+Nl5wX3OWLbnSacoA8da6IiOqMnZVnTppy2MkdkkHb&#10;chnqzbMlIiMiIc31Nte2CF1kBCICqEczItpgS/t0g3DzEI83E2mRA6C4rl36pZ7SQOSkS0flgfSl&#10;Q9giIcgNkA9ISCQier+M4v5luXs3vX7z3bRqg8BFY/yZiIwDEYlTnPnLWqMgIpCQTES2bVBo9ohE&#10;dBGNRYjlIAwgEo/jIMdMeR0KFYlItC3dLoiYdAISUM14REACIAPUpXrnzM607NFHDfI7eazsNuhu&#10;ixDbQFr946iICKAtJVEiZLrcp87DbEucdSmhPJEfyEdsA2SIvI3eujsxTf3rl3L9C9ps6HyN4Zgj&#10;4vMJpprG5/wNnKHO6eBxWZ14yqyLSJ6WACgDGYH4MOPCTEJ8KiUCB/jcs0/7LMMTTxpZ+XZe+uHp&#10;ps997rM+k4CDZmaB2QP2sEBC2BsiMgQh4VA1yAj7Vnhi5qd/5ifTT/8ssxI/5UQCsOmWkBkOHYCn&#10;PSIsDUEcWBZiM60OfYMAMWsDkcJRcw3sm4HMQET+7J/5076U8yd+4I+n/+ef+VPpz//FP5f+6l/7&#10;y76sA7Eh5MwWQm3E/YEf+BNehn0vv+N3/N/Sf//f/06XMzPDpmII29kzLxtR5NRe68NzL6Wnnv62&#10;P62Vz7H5ovcDB9XRX1w7J9aKXLDcRlxp2g7xYy8QG3G5bjYeA2ZuqJMZK/ocknL2vJGajQ0nIudt&#10;DDptROP0at9Jh3BqZcvCrXTa8PJqz3HqwkY6v95PvVHeGyIiwv4Tn8G18UkEIxIPAPko5RrTptt7&#10;aTTLRITl6bg0EzerXri4ml4+t5ouQkRYmrlyLc0Pr9q9PLfxmHH1Tmtsli+UDwEa2wX5Q+Lyt/Kt&#10;ygNKR3mpXwLfSBjtZd/a+HilI18AbxD6MsyrFcyHVjMhb75p9p2UWDnCyg8LNREBuaLs5KMzltMl&#10;LImIyIgaKSCvG+iEIV9A7oymHoBMHVwuzSATsh1sqqzs5Q5UWwHHzUYCIjTXmtu2DJGIaCZEIF/X&#10;LyKSw4YM0DaWQZQuoZuPMjU5qPKUJk/kQ3mxDmY5FJdehOTRhvJ8mYYQOW0JECnhiwIZeefOnfT6&#10;m//5ERHe58FjiXU9kBMh1HnEyZcgPzj+CGZDIhGJdjMgHm3wev2Mtq7SQtkuZHXfWV1A7Vi0pg80&#10;yyJyoXgJydGPMzCqnzT5zKhARCAHcfYiEoj8BEcFbAZigSweHBZfXsehYNqjIIiM+B6EaglKyzwR&#10;yOLyz8tnTvlyC8s+zz1n5MScYt6X8g13pN9+/DEnAmfPnnYCwoZPQFxniHDo2de+/mVz1F/0g9a+&#10;9KW8CRcnm514PnROZ79AdNi8yyPfzJKwbMPMhTbTQlJw0jhoCJWICI+Hs0wEwfiLf+kvpD/3F/6s&#10;k5C//Ff/kp8E/INGYiAgAGLDMg9k4w//4T/oG3B//+//vU5A/pv/5rel3/7bf6s/HcQTReybYWMx&#10;JI1lO0jWt771dSdXP/qj+fFrCAuPXf/Tf/pP0r/4l/8s/eufNELxb3/SSQXEivCnf/qnHJAOQogT&#10;y1JsxmW2h303kCHOdKF9XCvl6J8XTr2YLqwZkdzqpXMb/XTGSMbplc30khGNU+fXa5B+eTXj9EWT&#10;XVj7vhKRwWTbSDV7RJrNqkeIyFmISN/LQUTGu5eMME9s7L5rY6z96AvjN2M7wHdIDiSPYz9x+Vv5&#10;X/nKqC9ZzFO5CPyi4tiTvwZRpnjWlS82P07IkktFRN7AXjUDIjgRudHMiAi+NKOEplrkgAU5XDUE&#10;3UgmKJPTzUWhT1nlxYvJMyRN+ayvfNqS61VehDpSHaRyuf1NGyEdcRbET1A18Fbc1y2fMlFf1xGh&#10;dmipKJOQTG4orw+6vGEU4uh1YBh7R0QAgJZJoj7yaGcRsajthzIxP+oti2tPCIgEhJB9IWxUvW1E&#10;5HY1K/Lam+90EBH7UpfvaxAhqVA/p28hBIRBIO+In9dOCycVnaM7ZTnMEwInK4cnclGm5Rg9RF7l&#10;A8rrPATZox2RmGjnP/tHStvRjpZ4pK/ykXzUcuoJh0Tx4jMgsiG7Lfsd1y45YanfVSZem9qzCC2y&#10;Yn0XIcIhlP0hzLbJg9BARJi25iyTPHvCchPva4H0lCTCMTf5PB+bDnQ8eonZ9sjaaWSt6mO1GYiM&#10;xD0KkBKWe0ogZ5mIGRtmUZyoXHjZZwKY+WBTJweTQVJYiuHsEGZkmKnRbI3OE3H9l5rZF2ZcFOoY&#10;fh3Frw28LBHhgNmr4cf8//uf8xkTwCwMyyXM6ECaICOUYX8Lyykss+jxY5ZaADMr7C0BkBVtwBUZ&#10;gQCw+fYP/sHf748l/67f9f/wR5X/8l/+i06EaAftZb8IIXtsIB8cBid9yjKzAqlgDw1l2WxLmpkX&#10;ZnQgGBAhZnYgTOx7ofxv+23/1/SbftP/Kf3m3/x/Tr/1t/4WfyqJ2RtI1+e/8Fl/AuiCfR4r5uzP&#10;bW6lM2ubFdFYTS+ev1jjpZU1l0NEXiL/nH1+pstmV38Td7VZdTI1kl6NW5FkEGoZJhKPcmlmup1f&#10;hDecztJmf9AmIjY+rlanql5YWbV7xu4lI0OcUXJgRGRzvG16Axtf76Vbd9ms2ozvGtfl5zReS05c&#10;fu/mzQxmG96sfKN85HEo/Z9kEeIFxJWvdPaZ6Mn/o5t9bW23mv3QbEhDRAyW/1plHx9dbValIEYJ&#10;GwesCuSY3+Ci64ugQU0jcqOaxjfy3EA1jjxIiGZYQOwE7OL0m/ol14U3yx9ANqMe6UVE5DXyg71s&#10;J7dF1yl0ERE2v2KXcrop5Nh1s+imwsHH97dIHkFZCEd5s5GnJ1aIS4dQBIV0RLSpMoS0MabdhoWa&#10;ERERYeaDOLKPiohAPnb37UsdHtuNsyLfLyIi59s4wcY5IicuxxnLiIjUKIiI0oBZEZUDsR2LiIjQ&#10;klPvEiISrxGIKEWUbYjQtRyRh2uL19WF2G71l1CSDtqhUHVJxmwOn3dv0Ldfiew12cj3wJz3szQE&#10;og2rd8fkzAT5bJDphZfHRexYnr+Sv2qv2gywrRkVLfNoSagERAX4XhWDk5ONi04utDdF+yDYK6F3&#10;zTAjo1kaZCwb+X4WIzTaH6F9MYQQCUKRnbhspL0TzMBAPCAnhCxziIRAlihLmnxIC2SFmQRmSLT3&#10;hJA0jwjj3NkYy9IP+0X+1t/6YScGkAQIBPtRIAiQCGYrmBFhtkZE5JlnnvalKfawQFb+2//2t6ff&#10;8lv+Lz6L8jt/5+9wYsESD2QCgsIsCzKICrMvzHxAYACzMP/df/d/d/LxX/1Xvyn91//1b3Z7f+SP&#10;/CFvFzMnX//6V9LpM6fSipHDla0tJyIvm6N/6eJaOmWO/sULRkIcq5Zec/lpIwGnOonItCYi8cV3&#10;gDTjV0lGiJdEhDEPEtJFRHh8FxICVi4aETmbicjO7kG69uqNNJjv+WbVZUREfkAgnX1VgxYRAUV+&#10;F/B7bd/XyOVDI+RPo4w0aFYmsk/PkwjIcx2QjnoppgodzIhUfhm9mog0hjGQHTChKmmcc1VBhTIv&#10;N1wNzTMpWUe2m3LKy6Sk6WTIkIhIbkdmaxHSj50DJKP+SEI8XcGJiLdB5bCZ21JC17aIiOjGIdTN&#10;AkQEeCLlBm21tDv4kCdEYoFN8luEoYIISYTqU1xtiDqUjXXKFhukuvaI+GPH6FVERLh9954x2Hf8&#10;qZnVzV5NRACPpenXRUlEuiASQjwvzTTvmpHz2MX5Bad5HFQ+OsQIEZFloHxNQCosOimSNrKXI9Yr&#10;G4Ku5ViY7r7e3bEH8SjRvtayjaDU6UJZJl6XrnMRWtde2YvXHq9biHVnmNyuZ26kgse28zT2hhOT&#10;2S5vo20TiFadu5ZnpGxvf+ZwwmGoyVtMW92tssGmZkjiMo+WhCLqvTHsRzEMmUkZ5NkO7UfRUe6Q&#10;DsiHz8hUMzYsHYmQDKycCA6zMCUi2dFsDMQFoiFior0ghGzyhMigq3LoQkbYfwEhYb9GXO4Bn/vs&#10;Z9JnP/MpX9b5xMd/0WdZcPTsy4Cc6IkdlkSYOWFmhdkQ9q9gk7ppDwTpV37lk75cxEwHpAHSASAb&#10;pPV4MyFpPfUDmIFhlgSiA+lhNgYdlocIyYPkQJxoN48p8xj6mvXVqhHYC1v9dGZ908kGpIOZD3Ca&#10;5ZgCvH5/ZSM/NQMRgYSIiAgiJBq/REAWwYnIdkNENvrFOSLrIiEcZLZqn5d9rvYDbmdnP129/nra&#10;vvSK3YP7Nq7ez0vfNvZqfNaYzpgdEcf3Wuct8y0QkDcM5sfkA4WoG+Ug6soXNj5cfjr7UqUla6Px&#10;l/K1yNkDcoP9IdUhZiUgIs3R8L5HBGfdAMe7mIgQBzRKlWddnHmeWch5Kp/D5kJAQ1CyzXxBEBI6&#10;pZuIqDP9A6g+EL9gy1enqGOb2RBs5OuCgADICO+YuUFZytUfhLWtAvHc5txG7GTwBA5khJfe5ZmZ&#10;eLPEG6VO4+i5wSxOGcl144GuclFPZEQ3rPK69IF0yzhQeQ8NtE9kRCF4N5CQW3fB3fTqjbd9RqSb&#10;iBjJ4FFdUBAPzYIQ19IMIbKhDfqT2ahxXsEJ8RIvhxxZmQ5Q+Ug+IiLhmJozAhy6lrGYiPACr/Il&#10;XrTPf2XTVtps9TOzwhIDdup2kSdU11XCbWL7wMjAgYX+7o5ueL7D2lOgrrNCvAbJ9rge062vjbJ2&#10;bV5/Ca45IshLu/65VWFXXMhlkFufW//3cfRD6zPrO2Z+2J+jekQi6jTlreyeQWEGOiCm2zbU15oZ&#10;IR6XbEC5J0bQKaNOWvyx1f6RvSnEIR/M1sTZmUhItAcmkp4oAyI+mpGBZPgTQoY4k0Ka/EiW0CU/&#10;bsLV0g9LPoDNt089zQbc7/jeFl4jwGbTL/7aF+q9KcyosD+FzaIs9bAMxFNEkA9mbHIdPKXztfRz&#10;/+5n/LwVZlXiwWss+5BmOYhlIKAD41jOgeDwxA57StgjAqGRHBkzONTP0pRvVDXys8YZOP1e2hgO&#10;08XeIF3Y6Kdza5vprJGNGqQNyD3PcObCqv14MjLJC+8mDRFhvwgEBGLBbIdISJz9KKFHeXmsFyIy&#10;mEzTYAER4fX/F4yInDciwuO7G1sjs3uQ9i9dTb3prtW/bT/u7vveO43xjMv4L43P0SdITlp+zmdD&#10;zKdoNiT6QJWTvmwpP/u8djnyoz8FOS1fmH11LJ/9OPJczolLFX/D2gVuVDMiQLMjmYBk30r5I++a&#10;AQ0JyOlIOHI6Q7rSachFk84ywMVodiOTEZVHh7Qeh411iWHlck0nqzP8woNtQkhIPjMkExqf0bA2&#10;iIgA3ysiUM6gdO7gDOxDbERutAFWbaIt3DQCH74gGTcZoW4G3SCKL4LKRRslqQClbkQ5kxLt6PFd&#10;ERA2pyoOEaFsJiMW3rvrMyIXNwZGRPT4LkTEfl0ytVkRjUUQGdFsiLB0aSbEO9PoV8DptYlHri+j&#10;TURyOuYvJiJyahG0AYemduztZplsQAyy023aJ90SslnW2wbtwq7pV0SkW+8YWH2RVGFn/3AvhyaP&#10;QLYIshevbxliG9RX3l8VCeAla7t2j6hd1N/VRyAeK57TRT9W6S6oXkHEBEBMRE4gIHXaPlMt4U2N&#10;MJd7UjQLAglhxiaSEeRCJDdCFwkS6YGYlKQEMINCmnzpAggJeXFfC7MkAAJRnwXDZtNzL/uJqzqN&#10;l1NY/ZA4IyjMqOiRZvadQAS0DJRnYPLL/Ngb883Hvupnj3ziEx/3J4iYOdHTP4AZFwiFQogNSzqQ&#10;HZ1jAiA7gJkazjVh4y1tgPww+wMJ6fU2jLgO/GAyDhBb3Rz4TMeF9a0jQO55hvNGBjaMiPhGVYNm&#10;QSAjzIJAMERESIuIHCEjltYJq4TsD4GIMNPCY8UiIhtGRFY3jISsradzLMusXEwvneWR9oHdZ3vp&#10;0tVXfI/IYDizcfVefhCAsZdx18Zx+RXi0UfI10RIV3mE0S916QnI8ZXkgagroJd9a/bF+WnUXCb6&#10;22Nh+q9XJET7RfydM5X/Bx9ryEJDIGI8prtQ5pdlMmFp9oHksHkKB4iY5EdgudBMfIDKxI6TrXix&#10;pIEIQ54RCWSkIiItAoJ+JesiIrIdSQggrTZxkwi6mRSPNxhhjFMexDzll+VjXgzJj/GIUk8yX5ap&#10;wIyIZkAgIcDj9uXQu2byssyddOfB/fqpmTYRqfaImCPRptQSEI4Yj9Djnf7rGSLQ4UAWQY4ukhCR&#10;ijbR+GiJCFjUHtlQ24QufVDbK+ptIxORDCvXoUMdkSR0IbbfEchFSUQgKF2IZUr7rest8gTV3dUH&#10;AvV3xU+KI30b6lqEkpQ4UTFEcjvnTbdhxkPQ3hWISF4msvItUmL5lV2Ih0gOgHzEdCQnceYkzn4Q&#10;Qj7Qkb7Ii5Z/RFyAL/lYGM9+4bwXndjrJ/GyGbfao8KZIYA4MogNdqh7MDD7PbOzfsE34fIkEXtW&#10;2McCcYnnshBHBnRqrh7l7QKkh5kbZnOoHzJF2zmPhoPTRuP8Kv9NG3vWICMcqrjZXwgnI6ssnzEr&#10;lWdCIsolGSBiUhIRZkL0rhkONav3hwyGfsp0nBFZ3dioiciZCysVETGyakTk8tXrPiMyne2lO/ce&#10;+JirPSKM1yIEgPEXWUT0OcTlR+SPYroLsg3k55Qnnxf180xH46PR8ffIVOVkI/rhMs6qg2ZFREY4&#10;+AzfLJ5Qz4hQGaGIgGSKl8C5E5b5KhPL5ovJF5YbuJyIqA25jlxWFwbUAcgEZJGE5JmLV8xGvlj2&#10;hXQREQAJec1C5ase2S7tLiIiAjeVCAChdCUr9aVHWOZHOxHSVRvKfEH2ZVdxT5NPWCGeHwJEWJyI&#10;3L8flmaOEpHtnbwZNRIQQQ4/xgFEhBmR/5SIyCJ06YPaXlFvG7/+RCTmLULLtqVLshLza72q7vL6&#10;IyL5iPEu1O0N6ZgPYn8vgmZJVMbTdj9wT3Bqb74/2yQjEhDJCEsywkZb7FEP7Yv1QSIiCRJhEUQ2&#10;NPMBMYkkJOqJtGTC0EafsDoLRme+6HUEW9WMC05fTwuBPAOynvrVDEy9nDTOG3H9QDNO4D2X36kE&#10;WBqKQAahAegdB4hPXH6i7dTpT1TZ9Q6n09Qbz3yT/Hp/VBOSLjgRudhNROLekHJ/yHFEhGWZ+omZ&#10;ExCR0+c4kM/ujZ39dFAtzezsXjIi8tDH3LfD+B3H/ZgGIhAa8xXHv5TAf8U8xVUGyM/FMmW6PLsr&#10;p7Nv1GpFF8gnrO1WMyH1jIhvmcirIfjn1tJMrDCiycc4zhk5zl/OGp3cSIFyIhTZRi6jdJZpb0kj&#10;L4lIXksi3VwgF6eOlRy9SBYyEWE2hPJ5NiQSEd8bYmDaSHbqfSMVkIuIiIxwXDyh2sDNEj9c7bnw&#10;JQ5gjp0NoNSF8y9vLhBvRJ+psDS2CCkjQiCdmkiEcl1x1SeQZoYjptmU6nHVUdm+xdMy1UYqwrsP&#10;HqTrN95KK+v2a2NjM/VGvPBuZF/ESRrbF3mKQzei4e9rMSwiJQDnDwkhZEaExzp9wGewrwZoOYhl&#10;iI6+ebdNe/mnTTgyYj76IiJOGMxZRruqSw4kQu2sHR76oYxs+HVV8RKlg3Y7lUzIeo0uWOTso51l&#10;ODgw0lA5cXfelK3QslcRDNXXBemKiIBoI4Jr0Rks7PeJbarbEmQlmvYaaXCYDcNJykbEzzBCciA9&#10;NtG6bM/yq82xXegiIp6GwJht+vzKlUselnWB2LZITJTW7IcISNQhLcLiZCHACYShJhIGn10xOEER&#10;Wak21EYgd/IzY7/MuCJAkB5mX9oExknM6kpaNSLhsDiEBrnPylSgjMrFtMCMDu3iOHl/FYFdV97X&#10;lb+zkJGtoY09hg0nAn3Hek8YeMgPJvZqQES0NBOJiAiIEw0LmemY7Vk8vOwuQkRkNN9O45m1Y8yy&#10;TDhRtSIiPDVDveDchYt+oFlvwH1wkA4vX0vD+UE6OLxmY+x98w95vNd4TChfIjlx+Rsg36R49Fcx&#10;j/KANCAuWzFOmWW2ot+XHGTfH5H9fPb1hO28/H4ZTTBkTqH4x8RKovPPpKNNGDJwyrmC3JDcGJw0&#10;zp5GNhUftUH41jtcXJMv4iHEWREQ7QvUEzsOHZEQoSxTEhFsxE5VGl3sSab6RUQWzYgQjweEAb1U&#10;DrxR6age2aesEwIDcW68iJgf5diSvMxTmrKQC+lAQu7cu1vLRG6UD0gjz3tD8j4Rf4T3/r107bU3&#10;08X1gW/+KokIB4NBQvKL4xaTECAyQPjRE5H28k8kIELMR7+u2x3+hyAiZb5sFDYj5KBlw+1Usoio&#10;qzTQbJLk0c4ydBGRncoGUJ+4zQ7yEaEyUTfKSjQzDB8FEclk5CRlIxbpx8+PtGYb+Kz3D6weQ0lA&#10;IvEo04AZEezt7+3W/Y497KsdZVvKduh7EcmH7j8gMkJblyHOrERiEqFlIKWdgNh9JsKueqQbSQyv&#10;BvCX1hn58FcF9PITQyI7QPbLtOD12rgA+VG98bvNm3jZm+FkxN8C3nc0RCTj+0FEfJPqNLeBzdaR&#10;hIiI6ByR1bX1dN6ICEe8D0b2We0d+hHvw/l+unL1VRtfMxHRuC0/Qly+JcoF+RDi0X8pT3qUA9JX&#10;HH3pqKzkpS3J8IP4xqgffTPxTEIacpFlQs7Lfl98InMAQiciEoqUROKQyYAK5cbECtTQ2OAsb0iG&#10;bBKHaGhZRvmSl+msl23GUB2ktBONiiiUJETtERHxZRgLyZMtIdoUZAebQESk/LCBH2BGaDdP/chu&#10;jFf6ZTndbCIHhJKLHMRQ+YRRX2WE0pYIBqHisildpQH5kBBClmZeef2ttLrBLxAbcEZ5aQZCMrEv&#10;sb9C3wiIZkS6AAmIcQYV7RFhWcWdbRiAj4OccXaajd2TQm3Rso7Xb45SdkF0DtFBlPHOdHC+QrQN&#10;JFcZlcOZe/0dTl3luG76bpGdRYjODxwYmKXQoI/dfLbHxOtfNCPiZCLUvQzod8o72lO2U+kWWkQk&#10;O/WPEqo3fqYiImXdIiDERUQE9ohwGBubdKO91n1SpEFZP4jEQ8QkxoEIiWZISkheEpMIkRSlGzKQ&#10;vyfUgQ3ptsiLATKytbGWCUglrwlGQBcZ8vpoFzMwhkx+qLf5fjMb0R9PnIhs9PPsB2CJJIKZWxER&#10;EZCIeG4IcCJihENEBEA+IhkZz3n9/3YajI0EFbMhNYwArVUnq56/kE9WZUZkb/+SEZFrqT/bS1df&#10;eb0mIozPpT/RuC0Z4zJh9FXRd6GnUHFBdmRL8qhX+j7JFCq/9I9KZz3iDeGQ/yU/xxsCIogLtDar&#10;ipSIDESjOV/OOzYiVyTowkQmZAfweG5JOIRSTjo3MtuMocgBcdqgmYplRAQCIrSJSLYrIItAT/Zk&#10;H3m8SQSfEQF20zAbor0WIiK6meT4gWSC8mI6lhNRUFrxmEYHqA7ylJaO8halVY/ICEszr7x205+a&#10;ERFhRoS9IsyIzHYMJyAiIgCE/zEQEeqJDkJ1l3EcR0x7vtkqEW27/UquMg5sVbrRgSu+yKmDlp0F&#10;kIOPYEnJnUxFLnKfmqMzm4uISNm+ZYjXGtHVHrWz7M8WaiJg+YRdOh8Sag+zGD6TcWAyJyJCQ0YW&#10;EZFMUnL7/Noqm/E6VUcpI4x9oHjTJ+3+IV6Ski6IqCwiKyIptawiIXyGDrNNWZZMInFxQCiMdAyq&#10;WRAIiPJEbATVU5IQ1emkmOugvvq7mpdFer8BRIQ4RGQ4m6fecHBCInIxvVzNiOztMyNiRGS6l65f&#10;vxE2qzZjNtBYrnEdiDTge6K/EiRHT75LeSpPKPtA+rKNn1SZ7NuzDdmLMulEmY7/aNBwg+yLy/w8&#10;2QGciOD4uzKFKEe3O6/dyEgqyEPWzm8ukHjTIcjasymZkDR1qy1M90ASRBA0WyGSAeiM3Am5fQ2a&#10;ayjJlEAZ7AmRiNBWQj7Q8kbSh13KdHOVMpXHZpc9paUriDzIpmSEpIlDIhaVVQggHKDMQ3b3/j0n&#10;Ilevv+EzInzpm6UZ++ViRITNqnMbCBkodIqqBg6lIR4QAOVxxDsHW8WBLg62J0UedK0eww7t4K2a&#10;EQUBEZr2ZaergdYdZOVgGRQ10B+H6GDdRoeOsEx3aZ5db3RYJchDB4dDWOaXSzJCJBigzsOmlWnl&#10;LSAmrTYXsti3pU6JOt/qrq+hcPy6Hm97FT8pHqWMdOv+CGi1xxDJR9c9BTxtcpZpZOfg0n66cu2y&#10;4+Bwv/UZcf1dn2NGQ4Bi/TWsnEgJcRERyfL3piEninPPi6i4vn1XdghVzq6Ba+P1CL5/oyIUEIkW&#10;KanIh/Kkh33FwcicuhORsBQD+fC6qrrjmKIZEW0ULYkIj+sClkdWVtko2rNxxn4wBTAWgTg+CTv2&#10;2QARFDaZzoyw+GxI9dguZ5p0ERHtEYGI8PZd9oicPb9hBI1DCw/T/uXraXM4T6++ciPd5UCz2+0D&#10;zRjLuyD/iM+JPlS+U3HlS78EebIn/ZMg6qqszjCpN6ECk8nfyueiG5dmQFyJAR876tzbRIR8KUs3&#10;QnltIkIYZzlC4wN0YfmJmtxROktEZdWGo/Ux49GQg2VEBFkkIiI7DZq8iOOICB9odPLxRtKNFW+y&#10;8oYrZQKyaIe0yIEg0qA80oTSB8QjuSAuvWhPepAWyVQGGftKbt+7l67YlycvzbBHpJkRyUTEnLoN&#10;dvGL3Tj6nBYRkTzPiHy0RASIgBCf2aA1q+otoXbIWQhyku48zL47nWrwL3+5RsjZCF06wjLdpXnW&#10;nhiWkPPCgXTl/3oTkRIxf5FerWN119e5gIgAb39IH4cu/WU26r4o0GqPAeef94SYowtLC5ppAsQ5&#10;wI1zU2pb1p+QkUtX7BdzRUSEuq7ONlkYlopEQOo2BV1Cvif0J6hJRQdESJyEWFplali9fE/8mrg2&#10;01s0uyJCE+MlZhADSIi/i8hk3l/tOuOYIiLCbAj7QJj5iIAAgIurG2nl4sW0NfhoiYjPxBgJeWQi&#10;sneQdg6vpi2Lv/7qzXTHiMg7txmfm7E/jvuK42vkb+RHFQqk5beUjmWk3/aDmZQoLVlMd8llHyLC&#10;oWr1Ca/Vk7Ho4IOj381h48OPEJGYGR2/FGK+4hEqh3O/UTGi3Ng8owHykkzTEYQl1FlavoGQiJQA&#10;4rlO1ZeJSFySAXRAJCJKxw+AOmRXUF6Eyi4iIoAbRs5ckBNX6HHkBsmlB7gZYlr5INop5TEukMae&#10;4h5amrIlCSFftrUXRPkqKyLCgWaXrr1WEZH8Nst6j4h9QZl1kGMvv9iSg0gEOGEVIsKR3xqoGXQ0&#10;+DF4aiBahjx4AqsjzITE2ZFIPISmjblukRCFcoYRixyDo3SqlbxLX/YFdNir4bpVeeWVZY+D24I8&#10;dORF59ZydLHdBskdpM1ZioDEOKjbGdLL8iK6ZEJs974Rkeh0W+0ztHXbeV2I+rFMKY95R1DsGRER&#10;mc6H9aOyOrCPX/qAOM6X+1Z21Dfer4SxDul0tsXSof69g7yhtk5X+nzO8fsCOglGQNd3UG0QYXfw&#10;vfHvX3tWZRmkx0xHXSaQNf8uVnUK9Vhi3+ORERGemOGE5xUjHjwqG8HR6jpe/cJKfrEib9yNRCS/&#10;fTePCbXtKi4iosd4Aaep+rIMJ6kOBp1ExDeqOvLbd2sicmEzTcbWf2ZnbKRmoz9Nb7z+drpz976N&#10;s4y17R+v+BWNzyISCgH+krR8p/xR9KUKS0g/5ksW7chfEhfapKLSN/Kh991wVojK4C+vXef4jOx7&#10;yxmRCPy6E5EoaBwzchw6aYxTcUNAIqIjV6ORNzZVHr0S+eLVsciwJzKi9pDOoAOzXiQggsiD2tMF&#10;tafdptzBsZOBSIiICCFyfYi6gQgF3VD++C5xbiqD0pKJEAgqVwJ9Hq9VWekqFHlQmjZIRj3sW9Fj&#10;ucggHCovPQhHjJMHNFNy24jI4ZVXW0QkzohEIuJPzURUcn3hRUT4ReIDcyAi+Rj3owNRFxgANQh2&#10;EZGYnhHSRofJDcziROxY2/y1/xARD9sO6VhUDqVGl06F+lFfg5xFTURqmG6A2hTRZVuOalmeIDJS&#10;tr2lR7qC73EIcVATB2SGMt6VjvI6XqHr2o4SEWQN2rrWvg5EncXA4UZkeae9qi1+vsse9yyOdZKG&#10;o54TEUgIx/47GeHpMHO6vJ+Ie7Zlp+ob4H0b81pta9rhaa499skBRBMbyNtlCON3J8qBvkvxexX1&#10;VcZ1rV9KIhLLRTjhCHGlXZ/vPHnEzVb8TugeyOMBY0cGsyUjIxKb/b6NRRtpZS0fo47DJzxvxOP8&#10;hRXH2fPn0zkDhGE4HrXIyEmISD0jYgRiamPcmLNDJtN8kmpBRDa3LE3ciMhGICJnz6+kcysbaTrZ&#10;TpcOL6WdS9eciNx84910mxkRIyJx3Jb/UJw8xUUSgHwPiDKFOZ79G6Fk8mvSBZLFsvKDSks35jnw&#10;mRCQShZtyl+WRES8QXHC1oFmJbKzjhfWkJSjaC5QushVpgs5v90xkYiUUHsAZEPkI5IFMTC1ZxFy&#10;XfoQ2h9IBPZkl5D6kOtmkUMnlIxr8dDSEfEpGj9ALEDlowxgh8PY2GSrg8c4fl1lCEUuYjnghMPy&#10;blpcG2dFNlSOEDsiIJoVkVxE5M79e+ng8vW0tjlM6wURmW7vVl/i/EVm02qEiIi+6IpnMtJsVC0R&#10;B8EutAc7sw25KBCJiVDqMHMCdncZmI8O/sehdg7BoTi6dKp0vA7lLYLsRQdeO+9Qx3Hosl0DQlLN&#10;dDgquROkiqwsQuuaj8GR9gdZba+z7ZmILERozyJ02T2CyqlnLCcirYPmuGftXmQJYmC/wCEgWprh&#10;Huce3eOzDvbUt7FvDqzvY58vqt/l9FmrD7rbKVBG95zsxvtwEaRbl6k+r67vqL6TyyDd+sdHx/dd&#10;shJORCb5iZW19bV04aI5enP2Z85COohfMFJiccPZ8+ccHwkRmW37I788Arxp4x82W0TEyEeDrbS+&#10;sVUTkZfPr6bxaJoODy6n/auv+R6Rt96wsfXu/XTrlo2379p4bWMu4618h/wIMsVL4LMUxyfFtFYW&#10;WDnI/rMpg67iXSBP9o7L470y8Yd/1M0ERL64zQeIwzuIOxFBEB/b1dJHLpQrJszGso4MSI8yakjT&#10;mKMVE4pUNLMd5QWU+Rmk85JKxiIiAtodcDywF9OxvAgIoC6WgpDL2YsMKK4bx0OTiXREQEa6ZjYU&#10;FxFwuZWHiPB+HL0Zl/xYTmVUrhUakXgL/QquZ3kiHNIt6yZEB2iPCERkfYt3PQx8SYalmS1/fFdf&#10;4vxFLolI+UUnBIuIiAY6/2UUBycbxLoGzzy4ZTJRkgyhi4AIkYhkMtIeeBfhyEBfORShzHedqqwG&#10;5S47JWRP/dKKV/ZOgi7bQt3miojIGUanuAgqK6iNikdEvRK1vY62l3tEWg7YnXC7rNKgbH/LbolQ&#10;RyQi4Eh5qxeIiLDvg6UGNl6yLJNn+/KSA/dptBHR6oOqH0pd1RllTjys/oPDHDKDc+xnVdkB+v5E&#10;WcQi/dbnWcl1P9c6J4GV5/uumdBWXaEO6QGIHUSE5ZaLa8yAnHcSUuNcJiHgzDner9MmIgASAso9&#10;IoqLiGhZBjLCmSORiIiAlERkYyPPiEBE1tbz0szpcxediBwcXEq7Nob2RtvpnZv2A+/eAxuL81gu&#10;4G9r/4HvqIBceVHW+M3sq5HndONHRUSavIzo88iP8S494sqTLAJfWfpd2c3yhj9oj4jS9dJMDHH8&#10;hFqyaJANCdKDdbX1sq5IBB2huORtWS6TLzR3oCCdHM86oIuIIFNnlB2yDGXHxvIlESFEH2ctyGkT&#10;1w3kcYOTDgtLIuLy6oaSnRiPsjf5MA1+IqyFZT4h9UY5aScaLLNARpCRrkB7VYa04roOkRBmQ3hq&#10;hj0iH5aI6Ev+G0FEluE3goio7V06JWRPA3LdP4bYnuPQZVuo2/yfIBEB8RpadkuEOh6FiLiu34N5&#10;VkRLMjhOliD4rKONiFYfVP0g3eV9bzpW/6MSEcLDw/06vQiL8lufZ6Wj+1k4UqZLVt0Pfk8XebFP&#10;pANhYbzIMyK9tOozIhfS2XMBxYwIIURkMBq2iAgkpJwRiWNUJCJ+2FlJRCAdxxGReo/IeppYuUuX&#10;Lqc9G0MHk9106237cVfNiLBHhPEXMJ7jvIGP/e4Tm9kMZBHIpENaeiyFRD9LHvajLSCfJxkhaeWX&#10;OmVehPSA/KfKZGTeUG5UBUZEshJOPjKaMsw6DZkQSpnWgpTmJNW33hGL4kLbm1BjecJIQtCTrmS6&#10;aNqqjaoiCoD2Cmr3owL7shFtqy4+1JazNygdQ98LQh7OvYJmJjyv0otluuD2DX6zGCRzAmFxnV0C&#10;2fB6Kn1ICPD6qry6PYTIDBAOr6OSS4eQ8izL3H5w375Er6RViMjAfvHxhfTNqjMjIvkZ+5k58fzM&#10;fZuIzO1L7aFQEZG8cz3vDxEJ0cDDICWZBj2lS1AeEiS7cXCJsjJPqAcewy7oGDS7oHbFAVNtjyjz&#10;QXQMvjeiQ6cEtrje0n5E2cYWFtgkhHwojIi6oK6nkJeQ3nFAt6yrzqvaHR1i154Q9kXEtEC5RZ+l&#10;5IucLUAn6kUctWtpIyRsWOWpGWZDhuPwHqXqXo3XLnSRPdKXLx+mK1cvtfon6oDYNpZ/aFfML+2q&#10;vRAentTBblebIuoylY1WXvi8uqCyoCtfKO2UdRKH5M2N2I0nEz8bhKUP35Rqzh6cP7/iyEs0Gb5Z&#10;tddPw9HYylGW80/YM2ZjQ/0DKo8DvKJC4xUQCeFldewR0ftltgYjIx9Hn5ipUc+IbDoROb+66Us7&#10;B0ZEdg9fsTbsGAG5mx8C8LE3j/8RjPURksn/xbjSoCEj8pd5NYHy5CmfkHLyd11QHdKJPlK2lCb/&#10;OL+riQQmOLJe46sDEcnOXYZI0xDlZ1k3ERFJuPl2zmvLsi3ZyxdAuiEhpLNeUw7ZO7ca3dLWbyQR&#10;4UPFgeum0YdMqBkFv05LlzMiIgVxRiTaETmI8ZooWNzJR6UrMuIzLJYX7UcyobqdaBiY3XgHkkLc&#10;wKyH27JQZaQr/dsPT0JE8sE/kYQILTJSEYIuIhIH7BiP6RKUx55+4cTBRekI5Qn/hYhYW+ToKqcn&#10;RF1Q11PIS0jvOETdsqzaXfdTFY9pgLONaQG9RZ9lJBhdecxq6CwM4qWDL+3mzarNMe/M8kFGyhk/&#10;XVuEbET7gOvibJHDywe1bqkTy8VrKvOizGH9DBEp+7wLKoN9R8w7YVkv35EPumyoTGw3RGTbxouJ&#10;EZFef+iO/uLqerpoZASsrKw68tMyq36YGEQF3Xi8u15294GJCI/vPgIRObe64XYOr1zxc0R48+6t&#10;O/eciGgM15gegW/AZzZ+M0PpUo7fkrzZI9IQkWhL9uVPI9AhLH1ilHWlo98lxEeDmK8y0gPofCwW&#10;LhVUWYOjREQXKzmzIcQb4kA8l1cnIBdhkW6MC2+/S4dkee7M3JG0LRKECF1PvI6IZXkl0JNdSAhA&#10;rg+x/HBFHPI1mox8A45dIYTAN60a3qrKRYhsyBZ1CMqLcU8HYF/kR2mREMmcbABLU15EJ9pBR8SE&#10;8Nb9e/4M/FrPvoTDZmmmP4aIVK/HXkJEIvTlz0Ske6BW+iTQjAg2I+FQPQrLeISTkH1+HYbB+hjU&#10;g+YJBnNBunGA9Wlpyh906xIXKYj5EfSD64f2CXVdwR5QuguLiEgX6rorxHaV6RKxXHmNsY8WXZMQ&#10;f/l36T8KcLY6nIsDt9j30aUnsDeEJ2bijAj3tMD9qWutrzn07dJ2k2e66pNOnQqlHaUjlCd7JWL/&#10;17KqTFdZfQejLGJRueMQywkQkR3rzwnvmunbOLTZc2fPEohISBcR6Q9GTkRYWoGIEE6mkJH2GFGP&#10;TwUR8aUZIy3xjbvrFekoN63q8V1tVs1EJM+IXLp81YnIZLqbbt82InLXiMidPNZrTAelP1BcfkaQ&#10;X5YPAvgnZPhL/YgnVD71yBbIuo0vK213IfrIKFOoCY3oZ4lLXpZBVhMRoAIqjJIam6dVGsIRSYiI&#10;g+RlnpZmhKxrdip7magQx06OowPxUIcqTntoYyQfEeX1lFiWVwI9Oi/ap/364PSBKe03TSX3EHCT&#10;mWMXOVDa46anm0+AEJRpgbTqVdxvoMq2EwxsIyff4qpbcc+3PDaw+vJNBbdnofIjEbl1715614jI&#10;9sGVtDGYpC1/4dR/HESEWRLtll+0JqyyiucBL6NrQBTqQbNyKEqX8EdSFe9wPo9CRJQuQT94fmif&#10;UNdVlFe6C8fp+OO7FdjLE/NUVuVjukQsB6LTjX206JoiNCPwYYEdyAeQTeyXegLOcb49cRICGZnN&#10;R+Z4xt4vmu3TteralPZrrtrfZbvWU5kOHaG0o3SE8mI7ItSmlqwq01VW38Eoi1hUbiEqvVhO0HdS&#10;RGRzs582NnppnUdlL26kiytrjhUDRISlGWZKBoGIaGakRUR2TkJEduvHd7cCEdHZIS0i4oeqgfV0&#10;9oK1IyzNbB9es/q30+07Nqbebma63WdU47ri+LrarwSZ4o0/bUgFfivLsw9VKJ2oq7LyKaRL2yVU&#10;trQjfynfKdKBjmRRp/TBLSIiRAVVlJGJA4iEQ8yrC+wR0YwI8IZZyOOobLwk3r44wtx5kck1bWg2&#10;qoockI6EQddQXpfkMU9pQR0Iol3VR/36sIDIgNI4/QgcO6GeeCGNg3enb2ndZIrLnuKRKJT5AuVj&#10;Gqick44KIhmEEIxSF1nON7mTGoiIsfa799I7xt4hIlujWdry45VnaaM39uOOISFtIlIif8H9xXgG&#10;kYHjlmaEMg/EX5sAmz6YGNkQ4XASMh75eyF6o6H9mpl4G6QryIa3g3DbbFu7GPRwRAzghIprYIxt&#10;BOVgL7isGuC7BnphWV6J2lZRlxDbUsdVpkCX/RKLbMe0ywyuX9iO9S1CtOO2Qp1lXaWcz4ZZDJZR&#10;FpVdBsqIdIAYXwjfpNqGbxq10Ems3eNd5RZdQxei7nFtkm6JZTox74OANpVYZLfU68rXPpdSZ2ff&#10;vveW3pnbuGFEos+PoM1h6q0O0uZKL21c2ErrBg/Pb6a18xtp5exaWl/ZSCPTHRsBGVVLM5oV0dt3&#10;FcbHdYHSIiOQCcoyw6LNqiIiJdY21tPKxkZ6yYjIGSNJMyt7ePVq2r50NQ1sDGVpJhIRjeu1H6n8&#10;HuiSK934zRLZJ+Ojsx/OZdHHz0lPPnUR0In+EZnqBZIRdvlU+VHlKa1yKttampGS0lJq0CynEI+b&#10;UiU/CvIJmwvXy+eciFQydUxmbxFHO4w2fhgiskgOdP1A9kAkIrppQLyJAMsuAsQDx05I2smHAZnP&#10;NBi4EWVH8Yh4o8ZQ+mX5mId9zYw48ahQ7wVBz+DtII2tFjIRuXXvvi/NzA8up81hJiJbg7kRkVFF&#10;RCAZJyMiJ9kjIsclJxbzALMoA55KmI/TbM8GFMPUBinsT4x8AOLDKTM3RkJ4QdWgn/pGSsZWp8jQ&#10;MiICREQ0SCqugVbtExYN7tjhWG/N/MRrK+MxvQzSLesSYlvquMoU6LJforQfIfteh8H1C9uxvkWI&#10;dtzWkrpKmf9SNiJy3DLKImAjOj5Qpo+gRULy8ep6ikc6i9pbypaBfREQLN2TXTpAdkss04339QeB&#10;ytMufV8W1SldoSs//gCIOjuQO0tvz2wcGdkPjC37EbRm488F+6Fxzr7fZ/tp84wRkZeNiJzetLSR&#10;E0tvXtg8QkTy0syjExHKUJ49JyIiEA7QRUQurG2kUxcuplNnV3wm5tK1a2n3yitpaO2/dZv9Ic2P&#10;QY33IhiNP8yIpEP5kRAIOQ8b6DY+O5YTlJbvE6I/jDLJVa/yFI86EZIL+FjksVxNRJRJXAaOoiEf&#10;XJxIiBAJCJ2gOEQkd06+cBGR18wmj6TSoKZzcgeWRERANxIEICIixGuKaV1bjMd0lEV71AERAdQv&#10;Ry8SUJMDS79pcZGQSD6ASIkfMIb+MRCxwD5kAShPJKbRfTdvOq3WHKXjyzShDSIhDspbfm2nkjd6&#10;dy3Okzf30q0H99L24ZW03s9LM/3hPG1afMAXexsScDwRcZjj14xFfoyuTUTkuLqcmXR4JHI4G6XR&#10;zjSNd2dptGtpc/JgYHlCbzZO66NeWh/YoMRarpGR4YRDpvKsiRBnV/xXVxgIS8RBU9PIdXurvAj0&#10;eJfGKDzOWevbtel6RFKivS6oT4TS2Sgd5XW8KtNlt0SsQ49oxjrKpzEiWmUfAV22QKx7Gboc2PcV&#10;FQmBgGhZpkaXvuFRrsvvnbBpVhtnS71oM+IkejH/pP2mPu5Cl/5x6LIDyKONxHd4wR/jh5GBad/G&#10;nLVxGp4fpeGZUeqfHqatl3qO9eeNBDy3njZP2ff9xa20dX4rjW28mtg4NZo2m1WbDatHiUgX0IGI&#10;DHm1RXh8t4uAgIvrRkQMpy+upbMrG748dHDlStq5ct3asONLM7fv5IcESgIS/aGcNSGQjvSjbgN0&#10;sv9s/HHOi3VE28jlC+UD0VNccpUDyAhlW7qxTEQpj7ofiw63q0CsOJOKNhkpITmd0JCKdsf6uRjU&#10;YXFC2ZcO+uwryWg+IELaVBKQMq1r0PVEkB/zqNfbUkC2QCQitEPEoyYgVRxyAdnQHg2Pk8fNhrMX&#10;TEboZYItEMkNcSASonQp82OCDTBsbu6oG9vgT8kYwYhAp24D8QoiIpoReff+A58RYbNqz9g9e0O2&#10;BhARZiAgGc3rs48SEUhKXr6ZVs6fpZnjiIigvB0bmIA/qmvhxGyOrGx/28iR2dmcGzniPRSGLRuw&#10;wboN3itGQi7awLHa76ceZwlY/lhnCVicNnH0OxsOQd0eC8vBUfABtKOtR2B2ONp7PB05IBzKow5I&#10;CPKSpJDX5ayPwHQziJtzgSDwFInl+ZkU1s56wK9sA/JjehFUT0tubeOocu1tWQbt+ViU1yXXNbUc&#10;ZgXVr2uKkGPV51MifnbLZED1LrIFdv3+qOCfl8n2zZ6DeAPZ68IRuypn8bnfo5P6TbWQrZZuaF9p&#10;N9aPLe4FCOQiEil7shnjHxSPWj62pYaNFfSvn548sv7YsO/uhUmavGTfm+cHafj8MPWf7RsGqf+0&#10;EZKnN9PgOQuf2Uy9s700GZr+mBkzZjSMyFQk5AgRsfEE7FQQCZEOGAzHvkm2tSekg4yscNja2lp6&#10;iU2z6/00MAKzd+WyE5HZbC/dufvAxl82q9oPPxt/5d8I276wcfDI0ZWeIB8pOyDbaEA+stLf4QPR&#10;V9lYl3TlK5Wn/JhWnYLKxHJKR7vKW7pHhDiFmotrk42YbrOvzMa0d0RERI3UBctuF2LnqpMoK2LQ&#10;BREHXUO8JoF8XV8J8hWXLYBtLc3QlpoAQCgKqL0eN0QiQhkRiFimyx42kAmyKdRk4xYwQlEjy3Vc&#10;OzMctEGzHdEmcDuWT1ztfOeO5VVEhNmQOw8eptv330uzvUtpvW9fevsyQ0TYrJqJSJ4NgYRs7x8s&#10;ICPVI77VxrCTzIgIytMjtr6p1GxR72B7O21Np2nNyNGKDVIXR3PHqn3xwdpwklbs18gFazfpdftV&#10;s2m/jHqGocVHdh3DmZEajn83IrBdvfeG+gg1GJdggFT75EBjm0vU9goZj3iKiEBSoi3Fl0G2uvIg&#10;JDiuetNlpVu2AzR9bNcX5LIVZZSHNLFuH+vrwgciIhVaTjLI3V50VMeAaz/i3D4CxPsBRxn7qES8&#10;lhJH7IZymo1SPcTLMkpHm6C0s2/fnVKnRKwnxheBMl1y4bjyJ4WIyJ59x+drRsxeHqfZc4M0erKf&#10;hk8M0uDxXhp+x+KOrTR40sjC4xup9/JWmg7sx4aNCbzv5XgiwnehGmcCEQGUY4kFIsKTMZGIaCYE&#10;cNCan/q6uu5E5MzFTd/kunf1Sppdupq2tw/8hXd59jmP9fg3+Q75PflAIJ8Y5WUZIfpZlSNEhm9T&#10;XCjLlaBMlxwoTzZjPfK5iuNLpYMs4sgeEUIKKB4bXZINxSEigkiIEIlIhGwCdUTMl0xy2iPCIVJQ&#10;QsRB1xShC+5KK6Ss5LIj29SJjPbgtCMp4EZQSL7kzIzE8z3Il/OPqElDVY40ociC5NKJNlx+665P&#10;9bHu+M67Wa5n1Jl5Uf3ES5vEb5u+14m9CpGI3Lr3wMjI+2m6e2BEZOSnqfqMiDn54ZS9H5l4aEZE&#10;EPkApD20L3ubiBx/4JPy8lMtmciwB2SwPU8bRigu2uD0cm+SThlO96eOMzUm6exgapilc8N5OmcD&#10;0gUnK7O0buHGaCf1bIAa2iDDEtPcHDftETQYdw3Kal90knKUEchwutHxKk9EBBKyyDFHW0KXniA7&#10;EBHaXP+KrvL9uio76nNkTi6qtPRIqxw4rm5wEp0ToaOvhZh3HNhb0SWPkBPuyhO67gE5Ys0Ole0U&#10;5Ogjop0aptvqg6JsZ5kCtW5lw+8H7FZ5LZ1Q7jh0lVGfdPXNo0B2F9uz+9i+n7sQkZVJmjw/TFMj&#10;HeNvGx7rp9HXt9Loa5sWGr65mfqPGVH4xnrqn2JGZOZvv51OWF7JyzJxacZJiBGOnT2QSUgkIgJL&#10;M5Rjj8j6RpuArKxe9PfeKA4RWVnf8KWZ0xfW/dHf/WtX0/zyK3Ytl9Pduw9sTG6ICK/y8LAC47J8&#10;HyEyxmvld/lIIfvqhoCU+UpLr0TMF0odfGRMR10gP1tC/lWQ3IkIAgrXjjwotCtA9+hsyDIiopNV&#10;Y6MXNb4rT3HaFUmB4hF1+6u2R5QXHuWyrX6QjHzZpk7SfEi6KeTIy5tEeb5PBBk6yIKuCIGgMiIl&#10;0RYhOsij7i3fD2JyIyAiIbdZSjE9gC1/QR7lIBatsg0RQseBviHPilg77t1Pt+9DQh6kW/ffS5Od&#10;g7QxGKeekRARkdGMZZnFRCSim4icfEakJiJGQEbzWdowJ35hYORjY5qeWRulJw1Pr48dz26M03OG&#10;Z9dHHj6/MUnPb07Tqa1Zeqk3S6d7Rk56Rkr622nNCIrIyMwGu/w470dLRGI8pnVtNXnoICPSjSh1&#10;Ihoi0uzl8DYHHYAd9bnaEe17SNmiTEx34SQ6y1C3oaOvu/KOg/aOdOUJ9NFxOuU9EJ3yoxAR2VLZ&#10;Fky31R+kTV7WvQzoeV12HwA/QRVblqf6Y1tOiq42SNaV9yiI/dJtLxORHSMV2+cnafrUKE2/2Uvj&#10;bxjR+OpWmnxpM+PLRkS+spH6X11Pm19ZS4MXMxFxEmJkhD0i2ifyqEREBIZZEd62Gw81g5QwEwKO&#10;EJGV9TS2cgevXEvbV9pExH3CO5lYaKzXuA/kbwSl0ScuyG+WsphX+lg/kTuk0ZXf7QI6iuMjSRPK&#10;b0ZEHxsh/RjH1xoR4SmTvOeD49nZPFo/1WKIlUMsRDjyTEez/HKUiLQvMHZOmUeY7Td1AXWMGi7C&#10;IJCOMqWF2AGCLj6iKy/aBXFGhBuki0T4jWJpZiB0hoiWRTyscKsqhwyyguN3QlDl66aTbULyFRfe&#10;udXcsNIp0ZrlMMiu52EDGfYqEuKERfrVsszdhw/TO/bFGW/v+zkifXPag/GO7xFheSPOegCWZ0oS&#10;IiISl2Y420MzIu70bdCVQ4xATv58Z2rl52lsZITZkPXJNL1kxOKJi/P0jfNjw7DGYxdGLXz74jh9&#10;x/Dk6ig9tTpJz6xP0wtGYF4ynBuYrXE+rChvXm1Ij9rQ1T45mRJyIovSXTguP6LL9klQllG6C3Ji&#10;6C26Vtkp7ZXymFci6pTOMaaPlKsdVIbLVRft7XRmj46u8rRJtuOeDW8X9Xe0L16nyIWga/JyhMFu&#10;7I8S5LWIJmFVPyg/w3jfqi11vYXtRYikLvaN+kOI/fLRwOwyY2k/gGb2/Z2wLPPtrTT7xiBNv9o3&#10;8mGk5KsVKfnaVhp+rZd6X1lPw5f6eVnGSAhERE/MgCNEpFyaqcYAMLdxCx2V4xFeDi3z/SK+VJNP&#10;UuUQs4uc9rq2ns6vbabTFzbSudUtG+vmTkSml6/a53ToSzM8CHDz3XzAJZCP0PivePSVpAnlh8p8&#10;IcoI5U89bohPrYqQyHb0wfKHjQxfmfkCKx3SIVQ9KhOBf5VPzrLMGcQplhIRGtw0oCEimg0R6VhE&#10;RPTIbuwcxbEnmeQxXzq6CBGNSA5IR5nSgghGROycCNUlRLsAIoK8IQHNUgkfILJyTwggXb/9ttKj&#10;XNzMitP3jaMWl33pYh9IHuOqXzKl41KP2lCTi0rP88kzoNPMhGQ9ZkQaIvKe2bibBtPdiojspOFk&#10;zw81i0REm1ZPQkRYj40zIo9CREZWfms+TxdtUHpufZa+fm6SvvDSIH3eBh3wBXB64Pi108P0RcOX&#10;zozSV84M09fPDtI3zkFUjJisjNPTF0fp1MYkXRhMU4/9LuG0xTwo5Tb8FyJyVEd2SnulPOaViDo4&#10;1Oh4Y/pIudpBZdRy6iJtzrC090GAnVKGTTncKK/r72hfvM7lRCS39yRE5AjQreovwf0b71u1Rfmd&#10;9jpAu0RG4vUrLXw/iAgzInP7js43bdyw7/P4GSMhjxu+2U+Tb/TSFDxmTt8IyuBbw7T1jY00OmNE&#10;ZGhj1OijISKUYVaE8rzvJpIREZFVEZHVjfTSeR7j7Xu5w+vX0+jg0MveZY+IEZG3bt+un7D0H6UG&#10;xm38H3EQ40oLpOVDYzwCPULl+0MiJmsREffvWV/+Xog22kSkmXCQHuEyP9vkNZyBl+D523cBxl/n&#10;hXVmiMZFIkJBTj2VrkiIGgWIR7kuQmREUGeo4aDsWELVS8MjIYhEI8ojRDpKxDx1TL62pq6oWwId&#10;d+7WRoBTV9xheewJ4YaqCYk59TpuchEFJwFBF1u+lGKhyAIh+iDGlScZob+qvyIgyvN4RTBENpCp&#10;HtrgMt49Y3IRkXfvGlExWVyaeffew9aMCESE98yMmK6sSIgTDSMc5dIMcZEVERGWQOKMiAbJFmyA&#10;VByd7V2ecLE6t20QmM3TuSGzIeP0ay+N0q/YL6RPPNNLv/RsP33yuWGNX3524OGvPD9Mn3p+kD73&#10;ohGUU0MnKF95eZAeOzdKz6yO05ne1GdFRkZENCsCWu05ITS414N8h3MoHQFYVL6EynbisEJXXoFo&#10;s6y7S+fDoLRHHKLT0qmcjm+qNERHFPUclcOL+Wq/nLkIg3SEKD/O0aueVl1VWg65lof2SVbm+XUX&#10;dcZyrhPyIo4lJeSHPtZnKuh7FusSOu0tgK6/de1BVsoVjzj2Wio0n5XZtTFjd2qEYGhEYG2axqfH&#10;afKs4clRmhrGTwzT9OlhGtt3fvDMOG08uZVGF4ZpPs7LMtojIkAouohIJ2zsQgddLetAKPKZIj0n&#10;JHq/jJOR9Q0jIJvppQsQkp7pb6cDiMjhJbdx18ZWZkQ0g47P9VmRAMZ2+USguPKjPKblV0v/6nGD&#10;ExELNRPjrxsxlGXlF+Ujs88mLX/Piki2i8+UjvxrGSck/fob+NjMOQIRQTEbfcORZ0NERFRRNtTo&#10;ZsIBcpqDy4iLqGSdprxsAGRRLj2gjqXRmtWABBDmi2iIiGQnRbSDfSF2UtSN0B4R2idCINBewnqW&#10;g2uogEwQQZCu9J0QGCKJiLpdeUoTCtKN0PILL7nT47ro1qSlkjsqQuIvuauISJ4VeZBuP2j2iPDU&#10;zHCym/pGRMb8QqgIiLDN8gxkBBLiMFLiJEREJDv6LiLi0+pVPJOPiIaIbBoROdOfpcfPj9PnXxim&#10;jz85SP/+8V7699/pp5+3+C880Xf8/Hd6Hv6Hpwbp40/10y/br6hPGiAun31hkL5khOTxC6P00tY0&#10;rY7maWB2PygRUduPDPLBOURZ6TQUKr4IKtsJ8o/TqRBtnqTeD4OyTkjIkbe/muPRbEbpwGqdWtd0&#10;DJ5vaV/ScFlTpnFijUzymF7kLIHaEnXKdC0P7VuUB1k44oRdvris0FVnC9iNn2vVRzVCHSU67S0A&#10;7ThCwqo+EaJcceGkJAS0iIh9H/fsB8+2/RCa9Y1IXJylyemJERJIyTSNXqpCkw1emqQt+8ExWhun&#10;GfrASAyEICK/+A6SAQk5OhPSIOugC3j3jEgJMyMQEJERiMjaxma6uNFP59b7PiOC3v61a2m4d5gO&#10;Dq7Y+GtE5A4/SPPsuP/or/wIqH2K+ZAu/4iMuNJA/lU+VWlB5TxNWEH6sh/Ly0fW5SqfnwlJJh9N&#10;XhvRtwrK89UXIyCBiAQlf03/0Q0oLR1L66JjgzMJoWGZjNDQfI4IjW50gTqkK66OEBmIxGMRIoEQ&#10;JFeo9is/XlPMk02IhyAyQrt0o7gTx8lX6ej8tdcjgutSvq5T5eJMhgiF8hQH0inLlEAe7RC/a8RC&#10;r50GxO9gw/SxFeGzKwbNltx5wMzIw8Rbdtd7Q9+oymO7vPhuPGemo5n5ADqZsDyh0H9RGBGZGZng&#10;y83SDE9qiGjEAZHBxw8XswGok4jYr5GzvWl60ojIF54fpE9AOr7dSz/3ra30M9/eSv/uW5uOn3ts&#10;w/HvHtv0/F94IpOUXzT88tOQkZEv1bCZdZUZHrPLZlgNQHLQ0VHHuNJdg7nyI+SQ5YCjg8ZO7ItF&#10;UBmVi2DgjujSEZa1NdahGYZFOFL2uHyzyfUL6s8Sy2xEuL2qjXKEXQ7wgyLapJ6Yjugq24X6s1mQ&#10;BqU91RtlJbrsfL8Qr7sLUS+WWwa1f9E1QH62OXjQvqM7QyMCG3MjIzYGrdgPIsPk4jyNDaOVaRqc&#10;n6T+2VEa2Q+M6dz0+F4b8cinOee9YHE/mML8nW8Tku6lGiMj1TINm1dFQrRM0+uN0uZgktaHs3Rx&#10;a+Q/xtgjMto9TJcvXbdx9YHPljNeM0bjW/TkDGl8BFCeIN8BlC9dEPVKHx3jDvN5dbyC7BBHV76x&#10;Vc6R0+S15Q3wpzHe6GI38wTAzMjHpBQVVbmgPIXxgkhjmCdj3n6XxpNu9o9EIqKLpBNlQ52qfOLY&#10;hAx0ERHa0CVbhC6drrSgOgkjGaFNtC06fNJy9HL8ylNaMkKVV1x56MZyCiEF0pdu1Iv5UQZKWdQn&#10;dCIC2ah0QNR30mK4fZ8Zkfvp7sP3jXAcpI3+yIkIgIhATvT4bj0jUpGOI0TEfkHwCyQSkbhHBOfT&#10;GtAYfEym/NbSjA0sF/rT9PSFUfrSC/30ySd66T84AVlPP/vYupMPwp/9ZsbPfGPNZJvp35sO+A/f&#10;2Uq/9FQ/feb5YfrG2YFvXF0d2aDi54k0A1R0jALOT2GMa8Cs2185SSBdpaNMiPYXoa6rozyIg7kP&#10;6Av0QBzk1ddHdGjrAscgHCkT8054TV1o2ekoB2gfT4S07psKsbzb6JCV6CobZfSp0iUWlfkg6Cq7&#10;yF5ZV5n+qCHbhHG/SESpexK07tuOfCci/Eiw7+jO2MhAz8iEfW9ZpgHTdSMjhrFhuGpEZMWISN9I&#10;BwTExgve99JFRIRINCIWERFmRCAjIJIRNrIOfYycp/XBLK1sDn2G+PCVV9J471J67dU307sszdzJ&#10;4zq+QL5Q6egro04pI5QMEJdvjTbKvMZ3Z99MKMR8+UjpymbUJQ/EeJcd5b1xM8+IaFuHE5Em86iB&#10;aERx6cR89CEi79ziIkVA9Ogu9trLMYoL6iSFJTkooc4RaEdMq51CKeuyIWj2I6KLiHADCHLixJUv&#10;meLkxfLu8A2EURcSEFHal36UR5nSsuczHiEtxDpUHjkE5K6RD8CMCICI3H//ezURGU55j8u2z4pA&#10;Qo6cI7KAiPDFzVOb+UvfuTQTBrPolDJs8LDBiM2qvdk8rQ3H6fnVUfr6S8P0aSMVn3gcMrKRfuFx&#10;w3f66d9/a6ueEckkpJd+/vG+5zEj8kvPDNLnXhilb54fpRe3ZmmNx/uYsq2JCANQ21F2OUOhHDgl&#10;51e/O/SAWO5RoDbIRmkvDuY+oFf5XWjpGWQj2nWQX1xbRCznZZfkCcv6U3lddmiPno7J8ap/g+4y&#10;tK65I38ZHqWc7uGuvN8oxGtfhq6yXfDvaEFEuvROiuPaQF2AA/q27fvPKavTrUmabBoRCRhuTtJg&#10;Y5y2Vgdp2J84AeFoeA8rAhKJSCYWR4mICEgXtsMPLhGS4XDibwPmGHhmSgaT7bQxnKfzG31foj58&#10;9Xoa7x6mG6+/ZePq/fyqD/MJ8nvygV1gbCbs8p9RRhygq7RslGVJ49fwn8SjXwfk4ROVli3pqmzM&#10;L/NiqDg6zIhojwjwp2baez26GwXi/hCMquKmA7Jenh3JDQZvv9uQjJx/lHwAHCn6XPwy8hEvKrer&#10;IRknhWxF+4rHmRClyY9EIDp1gExEQCDdIgfm1Os9G1WoPRpKx70aLjP4WSCVrbL+mIZ0yJaTCMpZ&#10;XDakCyIRiXYgIvdYiqnaQFvuvffQiMh3fT9IJiI8NbPjjJ/TTdkj4ksyB4cO7Q0p94r4HhFfk82/&#10;QHg9f3x8NxISd1JhgAOQAspxJPvQBiIOJOMMkcfPDdOXXzBSYcTiU0/10icNv/L0MP3yE730ie9s&#10;po8/vpU+bvFferKffvmpQfply/vk07306Wf66UsvjdJ3zg/Ty71p2jBiJSLSDEZNe0pE5+lOMgya&#10;PFZZO/LoOIsyHxSL7JYDeWtwL8rUCHaFUqeWR3tVHbFcCemU0H6Qrry836NJe10VVHfdBsLYVpeZ&#10;Q4wIdrxMsC1wf5Hnn1tH/kmAjS55hNoQ0aV3HGLZ0o7Sx8kjunT0vVOeIHlEqfOBwP2iz7GSxbZw&#10;MN3cxovZzIjI1OJGRCZ9Ix+9WRob+ZhsTdPYMDRyMtgcpa21rTQcjJwUgExEmJENe0UqMuJExMYn&#10;sGNjlaNFPNrEZJexzX6AiYxMzSZnhfSGzIZMvT5ObN4yMnJxc2DlD9Ll668ZEdlPb9x4x5dm3uIt&#10;5zamR19IWv5QyD60TSai34yQT4z6Kk++0tJXWuViWr5SckKVwV6pE0MBv1nq5TR+vHkCtyIietql&#10;XWkJCmq2IxOS3GhBejQ2dqg6JXZMvCCBMsgiKRCQ6UJko2lXc+HLEO0IqivWGWdClKYe2icCAJTW&#10;rELMJx5BPmuCOjeETar1kyzm7PXEisgJ6fopFoAu6coWUN2S+3JLmMkAlPcNsZSxfPRdr4JsEddM&#10;iIiI2nb3IU/OPMwM34gI4WC8a2BGpNkfIiKiJRrNkCjtT87wCF4HEel09MVgxwCgsjxmuzHeSWdt&#10;EHrm4jh9++wofcNIxVdOjdKvvQCG6YvPD9IXn+ulzz/bT18w2ReeH6bPG75A3gt90x2kx86O0/Nr&#10;HAHPse9mt9qs+p8TEYl2S5Q6xMs6on4J6TwqYrtPArXT4QRk3qCwGesRuL/I+zBE5CRQGyK69I5D&#10;LFvaUfpREMu2zibpQPm9BF16jwq/X6rPMLYNUEdempmm+cxIiH1PJ+NZGg2MhNh3d2TkY2w/JkaG&#10;wdYs9S29ud5Lg4GNMRURcTJSLaVkdBGRZiY3Eo9jicjubppYeX7IMDZNmSGx8WTDxkiIyO7epXTt&#10;1RtpbLpvvmF+wpdmbNy2sRvfJ58J5DejnyOUfBGif8VOTEuHOPZiOSBfqrT0oq9UOxblKX9RHnH8&#10;LNDkR71HhP9ERshk/UaFMdo22Oz96CIiQBehuDpZcXWOOgp5/ADUWJECobmA5mJPArVdNppraTqG&#10;PJGPLqBD2+TwCSMREBkQdG1A14a+CIiIgYDDl7wmHyZTKCIS6xb5Uf3k+VHtFYGgbH24msFJiJEM&#10;lRMRUXkIiGQuN3gZX5Z5z4jIe74Us7Y18Md2ISI8NaNTVTUrwhkiOkeki4iUj+9qs2qnoy8Guzgo&#10;MIjwGPEFG4hObczSc0ZG2C/ynfOj9O1z4/S44dtnho7HXh6mbxrh+MbLRlZeHhv5GKVvnR2mJ84P&#10;07OrE390d82uhVmWOF0biQhtZKCs2yZHa4NmHe8YWKNeS7dKy160WaaXobRbDuCgblOlW5aJdsq8&#10;Mu2ycI0g5pXwGQr77KQb21O2r0xHh6g8ZJILmtGp218REb0Vd5/80IYI3VtdeSXQ8/o68j4I6vZ3&#10;5J0UshGBPPZR7LNl5RYhliF81D4rZaVdId43vKAvvrBRyEszMyMVM398dsRYxBlA/YlhnHq9Ser3&#10;ttPW1jStrw/SYGhjjJGCZUSk/s5XRERgrIljQR4PKjJi41lNWKoxUGMcsyOz7d1MREY2ZtqPt/2D&#10;K+nq9RtptL2X3rppY7iICONz8I2kFZecUFAekI+NeTGMfliQ71ReV7qEfKnS2JEs5sVQvpa0fK78&#10;bQ7zkgzwp2YyARFywWg8GskEJLOYqEtYAjkNVqfEjgB0uDpdIflqbCQhIhFA9amNx0Ftjx1DPdRJ&#10;vuyCRYSEPJURRAhEPiKQA10T+qQhB3GmQ3CyYShJiOIst0AWZJ+4SIRCtclJC2kLI+GBVCAvy6qt&#10;JRFhZkXkpYuI9IbztGUDAESkJBx68d33k4jMrTxPuGyMttP5/nY6YwPP6Y1xemGNGY5Jes7w7MWR&#10;4+mVUXpqZex4ZnWanvX8UXpxfeQkZHW87Ue8s4ltm4HuhETkURx06dBlJ4I6Yl/E8otQ2tUgH1G3&#10;qdItyxDnUVo9TlvmxbTLwjWCmFfiJESkJBdKRyzSBR+GiNQ2OvJKYGORruSL6unCo9S9CLIRgXxZ&#10;n5X9dxzK+vR9jPJF6NIry+c3Ri+/xwQnIttGQuZGQiaz1B9O/WyjdSMh60ZG1oyIrG/M0+r6JF10&#10;ImJj1G8gEdnkfVbWvv2Dy+mV199I45399M7bNqbf54j3TETwEwL+QqF8VSmXrvwgMgGZ8qOsC5RV&#10;GH1l1KG88iVTHN1YNsrLvBKRiPiMiJRlJKajPOZhKOaDqKOLJyw7JIZ8CMqTPDeym4jEx4MzcWq3&#10;oatdunABGfXQrphf1seyTCQi+nBps5w+zlzkACCXYyet65J+lw7wuIEb04mHEYCYB6grxkuoXdIp&#10;y9dy9CEZBsrxCG+0E5dnFH/w3sN0tyAifV4WN2RGxL6QRjw4tpgvpH+Bq1kREZH4RQaZiMy73zVT&#10;DVIOG3jkYJSfYYOHDUgj+8Jv2pedx26ZGeEpmnM2EJ3Z5ICyeXp5c+ZHuL+0MTGMHZCV0xtGQLbG&#10;RmCm/qZe1nH9YDYb3PITPd3ECMTBsoQGSw3gXTpCl72SiHTplKidbwXVLSBbpIsM4iESEs/16NKt&#10;7VTXKcS8Mn9RXtnOCDnOiGV5IJbfP7A69jMJAa1lmmrPiHRFYsr2CV15rbqwUcm4Z3GUkh2HaKOE&#10;8ssy+m4oHXVLdPXT4eG+o5R3lRfKumMbYrwrvUjm8tC3sX+P5lkbDvJSiY8f9r2fTneNZJiTt+/7&#10;ytYknd+07759z8+uGi7O0umLxHup50szRg4qtIlIhggKRwu0iEcgJSXYoMp4t7tnY52lRUL8dGk2&#10;r2pGxMbIja2Rfa+uplfffDsNTc47wXwJ/TY+Jf8oZ6yWr5SvURp/ha+SL6n95zuW/5b5sretjAGZ&#10;yqtcTAN8neSE0bbiJaRXQvnyofjJKFMaXW1OBSIgIiH48oqItA2XiBXHuNLxorrSkqlDVI5OJV3m&#10;laQARCIC8tM4TTsgDJAHOgBbkquTIpSnfGxTPtYnIkKcdnU5dslAJAJRVurQNnRw+i05cZNBQpjB&#10;IF96kAXNYkjmcmYuDKpT8tiGqOPADl8C04P8yK7sRSJy/+EDDxcREWZEpvYl3D04TAeHl21Au2QD&#10;jn0x7cvpm1adiNgXV1/sCh8FEeFQNN6W27dfNRtTa9fYYKRilef27VfQmrXv4nDb9344SbG2Civ2&#10;y2nVfqWgvzE1QmUEZGy28i+jX18iIvJBvfFMFdInqrMgDNGBAGSLdMF/ISLd7RO68lp1YSPIFT8J&#10;SjsRyl9UJqbl5JUnLOunRfIulHXr+4ksxrvSi2QuD30b+/donrUhEBE2m44mu/7m7HNbs/QiM5wX&#10;x+nZC5P0zLmMp8+N06nzvbTVH6fZR0BEdHgZeouIiMBTg7RRRGSzN7bx8Wq6duNmGs4hIoy3/Njk&#10;h237be7RH8Z0hPweJOQdkZBKJn8bQRnsKe1lS1tVHH/3yqvXO/1klyzGs49u/KzS2G2ISD7EjDhL&#10;MjURuVkxqazczBhExMq6ZPGiSkiPfHWG4shJq9OVj81ICgAXBURC+BB5OkdyzV5Qng826zZtXAT0&#10;Yj0iNAIyOXmFOHTdOMgEEYAoJ45c5VVOzl/2fJrO4r4cU+nHfNkviUMMpSuojOTeLuKmLyKiciIf&#10;vlHV0iIlJRFZ3ez70zJORMzhQzaYATk0InJ46Ur+YhZLM5GACCIizEC4QzZy4YNOGLTag1ED6c/M&#10;WY/NDmSkZ2Rk09q3ObEvPrD0uoXrYyG/2A5sWBodziLp2eAyMMc/Ycp3l9fgZyIiiAxE1G2o8tWu&#10;OJCCmCfIhspDOACbdiEiIiDS7WpLtFcShtKpxDz0tfQS0xCQw8sHHkb9iFadxXXGPOV31e+oysQ2&#10;lk7xgyDaK5dmREL2D1hayfeWdCPZBV6+aiOor4m8Kl+QjuJl2UXoKn8cYvlY5iTlF/VTzIsy2Yz1&#10;AekS7yIWki/KK6G+rft4YZ61xYjI7n7+UcNsaN++txcGO+m5jXn6zsVZeszIxzdenqSvnx6nr700&#10;SN88PUzPnOZwsYnvJZn4qapGECAcRiIEkRHi20ZENE7l5Ze87CIygh5kRPJW3hIiwstBDy9fS1df&#10;f9P3iPCmdMbXSESiDwT4SMmjf1XovvNmJiM1Kr8q/VgGyB962WArhuTpB33UJYw+M/rXCHS79ZBl&#10;AqIwwogIhEGKR6dtQFlZRFcZ5IojF+gkZLGziAN9CMiw2ZADmBONbYiINswif/X1V12vq10xLpRp&#10;bKqukoSQRt/3XeDIDXLotFWOXiAd4Y7fQhGBmEdaDp/Q5SbTo7bIo21BcsKoE20pjlz1xTr8EWH0&#10;KhuCZkE0KxJld+7np2YyEWGPCI+qaWnm0AaKS+bULnkIMfmgRGTHHO5JiAiYm97UHPdobpjx9tzq&#10;fBNDfwbRmBpBATwRA4x4GPoWZ2MqZdjlPoYI7Boh2GsTEdXj7SuIQJSpXa2B1BD1BdkGEI/xdGS/&#10;7oYeCnqSSMRE+qW92rkHuDNR6AN4A8pEIhKBfFEeUJ1eb7hOv9aQ5/mGrvodRb63FUdYObkPiro+&#10;2uRExPqJe8pwEiKi69d+hfLaaPsRIlJdi67H98NU5ZahLl+klyGWj2UUj7Ij8GuyfvLrI93k1f0n&#10;mKy5HqvLIHIhfepaRDak25lXoU5jOyLoHMmzuvOMyK4/ebdl3+GX+9vpcSMhXz07TV88NUqffX6Y&#10;PvPsIH362X76rIXfeqGXVjcm9v3iCT0rVxERiEM3Ecn2mRnhvTMl2VBc8pjHyakZmYiwT4RxaM3G&#10;yJ79YLt0+ZV09Y2bfgDkrdssi2ciAjROl0REoeLkS8d9m/mvt5hIYEXD0vKtZXmFyqesfLPi8o3E&#10;QYyrbPSbUZ8wxskTAZEN+IVWM4AIiUhJa7NqPIpdxiOoQHnSi+lSDriIEnRGzFcHC8gbcgDRyNM5&#10;ILeTC309vfLqFcNVi/NYcVNnbO8NX85pnx4bIQIiEqI4uGF5vHtHb0bkKRQ/l8Pa2HLuBm4myaMs&#10;kgHFo1xxARt+HkiVFrEAIgdRFm2QFqlQfpcdID3pEmKfuGZClJ/jD9zJt5Zm7AvGOSI7Bwdp10jI&#10;dhV6vCYj9sW0AQTM+DVTERKISN6s2ixB1MCJHBmIbPCyAbTRwxZrstuGilAEDOdGTBZgxI57NrxZ&#10;Oc4kcWff4fABac1aSKb2SDe2cRGiPQDZEAkREVE8piezcW5fVU62FG85+QqL5AL5y0jHcaD8MnSV&#10;WYTYDjnFCDm/rn0NEegJe3avuaOTU6yISEbjJF23aHPXtcT8ZWiVC3V8P7Gsnq421oTrBLo1qjqA&#10;+jvKliH2ib4Dx6XBETsm27bPcmpOfmxOftPGoFNbs/SNcxMnIJ98up/+w5P99PO8b+rbHGY4SF9+&#10;ZjNdWJ/aWMVRAzv2gyXPaIiElBCpECLhEJjxBUrXuuFRXogIe0WYtWH/Wm8wSZeuXE+X37xpY9Z+&#10;un3nvo/JIiLyD/hFQnyAyEP0mZJ3+TnSUb+E9EvfqzzZEGQbSDfKox5lSxmQfaV5Hx2+W+QDX07c&#10;n5rRkzBy8BSQYSFWoHi8CKWVr7wyn05QByOTPh2sTgbIIQiZPOSpG5EQEZLrr71iaZZiMoGiDO1W&#10;h5KmPIzx1u3bdX7UAyI8kZDURARWR/v58Gi3tbF0/Gq7biDdVDEO0I9OHyAnLXuCykT9qKc4csmi&#10;juJKKy4iI6IhWcxTXGnguvcfGhGZV++aYWlm29+lMOYXBb8CNPthBKQkIyIgJyEiGpSWQbpTswOR&#10;IOSLHzG2XzWLAHnxsrTDICcvu8Rx/pCB4XhQkwHyNDgzmHe1LUL2SruaCREiARFUN/FIRrCjOHW0&#10;HEYHTqJzEsTr6pKVKHWU7oKcYyQWHxQQFnesOK+KiLSXaNpOLrYZ6LOKsq42dyGWi3WA0vF/UJT2&#10;FOfaJavzivbFa1F/SXfZtUZdxZVWexYBm+rTRejSOWLHZNv+nd11QsH+rmc3ZunLLw/TJ54apJ/9&#10;5lb6N1/fTP/qaxvpX315K/3klzfT576zms6vjv1H02BiRGT2aEQERBISEfOZUWH5hzR2OLiRM0Ug&#10;IhwLABG5fPmVdGg+BiJy9+4DIyP4Dn6EN+QjQv5TcflQ+bbSh5Iu/avkQtRTftSXnmyWUL0Kgfyo&#10;8rvKImOPCL5aPlw+HRLiRIT9FiIiefokO+poWOiqgFCNkkxpyWJasrIzBOXThkVEhPQrr14zJ/u2&#10;Ock7Vi53TtkpkIu338lMkhf6KU+2RT5KIkKcfHRpD/s3dMaHL2uYcxeJEGkAkse0ZCIE0ckrPwKd&#10;CBEH4lFPJEFpdLhm2h3LKhSUpzYIqoMQaEmG+AMLb99/4EsyLSLSH/vsgz+Wq/XRQEa0YRXy4U7/&#10;IyIivHMmL8vk2ZCTEpFRFU58QFtORCALIgXl3g3AAH1ce2VPNrGhmRDIhaB6SkBERFYoJwJCe1R3&#10;6TRKnETnJIjX1SUrUeoo3YWPgojIoRKvndcHICJd6GpzF+JMXqwDqH0fFl32yj4QyvbFazlON25g&#10;lv0SXi5cYxeoM34PFqHUO2rL5D5+7KXhfC9dNHLxzPo8ff6lUfq5x4fpXxjx+N+/sJb+8efW0z/6&#10;7Gb6Pz63lj79zYvpgojIOC/bPgoRQVYSEEE6xNEbT+y7WZVxImJhnhGZpoGRpitXX017r76WtvcO&#10;MxGxsTbPhjQ/YgE+B0SfGOWM8UDx0q8CpWM+8mhT5aO+yisPmfSVj1x+VOkYF0p78UET+XCg1Q4j&#10;Io2yjCheyqPxMl9xgJ7ARdCRupgol4ywKUddEAqIQtPYkoxkIvKuOcq7dRsiREpKOXUQQjiuv/aq&#10;Q0REZIQQHbW73ldhIfEuooGu5MRjnnRLUqD8GIooCFGXtAhE1BFxUN9GOSH6ZTnZVZ7yFb/LcoyB&#10;490ffPd9q/+Bnx2y3hs4IclEZOJOXyTEn6F3UmJfbJ6W2YeU2JfTZBmmZ46/vUcEAsCAhWNvBiMN&#10;6EKWkWekxgakCcsyFo7N1iSQDZ5+AXnJhmUaHvOdpaGB9d+J1cNL8yAwToysvOqMEHHgXBE/0dHA&#10;2nWpV7YzQjrYkr2xEQ8nFrOJ2+TY6vG4vTQj8qG4CIv2jgjYLh0IiG3oyv++o3Ju7qgqKH0EODQr&#10;A7qcHYjLMuUSTWnPnZ+RDzmwTEbsszPgzJBJrwux78r+K+vqwhF7Vn+Ul/rL8hbJIpAt6gtBez3y&#10;Z5HjXXotYNP6+rCDiJBPWLalC63+5Pti/cH3yb9T4T7Wd6mO++cWsJfHCcaRyXQ/rQ8hIrP0mVOj&#10;9FPf7Kcf//xm+tFPb6R/8Ktr6Ud+dT396K+upF/66kp6eWXo73vZMiLSn1rZmX3njcjMtxuy0UVC&#10;IkoSEqF82SD0497nO4mTmi8OJ2k42U6Xr1xPYzbybx+kO3cYl5kRz0vxgnyFfGMJxnb5WPyTfGaZ&#10;J3mZlm6XPjJCfGbMUzml5UcFyaO/JZQuIeXx6c1eVCYYICOsbuDP34SINBXlAkcriQ3pSgNdIHHK&#10;okOaDlYeMskFfQg5jzT51A8RYc9G3iOiUISEMNfdtDl2gDqFGQLJAfVIHolHjJOHjtouEiDCEBFv&#10;IPKjThkXESAe7YkcREg3lpGu7EkuPcUFyQijPcVFPqQvEnIfAmLg6RrIyMPvvZ/euf0gbQ1maX1r&#10;kAbG/nnXDJuwMhHJMyJantG+EM2ANF/qfSMebSJC3HeoGzIZaQaliDxgmTO3QWlsNoc2II0MA7PX&#10;gpER4BtYDcPZLPUm47Rrgyonz1599XoaWb0QEc2mqM5OVIOmBsQyv2xnhHRoe5wNATOLM6Bje2RE&#10;ZDRtyIh0BBEUyAizIXEAj44SqO5S/uuJlkM7BnJsinfhgxIR0rUjq2Qxvwv63OhfxdWfZV1dOGLP&#10;6oryUn9ZXpdM1x3LLOoLIerG+Elx6dKBQ/WAuAS2DLofHfQlfe9ovh+C+tvjphPBd9+JCI5+tpe2&#10;Rjvp+c1p+uJL4/Szj/XSPzMi8o8+vZ7+4Scvph/55bX0YxZ+8mur6YwTkYkRkXnq25g1nrI8Y2PT&#10;HBKRCcSHISIg6nr75ts29vAkX0VEjARdv34jzTjewIjIbSMid+7eT+/eupPeebeZDcHXaGwnBPKN&#10;+C7y5UPly+RDCZUf84DSUa40iP5RflNp9KIueRFRv5TJLuVLOT42++AMf2pGBlRZlHU1otQjjB0R&#10;G0/Y1VHEy87OMj4UdNi/kQmISAjQrAhEJC8ltdlYBPWIcJBWG5CrTCQkIiLIaQ83hJy7bo6YlgzI&#10;mcc8nLx0Ylp6KstsS9Qlj3QJ8ksd2YpQHQpVXvkiHMqTHuQDuYcGzhvJb959P719637a7E/T2lY/&#10;8fp/pjsfhYg0X1j70puMU0wjEWG2gsfzWgNXBQ1OLMno7bt9q3fLfnVwhkjE5mzb0YOAAJ6WmUzS&#10;3pXDdPPOu+ng6pU0tnrHVj+P/kJGIAmqQ1C9RwfEJr8EchxWTIs0aF+IZjcmk1GaTnPIjIjIxiJQ&#10;RuUjEVGdguqO6ZgPtBRSyk+CLntCXbc5jNKZPQqiwyvRpV9CTpB4+fkB5bmjDDJPV9fQhViHULZL&#10;doRSrvQynKR8TFM/xEBkIebp+mKZmC+54hGSi4iIBCqUzjLE/qtl9LeV1f0bdWpU7RYyEYG479nY&#10;YURksp1O96bpmy9P0i89MUg/9ZWt9BOf20j/5FcvpH/0K6vpn/7qSvrcN1bT2oaRf56Qm2TwGC9E&#10;ZDKFjGTi8EGISNywCmp9szWx8YcDEresvpUBS0OzdHjpWtq5fC3t711Od++xR+SeP8b7zi18QENE&#10;CIF8g+Tyj/Jfiisv5gP5QPlWQT45xqUb5QCZdGJa+oJ0lJYvRg7kZwWlCRX3GREZAjIiQ9GgdJcB&#10;HXVOmVYnEY/pNiAu5DNrATk4SkQyGXnT9HKH64IU10VSP0+9kIZgqE6XV2WU50TEQtLSi44/3hxK&#10;C+iUzl4OXpBckF3XBeb0pQcZkD1B+tJRXGl0CGM8hiIeMS1wDS4z0gEJcXCY2XsPGyJy+57PiPxG&#10;EpH5jjnz7Vnqz6dpw0jGRfuVs2Jf8hULia+OrX325c8gPjM9IydGRjbMga/tjNO6OfXBeOxLMmBq&#10;9jTLoHoEr//IgBjyCiCPDpm0SAMEQoRCREQk5FGICNBeEbWlixB0xaOsS34SLCtX2zVnEx3aowIn&#10;twhd+iXk8IiXnx9QnpyiZJ6urqELsQ6hbJfsCKVc6WU4SfmYpv4uIuJAtygDWtds95DsdkHXWF5n&#10;tLEIsf9qGeXMhu7fqFOj+lyESEQ4tbRn3+vzg3l6ZmU7ffH5Sfr4twfpZ7/aS//mS+vpJw3/9osr&#10;6avfPp/6vYmXEeGYzfPyzKJzRVqkokIkHBFdT8+0icgsndscpPWtofXd1TTdP0wHe5daRITlmVvV&#10;O2fwOdGvCIz1yiPEP+HDiMd0GeIPFY9ALqg8vpAw6hNXfllPiShXHbIT6wPRRytenSPSLkBmLChE&#10;3YjYABosuRoPiAukm45Ghi4HkTEjkpdntIlWsyIiIroA2Y1tbcWBteGGhYA4T77wKC5pdGoSYrhu&#10;RORVC9HjEV0cPM5ZBECOn1A3B069JALSkTzmyw6I+iwZ+AFjFZgh0cFjDoujI1uCbER7XfmRhGAD&#10;OcsvkB8OUdMSjGZAeNuu4oQQkpvv3k6bRjxW2SNijn45EbEvdQB5NXbMQUNQWBYxMhKXZiIyKWmc&#10;mztz0x3YoLRhBGZlNElnBtN0qjdLL/Tm6bSRJNJnrE1nDWc47n1og9VoO53tGwkZDdPmbJhW+/20&#10;c3Apvfn22+nwyqENROMjjv0kiINmlMkpSxaJSEkkiEMy9HTMIoi0OKbt9qoNkRAswrKZkEeZITmu&#10;zujEluV15btO1c4uB3gcSue3DLH/lqGrjaCrfkFOt0SXTpQBLQfGcosQy9FPUUYbaX+8Tt2X3ENA&#10;OkLndVWfB4g2YjnSpa0Pg/I69T3iEd7Z7iwN7AfE+ngnvbw+T98+O0lfemGQPv1UP33yO6CXPvXY&#10;anriqQtpZOPAnhEFYdvGJ84P6o8nNn6N08AwtLEknpoaycZx8AMcRUIMkBnevjuszi166eJGWtvo&#10;p4PL19LQ6t7fPUj37ucnFhmL5UsAcfnKxj9mRP8Zfa705QuB+9+3zB+/Zf7uZg7lj1VeuirvZSqd&#10;rjh6hPhN1StEufRJK660ZIR5b0izutFJRLognVhZlAEarnzFlVa+5DlOBxPnEV5OkoOI5BkRgJzG&#10;lkQE8kBYxtW5tNfjVi/EQyAtckI+ZcGrzIZQnnbah85NwU2iUJBzj/Ho5HVDxTKkddPF/EgciEM8&#10;/FRV7BTQ0o30QVlvmVdCeWozRMTbZGkIhwiIyAdv3f31ICLMjkQCwgmKOkWxJCLs52CjKQeVQURe&#10;tl87L25M0nMb0/T81jw9Z4Tk2a2ZxQ0b4/TipuVvTdNza/00unQlXXrzRro4GKed66+lq2+9lYY2&#10;qA2mQ2tHfiIlOvjj0Bo0bQAugRw9DaCRiKiciMajEZFRmm7nTauxHV1tADFPziTmx7wueReW2QHR&#10;iR3JN6fS+mVd5htk//tNRKirS16ibJ/QVb8QnWhEl06UATYwA+IQEuLRRiwX+4a45IA20v761OIK&#10;3DvMAnLfl/dz13Xp6Rk+E3TKMpKpvo8C5bUiow7aPjciMrZ+4UWVK/15en5tmr5zbpy+cXqcvvIi&#10;GKWvPreVnntxPY3txwhkYX//MO0fHDoJ2RgM0urmVlrd2Eobm5y+2ktbNq71+sPUH9iPg/HUCYXI&#10;RUk+oiwSEc2qTI3QsDdtYzRNL69t+ZuBL129nqaHl9L+zoGPvYzB0ScIJRlp+8s2yI9+GL+HH/SN&#10;oRUReett06mICHZkU/qSywZ5pMmTXpQrT+ViWkAW0027TkhEhNIwaYx3XUCMqwGEXLCgPKALyh2S&#10;8yLxYCZEsyOEamgmInkPR9xgGhEJCe3SQWRABOR1w2uWL13AjMjrlKGN1i4cdkkc5MQBadpPXkkQ&#10;BHSEUlbqeWjQ+2YiXFbplKSitmdwglG1T21SvF5uqb4AkqkOyAYkRDMhmiE5SkR4u+Uw9cYfnIjM&#10;TVdLMyCSEJAJSMaeDawamHaMNHg5NqTar5c1+5Kf6838xXanDGxce3Z9Yhin5wxPrw4No/SMxZ+6&#10;OEgru4dpY/8gndoYpLPW/nPDUVphENracnKwbHmGAbiUKw/IMZVpdERw6iUZG/wJIRgQEKEkHxEs&#10;3bCfxPeUQETMRmyr6jsOcvCL0h8VohNblteZH9tX6EaUTjeCp0K6PpeI8vOLeYJ0ZKdEV92CHGgp&#10;i+kuqJxQzo6wTCG9mqTZ9waZSEmtW1yP4PdjdR92XaPaUqO6T3YP2v12EmCvS34cdA3ltVC/z4rY&#10;DxoOJ8TZn7UfJC8YGXnm4iQ9eT7jiTOjdPrsVhoO7ftnY9Lu4aGPU+u9flpZ33Aisr7VT5uGSEIE&#10;zY6IdCiMyzExDlpEZDpLa/ajhxmRgbXh8rVX087Va2nPiMhdG19FRORHNJZHn5m3KTREJPvMhhBI&#10;Rlw+mtD9303zpW9VJKQiIgLlZId09OExT/kRUaZyiquMdGJ+7ZMrQETw7eCNm9Xbd6UslDLSXZXk&#10;zaJMBaGf5eTrQgibTo1Mjv0XOPk8IxJJiIgIMi3PwJwyGWmISL259EaTjoSEC79JvVY/oS/VGF63&#10;PEelV+tzjbQtEA/CeJNE5x/lkZAorXxC5AKyGCoOEfG6SRtEEJixII2eiIWOZne9qqzLTF/tACId&#10;hDUREUxGGS9HXjUbonzfIwI5sfiD999zIsLrrCMR4WRVTjk8SkTsCxwA+YhYRkQEZkP0uCFr2Dss&#10;4VhZHsnleHbeFcML7s73t9PZrXk6DSHZGKdTRjxeWBs5EYGAPL1CaKRkfZieWeunZ1cH6QUjIy+v&#10;b6UzZ1bS6vmL9gtoYAOPEREGfeoK8IHZBuFSrryIehCt4uj4Lzgb+CEPPCkzZWYkkIzfSCKiX7lR&#10;Ryh1HwXRiXXlac9Cma/61I/S6YKISO2MQ96jEJFF+Y6g48C+4oZYZwk50FIW08dBNkoo3/sAPWsj&#10;7fInWUzm7a7a3gV/jb7dS9zzlK2vb9F10b9ut91X6udlwF6XHHjdAa18IxtA1yy57nkON2Ms4Am+&#10;tfHMyQhv2uYFeC+u2hhwYZjOrBjJMDIwYxw6OLAfUsO0tsFMyGZaMyKyURERiAcHkp1kFkTkoyQh&#10;QEQEEjMye4yT5zchONOaiBzYD6I7d6txnPHbxnx8pHyG4rUPfceIif1g5+ma6E8F0sB99VsmexvS&#10;YYSEJZmbFQlxIoK+2bR8QvlibMhvy7bbqtDFD9BR+cwDsk4sK3mJJk+8IaMmIhiVEQyCWDjKuRAM&#10;QRDeegeDMhp1MtRgdXROZ6IhAhIR5dluBoRERAREMlISEbEvtUftR65ZEOmKtPAhiDg4MajiQM48&#10;OnnpKK2bCmCLMOqVugJ6MU/1QESYmYCMQDA0m4Guz5BYWrMXmtnQfpLYTuKt9lsoQDI0TSg91QOI&#10;c6jZd7/3XevHO2mjN63PEeFdM36yqhORsPRi2C6+oBCPCPaFiIhI1pCQPND4wEOIw901wsIUtf0K&#10;4iTV0fY09c0Zb0x4g+40rdggxCv9z1jI6/15zf+p9VF63kiH8IKREPCiEZLTW4N0Zm0jnTUisrm6&#10;ngaDXprZwMwUODMvakPdjjAAKl0iDrjEow2IyGxmJMTqWLQ5VfJFaIhIc55IbI+cyEkgkgFERoQu&#10;/ZPCbZSkoEPvpIh2ToJ6RqAqv6hvJO9CdPhygHVZS5ekRyCPsG5DVT7mK13mLYL0IpTn9Ri8XdVn&#10;55+lob6W4nplg/uc+5HvVKxPKOva3ze7hj1z6Do+X/llHV2QTonGfobsLgPkhPdROcE3IjKxHyVb&#10;s3xwGG/aPr+VcWZtkM6t92yMMpLBjxdmKLZ6aW19M60bGdncNJJSkRD2h4iARBIS0wq7CAiQLvBZ&#10;kVl+6d3K5ij1bGy6cv31tPvK9XRpn6dmmvFW/kKQryTuhOEd85nv2Jh/i4M7j/6ob2B5Woap8Ga1&#10;PONxIybkv/32LbPRnlkRZEv+EuBH/Ue9xaWjOJBeV1x+GB+rPMmVJ9REJBrqalBG1smNIN0QBdKy&#10;ofKxg9sdfpSESBY3rCqPmZFMRvIFlEREpELEgmvquljJZAMgp620T6QAqK2RHETHrvfBSK5yADuu&#10;ayCMIF9xt1OliYsAMEshgiEi4vKqvL/vhrqo2+SE2l/isxyEla7sEoJIcDTrgVxtgHxIV+n3vvt+&#10;etNuYB7fzSer5nfNaGlGJ6tqRiR+OXecmLRJCOCJGbCIiGQwYzI1G8xWmPPd5lfcyMjPMA23jRBN&#10;R2lrPEobw3FaH47Sqv3iudgfOC4YzhnhOGeDTQ4zzlv7LxiZuuBTs0zdDtJoNHBnv22/EH0qPLSB&#10;gVRhObhKpxxgpaN83hIMgWCPh4hFi4iMc/20Q22JoFxJRCA3DMaxTaBsQ2xXiUhAQMyjbCk7KVrO&#10;pSP/pIgOKto8DkdscR0d19eFI44Pmco9YjsWoazjJOiyA2gXBIS3JwN9lrHdHq/03ZFzjxuW2W0j&#10;E5EMyEjTplhHhL4zyu9EZSdCsyCR8B3R2ctExJdozOkPbQziLdobY14yZ6RkME8XjQCsbQ7yhtQJ&#10;J0L3fTlGe0KYCWE5Js6ERGIhLJsliZAOyEQkn+R6sceG2Hm6ev1G2nvlVSMiV+oZESB/ESHf43so&#10;nYiYzMgIj/rKz0oHkEb3nXdvuy6k4403jURU5ANo06rb4uwS83ny17l8TisE2Jbvl67qi35VOsRj&#10;HrLSD0sPRH/se0RUiRRFJIhLXuowA6KllIzGjsoLZQcvIyIlIhlhGYc6aHic1YiQXISkhC6cfMKm&#10;Te1ZDLVXzlzXQBqdGI9AN4ZANpQWqRDIEwmRTZ/doAwkIuQByATEQ+RDuq4PKrul/dKuL8FUUP0A&#10;fYH0g/ceptfffCdt9CZpg7XU6mRVXm+9jIjUX9APSETy0dz2y213bF/uQdqZ9+yX3GYazzbSaGYk&#10;Ymq/aCa8DXiYeiMeK+6lrdGWwQYaS68PbeCx+Mawb+BgIzBIm0ZatkYjK2tOf9bMNiybESnBQBrj&#10;EZJTngGTzaUsqXQRET0547IFRIS2aUblP0ciAhbNRHShy1YJ9U+JI04PWVWmq64SlOmSR5R1nASd&#10;dgjtM4KAXLpy6NBnGdvt14aNajaDsjj80t5iPDoRAcpbiMqOsGvjAu2a2w8CQp1XUur5ce8OSMK+&#10;n6wMGRnMdvzQsq3R3F8/sWk/OAbjiT8hw2wISzLaEwJ4WgbS8P0kIqt9q38wS1euvZZ2rr6SLh9c&#10;rcdiIL8S/QtwnxSIyLvvmq4REflA8tt+NutCRgDE4/UbRgACGSE/z4rkMv7mXrNV2pOMOP68Kx59&#10;qniBfGvMW4ao7zMiGM/kIldUosnDQH45Xp4Fae/nQNbs+cgkAoKiOKFmOyLJiDMgKusfhBOBvJxD&#10;OwjVYWoX7YdUCKRLIqL2R9AB2IgffnkzAHfeIc1sRCQC2s/hyyU4+KBPHGcumZy8QuQ1SBvcFvoW&#10;d/sWauMoceVJTzoAcqG6ZFd5rh90HehY6BtVAxnxWRHaaKHPmjgRedeIRz7QrD+e+tss682qnA0S&#10;vqjxS+kIRISnZbQ0k+PtGYg8C5Kx67MhI/v11k/b8/W0M1lJ88mFNB2vmFO/mMZgvJpGhuFozbBe&#10;Y2Cy/njNwk37RbRhA9RG6oHxloVDG7RGaTA357+d91zIsYN2ezK6BtqIttOGhGRyxTVPbWDVEzMN&#10;AeEpGsBrysdpOOYld0Kzd8TLmT5HwuvJGy3NxLZ2kRLQGvgfAXJoXXnLQZn85FPGo9so2+6/+C/l&#10;X/uSHXWWDaSzTFdOrUy35EXbdRT9MrsnQauOKh3ly9AiELTB+gQicvnqpXpWhP7y9nV8furb2kYF&#10;2S/lXeiyV8sKO1H3CCpd4K9PsGvjLdh8PyDtXKtsqUyujxCyZWOOfcfye6N4x9RuGs7yO142BxAR&#10;vnPsI2Em136YGDQTwmO7eu+MxqmF41eFrnyWamIa5LNOjBj5jAiPCU/StVfeSHtGRq5cNiLyMI/l&#10;/kMSVH5Hvo24fJ3gMx7B9xEKtY7vATHf6bMjt3xWBDAT0iIi7xgxMX3wZocdQB2xHnymuEJE6WOV&#10;Fho/DOEgnvd8arMqnIH4iYgIoDFdRERkRKGedhGpkI7IR4T02kSkWSPzzoXpFZ2kD04fWElEyrSu&#10;S3YUjx+4HHism7hIRY3KuUcioDiQHUHOHXkkJUBxQggBdp1MGLAlwrBIFtMeR488i2uWQ3Z90yt5&#10;JhOpEZBBNrwdlEWHsoYH330vPfje++nGzUxEVjd6v35EZJ/HC3tmc9V+Jb1sJOTZNBs9bXgyzUdP&#10;pdnwecOpNB28lCaDl1sYDl8yEJ4zYmKYnDPCciGNRhctvp5Gs800mm9Z+/vWlrG1g9mZTEba7cnQ&#10;gLsI7UFfRCRfO9daEhGRjqMk5CgR8YGZJ27+MyYicq6CHF0Xot4iXTnAMt2SH9N2lX1UtOooZMeh&#10;JiLmgGkf/XLl2uWagMS+Iiw/Q/VtrDvWX8q70GWvlhV2om4JZjvijAd2uI99BpFH1Q3MBHp+VSbX&#10;dwIi0h+njU2+a3NfnmFGZCMQEZ0dEokI8Zgu0ZW/kIiwYXW2k9ZszGScvH79zbT/CkTkmo+tjNf4&#10;Dh6mkJ+RP5IPUlxy+SqFypO/ArWfMyIC6WBGRMsywtvkma6eKEWfctFG9Jkgk4mPkojkR3czEbmR&#10;l2aoSIZUgeIYUZ4MiYSIbIhQiGAoD4iElPs+or6QdXJnqAMAaT4oyZWWTBdcQlM/tF22uCbK6ANU&#10;KEKgGwIorTyXU6fF9agtjpwbSjMTtV5VXiREiGREMicrRg66SIJAHqFuYMmOzJZU9pyIuE7bRjys&#10;LJ4b4rMihCpbySEovPTutTffcSLSLM2cnIjkJRfTMacMCfHBo9qsykxEdPiRiOzsmcPd2TKb542I&#10;PGdE5JtGPL6U5v3Ppnnv02m69QXDl9Js6ysWfi1NDOMKo97X06T/mOFxIybfSRMjL9PhM05exuMX&#10;02RqxGa+kra3N2zgG6b57jhtswxk9crJy9ErjNAALDBIynlrsNQ1c50jG1RFQiIRGYzs15khx5Ue&#10;GPo1GREhWUZEynbFgVtyyT4M9g9jvLnexuEhO7CwTUTKdn1YRMdYOz05wKrO43QjJMPR65f4kadm&#10;CpQ2I6LdRZBOxHH5gjtx6/PDK3k2hP4XCVEcctJ8Lm3EekqIICxKd9kTpON6hpP2n3Tre9nubZZo&#10;BO513UMiIny/GE/yCc48UZeJCO942eiPjHTY94rTlQeD1oyInpKBiMSTVctxqwT6QONcRKnLjAhL&#10;M+vDWVpZ66XLV15Ju1eupitXrtuPw/CQgY3l8hf4hOjzIhbJAeVi2o+MdyKiGZBb9f4QRyAifsRF&#10;5fOBfKR8vupVWjqlHOCHtdQSkf0wPrl5cW3kEkuJiD/q4w2CBYnpNIWFSDhELvJSDGXzJlalBQhH&#10;JCboZFnTmbrQ3LH5g1JcTpxQHwIXq30i6oB4TSqr61NZIJsxHWXERRpIszwjIoKzrpc8Cv2ShKi8&#10;xyEGlcz1DNgQqdBMi4iG8ksi4mUsdJYd4tgk1AzObU7zM0A49Fiuk5EQRiLiyzPITPf+++/5HhE2&#10;q8Y9Il1EZJvNqcWX8gMTEZztzsjIwkXDi2l78liaD7+YdrZ+NW1v/GKabvy7NF37+TQB67/gmK7/&#10;fBobRuv/IU02fsnwKwYjLb3PGln5fJr1fs2IydfTdPxE2p6eSruzFRs0ekZEhkZERl6vnDzQkk27&#10;jW0iUqYz2tcMiVhGRPpDyEeOZyLSkJBBRUSGlDNoKWlOG63uFtR2i6td3mYLu5zBo4LrauLV9bvt&#10;inC43MiJkRBwEiLiZQrZcYhOrHZm5qA9tDqjvVLPdWgLCM4dAsLygIfM1Fk/Lmoz6LIryGZXnhDr&#10;dl13+EYgDjNw/qWO61lZ8liuKmdDRELYLyIyIvlJ214SjzId7ZSQjusZTtp/DRHJ0GdAyN4t7mnd&#10;Q/7dsntsuyIi+QWWvHV7Nw2MiGzZ+MQxAxAR9omsbm19JEREKEmIj3sh398ybuPieLaTNsdGirbY&#10;52Z6V6+kK5dftXHZxmIbk31srvxF9G3yexGLZEDl5ds8/93bNRHRvhHhrXeNhKBrZX2JprJDWUJ8&#10;Jv5TtlSPdMhXOvpYPTmbfW+O49tLIgKIKw1PqN++q0pUEWEmCnlpBYiEEFcoIqJZjYzmooA6TlBd&#10;Cst8fTjq4PhhKR5DQJvzBWeIiFBGbUBfcZUDIgSyp3SZD8oZDRy20jxJgw3SIiFKU84ZMLpFPKY1&#10;S0EcogFIA+lGUsINLeLAo7YQCl+iMWQbJnv4noUPDVmHzacqI6i9ajtQvQ+/99302htvVzMiI1+a&#10;6Y/nqTca+yDA1Ci/SvLhZc0yTBcYOAghIb5ZlQG/GnB88KkcKGBX/PYev4Y2bTA6b6Th+bQ9/nba&#10;Hn0pbQ8+k+b9X06zrY+n+eYvpB0jJdsbP5Pm6z9l5ORfGyn5SSMlP+3EZLb+i2m2CT6Rtrc+aeU+&#10;bYTmy2bribQ3f9lsr1sdfavLHHy9I79NPjQIRtm2pbcPGmi6WBARydetI911Zkh7SaYhIQ1JEfqE&#10;04n1t+VbOfW5+n0R4qFy27TH2tvlELiuUrZjDjGC8otQ1nMiYNMQy9K+xtk0KNsGluXthM8EdOns&#10;HZoDrJyzbPGZQvA43E4nj4ood9UVHemjQOVVr2zXhCI4/kg+lPZ8i1+5erneoCqyoXhM1/JAJj4M&#10;1P5HxXF24ndH112OC/45WVnub30PJoaBOf6ekYkNIxdro1k61xuns2ub6eLaWn5c1wiIABFhaWY8&#10;mTk006FDzLrIRQnplLoQmqm1xcFbgn3zrN1TvGDvypV0+QpE5GEeX++av7Ef3/gO/IR8Bf5J/oo8&#10;fJb8Vgn50bbc0hURYQYkv+XX6qhCPb6LrmxHYBPfSTzqSKY6ScMDxAXiJEWctBD5EPIJ6by0NucT&#10;1kSkRK6cMBMNVdDMYjQEhbRmOaRPeV1E1wXrokDuvAzSfABK6wOSLIb6AEnTZsgHJCReg/SiLvHS&#10;hpwwgDQAlZNcaeWDKJceiHl13ELIgQgF8ZJwKC7C0YWahFRp7HNjx70d0rnzAGIDCSF8UBMP2iPC&#10;IYiQAJ9ZQddIy8PvfS9dv/FWeGoGIjJLW8MPTkT01IweJewkIpACf2pmkHZ3NtLO9rm0MzuVdqZP&#10;p53Jt4xIfDVtG6HYGXwx7fY/n3ZYsul/Ks16v5zmg4+nSe/jaQZZ6f1KmvY/maaDTxkB+VyaDb9g&#10;+GqaTx5PO/NTRkTWrE1tIqJBr0SrfZbG0c33zYEZ4kAqNGSE67a+mueZEW1SFUoyEgnJAJgOhIS3&#10;BouERCJSpiNEED4oEaFsJAyCSMUiecwr02X7QP413L4HQPkZRJTtRiYi0nwuR3Uli6AuyEd/yIm7&#10;62mrv+nkUafuohNtlI71pCjbQNyXUS5lYtTSrRxyTBNeOjxIly43T8l8GCIS7Z8Eav+j4jg78Xsj&#10;ne5xId/vIxs/eIM2T8zwJu716U66YD+QXh7M/NUPL17YMCKy0XpkV3E2q3KUu2ZGIjRLEolHiS4i&#10;QhnKTgmdiOzmGZEBhPYgzS5f8adn7j5438fXu0ZE7txtfJOAb5J/AtGXIS/jpa/jMV82rGpZBvKh&#10;MJMRbDa+mPL4Y/lNpZUPqEt5kqEjwgEPEEcQuVAoAlLGVQZSUhORzG6ayrO8IRuCZj0awnF0r0fO&#10;b+yoYyPiBZFWp5d6IHduQ2ZIAzn6lk5VX2k3IhIFQmTRZkSZp9CdtZUVpO/pKpTsbiWDIIhAxBmO&#10;uFdDJKLUBeiRjkszDtOjPojI3QdZn7JZB7sPLE3YEA1vVxXvAss3HJoGEXkvpfTK62+l9a1xQ0Ts&#10;F0U+LGjeciogEo8ISIg2q+KImRXxE1MXEZF9IwT707S7N0p7O0OzsWlljTSwt2N2Jm1PnzdS8mza&#10;nTxlpOTJNB8/4eRiPnnMiMo30nz0tbQ9+ZrJv5pm06/npZ3Jty2NzpNGbF40gnPW6jebOz0nIpAf&#10;r7sgIwyUMQ3KX94aRNkbAQFROpORbDOTEfs1Ztff/cRMA5EUCEhvZGkbeOnfRYQDyKl3IbZ9Edho&#10;y7W2yASobLTkHbKFcELTngFRWb2tOS4nfVDk+yYTEAFZl13JCH2py8BS2MrqhfT0s0+lF049nzZ7&#10;GzUZQS86zuhUS5QEopVXtAOS8Mqr1zz0R3KlV9kQmAVBzrLNZUgIxKIiGXWbqnQXFhERvncxfdzM&#10;iepS+5U+DovsCPq++HeouHb6nu8On9F4Zt8dJ+T5R1DPnP+qEZBzRkBO2Y+lpzYn6fHzg/TsuU37&#10;LDMBEZgdAdqsGslETSQCIREpWURMIhEB6OUZEWztOxFZ74+t7YdpcnjJiMirNo4bEeFQs7vvptvV&#10;m3fxK9FHtXxa5ffk0wTpIsefxrI8GSPyIUKSARlhliX7fGZPiGd/n5dScrwN1d+WNxMUIB9uCsHI&#10;YSQicVkGWSQlLSIiw200BOR44pHzmlmRpuMI1UnquJgfOxV0pWt90nxA5PHhVWC9zfMqsBvZ176w&#10;j64B5ysiIaJAWiC9LE9y6vM9HgZktX6VBwHwmQmFVZxQ5AIdxZUmFCEh7VmC1mUAAIbsSURBVHYq&#10;AiIyQp72j4hsUK9mMFh/vMssiMIHvMpfMyIVocEOtg1OOpBR3tLEWb7xg84qfWZErr36hr/OOi/N&#10;sEdknraGnCOCU+QXboOuI90jEQENEckzIoIIQIYRlL2ZDc4zGyzZSAoZ6dsXfsu+8OtpPr+QZ0nm&#10;RkpmLxtBednipzNmL5jMiArLObPnLM/ijhdN9pLhZSM3F9PeLssyZs9s7/hTOrH+Bgy4ZdplhAyi&#10;PpBGoB+Ry4mM8OguG1h5QkbxZg8J8Qzy+5wvYjoz6x/2hcS9IXMIjtlfhK58ZFmO8y8hPZZKmEWx&#10;QdbSk7mRID4ju7YM8gTJjmLXnBrIcWS5z2J+jmdZ7MO8vwTHZPm0pxPq35x2XbMFGanrqvq+/syq&#10;tGR8HlqOYZPw2fNn0te/+bX0rccfs1/UKzURQU82QL3PpHKkLdB+v4YK1sYIHldlMyw6l69eSZwa&#10;feXaFbObiUCtW9lhY2p+fHgvXebMEJZxONLd5GpPSTy6oPbUZKCqJxKE+IhyRv4culHqLoYTpwq5&#10;b9q2nIAYYXV42+zztHHD+8rS+qyZSR2M7TszM+Jo48/mdDudHUz95ZdPrI7T1y6M05de3ExPnFox&#10;IrLhT8usb/X83TKQEGZCIBgQCJ56EUQmyGOmRBAZUf5xcDIyo517acPGydWtgX1WV9P08HK6dvVV&#10;G1tZKucHMH6u+bEt4KsUj74v+kuVIZSPlL9ED7KhmRDtE2nICOXRg6AwKWB23zUbFWJ9kJXIESRv&#10;0pk35D0hLM9AQnLIvhCRkRIlOekgIg3pKAmIEIkHiBtPCbFDY9VhMQ6oK6YFfQDxQoHSTjACnJAE&#10;vB3jls9GHOLu5HH6OG+Tqx7BSUQVAhyy8kQ0BCc86JnjdiJQlcGR49zJE0FAJ5IKoUsuGYB4SC4S&#10;Ih3FqaO+tsqWlzXycfdexv3776U7D0VCMiGhPHqUp93Momi5RiSEPSS+edXi4GH6brr66utpdXNQ&#10;EZHul94tQiQiraWZDiIi5+BhRUQIISM7kBHOFdnrmyPdsi/9pqU3LFy1cDXt7qwZMbG4YXv77BHs&#10;+OzHectfcZ3d7Q0b6NioOjDwArC8H+Ak0OC/DF3lRER4XDhvWm0e0S3hG1XNMRLXXgVCykd7i+oq&#10;oVmIk8ye8Bk1v1BNVtWbrw2HrzzQvu4PioZMRNsZyjsJ2I+TH8du+mkRcr25XyEbcUbkuReeTeub&#10;awuJiNDldI+gcvjR8RNevXKp3mR/7fp1c9JGLixP+RCdg2rZBiJxWG1C1bHu2I5t6FqSiZBeq46q&#10;PbWs0mlQkYNONDaPQ92Gen9O2xafc5324+QrVHI+W3R41cN4Ok09ZmUns7Q63kkv9Obpmxdn6Utn&#10;p+lTL47Srz65kb753Pl0fnXNN6mu9Xp+siqP7pYzIZCQmIZMQD66ZkaUdxw5mc1308gAEVnbHBp5&#10;vJ7mRkRefeV1IyIPfbz28duAP5L/A/g7+R/Q5Scjoo3G11o5TmM1AhIJSQyV5zBdERXKR78b44RR&#10;DrSaAuJDIiIcJQGJkPxjbaN5qqUkIJoVEdmIcUjI7bs0PqdzmIkGnaOGlx2lPMKYpwsjVFnyHOjx&#10;wRggGThTOWQgciK58gidbFT1UJ8+PMIW0bC0IJlmC9wGIG4ybEddiAh5EXL8IgukyxkO5QFvayFT&#10;GlBGeuDOw2xPeiIid+4aqXjwnqWNjNQkBFLS2OBaIgkR/HoN995/zx/dfT99L1177UZaq2dEjnv7&#10;bsYiIsKAAhFhRqRekqmIiJyHD672q3ZvHxKSkUlJdciZYXdnbGUHVo5HfBvMtzdtMFhfAIgL2LLy&#10;VtbsbO8xdZqn3uPshdrxUSDaBFwnzk2EQ4REpEQkhKdt1CeEikd01dcFn/GwgTwu5ZQQEdGgn5Gd&#10;HchOJTgMQ8wjVLuiE5JOF5rriHV2Q2SjBPcX91PeBM2S18D7V7aPA/3Kkhl9z3LMhYvnfTaE/SJ8&#10;BiIisYza33WdSuNwPR0cPjMegCWW69evpeuvvWok5JV0ePmy/XI20iFCgL7ZyHs+9uonYcr6YrpF&#10;NirHH1HnhToWEZGmTCYJJfLn39h8dDT3UAmd5Coyojr5rLlPpvN52hqN/Q2354c76emN7fTlc9P0&#10;mVPj9PFnBunjj2+mrz+3ZkRk08asvmHgZ4mwN4QNqiUBUVxhTTK2M7EgDURCREQiIC3S5Q28nCOy&#10;Nd5OW/1Junbt9bR96Uq6bkSEMVrjt8/oVz5JflA+KsrKPPmdmCd/mcuZbXArQ2QkIubFc0ZuOg/I&#10;kwmg4QftLRyStclHm4h0oUVO3s7p+oh3DORpleaRXCHPcnQv0UBEbt2hExpZJiPtWRAhd1KGOg25&#10;LiqWIy92tuuSNsQZEeJ8qMQJcbbRWbvcdHhdvpOJEAKRDWSuZ2HUAyIi3DjMemAfuyofiUisX2RD&#10;xIM9FyICUU5c5RSXXDqlHpBM13qXp2SqGZF7962uMBty12dHgl2DL8NYGvhTNyarCYmleXT3vYqI&#10;+LP59sX/fhARDYitAb4kImaD2RHePQN27Vfs7s4k7UFK9oYGCMrQBoNMMBaD/KEBO/zSl5ORo8tt&#10;YLBUWz4I5LiIy3kJ5AF+icsBCiIlpSNVmSgr61wGSEh8AibOgJSIDudRiEjsM6WjbDlind0Q8Yj1&#10;A5b72E+T991kQlfOHi2DPgtIh0igZqP09EzZ/2p313UqjSP3dHV/i4CIjFy9yuO3l4xgsPGUJReL&#10;U7bS1T4QHtOFhETbxGlPlEWIeChfaY9XpEPt6CIilOOz5/Omz/U91meR+76x+ehof4YRy4gImFs7&#10;BtNZWh9O0sXBdnp+fZa+fm6SvnhqlD717CB96omt9NRLW+nC6oa/9p9ZEY56Z1kGIsKSC4RBRAQC&#10;Qbi3f+hkBBB3MlJBZEMbXCEj7DWJjwNHPU5WZY8Iy9jXr99wIqIZEcZq/BY/BvE5+L3S9wlKE+Ij&#10;o47iQOW9XEUyIukQGdGMSNRBlolI5gLyxUDEgjhycQalJSshzhBJCIB46KkZLc/USzNiMjyuC6HI&#10;RiAa+SKJ18SDfSCQk9sVbuWGlZ0CFI9yOgr93Nj2zAd5OHd1sndqEReBgBTEJRh9uBAFZk9EIKQv&#10;wuCkwfKQiWiUaRETQWWcwVoICaDOuNeCUIQgEg2RBoBzRw6Ix7RkkBVCyiotmduAbNxtCIfXW/XL&#10;nXtGMu6YHZM/ePi+k5GGmBixwJbZpYz2lfg1WAgRAQ+ZCTG9HGdhJtlA+LpPMbJBdWhfOhER3jNT&#10;Eo9IRkD8Is+2MxkZV0SEWRAN0iAPftVgHuSAQVLEZZcB2GdI+HXDhtaJYWxxSMnYBnBecc5SDksu&#10;hn0OLBvbAMYMiJGRkI5OBZTpCDmhrMNg3QySEXnAXlY+D6iCBvmIJi87wNIR5jYsryfKfICvDhuj&#10;7Vpzjzoluh1IxiIdZDg9oKWCLp1YPqZLxPymfBtca94EnE+gjf3U3DOguW8A7y3x+87yuBe1RIMt&#10;QBxZJDVN28LnzedEaH1L2Og0oN3MbBxc4jFdDhvjSHYOI8t9lGc++GyyTZYkCA8v8x6ZS1YeJ50J&#10;AHK+RyKrZT1An0Hur0Ze5pXI/UnYEBBtMidet8/bU+KoPSGSHXBwYP1gcNJhYZc93a8q45+VXS/7&#10;o2bWtoGRgbXJbjrd205Prk7TY+dH6Wsv9dPXnt1IL1+oZm+NfDBmMUMBYYCIOCExIhO/Z/l687Xt&#10;QoKsXsL5Dtefx61t3/PGOJZnRbDDLAt26zHOxkSfEZnu+OO7Q15699obaXZwOb16/XUfV++wR8TG&#10;a/km+TYQfZ3SgvwncXxn9J/yoWXoCDMivhRTpQk5Fp4X2soeZERkhT0k+Ok406G09IU8mQGklyc2&#10;HEY6bnKs+5s3HG+88Xq6AW68lt56K5wjQsG8pMKFQRD03piGhTHzcesOHdEQkbct7WSk0hViJ9Ih&#10;sR41GLn0QCQC+oCUbuVXeSIFEIJIRhwWRxeHK1sxrjplXzLpAeVFLCUiBtUPqdDMg+JCJB2kFUY9&#10;iEdZti4XZj2IaybDZzOYAblr5Y2A+NKM6ZCuiYjp8up/n/GQXeImRwYB8T0iZkuk5Hv2d/naax8p&#10;EYGEEPLUTCQbrQE1yAEDUZdDics2+wfzdHC47SDuG13ZX7JvA3YB9oVM5gMbWLKDiY4+tiOCPCE7&#10;QQ1cbeQBuwEDcbt8HvwiVPaovG2r3YZ2ntCd3zixbHu5DVA6k4hFOrJL/KMmIse1mbxIGly3vmdA&#10;NxEB5FNOxKO0U9ur6wuft/XncUQEcDItxENONiOTEJZeIBrRrvRiWp8h5IDHwdttaj6PMh3RlUc6&#10;2yKd6xAJKR12bEsbjb0SIhM6sM1nOsyp75ij36scfxecqFVl/XOyNvpGbUtPbHxxMjKapbP9eXph&#10;Y5qeWpmkp04P0vmLYycDI2YxtvccmtFgJgMCwXVRB9cT+xnoekvkPBvvrN7OJRojKWOrZzzJMyKj&#10;0Xa68urrabp36DMiGq/xG/ic7Fuzv4q+SRChUDrqkCf/GkNBr0yJMyKESrssvkaFw87CMk0mFdlf&#10;i4TIh1OXfDkypXWWl0gIMx8eD0TEEYmIDGMkblZ95xb7P2hgbmRGJilOVgoi8vaRd8Q0rEydo7Qg&#10;XZUjVCeTr3TseBEEZHHzKkTEZ0PQhQigF8oSqpwgwhHzCEUsgNKq15dfTA4RyaTAbqhKx/MqiEAQ&#10;kha50KwGaREQ6UUoD13iSnuek4qHTjCcdJicm9vJxT1kkI1MQu7dizMieZaDtrquxVt1GmRHpAQi&#10;wr+rr9wwIjJKWwNeqx2JSCYfXQRE0NSnf1Ft0GEzIUszDHByELUzqAZIHyQrmSAiktNWTs7El25M&#10;XoGp7QMb8H2Ku5LtdmB7N//6FQGJKAf3bmhQagaoNrrKCMsHuzbajnBZ27p0G2R71JsdS5Z32RHk&#10;RJbJlO6S65e3ZI+C0t5JwUxGa1ak2n/URUQ8veD+E5r+y1C7orPkFFknIhW67AhxaUtEJJ6AGu8L&#10;3Sf6zOr6LM3LFLnOxm7zGSxCbEcso3S+/7kn2u0o2yLE9oB2/7TBMlN7GcjGBhsPtu3Hic+KWF/I&#10;XolIRPy7b21lRmRsRGY0N4c/mqYLw+300tY0PXdxml44O05ra+wHyW/BZePo2KAZkcFwkoZjXpXA&#10;defrpJ7ymkoClkPT3c97SUoyQtwf3yWc7vqMyHi8k66+/kaa7R+m1159o/qh1/gU+TYQfaL8FpA8&#10;pqWDrzxKQOR78demWy3DRDKSZzxYncjl/VFef4Im5zEr8tbbeWlGZMNtVrMn2X6eXBCklwlKRUCq&#10;GREIB2SE2RBICKHgL71rkJ8F1tqOn9BWg4rDHhBmQQK8UUZUvGHVZpd8cYs7jDzlK6STlQYxTVyE&#10;wT8Mk0NA9PKeN+kM6scWuvZBS68s65tODdJxwlHle5ybRKjkwKfTTCay46QCR46ehSILmjUhLuKh&#10;PMJINDxNPnkGdFRO+v4WXMpY+t6Dh3nmw0kHm1KZ6UBmdgxNnpX12RCIynum1z5RFVsiOSDmURfL&#10;OHlGJPmMyPqWERH7FTGwL7KOeJ+egIhs2xc2H3tsvxo5Dt6+3B+EiPBIX61L/gGDngEiwgBY6bHB&#10;j19czcDVtrsIDJZd8uVYNlB364vAAJU9CgZAoe0IQbftbt3GjvV9ZZ81dj0C3LTpqD05kaUy4i5j&#10;EM/yqFM/RtuB2kYHjtSzDHZ9wswcNGTkoyIiasdRcL2COVU+zwpddgR9HvQ5ZbUkg802Eck6AjL0&#10;84yK/cKv3sjMNWL3aPuOQm04Ki+Rryneo7pnI6LTzui2D+rHd82+w8oBZkM8fiIiAnK/sJdpYkRk&#10;YARjdWwkpL+dnt2YpmcvjtIL5wZpbX3kx6xDQBzEtSxj4dwIQ74GZkJyPbomzY4wVgm6Ru8LG9f2&#10;Dy75DyxmWURE5lYPJGTMrAszIqNZmhoZuXbjZpqZ/o3X3vTx+s7d7Hdu3W77N+Lyj/KRpf8jLVnU&#10;PYrsQ/MBZ20CQlgTDn+EV37ZbFZnkDgRMWLCso3jrWYmxP18IB6C8pBrUypcAjLyFjCO4bMhPNob&#10;8DG9IE4GVUEGyzM37aLpkLwZVSTlLYvfvG0w+RtGXgBxADHJHdCQC6XVSepIoA8gdzQhsgzpkQc5&#10;EIuEREAwICCaDWk+AAO2rYzLLaR8tm8Egg8zoN5PYnDbVkcN5FW9wMlLRRKACIcgskFchEJkooT0&#10;iPtMhKWdIFS26rIGn85D16CZGs3aMNMhOBExGy6vQsrCwmuSUQHy5ASkmqmR/AHxSs5TM+wRuXT1&#10;elrvDf3sEGZEevYLpMeXbAeycdAiHl2AqLCMw8ZWfnEtIiIRzeCT0xrkTgIGdAa/rrxF+CBl2mgG&#10;6A+D7KhKMrGYfIBGLzuNCNmFhDB4l0/IgOw8I7JdOZFYV4lmJiA7Y2QqVx76FuukPaWtWBaUn0mM&#10;t1DdRyDOakW4XnUvLcIRuwGxXSXUzuOAHbVtmV3ldSGTFWYW84wetiiDvKsdKlfG22icfvs+eFS0&#10;7S/rlzwb1EZsB+iSqy7ubQhCf3svnRvvpCfXp+krZ0fpay8P0lPnemllY+j7QkREmBnxjaoGZjMg&#10;EgIbU7U8FK8nEhCgfGZE9g8uux1mWSAhvgTN8s88n/rKDzZ+rM2MkLxy460037+S3ngdIpJnq2/d&#10;Nv9xq/FNIPrF6CslV1x5+Osj+hXxeOfdPAMSZ0KavR8ZIiRRHnnAGzdvtt7e6+lqqSZCZSLq2ZAK&#10;IiTasKoZE0LfIyLiQVwXl5FJBwQERKM3MWqk400jKpAQnxWplmneCQSi7ER1GJ2uDowfxK07mYhA&#10;SIDKO1HAOUMEDJTjzYH13hADdlUPRIR8Ld34TAZ6la1IINwhm8OuyYbBX5tvMohA7fAr561ydflK&#10;z3XNgStOHiQjymJcQAfHr3qcbJA21DYkr0LByUNFQrjBmQ1BJvJBGImI6kDmMywmA7RD5YDP0BB/&#10;/z0nIgdXr6W1rYETEb7QmYgwIwLReAQicszSTMSHISIl4sC/CBo0u/K6oAG1kTUDVok4wJXxcvA7&#10;CREpZY1eJh8MoIuISNdx8JkUNG2IdR0HSAinrzq5MSBT33xYIiIg5/oUP4JARJq+aAM9ZtJ0X5U4&#10;7h4r2yTE+6bMK4FObE9E1FE65gvUR6h9LNhCF3mX41e5GAcql3HU0X8wNHWpvq42gUhAuggH6JKr&#10;Lr/P7T7uz42IjHbTE6vT9LkXB+mXnuylr724lS5s8vSUkQ8jIRASX6IZ25hlxIGnYg4OeVw6AyLC&#10;U0v7l3Jd2O8iIcrbPzi0clfcjmZEtPw83c5EhKd0fNZ4PEtXX7uZpnuX0ps3bqaH733XfvSaH7hz&#10;z/wRP46bH8jyUfJl8mcgxpXfGfoDJhCPTDIi8nKL5VtcBIV30kAyMhHJsyPwAQhGJCKUy7Mj+b1u&#10;IiAx3uYQmT+IM0QiIkj2MaZtRDwaQ7kDWJKRMaBlGS3NaAak3rBakZG3ayKSO02dGzsw5zcdrQ8i&#10;6+VHggmR4XCVDyjzFh1Aey3OrEhcfkGf9Jt0iOVDRJjJUJ1OeEynhuXhnOs6TIZz9rzKcctJ+0wM&#10;qGxEMuEwnUhyRCjk7CNini+TGHSt2Llr5MH1LF95IhMePqgIBTMh1R4QZkSUH1ETDOwpX3UbIF7I&#10;asJSySEiLM0cXLnmJwRCPvhic7oqcTaAzVgrrZZn4hLNtv1qiHLP2zUnZIMHRIRQJKML0UEADXJd&#10;0ODWlXccmoHx6EAa0eU8oi4DYxwo4wCmwdQHMYuXOm18sOvIYIDOg7SeABAhEQGIBMTJg8kgBeg0&#10;beiy3Q23aeCUXU5sjf1UvvdFbYC85JNUj9pTf3blLUJ9j3QQkS7dSEAAexdOeo99FPiw9ijPtTG7&#10;Qpx7V8s7Xbpd9VFecX3ucrbxPi7Ty9Guq6veRqep61FBXX5PQ6rnO2lztJ1e2pylb50dp889s5W+&#10;+sxqurAxNUKQSYhmRZgRGU+MHBh50KzI4aUreVakIiI8Sk0d2M/LNu1r9DbY2AaBwUZcmokzIhCR&#10;1c1eGvZH6errN9N458CIyJvpAe+aqfb3MSPCXkz3ScFPyk8pTigd0jH/qE+1tBGMt99pHt8V4fC0&#10;wgoiJwL2AHzAn6aBgLyVN7FqBqRcSZFcJCRziWYigzCSEJETpT+mDah5xiMXggDk5ZhAPILc9ZGR&#10;Z+lbd+3i0Q/Q8bW5k5vOjR2aQV7WyfFMQkREkGXGyNJM0/G+F4TQsH/5kpMNHKcTDgPHu+tVx6pL&#10;ZQl9LwZkwXRFXhSKFJAWSZETj0SkJBaAsm6zskObSh0RGF/+wOlbHN36aRalqdPSbsfKIAfoOAGp&#10;9O89IA7RgEQYuTBd5ccygtKy7USnyqvLERoJ4c27zIgcMiPSGzgBgXz0JzwfP/N3KrD/A7AXxGFf&#10;UlDPiFT57BHJm1UbIqJfsXIkQiQgchaeDvJy0IuQE4oy6S+CdLrKlHmSt2V5kGoNWEtQ6jTllrdX&#10;+cuBLfqhKdfszTC5hZAPJyBWp0hBno0BC5x4qEMybM3slzl7FvKek3b5pl7qzIgkJNqMdqPMf+0T&#10;t7LHweuq6s9twCZ2qr4lXtqv5YZgS22JiOUi4i9/3bNdkM4iu36twVZEqXvSckIsH8vmtPKxcfQ+&#10;XpRuo7keobHfTufPI6L5LuybrUXQY80AssC+M56OWTcy8vLmND17YZSeP7uZ1o2ITKbspWGWwggC&#10;8KdZZvXbdyEPEAonIjxObCREj1Tz+gFmSg72jJjwPfF7ydpwcGih/bAw4kLI5tQZ45ujempmPvcZ&#10;mM3eJA0Gk3T11RtpakTkjRs30/37zIaY7zEf4vs3Kr8YkfOOytuEo0GU5QPSWCGAZEAk8OHEIQmg&#10;IR0QlLyHBN8ICTE5frMiExARNrA2e0Ua0sFMCEAW4yoPt4hHv0M4WJLRskxMGxHJJEQoZz5KoEMo&#10;ovJuFS8RyQQMjY6ic925W9hG1ivLgtu8GMiXad5tERFmRJjtYPnllddfq4mBZiKYEXHSUX1I8YOi&#10;TiccOPcqjMARK0575bw9bVAdIhSqF9LRKhvyS0i3iyiUUN1RJmIU5fffa2Y9SCtsk5amfIzHZRwH&#10;MyNGRNgjwozI/uWrfrIqRGQ83089+4IPJkYq7MutaUl+HYCagFTwtVPDfE6Yf8V8ECISZeDowNag&#10;zFM6IuYpXqLULeXtvO4Bexm6dUl3txk09R2PrvIZlk+9Vf2NE1qOrjpAXiaYdpaJcAJQyjrsCcrX&#10;Jsf4+S9EYQMHk9Hu26N6eWYk1hPbKXSVKxHv2RLS+SB2hS7S8ahEpAs5DxuLiUeZbqN9TdleYzum&#10;22jsgq5+E3zTelVfnunbS2MbgwaznbQ23k4XerN0fm2Qen1ebGfEwMBr+AFERGRE5380+0TyzKVm&#10;RHbpy72DtGv39XS6aT+yOB7gwHV3jIDsmO62tSUvc+YZX5afwXi+bePjdhqOjSRZm67x+O7Ofnrj&#10;jbfzZlUbt2/Zj+v8Yz2vCIhQAHyU/JV8Voyjg38jrTLKj0CnQSYITkZqImL1BluxjAhFhAhIJikN&#10;KYlAHm1keXtJpkRNREQCRDQURkTdvH+j0QciD7KViUSe6aDz6GzB0+6sSZNPJzR2MvnI8hyHiLC8&#10;ctsvzpmXdVq9R8RsApy8kwTS4cNRx1A3N4GcOOnouCWPedL3uMH3j5CPzJy2L6+AyrELPpNBvFpi&#10;EVlhycVnIExW64Y6IklQnvJJx/0e0o3lpRfDWAbdmC/ywRMyhE5KaKNBRGTXfjWwR4TlmKEO6rEv&#10;/vZu87Kokoj4rIilWUd1IsKMiP1aaBORxaRDUF6p0zWgdQ12Sh83SD8KugfUZiA9KbQc0pZ/8Hbq&#10;+oXFOsQfvc7lNpfXW0Kfx3FlPK/6zBfdE8vui/Y+A+ps6pPzroENPhMIsmZ06pmVR7i2qi2CTjD1&#10;N+hWfS17J7UrHT1lA46031CWe3Rgo7k35PSjbLE82zjpNQm53dkmYdl/EZGIOOyzZ2/SxMaYoZEN&#10;jhbY3Bqn4WhWExCwzav4eazWiIjOEoGQ6BRVJxnVvQJ2efLO2rKzMzAysepke9dID7q7B4d+SjFL&#10;m74kaeOdiAinTfNIMU/NDKwtfqDZK6/70tDNNxsiAvCD8kvEAf6KUGQDEFde9GkxDeTzVK7Mz2TE&#10;5MyEsHzjyzQNocG3xrggWyIfJRlhmUZpoPpBlkFG2ksycWbkYyINgoiA4oC4CEgkC7FMqQ8yiQCZ&#10;hKgz1cmKi3R0QfXkdP7Q8oVaPZaGhPhmVLMvQuKh280fLnVl0JZmGUaIDltxEPNw0MTjjEic3ahJ&#10;R6Xr5dExIJeenlCBiMgmuqob1GSgypdOl5w4iPVKX3GVU5moKx3yBQiJy02Hc1UhItt7h2l1s5+J&#10;iBGQ3oRd6Aw29oU0snFSInJ0RuR4IqJB/DiHowGtHIw1IH40g3RG9yAbB+QPgw/eTl3jMkeQ84g/&#10;ep3L+lB1Lqq3hGwRLrPr+YTV5+6ffXUvxHuins04Uj4Skey8a7slYh2GeC2PdG3BDmiIiNVtaXRk&#10;7yR2IULuCE1PZ46AeP6I0FX+0YCN5t6Qw4+yxfJs41HbknU/GBHh0f2d3bnvP5vaOMP5HcMh73Ga&#10;+tJxJCKMQSUR8eUXNq1e0im33C/WFtrFbAnkY7faFOyPGrOf5JKNbxCPebXPqiEiIiMQEUjRcDhL&#10;V4yIsFelJCL4mMY/ZRJBiN+SI48yhW2/1p7tV55IhSB7vgfUSAibVX2PSEU0gAgFcZGKmE88EhHF&#10;QZ75aGZEVD7rNTMimYxkYlITEZGHjHzRTaObGRCFEZCESEi6ZMRvIzObt8z+7Tu30l32e7D3A2Lg&#10;5ICDyvIekEhCgOxIh7g2wWimxT+cQCyA2GYT58MSqSLMh6NF56xQIF/yqKM9G65T5TkhMCeOLBIC&#10;h8UlF+T0lSY/QnmqlzRhqRvLE0abQG2LZQTZVj8QR/e9776fy5st4vzbP7zib9+FiLABrMeXvSIi&#10;fJEjEVkEdPLxyPmpGYhIlyMp40LXAFaia/DTIP/RDNINjncgcYA+Ho2z7LLVRlN3Hri7UV5vltcD&#10;eEs3o3HauYwcShfatj88SrvE5WSjnucV94bKluW7EB03r9evSUJxz+m+jPdouYwY9UFpI9pWXryO&#10;4yA7qk/ko4uAiKzV7StsLcfRe6HEsvumG8vvEbU7pgm5r9vXTR7X2tjV/Z/RkBKedIFoQDL0WG08&#10;cGx7xwiDkRKWa5gx4SkaxiXfJ8JmVbv3WZrJ7/5hoyr1MWPSvvZ9Iy15M77ZZxO+ERHIB0syWprp&#10;Wzu2rB7ez3XpldfS2MbLm2/iE/MyTPRXQKQC3ysfTIhMYURJRgB6kYwAbItEZJumx2xItVlV+1TI&#10;gzRAKogL5MX8TCwyAdGbo7V5VQRFOhGRrGRi0siXEpG8t6MhIctIhxMOIwuSiUh43EjAHesQiAi4&#10;S7ogIl1lu0BdDUFCVi3zWIhD1YdKHLmcrIgIKIlIGcpRk5bDVp4cfJQTF1EoEcspjPnIBKVlE6CP&#10;7bhsohmLaEt5IiLIFFe9ShOSjzzqq63YB+SJiOyxNNMb+hkinFLoRMQY/p6vreZZEWY+SvIRsYyI&#10;dA3gMQ00YB2HOLiB7LCPyj8sNBB25WVo4DwZHoWINIP4UTsNyuvNcg3axDXwqm7CHG/X04W27Q+P&#10;0i7xj5qIyB6fm6eB9VMkCgL3pULFRUQIOSRNcqHrPi7tx+s4DtHWpUuZgHAU/OWrvCgvX0uNSl/t&#10;7bK3GOW9cxTxvjkZlt8j8fujeH0t1TWr39p158+vAXtFcj7jC4QDggER0UxsSUTm25z/se37RJBD&#10;RA6NXOSNqs13IV5vbMOOkRPNgoiIQD56I46VZx/djhGRHScia71RunL9dRvv9tM7b+Gz7rp/ld8S&#10;RBzII5QvFrEAypcOoGzUoYzypEcoe805IxUZqZ6SjWUiVI64SAakBrx243VHJCLIo44IRyQniqNf&#10;EZHs1HHQmWA07AiH3ZCUnK93zUTyEdOSKQ7uWFqzIMBnRoyA3AHIq9mQWF4ycPc+H1S2STv0SJA+&#10;GD4IOVxkcuSk8+OsOFk+LK5L15s/4CY/O2Egx6y4HLeAXGEkDZLF/DJNSJlYX8zXdZCOJEFQe4DI&#10;iWQxjHrEZY8ykAvi0R6h6o96eWEmpR0jG+v9UU1E+jM2iNkXslp26SIeJRoiwhMW0zTzpRmOd24P&#10;uItQDmQnBYMVIQNcGSrehd2D5YO5BsKuvIw4KD8KFrfpKLrKC42dfK0iOm2IfLRROYQCja3uNpZ9&#10;fRy69GQ/4ohOeX90lFkG1VMSEZ3IC2qHbuA+Ffkg3LZ7eD6f1qe2ohPbE21GuF1dQ2jLIqgdlIWI&#10;iIQQRiLi+qH+WM8yNOWb+yE63K70ybH82iLi0pNf15Fraewe3VhtBGOXvTwmN0LCDIifFzJrHqst&#10;iQiYTHd85gQ9llvy0ky+/5der+XNAwEBzI4wE8Iju8PZ3OO8Awcism5E5Nrrb9r1HaZ3jYhoaUYE&#10;Ah9GCEpCIhIgfwWiTHL57RKSq46cbojIu2xWtTRyUBKPCEhFKYNMaEZEBKMkIsRLuWSActUeESrN&#10;MyJqbIbkOS8jp5FnMpDJAxAhiUREBMVJiMmZHfFZkCoU2RD5QBf7pAXk2BGJYE0p150/ODlZHGnp&#10;4CEgGdk25fLSDjMq1J9nT+SU5YijU5ajRgc0tpvZjiiPuoJsKC+Gyos6MQ5kN+qCaENxQFyzGsRj&#10;GqCDTZVRiE7Wg4jw6G6biPjphNtsCjvw0B/bLYiIE46WjDgyBoxMRHhd+3S7exBfhHLw8l+AFcq8&#10;LsRBHwekQbi0oTQ6knUCpwu68hyUFzSQRdkydNjzusr6pL/YPtfI2155i2ue3i7zcWglQv8EUGeM&#10;l/iPgYhEB+5EBFg/gJKI+LHxEA+eCjLiAQEpgbwk1LJXonWfVW3Q5lXdd1HnwNpzYI7x0qXDdMnf&#10;wttA1+H3MvpF3bIRUdpXG+K9czwRafRI+zHtRV6Ddv2LQBs4E4WTYj1tZWN/yh73pseROfiMqjYT&#10;dhARxqKaiNh4NLNxC0z9XJF83DvjFMstIiJ+XUU8nyli45sRnjgTIpD2PSJWD+Apni0jO5s2bl67&#10;8ablHaS333o3PXzIjPYD812ZjIiUNH43AzIg4oHTRyafB0QGRDREICLKMqTzHhHIiNVzK9vXS2uj&#10;TcUjuuQiI4SLSIgIh/IkU/xjNEoXEeOEiqOsvNwY5DQiL9lE4hEJhGTSERko5dIVIYlAB2hfiIhE&#10;Lot+QzzkcO/cU5o8iApEgw8729OsiggPZOT+w8aJy0krLueNbeQiLnLoypMcIJe+9FRGYeP0GxIR&#10;4yXIEyiHTO1k9kK2og4h9mJd6EfyJd0S7383pe8aD4GK7Ngvhq3RNM32Dh2D+b6fJZLfH5NJB0sz&#10;ncsz9sX15/3tV4uv4c5naTQZO2azybFEpB7EF8g9rxpQTwQb6A5tcInl3Ua0awNbrOtDA/tWdzkA&#10;LwNO3dsb7Pjg26Gra2vLSWcHkde9GVhjfobKflh02YyyiK5yURbheaEPOtFRbhlw4hG1vLoXREL4&#10;pY6D5N013KuRfEQyAqGmHeW9XN9boe4SIj/Sdf2qPMsFV65dM1z1ZQPtDwHcx+hSPpZZhtp+Rzv0&#10;OcT75iiinuxZW9jE6fspmrwS7Tq6URNZULTX5RY6OZPc+9vCqn7e5gvhgFzEGRH9OBJp8A2lOzu+&#10;PANpQUd7RCIBAXkGJs96zALhKElITUyIGxli6brPi+96w3TptTfSyMbGt99+Nz3giPf7D+3H+D0/&#10;5l0kIfpd0hAIQQSAULLGH+dyhNGGUNqSrkIgUgGQR7sxTxDRUBqSoT0gkWTENPGYjjAikitcBlWm&#10;OI3Lzz9nkiBiAZEQmchEoSEUyoskhFC60pceQCYCwk5bEZCmPj7AhlXKMWcHCzIBuf8QZw2BaIhO&#10;ntXJS1IQGhiqnDY2GjtZThiBTPqLykhOSPvURiA9HL700VWe8hUKMU2cMpTFjpZciBPGck4svvfd&#10;WifmKV9k5r3vVkTk/e/VRGR7/9CJyM7hFSciW5Nd+5J1E5EjhKQgIuwN8RkRIyQawJehHnQWyD2v&#10;GkzjgLUQlh/L1jaC3VjPRwENtI+CelC28nUbDaXeYqDLQKpfdIvLdvbTCdFl7zh0lY+yCM+LfWnO&#10;R1DfdJVbhmVERHWIiPAr3YlIWIqJRIQ0YTkrorYd1z7VKV0RC3DJyAck5PLVK05EmAlxEkJZ6xfp&#10;lfUuQq1ftAE0n4Pul0hAhPbndVARgJMQkWWIM2mOsu2hjXwHdM18TgfWLsjQHjMizLh2LM2IiEAg&#10;RBo4gAwdSEveT0I7zHa1Z6qBkRCz67MdgYDUxCMQEZdVdgc2PkJEeoNRusLJqjZuvvPOrfTw4ft+&#10;CrYTkTuQhDxrIUTiUJIFQskURh+OTOUilC8dxRt/3siIx7qICyIgIiGRjEAoIBqKKy3y0RUXeflY&#10;bJDiJ0ObhIhUEEZiITAzAUp9EHVFQshvllHyTIhmMNDnZXx8gDh3OfvovO89QJbrfPAeaYhAQ3JE&#10;RAB22CciG9FWdNrEhVI3Eo1F+TEt0iH7hLoO5UVIL9oQpCMCIl2VE/kQERGijoAcvQfvQUq+5yTk&#10;u8ZGpvblWmNpxlj+kJ3gY2P7E6ZSjWRYXhcRqcG0qUGEBCICCYGURIdSQoNmPXguyddAhVNpDWgd&#10;iOWOQ1lXrH9RXpeuBtwPArf3AWzlaexMRLIT6dYDXf10UnTZOw5ddpaCMtX14/DjfeMzCl1llqAk&#10;IjWsr2WX2acWEQkzIiW6lmdAfS90tEGQjnBouHLlUrp69XK6YgREJCQTkfC0jPWJ2w51RRJzpA0n&#10;aE/+fAh1z5Rof96ajYAIOBkIeYvQrqstr+NV24WWniFeX02CjIiASEREQIRIGCAikJSajMzsc2QD&#10;vV2nxiyICDMwPBo8qUiMH0tQEZASIiLehmk+b6nHEe9v3Eyj3QPfHKqX3vG+Gd6Qjv/B4UcSgo+N&#10;PllEgZCjKZSO+SCWESGBLERddKSvtHSJR5IRy0gmOWlIRdSHVMQ0kA5hhDaq+mZV7QPJTvlogyNi&#10;nkDjM6NrCIZQkgulxQDz0kobzHJQFrKRSQgEhI7LHSs9ZKRx2pGIEOfDhFgwC6JlGaHZ+MoHlK8Z&#10;23Lo2Q7lMphZwUHLvpx9WWdsh+Jy9KWOgJ2oE+0RihxotiLqK64yxNFT+0q9mA/RIFQ5dACyTFIg&#10;LKZnf1ARlmjG9sXiHBFOVuWx3Z4RkcE4P6q2bV++SET8LZYGHCAQAclgRmRmA3t+a6gGEw2QXejS&#10;8aWOalDSwHZSlHY1NR7riQN6RKnXBdmLsljO82gLcfKJd+jUqAfgrBcH5ewYTopYro2ufgJy0F15&#10;i9BlX+jSX4RWudAfTkIIvW+q/qvg7SVEXqGVV0B5tQ76dT1Gegy8WG3GU152z4KSkGh2BCJS11nZ&#10;UHoZ2m2gTftGPi6nq8yEXLnsROSShRCRZoktt71ly2SHbGhlL4mBfoh97vGQ7kLT58S7oPwM3ZM1&#10;CjvqB+/PUC5CZbwvgv4ytHWJW532WYHZNieajp1Y+L60QEQiYRAZ4Uj2yXzbMDdSMrfxiR9LZofX&#10;URgB2TZyM7W4k4yqPGQkItplaYbyHGDWMyLCHpErRkSmu4fp1rv4oQdGRPABnFWVn+4E+FPFRRIa&#10;H2v571r+LfOnzKKYDHnUi0DeNbOiMsgi6ZGcOKSBEJ+PrOQBIhoiGJIJpZx01NGsiOAzInl2Ic8M&#10;LCIiSscLEkjnC+LiMvnA2beJR0NKMlhOadbG2uAglzwTwnIM9VMHDVZdlFV75Ig1IyGdTCAaMkKb&#10;FKdtTIlxwpzsY6Nx7pm05CWdhqBAEHDU0YmrbvJIEyote8QBurKjOPmyE8NSLhKhugmRqw5CtU0y&#10;lY9tUX7UyeQjlxVJoe+MjmQi8v737Mu65yerZiKybSSkISJ88VpEpPr1FGdCmP1oiEj+hflhiIg7&#10;n0sVqoHspGjZMZRExJ9OMJR6IOp15YMTERH0rI+W6QjlgB0H8eaXaheOOo5FiP0TschhL0OXfaFL&#10;fxFa5Y7pE8HbSxj7NeYViGVdR2Wowx2b3b84IX4tLyAiQEuMIrCEih+HWD+fGWTj2vVX0tVXrtUz&#10;IQ0JydCSQWmHa9IeEuKxjxb1WYR0Toqy3JF0x2dWQmX8GoL+MnTpapaM4wGG45E/mXccESE+VRzy&#10;YeRByzlaipGu9MGjEBE2+V8zIjIzInL7Fn6iebACXyW/CmJcaflZiMg75rNu86I8SMntnLcIsg2I&#10;y2b2oQ2kr3z5ffl+QhEL0orjk0UuRCgUj3kqLyg/oj5ZVUREzxSrATRMFwNIK195WUYj8yO+kYSQ&#10;hoi0yUmzUzgi2+JCm+UYZMojpJyAkwXEyZfTBZlAZOLRRUR0HZQjxIacNDMhIjHYQS6nHp24wkgs&#10;1AZCOfqYjnpCtNUFdMhX+yQnrrTyBdmNekK0JxICkGVCgt4DIyXv+VMzvLaak1UhIYPJzMJ52hrM&#10;FxARDjhrnCHko01GMhFhuhsiwsARB9NHgQawR0WXrQiREA14XViWVyIOlkKXXgnplgN2O577WevZ&#10;Smd0OxbW44UyL9bR5ag/KGSfOiWT/bJuQXLPC33X1SfYqkE69mUlj7qKl0BfSzNeT0VE5vZrORKR&#10;SEYgIXFZRvUeR0REVuq6jVSzMfLy1as2Pt32JxEgHZAQfb5ttO3H6zgO9F3ZJ2W/qI8/DNQn3pdl&#10;XqgL+DUE/eNQX3eQ+XHv1R60OXt3bHxaRkQi9ASgiEinTlV+ERHxPBsLsTXZ3k+Dmf2A4/FdIyLz&#10;vUvpzm3zBTYmRz+W/V5DPErI13L+x613DRbetvsDGY69zjfgs+W3S8jfKS2/Gv2gbCkORCQUB4qL&#10;SESCIf2Yp7TikBZQ7xEREREgIrGi2KhlFwPZ0MwHdkREkMXHZ5HR+ThnykZkuw0RwQ4y8tDXB6c0&#10;TpaQdqCnNMjLKoSZiFC/4nlpRx2drxW7ctSZgOSyOGQ57+jUicvp5/oaYqE0OrGM8kBpC8QyytdM&#10;hXSjvtLvvd/MaJT5kWQI0iMs80jz0K4vzXzvodGQlO4/eGhk48C+WHt+TPHWcJo2+zM/wrgkIhxu&#10;1rxgrCEiDZg6/f9fIiLnISdR5gtxIDwOcaAUuvRKSLccuNvxRyMiekQSsETmn0HIjwRlmcN+VET7&#10;ksm+8iQXJPe80HddfSJH6iAd+7KSR13FS6BfEhGwzftEKiIi8sH9sYi0Lrt3BN1jsX6uiaUYxiUR&#10;kWYGpES7jmjnOFBP2Sdlv6iPPwzUj96XZV6oC/g1BP3jUF93kH0URISxDEjeRTiiTHJ0fQYF8Giw&#10;jZcDIyPrg3Haf+XVNLUx9M4d8xE2Ntf+zn1nhvxYhGTub81PQUCAL8+YXL7a8w3ya0qX8tIukFwy&#10;2hbLiFgQRpQyEQ9QpkVEgEiIgMyfmomVCshKuWRqNDI1nKUZEY+IPAuSL1gXKCJBKIhgYJNGE5Km&#10;nJw3QA8ZIY6bkGuQc5ceRESzMBAKEQvJRLyYxaHtlMExiwzglHP8KMGQjkI5cKC0yktHII0d8iNx&#10;UJkIEQVClUXOZifATAWQjvRkT7KYRxj1JY91sjwDvvs9aEiy9t5P29WXb8fC4XBiRGTaSURERvLb&#10;LPOJq5ARHKPICE5QSzMfFRGJj/R9P6EBMA6EixAHSGGRTilfBDk4lctkAwci50QfZyJBnFBpQpGQ&#10;SEaUH52DnJLkMQ/EOoQuvTJP16E9BVG/zquurb7GQAxKqAyQYz9pugtddQBmPCIRoU2yJZ1o5yR1&#10;CWUfEb9y7bKjTTwgPcvQrk92HaHvY54ISCQ8R+yEfgBqZ/zsGllDhDlfZJGNiFjXSfSXgXdXsTQD&#10;ESGcM5u13SYjIhpdMsYvxUtofFuEZpMsZIgj3/dSz+K+yd8ICZv879y2cfxefmLmzt28RyT+MJbP&#10;k2+NflO+N+YT4v8IpRNR6kuOTdVFWnaUr3TkB8TfhExYKEgHny1iorhIR0lEIkRGOomIGgN0IfEi&#10;pBN1SxKCk8fh37lHXiYO6lBsERdpiJ2iBkuPEB2cpfQjCZGeHLB0REQ0C6JZDqDZmjzjkmdsaidf&#10;OWXZQx6RbTfp6MBLB6+8iGhTdUlXeYrHMgD74MHDTETuP7D6ICNFnWVa7Yo2lScZac2slEQEMrZz&#10;cOgverp85ZoTkY2tSeqP8gmCJREBPjPynyARob2ahu/KjygHya4yj+KwQOn8TkpE6GtIR0lEALMk&#10;ciSUKfcYxDyhTEvWJY95rbZ7+xt9XaPyhS6ZoDKg7Mvj0l3oqkPgc4eElJ+/8qOdk9Ql1Ndfk4KI&#10;/0JEHgXHERHFRS5OSkJAHN9a2M0hjwD3+sM0M8Ix38kzyBzzztLMwOrl3KU7t23MtbGbx3d5cub2&#10;nWZ5Rr4Y4FuRCdFHRr9LWvoiBcpTvspIV3JC5GVZ6ZNWOckgH2+Yj37TQuIiHQJlFMePx7hIiYC8&#10;JiJq2DKosWoMMjWuATo6Jj6eCdImIhHI9CGok9Vw6kBGKOefDyprlnXUDjl2OVvps8/jve/ieHH6&#10;ed8H5CS2E0BaHpoTZhORHLWcP3HZkyySkejQpYNMkFMv9Zo2Hq0v6iofiFDce/DQb2Rw30iJ8skT&#10;kXDCgtz3ezQ2o55kdTl/WqYp72TEiAjt3Nln2v9SeuX6a2k63U5rmyMnIrzoqYuItFARkLxM0yzN&#10;4CA1gHQNRsdBg6CjI/844Ci66u5yIJKVZ0aUel3QNX7Q6xS6bMhBNQ4gEw85CTkI+hsikp9Y4gyX&#10;BnFWxD+T0K/IcFRRdlye6gS13PQ8rWsgtPa3dKs8ED8D1w/xLpCnMoSxvNJtOWGOl3airMyPkO6j&#10;kNOj7TD7VR81pCAjywk/AiKC/ZB3tK5YR7ajNpbXHT+zo6hIiNvqLv9BcZwtPgegAxNZouH8D5GQ&#10;SDoiNE51ycsy9ZgWgM6u5fmMyIjzZhoiwjHvq1s2VlrYs/Hy7h0bb+3HY/P4bv5BDfBnAn4tkgD5&#10;TKUF+WNAXGSCePTVsqW0bKkMPpdQ5ENxpWXzLYOTEciEhfLXAHIh/VIu4qE05ANd5X0sNk5xVey7&#10;ctm8WiHLjCCEC2nQEBHieTkGuxCSrIuMcur4SChkj4bSSNpAOj+2m8kMJEQOm3xs4EgbJ56R94dU&#10;hOC7lueyvCyjdsa25hkTyEFjH+crwkA9UY7dqAOUlrOPDl5OXYQk6neVKdOxPmTs2bh3367VSAgE&#10;Kl9zzot1ygbvNnhI3Gy4jsPKuiyDtLezOtZdNnhqhj6YsyxzcJiuv/ZaunTpalrdGBoRmWUiUn1Z&#10;u76kjiNEhF/mOL9mEPHBcQHKgbsGg6vD8sqB9gTAZlfdXXW5roU4nLg5UXmd7augazzuOo+DP3pp&#10;aMlol2EZESGt2ZBIRCazscviPpGPgoionQ7JTA999QNr+du+hm99iQMJfVT2U0xHnYior89jEQ4O&#10;KQMJPops46j9Lqi+j4yIeNsMNTmQLDv17NgjjiEixWcQ81RHU9cJiEhlT/dKN0RE1N5QvoDa0pVX&#10;4iR6DRGZGxGBYHOPGSkIMyIakyK50NjVJTsJEfE8C1m+5kcZyzKzamlmaHVv9MepN9tNvfF2uneX&#10;8fY982f2w/yO+ST7cY1/kR/ErzW+ryEN8o+SEUo/psu8Mp80YayPUKQD/6s4eSIPyoN83CREXulJ&#10;p9Sty1Rkg7TiIJapZ0TU6Ag2x7BDV+CRIeAbZuziXMfKcqHtpY48A5LlEI9MADJByZ2Q5ZmQ6IMA&#10;NBYiokdr9fQMxIGycsjYphxpkAkDsyMs+YD/X3dnwl03jmTp+v9/as6ZmtOVVemUrX239n2xFkt2&#10;Op3FuV8ELxkP4pPtzOye6ZbPNYBAAAS3iMsAyKd+P2v7n++Upozt05cjIZSRe/0I+PU38mPEg34B&#10;DhzHXImBxwKcd71JgMs4eIiI5cB9VLhv+mp13RdARmrCQX3Nu/4LJEP4yrQL5APiATFRShl8tVxt&#10;6sJXUv6edNOscYPJsJxdnXen59fdm7dr3btlfmVyK97D39JNN+9GnSUiTM0QMt2KvI2IjZJRDfU8&#10;VINe9b+n7fdiMOIy1hjakBXjR7mOY6rc6leEXP16O38WLx1DAoLBFAxwZKSNhDgPpvr+XszsX1MX&#10;29ojirapJ0c9tW6OXyvFidRjZQzH6Rtw+9fPv3T3RLzea3sFyAJ9X9Ntp+Ht/Wi7eajXT82/BPKR&#10;iLyumxh0GiLiqZlA00d7TbhcZfNAex/T9ti25Yp5dZbPQ0zNxFoN3miSzREhMAlpSYVhObaqrbP8&#10;W/Ai1li0Kqxru4BXeBeWVrvFjffd0tpu9/lz2veP8on4TvtB+z/7U9c5b19Kaln1v65Hht9EXtu5&#10;7ymgY59fQR0p/aUvniYcJhVVd0q/wm1MSoKI1A7Ie0eJRniV7hQR8U7kAaIfFn4m4UAOkmiQUk4i&#10;4jofWLZrXfrMwSYhyW+JwKbyw2b+HZkKnHb2R9/aRkwH6WA+XHVX10ca803U1deCKXvtyJevOHmc&#10;N4Qi+/QiVTt2HLOnLCgbRBlIrRvOvwdlAx3aGshoU/sCVe52pO6PtnUbjrIY1nW7gWyIYJiEAMvA&#10;70zJlLbA42SVCOdpnZXhMlinl2c6pnciIfzk9WZ86GxN2BLz54ZkXUh7k/KEBAnxWhGICHiNiFR8&#10;y8C+Vvda/8jntbU8FlU2hvWvQDuuuo0/g+okWrSkw21wRG1b11VY71uY2c+JerYd0RnQLwAFJhK1&#10;/dBPe7z6suGn4Vb+sk55EY+dXZEwoRKRvf2xva+5H7m2psbvvqpsHlq9b7ejfiQilrsdae3D5ZAN&#10;BMTI14RjnYh06374vL12bcyD+5hCe/wqGOPMGBpdl2dBZCrXhPCl1HY9yBSpqHXzdCpcbzvnNn5z&#10;JsEv8WZExERkaXOvW1zd6T5/ko2VncXH2OcB50mNKQJR5c6Tus6+nLzhutq+1gPaAW8HuFzrKsFo&#10;oxqVQwDrouc665qAOB9TM7VhbFCkgo0yDeNoiMmI8x/714dCL3ZGfXz0J9iTiPiA5RqRivGAsz0I&#10;B3qW53gyjMMv7UJGbu9IeaU314T4BLpNHiQTFhEi9fHITt9cKHWYafytGkdAQCUimUIGMjX5qLDD&#10;JjUYU+vEyUMIiDIw9UFf8V2OXm64P+dd9rYM61NnVB2Xve2QiXy0MAmZISRK3f5LvLqbERxHRDb3&#10;D7ttGakTEZGbD4/dyroY/upmtxIRkfGGrzetUYkI5INoyLciIhWD8ZyoA6/VvQa2O6+t5f/TiEjV&#10;adt+q+6vJiL8dstfRUTmAd0pItICIrJ/MLb71jUH6jbQJd/ug/ty+Vvwdo1WXnVfEpGX+lN9hOwV&#10;ItJGRHzeXrs25qH28yOo4wb1WNfyLDjPORXjH7JrIyGtbbK8otWpaHVcXt/RNvk6K1PVfUTEROTd&#10;ynpERBaWcmoGImIf9lx82OgvR0BYiJ6kTxyDBFWffJWPPnmUG5Tbds57G1WfskmE68lTZ1LRwvro&#10;kJp0WG5koKGPiLjj2MiDgNNWOaIf/YbpMD4pG3I5csme2IH41Kx2JgjKvcoPCRER3nMGkBZ0n3kz&#10;pQcH3gfDB6GmRoyNn+uHlNxed0enx9359UV3L7Jzr+1AeCAW+al2QUTj/kEH48NN9+EOMsK2tT05&#10;Uh/YXKfCepOcrsmICE5+jEQwNZMf9Pra/S7YsQ+Ouk9NUijTtiUDUZaDh3wAO3d0TB7chpQ+TGhm&#10;+pjQt47rLKvy6Ev75akYR0WMz581ZohN397bI+WNGaaT+OM87/DWzN5Bd3Zx2d3cPugmP9BTB/Ox&#10;OQ87dbP7zRkIB3BEBBIyREQwKqA3XIOh7A3OFKwzhdd0XXadDdiUbtVrDXOLVv9F+wnMGNDeuM8z&#10;9FPt56FtC9yv+67lKn8Nr+kO26771KOOzWA9yM6uiGi/3sbf5XitjVH7nsI8nZGIkM9tkxo4sVj/&#10;IL12mz8Cb4v81DXga6Pie3RGMAVT8fK6mwLXcJyrFwQkgc7BvshI6KZee57/COp+/Rn43E3J0oYw&#10;dcp1KhKwsdUtx6JRbNP8KRk+RbAlO2VQRl5JhiMfNQLiepfpnzdmFt4tdStrvIUGEdnp1jYl39zr&#10;lta24u2Zfy4sx2LVz/IJj/JvD/i5nojg70jbPL7rCT3ZYD5oVokAeiYTJhLhq4sfbfXsB61jea0z&#10;vK1KLiyrdTUPTC5cBiYd7gdYDww/emdAQCAjpEE+ygA/yuknHrpn7YTJRk7Z3CuPDkTkUfU6gKqL&#10;6EmUIQV8J1/5/mD7YFTAAIeTAKQPeXkQwbi8uuguby+7DyIdARGPjJbk9E1uW2Ppf5+Gk00fpGzL&#10;fbPjRGYgIcCLPTPiACFgrUhGR76orhIAO/kKZMBEoxIU8iYilGs/5GuUg7LHYT1gHWR1+5QrkL3o&#10;Vxd9S0SIggQRkbzdVuwH61mYrlGeP26A3fcYvaPu4uK6u/0gIrLB62p8uGc+ERnKrxGRxnANhrMY&#10;nBbWqeDDUqRTus63hsxt2/KUzOUp/JE2gxENQypo37/l6L8HbVvQ9utyRdWfwmu6w7brPvWoY5tC&#10;1fueNtaZhykdZLNEJBeXkhq1rm7vR9FeB7XOshbfozMCsmD81USk76/Xa8/zH0Hdrz+DYT+KzOcs&#10;F8Zm5JWPKW5uEhHZ+D4iIrtmvEZEpkC/TAERfQGLSyv5Q3sRETER2e/eLm90S1u7IiJL8oOy1bKr&#10;j/JFQUQan0d5Jm8fysN+8cUmD5ah63zVq3VV3uqG7+/rDOoqNzCBMLkwmZiS13IlHFU2ExGpGyO6&#10;kTutwUFGJBsGpjykgMhHAqcv5z4QjiQB1KWedryfxvmkgwqZgIyEXkQlxpMQ4af+YHEC6omhTURR&#10;1Gf0LyJElOTeEZD+7RciLu4/2tBH36/7w8l7e5+/jFMzrAexQwb51k2+7ptv4ozRCjt464LBgRcC&#10;AlpS0rYhbYlA3QZARnvr1P4tp03bB+XQFemAeBiOhpDnbZnP0kPX+u7fef64NnZ0c+0fHHcXlz0R&#10;0Q1GRGRtPX9qe4qIDChEBPB63WtEZB6pMGyUpjBPv/ZZ9StqXW1bYTmwIayy70VtyxNddfDO2/G3&#10;badAX4yv9jEFO56puhbuq0VbX8fwvcfDuhXz9Ei/99hXmXVeQ0tEal9/Beq1Y7Q6bHdKbxrziQjw&#10;dT4Fn/tJ9O1Db855fg3ux+VdZPRVxvZH4HPCuLxv7b3MdFKSkEpEpqdmZvCCiDR2awK0c54oCOQD&#10;kB+2Jx2IyGpPRN68W4sPm71d2ZBvwub+1n2UD3JExL7Q5GPI9w/6hn/oDj+JDqlhP42tHnx2g9qm&#10;5t2mlocxKKUOGahEoiUf1JuEuM6Ew3nruuz6v7ExDwBAHDLCMe5Q1LEjDREJmfQ5SERIBqIRIPqR&#10;dfOIiMkBqQFJqDLaQEKeWFyqPkxKLGNNCtENCIV10fnc9wNGIjIuQk0CAinhY2bIR3KBTpIQI519&#10;EpjZKELqz5ITl00McOi13jqkU33UOgCZsR6pdekXGWOr+q6PsshGrAFppmWClPRtaFvbk6dvf9CM&#10;i2Z7R0bu8Li7vCL69BREZG1drF9PAH7y8A1eb9zA/2MiAujzNSMN0Kv5Wm7lU7o/gtr2vwsRQcb6&#10;jra+juF7nbl1K+bpkbbHeV6bKrPOa/jvQUTqdftfR0Rc5/P8Glrdv4qIgBiT0noPOw0d5SEhaV/y&#10;o2V1sepfQUTQpx8iHvTrMrYPuM/YntIgIhuydVv73S+La92CiMrS+nZ3fy//xa/ufkoi4pcv7O/w&#10;tdjbIA4QED3o87APCBSEXO0qkXDe/rotBwgKNHK3t8xkA6R8Vt9kAzDGCmSVhFS9bxER8n9jcN6Q&#10;B4NiliEj+YVU0hb1LRmTA0dEIBykz9qR536RKqQhicO4OMcnwSkypwk+aIZeIhe75hoPExCjldGn&#10;yUi+kmvd3K4ddiUe9e2ZxEhE7PBJ3ZYyqeucd711ar1ltQzcDnklBYZl1jERoey6iradZW25bpM0&#10;SEg/nWQisqknjf2j4+7q+ra7e/oktr8XN1ouVp0lIhUvQpu64SEhAONRv1+QqIaNdMT7g+1u/1DO&#10;4gBYx9gTxlcQMVKGjVk1ZFOohm8erPOjut6vvxp1G/O2Y+LQLlb9HrR9tHnQjuE1uI3xh/t5hTj4&#10;2Lc6tey84SkZl92mnsep8zoPdR+B29U+2v5crjjQtXx4eKh8kg8vTJ0lJPPqxn7aqRm+nDuMrf+K&#10;rgEx9piA9VrUNkPbVqfpaz7Uvh9/IuXD+JttzJYLEdnRw5Gc/rciIpVg1PI80JdJiIEc+wZMZupb&#10;MyxUZcHqz0sr3buV7W55dbf7cIc/lK3/nJ95x9mPvi59H74XB+0yPtn+2cShEoQpWW0D7u6VPmob&#10;bPNj+vy2ncnD/YNkHyE+IkvMjvS61mkJRy3jK4D7qoTDpKOmzg8fNPNGnE85nY1kA1JACgmxLMrU&#10;9cTDaZCQZ5ECHUymTSAI7qMe9G/hBRH5nCQEuM6kIeoLEYFt0gcOPmEi4ukZk4AkHmMEhOhH9puk&#10;5CWBmOfMKwnxdtu2yJyfp1f7BpAD1m1Yjp7rST0F5DKpdZCTVrjfFujGttTfQETuRiJycXXd3eji&#10;XF7f7VbWZ4nI1A3PTep83NTcrNt88VCGX0bWBCQJREtELE/EB5JCTv2sMbLu+153xgj3Bu1bRORb&#10;9WA0nIkpHaPqeb/+KvDEGU+ddRs40aIz6PbEwU7feY5bW19Rox9G1Xf/dQzfgtsYr/XTkoLvrfOx&#10;b3Vq2Xnjv4KIVKBT87VcARE5ODhQPskFeWMkHPNQ+tK5Pjji3tD2hP8JRGRMRyLCl1S9buOvIiJ+&#10;mEKPPP16Max1XiMi/1pa7t4ub3VLKzvyhbLLv/4WZCS+qvo8uyyhwr4YR42TR8e6yO1HKdt3u67N&#10;38tmDwRD5Mf11qm+Hz1IC7r3DymbQiUghsda8yYcdU1IK4vviDAYdsgbGAeYpKPFQECUD2Ih52/i&#10;UUnIAKZleuIwEBEdaB9IH3jyEARHRzLfExBtw+TAMjCSi4yIpAz9sS/3gw5rQzKfjp80Pxs/Eho+&#10;aua8X+d9DTjuSiKAy0YlGuSrHuOrOi1pqPD23B4gN4FwHrn7q7oV7pPXi/3BNU8DZX/51szthw/d&#10;xntu+qPu7OKqu7p/EAnpiYieEviOyKZuON/49eb2ArBB9p6bGSMlh+/XBTG2RzKshzKehxhM6kQK&#10;jg6F4+7o6LQ7Oj6RjPJhd3xy3B2fSn5CmbbZnp9PP1QdOkcqH6n/Q/WT2A8ZecgGZSN0+zrLDmTg&#10;Ei/1Z+plJAf0uq4bnABGFaMZhnMW7/nKpzAjwzmHg35ZNxrjvm4w5OTHNqMzmCURBn1wnG3Qk3Qk&#10;8aCc+YygGFP9gHEM30bbtmJK/78KLQGxjDQcYZ9WVN0Wwz5xvnp9ro22fe2nykbQpiUYXIMZJcFp&#10;W/aSoIz9HHKPHEtf9xdjMhGJ8bXoz4Xbel9aTLV9odPvW8XUsU65+vgOIuLtjNdiJSKsW9v8vqmZ&#10;AhOKCuSVhNAPeVKICBES61YisqU2G/2vlUNG3iyvdu9Wd7rFpS35Q9neL1+7T8Mn3seZgNcAUbCf&#10;tn+u9fbdFVU3IxwiN0EwUm49562LzsODtilCcv+YOiYqpB4LqYlGJSAGsgrrmYRU+d/4EFl+9yPT&#10;eNsEMiFHzkfBIBteEDoQkV7Oa7Vep9FGQioZQcdEAgTxeNbB/8gBSiY4EgZICdtGPhKNGukAI7EY&#10;SUMSikS2HdeHoP/lK445SQk61I/rRpi6yTw/gc8rvSxUzWjJLJEwqkO3rOZbGbrux2TBcso1Twpo&#10;a1SZdUmndKouoE+23dYj96u6REAcWQFfBf4+iIhsyRjkGpHrICKrfClwVSyfpw/IiG565kX5qiA3&#10;IzeiwSry+AQyNzM36q5uaBkbsLtHpENG8vBIBvAgjEpENDCoBzK2Atul/j2G9vioO7047y6uL7uL&#10;qwuRkSMRkMMeEJQTyURSICVBYo6UFyAwpNIbobaQFqXH6icIzqDjdonjE/UrMhQ60X/2ke1mMfaf&#10;YBsHShn7iJTtQcaE/aJDfl/EaE+EB2R51B1Jm+o5XjgrnJyQkaECHds4pkqr/EBtD7VfIUdH52Iu&#10;1P692uzqGgDhYCrkEEaM8iRU1ONgErxmOUJ1EK+ePO2rDRj66vup/ZukzW5jVl7zM0AW8hGpK8LV&#10;t2lhZ1idosH4E6OuMThiHCftadPnax/Wr+XZ/EsiYsLh8+ZzuB/3TeazrH4CnG/1A5RPMBZtm+0A&#10;ykYcqzIOybw/LWbaTeh5/wDko67HGY9fYjceUjiuXHekOXbGN3wynrKQZcgI4AEnU9ayQUS8eLR9&#10;OJoHE4qKKvdaEBObts82IlKJyMLKevd2bbtbXN6SX8Ru/y7/80V+lg9xFrIgzCMaVWeGNPR5E4UB&#10;EIhH9fEkPytAQnJappARgYgH0ZJ4O5ZIiUD5TiQE8N0ub8fbgGS4fPfw0H24g3RAPnIqphIRSAb5&#10;SlqAIyHoxGJVRzcc4QAQi/yxOnYy68ZoRsoe4qNh+SovpGNYEyICQR54gaqJyADtLODtHL7QGowQ&#10;chLgBKifnmgAZC6Tt7zqJHKKI8nH7GLVMbqBjH7GL6umLGHnjPOe/bZI1pM37PirzOVsn2XnDcqW&#10;kdrxe9vO13rSti/KllnHeoajHOTr/nkbzlf4g2b/9mJVXSjbMmyHcsQsVr3Wxcv78W+X1kRG1rvl&#10;9XWV+d2ZzW6DV3O3t0VKRqyBrQpIy263LqMBOdnZxaAeyAgdDDf+rmS8qeOFrmCLVIb5ACLQE44D&#10;nKmML0YIhNMMyHH3eC+CE+QGh19A5CSmckr5hY4IUBKhJEMZpZnGoUgEmCrvK90TOdoTOQL7RHiE&#10;vaMR+6o/ODntDrVvoa92YP/4NKG6fRGi7J9+Bfqv6OW5bciY+lPfh4dCyHqgo30CR6qL/TvQuKYA&#10;CdSxMCBAOLYWdnxEqOKJWyQjnGPvGAcHWVAd8+AUe7i/KrPTah1gxeAE+7L7ye0gF2nokSSIacJe&#10;Rt8FHtsUvJ1Ao9+OocI6dRs1WuLIWpZnj1eNeHAsTdynEMRDiG0KbUSmYmp8AziXZV+tN7V/VS/q&#10;+300aiSk6hGRI6KRC9h9D78O3/O0oW0QET3kQELiNVrZmHlExHbme4A+JMR9TrV/GRHZl43Lj5rx&#10;QTMWq75b3eyePspuf/139/zlt+7h06/h+HH0Jhz4QJdJTQLmyQyThNRJEkJUw5EQT7cYJibo3ImQ&#10;3KkMPqhdxV2JiABv24ioCaTlnvxj9+FhlohAMkxEKkmpZOT69iaJSEQ5+nRqTUgtD7KebDgKYuLh&#10;shFREREGEwwTkYyGUK8DwknoiUi+UZNExIg2PRkxHNmYlTuqMk7tmEBAOoiIeP2HSUgSGIjKrHM3&#10;6XAZWKfWmRhUPctrue3PfZE3gYAEmDRYZlSZ+5iqq/VBLL725OK3kaw46lHbEhGp7YiGmIjc3Fx3&#10;m7rJD+UMr0RErnTRERH5eWE5IiJrm3r6EBHxj5hti4wAPre8zW8/iHCAfFogWpJlSMlGeWrxTU84&#10;dHeX6AjGNKMkYWR64AwjOtAb3NYwBehjQNZZr9WfKpv8EKWBzNBPkCXVI7debTMP0UZPefxooLGj&#10;foHzuweHSrUdpbtyNhCuXe1bwvKso8/R2cwSpxHUicQcHA3Y4ym6b5dAlqh6I/HqEeQpSRGYJTtA&#10;hAYS1dcRjYIkMk0W9SdFt5eNfWTbwNCmQS9zmwDTdIC+CmKfh2NAvkUeGz9ZD5GlvnygYwz2dF6Y&#10;Ihim4CZg5ztEGuRQ7bwHR1z0jJFopEOecfqC6xOQj1kC0hIRY/bcsl/s3ywRmUKMvdcL3WY8lr+G&#10;yf2lbU86puA2TLFs727HtMrUveR7LO6jQlSqzCTGa0QAtgS78r1ExPailmt9bUtdLU9FRKaIyPNH&#10;2VgRkadfv3QfP/ObM/JV+D8hH8TTH5pg4OxJXV/rwm/2MDGwPKMds+TDBGSMimR6B4KMJCoRuZef&#10;djQDBPnoSUnI5QuM+CBqr+vUERBICEBuguK6ICImFk5NSlo4UmI94MjHDOkgAtKXqaP8SY6fdiYU&#10;Q0REOxnfIelJQx7oQlgKTB5aEuFyuyaEvuzsnz8n+cgftMvoSXysTMg+Urc6cZeN1nE7nZI7X8v0&#10;V3U9NoM6w23bPlyHvuXz9N1nfNBMZRORFm4DOXGeqRp+f8ZE5Oryqlvd3pYDyIjI+e1dEJGffn7X&#10;/bIkMrLO9Mxut7y+E2ABa2I7043NJB09AQFM40RERDcu0zbv9+RkZfwhJb7R36ucTouoBo5cuhgf&#10;GVlggzQFG5WEymr3Qqc3ZFWGMduRkXSd+4CETBERgNGvfbSINg0RMWzAwCjPfSUCBKp+TmflGKYQ&#10;Yx7qx/EH+rqoF2a2rWPu4/4CbFf7MQKiBHFKMmVsQ6QER6KCwMlZ7srR7+gYgV0RAcomWO9FdAaI&#10;8CROAkMkSMio0bHyGUkyScqIz4gj6Y44CxycjDg8kVzEZh6O1Q7EuiRtz+uHpnB4XEBZ++U1SazF&#10;8HqnChx+rNfoSYDXLFXUtUi5LRE2kaggI0GOcmqG6ctZ4gHJqsjtgYhaNdsZoO3sa0xJxv4YEZnE&#10;dxKRxOx9Va/luF5VNtmocuD7jDp+cdcfGIMk/AgReQ3cB2259uX7aIqIvIWIrG12i2u5RuTTl6/d&#10;46fPAp9vTyKCvwIQCacVyOzXIAOVgFBvgjCUiWbcvyQiFUFKlH54eOxuhSkiQkTEpMJExEQj5EFA&#10;MiJyx/SMSAbk4o4vnN+PUy8mIobJyUBE+ECYCYNJhAkG3w0JdqUdizUbhWBEKgQhKcQBh/8EmXAf&#10;6Pb1JjL06YPN1IzLeaDJZzkPdrYdoxdJQjIikiePaIPb44BNRnCqlGfriYrUyMTslIvl4bz79q0M&#10;ON/K7eAtf62Ovmtd1XEZuA/LKNeoRm1jXW+DiEht73ZGJSDxmzhKISJQEL81cyXysbEr4ykHcH5x&#10;2Z1eX3fLazvdP//1tlt4t9i9XVzuFpfXu3dLa4nl1W5xhbxSfvBJ5YBkAeWXV1bjqSWmamQ8IqSp&#10;G5gbu0ZI0tnI+RAN6B1jnW7BeQRRkbPM6Z3UGYhDX56BjDlGtxKFatBwvJPtBkgPnZ4UTAOdHAO6&#10;O2oXDl95YMP1OiALDWEQbAzTAKZOkpdalwaS8Y6yBDKOc+2XcPJ2P8ZpjPqv7UM7PsqMa8uwXt9H&#10;BccI8FMCYDvITQ/KgknP7oBZ8hPnvK97H1NKY9THsDwBGQJZHggOU1nka4SIPICg6F54DcdMsVUZ&#10;a4f6yFBEjHRNQ5bQY/1Rxcnp6YCsT9DPyelZEqXSN2uhEuQrtL2A611u0e9f7D9Rsby3WIsU65GC&#10;9Bz2KQQnSRbYE8F5LyLj9UuVGEXE6YDvfwBIjcqCF6T6fiPyyVqPXFjtN7V0TYt4tCBq4i8zk4d8&#10;8PMTeV3sdxuyG9gVsK38JvZE94IfgJIo6FouaYBrsly334LvoZaIGH7Ywr79whqRlQ3Zvk35od+6&#10;T7+ZiOT3ROz/QPraJBlt2UBGHXkTD8tdzjdjMprBglMTBkdJarQk6vo8GImI6pqpGRMSl90noJ8P&#10;d5AT1o0Q+UiiwhqS21hHMktG6MdRkb+15MJ5kItW8wCxo64PwiKCQJQEmIQYEaXo14dEX7SRzBj6&#10;K31XzMpzLUdGLmajIq8REcomERxIdvbjc8rQr7DTJl/rccruw46bPDLDdXbm7st1Vd/ta737fZUg&#10;qOy+LaPeOpa77D6sW2UVbb3H0BKRi4sb3bQiBTJ6ZxcX3fnNbbe8ut39/OZd9/bdsrDUvYOM9F8Z&#10;JA/ZcHkgIj0WqZecledBTFaFNT3FyHj440CQEd/krB2ppCKdjmQyYoT9/0oiQl01NvOQ9S35mIX7&#10;AThkDNRgCIvR+hFMOXrk7rfWRX1/DCsYP/La72vjQm4j7vI83ZfjmyUbg14jo78gIQVVp4X7CQek&#10;81z3DcdUdd1fXA/oqk2tr2ivm8wnhjrBpGcemOKq5dE5Z9u9fRx+rsEZiE6Pl4QiSQvpMVGdvmzM&#10;6oxydH8EGUFKAsU0l6NE7t/wQmvAWqaKnJ4rEDkxcjFtT2aC0CQ4JklEuG+IeGTUw8SjYnN7s1vf&#10;TBD9iA+YYS/imhQBKEQk1nXIjsQi+oaItIhrsr+GvgdxnfV57iX3722Qmojw1szb1U3Zu83uWUTk&#10;19//3TEtE2SEGQH5OXwW/s5Ewj4wScVIMNBxvfNOAeSgJQ6UIRielgEtEXEemIgQJWFqpvYHgXA+&#10;MENApNcQEyMXtE5HRIKImHSApz71IlSiFd7RcPo9ETHGCEcCEjLke50gLT1BGfVmCYeJA4AAUCZN&#10;2di2EpHMozO2dTumYkgNQj8XV5exL5RNDKzvsvOVLFRHbYfv+l+/jsTAjr22tb77d33dBqikoMop&#10;myC0JMPl2rf7sY77dnvgOvSM0Olf37WMvInI6flVt6YbnKmZk7Pz7vT6Rjf6rojIYpCQxaUkIRAQ&#10;k5AKCIfDpUFEeoJig7G8nPXoUTYJISriqRoDIx7rHXAEhUTwfRI7DzsQUGUGUxZp9GYR/TX9zEOM&#10;R/3UUHEdD6jjNmEIgyeH5/xrsHOckfXb5vi0ZALUbVa9Cte5TWuQK2pdWz8lc1Rr2H6tK5jaNxOR&#10;HdorbXVb/QDEUefZ24v2RR/MnDeh1rUIotL306ISi4qp+iqL/sp1EdG0IDejjomNr29f44b7NWpd&#10;1a91lrd4rS4wrKXpUer2Do+6XREO8F4kZU9pLqhOVOLBGh6+PTSCcoV0AhovJI1xM10norjb30sm&#10;NDxwMJYgLDp+e3uMR9tXyjW3IUIykAHe4lvfVLrdrW0qH2/zSd5frxAEX7f1Gv4RIlLB9c42mIJe&#10;ZXsiH6SxiF/5hdWNICIREeET719/DyLy8Dy+NWN/SGqYnLieNEhFD4iAU9dVklB1KtGIRapKKymp&#10;mEdEHA0JciPfHq/29n22xAMZ6e2H+0BER/q2lYyAfGsG4mEC0qdJQloiIocPiehJRtT3xALUKRry&#10;+eu884jISD6cjgcfGYQEOSdnbAsJcT7JSE7BmHAwzUJfJhSk7pv9MAFATrvq9N3GOhV2zpHv11yA&#10;KV1g/dqO/mtd1a8EwESh1te6aCsC5LzHEHKlbu82FSYX3p77R7/9joh1+Tu/uO5Yz7Gvp7Xz88vu&#10;TERkeWW7+9fPREQgIklGlpaJfsxGQCAXYRRYL9KTDaesQg9yIlKyUsiKyQg3ued4yVcji7Gacfwy&#10;JDbsNu6gyowpIkJfGMOcbnnZpkUYoYaIsHgw8zkuGyowzyG/hmokjf8sIjKEqlWuY/UYDMtrXZXR&#10;djg+bL/UzYB2Tdv/bCIS+8+YmvqKP0tEaN/KYmy6HrZ1rcSr61w3u9/u2/K43ps63wdtXWw/7o+X&#10;bcBUXy+h7ep+8Ovb9GlwrDd174EtkYZt3TN1/ZDvBd8HrCVi7VBCx1g6RujoWJDyvSGOSVwzvPIv&#10;e0MEhGgJU1Tnl5fxaj7jOT45745OKF9onMfdxpZIhmwEJARSEmua6IfrU7IgIyIEGz0Bqddtzf8Z&#10;IgIJWeDDZcI72UDyvywuiYxs9ESED5ptyRfJL8mHfNTDMhGR+tZM9YNtHqBnXRAEoycJyF22nslD&#10;6qi+JwwPH0fyMED1dxCPnoTcOY2fekli4768zSAWIhstCXGfMT3TR0paIuKICOWIiMzsXEQqTBZS&#10;DgayMPFKr/MmDAb9uV8fSB/AtozeKMv2EA0Tjtl+c2wZEcmpGJw8ebehPsuOkGQepzvqj8SjyqxT&#10;gcyOm1+s9a/ZAre1ntvXNpYBy0idr+Sh5queZR7jPFi/5l2mD8jF1LZqOUnI1677d35HBPKBAYrf&#10;mRG7vbz9IMKw1f3880L3dnGxW1xe0k0mMqI08oWMQCwgIpAL5wF5yEhLWkxG0LHjhIiQ2mhz82Ns&#10;2ghERTWsnsZ5oSOZAQlxfqZO7WN7/ba9/ZTN9ud6t6n4I0TkR1AN6gC22x/DbyHG2OfZh5l+hMn+&#10;J8B+tvv+Z1GP+ffA5+FFmf1UypoTT8+Y/HwL9XqaAk7aZCbWsPRtPIZNXSt+aq8O73u30RKPiE6U&#10;MmBdTGyb9VRCbVP1plDH0cL7VRHnWmlMjfXH8ntQrxX239eco588sPhVWYAdQM/TQuz3EUTk7LLb&#10;Pz7TNbkvfR5W1N+OxrGzP1yrAciH+jUcNZnREeq46vgqfJ+0MvplnESDeTBjunrhrYjIArZwXcRE&#10;WN/tltbe68FcfkAPks/yBfzwHT4P32Rf2MJ+0v7RPtn1Jh7kXWeyYMJAmiTC+ZxSAUFI+gWpQzvJ&#10;TFT4PgjfFnNfRvaXxMNkYyrvckRFTEqU3t6Nr/JGRMQ7lEhH7zdkWCNSd7K+UZP1SUBMFioRcLt6&#10;IL0dEwP3axlrOBiD+xtJBSdhLFOfGIlGLjpNMpLIyIjrqwMnb2JQ0cqrLo465BNEBD2nztcyMBkw&#10;KgkgtY5hvbYdaCMawNtDbjLh/ls5eUC+9kW9wb8u0HWnp+fdicjIvZg0F9Tp9XW3srbVvfnlnYjH&#10;skjIssoiEqsiIMqbiEAsICA2LNysJiRTJMR1gHx9b99RkTCMGAQZivjIViUCBdXIfouItCTEUY6Q&#10;TRjp0RDN9jet04+5N26tQX7NEP4IJvvRtjlW3wvGGinj/YPj/P+diOQbQIU09HXz2oC8hl468urg&#10;icLE/rtf9eHjyrdycFY8ofNUzivr3g5t63bmoRIPdEkts86fISLz9ht4nyq8r98iIvWY+BoBcS01&#10;5KPmKxEB1DEm1tCciIScXFx3e0en6utAZGOv29hQ241d2aHNbnljY5giiR/l7O1I9Mvx/wNEJM5j&#10;b4uqDDA2bBZEhEX4yytMQa8HGQFvl1a6hTWIyG736ZPsNfZWNvaz8Cz/go8BJhsAn4VvDP/4lP4T&#10;mf2o00Gn5CthMIFIktFHTh57AtKTkVjM2hMLwHTNQEYgKT2BMQHJvmeJiPuiHASmJyEmH7e3s0QE&#10;guMpmpya6QefSHJhwpHExDs4EhSTEFKTBsrO0y5/zGckHxU+2MDbdtkREZMO4HUh5EnHMul4Iv2x&#10;skSNlowEwyc89UdHXnUsw0HX9lwI/HQ+BAQyAtp+ah+VCDhvR1/zLlfUcTjvNpVMDHXxNdhES0LQ&#10;GaZelNY66zpv/B7RkPzE+9npRbd7LANwdd2dX990h5eXIh2busmIhKxEFAQSYqysZmQDQ8LNjyGB&#10;aBgmIhUQD/RcR+o+WgMQhjJCxnIs+0kY4qufhRTYiIYRPlC+JxlR15OOeUAnFxZCULKfaqBzHOSV&#10;smrfaAyUyyETpozdj2Ke0ZxCJQUe0zxEtGBHehzrMtbWYH9r+y0RmT1mr6MeY7fZFeL4F73X0Laf&#10;gfaP84ZTtPP8kYgI19JUJCLGJ4TDVb8xXaTt2dFyfPelf3pyFm/i8PVP6gB6tZ+Kug3yHgdgHC+J&#10;SBIQvwFUx+mUPmobo+5ri2+RjXnYAs31YURkoiccHCMfh2GbKnPcfJx8nTL2Qx3HvaMzbeNQxOK9&#10;7Ma27MdWYHl1o1tal+3YlC1hzcZ6EpogOUJM0fREhHFMXdOWxTXTjyPui34MhuvYjyQh+fszWxoT&#10;EZp1kSMIyVs9aC2s73RvV7a75yf5Emyy7O+z0vBh8on4FqP6SPLVP9pfvoYgEyUP7HtTrnz5ymqs&#10;9eiJRpAWkxARCt68CcLRf6jM/VXd+/txaqYSkoqb27shKpKEBCKSa0RiasaDM2mAUFSSQWTB5AO4&#10;rpWBSiCSUHBAjfHAgppn++NJGCMeJh5gJBj0U6Mifp0XskDkI8stEaFvEwrL7cRJGY9JheudN5BF&#10;O0iIysB6M6RA+UoYLK/1wPXI0DdBqKCu1rd6UcdvxaivWucxu62nZEDoimhQ534A8hG8OePFqhfd&#10;xv5+d3R+3p1eXHRHl1cREYlFp8u8ugshyajI+pYIhQwAJAJyYaLRRj9MNFxvfbeh7Ceh1gDYYMVa&#10;Dxm7JBoYMIwZxno02GGMeTqMlfmtTo+GhFSy0q4Xcb9Hx6fd6dm5nMGhxoSRksHEwO3I4G3nfDQR&#10;iQHF0FUMRnui7jVMGdCKqBMiEtPnmS+fwqCnY+uy+/8RsN3YH1JD+26D/i24TbyOGf1kX1Huj/9U&#10;O5C6bjdu23L3xbmojpUpx1z7kG19ftvzbXA9VRJQnTpjjGgS29WxNNE4OjntznTPAH408uz8SvqH&#10;4bCYSmA7tS/n27LHNNQBoh/UAfIF1GW9xidAhjzWefA2wHBsOaY9fC4GlLqo53z14HjXa6NeK0Qm&#10;1uW0ud7yHGvbGl+04brUfQ8cETE2cfQak7/TwSfUVyQnEkLKmgzevlt1KkAOwKbOR+TVbxCcMh4Q&#10;9wEp587oy4xpOB4q1zzjZDu2VVsQehYj77OQdl/EaKt7t7nXLaxuiwDIf8jWPslvPEIsAH4Qf9iT&#10;kPTH+Lb0ifgm5yu5CCLQ55NgzMJ1rh/8rcjFQEIK2TBC1pORgOojaiJC4b5CL8gIKW2IihAxgZxA&#10;RDLqEbJ4nfduICGJcbHqsEZkGGDswEhEcOo4exMOEw1gnSqznM+nV7KQpCSJiMFB9XbBWGeCkagE&#10;xONx3/y4HTJ/V2SUoze+vktqEmFHPZCKUkfeTpzxkVZYrwXbMNCjDzv9Wldhx09KudV3nnr31+pa&#10;TpTDekbtx6/iBgEpbd2/ZTPgo2ZBQ7ruRERk+/CwO7u4TMTru5vdwsKiyIieBFZX4r3+jS09fWyK&#10;SPQREZMME4tKOEirTpWT+knIRrHe/NVYtq/24iBa4wp4XRJM1U0RkWER6sy2ErTxnDX5bRlEjNCW&#10;CMgO3zvYwdjpWGBsMaq9katE4c9iMJ4TdcD1flMg8hrLFNyP9f4M2nH8CBEZ2jTOLR1cHvupdqDq&#10;1n5qf6/1b0yd6xYmAkEGitxtGA/XLtcEZOHi8jq+v8Maq3h6vPuo8o10IbHjdiq5mYL7d5m+W/Ix&#10;BUgXZAsi0kZRWngbFfX4QDxq3QsiUs9Lf7x9Xfga4Zpj6oSUsVEX0ygCUYyAbACRDGwB9qE+wKwi&#10;h4Bs8HYKaX40ERICaFPhBxoTEkdIgkT0Y4oxqozMiPuDOj3wQGJq3RTiWCnldWKmjLYhIkqXta+L&#10;W/siIjvydfIlsrleIwIRucOx43+Vrz4R2E9W30kZXw0RsP9O350EodYbJhmhB/HoSUggFqWWaEdP&#10;RGbfqEn9WF9S+iM/Tte0+YyiRJ4ISERCvEYkp2ZmIiIJh31GgmGSYRmp84b1XAc8heM6R0Q4qKRs&#10;h236wNQDDIEwCTEgFu6rEo/8if7MV91MZ4kETremJhGutwN32XXz2tX2rjOqc7fDr+UqIzUsd58u&#10;O1+BzP2R0sbb8GfdjdlIxzg1M9T30zVDGT0RFxMRIiL752dBQpijPdaT3bvltVwjIiKytrEeRGRt&#10;Y01PIiOpMMnAiFCOpxIZANeh5yjJ6lq2wUhwM2PI0a+GzcavNZrVkFZ5rcP4toZ+0GuiICYkkZa+&#10;KhiPDRD7RJmvX56enAQOcQIYX9UFisP/FjDoU/IpDEZ0Qu7UZCMMa0EQpTJnbv2qW/v7XrgN+CNE&#10;ZGjbOzfy84hIyISq+0fg9vUcg3pd1WsH1DoQY9GYfP2Scr9cXd12VxfX3UcZ8t9//3f3669fZdSf&#10;VXcqHbYz9lGvUfK0JwXWGbYvmGgE2Sjk4wXQr237vuahHgP3P3WMXiMinHsfX18bXFMmHVx7vl4g&#10;JvnKa5IJ2xBIhO2IZbkOZFt6EBDISxIRvuLsttZ1H5WA2A6FjenvA1Jfq8N97THHt0ryfNLGmNlX&#10;1TkfEZRdFs3mr/AuaVzvtva6d2u7XfzonWwsRISoCGQEEmIiUn1hhX2m/Sew/6x6JgiWmxS4Tch5&#10;U6cnGTF1YrJgMiISgnyoFwbi0vdXUdsDCEZbD4FxX0FIekJjMjIQEXYwd2J2QaoJBWklGob1apua&#10;n0dEfLBJDeorEaG9yQX9kDcBqSTERITURCXrR+JgB9/CTt55kwvgfG3PGF2ucBtgWUsaqsyw83ee&#10;vjk+3saXvr4lEWxnqn2VAdpY5j7cD6AOWE7kJKInM0REBEREhKmI07OLiIhgDJZERtZlACAiXqia&#10;RGTWcIANGR5uXgwActeTRogWo9AbCAwGxqPe6NX4ARvU1qi2epajZyPv8qA3QUSM2lfFYHQ0bowQ&#10;H4Q6u7zszq50fAReNzzXseJLnPGFRxm79iup84BBn5JPwcZySl7r7QBMPqaATtWvcP0U3Ka2JWX7&#10;/xOJyFQdYDx2Vuid6b65vuGJ7767Fp5/lR3QffXp19/kCD7pXrpSGzl4Oavav/ubIiLUD9exAMnw&#10;mpAX5KOi9PsaaoSR/SH/VxERrguTDa4nR0BqJIQPGy7KfthuGJVcLAtLayYh28pTli2BhNCfbEdt&#10;ayJicH7C1vTXtK/tmIrp72fg69ljpa6CffRxchumaDe3aZPTR2BZ24KILK6/7/jpf0/NzEzP9LAv&#10;rD7SfrL6zwrLrEu+EhLrjP1Jf1iQar+f0Y3IFyJiMuK8f08GvUpATD4stwxMEREvVoWEkP6Nht4B&#10;DwZ4x8bB5w5CKnIxKjtJ2/EAZB390AcD8w/o5Y66L1IcrQ+ODzCyRM6HtdGRMdoxKzdJ8WJVy01I&#10;cgonCQTAiTs1cXC+osrdFpmBnHGS4swtQ89yZLXOMstNEEwKqI/jwrYk46L90pMEgI5hMuG23gap&#10;+3ytjcfhvj19k2Skiy+s8nd0cRa/D3JxdRUfh7u5u9PNzQKtFRESEQrBNz3GwmFUykEs+ht9bUvG&#10;Q8ZiTSRmTXXrMhBbqts7uew23h/JOCQBwUhwU3ODVyNpA+eyjbZTjILrnK86NuA2otadhep6UpLf&#10;FRmNbgXjwBixf0zR4HT4aB44uzzPPGTk8iL6Wde+cwxssFsH6PIUvN+gGvcKG80WNrRgeJNAwGhj&#10;vOOLtjLe1jFqu1jvwr6Spw/BT7DRJ4af86rUEa065h/F1LGO9R0FrS7nzrpMg3n83mfytb1houR+&#10;an/uc7w2puE2MU7tO8eKawKDy1TMBxnfG77R8KSnUD2N8unsDw9P3fn1B537wxhD22e9bk1GfA0D&#10;CO5fS0QgOurjvXRFRrxPdf9jHwVfs1Noj6+vQ44/54HzUc8F194yJKQnDLYhzpNyj9m+cH2B1Ovb&#10;CH6oWSTCSnTV1yZRENkTHnawK3xpNW0R+Z5c9OeM64bx0C6mZCTjfNKO6aDFWAgLceJeyDpfh+QN&#10;1ogwZYReJSJEROI7IrLRsR5ENh47b/9nH0jZftJIfzjqmWyg57wJh9u7riLkug4d4fgoQhxTNcX3&#10;u84ExOShEpLUGQmMyYf7MExE0CO9+ZBTMdafJCI09A7VgZP6AFD2gXC9MepnVMRTNBCKlzqz7emT&#10;k+Dt+MBXsuFoR0tEKFdYPkVE7Kh9wquMtMKO2nWkOHDXuy0pdTj6Kq/tTQRamclCJQYAAgI+Ue7b&#10;ur3beSwz7fpy7Re4vctV9wUREQFhusZE5PDstDs4PekvpNu4mJaXN7pfFha7d3zMjFd44+uo43QM&#10;hiJufGEZZxeQ8SgGhTnruNH1BLG2lTc8RsdGHWAAbZSnUA0mqHIM+NHx6SAjj4NodWehOkdHeD24&#10;123B2ExETk7Pu6vr256IXCQZuTgPEkL+RMePaAgG0IbZhnieAa/wsQDfQ0TshEmdtxPgafPt8soL&#10;II+nSekZtIu2Oi8Y/CCZSyvxwabaFuJJHcci3r4p4/0jmDrW3yIiVZfFjIy/JVu0ax3hX01EfE1w&#10;nWGseTuB3/HgF05v7h/ia5W3IiG3D8/dxe19t7N/NENETDYqETGsY3l8gVQkwxGLF+Sjomn/Ev+5&#10;RCRIgc6Jr0cjiAgkVinHzQQEW2B7wHElDXsiu0FqPZMWE5F3XJ+8Qqs+ASQFIkJ7xs+bPHwFNa5x&#10;jYnzFeSB8yZgr0KucVrONiE0P/3yrvs//3wTi0+HBa89TEK4/vm42uIqER7uIZEbbW9p+yCJyJP8&#10;keyuoyEsUrUfAs6P/i8XqNovVn9d/aj99qzvTEJSfXrk+zUiREUiMiIZSPJAvaMl/XRMj0pEotwT&#10;kdn2L4mIyQhliEclIiCIiAcIvGN1BwEbscwHxHqt7ljHwDIikm+05JN+244UuVPnfTJyesdv8MxG&#10;Q8iboFS56zx9AxFh+xV54j3VMks8yNvpV7Qy67lP92G92o/JgPUo4/SRkcfpmyQAE5GIiKiMnvty&#10;f95WBfLar2Gy0bar+taBkEBBkoZkRORYICx3dXPVXd/c6Mbf7Bb4jZl4Y4bfjemnYXoy4ld4A5QN&#10;DAYGRIaHJ21u8K3N9W4vpkfS4GF4APlqgMljpG0UpwxlRWvA/TTp8jTUXx8NCTLSy92nxwZsfByC&#10;h3Sc99EQSAhkJPJKcaTxa8ONof4ezGxTwLC/1EOWRr8aejtkiAYGuhKItzpvAeWpA+ihz/kBOPFF&#10;5Lwh1aMSEdrgCDD0YYjLWP8o6jk0TETs8F7TZbrAhAwHyH5wLGhnB2WnyPHc5VVspfU8j9fDfHBt&#10;Dfpy3jghjgGOiTrI6e0thvghXns/u7qOjwHeyKBf3z0q/dgdnJxHuyDAMYZccB1kRATC13CU+7xh&#10;ItJGQxwhmYmUoD9nH6KvnogkpnVBfU25TteAqevS1yPHm5RzwTVmckga50SpSYbJhcExZf85zhxb&#10;ZCYhFdgdfrvK13GQa2ySQAQ2zsvRcUQ7GEu8CbPTX3ecOwgF4HxoWxwX2sS2RD4W1za7v//0c/eP&#10;N29zOnnimo/zL/AjoZv91MyK9JZ3Drqlzb3u0+d8uIy1IfhD+Tp8kH2fUWX2rdVvguqXXV/12rpR&#10;JvQkJIlI9jUAEtIvTg3oOiVF9vioNj2IiEAu3M7bQmbiAcmoZaMSFDAQkbrzltXBeadI0ZndsZGg&#10;jGX6YJB3cvQ4e0jFePBqW1K39xjGdJZcAMjFKEeW60Q8NZNTNWP0hF/bxfnzzRETgXTozmdqOakd&#10;deqNxMM6bZ2depUBZFN9Wd+p27rMu+YRCRExcESk9mWYRFBnomFZ7c91bR/Io+7fI1nJyEj/8q7+&#10;O7m4EBE57y6vr7tzOVZ+wGh1fbv75S1fVV2WEcgISK4NyWmZpSXJlmUAVuUIRFKSnCjtEdERGSKe&#10;WA7233cnx0fxtFWdC4agEocgKhhfGb06ZTLU9+XalidTIiPWCaOrPgz6rEgiQp9yCpHO9t0aHVCJ&#10;yOX1VSAIiHChY3Zyfqan9N14UopXBBtj/S3EU3uf0haj3+psYPwCu4OBDxKhc2KSAXGIz1CbSJAX&#10;IBZBNnqdsT4Rv6bcEBG34QcLq0FuDfMPQfsBfH7jeujxgoj0uq6v5x4iYrTHGgcEOTEIz+fnxdnu&#10;xPVQrpWXSCLifCxS1DkOcq2USNn5xVV38+Fe18Ftd3p5LVyJkNwovQkiwoe5Yh9ie+oPEsA6jR5c&#10;r8BEhO2MUJvXiAj3TqDXZ38auP9doiEDKKs+5LP6lIdzoO07D+pxBiYhjoasQkK4Frl++uvN1yYE&#10;YoZQxAL2McLKNcb2OU/kq169Nhf769J9069tDyDaET+EJyLBeY/959gK8VZRfzz43gu2g3xMBclO&#10;sUD2X++Wu7//41/x+1jziAjnc0tj5Uf4iIgsqf1ARPoPmjEtAxl5Ep4b3zcF/KS/zZW/T5ORDnyn&#10;fXTrh6vcftY+FwLy9CwyxOfeex3rR7SD6McjBEQy0v6V3CAfPaIsUuF2Q/tCPCrZcB4dlx0hab6s&#10;moSgDtwDdBn4gLkMKCN3W8gA0QzICHmX61SN+3Zbo5YhEpWMQC6MXEOSIa108I6AjOTDde439SAV&#10;I3lxxMZ1Bk67lsftvISdOmklK+Hke+dfdYH7d7nC23pNx6CebTpPG7Y7rx31BmV0IR2kX/u2v4mO&#10;xGJViMjZpYzZcRASnuqu7x7k4Da7NwuL3bIc2eoqHzLL13h5dZdfmVxd3e02N/e79fX3euLB6DNV&#10;0N+oMtLh8HvHkQZGxkx1dibV+AFk1QDGtxEw1qW+6mO4bbxBratfoPSTnRH9otOPYwo2OjgbcHR8&#10;Gh/subq5DiQZyY+/gYOT01ysK8OF8Yq2jdF+DRj0KUOfdazM35eh5+l/J8iHicQM6ejLJiSgGnAM&#10;+gujLvhHDJ2vdcgx7jzFchz+FAkRfH6n0O53Wz91noxW1+1JcZQBEbipJ/qZdgZ1TiOfaYT7BZ7w&#10;Oc8QEUgqr+1efXjoLm7ugoAcn18FAbm4uY+UJ2e+DrrzXtfp+6PuYO+42wf7Jyrntcs1zL4M1+kU&#10;8ehhua/9ei/U+6CCKaIRs/dE1YOIWF6PzXCMfEyESkJ4o4UHFV9nAGdey8DXFSSkjZD4fHKtUTYR&#10;qW1buK6SEfrka6ubul8Yo8cbhF9gP7mn/RCDjIcICMXf3yx0//jpTbchm+b7v73uOUYcf/rM60EP&#10;BrKFy7KF/sS7p2eYmmn9H0gfmn6SNH2l8k9q86SHej5I1vtaw7r2rZZV/205MssNiEPUPSWZ4Iuq&#10;JhTomlBEnWBS4X5IXVfrnTcRoUzeeEFE6Iwd8Y4j8445b9Sy8xzA1KXtSwJCHjJhXbd33u09Dsqp&#10;P34fZCQaSUD49V3SJB1jxOTL11liYZ3Uy8iJdduIiIGTJkXufLZ9SVzs5K0HqrNv5ZRrXavnbbb1&#10;U/1a3tZXmeXWD9Ih8EVWPnc2rg/J/G+RmohcycCdyGhexhPdlZ7w3q1sxOu7REBW1+WgVt5EdGR1&#10;hflbDPuengJ2u3e60df0VBChSoH5e15rDaOIk+hvYqc2NmH0+rxhY4cRDDKhbdCmGlwbTBtdt619&#10;x8etivF0n+7XfVS4rfvymDFEGCsiIrF+5vamu76FkMj53NyGnPYYVfcT7Xrj9xo8tteICOQOAsJC&#10;ukUZWRMOpy0ZeY2I1LzLJiK1vsIOY+rp8Efh/fW+uTy177WOyMfUeTKq7tCmP98uc4wBEaUKHJUJ&#10;hkmL5a2udcL56phARPiaJGtEbh6eYjrm8jbJB2TkTk+l93Isp6eX3fHBWXd2ctmd6147UZk3ao5V&#10;PjjI31fxvg3XaU82nJ8hIj0ZqfeF8z5OLUxCdvXA0ZKRqjePiLTnB9Rjx4JUyEAlH1EuZMLXFHlP&#10;y3B9AfIm8aTITCzcT70ua18t6AsyQlQkorI9WVpXipzrmGMGGQFBRnTsflZ/f//pX9r2Vre3p2PP&#10;fSndF9e9jgfHh2MQ+x5EZE/350736Vm2WDaX6ZlKRKofTB86+mSnjyIiH5/l8wQWnCJHP+oK2nYm&#10;CrUMGSAPTByAda1nXdJKQqxHn1WvohIVExGTkRZ/80HwTlWC0MI7Qj5JgolHtgW5ExCPh+FH8iqS&#10;mGRUpfbhPmt/lCELtDFpMIHIdR8jKbCu9VIXcjFFQog2IMuIyBcxVNc5tfN2uynY0TvvsvMRWegJ&#10;QQU6JgWUyaNLvvZbiUNbtk7Nux+Dsvt3nfOQDbdnTarrIqW96omSKBu/crnP66l8FfJKT/t6+oeI&#10;/LzwVgZgtVtfX+3eLb0NIsJc7KpuvqWtLd18MiYY7HidTUZ+G4MvQ8J6ht7w48h9A4ehJRVizrx3&#10;JDaCNTzPzb4rA4BuNbbuwySl9kHYFf36pVMbDPcLSXGbKXisIIyQ9mtfhvv2g26w+4fuRuweIsIH&#10;fD7p6edZBiM+7a2nqys9GfN0jGGz4/O2QVv+FtD31yWX1jZ1TqYXopp8kFbYULcOgbwNfGvYZ9F/&#10;1lpO10+GL4xyPVau789NC+/XlHObd2yGa2HiXBnur6J1plNl0hmigWMtBIQxzdTjzFwvZ8mr7nci&#10;Hw8iHCxMPb/+EEQEQnJ2dRuLVh91jZyKmEA+zi5uApCUQ91z/JbKmeqOjomM9B/rE8nwWGv0gzzr&#10;H2oefd8XXP8mIxW+tyoR2VWbnf3xmNTpmTo1U1HPh4+Lj8cwVdhcZ1PguiL19Ufe1yPkIwiErjcA&#10;oUBe238P3Fe86aUxMr5KRCA6XDfcp56e2dD1+dPbxW7hl6Vui2+/cCzKNTZzLatcjwFEZHHjfbe4&#10;ttt9hojI5j7Jd8XUjHyNfadhH4sfxIk7z1QKi129mLTqWTf970g+TASqHEAUXDZxIA8pcN5tTCqq&#10;HmmtrzC5gHS08paMuPxiasbkAPjAkKeOPBsmj7OucoNBgifIyJPICFMzfFlV5SeISE9GKtxH3Sb9&#10;pyynZCAYNU878kk4KkGphAVCAvGwzgjkREJw1AACYCJSiYVJieWuqySg6pAav/2OHnL69faIdEBS&#10;ZgkLGNsl4TBpAMjrNl1u20Q0Q3moBn0iM8kwXGbcX37jywb9tIzAolkWx/6uPH9ff/93d6Anu/cy&#10;ijnHnfj57VL30y9vu4V3rDGQAZGxWFhcVH6xe7u+1r3DSPDkwlOHHCVREd6tX5MjSugmFQhLxwJM&#10;1cfnt/muAtM0MVXTI27unHMFfDY5jJ6AwQxjzLw2bbcgN3Ly2ka8lid99JhaQodX69xPRGhkNIbt&#10;AZXpG0MCYm0GzlP6IMiQ5IE9OVaRKtqci4hcCdc3vFV0JxL+qXsUET6/ve3Obm66D3qawQFdiMQd&#10;ydFkaF/bY0yxzW/DH0ka8xkRAbE6f2O7j4qsdgsy6AtLIwFpSUnke8RaD1BIBsYaLC6qHOdX9YTW&#10;la7piZBfOt3bk5Hey+PKJ605L/kpdWM8diYh8WuoOu95DHWckaNXjrmdG3k7uHmwrvuIp9GmvB3O&#10;M8FaDK6lXAehp1rlwXs5YcCTbwCnD5SPKAD7w34wRkLyXLtxLg7i+OfYy/SOUj7p/uHxUeSURd4i&#10;IpcfIr17fO4uPzx25zd3QUj2jnk9XmRD91hcD4xLYyF/eHLe7ena5XjyyfAgGCImlYCYkDiPToA8&#10;sn4/TEqCgPT7R5+BICCJ+Ol+jmNPRIKMBDSuOJ6vg2PgaAjRBqaqYhF0f02ZEPhac97yWme5SQkE&#10;wpESp66r+sZUHyY2gMgVgIRAQIDJyHDP6xplLRH7sLpKZCbPP3ITEV/fPOhwrUBCfAxMRJbX9zIi&#10;InvN2hCiIfgM+1HghaQfRTqePkE6JCf6EYCIfEoSIrmJgH2yUUmE/TH68Zsyj8jASDasAyAMtWxZ&#10;K7dsClP1yCr5IEVuWURE6k6YCFRMEQ5kAGdGWuviA2YQEX7t7/E+8s8iI58kJyUywtqRjJCAbFe3&#10;4Txkw6TDxKUSkinUepOSnMqpekkecNQtycBJVzl5ZFWnwrKXdbwdQ3vaZfQFQFAA0RoTA/S9Tben&#10;zqDOcL0JRZWTIjMhoWy9CuQ+Bl6o6ukZ6n9Xyt9vX/8tw8dbH+9l1HST7eMo3ndvRET++eZd9/PC&#10;UvcfP7/t/vdPP3f/6z/+0f3vf/6j+483v3Q/v1vp3sgR/ry43P1LN/8b3fQVP+umJn2nJ3lWo8c7&#10;+kpXNvQEJeIypEK+k68bWQZgWU5gRTf8iozdqsa0vidHLDKyoZuf6aBV6UB6NgdjkIgpjH4dBU67&#10;gh+oAttEbFTmbR6MCMhvZ4wfM8LIDkZmB0PLivqNbufkrLuOBV7PurE+ytl87PbPz7tVfntmf687&#10;urjq3svhbOC4BLbLmNKR5ToPEw2XK5BD5PJDSTU/S0YcHXm7vNb9omP/y+JSTM9AQNo1IkbIISTS&#10;52fMmY4Z1oYoDSKi87XI4le1Z9HeFosaD+RAD051TeSnrDdFBFmkZ4eEQ97QOdo5lGM7UL3KGHQc&#10;E0+hHEOOJW8x1E/R025w6A2qzjywHdLROeJYEztCvqI6C78x4sgAn+fGUdtxE4oPB679C8cDieqJ&#10;CPud526WREEYPmD0eZJ9/lXG+JOuDV0fj5+6D8+fg4hAPnYgACIiwMcyxqo8xMBjT6KQhOPo7Lw7&#10;POX4TxCQHpYHpDdLREbi8RIcg5GEDGREfYzHdBY+9uTZdzthE5F4O0b3eyUiFfMIhGF5kAcecvq+&#10;nDfJaDHVB3mTEYhMJR9xj/dpzcdHCZWvdcBkxfC1MRIR9n9TD2bvdQx2I0r6RTYX22tfZ38HWAcS&#10;6z9iMalIyqcv8a2PJB8ZCWExKXmTjRY4/ZqPMkSEN196EsO2qHdqvam2JhKuqwTDZKKSi1aHdtSx&#10;FsQRkKpPPiIiKPpAeBAut0hy8Gk4gCYkL/SIgDT4zBsu8dEzbU8ExN8ZmeqTPlKWxKWSkEooTDos&#10;b8sQgDFCkkjZSD64KEwA2nQKbke+EoCXaZKQOg2UJCTlX/pPsbtNBbJ5oD7IgohDlVeS4RRi4TJ5&#10;MNW/iYj7TXTd7/rv5OSyW9/gOxF8BXVVxlg32fp2t7LCU4kcy+pW92ZhpfunCMmbBT77vqan5m3p&#10;6KaVg4QYAD7ss9SvPOcVOAjMT0qJrvDJ+F9EXsCi+l2CmAgLi6uq4w0QOdcVOcJ13dg4Wz3FQGIg&#10;O5TfSpd+17S9HdaznN/oSVbGXU/sPKmbdOCwbXBt8PcO+N2Ys3REetLnyYZICOHwdhrBhhYD+251&#10;RU9T/fczjk6604fH7kJPMaciIXsXl/FUvLoph4uR4xiIXPG2UaQas0kRC01Bm2eszhtVLwla6jtP&#10;yuJg4KkarxMxCaEMQRmwtJRvz4iEQEReoCc0xoKM+VsZ8AWREyJf3rbHGOSiN8RLImqLGxvdOx2n&#10;t2v5Bo+3z1hMSAZSItiRuTwFdKbkafzz1Vw7R86zQeSGqJsxj4gECRBMPkBMjfR5XnE1aQAZYdMT&#10;sZw1TtsOmsXKD7omPonQP376tbsVUf0gx/L05Wt3enUb0Y8gPT0hCVIisCYL1Pz+8Wn0zz6xAJr1&#10;WiYclYBAgGZISBCRcV9aIkLfM/utbXg/KgFp961iPNbphDkHgPPBvVKJCKhkoaKNblQghyDHtIpg&#10;fZMK92HM68NwO69xIjUhcYSjoiUiyKptCPsgGfd9vRZZH/N2fTemZlisiv2d8pkgCAYRkT768axr&#10;hjUhlgOTEvtqw0SB1IRgKPv122iPLOVuYz3AOPDDpCYSLUwipjBPv5KQFkFE6kDaAVVw8EwYKDud&#10;gskHERBHQyAi5E0qHp/mExH3bVJRSQh5kwrXu85O3+TDeepn5RCBjEBUIkLekQLLq4w2pG7vck3H&#10;PDDpSEKS0zWUx2gIIE+f7pcyqHmX6dt5o9a3de7f2/I43caoRIQ1Ir9BRITnj5+7hzsd/ycZ0du7&#10;7l5P/h/1VPeEQVXd8+Pn7uMH3SxXunZudD7vdYwl+/Qg8vWk4/hR+/6s9En7p/TjnS5w6d3fPnYf&#10;rnXDqG/6+agb5eO9ziO/UCld9KN/6mTAP+ppkvfXkT0of3vzsbs4u+1ursW2bx+645Ock+dJ4v7x&#10;V13gepLQ9u94EtUNyPcb+KrlvW5wUj4u9RChTvWt9O7+Y/5UtfBA3b1uKt3A1LHolDl/HAtPojsY&#10;ZRndC8kepfP05bfu8dev3d3zb92t9vdC4+E7ErRhXcg1b0ycyXHsM3d/IodxKoehfmT4yQOcAk/W&#10;6QzSSSCHLIUT7Z+KqSfvlDpIS0ZTHB0BEJN8IvVTKUSgRkeQxYI9nixF9OwoKngTKiIiPfKbD7RJ&#10;I74mIuLtQkrYph0R0aJq+GnPdk1qTEZoQwpwZjg89zEPbkNqImInOEtkcmyAqUBHwCIKtsP8/khM&#10;TCzieAs84b5GRMbzkA7b0yZ20EyNMGX38Otv3bWuwTNdW1fcP5+/RETE0ZB9pmD6KZo9gTUivj74&#10;1ojXjXDtQUIgF0RF2F4lIT9KREx22I7B+E06KhGZR0LAFBHhvPgceY0I1wHXlK+JFt8iIs67D0fu&#10;psgIMqPVpQ+3AVzHkAuTkkpADJOPKRIyo9cQET5Bv7BGpPK9fGDa75dEJB/+IR25GDWJiInHQD4E&#10;SEVERXq/PeW/KyFA5mhI9NkvdK1tgMfisuutQ0q/NW8iAdGwjHwF8lpGx8j2d93/BdI1Ns9SCL3d&#10;AAAAAElFTkSuQmCCUEsDBAoAAAAAAAAAIQDK4kZYJ1ICACdSAgAVAAAAZHJzL21lZGlhL2ltYWdl&#10;My5qcGVn/9j/4AAQSkZJRgABAQEA3ADcAAD/2wBDAAIBAQEBAQIBAQECAgICAgQDAgICAgUEBAME&#10;BgUGBgYFBgYGBwkIBgcJBwYGCAsICQoKCgoKBggLDAsKDAkKCgr/2wBDAQICAgICAgUDAwUKBwYH&#10;CgoKCgoKCgoKCgoKCgoKCgoKCgoKCgoKCgoKCgoKCgoKCgoKCgoKCgoKCgoKCgoKCgr/wAARCATg&#10;A4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rQqwn5WA6Ch5VAy/y/L061EzBm+bjI9aElQou76V876gPJJXht2e9Ayu0g/N0+lKiKeNwppY&#10;J9MVICTEIM9Pm5X1qXy4m2kLUb7AcP8A8BqRUZTv/hoAHhQEMq9P9nrUgSGJQwQL13dsUqk7sOjd&#10;Plz3oYJKpUp9VoAQAtL/AKv6HNSK6gZK/N0NRjO7cp/+tT04BDj5v71BoPDICqsPlzn6cUnmShXW&#10;NM/3aUFlf5jux/d5pxfzVJUDp0x1oACmHZf9nLe9OXC8o/yr1+lReY27zWVuON1SyR7Rzzkc0Axy&#10;s2FVW3Doc9aRXRW2fTHvSoNsZdm3Nn+GhcK+B/d5yOlUok7bDuMeYw/4FinIGXDqc7gc+1CZfkv8&#10;rZ6etYPjzxDf+HIIGs4N/msRtUjcAB79aqMexOnU6AI7KPm+XacNQSAygr94celea/8AC6tUt4vK&#10;/s6RioxnAH9aa/x11JdynRzt6qSy/wCNU6ch+73R6dglP9rGPrQEMmVcnHtnivMz8c7103tpe3kh&#10;vnT/ABoT48agIs/2Iy9Pm82Pj/x6p9mw93uj08Zc53/d4x7U5Q0cYKlt2eV9K8uj+NlwreZ9jXc3&#10;/TZMfTrVg/G/UzGfLsYzjn/XJ0/OjlD3e56W0R3s7P6YpHiIjAJyei+3FeZw/GXWGPmGzGNmD+9T&#10;j/x6hfi/q7puW2Ubef8AWx//ABVPlY/d7npwiwqn7xI+7mpI4P3O3Ppz3FeZr8YdSZvLktgrKuVb&#10;zY+P/HqkPxovdoMlv36+bF/8XRysXu90ejFXibZ93+96GnpCi8heVUkrXnn/AAt67G5/Jcjb93dH&#10;z/4/UzfFTVHRZDZ7tuRtLR9P++qOVk80e56Bt8vjYCv8qDhSsiLuFcDb/FHWM5l09l3eskZx+TVI&#10;/wAUdc/h0olejHzEAHv96q5Q5o9zuduV2Rtj5h1/l/KpFkAj8sodyc9OvNcDafEfWCqXMmmNtZcs&#10;pePKN6H5qenxT1Zf3p0znjOZEHB6/wAVLlC8e53CpJtwW6L91u9IgkPT5ccsK4iP4rarKSV0fK8j&#10;/WR+vXO6pofijdvPgaZtUj5WMkZw2On3qpD+aOxEJYbwmPmBK/jTQoE/lyRq38QYDFcpH8S7g/LJ&#10;Zlc8YynH/j1Ol+IlwPnFg2OnVMHH/AqlgdgJFA81cjkA04pmJzwG3cfTt0rk2+Ilym37VpUka9ZG&#10;/d89P9uq0nxMvo932fSXfC/M26Pp6/fo5Q+Z2KRgyYckFsnd68U5UaRd+OmB05FcePiRqDR4XRZG&#10;YAY+5z6/x01PiNr6gFPDEzAH+8nI9fvU+UNO52UUZaTcpK7Wxu247mmSOm/5B93q3rXFt8Sdfj2q&#10;PDrfexu86Pnjv89LefEjxDbuq/2BuDcNtljOP/HqrlY/d7o7WPCrlhj5evpzSpEQzbCR2247Z/8A&#10;1Vwj/FTXy7b/AAzJ/sgTR8/+P0f8Ld1iNSp8MyKyr/z0iz/6FRZi+Z3I3QNtEhyrfSnTqqow8z5c&#10;ZbPU/wCcV59f/GS+hYhPDsm7evV4+5/36f8A8Lk1Etn/AIRWb5SQQXi9f9+nyhbzR6AkSAoz9DyW&#10;b0pxVSFkGPQqeteen4zXqyKknh+ZfmxjzIvm/wDH6dD8YtQjKN/wil1g53bZI+cf8DquQPmd80DN&#10;y52/Lyo/wpvlRyncePfNcGnxh1I3Tzy+H7jaydAU4x2+/wC/6U5vjBfkKV8M3G3PONn/AMVRy21G&#10;15nfFEC5JXJ9KiVVzl4f++c1xA+L+o+Zv/4RS4Lfwqvl/wDxVNPxc1Gc7/8AhELr7w+6yf8AxVVy&#10;snTujvIoYowjNuJzgn0oMbyBiVz825fx7Vw4+MGoecUTwpdDA/vJ/wDF0kXxb12dVV/Cl1yRnLJx&#10;/wCPUuVh8zuRaKpaB+csCeenpQqEAgH+HGW781xj/FTWRP8AN4Vn2/8APRXjPzZxjG/8fxp8fxX1&#10;OWR4v+EWn4AxukjGen+3T5WPzudgEHnZypCsOBUkcRjbBIBX6dPSuCm+LeqxysD4WuNrE8Bk9PZ6&#10;Q/F3V2PmnwvcfMMY3Jkf+PUcsg+Z37hNirFuApUhVoSo78fSuFT4s6u42jwtdD5sKu5PXH96mr8V&#10;tSZmkk8MXSqqlvlaPJ68cNzRysPs3ud15TxxAuMcfn3xUK25UYkfK5/h9ua4mf4ta1NMQPCl2Y2A&#10;+YNHjp/vU2H4ra1uWRvC1wp3crlPTv8ANRysfQ7jeQvlrnap+b25o3zSTZPQk7fb3rhrn4oa7GH+&#10;z+FZmXbuZtyD+vWlj+KWuzDyx4UuGXoWyuOv+9VqnoI7aNGjky43Fv4g3SpHhXf5R+70wW61w8Xx&#10;N11T5cnhebvtGU/+Kpz/ABQ14v8AP4YmBXPOU5P/AH1/nNUoSiFztPKAAZ93otJJJkb2T5s/dPf3&#10;rhrj4t6xbWcl1L4XnKqpZm3Jx9PmqHTvi54k1LTor248F3MUjdRlTtBP+90xzT5ZB80egBSq7kO3&#10;co+X39KJAw2gR9M9PWuLb4o60y7l8LXDAkED5P8A4qprP4l63cy7JfC1ynIC/KnORz/FxzTUe4vm&#10;ddGSBvDbuv4U8rvVpJAoJ7D+GuO0/wCIGqPpayv4buk3cLGIRx/49/nNWv8AhN7uW3cNo18rK2G/&#10;0cYAA6/ep8guY6LaxO7Deh9/enAMy7S3P971rDi8XXt3Fut9OuPlVj88ABOO3Xv/AEqEeKNYY+Y3&#10;h2+VVkwpNt1H/fXc1TiHNHudEQVCuvPU0MgYjed3P3fX2rnT4y1NFRf+Edvtw6r9nGAP++vWmv47&#10;vY90z6BeZVyuz7OOOOD97vz+VL2YXidLskOQc/Llse1ID5rZ2MFAw3vXMx/EHVoSxbw/dLH/AHmi&#10;Xpnpjdkmnx+Or2W3ZrfRrh5FbmPywMLnr973ApezZVzoZNqO2AeSPwOKDuMZKn5lPy4Gf88Vxa/F&#10;DWzNJu8IXRXzP3b7UyeP971pT8T9XSTdJ4Wu1VUz91CP/Qs5wKfsw+Z2SxhWG48cnbSso+/HFjd1&#10;/wD1Vxdz8UtZgtWnj8J3XmMMeUdnHJ5+9xxUOk/EvxFLZsbzwtcLHbqWlkZ0Hyg8fxZJJIGO5+lN&#10;RsS3E7xYV8nLN/n/ADx+FN8pZSoUHn7teew/F3XRvL+E7zLt8ka7PkXt/H1qIfGDxHsYjwrd/wDk&#10;Pgf99U+Vit5nos0J+6x+aodjSlVPZscrXn83xg13y1kfwld88thk/wDiqZ/wt3xCSrr4Xujhc7dy&#10;AfjzT5Rq3c9HdW27t38IGfenKyhQgGeeteZQ/GHxP8yzeGZAO375T/k810Hw/wDG2seLNVFpe6b9&#10;njXcy/Nyx44/D+tKzJdo9TrXMzNsMXAP580EuBhSucYywzg066VY2IY/KtNBDJvVW/DvSKTFG9WZ&#10;S4z/ABGkkXIw3XoM9qDtj5Zu+PrUchYjcfm7UBcUAlNrKD83JpDIVLAs3qeetII2VcB/dqRFZmzt&#10;3Bcc0EkseQdpPvSKFhYs/Vm49qHO1sBshj83PSlO11y4+b1oARmheRnB9+vShmDKu0D8qPKVl8z+&#10;961H5rJ0wR/KgCRXcBQMmkUlAWkztPrTYyVyST25FPbJVd6HIbPWgCQvFs+UDgZHtSb3K5yeg+b1&#10;qJwxZcbQO+3rT97SRhG47/TAoK6DyIhD5iH5f4cdqhV/nDbfl7YXpTnKeUIwOfp1pvRtom2j0xRY&#10;W2xKjLt3E9sj86jmaRm2buM5bjtTQDE+3c3vnvS72K5ZOBncxoC+ohZWVtrfMxHHc0hZ1BXaVXop&#10;9acHVnyEXK+9NJcEGUdcbc1XL2LD5iNgb/gXpSM7YZyhB6fSnKdvG7H+zRv3owYDlu1SQxECKg3f&#10;X60b0VcSbuvT0ppGxN3+z/k05I2CAswH40COUA3r/tetKcomB82TTQqMSyOflojYSMozj+teTI0J&#10;lRlUbgQPWmybcZPegBwuGXvTkUhfn5XPy/SpASKVpAYyMfNgt/X6VKFZlO498ZqISO6Apjb1O1ul&#10;OZGkG1jQBIW3Mu0/LgfjQXIOdzcfdpEL7OBhurYoHzLuKr9aAHMzFlwNvX+GpN+FyW6HG2o432fv&#10;C569KHZgOT8v6UFXJITs+dW5HY1IGU53cZ/u1CNvmeaM7fSpPMZ9scb85+8aAvYeyqwwkh+XhlpV&#10;O6T720Dk7qam/wCZs9u1LIriPKyc9SGoDoP80gqrnP8AWnRlS+5uh457VGTndIhpycAq3br/AJ71&#10;TCxNEvcjaF52msXxt5a6zos7XHlsFuWj92EDYH4gmtpCCxJQ9K5r4my7dU0ZzErsWuPlHGB5LDP6&#10;1pR+Izl8JyUmr3iSYa4bCsTt3daYmrXbNtedif8APFVC7OxUd+ac67ZGAqTYtTahdSwtCzHa2Pep&#10;JdXvyo2XJwfvA1ngljsYkc/wnrUiSBlODxn+Kgm5cXVbsxBUl2spxwBTU8Tas95JaKjRrtVlkZQV&#10;JPUfXI/WqxKNMGjO09896lVklAVvu5z8vrT1GW5/FV9Z2Tzl1d44m3KEHOAea8+8L/G3xx4isluH&#10;tbNVZcLiA5+vWuq19I00e7lw20Wrk7RnHymvNvg6i/2BCx6FeKuOwuayPQbX4l+Ldm2XTrNmxjcY&#10;eetTf8LG14bsaFY856w+tQwQLt6VL9kU8gfrU8w481tydfiZrqkf8SK0K/xbV68fSg/EzWiVB0K3&#10;/wC+uv6VD9lTZjb+tJ9lQHkfrRzCtLv+BYPxS1sL5Y0Fcbv4WHT/AL5qeH4talF97wwvzcsNwOeP&#10;9ys6eGKJSwHSmWix3ILbOBRzBsan/C2L3yXQeGMM3Vty84JI42dRk0w/FK93rjw58vT+HOMf7tVv&#10;ssOMBaQWSKuGXv2NHMTeRej+KUxhaN/DjL0KlVX8vu0r/FIPj/in2ByMfu04/SqIskA4Xr70GxQj&#10;BUUcxS5rGkvxUDTrcyaVM0m75t0KdP8A9VXtR+LNrdaXAJNCdJgxJaK3QKRk89c5rB+yL/d/WnGy&#10;tzbB9p3K3zfNxincZfHxTRgqvYTEJ91WtkI/nSzfFSGaVpf7Ofcy4b/Q0GePrWWbKNxhVxTRZQ45&#10;SmM1IfitBHNHLJpTfL/D9lT/ABrb07486TbyOq6G8aTRlNv2NTtOOMc+v51yH2KInhfzpTaopBWP&#10;DD0oDU03+KumB2SSxdGDfd+wr/jRF8VdFIY/ZWw33lNiKyZbFXYOw5brTRpkOc+X+tO4GzJ8UtFk&#10;/eHS4/mb/nxXpSR/EzQ7hhHLpULfKAS2npwB36Vkf2fH/dFINNibLAex5ouLfc1pPiJ4RUny9Gt+&#10;3XTVP9KbF428J+YZU0u23O29l/s1ff2rJGmxK2XT5c+tPfRliwHi27lyAc9KfML5GvL448FMVP8A&#10;ZFjuU/K/9m8jj/d/nQ3jrwkqZTTrP6Lp46/981jnTIT1Xp70HTotnlBflbk+9VzOxNvI1m8eeFpZ&#10;F8qwtVCr/DYf/Y0S+P8Awuetpa/Kvy/6B/8AY1jtpsYc/LTTpMGf9X1/2qOZgvQ2B8QvDjRtJ9lt&#10;SPaxxj/x31qRPiD4YUsPLtAfMyP9BPf/AIDWH/ZUQ42/rSLo0GOIx/31RzeYfI24/HHhQzrKkNmH&#10;56Wn3ufpU1x418KsnEdl6N/oh9B/s1grpMCMGC/NSHR7Ycsv60+YfyN8eNfCs+5mi09d3f7Lj6dq&#10;ki8Y+FV+Z4NPK4724P8ASud/sS3bjZ/49QdFt+pT9aalYVvI6T/hMfBzuTNa6Wct8v8AooyP0psf&#10;iTwXMheWy0pcdAYFz/KubbQrY/Ns/wDHqadEtweU/wDHqr2gWj2Omi17waI8C10s8nrGv50Sa54S&#10;+1K0Vvpa7VycIgB46VzTaLbleI+PqaX+wbYDPl/+PUe0D3ex1TeJfDBywi0zd1/g/wAakHiDw2E3&#10;JDpuDznKc+1ci2gWzrjy/wDx6kHh+1Q/d/8AHqPaD07HXrr3h5v3H2fS+ed3yc/rTodc0HGFtdN+&#10;isgH8642TQbYnds/8eqM+HrYNkr79arm8w93sdleaxpEdq19b6VaSyQ58mLeo3EnHXPSprXVtBtY&#10;7e+1G300xbP9JSFN0iFvMZT77dqqR/tL9TxsOhwA/Kv/AI9Uz6VA0SwiPpyc+tVzaWuTyo6+51fR&#10;I5mhjstOkRf70a4POaZHe6Oh8iPT7PaANqYBwAMev6Vxcvhu1k+Zk5x/epsfh623fc9utCmh8sex&#10;3UFzp0zrENPtRn/pmOPei7vLKSGSMafbsisDI2wdM9Ov0rhf+EegJ3Y/8eoHh636LGf++qrmC0Tv&#10;11SF4VI0+Db/AAqFx0/+tV2y8XNp6eRBpFqY5GJZWtw27P1rzMaBCB/9lThoKFsbm9vm6UcxJ6lB&#10;4nSSbY2iwMVj+WMQhBnHtTrDxdf+bJbXNhGI5Pv+YrHbgk4HPFeV/wBhbMlZZOvXzDQdEZixNxJ8&#10;3/TQ0XuB6rfa6tzdNY2tl+6mZVjwpHpxk46etJqsk+m3UunyaRAyxMpkZELKWKg8Hv1/OvKv7EbG&#10;Bcy/9/DTv7CuHjZhcS7V5J8w0c1gPSb3WdFZdv8AwjquvGPlIz6nGan0q70vU1OmWnhy3iuJmA/e&#10;NtGOeDzyc+9eXDRpXYI19MF7nzSajutAkZ2CX1xxyreYeR6+1HN3C0drHo0uoaNZTm2fw7a+ZG5B&#10;27senGG6UT6poLRlE8NwjzF/5Zlx+XPpXnVxp2qajcNPdahM0n3QfOPSmHQbnH/H7MvH/PY1SkV7&#10;vY9Ce78Mwrs/4Ri3wq85Z/b/AGqhZvCuoOqjwpa7Y+WBd8E5+vavN7/R72OJl+3zfNx/rjzVX4La&#10;jqv/AAl+uaRcX8kkMdvC0YkkLbW3N/Sqj73Ul8u1j1Rbfwe3mM/hC13dFbzH49e9VXsPCcrM0XhO&#10;3X33Px/49UTyrG3Lfl3oRvk3ltpI4GC2fbihXFyxXQim0vwmwH/FMQsD2Dvz/wCPVXuLPwfEzRya&#10;Tao3GV3NnH51aEnnnbs/1a4+Vfr1qvJFGkkkpgyzkbuOTVD0RDp1v4Yu7tktvDVusax5aVlPJ9B+&#10;A/Wuy8A2dhY+KNAudOtI7dLhb5GjjXAYCOM8/jXKqMH5V966rwZc/wDFVeFISp+aTUlz/wBso/8A&#10;Cqp7mUuh3spR5GXZ97gY7e9RedMjGFO3HHeprv8A1zZHy/5/wqAOyyeaG42+tYlx6CMXyvnH7vGT&#10;Q7I44+gHrQFbqzUx3VZNijsctQNiByD85+gpWLNx90d/emHCtlSv+6aGdgcBuN3y0BuOfduzjqfy&#10;p6gsMNIF2timModSuATnv2pYvlK880Fj3KtHlWJ4qPlODtY5x/8ArozNnBI+9jr17011ifccbv8A&#10;ZoIe5KzAHkDHWmPKxGdnzf3jUci7hsMh4apI8oGQDotA4ihVhXbI/wA2cmlViq4kbt/kVF5g3YP6&#10;/SnBwh3hug6j1oKHvKmNz/eZeKacc4HHrmoZ54o4/OfGFU7m9TToYxL85PylRVtksfuw2eMqvLfh&#10;1p3mfuw5OV61EUVY9jHd7g0TPJgADKqMioJHKSTu27fmJzRJNGhMm38fWmq0gUHbxkHp0oHKEufv&#10;VoFxI5jMvmheCfm+lO8xFTqetJCTEw28Dv8AWmuVL7AaVgFV2cZJPXmklaQyYikC4Uc+tIq7Vyif&#10;Nt+7Sgp0KjjjlsVLVhnLFMs209T2p52qV3H7vOajjUouQ5xTlTa23OW5NeOzVdyTzVmzsPf16U4K&#10;WOTn5eOtU7LTrDTrq4ubJHU3UxklUyEqHwASAemdozjHPPUmrSyZOxj+FFriuSIeNmQDu/hpQ+0b&#10;fusOOtMWQbydrY5oKtna2d3UemKdrbiHbwU2FqcCFGVqDDM3y7vZTUjyAKW9+cdjUjJg2Crbev3s&#10;UuG2Zz8pqEOGRgT93r71JFkR85OT0B6UBaxIhMkLFW2n9DToizKC2FZfSoyoKlNzHA4/rR5nzbwf&#10;m9e1AiVGYtjr83FP4yWY+vU1DlQoYvn1qSONpE8sfw5PHWmrFaEiyfvPX5cfpSqxZuH53YXntUbD&#10;PysO/wCdIzMjb26jjFXYTLqyjeFbG1q5z4hDytS0vcq/PDdAs3Y+S1bkJ85dyqV2n5T6muX+Kjvb&#10;65odwWO0rdDy+wPknmrp/EZzfunFruXdnHPTFc7ZeJnsfEEw1Kc/ZZJGjf5R+5+bCv649fY57V0k&#10;JjkLZHXO0gdDXEanAYtRuYc7j5zj82OP8+1FjVdTtBJHJDvjmDbhuVo2BBH1qWFGaHfJHtJbK88E&#10;V57ZPfaawOnahJbvnG1W+U+23pXbeHNVfWdHS5uUVZYpDFNGv3d2Adw9AQR+NLlHoXIl8tlZP4d3&#10;yj3+tTR8J5Y/i+9UOQTkv+tSJIqNgnrwKkkh1tlfSbrzH2hbdw30wa89+DiY0CBW6bBXe675n9jX&#10;WD0t5Bhu/Brg/g4pPh2D/cWtY/A2J20O/hQY6VJ8qcNTYidmDS/Nu56VkaCkoe+PbPNClWOEkHHX&#10;2pNq79+Pm9aieOSJ90XO5gWz6UATFR900JFHGMAdajEoJ3DpU28Yxigl2Hb9wAB+6uPr70bR0pCQ&#10;o5FLztoCwUZ5xQM9KM/NigOYCcVJbqsv+ikL825lbJ4qOnQEiVQH2++OlA+o1RgYpoj5yelPb71N&#10;y4O0E7cciqVxiqcMFJpCqg80AZ/iNIwJAGKaAdGqSbt6n7vG0VCgI5Pf/aqxazTpJsgk2lsL9eel&#10;NkhliVpNp2q+3djvzx+hpk31GEY70+OGSYbY1zhct7CmgjOTSyFPlEW7OPmyfagoYQCKl8qSWXYz&#10;YO3+M9gP8KjZGAyTinZd+XdvzoATanehlB6dqXbS5ONvrQBHt+fI60rKyHk0I+6PAXnPNLu2jkGg&#10;zGjk/OMr6Z603G09ak2qTzu/CmFQ3NAx8a7HEg59m6Uoyo2ilcKr/K+75c8fyoCgKXZse3rVKRXT&#10;QQjK4FKwBGSaPlH3Wz/SkBycEUXYnIUZyN3OKAhU429aKPMZdoz06UJkgVGeRSr6CkVsfKc9KUfK&#10;3NUAu1QORQDx0oLc5FBBZQM96CrEewf3aUKBzilx70HKrn8qBMNuPmoAx3p6klQTSP1oEJjPFKFO&#10;fmNNGO9SUANAHp+tBG4s2PdVzTgc0YJHy1XM0BGFyNgFPwQAB2pRyAc0gPaqcuwCBMNkCnBQUwX5&#10;ZsY9PelVthzSZ5x71Ub9QAjPJ9c0vljoD9RT5LeS3jjcsv7xcrhgfz9Pxpq5L4Y49T6UpOyACpHS&#10;iWLazhwMgjvTpAjx/K33eny8t7mnT+Wq4RssoAPy1GrkBAYlHzgd6Ujs3Sgs204FNIIXrVe8BR1i&#10;NTDlm6ZNcp8Il3eP9fk+YeXbwn6/M9dVqwPkMP8AZrmvg/vPjDxHIik/urcfq9dFPqEkehB+wAU5&#10;xVbUNWitLm3tWdi11IyphDgbVJOfTgd+tP8ANkHMj7dvPy/nQH82NXwPUe1F2BN5TIftRDbZBgbm&#10;649B+dR+aFHLYzTSMD5RlmPzNjnFMWcM+8H5dtVdhYlj8tW2lv4c10Pg8keM/B5Jbi41Ebf+2C/4&#10;VyEGnyQavcalJelvOCrHHk7UUV1Xg6P/AIrLwi5PK3l/wG7/AGcfpW1P4jOVtPU9KvVk4Ru46gfr&#10;Vd05Kn6D3qxe4D5P/wCv1qsHLFn7YyR3rnAVjEpGWHyr/wB9elRuVywz/ugGnTbWO8Dbt+971C+O&#10;ob+L+lAEgIYhidvzfXPvSO4ij4Jz160hyELoOPrUYY8qf7xHNBSRNuATcx+8DuYmiNlwQO64X5s1&#10;G4Z92R7LnpTow4BY7Rhe1BQ8bWGCc7e2elLKAoVQNuehqGNzk8/n9akZzKDHKdxXI6dKAsR5DNkk&#10;9cLipMsFysmf7x9aaFKNtL/L1oPzxlVf5R+tAACdvl4H3udx9qdO2PlRM/Wo9wK5xgkfLTllVRl1&#10;4A45oAjO0jbIoB2/lTolUbg3160PNlufl+UcimtgoFX+Jv6UEyHv9z5T9773WlLArszt/GhmCBR6&#10;8YqMLmTcTlugz2prckcJAEbP/Ac0EN5XzcfjSRjeSQMsO+eaVmLHHTj5R6VYACqqdo6DhVpoJ3/I&#10;p68e9OiDAbVQcDqTULPtbnOKAHJIyuX3cClwsrsXKjn+JqZEZSx4C5/h/GllBkcuEoNDmACW4b8K&#10;chfBGPmz6VGC7kuE+bpwakJLfXqxrwxsczEDb5YP+0opyjKbgef7tAwDh41Zu+D+tKX/ALqBfVvX&#10;2oEDbk+YLlqVhKG3Jgr3zSLn5d6sCaR3dkaNfXOQar7ID1LgqwGGB6Y6090Dr8wPutRpI7YbA6Z6&#10;1IjRSHMh+bGetKxQjIEkMgflVw3pwadG5DbAf09+lN2AKwBPfPy0kZ2bcqen1pD3LBUA5/h3delK&#10;FQrnHbp700M0qhQMYHyj1obbujcN1b7versS0SRsscYG0H5ct7Ugcdccn+7TsAOQhy3Q8U2Papxx&#10;nbSYh3mvv8srnZ7VIFDp5ki9v7vWo2VygZOdv6inD5hw+OfyoiBJbMFcZX5a5f4rz413QcDql3gf&#10;9sTXTpgjfjFcR8Wp5h4s8ORwj5GW83MWAAHkHHWtqfxEy+E5kSAu0RH3eR8vWuc1TwzrU+ttFDYs&#10;32j542/vKwz+ddJJb3KRpcbG8s5Xdz6dP1oS4uFePbJtaNvkZW+734/GgrU56y8C39wPNvp44Vzj&#10;auSxFb9lZW2k2y2lquIwxLHuT6mtC/u21uZruZooZtu+QqColfGCe+Cep7E54FVWXevU9P1oAGyq&#10;kgcHmpcEMHB+Yr+VR7iFBcNjHPzUpKl2427cbT6ip1uBDrhkn0W+Ut5bfZZNvHQhTiuF+Dn/ACLt&#10;vkfwc12erXS3lreaRayrJdfYpXWFfvMqozE/kCT7A1xvwhUp4etyw/5Z5/WtF8LK2O8U+lI4LEHP&#10;8QNQJMGYgHv69KmVskD3rPlKJh05qObzW4jx975sr1FSZHrTRy7YNSBG3y5ZU75wKkQ52grQsQVd&#10;q9vU0oXIAJoAnjjUfNjrTX+Rs/w01XdOAc0wPKwAkPegB5Ksc5pFYbuTSDrzTmAHIFADiQAST24o&#10;UsGVt2MHqtNZtwxinAjyt4fndjHP50CsDkrztNNDHdgHrUuoJNFMFeIqzcsG4qKJHd8IuauIrXHd&#10;80qbVJZhnpSMNpxmj2pjQQOsci3GBuVs7fSpC63Bm3tksxYFu/c1XPPTipbVv9IU+WGCnO31oGN+&#10;TGaaQV4I6+1PmjRZWCc/MQvNJzJ8xPzfwgUANkjMb4BDe4HSprsoLpkhlV1Xjcq4B+lRB5Dnbxxz&#10;zTV3YVT8uPegCbavl7g/zf3aaVyqtu/CkUADJOaXI+bC9fu47UANiA+bP8Rzigltu5jupWLOViCg&#10;dhjvSbQF4PPpQTyjSXbmP8aMHPSljALYLY96e+xG2q+4e/0oFysjAPmfQVJ97lhTflHNNeTauT6V&#10;oikSEDHUU0YzhaRZQ6g4WkZWDFiOKVhSJCcHk00jeBTcuRz0pdx4xTJFUgLtB/SnDpTFbacin89a&#10;BoBwMYozxijn0oBBGQaLFh97tQTxzSE7Rk0vUUEyHI3Y0jHJpob5tuKQvntQSOU9xTmbPFMUgjil&#10;oAcAGFHmZO09qaCw4FNcuG3A8UATZGM03IzuB+tN3cbaN2OKAJOD2oAJ6ChWGORTQ+1d/wDe4+tb&#10;RVgHcHrQeW60Ag8ZxmpIZ1hikhaFG3cbm6j3FZy3ARSu/DHC44OKjZgPn3Nkn+HrSvkjCrjv70N8&#10;j/ux0H3jVxQAvPbFNYEqQTTt27k0jZx0qwM7VsG2YD0rl/hAzf8ACTeJGViG2244B5+/mun1kFLd&#10;sf3TXMfBwFtd8SPnjzIFb6Yf/Grp7Mnqd9G5uYhKW5b/AGetSCZ5FC9h/sgAflUFp5cUKxElfLA4&#10;zTyVb5Y25bkL/X9aZQyQG6fyIZCqrzI2OrdgP5n60kZO0o0TKy/LjH60796BgKBk0eZsXax+bt7U&#10;AGZM5ftXReEHiPjHwnKSN32y9RcDP/Lsff2rnQyyfi2OvtXQeDcf8JN4UYD/AJid4Pp/or1pS+Im&#10;XT1PSL0sX/eHa27G2oM7Tuzu6849qlvHRbliyndu6mq6yYVgP72FrMkbv++pbHIwMfrTfLUKoVur&#10;Z/z7UsrBjtK5PHOaY2QScBv7vNADgRIvI9+KQqOBu5Pf+tOG1SvI+bsKaxVkwH6fL19qDQA2wFRy&#10;F4zmkMhwuGGCacwj2AL3+9UUysW46elArolTEgA9M0CR2Hlx/NgZqOFiiZY/j6mnjCMSvHNAXFlb&#10;ftYnnPNEmFTAfHzelEqEhR93LcetRgqZc4/OgZIVKpu3cHjHpTeB+9L/AHv9npUivvPIGP51GQAp&#10;ZTu+bH14oAFRZdxDHv8ANjrTkUs+dvK//Wpp3MMAFcdcdqYJJCNmT/jVcoEpKuN+75t3VaRj8vA5&#10;yDgDrQXTA+b2wKSIY5bcetSQyRN3VR/wGlcLnCHnOcsKTd8/ygj1obbv4B/Oq5hAqn/Vu3vuqNuu&#10;3PuzUp5OWOABzzTXDx8bcmndANEhZhEq0+VsHDfLUZUR8k9P0ojkhA/fDc3+12oujQ5os5Bx/F3p&#10;QHj4Q9RSxLyxMny9MZpUywZWzx6ivEAcpZt2D/wIUqEOoUt143HvTI2KtzmhCV+QfhQMkcHO5Wz8&#10;3b+dM3sswUKw5yeaeMt82/H/AAGlIBKsxoDYRpQOQW+70FSoo++H+70WqsJ8tuTnb7VZjKg/3uM1&#10;S8xyHb9+cjGaZucAM5PPY0oiKDKNt4zTtylc9KoaHRElMofmPXmjzPmEoHG71pIgIwSp44FPKInV&#10;dvptoCWw5HXGc7cn0p3mqTkDrwaaH/gJ7Z27qckY3LtX/gLGggdlgpi2/ebtRHlW2ldwp2Ch3bNz&#10;NwT/ADpqM5kYg/dPY0ASLvldWVOCegrjfjEzjxN4bjQ9fthzxx+5rsYWY8j+9XD/ABiuNnizwyiJ&#10;hT9q3f8AfqtKfxEy+E5q0naC2a1X/VycSLjCn3HPB68+5pYwcYjjkk2YyvcfjTMqpY/7P+TVi3lK&#10;K06uODhvoVP6f59KDRiRTxySqiLIpZNwVlB9jz7UoZ2XGPm68fWlu9Pu7W4t7x0AhkjLwyK2Q6nt&#10;n1B6jsaTqfmDfXP9aCRzEycoR17CgIMhZGyNvWkyxZdmdq0vzNuQFeG/SgDz/X2u9Km1O5QyR3Ub&#10;zMsq5VwOdpBHbbtqx8NVH/CPQhH6x9q6nxSqDw3fSmGNnSxlCuyDIG0n8q5H4UOX8OW5Lf8ALIVS&#10;+Fg2zdtvtBucxhsq3zZ/rW3CDgZqtEikZx9feriZVcKO1RIqI18+XyakQc7gOtRurM2zO31qUKVO&#10;M1BQpIHU0inNKQD1FIq7aAFpA679hNJI4jUuegqCFJ03XMr/AHj8p9F9KALS5P3elKSo+So0k8xc&#10;xv8AT2pwDYwx+tMBSCwyTQn+rINIDg4NP2gHkdaLAT3dw07LLMWP7tfmz14quspSXzEbpTigK7kG&#10;T0IqPBYYFPUBxk74NLk9qau5eGGfwp/bKn60AJIRyBmiCWSKUFDjPG70zSMCctz+VNwfSqFcsXgV&#10;Lkqh3evtTYUEsm1n2jbnmmvctcv5hTocM3qfWg4zmkNCpI8QYIfvDDe9LcvAZm+zKwXPG/GajBGd&#10;2+nEjcSR19qYAD60LIY33xsVPbHUU122riiObY25Du+tADs9x9KY0m1MqeOhp7LLEQSv3lzx/nim&#10;um5OF/8AHqAGqMjgfjVOaxmMnmK7fM3BzzV5FkVNhf5euKdIVI3A/SmgI1/1aqV5C801lbHSnUMW&#10;JXJPFWAuwbcA0jFi20sadujxkA5pp5OcUASEc/KTSDlc4oGQdvNKOBQTuNw+c468UK2BuP0pxBOA&#10;PWmkAIMPmgkdnjNNJLD5RSDcRzTlGByKCkxGfjijcccGgrlsheD+lN2kHAOaAuBdhRktRyKB6igk&#10;M46U9d2PmpmDnOabIZjIpRwq9xjrQBMrA0DJXBqvNdpbDaw+Y/wio49UBOWgbHf2oAufjUfmbS2D&#10;QJRIuVwfoabJ97pW0YgOEpfv0pRKzqqvI21f0qHcQ2KUMcc1pyk8xYaVVkxGdys2F/xqRg3Xn2qs&#10;haQxjsvQhferO84VC3HaplHoylqLI28hlOPpSSHam0rTi7yNuIHyjjAwBTHkeRt0nOf0oARGOMZ9&#10;8UMT0zQgKE5PPuOKQHzBvB4oAztaObeQE/w8VzvwZP8AxNPELq7cXUIYdj8rV0GtNiBzj+GsD4Lr&#10;83iGQdRqEZ6dfkrSHwslnbAAzM5Gd2dzensKbBIjorkBS33c+lOaSTBUfeI/CmkgIuR8y/7PFBRN&#10;K0e3zFY9P4v6VWZtsrOW4yq8/T/9dSOzbhEp5ZerKSKhIuri8aKST93C2Sm3q3/1hj8c+tAE33WU&#10;kNx6VveEGx4s8KlFOG1S779P9FaufL5OT05+7Wx4JNz/AMJd4TjmIVf7VvduM5I+ynH04rWl8RMu&#10;nqemX0jtM7Mn8WV/Ooidg4bd/Sp75NkrtnHzfLVf5cMCOgrOxJGWZm5H3mp6yAgp93Dd6iSOSRM4&#10;/iFOUZPyplfXFIqI4Nh19VoZyEVBx3+WgON33ff9KAqtLgtjtuzQO47IPzFev60xthdVQcAfNSyl&#10;lbBG44+7mmqdjguvDUCY5gzLwBtXv60h3GPJP/AqRvl+T5uOtAG8rsU++ewoESOWlw2Nue26msvI&#10;VR+nWgMrMCyDIUcdaUsDwwwdvRaB3GuwZ9u5ht4+tI7lV+7jsAKcVUdV+77+9Ncq3CpjC/d9feqS&#10;BMbvkCYcH/gNKchvmzSljGnyDHP503czPmRO3SqKEUnhVP8A313qXeFCl24qMFA/HU/pSKXLbd1T&#10;ykyRKJin3eRTpD8u4g7j/Ce1NIj34RdvoT2pB5qrnFHKSJFKUGB05pH3YyDSqwxnACrztPeo2Z8c&#10;jAB5qSkDFwuSeCaPOxxjb/wLFOVi3zn7v8IB6015EB/eR/8AjtBRzajn72PrTsNtwG/3iO9Izq0e&#10;0Llu3vT0R/vAdK8lANKK2cCpI1J+Vlxjimlsk8bhmnKN55X5sfpUlXD7+UPAzz9akUqB5m0/gKjY&#10;Lja44xQQ6IpquUljdyl/MPy1Im3GV+vB60x8jarD6mnW7oc7Dn0pbFbku5nUsg+WjDBdoHH6/SkM&#10;zZ2gdsEUjOwAyh+WjmZQ6IsAR3/hHrUnyBCkpG4N19Kj4JLOvP8Ae9KfCdo2uclfX0ouTIem1yN5&#10;9xUsSrsUE5GagGQwAXLdStSIVTlP4s7h+tWSSb03EJnd/dbvTVYcovysSd26mjDt54TbhqVsEqpX&#10;vnNAEsKB18nOWU8n39K89+ObTWfi7wjdTyKieddhmbIXmLHP6V6CsjRS71j3cew7V5x8b0uJPH3g&#10;+6vgGRZLnEPmcKTFwcevPvWtHWZMvhMWW4jRUSWVWWT7u77rfT1qaIoF2xdF61l3Wr6cNa2NcK0k&#10;MJ+TqQ2R+uK0opmY7gMelI0uWIbxfL8maWTycs3lqcgMR1/QU2NsHcWwajBk37t23+f61Ii4YPgn&#10;I60BfUN7kYPzZ7U5VbacfdAyw/GhZSCx3H/a96WT5h8p47tQGxneL0I8L30it96xl+v3DXB/DLWY&#10;rHw1btK2FWIc13Xi5428MXzN937HIW/BTmvOPAOmC+8LQxM2Mxj5h24rpw8YyVpdzGtKUYqyud/p&#10;Wu2t/IEgkDZraRgvJri/CfhqSx1TzzcMyjpmu0jCbBzUYqNOMvddyKFSVSPvKwpKs2c0obJznmmq&#10;ihsYHPNOYIRjHSuU6kHm9ytOyPWo8UAHs4/KgY8hSNv41Fc2hnZXWVkK/wB3vTgrDq26pERcdeaA&#10;GwRpGmw56/eA604lB8u4ZocAjaDUbNIx3CmiVEfty2S1PRl28H3zVXfcdxTfPlBwyGrKLm7cNqn6&#10;01c5+Wqy3Dhs7Klt5jL84HHSp94CwM96UNtGVHze9MZ+cr+NCuScYpXJ5R3O3BHWmtxHtahUx1pr&#10;OQCvqasXUbYjELyM33nzzUjMp5/WoVuDFmDB2tx0qR7q1FtHMGA3IN2c8Nk5/TBoLFSbylZlbjG0&#10;7e+e1PXDR7h1HWoUnjK+Yjbl9qcJpCMsNo7DHagBzlWOCfahIo1Tg/jTDdbflHTvx0pxukZVVUxh&#10;fn96AHmPymAVu3zYpr7VTKD7xxzTY7ht3K8050A+ZTlcfkaCUwXcTtBpxywx8v4VCZwjcEfjQtyj&#10;ryQaChxGMGmyuyrn8KUynGFHamFt38PQ1e6J9SRW+TGfvelOU5OTTAeKVHVS2TTJHbiW3n17Uq8q&#10;Dn9KZvDDp/F1p29FHJqbs0HDru5603BxsI6800yqWAPTPanKVk5zVGYpJTGVpcYIHrTTJsO000zL&#10;0Y0AOL8cUDAwahE4PAIp4lCD5mzmgB7KSc0bOMCmb9xzmngErg0AIRt600nHQUufmxnoaHG7k0AZ&#10;UkhlkZm/ialLvvzn1p13aFJPMQfKece+c0xJIwc5/TrRcC7p5IRo+m3mp5VIXccVHZRBYxkctz/9&#10;apZdoiIH410R3AhfpQr85ZuKgkvIYx80lQS61axD5pRmt1TnLZGMpxW7NIuGfeoGO22rCqGXOK5y&#10;XxVaRniatfSNRW/tlmiwQ3NKpTqRV2ghUjJ6MvFyq4z1oKAHBbdTpnikYNbwmNcfdZt34/nTea5/&#10;Q2GksG5+73oOzb1xTtpJ47UxwWODQgMzXD+4fI/h7Vh/BMkf29Ig5/tBR+SCtvXzstmb/ZrA+DKl&#10;rXXWXr/aqn8kren8LJ7nbS/IGDkM2PvL06U1lldFEfbhm7/QURtwRGvNLwCzH5sf3qRROtykFmDa&#10;v/pEj7WOz7igDnPvn9OfeEFQBGy5/i3dWJ9c+vFNME0R/ej5sfLzTS6yHIfkdKAFtRIiL56oG+8y&#10;ocgVv+Eoy3jzwvl0bdNfSe6jyMD+dc7K5MUjx5LKGG0etdJ4KZD8Q/CkZKNI1vqLKq8nhFH9TWtH&#10;4jOT29T0W95lYkfxHaKrk+n3W+9lulT3nyvvZh+NVwozuB/LtUPYFsDBtqlvl2n8qcOADuUcfd9K&#10;jY4fcvpinI+4crweOO1SVZCxqrNnH/1+KJAcYf7v97vTJSx4H3t3HtQXO7HrxQHUcqpvbcW+Vfx5&#10;o+ZQwX1/u9KbllGR1P60IWQ7Xb35HWgY1n+Ztozt9D1qSN22cnnGMVGwbdtT5adG21wnYfrQFh6E&#10;4yccH8aIww5k/GljuA43hf4vmz2qNdwDFVyBxz270BLYc+HfczN67c9Ka0iquEPfIXGKOXkY78Y+&#10;9gUibw+8Hdkd+1BASbD93J5/KkMiKNr/AMPNOPHKrzn86aFJXL4x0oKWwFlVtwHt+tMQN93GTtzT&#10;++Cw9/amsN52qcjvTuVcFDbcnlmb5v50MehByf5USEblAP1200n58qu35ec0+ZmZInK/MfpTWOTj&#10;cpw1NMmWUo/tzTQ24s6NyDjOKkq2g5HVWKoSBxQxx/rAPahiM5X64oKeb8wl/IU9CjmSSLiKRFZv&#10;lOdvep4w5+duB121ExCjCj5tvDHtUkakklR90c5ryPIB7fMdqsMfpSF23E8k7qQsGdgB0/SnqoEe&#10;8Mv4GmgB1Ay4Lf8AfPWjHO5j1/SnK7FDGV5PRqQEHcp7UwAsGbgfhSCRWGzbhv50Id55c57e9H+s&#10;PT5eooK6gQdwbJ96dt3fM23Of71AXB2g0qAs+w4GOvFKwXJYXABXrletO8xfMwFOPdc4psAVt28/&#10;Nj5ef1pzNmPKE8tn71MoWP5Zfzp0MqMuduSM9KiQsDvPG0/lTokJbJPPJPNBmTK7NHsxuDc/SmiZ&#10;CuQvy0gaMxjaO/r0pSqLlfM5oAkRv3qgng9OK85+O7l/Hng+FkZvLurotGhwWXysdfqD+VeiJ5ZC&#10;of4f0rz/AOODRL468GwmEFmmusSMx3LiMfn3rah8RMvhOba30+CeSWCBh5jbi7w4J9+KtQ7yvnKY&#10;3jYcFT+tRiVmuGAP3d2femvbxed5kDNHIVw2zgN9R3/GpNGWFyeSnI4wKczhW+WP2b+lRo28fu41&#10;/wBqnBtp/wAKBEjOVcxZyOgNNY87g23+92zTS4C4Ufj702aeJeJXoHe5T8Yb4/COpS44WylwPX5D&#10;XBfDLUbaPw1ATIBiIV2/i8iXwbqLg5U2MuHHf5D39q8n8I6Je3HheOGCaSNjGBlf512YOnGpdSZj&#10;Wly2PV9CvIJG3I2c1oXd/HbrvztwK4b4YabrmmmSPVb1pl3ZjzwQK6TxZYXWoaZJb2blZGX5WHas&#10;8bTjSrOKdwpyUo3RoWutwTttjerX2uMjJrzPwppPjvTTJHfz+YNzbea2bvW9dtYWY2TNtHauM6Ed&#10;n9sj3ff/AApwuIscNXmNt8Sb4TeXdadMvOM7a1Lfx/aN/rWZf95TQB3sc652j61Kjq38WK5HSvGd&#10;pfSiGOYEmuktpi8QZqrlAsSuVX5OTUMExkLApjaayfEfiSDRY/Nnl2LnGTVay8WWl7CsyXCkEfw0&#10;yTp856U08Mpx71ip4mtS2wSj86kk8Q2ycM46etMLmvEUSQgjPFGVBwo4+lYieI4JJFVZVzWlbXiy&#10;jcr7h/s0FFvoPu0uBswG/Gq81ysI3M1QjU42PEgpWA0OO5qNuTVKTVI41zvFVD4jty+BIOf9qmTq&#10;zVCqHUYqvqdvcPHHHHDxGz7dq8jIHX9agj1eF+A+eauQXSTlij5G6gOYoW9vfq3lIpX5uSOK15RE&#10;3KP/AAj5SetRyOI138e9RG8i3/KaBXJii8DaKVlTcSqAVXW+U9/pQb1AcZ/+tQMsbVB6bqcpba0Y&#10;P3utVftqHipYLrzY/wB2QQp60Ei/ZhnzJEzUZgUtgL7U+SdOjtTGuVBKk/WgB3lAY4J/GjYN2Pmq&#10;P7bGOC2KZJfLIdqSAVUSm9C0ykLgj6UzazdOPmpqThhhGpyzMCQAKokkGFXaevShVVlyT+Gai88E&#10;k7qSOcFuW/hoAlZAenFLCgRdwqPz1P3XzTluEI25FACyRiT/ABphtR1NSZwM/jUct0F4NADRaqOS&#10;MU/yF2dP1pn2pMY4o+0qBnNAEiwDPHFSNwBhun61XN0pGSelENyjn5DVcvu3AnKK2TnrSJGAcFaT&#10;fj5qXzT97fxUgDQEtgfdxzzTY7C3jkEgQbhTvPNCzr/E1G4D1QKMgVFdgmFglKbkL8u+kecSRsP5&#10;VtHQT2OI1JNcku5Ikk2hW61BHot9PxNct9K6TVhDHLvLdf71Zb6vZxH944HvXtU6snH3UedOh72r&#10;ZVXw3GRuZ249TXS+ELc2VjHCQflyB71yuoeM9Ls+Gul49+taPgLxhZa1NNBaThjHjp70YinXqYdy&#10;a0ReHpRp1LpHahiV+79MU6RQnV1PHRe1MLKAFZvwxSYLHOeBXjHePXCnIFNfnndTuM8GkkC7crUJ&#10;vmAx/EJU2bnPY9qw/gt8lhrTtu2tq2P/ABxa2fErgWrL7Vj/AAYbGjasw5P9stx/2zWuqn8LJ7nX&#10;x3EJldI/lZOOF7/40ivvOWGeO9INu3iMDuaTzt4MRUg99y1JRISJPuDj+VVbnVdOs4VmnuVRZJDH&#10;H5jYZ2xngf57etXLZCYmLJuAX5d3TNYWuaBd+IZ4ZoJUX70cjbduznrj8KCeps+Wrw7lClZOfm/+&#10;vW94M0u2f4meFJ4kEflabqT7owA2R5Q59vmrm9Ht5LPS4bG4fLQKEy3O7Heuy8ABh8RdBYEH/iR6&#10;geP+ukH+FXT+IUls/M7y7TJ3Ku4qOG9ahIYLlj1HNSXM+652qflFQTMWO0H5d1QIR2VRlQWC8K38&#10;6asoOfKyvY+9D7mbdt2gcHdTVcMu8YOc9qBpj1LbPlU9fl3YpkhVRjPPU01njjdtnH97mgMo2nZj&#10;P6+9VHYoexy2FY9M49KXzF3ABvr7U1cLkqecU15HwdhLbuopMgfvJJQ/dpV2NucH7tQlmOVJ/hok&#10;YLEozzSNC0qhkCM2Mcnb39qj+7hiOgz81M80GP7x/FaVXODkgg8d8inZk8w8SkoNg+997bSRcu0z&#10;wcD3oVgD5Y/h/Wm7mYMVPfO3196ViSSUg4baR2WowWeTeP4exFNc8Kpz8rZ3GlWTPygdWzQVcczO&#10;VKsOcimxxks23+7mkCMfnAPB55oBw/zv+vNN6EgzRg7h+i96H+VenXopHegmNG+UE/096ieUlfKY&#10;Yx0xQtQEJDFSR05qQrJtOR94fxVGr7H+XdzwKkVjuwOp/wA5pFa2HOQPnc/400yx4zI5HoBQ5cJk&#10;/wB72o8pXGWcnvt9KrlDmOfzjvjuaI4znKmmSFUj3ufbNPgddm517Yz6ivJLHNwd5PO3HWnCQLGx&#10;J9/SmMyhwccNShgT0Hq2KlXEK8mQDt+nv70qu7FgX9qa5xwG/iyv+FSrIm7cw/hwaoBFG5mKj/gX&#10;pSfKsg5WkDsCyjoR6UbQPmHXHX0oKt1JCclkQfRlpUZo9wLZJP44pq7Q3LBe5I9aQPvYnGT1oJJQ&#10;67doH3e9KMj7z9D2poyG3Fqcxy24/d7jFADl3Fy6njPr1poV2ADLgHjr09qdhWPzfoPenOy/dVh6&#10;0D6CxBOgGO/FDuTIVOD6Dtmk3spMXrTlVVXoePu0CJEdmPK9TXm/x4Z38feC0aQKrXNyQ3cfIM/p&#10;XpEi8YUgYwetea/Hdh/wnfgvH3vtV1t/79it8P8AGTP4TJRGSRmwF3Md3HvUjMUG1hyP5VXdyj5L&#10;fxYb/GpMhfkzgZ/KoNOYfEdvOec5pcruznH9KaWy28L+FJkbf3a55/ve9BI9sYAbt6VxPiDULzWd&#10;QlSSVlt4SUjjjbG/B5Jrr7+7NjYT3SjmOFm/IVxGBGnyn7o596AC81i80fw7cWMFxINPkWX7Rabs&#10;rukjCb1z0YHYTjGQvPapPAthjQoVxyIwPrVPW7e51HQ7wRghEhLyv6Kvzf0rQ8Dahb/2FCx/55g/&#10;pXRSUuhnU1sdJoVoF3OY9vqtbH2dG6rWX4fu459wVvf6VsRYxzWNbm5rMqHw6EIs0zuCVn6oqQzQ&#10;RNbMyzS7Nyr0+UnJ/L9a2CQBtUU1kU/eT86xNjIPh2wYbvIXnnO0VFN4Q02UjNpGf+AitwjjaFp3&#10;lqehqoiZz9p4J0q3nW4itV3A54ArY8oogiT6VYWNVGAKXgHFUSmc14q8IL4jRYpy2FbP1qnH8O7W&#10;GDyIwwx/tda7LYH5J7UgUAYxUjucUfh0inzEuZlx/tVBd/D29mTEepTe3Nd6Ywy4HFNEIxn+lUSe&#10;ZzfDjxF5gkg1mQFezV3Ggafc2NjHDcNuZVwT6+9aht12c07aM8dPSgdzL162uriyaK2O19vBrD03&#10;RfEFv/r7jd7eldcyAnhc0wQZblBQPmOWvtM12dNqOvuc1g3HgrX45vtMWoNu3ZHWvSHgVl/1dMa1&#10;iI4jH+FA0cBHYeKgFwq/rXYeHo7mOzj+0Dc5Tn61e+yRqfl/lUyRqijZHgetAmirqCyi3cxD5u1c&#10;3Dc68rM08Hy/wjPNdh5XnHYqZqJ7OFjjbzQScp9t10nm1PHSo31jWoRmTT2b/drsHtonC7kUbeBh&#10;aabC36FBQVE5PTvEOotcok9oyK38TZ4FdRaL5MOcYUelB0mFRuMKru5+tWEh2JgLuoGcr4p16802&#10;5jWO3aQSdMU1NcvzHuNrIufWukudLtJn3yxhiPagabB5YG38KCDjZ/FN8soBtpNv+6ahufF19GjE&#10;W0px/s12kujWmNxiX24FR/2PaMcNAtVEDJ8I6vNqtr51wjJ82PmU5FbF7O1tAZR+dSWumwW4xDGo&#10;/wB2p5bUOhWROMVQHLHxTIJceTJ19KkXxO5ZR5bkmteTT7G1UeeBnoG298U9NLtl5MS/XFAGY/iB&#10;jF5jRtWfY+MpZ9YXTjbyDPO4jHeun/suEj/VAj6VGNCtQ/mGFdw/ix0oAsLK+zLDtmuY8S+MoNHm&#10;MU/Ga6sRbYwB9KzdT8LWV/KXkgVuf7tAHEzfFC1Q/fb6KKlsPiZaXUqxLuz05GK6M+AdGcZ/s9Pp&#10;tpY/AOjo25LKMEeiigDnNd+I8Gn2jSOzfLzt/Cr3w38ZN4rsftgjZQWK4b2rUuPh/pNwpWWyRgeM&#10;FKsaB4SstDXybK2Ea9cKtVJgaNzcNFHv9KzH8T2u7Bl+Zfeti4sEuYTGRweDnrWf/wAInp8ZwIB+&#10;NSBXj8R20i8yfTBo/ttCSwf5atL4ctIzkQKBj+6KmXRrZF4iX9KqLsBzt94ykiDeTA5I/ujrWpoe&#10;oz6hZiaZGVj/AAtV46LbYyIl/IVOlhGi8LWkfeBnn/xX17WdIij/ALMspJizEfL29684li+I2uXD&#10;Ey/Z4y3AY8/pXt3iXR47uAKU3fN/drFTRYon4i/DAr6XA46nRw6Sir93qefUVR1LX0PPdN+F+oXa&#10;l9R1OR3PWu3+FXgxPC11cBXZjMVOW9q17W1CgZStDTovJuVA2/MM8HO32NRisdXr05Qb0YQp8s07&#10;nRW43Jtx/wACoGM/N+lRwuc7fwFSN97pj2rwJbnetBXWZtpHANOYkIcmk3gJgHNDMNuG9KiwzD8T&#10;SD7O4AzuXtWN8FQT4f1JmT5W1mTaQOvyJWx4q2/Y5CtY/wAGZLVfCN889y3/ACGZj5cSlj91PSt6&#10;fwk9Tq3lhj+d5P4sLUm4Kd+36t6VF/ojQqA00m3hY/s5GPxIxUqq0a7YlWPPc46/WnsUSN5n2VpY&#10;o2LKhC55wT/9eqXn2lpp8cpuvMZ3KllbdvbvyPTNW7mQ2ljcDzSw2YU8/M3b9f0zWRrYt9O0eO8h&#10;tF8xcIrfwjp/9c0RjzSSIqSlGm3Hfp99jXkWcos8vyxnnpkn3ArpPA9wzfEzw/bW9u+1tBvizMPu&#10;jzIgM/Xr+VcHpr2d5CZpIgXmxiTnKnGOD6V2/wAP59Rg+I2jRRwBlXw3eswjOWA82H2rSMeWTRlG&#10;r7SKvvc9Hnj2S4QDphsrVdgW2mTp3UetSPc+YGMaP97+LOfrUOZOV+7lsbuetYmg2RpCjHy/vdT6&#10;02Bwckt/9anu/wDCp49u/NRblA5QrnIxQMcQXO52pgYtxu47U8KuzdndSDauMEbev6VT2H1BQw2s&#10;oOc/lTpGQHcr/N1b/CkxhGw38OfpTdoHyt/OpEAypz+fvUiEn5jhj/tVDkBtgA9frQvC7GOW3Z/O&#10;gcSQ7xJx9PYCmhicKH+bHbtz1oBVXGOeMlacQi7kjX7o+UCtCQySMo3v81ARgM7jnNIxVUKZ+o29&#10;aU/JzIe+TtOe3Sk2A0qzjO//AHt3UUhyVyR0X1pdq55HQ8U5lA5Un/vmkjQakjAht3+8OveleXA3&#10;jJP5UjlU+Z36n7poleLZ8q854GKGKw35ihZt31FQswL4welTM7E4IJFRBcMSp54/lTQlEWJAeCfr&#10;UqndySVpixn+Fuv8NOOQNxT7v8Td6Ytx2xgcbv8Ae4pGyvWPP/ATS+bIoznccfxL0pjHyxgBup6U&#10;A7nNX90ltDl0z82MdianDxxhIW+9t5pjMSpRowwb7wxSLb2gCu0KnJ6tzivHLJXPygquN1LGNwbc&#10;mM5FMcxhMADp+dIrMW3Fv0oAkbbtXPbkU9WVCuQOnFN3Bm2Ec7aCCTjb+lABuCNyPvc04lcb9x59&#10;qZvkdmUgbVxtYd6A5aNlLc7uhWgvoPyRH937340sPyN93J6Z9aaTgAlfb6Uvmr2b9OlBBKOCeTx1&#10;3ml83Y3A9qil3BcnGG4+7RGokblfYj1oAnQ84GBxx+dAOBwPzFNVlYEfxeuOlNfcQVVzu/2e1AFh&#10;FYsuW4PH4UM4VW+fdjOCtReYy5Gzj1p7hTh0POPSmBImJFZo1LdNy1538c1LeOfBjRx7gtxdHb3H&#10;7sYr0K3VgVRsqT1NeZfHvUra0+IXg+0e4Xe8lwyjPJGxa3o/ETO/LoZy/OzBlHXncfelLMJcSd+a&#10;Quxfczc8j5acZZJWCzy52R4j+XpjoPpWZotQ387Vb3+lOiJfK7cfN+dRkYbIK5pwKR7U7swVfcnt&#10;QFh17ZJe6ZLYO+37RC0e8fw5GA34dfwriY9E197qSyfTpFnUgSbRlev3ge4967g4kGD1FOM0iKUj&#10;kbH8S54oDlOe8bafb6b8OdU06yRtyWMu6aP7zkL7/wCcVw3hGa8XwspCNu8lce9egfEAn/hC9WZc&#10;D/QZNx/4Ca53wLZRt4fhQDP7sdfpXZhakYbnPWhKS0Nn4fRXi2KzXSnczd+1dYv3aztJtRbwDYva&#10;tBFUfMBXPiKntKjkaUYSp00h0TBvmFSEA9RUSEh8/wAOPSpCRjk1zmwmwg5FAypxSpjHBpGTceaq&#10;JLAElsU78Kb8iCnAgjIp2HygKKKBwMU7CiFBJNAyOtA4GKB9QycYo/iyO1IxI6CjAYYFArIXLYwB&#10;Rz6UnbAbtS8AUB6C+wpF2/xCg89qBwGHrQFx21WHyrQR8mwdqReDk0/jG6gNyPjowqSm5Q0b+aBI&#10;ccHrGKFCjLOO3ekzxnNLTLG5RmxiheM8dKM7V3baBtIznk+tIBGeMcsv6Ugxt5XBpzoR/wDWodT9&#10;7NMQ3aG6ik2IeqD8qXrxQxVeN1WQIAF4VfyFKSx4Izn0pdvfPbNLnC8CgCOaCGb5ZYt3zZ+YVCXd&#10;J1gFuSm35mz09qsfMONueaMY6rQAi8nk/Lil4w3qapST38d0IhENueoHb+lXdm5WK/L8uKADA27e&#10;1HeiOPagDjJHc0Zz275oAAFC4x9KAMHIFOKALlfTNN7UALle4p20dhTR06fpTwc03boAc4pNo780&#10;tHU0gEKqeopP3ecbaCRtxTelADtvOAPloYjoKTGY6Q47GtIbAU9U2rHycCsKSWIS/MRV3xVcy29h&#10;I6H7qk15jd/EtIXK+Z0PO7tXs4LDVK1P3EcGIxEKdSzPRPNhRhtamxatbR34jJPDfezXnMXxQQhS&#10;JeMU7/hY+npJ5gbDA5HvXX/ZuI6IxjjKXc9ptrkSxKQW29uamaR37/dGK5nwFr39taPHqCgsp4z7&#10;10sfNeHWp+zm4y3R6cJKcbocDz0pG3EZNIzEdqjjuEkLLGyna2Gx2rIox/Fb/wCgyH/ZP8qzPgqA&#10;PB1w2eurXB3en3a0fFzbbCQe39KzfgwGHgZpMjnVbg8fUVtT+En7R1yzOw2kZH+0elIJBH98dvzp&#10;vmsAzsPvDC+3WkDovDAD696pMomE3y7JbUsqr/rGP6VzvjeWdY7W1ndcmQyBMcKADx+tbyvDltyr&#10;8wx8y5/L3rlfH9yH1aNE+7DD0PbJx/SnH4m/L/gfqZ1NeVef6P8AWw7w/et5P2QnBXIX6V6R8Lrl&#10;z8T9OiuLlmP/AAjtyI92ennRV47FJJFKHjlZcHKstegfA6+1a7+L9qzXUk4i0CdJvMxtjBljIxwM&#10;nOK6IyjKLvucssNL2ykn3/I9pud2Tz81ViAf3ZO2pbvMb5x/Fj9etQF0yXGfX8a4zqA42YU8+1Nc&#10;sow578ZFDsFcElsr+lNeQOME5YdKDQczK3G3jpt9acShiVxUONyMmPmpWbHLMT/s9hQTrsP3ngYY&#10;HuaagIGS270xQzuqYJ9z71GJNpyD+HrTAkROpB57f7NAJ4y31I70zzMMSvf7wpm6NJem3qKcRXJu&#10;SdwI3DrxSxl2yWPtn1piyb2K449cUEEZIfLbe9UGg/zFQfK3zelLmNArMCzZ6UzmOTjH1pCUxlRx&#10;1oEOy24kk8f1ocMD5rtx+lMDFX2lepFO+Y7gF/i70DuIm5hv3ZPUFqcQG6rjHpTQGVTgj8BQdsnz&#10;Mx+7UO5Y45J2LjpTQEXLYHCj8aG+8zhvbvSRqCSPmyF/OhAPVwz7Bjd9KAQOMZ5+7TMEjI/PFP8A&#10;MI2gH6n0qzMFbO4ycf0qOUh+QrdxTgQDkHKt+vvULFC2M9OvvQaGKkhVtjDOKAwZMKPu/d5phGGy&#10;R/FikXI5B/irxwHu0I+Zzt4/iNOjaNgsqPlSuQRUFzZW14oSeMsqtlfmIIPrU1vGFiEca8BPlU0A&#10;OV9wXG30+tTBiWBKj0qCNRGuVUdTSkjcezetADm2kkDjinIoQ/OPmA/ShmRx1/4F6011wOQdvQEd&#10;qAJPujcDyTTSpJZVPX/ZpEYhfL3e1KXw27f90Y+WgCSV3c5B74A7GkXcSZN3P/1qEIkOH7DiiQsh&#10;6+5WgBImbczg/e59qlQozYUt16+1MjARtpH8Py+1ODEBtp6+lADmwDz9CCad8oXAGfSm8IdoJODm&#10;mmQ+ZsI/3qpMCzGI2fAbJX+H3ry/9oTTobv4heBrzaoeC6uC3uPLHH516bAUf5t/zj71eb/HoB/G&#10;vgwMu7/Sbgf+OLz+lb0fiM6nwmOHKbip/wDr0rZdsBtv+1mmK6q7KR/FhfenDjcCMgtzmsjdEigD&#10;p/Oq+raVba1p0mn3LFdxBSQDO1hyDjvg/wCR1q07xGU+SG8vqFf7w9s96asnPFAGZa+M9Hs/DEVh&#10;rcF6NYsbhoLp44xJHPGPuvxghgMDoQww2RkirOgeJdO8SXhsbF285YiyxzKY2YAc4DAbjjnAyeDW&#10;T420W/eVNb021aRPL8u7WPGePuvj6cE9sLWbD4X17W7cR/2c6RumPNkbG3Pf/wDVVdBdLG98RJPJ&#10;8D6uSV4sZM/981j/AA7lT+wIMn/lmv8AKtD4t3Qj8BaxczSMzfYX3M38Rxyc+9c38O9RB8OW7Ic5&#10;jUL+Va0/hJlra56NYSI6bQ43KM4VqtI25SBXM6XezqftKH5ufxrb07UxcsUmXa3Vcd65pFcpPCkt&#10;rA3mu0h3Z4FTHPTNAOeRSbST96pKHDPY9afzUYJHQ07ecdaAFYAjkUkfTFAc96cTiq5idgI9KQuB&#10;xSmkA53Ec1Q0IXIYjH40u+l7UmAAaBik4G4U0nYcAU5enFMDk9DQT6jlOfSl5zSKMc0tA+mggO4U&#10;ucDNNYPyE4oC7QzBj15oFYdnjFEZO7JBP7uihW2tkZ+6RQFgzRkHoaTG5eaSNSrZLMT157UFEm4o&#10;oQ+tDMSMim7gfvDP9KD7UCFJyMA/hSHBGMU3ockU7jGBVWIHZwoXPfFBO4Himknfk9ac2QAd3NSU&#10;mMC0hGT06U7PtQuMc9a0CQE5HWgHPG6kbpxRkge+KBdLikknIoyT1oBLNjbQQR2oENyu4jdztzTg&#10;cgrnGe9IFG/dT8HbsI60ANJY8bqcFy2WNDA4FDFgcbqAGk7RkUKRjAPXrQw3jBNJjHQdKAFLbRml&#10;RsdRSdRyKCQ3FADmORkGnU2MPtw/6UPuB4PFAA3ynC1G+/qg7fe9Kk3g/KT8zDFMIACghvSnZgAy&#10;BjFLjI605AduDQ2f4vwrZeQGXrlmtzbNFgZI/OvFvE3wsWTU5pInkGXJVe3rXutyBj5jx1rmdZ0+&#10;OWbeuc59K9XL8ZUw91F7nn4zCwr6s8l034VXCNvuJ2IX5vmY4rRHwohkG8zyH+9Xdtp7BWiTHzcG&#10;rQsfKAQtuyuSa9KWaYh/aOFZbhyT4a6Gmi6HFZI3+rz96uuT72KxdAAihK9K2pLkOkaiPbtXBPHP&#10;NfP4iUp1nJnsUYqNNJA7DPKn8Kq29sYZJJifvNnrVjcT3prHAwRWJsYfjI/6BIf9mqPwZJj8CK44&#10;/wBOuCff56ueNiRpkm30P8jVP4Now+HsZT5t15cEL6fvDW0dIsn7TOldgB5ryYXvSksxVtu40BZP&#10;+WxHX+E9eaFDA/6zbzjntRcbHQyP5sahgMkbvl6c1wviqV5/E98rfNHG0Yj/AO+A382Nd7BDJFJH&#10;Lg9yrNjnHNcJr9xJJqdwcbW87DNnO4gYz+lXD4JP0/z/AEId/aL0f5xKcTEOqsS23oxr0n4BKf8A&#10;hZybDz/YMp495Yua8yWR1uFXb+727mfI49q9Q/Z6WU/FSZg4Ma+Gn3cckmWPA/nRDW5Uuh69d7p5&#10;GRtuF/zmq2U+VEj3A9TnpVi55bA+X+tVmU/xP/3zWRI2Zwzqpz7+4pr/AHsHgY608FCOBuwM1GC2&#10;Myg7uccVUQuIuxWZ2B4P58U4FpI/nG1sY+agYY4G5mzigrHDH8q545qWA3zNy7QtNkMitkrnP8NS&#10;Bl2Dj2xikXK4I49aAEICtsB92/wpoUOdrH60O7CTB+Ue3eiMqGUyjO7iq21KXcdGUQ8t7Gl3LzIP&#10;xFMYgvkpjn0pwf5d+W+9/dqhAHZh1BzQTJGmAoz6GmrkcYIGOnoaaTuBZX6frQIkx82Qc7qkI3rg&#10;nsahWRgwI6frSzSKzjA/GgAVNg37zj0Pf9aUNk4B45qN3+XLbsbuKdnHKqeRn60mBJIi7mZT9Pel&#10;QMwJzznp/SmZMi7FRfxNCxTN96U7j2U8VI/UGkEeE3jdTciYHj5c5qQ/6vhSuT09qjlBdTGg+b+9&#10;VhEOMeWeB1zmkAXHf/vmggN1J5pMuelZj5jA3NJyR09qVS204OPw60zcWfBHFPCsi7lP3q8s090e&#10;WVS2xh/s+lLGxRBg46/NUaKByq89fWnLv3E4+TFBJJIARlnI+lG3zBnHT270mcHBHXoKU8swP8X6&#10;VSQBhUyHK8ditKirjkdfSmHLEh9xDDgA5pDAo+6+1lbk7aTVgJ8KX2hff60AbuNvtTVMqjl+vpSk&#10;Sg7s/wDAs0gHvuOEXjjGKRUHYfh60EqSCx25+6c9aF3iTJHbigqKFCgJsd/mP3fWlRSqKpH8XpSA&#10;Bwx27cf7VCqqyMGbmgViaMgHDnO1vzpgVG3FuM/dNMaWRZVVI9yn7zFvu05XQDymIz0zTRSFtIkh&#10;GyN33Z+bc2a88+OxnHjjwfIEVo1uLjJ7glV/SvRIARJvzx3FecfHgQN498FRuMs09wR7jYv+NdFH&#10;4zGp8JlAMrklfxqO4aYyRiDb/rMSZ/u/41KxzJhTjbncKQGUAqJnbJ6ELwPyrI3Q+NsHb6cU9Sud&#10;yt09s1DEN7byf/rVIpAA+Sgl3JE8pZA0cSrt/iUc06SVnUKHY/Lge31qMyYK8ZyODTozhPmFAuhy&#10;/wAYGz8OdYjJ+9YSdfpWD8KLWCLw5axs24eWvJrW+OguT8LNaW3faxs3w3pxXM/CWy1M+HbFJevl&#10;rurVfwxS6Hf21vMknkpCefu8da1dP057d/NmPPQDFO06IxQKWHYVdMZZcBse/pWEioipxwaAyliA&#10;3K9R6Up+VaYAuWZVwxXk0FEgIPSk5zxTFJGBUmCWGDUibCnqdwyRTDndtoZZFB2vigS1JCeM03dk&#10;fepMuuMnOaUgbdwFNFDqQZJOaACByaX6VYDeQ3QbcdaaBjhRUlRkMp6fjQR5jlADf/WpwGDmmqe+&#10;KcDnmgauHQ5zTduMmlPP50bucYoKAE96SISb/kHRc5NKDu5xSjYXxI2BjNBLuNQgjg07JzioZZTD&#10;E0iLnavT1p1vcpcw+eikdsNQNMkBBNH0NBBB5FGCBhRQDEyoY7jQGLDI6UgB3/NTvatLEByTgCnB&#10;SPSkOEOCOlPoAaUwc4puc84p7AEc01Rk4NADO2T/ACpwBPOP0oYFO/pUi9KBjW64ApuD1xTyoJzi&#10;lAxigRGMqclacgwORTth2gtR3zQA1hg005zk05z7U089aNwE3Db16D86U84IHaihlJGDVe6twAZ9&#10;aFwXzTVj8s7AeAtOAx0oa6oBzEetCglcZpuOc0ElTtDVUY9wAk9hRn2oy4IUL94ZzShSTirAUbsZ&#10;xTeg5qRTkZxTZAoHSklYCreMApbPX1rjvEviO1sbg73C/wDAq6vVeYDt9K+X/wBsT4na78N9NbWt&#10;Os5JlViGWM8iurC8sqlmHLFv3j1aTx/pcRbdcD/vqnf8LK0by1/0tc/73/16/OHXv25fGssrR2vh&#10;28HzY6VDaftS/HDxEr3eh+FrryY1yzP1r0/q8O5ooYe2sj9OPCvj6wvLnyorrk/3WrtrS7WaPIbd&#10;mvzl/ZB+PnxX8XfEVdP8UaXJbW6rj5+ua+//AAlqAuNPjkZsllz1rzcTGMamhMvZ/Y2OlTdnGKG6&#10;U23dyuFPHWgM7KxKj865kSYPjZx/Zs2f7vH5VV+ECn/hXdqzfxXVw34eYaseN8jSpcj5tv8ASq/w&#10;lJh+HNiEXLNNN+srVtHZk/aZ0kRG3OQvv/n60Mgblju7YA6+9NGZJMA7RQwZUwfmw3SpKJrKN5bn&#10;yYuTtIHOa4fX4pLfVbqKdPmWdvlI9zXdaaZBdsQyxsImbefoa88vnaS5mdWLM0rHLd+T1rSD9yXq&#10;vyZm/wCNby/N/wDAIHRpI2MSknGF216b+zs0q/Fe6SZNqf2Cdrf3syL/AIV5vZkiZFI/+vXpX7Ps&#10;eoS/E3Upr+9WSG20VVtU2gFcuuRVU+o5dD125GxyMdWxmqszFhk7evHFTXkzZJQ5yuWquwLsHZe4&#10;BX0rEQ4PuJjfI49O1NDuR8i47KKV/NdsGMLuPzUFiyEqf+A88U0AwqwKggeuR3okXA3DPTpThuQK&#10;e271pszq44/i+760gGs3zYx8ucGnBuc54PtTWZifnbHbrQuzYQW56D60AOzu/i+Xb6VExG4Ej7p4&#10;p7SFQMj/AHvekiLN8zD7vLf/AFqChPlb5o4x9KkdUBV4gfxFMaT5/MIb8qCXYcNitBIXLZ3EbvSm&#10;ny+mBgH+91p247dyemTTFKbl2qu70oG7ihQvzbic9qGEa5zn1XjgU5Wd2JPXbhR60nsP7uDQSMLj&#10;7uD6r6UkasTljxS7nJ+VR04pUcldoBz1OamRXKSJ8pOT1PQjpUy4VMBfrxVYsABt5P8AKpI/l+Yj&#10;cD0561QWHM4YiOMfxenSo2+75Y7e1EUhdipAVd3A9aaH3HJ9eKhsVhpLEkA805Qo+9/LrTZAqncV&#10;5p21nUBm6UhHPljj7v8A3zQuB+8LdT0NIm7ds25+YUpGGZV43N3ryzblRJDyGVlx24pAS7bQ35Uu&#10;7AyOf60ibVGAfm/nQSL5ZA+9931pdzO3H1yDRucjgds/WkEzlsgY/SqVwHiMAjrnrTlXLblf86bl&#10;y3B4pzkgbcUMBUYhtuAQ1KWO8fL09PWogzbMD7yt1FPTB3bnOPY1IDxgcgU13idioGD/ABKe1Ct8&#10;vBwKPK8w7nH+Jpq5UR0Z7Pu2/wB6pEDkbytQnzE/dlmKjHvTmmKDCAkd+e9NlMkLHewC/e96NuMl&#10;TTF3E+2eBToz1LcUupDJUBR/mJ+Y9fSvMfj6FHj/AMEgSuA1xchvmOCNi8V6YJTkEvu5rzP9oDb/&#10;AMJ/4GUHG66ugoC/7CV00fjM6nwmXbrJF9593BG5uSfxoScZ27s9uadLkPsQ4BPpTMrEdwYfnWJr&#10;FksYZY9gO75vly1PBAI3sFycfWo9zbMf3eKOGx5ibu/0OaA6koO1s4pdzMuPfmmfMykZx+NKm7GA&#10;x+9hs0CZzvxh2n4b6s7MvNsc57VD8L4YP7Ct2VR/q1/lUvxdRpfh5qkUbbSbbuvuOP6fjS/DC2+y&#10;6FbxyD/lktaf8uyH8SOvgAjGRUwyw+YVHEBjbn3+lTDgYzWZomFJyeDS0VHKw5hAgBzS4JGdtFAJ&#10;zw34UIVwBx0H4Uuflx703nOQKXPGMVYrACRxQVYlSOmfm96QE9Kep560Fa2HZ9qKM0ZoJAgjg01l&#10;3EU7NNZsNkUD1sOC7elFGR3pvG7duoKiOOCOajzjpTnPYU0HB6UDHYIHy0RBQ53D+EijzCR92hCM&#10;MWH8NBDGjH8NOESKMAYpFKqOEpWbnI5qrIEx3bb/AHaNxU7txoUkjOKODwakoaHMc+4dxzTgQehq&#10;Ikb+acDzgcU/QXqPGVPH8XFODnPNNVh1xR/DnPemiR2/OQRTaD9aQEk4qgFMgCZPSmwzLIvmIeKc&#10;CG4NEMcUXyIuFzQBICD0NG7jmmkgD5fWgn7tBXKOLAdTTed/IppyzbhTiRndnpQSIxJOKMfLml3j&#10;+7Te2DQAe1OYZVVptDcj9KegAVI5/CgmjJximzI8i7UO3/aq4voAfPkYpwBPApu9VAVm5/nToyN5&#10;Oarm00AVR3pCR6c0KdtNeRVOWNKMrgSluMionXPOaejKR7GklXI/GqAzdZkIt8qM4r5X/bR8d+GP&#10;Cvh+e68RSxrCud3mdBX1Vq0QaBgv93ivif8A4Kd/AvX/AIs/Cy90fQZ2jndW2yL64rSk7TJmrxPi&#10;Lxp+1r8EdMvpE+2WijcemKf4X/4KH/AzR7E2j6taptHdhz+FfKOt/wDBMj4w6rfyLeancMNxP3m4&#10;qOz/AOCR/j25kUzandZx2Y12ymmrMz1Pub9mP9v34U+Lvi9b+GvD+pQtNdSYQL9eK/Ub4V6yuoaP&#10;BcqPlaMfyr8Rf2Gv+CXvib4YfHHTfGd7dTstq4bDE8nPvX7ZfB/SJdO0O2hlDfJGo5+lcdaV53NI&#10;K0bHo9udy5NSpjy+KitSVXj0qdQAnWsijm/Hp/4lUxx/Cf5U34VqYfhpprFR83nHavf941L49bGk&#10;SZ/un+RpPhe4j+HukmTLfu5Dt/7aMcVrH4SY/EzYB3FmERwnT8s09JGCqNv156Uib1DK/wAzNgs3&#10;9KHcFsqKdtCia2Z5Ny7Tnaxrgbh9krh+MuR+td/YTFRIJFbAjb0GeK8/k/eM2f71XH+G/VflIh/x&#10;v+3V+chLJR9oAlLfe6CvUP2eG3/EbVs7tp0eMIOxO4Z/z2xXmFo0YmGdzfMB16/jXpPwG+1yeO9S&#10;v0GIYtNRG8teVBcc+/Iqqe8vQJdD1y5UidjGikD9aqSIZFIjb7vr3NTSSO/7xLlW3fxKetQFw7Zy&#10;2D26fjWIgQMo2b+dv50bkBxwP501WPmMQp2suBz096MruJYZ4z6ZoKiOZ1I2Ajd9aHfLDaVxtprN&#10;tBPdfbpUTsrqSjY+f86dg5R7SZGOuTwxoZmbGEBHI/8Ar03cAcewo8wuQCfu/pSJDzW5yvO7mguc&#10;4P696GfCYUkc5Oe9NBYL5o3En7q/3TQA55C+NrZ+h4poYJHjPbj6f5zQHITk9envQg3J9OrGhD6i&#10;iQ5Dhc+3+NNaQrzSuAj7Q2M/ebPWk4CsM47/ADc0Fj0UvyX/AAJpwAxweGqKJl7s3p9aUsCSHYEe&#10;lUS7EjsFQHbj/wDXQBgbiCcnP1prFpF3E/w8UnnBF+brRqUKSHfpjsKeWRBtI7YFQK7M7KW6Gnbw&#10;V+Uew9hVASCbP7tov4clsfpUbsCpjOee/wDSlQZXYW46/MaYDhj83+fWp16gKZXwTn/69SKI2Gfv&#10;VAcY27xRuf8AglZe3Hf3qieUxY1VAzY/H0p0Y3OBKM455pn31LgfKx4FLlfvEdPu/hXjmw92OMI3&#10;60qNtfj0JpkkjZ+VevO7HSljJIoIJAcnYey/lQvlE7W+9n8KahVW3Y6jGaWMlG+Xb9KA6XHsQz7c&#10;/N/OnAlgQ3UUzcQQfMBxyKQsynLt70xD8ELldwH8XFKoA+Vd3Xr3qNpAcnP/ANepIwvRsn0osUtx&#10;wYIRnpTmbY3GWXbnpUaqoBLDLDkU8LkZLH/gNWtAvYFTd+8z978xzS+Qd20N3/P3ppG4YboB/U5o&#10;+dVZs7lPIoJuOXELMrjPfjmnKrEZEmM0hG45xt289aVSTyDkH1qeoDl2gfOPu+leY/H/AHjx/wCC&#10;GBTat3cHrz9xelenQE7iM15j+0PJGPHvgfe21ftVxu/2eE5+ldFH4zOp8BnyODKct0PAprx5+XPe&#10;ob6W4TVbeGI/IxczL7Af4mpwT8wI7VibIeMbvkPuc0Z52rUfmqQBtxtwfrTy24KxH1FAD2JQAAZP&#10;UZp8Z3LuXt19qTeCPMRvu8YoV2RshuVPY9R6GgNzhvif4ln/ALP1HSbiNVhbZFG27a2SA27pyvbq&#10;O/pg9P4D2/2TCFHHlLWR8ZoLeXwHfXQtVaVFjCybfmX94vf8a0fh4zpoduzf881rT/l2Z/aSOo4X&#10;gVJuG3ANVJbxlkSJ42O7PzL/AA1KJQBvzxWZRYJxzQPeoxOrrx3pyygnBoAC2DihWx1pkkiryDUX&#10;n73wVpWGWgc8iio0lDDBHak81VPWmOJKAQeaBnvTQ+RmgSHutANEi5bqad0qMOoGRR53egkk/CmM&#10;ARle1J5wFNkm5zmgpdh4Q/e9aXyzTVkJFOBXO5jQUNxxmlCE8ilZgV4NNyg5NAAVZeSadjCbiaaM&#10;MMinbgFz+FBNrgFYjrThhRwKaGzShl6A00w5RVBHBPFAGKKDnGRSBsZs+f5lp+AFIUU0/fGKdkDr&#10;QSNUY4p3NGRjPvR36VaGFISqDJpRxxSEBxgimIUDH8NFFGTnGKADHGaOaCcnJoOaAAFgfrxQASM+&#10;lFDEtQAUUZooAKCCOaAcHIpSDnJoAQ9eKD7mjAB4oPJyaAGtD5n8NCIyH7xapF+7R5g3bcfjVOQD&#10;QGxlhTXQN2p7DHSkHTNEdwAAAYApHfnYaXtQfatFcCreoSmSMj2rzH4waPbXumTC4hXHOc16lc52&#10;c15/8U7d5dNkH1rSAHzJqXgvQ1vGZbVeePuirekfD7Trx/MhsAyr947K2NW0Wb7SwCk85xWtod81&#10;nY+V9lO77qj8OtbNmZV8EeG9L0/xBFHFaqp3f3fevorwlZRx2abRgYGPyrw/wppU/wDa0dw/3mbN&#10;e8+GY1W0RCvAUc/hWMyomzEo7CpCCq8CmxgcbRUjksKgo5f4gAf2PMP9kgflR8M4cfDvRwg5MLMz&#10;Z/22pvxCOdGmLf3T/KnfDnn4f6SOm62+UZ/2jWsfhJXxM3GXbGxKfMV9e+KjGMcKM9OKP9Xxv3c5&#10;pv3ZNztk/wB70q0UWLTcXfL7v3bDAHTiuBmRmJRI9oXOfm6mu8t2QXAHPzAjP14rhdTYfbbldu0J&#10;MwX8zzVR+GXqvyZD/ip+X5P/AIP4EdokofJdeThdvX2r1X9m5Ps3iXWi7Fv9BiX6c15VZKTOo7A9&#10;fxr1P9m87vE/iND/AA2tuevu3+FEPtPyCW6PTrhYonLKAu9sfL3qDapO1WUDru6/hUk6AyMwyVUZ&#10;6VGWUDafvfxf4VkIMHzPk9eKZKBhRjkHNIZT2TnvTPMGQ33vm/KrRSHnCnL7WFRmPB8zB5PSnruC&#10;tIMikaRjwe3pQ2UAwv3Rxjn60shRhhXwTwaYZNvHYnIWnEqvUdKVzMTCsvChu5b1FK4JHmbgvf6U&#10;KrSphWOF/vHrQWIbBJwB6VIEcMolZgJf9W+xuelTRuu1Ts9Mik2qTgR47s3rTc7DlV+XdnjtVRAW&#10;QLHJgjI5/CmsXI/maC/zkH7uPvbelG+QsMt8v9339aLdTQGAVM49TSsowpddx/lTF8wncGH0qQqx&#10;TDvjvjnmhbkyABFYlpOdvemMcnzAR0+7QOTkBckc98UjKNgJfuCdw61QdSTaseWZfpTcZHKgf7tN&#10;UEnzD3PA9KG278l+fVc0FCklhkYpDgLuMny9NvrSGXbJg9lzSSyv/EorO4BvjHzbenFNLg87N39K&#10;azFm3kdBwfShZVXoKtAZOAGwQw7/AFqQlFAbY35VGp/i6/0pyuAvy/Mf0ryAFC5+ZePXbzQMmTcn&#10;TPakQgLgL1680pYH5S30J9aoB5XC/e49u1JE2BuIpFAIyB+VAUrHw35GiJT+EkK7jkZGf0oVg37s&#10;n8+9NEjKcKflP8LGkCsT8z4HWi6JHs2OSuf6UCTev3m2+mKAB1Z23Z7U6NFC7QPeqDYFEgG7HqPr&#10;UiFCFUgHu1RhtmCqHbUmEXmM8e9ABvbaUyMbaBIoO1m3A/e/KmsNoyPu55NODLv2li1ACsAQy7ye&#10;enpSIuEYDJVelEbh5XdT3H4UMTg7Rj+tAEiYV1JCnnFeW/tGOD478DwMn3rq4+8f9lM16jHuyuD7&#10;15N+0pBdS/EPwNJHcKq/arg7SuSDtTpnjpW1H4yKnwMgW2VPLldvnWELu9Rwf6CnLlhszz61zGua&#10;tqlhq3mpcsp8kBAw3KykD+vpzW5oOq/2tpy3LLtdWKyqvTPqPwIrJllwIB8zvjmnInmfO474zmmt&#10;Gytg/T/69SRtnIz+FFikEbjyygGD/s96czQqNv3T796jUkcgf7tPXcyGQntihi6nM/F14/8AhA7o&#10;Kw+ZowCf+ui1f8HTxx6PDuf/AJZjp9K5f9ofXYdF+G95cSHaokhyf+2i1wtv+0X4b0PQ4ftetxqP&#10;LH3mA7Vf/LsX2ke1alrscJUGfq2K0LHU0liXDV8s61+1d4Wv9US2stZhYb+dsleg+HPjxoEtlGW1&#10;OPp3kFZlNHtxulY4DfrTvtKbcV5Qvxu8PlcnUYz9JKmg+NWhyHC38f8A38oJPS3vQAVFVP7QhB+9&#10;92uHT4saLcfIt8h/4FRa+ObKUvIk6lQMtQVdHoEeqwpFkyVRu/EMMU6x+aOTXj/j3452WgLutb2M&#10;tu6bu1c2/wAftFvPLuZtWRWXGV3igaPpS11aJo9xkqb+0YyMq3NfPdh+0joMS7X1qH/v51re0n48&#10;6TqcfmQ3Ssv95WGKBnszajEoGHGfpQuoRjnzK8B1v9qfwlo9w1tc61Cjr/C0mDVXTP2s/CN9N5MW&#10;tws3tKKCZH0Ub9SOD+lU7vV44ZVXefxrgdI+KFpqGi/2qk+Y9ucqa4/xF8edIjudy3y/I5DLmgSP&#10;eLfUg4XBqY3ygZL1434b+N+k6haLMt8u3/epdW+PGh6b/rdQT5u2/pQV0PY4bwStgP2oe9jAyX/S&#10;vIdF+OGjakvnQ3y7f96tCT4waTIPJF8pbsN1BB6dFPHIc5pzTLGmc1xPhfxpDqgYJLuK0av8QtNs&#10;Zvskt0ob+7uoKidstyCMt/KnR3cbN8pz2+lcTF49sZIdwnX5evzVNaeOLInBuF607XC52iye/wCd&#10;OMhxnOPeuat/FdrLj/SF/wC+qWTxZZI20zr6feosSdCJSHGMeuaSSZB94/hWTZ6/FcMMSK3Hao9S&#10;123tk3yyhePypgbCXAboOnSia6kUYhUsd33e+PWuTsvGdrIMG5XPqrVch8U2xYsJF+tCGdIZSOd/&#10;6U0TH1P5Vg/8JNbt/wAtRSSeKLdR/rlqhG+bhW7809ZSVya5e28V2s05jE1asV+ZE3I/FAGoX3Yw&#10;tKGGM1S+2qOp49qcl4hHHpQBbDA96XBPQVVF0pYc04XCKOW/KgCyPQj/AOtSNgcCq6zrn71Sebxk&#10;NQBMUwM5ppJqMTYjJzQJt3Kt0oAlUbjimF9vBBphm9aPtAUZ30AThxjGKjmXzD8rY74FRrcqWADU&#10;0BvtHmiVvu429vrQBYHoTRjDHB4qHzF3b2YjH61IJOOVNADqKbvX0o8w+lbJ3AbPyrZHauL+IDwf&#10;ZZBMODnFdlMcoc1598XVuItIa4hG7HXFdGFp+0rKPcxxFT2VNyPNtSgshcM+8/e6Y6io4RYLLvUY&#10;LcfSuZ1PVdRMzDy2+vNRwzapJykcjN7A19D/AGPpds8f+1ovoeheGbuzF/GSyjb2PevY/Dzq9qpA&#10;/h/pXzt8PbTX77VI47y0aP5z970zwfxH86+itAhNvZqCOi/0ryswwsMPZJnoYPEyxCbNZAQODx6U&#10;pPHFJGcoCPSnMNi15Z3HJ/EIn+xphn+E/wAqk+HCY+H2kl5P+XXr6fMab8QVJ0ecf7J/lR8Nzt8A&#10;aSjbjm1P4fMa2j8JP2mbfmY+QnqKYVYN+7+UetDhWG40jPIMKRx7U7sfxE+nSoZ/MMuGVCVXbyTj&#10;tXC6yftV1eKxZVaZyy+wc9fyruLZ5I7ld5JLfdX0zxXE6tE66ndBpF/1j7stjHJ7VrBXpy9V+pnL&#10;+KvR/miHTf3kySA9WFesfs1xouu+J5YG/wCWdqrf7R/eGvI9GGbaOUjoo/SvVP2YdRh1ObxM9kvy&#10;rcW6tJ2Y7XJx+dEfgkOT95HqErOJJA9V3JIClS3OSAamlPysnpxu9TVdlwAw5J5+lYgBbc+zb/D6&#10;1GB5XSM9Pyp0xCcALn603zCX3SJ26djVaoAac7GCAfL96hdsgIY+mDRIRncCvy9R2pgPO5+/pRvq&#10;i4i7tsisQSOi05QGTdtJxnaabIVXBDj/AGqMBRt8z5T196LMgeNw/wBWmKe0g2j6Yy3eo1KAeW3s&#10;KfI3O4Hp90GqsAjghtpPXiowWLbQOnG6pdjlMpngjJphRzhgp+9QACLzec/itGUQruHTqw7UeYi/&#10;MDhepUU0sryMU+XPc0FWYGRRhFB3N15oySrcbvb0p33yNh/3uaa7bVx2x09aCQLrGpXp/SoxIzsu&#10;77o+7700EyOQv3T3qR4wR0PHpziga3BSpbBH8RoYA/N8xx/DQpwcI+R2C9qJFSE/PuOeMmlcsFMs&#10;3LkDio2CA4RR6dadgsNyt3596aTtUAdB+tJoAJ4PfFNQgk74/wDvo4pqYCsD9MZpwYJ8uKkLmSG3&#10;kMg6L3pyn5m/3c0DOdobtRtCZ5yeO1eWA7IaTdvxnig4DYIGc5pgKxBmkb+KnqQjbVb86AHFlySr&#10;cc/nTkHIY9x3qOIqo+9x1xTyqOAAed3agBroyjeB044p8a7mC4P50JGdoz/kUMDu3A8enrQA4kRu&#10;V7M3HtS5USeWWx25qJwXPT347UqYAO7dkeo61UdwJS5Em0L+tAfB478c0xJAX29h3x0p5HyA5wAe&#10;tUPQMnqBzSqADhl/+tTS5HKjj/69J5iq27lh/OgBzupU7up9Kcsj/eCkt0ppdsEP6fLmnDIi+p9O&#10;1Ah65LeZ/OvLP2g2+1fEXwZhGxHcXAz2OVSvUotwKgDjNeVfHIG5+IHgyNVUyrqFxuXd82Cqc4/C&#10;tqHx/IzqfAUr7TrO8Rra8tPMVeF3dvx61W0XQodJmmNvOzJJtPlsenv+tX3JRmEispDEFW6jmmxK&#10;vzsZBuPQ/wBKyNCQuqkMilh0pQd3JH8WBikyBlitLt53eh496QCwp/cyccnNOK7l+XpycUisC2QR&#10;yf71KrNtOIvw6UAeU/teWE998HdQgtsh3eMLtPT94uDX51/tOfCz412/g177w5c3Dbcn5GPPFfpt&#10;8brIX3gqSB49yyXMOfYeYtc7d/CHRtd8Px2ktijho+jKK0/5dgviPxX+GfiT416brslprRumkVyF&#10;Usc17Ini/wDaAsoFewju29F2tX3Yn7B3hdvGh8QNpqbC+dvlivSoP2X/AAbHbhDosfA7xjArM0Pz&#10;dtfi78adPsmbUI7gS8kBs1yOo/tRfHTTL5ttrcFVPHB596/TDxH+yD4V1SXzBpcaj/Zjrmbr9hLw&#10;VK3mNpClu/yUEy3PhT4e/ta/GnU9dhhvre4VXcLhs4Ffbvw9v/FV18NJNZ1CQrNLDuXn2p8X7DPh&#10;e0vkmtNMRWVg3CV7JY/CeOw8J/2KsB4h2/pQSfmh8a/jF8QrTx1daUzTyRmUhOuK4y98U/Fi52yW&#10;l5cYbkruNfZPxO/ZTvNU8ayXC6TvVpMq22ug0X9jSya1VpLNc7ey0F31Pi3TdS+J93ZKb+/uF/4E&#10;eK0/B3x5+KPwxvVtriOa6sHfMrHJZfU19np+xvZSLsNnwvTC1Vvv2I9OuVZHtc57eXQM+a/FfheH&#10;9oaP+1PDOuT295JHw0Mp4PuK810/4H/H74deL7ca1qFy1r5yjztx2sK+3PBn7F83hHXI9R0SJodr&#10;ZZQvDfhXuw+Buj6zowtdX0uNmKYbdGOtAmeffBexuX+Fdus7tJ/o4+Zmz/DXiHxG0fWIfElxDbyS&#10;eXJIflyeK+x/Dfw1tvC2gnSrYbo1GE4Feear8JE1LxI5a14LZ+71oFY8F8O2uuWNotsJZQuf79Uf&#10;EWg+Jr0M0d1Ie/8ArDX1RafA/TjGoa17dl68VHd/AuxCtstvvf7PNBR8i6deeP8ARibaGaTYP4mY&#10;mtDQLjx9JrUdxPeSFd3Qsa+kn/Z6gkuGcWq7c5+6atD4E2dtIstvaYYNn7lBMjU+DtndxaCs92xL&#10;OoLVxfxml1Cz14Xlo7fRTXtnhDwodM0tbdkYcelcl8Rfh/LqN/50UTcn+70oFys8o8Paz4knOZLl&#10;/m5+8a2ID4hWQut63PP3q7PTfhfJbIriM9Om2rsXgOZeBGfxUc1oI5vS7rWbZPMkvWJ7/NWL4l8Q&#10;eKY7vzoLtgFbJWvTR4DmVOEz6/L0rM1PwBNnzFhZsDP3eTQAfCjxLqmqxqb0tnbja1V/jZ4pvNFs&#10;PtNvKVwfmGa3vAXh6WydpPJ2+q7eBXI/tAWE09g0IiPzL2FAHierfG3xINazp9w3lofm+auw0n45&#10;awbJTOWrlPD/AMM7m5dpDas3zZO5K6a3+HNzDFhoWHP8IoAtL8cde3+ZsbZ6bqy9a/aS1aJ/KjiY&#10;c4NXLnwJdJbnZC3/AHx1rntY+HNzJGZWtGzj+7QB0nhD436rrGsWsULOTKQrYb3r6E0XW5f7NWeU&#10;/wDLPLe1fMfwk8Gyaf4ljmljb5W6Yr6Jmjkt9DwFP3e9ADr34kR2t15KFm+bFTr8Q4o4d5LDNcTH&#10;pha8aRkP3u/atE6YfKCFTz+lAHV2PxBtrh8POa1pPFtnHGHMvUcV5/b6QsbhsNxVjVrN5bYxJn2N&#10;AHbWXjC2nuDGtx3/AL3WtZtZjjh80vgd68h8MafqC62rzTNtXjb2rqvGmo3VhoMkluvzqvGO9Nu4&#10;HTS+L7SN9pmX8WoPi+z2585en96vme/8ZeNTf+buZV3HjJqtr/xQ8ZafbqbUGRsdFpAfT/8Awl1o&#10;y7RcLu69ar3vjazgTc04GP7zCvlPSPjV45WeRr6BlUL/AHq4j4pftbeIPDTNDNE2zkblPpRuB906&#10;H4ptr+Pesv8Au1tR6nCFzmvjr9lj9pi7+I5W3ET/ACnBZu9ezeL/AIy2PhGFn1C8WPamfmaqkrAe&#10;vnVbfrkUDVYCMl/wr5g/4bI8KNdPbtqKhl/2qt6Z+1t4XvJzFDqKs3s1SB9KHVIscuM/WmPq8Srn&#10;ePavCh+0hoYtvOF4CMdd1c3efte+GU1D7F/aKhhJ/EwrSOwH04moRyoB5lZ/iGwg1G2KTJu4715T&#10;4D/aA8PeIplt7XU42Y46MK9QsdUXULYSK+4MPzrWnLlkmjOpHmjZnH3ngHSp5zKLKPk/3f8A61SW&#10;3gexjGUtY157LXWNDxwv60Qw7edv0r0frFV6XOFYejF35UY+j+G7SzuVMcOD/u4rtLRAkYQCsm1t&#10;1E24g81swRkEHPauStJzd2dlGKjHQnTp170rsAOTSBhnGKHYY6ZrnNjlfiBj+yZs/wB0/wAqj+Gz&#10;EeA9I3MxzAwXI/22qT4gZbRZiB/Cfw4pvw1fHgHS8cr5b7WX/fatY/CT9pm4ZC3CqwwOWx/KhpeN&#10;zPj/AD0oDMFJ29+OetAbEgYnaNvr0oKGxuxddx2n+HYCSf0/rXK+OraCXV2hEKsoUM2QDlvm79+n&#10;0FdQ+WlAROc5xXO+OlI1pZcjcYVxg8Yye3bkmtqP2l5fqjOXxRa8/wAv+AZunCNbiOJgwUttVR71&#10;6l+zBGiw+IbWyt/LjhvoxI5XqcE4H+NeV6ZbPdX0RUlf3gPJ68/5/CvVP2cLLVrCy8STNqkbL/aC&#10;YSHa27aGGevTP8qX2WEviR6RcSLG+QemfxqJiyjJf733uacXaVVJkyTzt4pioCQ7EfN0O6sgGiQ7&#10;clfyprmaN9zRgbh7ZqRn3EjI9clutRnJTcxzjiq2ADnBUU1VO3Ld+lDo+QVdumeKCeNhH3SOaOYq&#10;IKu1ipPv0p29QyqB+QpFUnLE/N7mkAOMq+c8U7hIAw5LcFV6VIM7SR/Fz2qNV7lPm96ckj9dmMHI&#10;GOtMNhy/dZRI2DximsZV3EHcv8OO/wCFG9AcjruHajeqnPRgen9an3hiAMIsEfxZOaRfn4Jznk7q&#10;b8w+UfXNBRmdtrdP4iaOYUh0X8W4fL1z6UwGRhkAhcc+/wD9anEhV2bQyn+LFIm1W+YDk4PtRzEg&#10;rfKQUAP8NG584Kj3oLAjI71GzMrZ59KEwJPlV9+PpjFG5GGf71R4+bep/i6CkXg7iaHoUvIezIP3&#10;ZHy7c5psjHbj+9z0oyW+ccewowDlivuKkoM4TmnD5jmMmmLuw2T+tPBUE/Mev96gDH+UuwA4A+9Q&#10;pUHcwJqNE2jdgAn73vUi4cYI+6K8sBsgDhkMeVz8wp0fl42k/Q03a2fm4zzinSnEmEPXNAD1UBTu&#10;P3ulJGzxrzLuYt6dvSkZUBXaOPWkCENjt607ASq4T+I+vNG5VGQWOfSmY5yw7dKVUZv4OP8AdqwH&#10;yGIj5hjOaRCd+CT0pk2/HP4ijIIxnNTYCRW/5aH5T05pwIVMEt15poyeFG7v9KGDsdgbG7gNTGO3&#10;FvlA4oBx0PbAqNFZT/s9qGjZeU//AF0xFgNwuVPpSMwUY7VGSQnzU4fMAc/WgCeF03qK8r/aFjt/&#10;+FkeB55rfzP9KuF468hB6cj2r1CJCWwMfN74rzL9oGZo/iF4HlEOdt1OC3oMJmtsP/E+RnU+ApMT&#10;F+7M7lQ2F3c4Gf5UYGMAfT3psrs8hAXjd3pkcwnTzIjxyAR7HFZyNCfdtO7dnuRtoDs2SDxUZzxk&#10;0L84x90d/UUrAT7tuPu/Wkkl8tWZmC/71NjDFsOM1l+M45JdEMUcm1WmjEgVsEqWAwPxIoW4Gd8V&#10;gsng9Nv8V1Dt9/nBrd8N2YfTIgf7oridaZk8O/2FcKzQw3kEtnleIMsQ657KeOOgJPTNegeGosWE&#10;Qz/CKt/DYC0mmQBs+WOP9npUjWMYXAXP4Va8vI60pXIxWZoZsFvHcoWktiu1iNrL196Q6VEekQ/7&#10;5rQKMOBSeWRyRxQBm/2TC/LIOv8Adqd9MR027P8Ax2rSKuflpyq3cUCaOcuvCNnJP55tgTn0qzb+&#10;GrRYVXyf06VtLExJzH+PrUiw4HKiggxh4ft1GFi/8dpp0CI8mDP4VtmMLSGMtytBXzMiHQrYNkQ/&#10;+O1fWxjWIrs/Sp1jK84qRVUDJFBRknTWWTAX5T1G2qsnha3kuftKJtY9flroCEbgU0x4PC0AUbfS&#10;kjXHl/pTjpULfeQVe2jIJNOwPSgLmZ/YsPTYv5Ux9FgLYEY/75rU2YpdqHqtBPzK0dkiJtH/AKDV&#10;e40aC4bLop/CtLCntTR/tL+lAIzf7EhAwIf/AB2lTQoM8Rf+O1p4HQijbk4NaAig+lRomPL6/pUE&#10;2hwsvMft92tfbk9P0pTGQMmgHsY1vo0FsjbI19CVrl/Hng6PW4SoTOB/drvZUVTg/jVWayWQb2Xt&#10;jigk8y0X4c21pbhTD83utaY8F2rKN0C+3FdoNPQN8ooNnHjaq0AcRJ4Ktiu3yB7fLVDUvAdvJEUN&#10;sDxzXohslzho6hn0wE8pQB5b4V+GS2esfafIx3HH/wBau+udCE2nmIpg7fStO20xEb7uKt/ZwF2l&#10;aAOMtvCEaOXdO/pVxfDKY4H5LXT/AGRP7goW2jX+GgDmR4WUv0P/AHzVS88MygMF49Plrs1tg55U&#10;U2SwWRMtGKAOF0Tw3Mt/vdCNp/u1qeKtBe+0xo0Xt3Wukh09In3BRUstqHQn9MUAeKXfwtnnDAQ+&#10;pHArF1L4Q3cjbfI+ny//AFq97fTIXOfLqKTSYTu/dj/CgD5v1j4RaglswjtvvcV4j8YvglNfo0V5&#10;YHBb722vvS68PQyx4aLNcz4h+F+layuy5skbn+7VL3WB81/sj/CRvDiM0NmY1B9Peur/AGifAt74&#10;gVbWKKT7uN3SvdvCPw+sdDXy7a3Cru6Cr+ueCbDUgGltlbHqvNEpcwHwTd/s43s87TtBIreoJrW8&#10;PfAC9sdpED7v72a+zH+GumONptF/IVNa/D3TI+Vs0/KpA+ULn4ba5DYNDHA33cd68f8AiH8Jdct7&#10;trmAyI5brk81+i1x4B054tgs15H90VzHiP4I6HrZ/f2S8Nx8orWGwHyT+zR8M/GEetQzs8vl7huL&#10;V9weFNPnstLhhfO5UGeKzfB3w103w8ii2slXb/dWuuW1S3hVEX8auPxImWxCU9AakWADkCl3Ir43&#10;CnrIveug5+ULeLbLnHOK1IeBtYVn2UkJnUzLlfargcIn0Ws5m0CY8DLED6mk3ArwaxNRuGuLkozf&#10;JG21euD6mptJu3jf7M8nyt93PaszQy/iCHOjzAf3T/Ko/hs0a+AdLjMnK25O3jrvNWvGib9MkX1U&#10;1xWhar4mh8Nw3MEhjt7RmW2Q2yiN1ByxL43k9e/HGB66xXuk/aZ6UHyNoH/16YCduCBj0JG6sOy8&#10;bafda0ukKs8fnErbtcWxj3454yTzjscH2raLjCBPT7340tepQ5lc8KcBh69KwfHTlb+BZO9spPPX&#10;lq2nDlcBv/rVh+PQv2y1kLgs9qM8f7TVpTdr+n6omW6/rozL0xibqNccbsEV6R+zOtponhLWryZZ&#10;G8y8YHJGEw8pOOegHPrXmmkDbfRr/tfnXrf7OkdjN4WuJJrRWdZWG9un+ul5qo/w5Ey+I7+Is8Ss&#10;y8cjce/NMcypDjPX7u2mxpJBF5IkZ1zlcgDbRJKWU46jqDWS7gDSYdivULxmo1cqrRlhnOfrSNIA&#10;d/4fLUa4BWTGB6U7XKY55TjAJHpS4LHA+8vNNIOwbT+nSiNpE/n9akESMmBy3BoDlmwO3B9qaxLh&#10;VPvQzFEUEbcD5aqIXHMWVVSMcf3jTSxkOcFdvXFRl2cqh5/GnbH5BbcOlUG44MyAOBuNDSEDgH7v&#10;C56U2Rljj2rJz9KahJGSKnUokWTOF29TQQdm4K1Rgk98Hrx2oYkYAHOPzqdSZEgzs5PamH5uS33m&#10;pOqsMU1Wy+1P4frQKI4dFG6mlzn58/405w235DUIYn5iAW/nVJD3JN+Ony8/nTVYlc45oDbhyuKa&#10;AoGwLx3p+o9iYOTwMZx2pqyKw5fnpyKaS2WbHQYoAOSAvHaoGSEo/IwdtAkRRgBTTAoXkdD7Ubii&#10;8Jj+tVygZQYsfu+1CybhlPXH1oVWPyAUu1VB7e9eXoA3ert81AOCSh+WhVUP8ueuTmlDfNjPaqAA&#10;2V3sOlSQurSGMnn/ADzTcFB096NhVlYr/jQA7JV/n6E8U4ynA2HHy96aU3NjNKVPCMfYUAKHABDH&#10;n1poIDZPtTZQWGOxP405EI+TNFgJN2z5l47c0bXIxQTgYPWlfO7ap/OgBFDKcE9entQpYr8zDjPa&#10;hmO5dq+/0pv7wHP/AH1QA/JADf3v0py7mOAQO31pikp1DfSgYx8q9/XrQBPHLGJRGFDZ7bhn8ute&#10;V/tAXQX4neCcq+3zLkFdvIbEfXn3r09beGb5Z41bacfTmvL/AI8qq/EvwTFczttM1x9nZuucJ8ue&#10;4x39u+eN8P8AERV+EqnIbc7/AJ02EJEnlqANvpTnjJdlkGV7j1qKZWTbtP3WG7d6VBZPvDfKTj0o&#10;HA3b8npRsIO1f0oCleSf1oAmRlVPm+8OhzWX4t07UtR0pRpgDSRXCv5ecbxzwP5/hWkuCcEUEYbA&#10;+lZgcT4r0m50bwt9rv5P3019Au0MflUNnH1ruvDDeZp8bf7ArlPizkeG41DH/kIQj6/N/wDWrqvC&#10;IP8AZkfPVBWn/LsDZB4oqhbWWopf+bPMxXnv1q+VI6isy0FFAB6UUDBI9xJGKkEK9S1NjPGM/wAV&#10;SDA4z1oFcR4/LOQflNIcBcn1olZQu3dSjdjigVkNxnk/hSjOOaCD1NFA+UCM8GjGBRg4zRQPyFXB&#10;PNJRzmj5t1BPMgooooD3QBPcUnGTzS5ooCyEXHalAy3PSigbmGCaBaDivfNL1OcUzJ+6acCw5NUg&#10;0HA5GcUZ7ZqNmywPPWnN8y8CnqIMEfMTmo5F39D05pwHOSabt4zTAaqkAE/j7UhUEYApeM8ih+AC&#10;KAI3UfKMUHb0209c8Ajmlc7F3OAB6tQBGqgGnAJngVRuvEOiWjeW17vb+7EC38qhPiu3dW8nTbpm&#10;H3NyhQefXPH5GgDVKKeopcD0rHXxPcA/vNHk/wCAyD/61TWviq1fcb3TrmLC/J5aB8n0PPFAGljH&#10;IFBUk47etU7fxLot2wj+1eWx/hm+U/rV7hl+Q9adtLj0GhMdKcqgdRSBGzk0+kIi2jjj60hiU9qs&#10;FQozTQvGGoAjNsjVG1khH3KtED7uKNgqrSlqBUhs/K5IqVoUZsgVPgYxQYwRuJ70KLYFX7HGOwpB&#10;ZqOARVowAjJo8tetNRkgIfsyHgionsIjnKirYQAYJoMa4ztq436gU0tFQYC4rN1q+Fqcs2FrcdPk&#10;5rmfGNpPNEHhDbgT+NaU/jMK7apvlM+TXog+4PTT4lRThW5rBl0vUmfCKfvUQaNqUsm/YfxrtXs7&#10;Hme2q30R1emawlzIsYPzfWt8zCK3Mp5wuf0rkvC2mzwXqtKj/d+XjiutktmNs0Y7piuapvoehhXL&#10;lvIy2iZRytSW8Z89Tt+6wq1ZmJ49sqjpinW1uGuMKDtXk5FYo6jL8aOq6ZIXb+E/yNcDpS3+peHY&#10;45YZpJp5jHZyGYkD5gFULnp64H4jrXcfEN9uiTAddp/lR8N59ngXS7pE+f7LtaTywGIyeM9cVuvh&#10;uRvcitPAn2fWodTv9QWWO1kLW8QlZmaTaQCSVAUDJ45J46c52nKlV27Vz9eKTzcuVKfd5601mL9F&#10;6e9QWhWZS7Lhvx4Fcx43u/N1pkV/lt444sZ6nG4/q1dRagJdR+b03DdiuBvbqS9lkubhtxuJS7fN&#10;yMnP6VS2b/ruT9otaEr3GoRKA33vmYLnH0r139nFYh4SuAjFlWaT73r50g/lXj2lTaybmK2g1UhW&#10;YL80Ktx+Fev/ALOUQt/B0u9/maVxJz1xNL2+tVF/u5Ey+JHfSOD8xHyqvr1pkjb1+RaUlCn7sexN&#10;RDzgDkMcc8jr7VKYDWY7eE+6tJM6rGoYfl2okDSfMSf9nH+fpSEMWV9rBVGPrVFaAXG3BNBxt2Nn&#10;t/8AqoO5RuMbdcfhTAA3O8is7CY8fJ8o/h75p0jnYNxGOhqM7u31+bvTgp8s88kDqaoQL8x3qRij&#10;d5hJ2tj64phXBJB+X3p7AKv3TyfXOKOYBqhR1Tp79KX5D90n396GkDHKeveja27fnHy/rRzGg3zN&#10;xyRyP0FG7K7o26fxZpQ7O2Mdun41GUdD8gHT0qhMcWXbwOo70FiEbbx6+9NJHOPmPalOcZ/OggRn&#10;wFA/H3oLAhccYpRjhgPoaZ8o4RaAuKGJJXP4+tID5Y+bGaRo0U7g/wA1C5VgpHbNBW49txXj8aAw&#10;Y/L/ADppO5uB8vVqDjaQPWsw5h0Z4+Zie+M0Evt+X60iZ3bjnNPXOOvtVxFdmQXycg06L/V4x9Wq&#10;IBQOP7vX0qZMRrkk/dzivMLEx97B5Pt0pIwwPIFKmM/N9cUg3A/Ng/7NADj0wPrTvnlAbdjBxmmq&#10;EY4K0/oNo6UAIrNu2OPptoG4Y/iP0ppGGyB196F4UFx27UAOlG0ZPHv6UikZ5X8aQFiMe9OP+ryR&#10;QA5FIG1j+NOA6j73NN3Ky8nBzSbW2HIxzQA8lgcqduO3rTS53bCOtNClGyvpzTg7Y+TrQA9SqjLJ&#10;+nSlZxgsoBNNyAq5I28ZNDYRypPJxigCSFgOTjqDXl37RYeX4i+A1UD5rq4+8vPGw16fGGO3d68Z&#10;ry/4/rL/AMLN8EzOVby5bgqeuDhBXRh/iM6nwFWZ9rscfhtpu8LJtUDbt69wadKQzNuHrTFOR+8H&#10;TniszZEsbFTgUBo87Vbr0ppPmDC+xpy/OnIxg/l+VBI6MjPJxk96cSCMAfN9OtROWeVQMYxUu5AA&#10;pXvml9oDlfi67Hw3b5jP/ISh+6fc113hBi2nR5/uCuR+L5/4p+02/wDQUh/rXV+EjjTYiD1QGrl/&#10;DA3QWBziiX5l2BsH+VKDuGKViMfMKxKiRwElfm+8pwaeQMdKZARsZs/xVJ1FAcxEyZpVQ9M05sL9&#10;77tOAA6UDsNVApyKemc5xSU5ThcmgWqAnJ5prKCMmnYDcgfWhiNnAoHcaTntQQOoNBUjtRQMDzRz&#10;nFBxnimgsGCmmZjqQ5A4FLRSAapHWnZxSxIh5I4pWEZOOetO3YaGkA9aOBzQ/wArYB4zSqR3FFh7&#10;jEULyGJyc806gnPIFHGOlUkSFL5hBxijafzo2nOBTGkJ1OKZISCQV6enenuARgCkYL6/w0AMDLgE&#10;r+dNLZwW7d6HJzVW/u5oINtr/rHOI89j60CG6lrkVi/2e3i86cjhF6L9TWXJZ6jqvz6pcNID/wAs&#10;lOEH4f41ct9ISL5ivzNy7EnLH1q3hI12k0DSKFtpMMQCiMKP92rQsINoytSZT09KGlZOcYX3oKCK&#10;2t0OBH+lOFrbk/Mn6VCb6INwT+VL9viHIJ/KgnYS70y0mLfuF6YxiqiaZqmnHfpt0yLn/Usdy/l/&#10;hirovoH4LfMRxUi3sJGBKN3uKBDLDXlnm+x3sPkzdB83yv8AQ1oBs8Z5+lZk1rbXq4l29flK9qsa&#10;c9z81tMdzw8F/wC8OxoAuFiFwKAe9BHYiiq5WA5ST2p3SmpmnZ7Vo7WAMjpTlA6/0poXcfpT8EDC&#10;1mrAMBI7UU7AUcimjOOa0jsA5sA5AppOR0prRhhinJH8uwURVgEZQRyKoanGGTaE/StA56Gqt4rE&#10;cHpVLcmS5lYxWs41blaatlGBlF4q5NEA9Iq/NtIra5zunG+xJp0CAgmP8cVprCWGQvaqliMcAdq0&#10;wCn3PTvWcjoguWNjObRQZ2kjkKhv4dtWYbVLeLYBnuWI61Ypsn3DUlHGfEvaNGn5/h/oaT4fkJ4I&#10;0nyQWQ2a/NxTviUFbRZjjop/lUXgKZj4K0r5WULZoOO/HXito25SV8TNMyzT3cwNsFjVgFk3cscc&#10;1I2SeDty392oZo2jkW6STarMBLz19KmDMTleBUlEc13HbWlxdu3EdtK3HbCHmuFdwqhRt+VQMV13&#10;ihEi8PXEg43bYwWY87mXI/IGuOeRCfnXpT+yHUuaPOqanCpO0+Z9K9f/AGc2k/4Qm4ffuVruXb8v&#10;JPnyk/hXj2iJu1WFVkx+8+7tGTXs37PO1PA8nPy+dIF+UAj96/8AiauHwSIlujtW25IzjI7Cml1C&#10;Eq3K/wCz1okBJ8sD/gXpTHYu/JxzluMZrNCELAruxjH602PcW24/hwT2pXCkjj0I96VGIG5gcNzm&#10;gAMq52kbqYDtBJ/JRSlwmFL8/Smggx4P+eKCoiK2Rnf0HenEsAAT7/hQrfKER/bmmBwOvJxlT2oB&#10;ocxZ1wvyj6U4Sr93p3pocopdlbkg57UFg4LbcYP4VRI7fv8An2bR3ytGQFJDH/Z9BTd2/kIfpmlx&#10;uX721SPvCpHcRWAwSBj1oaU44X8CKCVRdit05ofYzfe5/nVoQ3Kg7ghx1oG53bCH8qPmyS449Fpd&#10;zDjd8uadwEfaeSMfRaaWbftReNvTFDNnCA98U7JOUZuO9ADf3gYhz+lNG4rhWP8AtGlJUtlTSI5I&#10;wPu4oAUgE9PwpGJXqmefzp4GPmYe1ITu6mo6ALCfl/8ArUSsR90mk2kt+PFKIjt43U4gZcfJAz7e&#10;1KkYiyzck5P60m0qN1KSqAMBtLdK800HZB7U1drcqdvsVpDnAYnOaTLDpQBKvqvrzSvkcfwtUatk&#10;blPHvTnbJ4NADRnvn8KA7A5APoQRQeWy3GO9NZ3b7r/rQApR2O408EhdtRxln+duPapNwI24HFAD&#10;suxACjPFKSWOX6Uu4KwyKQ/MNqkn3agrcRyP7zA+vrTkKgqX6fzphZjwR/8AXpQcDgY5/KgkkCkn&#10;cG4HUDtQwQv1A2/rRls4CD644oPzcunQdaAHRHD5DcZ7CvLv2gCh+J/gtGbjN0eT2+SvU4QGXAk+&#10;70ryL9oi7RPih4KRtrSR/aC8e71Ccj24rfD/ABv0Iq/Cxq7SxDs3fr2pHJQfe2H1Wq9tex3MskKf&#10;fj5ZfQHpVkswGTj1/GoNhYi2fLeL5to/eL/F+HY/pSrndvbdjHTNIGGM/qDTgVXDA/mtBIbec/5F&#10;Oxt5/HNCbSclhzQkhLMnA/pQLY5L4uzMNL06MRyMr6lHubsCAev1rsfCoIsYjtx8q1yXxalDaNYR&#10;B/vapH93vgGux8KL/oEef7oqpfww+1Y2QxHSh2JjwOtJnnNOPK8LWJS2IwgVdi5xUgUk5IoBy2MU&#10;o6/eoDlGIGA8uQ7qkA7AUh45ApC5GOOtBQ6hc54ozzQFfduB4oJHKx5yaTcc5pwBxyaRV2nmgFYQ&#10;EbcUhBFO2/LxzRkbeaB7DCcHmgAgcUMN1L9KaIADiijHtRSAKMc5BooUbhk8UABGDgmgE7eBTyBn&#10;JFCqBV7FoYFIG4inLtHJNOwOmKQqD2pkCFzQGYDpSDuuO/WlxtGc5oGmNprMvPNOZhmopGwTQDEw&#10;py7thV5Y1Rtb+TU737SkO23jJEZ7t703ViLqSPTBKyhvnm2/3ew/GrMa21svlxyLj03UCHSOCM4P&#10;HXis67vZGbaoKir4kV+Kgnsg7YORz1DUFRKKXMkb5BJ71aAW5jy4wzdKdHYxx/e/Wo5p4QrRqaCi&#10;uwEbEA9DQXJ4pDtDZxSkqOAO1BPKG5sZxTgdw+XNRjk4J7ZpwPG2gNiSGWSOTMchB6U+a6vy4uLS&#10;cRyAYbK5DfWoVPt+NPXIGSaBFzTdaaeT7FqaLHMfulfuv9K0Fb1rFMKXKeWR8x+6fQ+tX9Nu5JY/&#10;KuRiWLAb/a9DWkZCNBSx5Ipc4PNRxyDvUnGM4qLsBWJPJFKGy2BSdVweKQDHINICQ57U1t3cU4HI&#10;pGG7vTuwA7uwpPd6CSvFJuPUj6VcebcBXJI4/CqV42xiatkkDJNZ96xLYFaICu75/pTUYlwDQzgA&#10;jHSmxv3rQzL1g2FOR2qw93FH8sk4X/ZLVWs2G3aDRcaNbX8nmO7K3qtRLc0joX0kUx7kOaJX+TI9&#10;KzzpWowfJbakx46NVpBLHbLHcuDJj5ttIpnJ/Ekj+xZ2YfwH+RpvgaVj4H0jMS4azX7nAA7fjTvi&#10;X/yBJv8AdP8AKjwT5Y8E6PtDH/QUOS2c8Vt9ghbs0sDAxnrxhqGYgYI96aQmPMIHJz9aaG2jJP0U&#10;VIyj4x3f2HtiU4a7j3H/AIC1cdcTiNWaVsLGCWx2ruNfh+36FcxCNtyqJNuOu0g/yzXFOI5B5TAb&#10;COh7iqeyJ+0yTwxLKNQ+2SxHaWyiyN049B0r2j9nz954ELfdzcN06Y3E/wBa8f0GON71U3ZHPTvx&#10;XsH7PChvBEjSfLm6yqlhwNqn+tVD+HImXxI7YqEXbn1IxTUJuGLFD9V6f/XppkVn4bGevtR5qqyq&#10;CV7ZFZldAUEKXfn056UGQk7VbC9cc/lSFii/d27vX/GmMrDjq3X5v0oFYdK2cygZy1NXeBgxt604&#10;mNFCZ5zngU0NuJDDFMEw8v5s7uM85ppbL57dakzt5ck/3aa2FkYbAo9DSARmdjnb1bP/ANakd26d&#10;zTsOACHXk/dppBLZIFVzDYKQMkE5JpzEh8KabvVTyv8AEcfLRuwAzH7zfd60MkcCyp8wolX5M7sU&#10;0yA8sh4HWmnLfefC9elFwH5y2c/WjCHo3Rs/WkDqG3ht35UnAxktkdKkeg87BjDc1G5yfm44NPIX&#10;jntTA+T978a0HEainPHb2FP3ALgZ+buTSAxnj+7/AHe9IrZPJC/WgJEoXy12H5jjNBOVO2hnUnge&#10;1NDkJjHzZqdok7joxhcZH406moNq4JyaHmC4Bjb8DQmUZfR9o6GkYr0KEjvSq7Zz+tOXMXJ9Od1e&#10;aaJDFO44J6/pSFWUZHanOVcZLY+lCgPyR9DQJ6AisowT79KMnOwDtyaVEXOSaC2B97/gNAhCmDgH&#10;IGTzTdoYbl4yOlKQMDI7UrA4X5sYoAajKFIx7VIhGBkU0FieV+nFODBuFzmgBxDsn09aQY3ZRuvF&#10;KXdT8/PFR5by9wbv61XKxoduKuFI7/jTjl2O5TtxmmAgn5FP496kiUYyx60rCHbgE2H+7SLuxhs/&#10;Wkzk4I96UncMFT+dPlAkiXMgRfbNeJftTWt3c/E/wbb280iGZbgSNwSPu8gY/nmvbY9qOp24+b+L&#10;tXkn7RbeX8XvBcrSKQq3JbdxgfL+nNbYf4n6Ez+EoaTpVvpUbLCihmILbECjgegq4G3dVGajTaOR&#10;n73QinAhTnPB9qzNOUcflwEIAqVWJwWIJx1H1qEBT0P4U/aMfLzQSHKnaGz835U5DJuyVHPpTfIa&#10;Q5ZiuDu4+tKdgbCr83vQBy/xaUf2ZpQ+b5tUXbt/3WrtPDDA6fH/ALozXGfFo/6Lo6FuuqDHv8jV&#10;2XhdgLGP/d/pVS+FAbH0FPX7vNMHPBp21WPWsSohsy2QKMf3KdRQUFGATnFH4UARn765oAQ8GnqD&#10;t4pq471JzQTcBnvQQD1oBBHHrR1oCIi4x8tJtIGG6mnAg9KawZv4aAkNIwcUHOc0EY4xSquau+hI&#10;h44o57Cg9eDRUDsHfNG47cA0U0DGWAqx7bj/AJm705QR1pEBzmnZ5xSfcGFHNFHSiJI0hgeD1obg&#10;bKd14pjcfLVAMcfNgnNV5CANxb5QMsfTFTMxZcGs7UXaRFso25nba3+6OTQCK0W6RJL5k2tM+7Po&#10;vYflSNJ5h3K3enzkYCjovAqFcSPhx+lBoTWbv5hytXs55RvrUcMCooIGdwp08ixx/Mw/GgCve3QH&#10;yRtz/Eapnk5p0rbnzj9aj34Yg0AO4xSrjoRSUYPpQArqucZpM5OWp2xgOv4Um1vSgGPAGOBTtwxg&#10;imrnoaXAP3aDMWN9p/lViMeXcxzr/F8je4P/ANcCq6ggYNTN5n2ZnQfMoyp96ANSHnvU+cLmq1uc&#10;yNjjJ7VPy4yKpRbAec9DShcNtxSKCBzT3BI4qQBRikBwxJoBGKafvcVrG26AUnI5pKKMgcUwGyHK&#10;sPRazbslm+U960pcBGJ9MVnz4aQjPHpVRQFNhz8p/OlRGyFB6c1M8QzlRT44j1JrQnlJLGMhN5Ht&#10;VyPCJx1JzUVsuBuFTqTjms5PUodk5zTH2spOKeTk5xTJjjk0kNnHfEx/+JJNj+6R+hp3gtGj8D6M&#10;GC5+wx/w+3tUXxOcjRpmHdan8Isx8FaOHOcadHy30re/uELdl2YkRtIQflGemPyqOGQz26TYPzLn&#10;g1Ir4j8tD6/e7UwRpCm2NVX/AGRUlE1vJ8zCVcr0K9sVwuo2TadezWTkfuZCv/Ae36Gu4D/wmT5R&#10;+lcv46gCa75u7/j4t43+pHB/kKcVuTLR3KOjTC3u42Vh82QPl74J/pXsf7OtvHH8PWbO7ddAtySQ&#10;fKTr+Jrx7RoLWS9R7y48qONizyf3RtYE/rmvZP2e7YRfDZpbO582OS+aRG9VZExWsf4cvkZ/b+R1&#10;z7FTcR0/U1GsoLbcdDTmHz7QVHtzTRIAd3FYl8oIu5zhjt6/eoaRiMAkdgWb9aCzAYSgM4PPIoEC&#10;oTgg/hQCvmcp+ZoP94L/AMCXtTQ5A27vvfrQBJwON3Vfc0rsOVCfWonfdu9VHf8AzzQyPwQewJ2r&#10;QA4BmbKj86HDKC2FyvI+amhkA27StOyxbdjGOh96CraDd4xyPeiLrndnFG8E0BjGdwUcjuelAaWH&#10;cnlu9RmRP9n0zTd7FCQce9PJVI8uOvWgQnmA7sL9Keudox81MRgPuD/61Ctt/wDr9arqIlc4ALDh&#10;fTrTFYkAOOetBbjcenXpTT8xznpzVFRHA5+cL9PagIVU5b8fSgN/tZpRg9fxoGxcbQeOP7wppUAg&#10;inSnZH143Uign52+X2qWwQ8nB+WmncQMGmuSvJ4okAcD5qVwfmZ/Xml6t8qdeopBvz7UnzJ90da8&#10;4tSDCluKVenl9G600OS2GOR9acgB/ed/rQFxQHKcDmkZGJxTieOB/wDXpFfL/Op+tBIzLsNuaG5X&#10;k9KN4Byo74oJXrigARDv5x9Kkzg5Qc/xYpi8DfT0RWO/+KqiAcjoP0oPB3Y5obPdh7mkR0zgj8Ko&#10;ATfkn3p5b93yfY4prZxuHXtQp28g7eaAHqqg89lpcAJyMsw49qaFHVm3ehqRRkZPPI6HpQA6IPlW&#10;5ryH9olm/wCFxeB1ZvvQXG7gf3h/SvXoWG7LKDxjrXkH7Q5LfHLwWgfb/ocxx+NdFDqTU+Eizt4P&#10;3R93nmlBJUMDytMJDMwQ4wacj8eWF/E1zmnUkJVjwPxpyv2cleajTcy4k/8A107hWw2329aAZMhx&#10;8yselNySS/5ikwoIY/zoC8ZNBJy3xaffBoqCNv8AkJH7v+4a7Tw02LKPC/wiuI+LZKHQlMLv/wAT&#10;BiJFxhPlPBrtvDciRWUe8/wgD61UvhQfaNsHjmlXI5xVS+/tAtGLNwBu+Zj2qWxv1uQylGVkbDKw&#10;6ViVfqWaMUZ9KcFXHSgH8Q2gjAyKUj5sCggrxTWocwgz1qSoZp4rePzZ3VVHVmNSISRmqJHfhR16&#10;ignHNAORmmUrgTtFNY56NQwSVdp5GaNo7DpUsTG5oyR0NLjcflpDjsKNxClT1ApMEdqeufWhsY5F&#10;IBnOaQjKkYpZAf4KVow5+VsLj5s1YCqwAxThzzUaJEqkqOC1SDkUGg3aTyGp3IHA/Sij3oJYjZHA&#10;FMOakJxzUbHJyBQSQy9Dg/8AAazzt+3g/wDPOMn8Sf8A61W75rgQyNaBfO2nyxJ0zWZZzXD+bJdI&#10;qzbtjbPunA6igqI6QbjiprOyX74O6oHJAzVmwL+WTu+XtSKJcbHDZzjtVXUmHyqHyalubtIjsHLd&#10;aoyymVt7daYDcjHy0zPzZIpx+XmjavpQAv40ZPrRRQAvzYyGp4OeoqNM5+UU8YPzAUALQrAGigtg&#10;c0CsODMDhhU2SlvJlv4TUKjeAamG15UtghJZvm+g5NAzQt1IkbLd/wAqtRggYqvCuGyRwTVoYFaP&#10;3Y2MwwfSlJYtnmlJA+ZaGJHzHpUqQDST0xRSsc8+1JWiAKO+MUUHI5FMCKdgAwJqhISSWZauTRI7&#10;rK55XO3PbNRPGB2q4BexUyR1NSwkkjJp/lqWxjvUkKjOMVpcfMTwKQmCuKYqTrcszSLs24VR/F7m&#10;po2G3k80uAOcVixC1HcfdqRXHUGo7g4XJNIDiPigf+JLNg/wn+VWfCRx4I0djJ/zD49v/fNU/ii5&#10;/sabB/hP8jV7wohTwVo5JB/4lsfI/wB2t/8Al2T1ZaaRsAEBT7NTVTcQ27/ep25G/h570xkGSQM/&#10;TsKkofjd04561i+P7OaW1tdViGfJVo5MdgTkVsLJwQy9ufaiSBb+1e0dPlaNv5daFuTLv2ON09xh&#10;lVt37tun0Nezfs6DZ8NVtQ/+rkVcZ/6ZR8frXiulSZUkPjKEc9uP8a9g/Zqud/gu7tSfmS6TLY6H&#10;yU/wraP8Ng/iO4kAc4Zh9KrmRWdVK/M2eMdMDr9P8asTx7HZuM9aiWKJWMqqMnluKxGK2W48zn+V&#10;L0OSaQgJ8+78PU4pFO7qG+rUEy3EG5Yvlbr7U0XETptWQH5tvXpTpGwdvmZ7HNNMKp8i/WncLARj&#10;nf0FOVmPRcDHNNGGOCeeppzSbVO08dD83WmWJuDHzCo+Y/d9KesqkbeeKjUDO7PtwaV5FU7mb60m&#10;Rqw8sDax9e9I7MF2n/69DMzHeStAKgZGAcZ5p26DiCHPVtuDndQhZ1I3KaByvy8ZpzKxG4nv09KL&#10;DGlsNjbQpOTj+HvTkYghB3pqt8u0DjdQkQDycLn5jyDQHUr8gP3cH3prAA7cfNjinKccY5qirjlB&#10;xkdqkTAXDHrUce5Rl34p0btnJOe3T9aBMV93UjoKQlSy8/lSu4/iP6U0/Pjdy2aQ4i/LJ98Z9Gpk&#10;mFOOtPJCrwvQU1Szn7uD70tiSj5jBhG68f3vWkLE8s3yg8VFAsixKJX3NtGW9eKkABU150dzQRSP&#10;uinxqWyBTV3AZJX6UrfLJgccc02A8BixyvamsS2VU0GRSco3FNfGS6H+KpAccbMOaYFIHPTrSctz&#10;jP405g23jn/ZFBTHJhvm/pQM7WyfpTdzqdpNOZyOcZ45q0SDZZd+B70IGUdKFAUZB6n1pRuP319/&#10;qKYCKgKZYU8jLYYY3f4U0c45pd7soJHNAD4zu5/2fyNOTITB696bh9wbd7HmlBXG4k5WgCWDZnaM&#10;cV43+0IQ/wAffB8a8Munyld3f5q9kgYMd/Hpj1rxn9oad1/aA8LbLfcyaa+Mtt5Lnmuih1M6l+Uh&#10;kuNm92Vx1Lbwf0qVWZlyAQetNmubm6bZNbwgDqdxOf0pwDY2oeP96sZI0HjfGCPLJzSrgryDkU1W&#10;zj6c8095Cw+Y7m6fhUmgqtk5B/CneYhyQTndj5aaGQ8j5fejK7hgc7s/WgzOT+K4V9R0GEPNn7Qx&#10;Zf4W+X/9VdloUMslpCIpSu3aW4ByPSuM+LXOs+HUMfJlmO7JwOFruPDJzZxnH8AqpfCg+0baAKoU&#10;VIqkHIFRxZHVu1SKeBWcgHDpmnFuMCmn2FO2jbnFSMAFHzZppB7j3pwBYbR60jKy8MKqIiDUbOG/&#10;sZLO5TdHKhRl9QRg1JDG6xKrHcQOWPU/WnE8YzTs7eeKLgBXIpI02J5YT5R0+bpSgkcnvQzdhTTA&#10;FwVwaR2HQHpSAc5pMkcmmA4EqflNIcdqFORkCgFQfmqeoC9F+b60qA5579KGKngEN9M0bwO360it&#10;RSWzgCmNHvbL+lOEgb7tG5STj+dNBbQULgYzRuFGQDwf1pVKhdpP61QdNAoxzmgHigUE3EYnHFMO&#10;cZAp/B4P86YxUHGaAKd47ocoegJFZ8aNHaJgc7ct7nvWldRB8ZPtWcpxbiFyRJG2Hy3+fem/IqLG&#10;Lt8z97nHfFaUSIsWY+KzW2/exV2ylJTyyv0560iirdwmI5znvVZ8uMgdKtX0gMmwMPT6VXG4cZ/W&#10;gBuCByKadrd6kbbj3pvUYNADU+7Th6mkTpkCnqvrQAiruO4inkEdaBwcCjjqT+FAAc9qjYOxxn86&#10;kxk5p6KDwSKBXFUBEDnoOTVrS4Sd14yjdJ9z2Wq6QfaZVthnYvMrf0rUgX5ty/LhcAelXBCkTQ9v&#10;1qUKT2pijgMfxp6vjilL4iR/RcCmsHI6Ub+M0M5IwKqMe4DRQRmgfWkZsVYCnPUVF5u47WGNtO3H&#10;GKinkwucdKaQEd5cRxA7mqjJqcSg/vO9YvjHxKmnRNuauHn+I8ayHE3fjBr0sPl9StC6R59bG06c&#10;rM9OGqQn/lp+tSwarAeFfntXk3/CzInbBnx+NXNN+IcdxcLEk3610SyutGN2jGOYU5Stc9ct51lG&#10;QeKmViOVNYnhrUftdushPUVsxkleVxXkTg4yaPTpyUo3RIrfLkj8qhucAcVJ2xUV0T5fFQizhvik&#10;T/Y823+6R+lanhKFofAmjICP+QdHwuMdKyfijzo8y5/hP8q2PCQ2+AtFUPwNOTC/hW32SerJsbnC&#10;n/8AXUcm7DBVUt9f8ak38f54qGZUdCrKef4akoV3ZWVT1x6dKmspVW4Vj9Cagwh+QtjjpTrUHzwO&#10;fvcc0AcZFFDY3tzb3QOyOaQfuxkgAmvUv2VZYG0HWIFt5Fj8yF1Eo55QjJ/KvMtYiWLxVffvF3fa&#10;PlXd1yP5V6R+ywm1Nas5JG+aG3bb2HDc10RtaSIXRnpU6qjjj/69R7WG5iPYfSrEoKsB2ziq43fM&#10;AF5/SucpscFYnpnbjNDMD854prqFGwvTdpK7CvT9aCBqqAxYj7zevWhsEbfm+vrRgZ569etAwQMD&#10;H9aC+YRE64ib13GlbEQ2lPelJAx8vs1NYgfMTQPoCue34Urbs7l59c9qRCoOWPfNL1/2vrQTEO6u&#10;xxj7vy0bcDLPTWKKwYD3+amvIsjbew6VdyiRDtwxP1oba42729Timgrt2gc98UAgEvimApfdwo46&#10;NRkH59nfnmmM4b5WkA98dKUFsZx8tBDFcDqOMUb2zkGmmTnn2696GJVscYoK0JkIbvQCh+QjvTVZ&#10;wN60CVmGWP15oFyj3wX3Z/CkYktn3+WjdhvnGe9NfYCygscfrS6BEkkyCBTSQOtIWBXJbikc9qTV&#10;xWM8HcuVTPenbiDuUdRyKainGcU4njbj9OlefpsWHfJoyAvJOaCF+/nvQfvZH93rigBzRhl2imbG&#10;PBNPJJUFf/QaGPZf5U99wG4Ktz1oYssnIx60cYwOfWm7cNkj8KgBxAzjnPb8qQyFBwOaUcFkHQUY&#10;ycY+93rQB0h/d59s0ZVkxk4x6801gVcAtT1+UMhVT6UAIMHAHT+VB3AZU59qaNxPyj8MdKcmcZeg&#10;BYnKjJ3U/gDIFNXhywxtJ/u04IwbG/r60ATWYDPtI/i/KvHf2gWDftA+HN275dLJ+7/tivZLYYfc&#10;ZPSvFfj84f8AaK0Xodml4/8AH1NdFHqZ1PhGlcTtg/Ln86kDMRtP14qMktIxx9PehAxOGbK/w5Wu&#10;c0JMDG0/hz0p0LKTuJ4PG6ml/lw4+7+tOG1V3SFfL6D2oKiLh8kqKeMYXHWmhs/dfI9aELO+xV/+&#10;vQEjk/iuhfxN4fQH7qyt/Ku58NDFmgH90VwXxScnx5oMTRkN9kkJ9vmFd54cK/Zk5/hFVL4US9zc&#10;TGKlT7tRRHPNPDkCosA+jJxjNFGM0S2AF3RtmnSyFyMDikZt0ez3zSDlc0lEAxk59KcFIbpTVPqa&#10;cMDv3o5QHFQaa64GRTc/NkUrEkdf0oUQEz7U1myeKG3Ff/rU089qoB4yVxn71LnnFNVgByaUHPSg&#10;aHEYANIfU+lAzRg/5FBXMAY9qMYGBQBigEDrQQOLFRuYdKIZUnjWaI5VuVNNkzIm0nHutOVjngUA&#10;Ooyc9KaxPQilBO3JoAXPtTGyfmxQWJNIc9SKCiOWMfpWbqluqMt+qkE8Te/oa1WTJ5qCe2WYNHI3&#10;ysMHFBJl8gc0QOyuCO3vTZY5LKY2lycMv3WPcUZBPy0FobKW83coppwflpzMRux6+lMbJ6D9KA5h&#10;SmDuB56UFeSaMHbgmnAYGKBkZOO1PHIBpj8NwKcuAM5+tADsc5pUxnpSA56UdDxQTIfg5+WhpPLX&#10;p83IApZ5ltsEmptNtGkIv7tSP+eUfr70ElqytDEm3GC3L/4VcSPAyaSJCw+YdetSqpGABW0dgEGA&#10;OKcEbPIpWAPJP6UpY54FHMrXAZ0OBRzmlOSfu0nfFMBqkAZFN5Y8CnkDH/1qYG3jdG/4imAVXu22&#10;xkY61YPXODUMy7uo96qJMvhPKfjCt39nYw7unavE9Uu9VjZghfg19NeMNBTUYmDJnsK4PUvhnbzF&#10;j9n+vFfXZXmFCjRUZI+Vx+DrVKzcTxFNW1QNtG7j73zV0vgJtUvtYjVlb72fau3k+F0CyKsdp1b7&#10;2zgiug8JeAbawu0m8jbtOelehiM0wvsXaJy0cDiPaK7O38IQyRWMav2XFdCm7qp61n6VaCGELt7V&#10;pIMDr1r4SrNSk2fYUYuMEhxOBUVz/qzj+7UoJHIqG8famMdqyRscH8UT/wASmXH90/yrZ8Klk8Ba&#10;KkhG/wDs9c4+lYXxQydKmA7of5VueFIynw80Vd+4ixUH1rfTlJjuyVCOcr2xQxJkyTx3pP8AZH8q&#10;TaoTac8f3aWhQh+VdrJ+PSiOWXztxj28/KR3qOc/KQV7Z5pykkDI+XaDjHWmwOd8b6cE8Tm5Tgyx&#10;rIrdP5V3X7KpRbzUohMWZrVT9dp/+vXGfEIhNZs03n/j3x79a6n9k5kTV7qGOPrYyD5uvEo5rSPU&#10;y7Hr04JUk9s1Xwcfdq3dr+8bKAA9/Wqbj061gMVi+KjJG5cj8+9BIb5d31oU4HLc+mKABmA4H60d&#10;E/d8elNIKgLj9KYS4O7Odo5z2oAl5X75qPcmG3Nznj2oDCT+L9KVsEg7PvGgewse0nlvc0ctuOzP&#10;ekzksoakAYcYHT86peQD2Ab5lPrmmMrMMY7ZJo3qowGpqHLGMn+GpLHJvA6/SnF12t83PYLTU3bV&#10;Pv6UYYvuXFVETFkClclfrik5znPtxSKCS248UnmZfC5qifUcwOM+1AY/dJ59aQpzz0oP+s+X+7QO&#10;JKpJGCPxpOd2FJ460zp/FRjjbj/x2lqMkMi45NNBJbLDjNNxng/ypwyevTrS5hgOOc0FTn71NaPa&#10;+9G96aWkZvljP5UczC1yum8ZD0Zdhz+GKP4to3H605iVXjivNAavHOVx+NGdvy7h60h4OCPrupWB&#10;XtVK4AGBGFakLELxyaVvlOFyKbkFuAcVQDthDcZHf5qDkbeenXmkUHdz9KU49KVgBiHbg0Zx956j&#10;JwxYLgf3ak5xjGeaYApYnG1f97PSgbmGc/dP50LtVyuO3SlMojwzvjPQHvQAqFe3r370A4Oz86jh&#10;DJAqFW+bnPSpBuAA7+poAcoH3TzzUigs5x296hj+ZtxXp0qZH2MUP1HvQBYs0WQq5/vc14n8dBGf&#10;2idOG7n7Bt4/4BXttiXLbSp6ivDvjYxP7RlvK33fsu0L+EfSuiiRU+H7hQdr4/2uKem3PP6VA8hL&#10;8Huaeu8sHLH3Fc+pY7zo4Wbyyztu5UL1H41JJOseZBu5/hP0qNFmZvmtvlxnO7OKe8t0ozBCsp/h&#10;Vjx+NPlkA+3mWQZ8hlz/AHgakRg0uMbe30qKG9W4+We1KSrxtAJXH1wKlhclt0Z79KQHEfFh5G+I&#10;ejwiQtixY+/3q73wsWFmm8fwiuE+Jss5+J+lwiJdi6ex3D13Diu/8NsDbJ/uiql8KFb3rm1GwC5x&#10;UgO4ZpsdOAJ4qLjHAnrmgZHzE0BPWjbzkUwFLgdKXdxmmEYOBSEn1NADhIhOM08FejVETjmnBuMk&#10;nrQBI2BgrTScnNAYnvQST3oAMgHrTXx2pM5PzUZXbj1oAQtj86cnSm85605mw1ADqKQtgUgZiMDr&#10;QA4/Wjg9qYQ4HNKrEdadmA7NLuwMAUgOeRSKc0gHFsjFK57A00nHJoB70ALjd0/nShT/ABGkDd2p&#10;4ORmgBr46kVG6cfKakOWO5RSMMc0AVp9Ptb2KSG5LAycqx6qax5Y5tOn+z3Y/wCucg6MK6AgHjNR&#10;TW8FzB9luo9y+vcUAYhII3fjTNxbjp+NWZNEv/tn2DRm+2SbgohTlhnAA+vIqnfyXemXT2GqWM1v&#10;NE22SKaPayn0NOzAl4H/AOulyPWqo1K3K/6wCnJeQEnMgpGmhMyg801dxOV5/GmG+g7uvX+8KS1v&#10;Lkuw06N3ZhhlVcgigXMWUG5dzHtmopJwrbIxuZvuquatWuh6peJ5l4Vt1/z6VoWWm2WmDEEe+Q/8&#10;tGFUotkFPT9Fff8AadTO7usNaaxgtvJ/+tSqjF9ztmpgMDFaWAFTnrUnbAqMZzxUgz3FEm0AUA0U&#10;GsQDPzYppAL807HfNNkbjFbgM/xxUU0Ebx+WBtDf3Tiphz0ppywytMBkSNDH5Tvu9/ahtuMkdKe+&#10;ScCo3Yfd/OiO4FS5tkfJb64qhLpaHPyVeu7xI2w5qo+pxg8t/wCPV0R5+hz1OS+pB/Y8XZc1PZ6b&#10;HEwLKKE1GJurD86nt72Nhx/6FVSlO2pEYU7l2KJV4xUuMHHpUUMpcZxxT94rlZ1IcSANqj86r3WS&#10;hJqbyldt7qTtPy+1VNTvLe1KwSs25h/d6fWgZwnxQLHSrgD+4R+ldB4U3n4b6Oyrj/RBz+JrB+Jq&#10;btJmKg8qf5V0fhMH/hXWj/Nuxa4zj3Nb/wDLslbsYNwO4bifyodjtwpH405yT90n8ar33ERJhaTj&#10;7qnFQUJHLJIfLuYVGRgHPWpYPL3Kj/dqrDeGdABAyheO/H51NBIHmWNOOfvVXzAwfGM1xP4z2ZTy&#10;obfK/N8wB/Cuk/Zd1JpfHs1qIGWNreRUf1+Zif1H6Vy/jaQW3i1VQfet8ZY9a6L9mx0g+IEUZj+8&#10;XXcM4PEvHvW3f+uxjHZfM901AYdmB6cfjWfJy33ua0NRDBmBB5qkynGGPeucoiIwCFX73ekJKj95&#10;zTm3DPPP8qbIFBz2oKEfLht3HpUZO9+O/vTixfdxjFIOPvA9aA6iNvzx/OguTgKen940roQuSQW9&#10;qQKx5GOvGapBsICSN2due3c09TvPI/Wm4YfMzH71ORdw3MaolCbmL8ClJPLIfbdn/wCtTUwRknqv&#10;5Uqlhzg9M4pWKuPY7gNw6U0g9QPb6UKcjOf+A5pRx0H4UyRhBUYYdacoA5JoI34JNHGSpPT2oAFL&#10;OMMfyoACHg8/WgL8vBNBXCkA5oKTBuwBoBzxSkAjG38qROB1b3oBA3Dc7vwo4Awv4UD72csKdznG&#10;7v1rMoCckgevT0prKzHJP5GlBI5P0+tKoJPFUBTVj2bHvQfds/hSZLrwKQZHD964QHZJ/iyKdkAZ&#10;J3NTAADgMaAd3VD+NAD23SgENz/telNJx1JP+zQduOeo+7RucNnigBSu3nPek4xkCghmbJxQFIUh&#10;v0oAMrI3OR/WhgBwrUBeN1JgMefSgB65PJP4USwxySLK2Nu35RjoaaAV+4v1pwPAbZxQAjNkqTS4&#10;Znzn5feg5zk9D6UEMq4A70AOjHI496lDdST0qJTh8k+xp8ZLHI4x94Hv71XK9wLun8zLk9xivB/j&#10;NMZP2i1jlb5UjXblevyJXvOnfPKuV/75rwD4usrftFsSv3VUH/vhcVtRM6nw/NFhyWlYiPqenpUg&#10;LgbvLypH3aiDAPu/vGpUZ8ZUVjrdXNB0UspcAQ+X2YMc5p7ELLujdvu44amGUJ8hUnNBcN/q34H+&#10;z0rQB6yty5bd7UtvKC/CHlqaMnIxjnjFSWYfzQrlfqBS5fdsgOK+JEkp+KtlHu/djTwQvoc13/hp&#10;1+zJ/uivPPiKw/4W9AhPK2KD2rv/AAyyG3XA/h4pNe6Lm946KI4TFSKuRkNUUQyuamTAXrWPKxi8&#10;9aOtFOVT19qaAZjDbgaYQA2M1MY8rg00w5OTTAjIwaeuCPu0vlcU4JxQA2kbp1xTtjdc0yThc0AN&#10;OR1FGD6UAAdB71BqN49nal4h8zHC0ATkHGaDk965+4vr6ZMveP8A7qsQP0q1oepXEk32OZy425Vj&#10;1FUtdANO6uTawNN5DSbeij60yxuLi5i8yW3Mfzcc9RVgH+FqUDDZpANBYnBpc4PIpGceZswd23Oa&#10;QvnjNXF9CXcUP83H5UrNhcqv5U0BQ2SKUqdtDjFBrcYt7bvObVH3SLywx0qwEyOajjihGW8sZb7x&#10;Hepgc8ipduhQzYefagbu2afTc/LlaSVxdBob0NHJoo5xWnLESuGB1xTXPbFO5oKg9RRyxD3hsUhh&#10;+eEYb1FNcQXQzdWqt25FOKHPFHlnHA5pgrldtO0f/nwH04pv9iaIxYvZ/lVoKRwy0ojBOTxU2jex&#10;RXi0fRIz8lj+dWYhBAu22tkjX2WjaC2QKcEBwBT5Yk+o1w8g+dtx96VI8Dg0pj5yDTqbv0KDHtSq&#10;NxxSUAkdKAHKAO9O96jBI6Uu9+1Dv0AfxTQc8NSbjnNJkk5qYxsA4sE7flTWOTyKM5NHfNUAZx2p&#10;pHGN2KFLEdaRjng0wHEjqKgnUlfMHympNuVzUbLxg9PT0pXtqBzuvSTrko/SsGe7vYxjd+tddqVg&#10;sxOR0OazZdERvvJzXZTxlOEbWOGph6kpXTOfhv70NgyGtTSLq6llUNu61aXQkz8q1asbAW/fnvRU&#10;x1KUdhU8NWT1ZpwSFIuT+VRS6za28m2eXaPVjRKSIcA15z8YbG81TQri0sbn7PcSRkQ3AzmM9jx7&#10;1yx/eanctD1a01XTZVDCdf8Avqq2rJol7tea5XK/3W6ivnjUf2af2mYbSGXR/jXZqksSsPMaUdR7&#10;Csuf9mn9qafi4+PNrx/dknrRQiV7vc9s+Ir6bJpEkcU44jx972rc8PpHb+CNLtY5RJ5duwLdM/Ma&#10;+ZNR/ZF/aMv5Ea++PMJjDZZVable4619D+GrS80Xw1a6Ld3Qmkt4yvmLnB5z/WtH8Nhe70Zfd0DH&#10;avP1pbxVhsjcpubHYY4qqJnY7j2Wt7RdOk1Pw/qLGIYghLLjr0qUrg9Fc5y3uY5xlm+9U8VshlXY&#10;/O78qy9BvZZbPJ2/ebn6GtPTDmb593Hv/Sl0HbWxyPju4kPi9SI12pD8zSMa6X4Bz7PH2nvBJndd&#10;SK3zfX/4o1yvjF4L7xLdW9ucSGFlUu4xn6VtfAt59P8AiFp8Gd/+mtuC56+YgP8AOuj7T/rsYR+F&#10;M+jtSwZmCccnO761RkO5ev8Ave9aGprmVtyfxcjHSs6TcmSprmLSGk8YPX1pNnzdiOegpm8ds9e9&#10;BIZDtP3SeMUD5RkgJ6LxTQBnMhqTBxuYjnp9abs3DDCnYIiSZHzBv4e1Jztxn6047SvJpo9SuVx2&#10;pqIaBg5Pyfiq04n5doyKaQN2cUZ5yzCqJD2oYlRhXP3c/LSeaR8o/wD10Dco+cYx6UFLsPXgbsbV&#10;PY9qN4J2g0nJ5KMaRSwOaBDkIVNrDpmlPy87eaRz8v1FIu/j696BD2O0Zo+XOaRtwHIpWLZxigBM&#10;qDhTQo2g89aOcYbmk8z+EDtQApZtuMdf0pQD19F/OgEMR79qTAJyc1mO7EA2HO6ncjpSMGC4UfhS&#10;qSRk1Yihk7CAKA+flxSpnaQKChPf8K4DQFeMcCnc4psYyMMvIp2DnoaAAYHIpPlXnPvS8KMmhl3D&#10;BTdQAAKeQMUpxtG2kHBwcf7PvSuCBxQA2lKY7daQY70p2HBI9utAAMFuT/8AXqRXAG7FMG0cjn6t&#10;S/Lu60AAUOAN/AowSdyrk+hppYdl+opwG4Y/XFAArMxyQ1TRnBFRIFQ5bn8Klj2uMjs3pWlrxAua&#10;dgTj5u/NfP3xam3ftF3Hy8bk/wDQT/hX0HpyFpFGR6/er53+KBLftB3TEkruQdOn+t/wrWl7rZlJ&#10;+781+ZcfyxOzjOakSQ7ixjbg8f41GQDKSORUn3eTnOag1JBMuFP/AI7TgVc7ifw/Gmgqw+7QgKP5&#10;ZB/LIoAekan7pqezQvOqq2TngVEgAGAfyq3pcKzXKxqSB1/GgDzPx3eW938Y2W3fd5VrGrfKRivQ&#10;vDJ2wpzztFec6hpdxqnxV1DWdMuI2j3CJllVlIKgV6JoVtq8EQBit2+XqJD/AIVUvhI+0dPaOdtW&#10;VYhKx4X1pV/49of+/p/wpzX2rw8SWsK+m2Y/4VmoXY3Kxrkr1zT96gDJrFOoaplStjH7/vj/AIUj&#10;6tq8Z/daWrj/AK+B/hVezDmibu4UDHpWJHq+rPgvozcj+GZP8anGpeIQV/4puYr/AHvtEf8AjWco&#10;SiVc1QoY0u0YwRWS2ra4g3R+Fbpv92WL/wCLpP8AhIdaj4k8H6hn6xH/ANnpWA19oHNN8msZ/Fep&#10;xKXbwdqjeyxxn/2eon8dXiD5vBWtf8Bswcfk1X7MDb8slsrTJ7NLiPy549wrBPxHdTz4N11ff+y2&#10;P8qryfFqKI4uPBXiJdvf+xpG/lmp5GGhtf8ACO6dnJWT6b+tWoLC2tRsghCj/ZrlX+NmlRtiTwr4&#10;hX/abQZ//iaa3x08Lxrum0rWVHvodx/8RRyyC6Oy8sAYoCA9a4dv2jvh7FuFydSTb13aLcf/ABFM&#10;P7TPwqCBn1W4X2bTZx/7LRyyA7sRgcc1Dc6etxNHMjMrxtndjqPSuFP7VXwZQ4n8TsuB917OUf8A&#10;stNH7WvwJT7/AIxjXP8Aet5Rj/x2mlJBy3PQBGwO3bShfUV54f2vvgAD8/jyAfWGT/4mnJ+15+zy&#10;xw3xEtB9VcfzFP8AedgUT0JYmPOOKfsYjGK8+P7Wn7PijLfEvTR6ZmP+FSf8Nafs6q2P+FoaSv1u&#10;gKnllfYrlkd8qcc01k3cAVwf/DWP7OpI/wCLpaP83Q/bBU8f7Uf7Ps7BI/ijozE/9RBP8arlqc2w&#10;csux2vlsRtNCxkdBXHz/ALSXwHsZmtr74m6PDIhw0cl8gIPp1oj/AGlvgBOPk+Kuh9Ov9pR8frVk&#10;qMux15Rl5VaRoyo4PPvXLRftF/AaT5Y/itoR+uqRf41J/wAL8+B0w/c/E3RSfbVIs/zp8suw+WXY&#10;6QI3QCniI42ZrnU+OXwbkH7v4iaOxP8Ad1CP/GpYvjR8JHby18eaWx9rxD/Wjll2JUZX2N3yztxi&#10;nKmRmsxfiR8PDCty3iqxEbnCSG4XDeoBp8fxI+HTsSni6wP/AG9L/jRyy7DNDyfrTghA5Wqa+PfA&#10;j8f8JRZ/+BK/41JH418EEfL4hs//AAIXmjlkHLcsCNs5xShDnkVCPFnhCQ/Lrtr9FmU/1qRfE/hN&#10;uP7Ztv8Av8v+NFmHKKYiTxR5ZxilHiPwswyur2//AH9FP/tnQJB8mpQn6SCkBGYietBTPHpTv7S0&#10;Jjj+1IR/20o/tXQkbYNRh/CQU7MBvlnbjFNMRA5qwupaKeftqH/gVH9oaOW5uk9vmpAVvLY9EpfL&#10;k/u1Za/0v/n5Qf8AAqBf6WWyLlf++qAK/lHHQ0jwE1aN3pwBzcL/AN9dKFvtMxjz1/OgCq8LdAKj&#10;kidQeKvfatOPImX86a0unsCRMPesqkZPYpGJdM4b7pz/ALNQO2eqGtqcaYw2+Yo/pVXy9L8zd5+4&#10;9TzXi1qeMUnys6Y+ztqjNL/7LfWmr5zPkA49q1VOlgECRafFJpkYyJl6dKKdDGTtzSY3KnHZGfJD&#10;I0WDXG+PrVn06bavPlmu/kudPEf+uWuY8WrYXNtIolX7vtXvYeMopI45l3R76TUfA2l3TSZP2NNz&#10;evAqpcTvkKW+lJ4Xtns/h9Zw72mX5lzH2welRTebIMyRsv8AdO7oK3e4XHPcXK/KibuOu7FNDF8F&#10;0IP19qIsBVw27vmgHzl3AFP9k8UgER28zAj4xya6vwJePBpmqbh+7a0bduHbmuVXcGAjrZv9RXTP&#10;CzWNso868YK3+7nmqiTLscpp0MVurIny7nY/L9a1NNlZZtsydeAwzWbexXNhqaxwjd8vzRnAq/ZS&#10;iX98oOVHzKwqbLYqXc4LxRpsFl4pvNQjt2klSNmjyxJLYH9a6L4P6jKvxHs4pLH72oAeYsnT98ow&#10;R7Y/WsXW5i3iiWQvj/ZWp/hvdXNv4+hXK7RqKMzd8b4/6V1cz9q7GMP4cT6r1YqJmdj71kTHa20V&#10;q6oAz4HtWXNHg892xmuYu5GzMDnHI5pg3FcEfSnPvZmDN+VM24be/wClO+o+YUOT8oPSiMFz5p/8&#10;dpCMYOcHp9aF5XjrU2KHZw3zD2FCqobOOTSBWKj9aUKsfQdfQVaJkGw4IXkn9aaVQDG3nvTgxbg4&#10;o2ZGQ3X2pkjcrkKNoagHB3A0mGwTjt69KV12r060DHYLfN5hoeTjCpTdrBdwH15o4Y7WUjNAhwJR&#10;doFOIOc5/wDrU0Hn58en1pwG5tp+tADicx8H8qj3CM4ZcfShhhSgpvJ4/nQAqnDbqcSCck9aTJBw&#10;oH4U1s549c/T2otcB4yclRT/AJFAK01Rnjb1oCNg85/HpU8oCSHA4oiBKYpxQcZH/wBakUkD5eKp&#10;BYohl27SPrTgARnPamkYKr/3170ABjg9BXnmg/c3TP6Um9up6gU04I2luN1OBGNuaAANzhmz605S&#10;rAquab1GDSqcHAb+GgBfMB9aRnYHHtSk5GR2FNODznnvQAOQANgoY/xUpcleTSD5uufxoAOdoAX9&#10;KGJJyTQMlcH6UHdswp46UCSsB+90oDEfxUHaBkpRxu+WrjEY5WODkdDUkTMOR/F+lRkKwUA/hUiH&#10;J2CtANDTAxZX/wDHa+cfiRPI37QV4rH5fMXt/t3A/pX0hpWPMU45GOPWvmj4hOH+P11IYznzE/Ee&#10;bd1rT6mMv8jZ3AlivSpAT1xUMSBv3g9fapFRTyf71ZGxKN4/dtu+uafZzs+9C2SvIY4zTFZQo3Rn&#10;A74pBaRvL9qCEN/e5FAE/TJyfptrT0Hc12mB0/2qy1BA+YYrQ0YyKWEoH3W/lQEonl/gu8mv/FGp&#10;XMx+Zr5upzXqWklDCOa8p+G5EmoXU4H3rx8/nXqWlNtjU+1VLZEPc0hcjoCOKo3V6DcZJ6LTdSvh&#10;axGQngc1yDePLN5W2yjqed1b0MPUqq6Rz1q0ae51/wBs96FvFzjPWuVHjKwJwZx/31Vi38T2EpGJ&#10;19vmrd4WouhCxFOXU6ywm3y4z3rYt5iVCGuY0TUIrlt8bZ/3TW7bT9AxrjrRcZWOqnLmRpxzEHAW&#10;nmYkbTVOJlJyDUu45zXJsaE8cqxkkJ1pzXBH3o2/Liq+896QfuxmNyPpQMnFwjHAT9Kf9oTG0xfp&#10;VYyyu2Wnk/77NAYc80BctG4jC8IDQLqEjLItUzk/xUEk8k0CuXhdQEcwp+VNMtkeTbIWz6VRJYHN&#10;Cuf4zRdgXHj0iTmXTYW/3lzTf7O8NyH95oNm3f5oF/wqsHUHrQJTk5bindhYnfw74InOJfCenNnr&#10;us0P9KgfwR8Mbg/vvAOjyEf3tPjP81pVc4+U07e1K4rIp3Xwy+Ddzn7T8MNBY++lRf8AxNUZ/gn8&#10;C7ht0nwn8Ot/3CYv/ia2vMbuaQyEDJFO4csexgH9n39nuZSsnwh8Pn/d0uIf+y1Wl/Zg/Znn/wBb&#10;8HtD/wCA2ar/ACFdQJWIyf1pfMfs1NydxnJ/8MofsvM2ZfhBpLf7TQkk/rTX/ZB/ZRuT+8+D2kfe&#10;5AjI/rXXiQhvvUpmIH36qIHEzfsUfshXB/efB/TM/wCzvH/s1VX/AGEv2PXyT8JLFc/3biX/AOLr&#10;0ITsOQ1BuGPG6rE1c8xuf2BP2PZQyD4aRLn+7eTf/F1Sb9gD9j7OR4DZPpfS/wDxVeqz3TFThq56&#10;61ORJ2TefvetbU6ftDKpP2ZwZ/4J5/srSzt59lqjW5JMNn/aj+VCTjJXuM4GeTTD/wAE4P2SJ22L&#10;pWpL/u6tL/jXef2vIFwHqS01aT7QoDnrWrw73J+sdL/iefn/AIJjfsuOMQy61H6Y1iTio3/4Jd/s&#10;3MxMOv8AiOPP93WG4/SvZLa8mwCHNWheMeQ1crumb693954XJ/wSx+A+CbXx54qhbHysusHg+vSo&#10;V/4JVfCIRhIvin4sVs/eGq//AFq94lmabhpW65+Viv8AKplvpAOJGovIr5v7z57l/wCCUvw6JJg+&#10;M/i6PnP/ACEs/wBKLf8A4JcaFpj/AGvTvjz4s82PBj8683LuB7jjivoX+0JVP32/OpE1SfoXNLmk&#10;K8ujPmq4/wCCbvjBpWNl+0TqSqWJVZrd2IHYFvOGfriq6f8ABM3x7fyyQ6p+0VqiwsAYns/MVkYZ&#10;7GU/pivp7+1Jf79OGrTp92Q0c07h73c+V5f+CVvjj70H7UniLb6Hdx/5Eqv/AMOtfiqqgWv7VGvK&#10;V/vbz/7Ur6xOu3I6zNT01+7/AOe7U+aQe93Z8jP/AMEvvjwg/wBH/ax1z6bZB/7UqtN/wTJ/achO&#10;If2rNWb/AHml/wDi6+xk8SXX8Urce9OXxLcDgPRzSC9T+Y+MZf8Agm1+1pEubf8Aak1Bv96aUf8A&#10;s1V3/wCCd37ZkK7ov2mbosOg+0Tf419sHxPOqlmc8UR+KZWwwZqrnkPmqdz4dl/YF/bstU3Wf7SE&#10;jN6G8mAquf2Hv+ChK7y37QIbbyh+3S8/pX3c3iWRlxu6NnIpw8Un5V2hvUmolUnsHNU7nwJJ+xr/&#10;AMFG4j+6+OG4dz9uf/Cop/2T/wDgpRbEi3+Lvme/2oj+dfoJ/wAJOu3BQUL4ktjw0I/Ko5pdg5qn&#10;c/PX/hmv/gpnbfOPiUXO77v2sdPxqrJ8Bv8AgqGrc+Mm2j0u1Nfot/wkFswx5K/pSHWbB1w8C04y&#10;ceguaXc/N+8+EH/BUa2XEfidpGH/AE9R1zXiX4ef8FTLS3Mg1lm7NtvIf8a/UCbUNLkXBtVrD1yL&#10;SLyFozAv3cVvGfkDlU7/AIHz/wDsn+MPGEvw2h8MfFctb69GymeFmDKW2KDhgccnJ78k16dqGAhK&#10;JkHHDYrkfib8NWmuDrGj3E0NwhBTyZCqtjtgU7wR4utNSI0jUka3vIztPmSE7veqeupPNzamnq+q&#10;z2EaJEkas395sKOR/jRpOpXOpMy3IiZl/wCeJOK0fEV14a0rR1l8SRwSR4J3SQtIRxkkKoJPGe1Z&#10;vhDUvC99prJ4akjMKv8AJ+5MbFcdwwB6+tCGXg4jUgj8PSplZbmWN5f4OlQvGHI4p0cahse1ERle&#10;9gF1qgkLsPo3FWtQlTRrR52ddpGfmFJYIkt15hXjpXO/FzW1htVsIyfmb8RVUo+0qeS1ZnWlywSW&#10;70OYFz9s1iSZ3DL1J9MmrngV/wDiqvMZvu3iN194/wCtZukRPBb79u1pDmtHwtDnXLqbC5Vlb9Af&#10;5jpWlNOpJyXQq3s7RPrTUtychuq5BFZsm0/f9a074fulLD5ii7vyrPkXJOT3rGRJWJ5LGmuQ20DF&#10;PkVV4WmgngY3cflzUgN8vap3cnr9KRTtZcg80qJ820jr1FLlAeTVRKegrY2lQ3v81IASfMI6d6YV&#10;3Os4+8udvzYA/wA4qQYYMf6VRI2QqvP96hc/fX36mgkYGWP5U5doU5bpxQA0A7d350cbSrULtGdx&#10;/i6Uo296AFGDHtVj8vqKbv3YdSKVUzzSFQxUK/HTGKAAY6sKcGJfcpPSmjcCRu9qd8gGN3SgBjsS&#10;KTJVeBSgJjIUUjc7fl70AKGIbApQcNk0irjJH97OaTfztP8AezQBMrHqB9KcGf1pqksM9Kcm3BZh&#10;0oKXmNLbuTR0pzFSeKaRzw1ArlLaC+TTGYq3GetPO0tgn6c0w9etcFtLlhknk0I5LZbIFB6HnrSo&#10;q42/1pAPHLYzRtXfsJpowflyacPv4FNLmAOPu5+tIdu7Gf608gEEnnjNNbHTPUcUgBgAev8A9akV&#10;snaKTPGDSDhs9u9ADg3HNIh2rwc/SmgcZc5pxKqdu7P41Si2A4g7SAP0pGDE/wBRQ5ypY9KXkjOK&#10;qPMydQUjdkeuKnRTj+982KgAzznbzxxViESdM/8A16sfoaGkA7wdtfL/AI6mmn+P12Ef7sgDLtPP&#10;728r6i0zKEOSDjqK+WPGV/Gnx2u8k/NKmMd/3t9WtPqZS/yOn2OGwp+X1xTmDHaAM7WyDmo1mDkQ&#10;y5Vh/eqaMgsFJrOxsOydjFvSnI2RlZdy+1NwW42t8vanAojbcbc+1SAqs3XJ5/hq/aXCpYXEiFcr&#10;bucZ6cVRjlhz5cm38WFWm8uPQNQkh28WcnpydtBas5I8x+FzL+9YJ/y9Sf8AoRr1GwJEQ5/hry74&#10;TxMLZi3U3Dnn03GvULNlWBS/TFbW90w3bMT4gyzRaLc3NrxIIG2tnqcV86Q+LfESxeZ5LHk7h1r6&#10;M8ZypDp0zF9q7c5/CvEZ10+JWLvGw3H+EDvX1eRShGi0431R83m3M6kWmYJ8c69EN8trJirWlfEm&#10;9M4/eH/vqrkkFhPDwFGR09ak0bwda3l0rLEuXbHSvflLC+zfPCx5Efb81kz1r4M6xdatYG+kb5Sw&#10;VSa9Ks1Z069+tcf4B0C20PS4bO3RQqqOnqa7K1YBfl9a/P8AMJU6mIk4rTofYYGMo0VzblxEwKlZ&#10;1UbiagikIXk1MoVkxJjr0NebJdTvI1mEm0xncG5WnfvOhBqQYUZWjdu5rMBq7yecindBQKKBxEVt&#10;3ekeQqvSgBQ2AKJFzzQIhkmbvSLOM8t+lSmMAdKaYkLZIH5UAJCzOu5vXj6UM2Dtx+NPQKqYAqGZ&#10;C65DY60ASecR0NCy1WeGQHhvlpyHYuA+6grlLPmAjAPNOMm4VWAlI9PwpY/N3fMPxFacseW5JMGO&#10;etKZM8CkIIHXnNQmbYc4rP0Am8w5wWo3ejVXS4VuFSqepa29lMsUcPUZ+Y/yrWMbAawcDqKDJxxV&#10;eO53xq5O3coO09qWSUqMVQEd5cqvy57VzWp7muWx/e9a3rnBbkfw1zesXqQ3LfMPzrrwqb0Ry4hx&#10;W5GTJUtnI63Kt/tetUP7VgIx5i/mKntbyMyKwcferslGVtTjjpI7KynYLhjVmOZux/OsywuUaIMP&#10;QVdjmBAOyvLnHU9SMrxJ3ldhgNT1lx0f9ar+apOV/wDHqeHUnGagos7jjdntQHyOTVcMRTjJnoMU&#10;AOebnAPalWZtuSKgYgH3pwYlcZoAm80kUGWogxHQ0u85+7QBMjnFKHIHSoRLt5AoMjlSd23046Ug&#10;JdxI60bsH71RmdGO07vypu5QM76YE4k+XaDSGT3qJJV2bg3HWgyITxQBOJDuzmmiZi+8ucYxtqEz&#10;KhzmgyHHCfnQBYaVym1G28cH0qO2NzFHsnuPMP8Ae24qPznxgcU8SZ53UASPM/8AeqpeMz5A644P&#10;vUzyAH5zjtUMxXruoAp3Nul1b+RdYfjDHbivPfiD4IdT/aumbo7iPBRk/i9q9Cmm2DdiqN6be4j8&#10;mZQ2e/pW8ZEtHnui65qHjC1TSLmSGG/t8RhLndtbDKwztHqorpNE8L6hpbte6tcW7TMWO23UhcnH&#10;r7AD8z34d4f8L2MvimaaFF8xVRunX5q2tZjmt523upH90L06UbbFFFi28k/+g9Ka3mo2Y4yePypX&#10;kjzjPX1pm8u/+r/I9KkC1p0Thy6LXnfxQnF54hjgMmexXb79P516VYFfL2hBu215j8RYpl8Sb26b&#10;tw9Rwf6mt8NrGo+yZlL+ND1/QjtFICqo+Xr/APWq3okU0eoag8Djd5Y3Bm7BetVrZyQoQr8vJqxo&#10;kY/tLUiydbX5iwPHyN+tdeGjH6q5en5ocn7yPrOZ82MMhX70Kn6cVQlYL1zyfTrVy0YyaHZs7f8A&#10;LpGSR3O0VTnbec1wSQFcgkkn/wDVTc7Tkt+FPZsnimPkrlWxxS5St0MZixz+FIBgcnPanHkYG38q&#10;CCOSeDzVB8Qh54I+lKm7OAabnJ69KepUc0DsJkqfmP8A9ejCsSNvahmyuM8daMgL93nPrQOwH+7Q&#10;VzyQRzRgs3TvTpOMcc0EeYIoBzmkZSOQ3NLu28GnfLnJNAiPucihlINOcAc0jNnoaAIyhI5bFIOT&#10;97FPZscCkKs3U9+aAFUHGCaULuIyOlNztyD/AHqkDEcYzQVHccpBGRQWbGP6U1Pl+ShWONzfpQVY&#10;cp4wwFCgn7q0nB70YB5IoMykCHXkfpTXAJCg9OvFH3jheKdjI4NcijY0GgfLx+WKE5YEUvKnGKWN&#10;io2dqiSABkNlhSgqT85/D0pOpoyoOM/nSTsA5ScY/LdTfvNkgfgKXBI60hDA8mtgByNuVFNORwDj&#10;FObaFKkUAJj8P73SsnFgRgENzj8KkQK53MvH4U3bgcVICS2AOtGvKJsaeuRz26UAHGKVhtJBpM56&#10;CtIjHRjLdKsQk7lK/wD6qhgxkMf51Mj4kHHtVEtGjpsSS/u3OFxzXyr4otdNh+OdwI/lk85d3fPz&#10;3nX8vWvqvT18xSEk2tt+8K+TdTtbkfG+9Mj+d+8j+eQY/ivOOPxrSmZy2+aOuYxscGbd8v8AF2qZ&#10;RjB4qo9teC8Mt1aKFzwVYfyq2vPRqiRsP3c5FBLtyCP8mmox3bM596GIV+Vzkc8+9ICREjYfvB8v&#10;fPep7tY4vB2qNFHsH2N9uAPSo4tueeBS+JpfK8A6oyjj7KQKQ1uedfCZHXTFdjljIx/U/wCNel2h&#10;byFDL2rzj4T86NC5/iXOK9IszujxnsK1l8Jijmfif5yeGrxojz5Lfyr5q1K51XyfM8uTAGeATx+F&#10;fUfjeDzdKuEPdK82h8IW4g2i3zxjpX1mR4uGHw75l1PnM0oTrVFZ9Dw258Za7o/yoJGVfuhhXUfD&#10;n432Mt9DbaigjbeB8x6mu41bwBptyjLLZK31WsO1+CPh7ULxWk04L8/DIMYr6GWMy7EUGqkbeaPH&#10;WHxVGonF3PoXwrepe6fFdRnIZQQfati21a387yFcbl6rWL4N0tNO0W3sUHyxxKvP0q9J4Whnu/tk&#10;btG3cqa/NsVy+1dj7jCv90rm9b3QZc5/Cp0lBH41l2enS267RIzYHU1YRroMSFOF9e9csrW1Ogvi&#10;QHqMUhnAOMVnSX12uR5bflVY6xOh2vBJ+C1iBtq7N/HSl2z8zdP1rO03UHumYCN1x/eqxcXLRR7m&#10;NA0WhIMcUjyjrVaK6VhuLUPdJjcDTVuoix5jdaBJkjIqn9uiPWWnx3ccj7VOfTmr5QLRYAcGonZc&#10;kk9qa8gjXcuKx9Q1+C1uRDLcKGboDWYFvX5Z/sn7gNt3fvCPSq3h6eZnaPlkUcEtwDmhNXiddwda&#10;Qa3EvVgKDQ2VcY5oGCOtZkWph/mR81Zt7suMFvrVXuSy0JH8woEG3HXP6Yp4SNuq0zzMKHb0qu2o&#10;oj7N/NaW5lqSWAir/DTZbaCYq0kSkqcqSvSo0vA/eg3YHQ1QE3lJ3FNeLutRi9UDJNNe8AXg/nQB&#10;X1OXy0J/2a8S+IvxDl0rXJrXzduxsV7PqUyywnFfOP7QPhm4TxKupQyOI51O5c/xCvo+H6VGtiuW&#10;p2PFzipUp0eaPcU/FBsjEv8A49WxonxUwVMlx39a8a/s68V2USNio2udVsZtkLE8+pr7OWUYapGy&#10;PmY5hWjqfY3grXl1rS47qNuq9q6B53g7cV5j+z3Pef8ACG2r3pO6QMxJ+vFemRTgrlz7V+cZhRjR&#10;xUoLoz7TB1HUoqT6jo9Qyc7M1Ol2ueV5NRJJF1XFSr5R4PXtg1wHYPS73PgJThcgqyDikieNTxSs&#10;EZd1ADhISMmoZdQEJwzYqTaFXAbNVrzT4bqRXegCeK8EgyG/GlFwrNzWZdSDTcEH5c1Fbat9pn8t&#10;cfWgDZe6RfvGkhvFkkwrcVB9mWZdrHqOaZY2YtZyA3ynopNAGi2du7ihWJHzJ9OKEPq1OznvQA3c&#10;/TFG5h1FO3D1o3AfxUAR/KhL+UPm7jvSypI/AenMwxk01X49aAHL93BPPegsBTGlEa7gKb5jNyMU&#10;ARxTXjTyGcKE/wCWeOv40SvgYx2xQXGODTZZl24zQFirc79+M4rM1OZkDGtC7mQrkt+tYmrXGUbL&#10;/wD1qqIM53SfEGpQ/FTTba1uWCySKsi9QylgP6/pXoXiGPF1IB3JHSvLvCrrP8YNNhGPvA7t3v8A&#10;/Wr1HXzuunUuOGPy1tPoKOxiyK2QDjjqKQMrNw+ccdKVmPQr17VGqbD9xQSfzqeUZatGkjP+s/8A&#10;Helcb8UNPK3sV+qg9m+Xgda6uORVf58VnePdPivtJJCfMuGrWjLlqW7qxjV0tLszidJuPk8uTscc&#10;9quaHdRya1fRpIu77G38eP4G96zbTRLq5uctfx+TuBkRVOT+Of0rS0fSbO1165jjhCt9iZvmHU+W&#10;1ejhuWOCnGo9enoVKVHmWt2z6u0pzN4X09z/ABWMLf8AjgqrOSWJH3ak8MyCXwVpDEf8w2HH/fAq&#10;OZuNueD29K8uXxMq/YhbjgU3Kjgj2PvTpD/ewKbjjLMPzoKI24UjbilIYHg0Ng9T+tJvIPJH50AL&#10;90ZYr/3zSblHAPWgsApYnFAIY7jnPagBN3JVTu/pSoCBg/lQDtxhaUDDZz+FBPMBBH8P/wBenMxA&#10;5Htn1pN2Bn9aCPl+ZuPSgkDkjAxTVLHk04jed23jNJuI5xQAoBwQD+lNxtH1oHyru9uaVicfK36U&#10;AICuM+1G4novFNJLcAe1PBXHPTpTAUfL1xQeu5TznNIeBgUu5c8flSAViDGS7d/SkOCuaHIC7s4o&#10;/h3E0Fcw7h+hPFBUDq1ND9fejJJwaCSkPlwc0MzdVXmlbBY9hSNkjANc5oKjORucYbvTtr7tzN7U&#10;m3ccZGc9KWMbRg1MtgDGTxSlOxJ496XGTSAZ5zWSAOhwBTHDd8/nUh6U0AP07VuAwZBpQSM8UD73&#10;HNA68jNAApI6Hr3pwyw+Ze9NChjgAU/Az/8AWqXHSxNriFeOKd3/ABNNb0Bp2O+O/pU/AUPQEDn0&#10;FPj3dT6mo02ng5qWPao+UVaEzT0pTjJH8P8ASvlK/RpPjReOrv8ANJDyv/b3z+tfVulkHkt/DzxX&#10;yTqE8M/xeukkaTb50JzGvPKXJrWmRL4fmdlG0ltd+RLNNIpXncoI6VJv2DcBn6CoY7G3gZpoZpdr&#10;cjfIx/n0qaJo+FLVmaDoXiZPMA5/3aJQGXIfadvNKsbq3ygbWpHkVOoXb1P50ATRKY2xmm+O5ZLb&#10;4bapKBx5Ix/30Kkjb5gR0HqOtVPihJ5Pwq1NgeWCAf8AfQpFR+I4z4WENolsSuNyCvQrZ2SPkV53&#10;8MAyaVbBu0a/yruhcYiyC3Sunl6HOn3Kfiy5EtmIB1Y81gxwOo4FZ/i/xhHZ6t9mklOFP5VTXxxa&#10;bfv/AK17uHwtaNFWR49atTdRrsbEtmXOdvajSrDbeIWT+OsSTx5Z5yXb86s6X4ztZLlQjN610SoV&#10;1FqxgqlPmWp6tpUWy3VR6CtSONux5rL0KcTWscgH8IrYjKsN2a+YraSsfQUbcmg4LjmpNq52801R&#10;njNSbTnO2sDUjaAE/dpptEPBSptv+z+lIyZHT9Kz5AI4oY41yBTLiBZ1w3aptq42fj0oKEU1G24E&#10;cVthMA0jWkbDlanCsB8o/SgD0FSwKc9tDbwPP5P3VzVfSJXv2aSS02qv3WUnmtQjnkH8qaVcDbCi&#10;5/2uBVSvYBrRKY8Y7Vzus+DrTUrr7XMGLAfL83SukZyriNhyfam+UjZANZjRzMXhf7NG0YmbHZW5&#10;xWPe+GtbkuNkNyyx5yGHau8kh+bgCmi1T+JaqOuhZxv/AAjuuRW3lxagdx/iK/8A16veGLLxHaXL&#10;JqcySLgbWVcV032ZeyU5baNB8orTlRDI5Q/2dgvWuN1S+1qDW5Et7VpI+qmu4kXPG2q72MG/ey9T&#10;6VQjn7O+1VyvnW20Yo1XU9QtoGligLY7V0P2KIDAT9KZNp8bpt8vNBXQ5ex8RXlxGRJZyK3oy1Xu&#10;/F08c3kG2k4/2eK6xdLhRsKtRyaPaPyYl656UiZbGTY3U0+n+bcqysecV4r+0N4o0i1uIba4u1WR&#10;WLYb05r3bU7UR27RouK+O/2tvhd4q8QePF1HT9WkWFrfHkjPynNfW8L0aNbHJVJcul7/AKHz+eVK&#10;lPDNxVyqnivRCzH7ZHt3fe3cVHNqOmXEyvBcK2W4Iryv/hTXjeDch1mTYWBKZOCRVO48F/EjR2El&#10;hNI2D/Cxr9MWX4SXwVkfG+3qLeJ96fCC9t/+EbtYrZlbZGo49hWv4k8cp4bnAu5gkb8LuPWvJv2N&#10;G8XzeB1PiuMrK8x8tc5IXj/69elfEz4ZRePdKFo8zQsOVZW5FfkOeUPq+OnG97PdH3+WVPaYWMix&#10;YfE7T7shEu4z9K2IPGVsY1fzuK8Zi/Zp17TboTaV4ou0x6tuFWrv4afFWyKiy11JFX7ysp5/WvFP&#10;TPZrTxfbyn5ZferieI4CQPNFeE6d4X+L+lTNLG8cqt/CxORUsuu/F2wcx3GgblXq0ch/lQB73bal&#10;Hc8I4P0NWJLnyl4auI+F17ql/p4m1OB0kzyrVt+MtYOhaVJqLKxWMZZVFAFjW3S8tWjD4Y9Kp6Ii&#10;2USiRst1JNeY6p8d9PUskdvMH/hBRqxL79pjSrG9gsQJJJ5uPKjXkUAe/rqSBfmkFTJqcEjcSV5L&#10;B8V4l09r24jkXC5PesPwp+0Zp2ueO18JwWl0sjfdZ4SFP40FJn0Al4jJnNNa8TON1ZNtdH7GH3H7&#10;ua5aT4jB9Sk0+GCR2jbDHHAoJZ6CLxD0Io+2LjiuHtvHEkp2JZTf98//AF6sL4ov3QutjJ7cigDq&#10;pNSjj5d+9EV+r4YN3ry/x3448UabpUl5p2izSMgyF3da1/hX4m1XxR4eh1HU7RreaRctG3OKAOzn&#10;1eOE7Xl6VXOuRkf6zn61wPxd8ReJ/DqrP4f0aW8duqRnFY/hnUPifrFktxqNhFasy58tpSxHt0oA&#10;9RfXol6SCq8viKAgt5wH1rz9dA+JNzK2/VYo1/2VJNaen/D3VH/4/wDW5pCfvBWwD+FCH5mhr/ja&#10;3tSscT72ZsbU5p0lwZrTzCfvLRB4HsrI/wDHsrNjO7vmnXkXlwtGsTDA7gf0rSIjl/BNlBefGGzj&#10;lLZRRgdMcN3B9q9S1xFjmYDpu715p8N43l+M8bIw/dx55H+w9eka60r3TbMelaT3QuxmTAA9PrUZ&#10;kwcL/wAB6VJJ8owegqN/LI5LdOm2kMb5blt20ED1bmi7uIru1a3lnB/2TjvSrMjTbQR8v3vyp7Rp&#10;tw0X3uM4pK/NcLcyaORt9JtLSdpnuDtVsqpXA+lSxato0viTyI7pGY2MoOwcbvKc4rTuPDFnNc+d&#10;NcTbT/BvG0E9+lQ3WjWcWuq8Eir/AKDLgkZ/5ZuOtelH2XsW2239yR48v3WMgldn0L4KkV/h5oko&#10;Jw2lw/8AoAqSTc5yB83vTPADxv8ADHQWiYbf7LhGR7IKkmXLEDtzXnv4meoV3DEZdfyqN8t8oGfS&#10;pJAv+Hy1G6t0B/SgsaVIyh6ilBzIx96R8DPND7ugFAkxpADAbenWpMnPSmKFHJpTiQ8HpQA3ewbg&#10;de9PU9jTEX5844FPJA5Y0Eigk/LilIJYBqajbjycc0pJ4APt0oAPm6E01iTxQ3PGfrQzJjrQU0NK&#10;kGlyw/lThjO32pCilt2DzQSIgPfr1pxPy5BpW5HA/CkyccY/GncAy3TFLgg5oZRuyKDk84pABUMu&#10;fwpE3fx0uedtCnJyPWgAOccUZx05o+6OaMgH5hQBTxg5WhVLUYPQUHA+UmuY0HKArYxzmnKOMY59&#10;ajDEHO2pOSoIpAO2MQGX3pn3CQexpQ2OtJ/FmlyxAVgQPypv3jgjpS5A59qMkjd+AqgEKDPI4NN2&#10;snyj6gU9iQPxpAzHjHagBqtzkDGKk7cCosnNPD/7Ip+YC7Qe1PU7hgimHnml/wD1VOm4EgQE8CpI&#10;oyeBUKlQuCalibMikUwNXSNoO75q+SryWGP4tzu33vOh98furivrPSyoy24/dr5Iv1ab4xzFTt/f&#10;wZ/783FbwXRGMvhOz3BsOB94cCplQFdu2q5kVGwz5anQyyOVDlRub+E1nymxOf3Kg7sAU1rYXLLl&#10;sfSnoGx8wpw6jnHepYEkYCbfMO0f/WrM+MM2z4UXjK2Azp/OtON8yqq8981i/HaYQ/Ce43Sbd0yj&#10;jvwaQ0ct8PXddNtx/sCuwmnK25OO3Fcf4FkRLCPcccCuiudQiEWWbGB612xfvGCjzHinxO1LUY/F&#10;08SpuU/Mv5VzcutantwueO22vRvFVrBe63JM/wDQ1RXSLNm4jXcx9BX2+Hx1GFCKceiPmq+W4h1Z&#10;O73POZfEupW77pAeOldP8NNSvNd8RW9sqk/vBu9u9at/4es5y0c1qrD/AHa7D4VeGdOsbpZYbZF9&#10;wtXisyw/1V2jq0ZUctxHtVd6Hrnh1DDaop7KK3LbcUyKydH2rH19K17dztxjivz2o+aVz62nHkjY&#10;nT71Sg7ucVCD2NSI4+7msix9DDKnigEHpRUS7oBpT0pp44pxcdc9aDwQaqOwAhbOO1CqQuDTgeOK&#10;aSfutx9KOoDu2KMnoBTSduKVWycYqZIBGBcFcfiKYkRRdpbJxy3rUvvTWUEc1nuUN8og5zQYM/xm&#10;nrjsaUbu4rSGxIwIx6DNJtbbnbUhz2oqwI8MRwP/AK1HlsOWNSHPamlm25GPbigBqhicFaDwcGnK&#10;4IyaaeWJoAMc5qJiCDg09yc4pkrjHNAFDUV3RHNeRfFHRYtQ1RWaLdhTztFer63cCOFmz0rw/wAa&#10;fES2j1meJpV/dtj9TX0GS06sqrcOh4+Zyp+ztJ7mLN4Pt+f9GHr0rNuvBlqefI6/7Naa/EKzkPVa&#10;mTxppcxCuyYr6hSxkXszwJU8O+p6T8IdEisdCgWCPHyjtXoFtb7/AJTHn5a4X4XapDf2a+VjC8V6&#10;FZ8cV8TmXN9Yk5H1OB5fYqwz+z43bJUfjSf2XE5KCPP0FXQpPNKsXycgD2rzrncZ40S3Izs9xmmn&#10;w7akktApz1+WtRVLD5SOOKXy39RSAz7XSorQZijx34FJqOlw30LRXCBg3Y960HXtmkMWO/0oA4zU&#10;fh1oVwdj6fF/s/uxxXKxfs++E4NebW101fNZslvSvWmhy3zJzTTCmeVH5UFcpydt8PtKSHyjZrtx&#10;jG2m23wz0C21Bb6PTo1kXoyoAa7FIF6gD8qPKUNk/oKCSgmnBYfLK8YxWWnhSyjumnit8OzEsdvW&#10;ukCIOgprRKDyBQVp1MlNAt1Xd5fSpV0WDH3P0rRWIrwTTvLH96gkx7rw5azptaJSD/sinaVolvYj&#10;y7eEKP8AZWtYogGWojjUcbKAM670mK5OXQH8KZDo0KfKqcfStTy1J+6KPLUdUpgZ401Fb5VXGPxp&#10;v9nLbEyDhfQ1oMjY5NRuMLTj3AoTwELu29uKwtbTajMo7V0U+VXC/wDAa5/W8mJsirA5b4TSK/xf&#10;lDhvktzz6fI/+Ir0HWz+/JU/xVwfwdt/N+Kd5MP4bVhuHb5a7jWJJWnYOmAGPPrWlToKOxRlIkXb&#10;/tdKic4/+tTiWJ3/AORTWfuVx/tY6c1NxiASn7rKPbHWmxSg4j+bd/u9aVfnb5m7elALdM4qgNG2&#10;tYriLa+Bn/Z79q5jW9GuNC8Q2aSy7vMjuDIit1yk23HP0rqdMlj/ANXMu1WwNxrJ1+bTLjW7O5tp&#10;zJ5lvMsLhcjKpIpH+e1aQOOpCXtYyS2PbPhk0cvwm8OyIm3/AIlcXy/hVu5PCiq3wxKH4U+Hyg4G&#10;mxj9KsXDYdmGKmV+Z3OpEDkh2xTGwB980rscdffpTC+7AapKEPzDANIVYn/69HPmdOq4o4HG6gVt&#10;BvB5U/jR5eTuLHlqeWC9qbgbCF9aCBEYfdX2pXJPylenNLkdCfmppJJyR60AC53YA705wVOBUZLd&#10;MelLv+QBjQAoVm/i/WgMenFAYq3Sg4I5oK5hy4xkDtQAAcd8U2MleKCcNwM0EsexTbh6URjbkU1X&#10;OMFv/r0AkkjH0oAXnNDAYzil5zy3ems393k9DQAKqldxpdo5FJGykcGgP2IoHoGOKdgDtUcpBHHp&#10;SjIJIYDP96gRBjyxkkU1lGdx+tOVmIxn6U0lifmNcxotAOfSnBiTjbTMjOMU/OBkDj0oAUM2cFaU&#10;E7sAU3aw+61O5HIPNABkdGLUbNzYUjikJyvBoBZVzQArLg4NNbj7o+tB45oy7HnigA2qfmzim4J4&#10;6UoQ45b86VUwPmoAcPu80delGPl2ihAd2VoAcFIbJ598VJEh3Dio/mztP1qWJnzyaANPTl+U4/u4&#10;+nBr5GfcPi7M7jOJoO//AEwuK+ubAAxtz/Dn9K+RWMafFmZcf8t7c4+tvPXRT+Izl8PzO1ZUZvlH&#10;PrnpSxQLFgDOR6mo2keNt4XaDz35qaK8huceU4b/AHRUGhIpO371SDCnH3qjjxjDChm2tjOKnlAd&#10;CSG4b9K539oKcp8LdpOd10B9flauggkiZ8b/AJq4/wDaXvZLf4bQKgJ3Xwzj/dNTboBg+F9QS1sI&#10;8v8Aw54ql4t+JGn6Pau8t2q7VP3mrEXV2s9LznpH0zXwb/wU+/bW1z9nvwwdS01XmkluBEsaMRnd&#10;x1+ld1KMfbK5thuXmXNsfVl58f8ASbnUmZrxVyxz81XLf446My83Sf8AfdfiPY/8FSfGDXPmXVlM&#10;u77xEhrrNI/4KpSRoBeSzdP4mr6+NPL6iSVSOnmfYRy/JazvGrH70vzP2Vh+M2kvJhrxcN/tV6L8&#10;KviNp2q6olvBcjcV6Kwr8R9H/wCCqOmNKDd3rqv8Xzj/ABr62/4J3/t+eGvjN8S28NaPqXmSwwqz&#10;ruOQCawxuHw0cO3GSb8mXjMoy+jhZVITi3bo02frhoV6JoQVbPA71u2sm4AZ/WvP/h/q/wBr0+OX&#10;f1UV29hLnBzXxcj4qSNRBuXlsVIGRTk1XR8DgVJuQdT3qDMmDjsKHOB1psbDO3HIoIONxpAB5+UD&#10;PtR/s5p0fTNI2OgFADh8q9aTjHXNJztpQNoyaYARzuJ/CjqcD86MF6X7q80gEXJHIp1AOeaKGgDg&#10;UL060Mcc00ZCk0RAdRTUZicGnH1pgFNb7vApxz2puH9aCvQRTluaCOelHKNS3BUjcDjjpQFiFjk5&#10;qOdgBzUhIUVUvbhQp3cGqjsSYniicG1k2tztwfavi/4t+INQ0jxxqFk6P8s5OcdVNfYniK+VYWV3&#10;46187/Fbw9p+seIJrgxxsSuGavseGcTTw9Z+0V00eFnGAr4qCdPozx5PHF+i/KW+tS23j69DjDtn&#10;dj7tda3w+010Ia0j/Sqlv8NLA3keLcjcwHynjrX3Mcdl73R8zLK8dE+gv2arq5vPC8N3Ox/eNkfL&#10;74r2mxBA5NeY/CLSrbRNCt7K2G1Y4wMCvSbC4zgLX5Vm1SNbGSlHZs+2wNGVHDqMjRX7tODYGCv5&#10;VEkuRgnmpBknivJO0dHhcjGOadQMng07ZxQogQsT0Jo5pzgFelKoPVx9KAGjcDyM0qpzkinc0qjI&#10;pDE6cigk88U7aAORSMuDnNAhoGOpzSNGjdRTlznDUikkcigBSBj7tAAz0pzLjkGjCYGD1/SgCNgM&#10;fczQG5xtxTiCOBzSqP4jQAw8lSBTth3ZIpRjP8qVevPWgCNoyBUM0fy9asEk9ajdQSQacdwM+5Uo&#10;OG7VzviJtqMP9mukuwQMGuY8RgiKQjupFbRAwPgmxHxH1KYufls3O3d/uf413Gr7DOwAPXvXFfAa&#10;OGTxxrU7DLLbtjjp/q67HVXImJJJyTxiqkrsUfhRT4B2saiP3ccfSnludxVl44puEJ5x+NKwxpI2&#10;8L8386Iztbe7dWzUbebtwij/AIEaGEjE/vPoMUwNSx8qTcjj5ffvXN67Z2OiaxY2yyN+5EjKTnO6&#10;QyZ6f736V0WkSbuWztrB8YyGXxRYuD146YwPmzVw3Mz3T4VSf8Wm0Il93+ggH2wTVy5w3zHjvVH4&#10;TMJPhRo4wPlgI4/32q9c7S+z9KUvisBWJI78/wA6a2M5Y9sU+TJGVHfFRsPlyc8VI7g0vbrQq9ya&#10;Btbp9aBhThjQOLAqTyGpwUNwaacLzuanZOePWgGNkUA7m/n1oAGMfjmnNtJ+Y0FUIwG/Kgkjweoz&#10;ijA/u04/MQ3bpTSVI4oACGOQy/8A16QKR0Y0DhuTS5x3oAOn3qBQAKBtB6UAHytwDipF6YqPjupp&#10;fvDHpQAr5xj/AGqaOlD535xTWLA9aAHDOeKMMeQKYNzcA0pYgYP50ADBgeD9aVmIOMUmSV4OMUpO&#10;RkHH1oAgX72KcxDHmmqOdqj8c0YANcxoGcdacnCYpo68txTgSBhRuoAViAcZpdxHQU0beu0+vNBJ&#10;Hy4OKAHAkL1xSbsdTSBuME04ZI5HHagA4Jwc0Nz0oII4IoY5GNtOwAAVGKACeBR35pyctSENI4pT&#10;JtFIc9cUNkjsaBXHKdrZU8VMmC6/0qFV44apY1bOSaANOxwYmP8As18iQGJfinMXI/1trtO7r/o8&#10;1fXNjgW7EZ4Q5wOtfIS2q3/xRkgncOvnWm5SOn+iS81vBkSenzO6yjdR79KFWQhSFH38n8qZZ6bZ&#10;6cvk2m7aedrHp9KsKNoweOehqTUeGIUBKikLFstz9Kk4PI/lUbkq/XgUALG8bvuEQ4rhP2n7+G28&#10;CWcJkVWa+G1S3PTH9a7oLvOFYrz95a83/asP/FGaakp3E3f3se4qX8SA8p1vV/s+jyE/dEfrX5M/&#10;8FnPGul6roP9jy3C+eb5PJTd6MCf61+q2uW0s3h+YhTu29MV+MP/AAWR0jVbT4labfShvsrSSL7b&#10;8Aj9Aa2jK9SwQl7p8WBsdBSZ9qKK6AF3Gv0E/wCCEvw+mk+Jup/EKV/vGO2hX/ZBJJ/M/pX59V+l&#10;3/BAi01a8vNaaSNvsseoBYW7Z2KT+pqZPliVGXLI/cn4WFm0mFdxxtFelaZny/mP0rzj4ZwNBpMI&#10;I7CvRtNYsBtFcMg5jUjyFIxT0jJG7FNiGODTw4WoUrkioD90CplORimL97cKcOFztqgHNjHNHQU0&#10;Nk4K0o+lACg56VG31zTyMjANG3nIoAapINPpuznOaMsp6E0D6DicUgJJpeo5FNBIPNA+g78KM8Zo&#10;BJ6ijHpQFg/CgdM0gBBzmlFBIUUyfzvLzAF3Z/iJx+lOUEcls0DRHuXrmkI7k/SgqfMB/pQ4x1NA&#10;7kMrFctWTrF15UbZOK07lxyoHbNc14uuglrJz+PpVR2BHnPxO+IFpoNpLPdzBVUZ+9Xyn4h/aV0y&#10;fVLgfbFI8w9Hq9/wUS+LV54B+HOq6vZTjdDbuyhT6A1+MJ/4KH+J5ZpFuLoq/mNnKn1r7Hh14OEZ&#10;SryUb7XPsOHqOVypy+uTUb7X6n7F2n7Q2mS/8vaD/gQra0T426bJKrG7Trn7wr8ZLL/golrttKrP&#10;qCsv+6a7jwv/AMFKVjdZrq/UBfvfvB/U19O/7LqJqFWL+aPoP7L4dxF+StB/NH77fCbxzBq2l28q&#10;Sq25QeGr1jRLkSxKSePrXwN/wTg+Nl98XPh7p/iZ3byriJWi3d17H8q+7vCrhrdSDX5pjnF4iVj8&#10;5xdOEK8lHa7Oot2XaAD2xUo61Xg+7xVntjFcBxj8gnJpxACYWo1Yg1IT8nFXzANowe9OK+jUfd6/&#10;/qqQFCgHiloOewopAAGBikBbdyOKXr0NFNADAMNppscccCKidAMDmhyQvApB15GaQClm6Gmk9M9q&#10;cuSeaTGG6d6AE3lhyKBksBT2AIpE65JoAMBuM9KdwoqN3VPmZto9acdwTkc0DsNFNkGOlR2b3jqz&#10;XsAjbPAB6+9OdjknFAMp3nyrvFcz4mbELg9Nprprw/u65XxOW8mTP901vT6CMj4DMkXiDXrhmwpT&#10;5W+pX/Cuj1SaVrhhbyKwxg5/GsH4B2yPe69NjqwGPxP+FdJf6dbR3LSmHYRz8uRn68+/vWkviD7K&#10;M8QTB8yXHT+FVxTpRzkgdePapp28wbFYdck4HNQhSDt381IiNTJ5O1ZFMn6fSmxzMx2MuGPpTo42&#10;R9xbn/d/+tTVTL734NAzQ0rPzGsXxm4bXNNjVd2QAyg9ee/tWzpoZ2wvb071heMYpxrlgxdiWOPf&#10;G4VpAiW57f8ABgN/wqfSzJFt/wBYF/CRq1rh/nIZ/wD61ZHwVLH4TacDEysGl/H961a0+SxJ/wD1&#10;VNT4mIryMx6kVGSD8oqRx3zUZOW61ICb+e31xSHAIyacRht2P0pu3cOXoACfm3fhUmTTVU7/ALtK&#10;Mjd/vYoLFH1prHd/SkIYMCG/ChmPQAflQJoQEqRk9KMLkhh9KMAcMopz7egGaBIaDg8Ud6MAcYpq&#10;EkcmgsOQc/lSj2FKwJU8UDPc0E2BW2j+dOMhxkH2qNMKSadweVX9KCQJyc01ip5BoYE9PzpvzZ5o&#10;AG64H92jgEbe1HzZ5/WgDIyAaCogx3Nk1Io44pmRkZFBjJ6OPzoGhi4VsEc+tJgMcL1HWlRjnbil&#10;JwcMP92uUEIoXO00R524Bo2gnnrSjPcUDF5oHuaOaNpbotADSg7U7kLx0FIARxn6UoxjIpgB3HnH&#10;40cZxmkHJb2pRjPIqokyEPAp6PtGKjwfM3A/LTkULyDVki7uxH09qSVfl27hn60NlTzxQSF4NTyo&#10;B0RYjPapoXwMsKroQx6mpoTlunOcVLVgNKwwtu3GBsJz+dfHs8zf8LUk8q88t99ptbbu/wCXSWvs&#10;KxLeU2VGNn9K+SFQf8LQddqjE1p91f8Ap0lrop/EyZbHW2F1cSoFupvM28FljKg1ZDsw6/xVGx+b&#10;5qcuM4UgNWZqTK428CmSlMY2k5p3bLGmk5bIH5mgAtuEywPPbFee/tRQJdaBo8JXIN0Thl/2lr0W&#10;BW37t30rgP2k41aDQYw3/LRuPxX/AAoY3seZatowbRpAY8fLX5V/8Fo/h/a3Hg19T8sedb3AkjO3&#10;kY6j8RX666pYj+yOnHl1+Zf/AAV50G41bQW0y2jLbpTla0gv3iJhqfj4UZTgqaQAngV714a+CyXM&#10;Ci701WVf4mjrUtfgdplod40eNT/Cwj/+tXXymjjY8N8EfDzxP4+1y30TRNOkZppAvmsvyrz196/d&#10;T/gkt+yzpvwa+GWn6dbW+ZZI1luJGXl5DyzH6mvgP9mD4W2MHiu0ZrBfmmG07Rxz9K/ab9kzwpFp&#10;/hSyURgfuV7f/W96wraIk968HaWkFkqgY+UGuy06AIMhulY+hWZS3Ur6Ct+2j+Qba43uBZjDY3NU&#10;ip3JqNSc4I6VNUgCLzkVJTEJ3YFPAGdwoK+yBwPmIpDyufakVSDkilyecigkE+7S55xQpyM1HQA4&#10;h+xpRu7mkBDcGhhhcUAOppVj3o3fLxQGBHNA7jue1A96RcY4pQu3pQIBnoaKMijIzigA/Gj8aT5j&#10;kEfSlPWgCNgVOCKjkBzlm+X09Klbdn5v0prFfL2sP4qAKV021M1xXj65MVhK+ex612t6vykZ7V53&#10;8UpHj0qYg4wpNOwH5k/8FgfibY6B8J9aE9yFP2aTHPsa/C2Rt7s/945r9N/+C8/xGvIks/Ccdw22&#10;9vsMP9lcn+lfmNXfTk/ZpGkp3iohUlrsNzGJWIXeAx9Bnmo61fBHhbUfG3i7T/CmlQs899dpEoXs&#10;CeT+AyaozP6Af+CUNpbWnwn0a3sU/craRiJV7DAr9FfCQItkHfFfE3/BNv4Zz+Efhdo+nTRbTHaR&#10;q2Vx0Ffcnhm1McKoV/hrlqS5pXNJ1HJ3N6DG3g1YBwuA2ahgQ42gfSpuOwrJR7mYuRxgU9fn6VGA&#10;D1qRFOMYqQHKMjIoP+3QqlVwBQFOcmriroBckjK0mWBwTStu/hxTJWxg5oiuqAcv3zk04nHJpEI2&#10;8ChwSOKrUBC4YYApoJHSgqFHzfWgEY4rOS6gOUkDNKcEZpmTjFLwMEGki5bCEk9TSgA8d6UqGO7N&#10;JnJy36U+VkC8bdvoKFB2fLQGcYGKap7UNPdlRFY5ORUT9GPvUhOOtQy/eoi+gNFO9cYJrl/FJbyJ&#10;Gz/Ca6i+IHJ9K5XxXxayE/3TzW0dzORn/AeR4LDW7lU3H7QB/wCPNWtqd/qVzdNHbDYhOGZ92R64&#10;qh8CoRF4Z1SYLzJeY/Vq2bws0vHXJO2ql8RRRSzgjPmvGrMed3p/WpAdyhgcU4BG42im7ExgH/gO&#10;KAI2wxKDd6fSowdx2M27rn88Zpl4uopFuZF758s9PSmWcR+zbg/OzBzmgDY0Z1hb5sndgfKCfasf&#10;xxMsGqWLhW+Vs9vUVpaL8szEn72OCawPiCtxbapaSuyyfOTtZei5FaQJke4/Ay4aX4V2a+WVC3Ew&#10;5YH/AJaNW1Py7Ln8KwfgZK8nwrtfMgCbZZT06/O1bkxKtwtTU+JkkLhcZU7qjMfORTpsfxGoyrA4&#10;DCpKsOJ+bByVoyrcYpm3qKXnHSgNLEhB9aa2MbgeaEbAwqk0ORwCetARY3qaCNpxS4Uck0HcFww+&#10;7zQF9ROMEEUEAcAfWlVcnpStjoKAkNJ2jOKQEA4ApeCvyn86YpK8np3oEh+dueMeppCQv3v4hSPg&#10;r14NNDYNBYo27vlP69aUgluDQrAfK34UNtPFArC4O7OaRlyc07jNIM+lBD3GNkHmlTk4z70pCo2f&#10;amFl+6TQApPORSgr0IpCO9KHIHSgpXI164pcgtg0AAHoaNnzc1zhEDzwD+NCDjBJoKnGADThgttz&#10;VcpQi9MkUuDnKk4pOhpQxQ4IqQDtkmkz2zxSsOOQabtwvDfpVJALkdqXBB9abjBwOtBydpz9afUB&#10;2c8ULlvamjO7cRUiL396ZLEbkN81NP3izGnPgHn/ADzTGBI60EjlO5s7qnjOXwFquuB90/8A1qmh&#10;yGHPvQM07Td5EgA/hx19q+R0Yj4oSGWRV/eWn3mGf+PSWvriyYGFuP4P1xXyQtmH+Ks7SxsFWa12&#10;qy5Azayk1pTF/mdidrNndn6GnoG3Z28etRAwxOwaUdf1qVT82AT1rM0JYtxXI/vU2TczZGf96hQc&#10;8ZpXCnh1/wDrUAPtgHGG+Xafzrg/2kGX7VoEK4/1hP45/wDrV3lsGkJRQP5153+0k1wmteH1crt5&#10;wV/GqguaokTN2g2ZV/CP7GLbsjYa+Df29PBlr4p1P7PNhvnbtX3mx8/QWbJwIzxXxf8AtMvZ3viN&#10;o5g25ZGH4162DwM8RUsuh51bGRoxT7nyDafBK1gDYteB/dXpTbj4WCT92IG2j7vy17ta6TYeUdq4&#10;LD+7VO88PWqv820YODkV6EsqqxlZowjmkJI5z4AfCuG38S2v7gnbIPm2+9fqR+zxpsVnoVrGB0jX&#10;t7V8KfBfRoV1eFoYxu3jr9a/QP4H6c0Gi26Sx/N5Y/lXm5jg54aK5jqwuMjiJNLoetaUgWJVFasC&#10;7KzdOA8tce1acSv3+tePI9Anj+UZLdadTPvDAFPqQCpM56imqPm5+tKp3Ddn2oAB8vBakyQaJBxn&#10;8KAf4T9KAHDpxTDk/wANKQwGFpxzjigCMA0EnuadtPbv1oKHPFAFWfUUt28oxSFjj5VU8/5/TvVh&#10;WGM0hiyNxP8A9ak5zhTQBInrmlVt3amR/MNrU5AQOaAFAIOc0uAKOo4NHvQAUZ7Uze27HvQcH72a&#10;dtQEdiWyf0olWPy8oWLUdyaD0p8oFO8TerHNeefFO2kl0qYL/dP8q9FuQSrYrjvH9l9o0+VNv8OO&#10;KTQH89n/AAX20u8tvifoVy0LeXvmDN2BIGK/P/TvDWt6pj7HYSMD0YrjNfsp/wAFgPgnbeLfEEGo&#10;XduHEO8ruXofWvhLw/8ABSN5VSC3GN46KK9CjHmijOVSMdz5si+GXiWQAtBt/A8V9S/8E3/2eLW8&#10;+MNjq+owfaJVYeWzLwvPIrZt/gidyn7P6Y7V9Rf8E9/hA1j8QYbg23RhnI961lDljsT7aMmfqV+z&#10;R4Qg0bw3aW6Q7cRrj5fpXvOj2nlxr2rz34R6QLTSbcBfuoO1em2ETKgyfc15psWokHXNO9vekUED&#10;v+VPCHPzCgAWNjz+PSnF1Tlm20KxI2/hVXU4pXXau78KALayU8MCMg1n2MkwGxw2auqwxzUgPzz1&#10;qNm+bCpRIR96oUYM+AWo2QFpc7efWimox5z2p3ON2KkBCM0hUYyOfenYIpvlrjbVdADbj5cfjTcH&#10;0p2WC80AN1oSKkClh2p2B6U3AYAc07PaqJA471GEXd/WpCu7rTfLHXNTa7GiNmYOq+Wee/pUcwOe&#10;BVhxnnFQyEcrTSsDKN6OMH0rkfGDbbSQ4/hNdfeg7WeuQ8Z82cgA/hNXD4iJEfwMzb+CL1yw/eX7&#10;bef8+tbF0xaTco78+1cX8J9K1keGmli023kjk1Jv9JabHl/XI9wODxiuykjaNxA825hwzbu4qn8V&#10;yiERhT5mD601GIfbs+6PvHGD7dacBIiMXOaaASvzUAVNbmdtNZLe9VTuzggfMPSk02SzNisduWCR&#10;pgu3A96kuNKtXXAXax788Z/+vUd/DFpmlu+9VHIDt0HHFAGhodxbeeyRTq/QFVfqfTrWT8RFaS+g&#10;kCbgpYquPYVY8Hvb3101xaSb1DqPlXkHHf8ACo/ifYCBo7k/Kwjc9+uKqJEtz2L4H+YPhjbrgf8A&#10;H1KOv+0a25+E/WsT4GsX+GEDN1+0SnHuWrbuVIYhs80T+IRWlbILU3K7cAZpZAQuD60w9OKkBPlI&#10;wppSyk5BpOf7vtSKoUYWgdx2do3EUdsnP3e4pB9KViQQrUCBQMZzjvSkfLnPtSc5oRctjFADk6Yz&#10;QUIO7NChc5BoLKDk5oAaPu8L+NJg+v60/wC6ny/3qbj1NADXxtzu6U1Rk4zTnAxznmmrycCgq+g5&#10;GyBmgffwAc+tIEH3iadx0zQHML60A/LzR0/nTfMUdj0oBgSAMAZprJ82CufSnHJ+ZKTneAwoJFb5&#10;VBAoDqBlyfwGaGxhfrijbj+H9aAI8DcvPtQxwKBnGWI/Cht3Zun61zoqI1WPIApycj8aav8AEAcU&#10;oIUYJ79q0KHgHp+dBJzuxR93jNKw446UuVAMbds4puMEGnkEYzSY2nJqCNQOSORQhJ4OPag4LZ3c&#10;UgKnle1A4jwFJznrTgVAwDTUG4cU5h/EAPwrQPeGNlhgr1pTtA5oz6UA88GgkFwTmpk4K5qNWGdx&#10;6dKmiKn5h6UAaGnk+SxC9E5r5Mutas7f4oy87JN9sWLEYI+zS/lX1rYorQsufvKR972r5IksLSL4&#10;tyyMFbFxb58zJ2/6NLz+laU92H+Z1cEK3jed/rPlwuRkipo1KlVX5h/eYVC2t6TbMIFu442/6Z//&#10;AFqmedZY/NSUtuP3qzNB01xFHj5vmI96kRT5YDDHy9Kiitoo188x/MenHIFSqSwGeM0AOhQpIvHu&#10;OK87/aOMdx4j0O0hKsxiJ2+n3q9ItgzHJPTpXAfHeBZvHmhoqD/jzP4ctV03y1E/Mzqq9Noq6ZpL&#10;jQfKZf8Alnz7V8iftLfDWd/Fk1xbRSOrtkhegr7g0zTd2nAKP4cV5N8Vvh5b6tqDSNbbjn0r3crx&#10;08NiHNdTx8dhY1qKR8OT+EtR01mxFIq+yVh3um3pnzKzH5s9K+vbz4QWsowLb8NtcvqfwGtJ5/8A&#10;jyyN39019ZTzyg/jifPSy2t9mRxX7NHg281/xNaoqblV8t8pxjNff/w50T+z9PhQR7VCAV4n+zn8&#10;KLTw2wmitFU9sJX0Royx2UADge1fK59j44yt7qskfQZRg/q8G29Wb1oBGNoX07VejkOMgVjLqMat&#10;jdircOqxFNoPavmpM900VkIPNSbhnk1mxaghLHf+dSNqca87qQGh2oDhehrPXVEbgNTjfRpzuoAu&#10;llA+akDr9Kzn1aBRt3e9LFqsbcbutAGmr8fLSF8ndiqa36EZ3UG/Gfv0AXvNJ7U1zvwDn14JqrHe&#10;q3RxRJqCRjdI4HzfnQBaL4G01GJArcc1TbU4d3381Xm1hFkPPUUAa3mr2bFOjbA4OawV11BL80gx&#10;2q9a6lHLhhKMEetAGlvPpSM5xzVdb2LHJ6Cop78InLUAWPNXftxTl+8SG69vSsZNajkuiiyd6vx3&#10;St824UAWgQvQ0AYGc9RVdblC+BUhZTzVJvcBtwVCZrmvFcXmWkhNb99KB/F+FY3iXaLSQhe1UlcD&#10;85P+ClfhSDU1wIu5z8vvXxvp3gGzs0z9nG5vQDmv0A/bt062vlZpFX5c4+tfHc1jEt0URf4sV9fk&#10;OUzxmrWh87m2YRw+iepy1j4WU3Cxi3BXv8vSvpv9i7wsLXxXbsIPvEV43oull7kFYgRX1b+xf4Tm&#10;udbguvJwqHLGvoc0ymjhcJKVjxcHmFWtiFG59s+ArEQWESMn8IrsbYYXBH/1qxPDFuIbOMEfwj+V&#10;bkLgtjH8NfmU7KWh9xTvy6k6gBeBTtp27jTFYfdJqQMris2aDkZSoKr9felJVhh/SmAFc7RSkjgt&#10;U8wCKqDjHNOJ46U0HeuRQw460N3GiGYlEzuqG2bMrMDTr5sR8mqdhdJ5jDPekNo2I/lOKkzxtqvE&#10;4bq2cc1Mr7mwRQA4nNFGR60UJXJEXJ+8KU5xxRketV7nUrS1nW3mk+ZulV8I0iwc9j+lHHWhTkZF&#10;Cj5sEcUSYgOexo5AoJwaM96lMBGJzgUySPcuCafkHnNNk2+v61oUzOvwAmK4vxxL5NlIwHIUmu2v&#10;MYOa4X4gcWEo9ENVD40ZyMj4bXmpP4ShRry8VWvCyW9vYEq/I6nGOOD19evQdWqzQfNJAwZuSuw4&#10;Tpx/n3qr8PrXTtE+DVpeNFxJI5kYufXrntR4Z8Qxa3bs9r9naFd21oLgyqenfHX/AAqnuW9y5lmD&#10;Flx9O1RLKpfyw3PXpUpjCsxxUZA3blRRQIZ/pLZ8rbtXn5u9VPFEWoPoxMUaSFG3GPONwxV06gin&#10;ZHHIw77YzimXGoQzwmF1ZSTwXiI/pQBlfCSa9+0zC5tY4d8g+5MWPQ89BWl8WNRaNY7U3HIQ7kZi&#10;fm2f4Ung23t7DVZI7SJj5sw9Dg47Z7Vn/HDw/L5f9o+YFdomOBH84wuP1ql0M2e1/AlQvwvhDybs&#10;3UmePetq5ySWJ+70rmP2cAy/CO3hllZm+0SMSy4PPNdROAN1EviAquxc5xUbE9AKkZyByKjDhl34&#10;xxmpAATuxR2yB/47QhB53UgHOd1ADsg8CjHJOO/WlXNOwAOaAGcnr/Kl+YnC5owG/OnD5aADODuY&#10;YpGIP3aXG1CKaoLdKAAKVHSgccYpzg7cGmlsUAJj2pDkfdH6U48UdW4H60AN+bbyKO2TRzkjdQSS&#10;eBQAcFt2fpSbjxgdueKf95s4oJFADTlh81AKKM5px+7mmhMHJoADksMJ3oJYHgUKccU4HPSgq1yv&#10;gr8pp2GVcijcSeR+lNbnIFZrQoDk96BljgCg5xkEZoJwMY70AOwygY7UIJN+d2P96m5LcCnEgAhT&#10;j8KCLi4KDa3NJ82eelLxu5NKc5wBnip5dR6MY4OSad1UUjkjtQMHaw7UdR7j414ADdacMKuM0yMB&#10;eakOMc1QtiMgk/LQFJPSnNkfdpu7sM9eaCRQpDYJ7VPGOVwarofmqaDGfx6+lAF+N5FtZDEeQuM+&#10;hxXyjJBHN8UbiLy1bM1uqiTJyPs8ue3rX1nZLvjKn+7+dfKt2IIfiQzWiKXa7hX5s8bYJs+vetKW&#10;7Jk7fedH/ZUdtE32e2h3HnsCfyqWGMqP3nB5PXOKrzzaoHztgC/8CY/0qRme4T9223kg5rM2JZJh&#10;nyol+U/xY608j5ckVHHCEzg/eGM806MOuVkl3f8AAelAE9k374R89cVxHxnHm/EzSoR/DY5/Wu6s&#10;ZAZAh45yK4X4rBn+LNiR/Dpw/nVQ+JEy+E6jSICbIKV/h/pXO+KNKEkrApn/AIDXWaKo+yKN38PW&#10;qWqWSTTMQep9K6sO+WRx1/hOBfw9ETnyefpVWTwlHJJkxd/Q13P9mIBgLSf2SS4AXv3ru9ocTiUv&#10;Bujpp8G6OPHU1zPxO+O1h4BkaK6LDaK9M0nSwtoVVK8p+PnwRh8Z28kqp8+OMd68vES5ql2elh48&#10;sTB0r9qjTNZs5L62lyq/rWv4V/aUs76Qw3LFOcCvNPBn7Ol/ZM1kbdo41bnPeuqm+BwtIWaCD5tv&#10;3sVys6T0gfHHRoF3G9XnrWLrf7T+g6cGk87O2uBX4Q6xv3ZZh2qvqX7PmqarzJG30IoA9D8P/tRa&#10;PrlyLW0l3SN91RXV+MPiVd6N4bOtxQs7Bd20eleV/C79np9E1tbiW24HvXrnjXwn5nhiSy8r/lmR&#10;19qQHm+m/tTWGqadJdGUo0bYaPdzmtDQ/wBp/Rpt0dxdqjf7R614Zrfwo1a18VzNYo6xSN8yjpmp&#10;bz4H+ILphIN64HbvTA+grX9pTw5MCBfrx6dqhuv2ofDNocT36ge5rx3RvgdraIpYt9SKj8T/AAI1&#10;fUI9rRsQvpQB9HeCfjXo3igL9iuQ+ThQGo+Jfxl0rwLp32/VbkRx9mZuleK/Ar4Z694e8RqJGk8t&#10;f4W7Gug/ap+Hlz4w8CzaZllZl+Vl6g+tVbQCN/2zvBqnzW1Jdu7itS2/ag8L6iySRalH833cN1r5&#10;D8Pfs/3um2jx3cslwcn5mzVeD4d+KtIv8wzTGJD8inPFSB9eax+0hoFncqj36/N/tVe079q3wZbF&#10;YpNaj44Pz18m3PgTxJrsSqWm4H3uax9W+B/iac74pbhTnmgD9DPBnxf0LxYitp18kgK5yprJ+MXx&#10;msPh/pv269k4bgN2/Ovn39j7w34n8N3n2LUZJXXou5vevWP2jvAkHivwbNDcLllTIpAP8D/HXTtb&#10;B1L7QvltznNdvpfxn8PS3Edn9tXe/wB3FfCOq654m8NxroOiSSLtbacV0Pg/X/GtoFvr3zdy4ILD&#10;pTA+77fxnYqwbzR8w4+atix1uG7TMcoP418laR8bmtLKKO+uG3KoHeu+8I/tC6IyRwm/Xc38LN+l&#10;OIHu9zfDzlXNZ3iSTNixB/hP8q46H4m2Nw8c6XK4Pv71tP4gtNWsmihlDbl9RWtP4yKnwnw7+234&#10;gm/taSxYHhm2/rXzVo+hXurXu1IW9c7etfaf7Vfwh/4SS+/tBIt3PNcP8PPgDHujaS124x2r9byv&#10;MsHgcri4L3ran59jMNiMRjGntc8l8JfC3UZWTETfNwBtr7N/ZL+HaeG9ISd4hubk1leGfhHa6eVA&#10;hHr0Fe2/D3Q7bTNIVDEMdWGK+azzOa2KpuN9D2sry6nRqXsdvZ3AtoQPbtTrPWIppGUOOPevIvip&#10;8etL8ETCylnOW4HoOPpXM2v7TGhadF9qvNRVd3Tc2K+Ie59UfSMeoJjHm4qQ6nH6186p+1t4QKbz&#10;rMX/AH8H+NPsv2sPDN9IUt9Tjbb38zNID6JS+Qjr/wCPU2XUYolyH5/3q8d0T9oPw9qMZdNTjP8A&#10;wKtD/hcmh3sJWLUFYgjhSKzsPQ9WgvFkw4apGuATkNXF6B4zs72xWSOY/XIParDeM7JpPLW5Qndj&#10;71HKxm5q92IIGfdXOWuvxRS5Zv4sdaqeJfFcJtWCzZ+XpXH22vNNcbRIfvUcrBs9g0m/8+MOx+nN&#10;aStvHWuP8O6pGbVcvmtyPVovMCK/FBJsKwAwaPMHpVWG5VgCKlEvfH5UWYEpdVIDfxHAqjqGmLfT&#10;xyA7drYZvUVbDKfumguuetVd3K3Hr8oCU4NkZAqFpAi7qaJ1blQcUe8STSPihW29aglk+XJpUlJG&#10;M01sBMJVk3LEwLKcEehpjMf4qZGsMYaSNNu5st70jMuPvfpTAqas0ghbyh8235Qe9cD4+mnXSH8/&#10;b5nlndiu81GQBGHt6V5v8TbiX+zLjaedh6iqp/GiZHQ+Drq10z4PadJqDyMpjZzHHEGLfMeME81S&#10;0KPSNX0/bZWVzaxxyF/s9xGq+nYE/wCTV/wrFG3w00e2u40ZWs/mVgD1JqJNNtLPnSo44f7wjQYb&#10;9KoNpMsLEkEflwrtUDH0qMWyCTzC7M2O7dKkDsFxIF/Cmb0U5LdsUFBKxjTOzc3YUitJIM+Xt/3q&#10;Nzs2UVf+BNimpb34ZpJVjC542tnFAE2mWfl6vHcLIiMDn33f/qqj8Z9flSxWGMKViH3tufMHl5IF&#10;EUFvHqEdxePuL/IuyT+9jJ456j2p3xN0iCXwvDcwO33ZACzHONp960gZnrnwHuI5/hVDPGNu66k4&#10;/L1raucnJU/Wua/Z5Fynwqh885/fEjnJHyiuknKiT0qanxMCswLodxpp3KODT3J3Y/Kkb7vSpAbu&#10;PXJx1pGJPQmjll3LSqQRkrigByggYNK27PzUmN3ShiGbIoAMN3oIKndg0AjNOY56n6UDsMwetOLO&#10;MAUw7i/HT6U/GelAkKc7Pm9ab05oKkJzSKmKqID16cUxjn5iaUlcDFGBncBUgNUHqadtOPrRntSg&#10;joaABWJbbSEdTStlBgfnimKx6Fv0oACCF60Ett5FBYZwBxTRljgmgYvzEZ9KeDnpTSnPWlyo4oKi&#10;QkseopM/w47Zp20Kd240PzisybjaUqdtOG0jApHIxjFAxsZy3y04Bgc0KwBGW9aUkYzQSAwx2gUM&#10;ADhqQYJ4PtTh9aAAgt8uPrTY/vcine9Chd2fXrQaIBnHHrTnYhtp6U1dvRjQcigiW4ZfGP500uqn&#10;GKdk5+lHYigfKERBORU0fykc96jBRcc1JGPnoCJoWrXHkHySvmbfl3dK+VpVv1+JsxvmQt50HliN&#10;uMeVcevfOa+pbW/tbFN1w5UY67elfKk8t1d/FCae1lDRNNAd3r+5uK2p9TOW3zOrmDyS7CeO1E1w&#10;bJURQdpOB35NTbWcZZcVkeNL77HYfcyfMTHtzWfKa/ZNsB9vmheOoFIspkX7h+XinwlZbKK47Mql&#10;aaT82R61IyayQeYpVefWuE+JbFvi/Amfu6ev8xXd2rnzAPwrz/4jyRt8Y41z8ws4/wCQrSmveJqa&#10;RO0tLs21lvI4xWbd+IYPMK7/AOL+7TtVMv8AYrGP+7XmWo+ILyK4kRm6MeM9Oa9rL8HHEXZ4uOxP&#10;sT0mPXbduQw/KrEerQOfv5/DpXksXjK4Tgv+AY1ah8ZXjDK7uDzhq9KWUy6HnxzKJ7b4fngmQIH5&#10;q3qGiQ3ifOnSuV+FN/c39r50uef71ehRx7gq47V81jKXsazifQYOp7SkpHNx+ErVGJ8j8hRceEYJ&#10;Vx5PaumEADcqKc9sSQVVfeuBnYcpF4RtLcbpYlVVHLGp4PDdjOu+GMFT93iujNlE4IlQEf3SOtIl&#10;q0LKsCxrH/Eu3+VC7gY1tocFs6r9n/HFS6ro/wBqtmjKdetbgiUMDtps0QbIH60NgeUXPwstLjVG&#10;v5IP4vTrWqnw+sOhtlH/AAGu4/s6PdkL+lSR6fGpGBSA5G08E2cYx9m/SifwTayHDQV2X2ONe1K1&#10;snQijUDkdI8FWdrM0scCqen3ag8XeEbXVLX7PLCGU12gtYh0qG6tBIPuDFaAePx/CHw+C0MenJnb&#10;lvl7evSsO/8AgXpbyMBZLhsnhele7Jp0GG+Uen3ary6HG8m4gY/u7aVrsDx3Q/ghplrHh7JSfpWu&#10;Pg5ozR4NgnTHSvT4tIiX7sYqb+zkzjyxU20uBwng74Y6XoT+ba2iqxPXFP8AiT4WOo6HJboucxni&#10;u9t7JYsnyxTL3T0uV2Mg9MGkB8qaF+zpFda2+oahZBvmyvy5rq9Q+CFkunsiWa524+7XuSeHrdTx&#10;FGPX5elNudDhZNnlBvarXwgfIOvfA5455lZGALHb14rg/Efw61fw6ftWnztuRs7Qa+1Nf8EW1zuZ&#10;YlHOfu15t46+GaMjlYB8w/u1QHzUPi7ruk2DWlxM6zR8Lya9i/Zs8V+IfFAWW/nZlbnbmvP/ABl8&#10;HZ21vdHB8rN/WvcP2efh8+g2Skxbce3WhdyZK503jfwfFq1iHmtw1ZPhnwPb2w4tgvIr0jV0torZ&#10;YpCuOOtZMM9pAflA/Cvao1q3seU8mpSpqpcqweGo/lJj+mK6bR9LEFkYgvaqVtdwA8Vu6NPHONnW&#10;ufEe0cdTooezUtD5r/az+GVzq9vJq9shEkeTgd6+U7nwb4z8aasunWskojj4wCea/SL4g+EoNftZ&#10;IDCvzKeted+EfgLpmkXbzizX526kf/WrzT0D4uuv2ZfGpjzDNcL8vA3GsfUPhH8RvCwNvbyzc/xZ&#10;NfoqfhpYKnFsvp92sfV/gxpOoSb2slz/ALtAH5/20HxY0axaO2uZvM/E1sfC3x9480bVGtNZupmM&#10;nRXYmvs69+AeiEMDYR/98/8A1q838X/s8WcXiW3u7W2x833R9aAOq8D61rdn4AbUJp28xoiwbPSv&#10;krx//wAFKv8AhU/iu+0LxJdMs0Nyyrn0z/hX3HF4Fez8FHT0iG77PtH5V+YP7Zn7D/ivxz8R7zWr&#10;KzkKly2QTzQB9LfDT/goL4U+JOlxzR6qoaXgKz9TXo0fx/0HTLJdQvr+NFxn5iK/L3wr8DPiV8H9&#10;R+1yrNHDC2dpz2rovHvxJ+J3jaxTQPDTzB1X5irGgD9QvD/7XHg1oFxq8O3thxzXQaZ+1R4Tn1CN&#10;P7Yhwy/89BX4p6z4t+PngeFku5boKASTziuc8EfH39o7xx8QbHwnor3hLXaqzrnhc0rAf0S+EPiZ&#10;p+vWq3FrcqyHB3KQa6e18RWsqff/AEr5C/Z//wCEn8M/CixOsXsjXC26mVm78Vsar+0pf6RfrYxK&#10;zIv3mFMD6vi1qF1xv/SpF1WM/dcflXy5bftZ6fFEvniRWq9pf7Weh3Mu17rGWx81AH0ldaoixFi/&#10;b0qG01SF0614ZD+0XpN8/wBmjufmYVF4f+Psep+Iz4etizMvL/NQB7tcaxEH2q36VImsRyDr+leF&#10;+Nvjha6Askt5OqrF975q5nRP2vPC98fLbU41ZW5/eUAfTy6rGed3fHSmnV7d3aFJl3KMsvcV4Dbf&#10;tQ+FZCANXj/77/8Ar1r6N+0J4d1ds2mpo57/ADY49aEB69qN4PIYg/w9hXlnxR1hfsNwok/5Znsa&#10;nm+K+lzxYW8G7HGG4/nXkPxq+MGnaTHNHJecSK33jgdD+laU/iJkfQ/h6O7m8GaKLTVlZY7NS0bR&#10;rwSBgcY9a0DtCAMpC+9ec/Cz4m6brvh3Rl0fU7O4VbNBKLfcCuAMg5PP3uK9E+xTXzqZLnbH/Ft4&#10;BoKKlxfRNKIlkEcS8tJICFPtnp61NBcWcvyQ3EbMP4VbNWbnU7XTv9HtrbdgfLgZ/lVWe50vVE8u&#10;O4Pn+iYDD86ACYQxJ+/G5fTaTVrQZ7WSZraJjtK5wVPH51VjjeNGhuJGOejZG79KsaZZfZ591o/y&#10;suW3MWJ+hJqogULWVJdY+zfZGkVcgMG68/TrnmrHxPkuJ/DdvBD5cafvDtZvmHynnH/16Szgjk1B&#10;pU3Z3D5VqT4nRaIfCUa3biRtzhlkkJONhzwTTiTI9O+BrY+F1u4bKtM2P0rcn2l/m5rB+AsdvH8K&#10;bc28KoGmbO38B/St6cZbbSn8RJCy9xUNzIixfvZfLRiAZP7tTMQBgjmo3jR0MbLkEc+9SAJhRhX3&#10;DsxbOaASFyaERUVVVcbewp2F/ioH0HcKM03FOAVlwDTSUAy7hV7se1AhU2k0rgikjZeoYFT0IpGI&#10;LcNQMjjLLwQetTRHimY2jinowWgQSZK800DA2gUPIv3fxpCwBxuqugCsQFzj60c9aRlUrk/WkY/7&#10;VSA73Aozj7wpoCjHNOPXNVEALMeDUYzu4FLuG/JNIM98U2rlRF2bV2qPzzQCMcdf5U3deGXKpH5e&#10;P7xzRa3InXJG1h95agLEvNBUHkih18xsk03YKCRjHJ20uBjFGSDjAo5ByfSsxjT97GcUHlelEi4O&#10;aC/HFAWAbAMmmjkUEgj+dH0oDyFV8ClDHOaFVSMAUBAByfyoHoLnJxilOd2KbuUjH5YoDZ60Dt2H&#10;UdOgo6jig/XmgUl1A9M4oNAGT1oIxQUC7Qc1NERv4FRx4xkDpUiOWPzAcdKANXRkDvwoP+z+GK+Y&#10;NVkhHxPkC3G4i4t/3ZQcDy7mvpa3sYLxNk7yAbc/u5mXH5EV8r3NnHH8UJYI7Z1VbiAMbjLZ+W4z&#10;ya2p9TGUeZW8zsJpoo8fLj2IOa5Txzcs8Eduycs24/LzgV1MqBU+8qsOxFcLrV6b2+upxHiNdyr9&#10;MelSao7zQ5Vm8M2cpP8AyxAwOvHFO3budhH1qv4LzJ4RtXP3vm6t05NWpJI3HynmpkMktlyVzXnv&#10;j+NZfjQq5+ZbGM4r0S33b15471wfjQeZ8aZMJ92xi+bHt0rSn7siZ6xOuit/M03Y393+KuF8S+G7&#10;KN5rl4/U4C16EqAaeWYfw1x3ih/3LxNIV8xsLxxxXoYPESo/CebiqMasVc4I6Et1d+ULXy93Abd3&#10;q9p/gK5lulQrldw59asuk4kUlPutn612Ph6PzZY5NvDYORXqf2pW9nueb/Z9JyOt8CaEul6bHEi9&#10;ua6pEZRuAqjo9vsgXAxgdK1I0wvJ/h6V8zXqOpUcmfQUKcadNJDCCxyRTlHy5P5VJgYxijt0rn+I&#10;2GAN6GnYHXFKOeaRywRivXHFGiAUDLdKGTacEVn6JNqPmtHeRNt5IaTg59PetJmBGM/nSQDcc5zR&#10;hfSmqFQbFFOq+WIAQMZpXAJ4FIMdxS5AbIFJR7gIUA6rRt/2aeQGFIcqoHvVgQrBtkbDmlMIzn+l&#10;O3YbpSkg/nzQAwxYHSlEYA9Pwp3zY60YxUyuOO41V980eVnninADOcUUlEciMxjdgp+lNaEdQKm5&#10;7LQRkfMtUtESUp7CORcbfWsLXfDsVzGw8nt+VdQU/u1HLbI3DDr196YHjupfDprvVMi34POcV2/h&#10;vwzDpNmqImCK6AaTD5xYxjpUsttHGmFFAPY8z+JWoT6dJiM1yMXio7uHY/jXoHxJ0JL61LlTn2rz&#10;VvDU4fEQb2r63L5YeVFJnzOLjWjWujasvFDN87ycfWu+8AXbXyeZ2zivK7fRrlXCZb8a9a+HOnC0&#10;05Bj73WubMvYxpe6bYD2kq3vI6KewWVPmBO717VDFoyoOUrUjUHtThD32182fQGb/ZqgZ21GdLjz&#10;0BrWaEMcbPem+UoyO/0oAw7nRY2Gducmsq68IWl1cLM0Ksw6fLXX+QG4IFRm1jDZFAHO3mgoLLy/&#10;LHCf0rynxj8N7DULh2ls1Jbr8vWvdrq0DxMo/u1zOp6BHNIzGPP0XrQB8g/HD9nXT9Y0qQ22lL0I&#10;4X/PrXD/AAt/ZJ02zf7bcaSu9yedtfaPiHwVHex7HX5c/dxVbQ/AUEA2R2vT2oA+W/G37HHhjxPp&#10;slrc6OnzJjOyuP8Agf8AsCaR4H8enVxpsTL5uYyY+lfdn/CG25QAw/XiptJ8GWsF2JRb9G9KAOFu&#10;/hiIfC4sraDG1AOB7Vxdv8A4biMvdQfMT6V9Kf2LD9n8vZ+YquvhuAdUH/fNAM+Z7/8AZrhYMFtt&#10;w/vYrFvP2bXgYvDadK+tD4ctmGSv4barz+FLWQkmIc+1AHx7qvw41fQXWXayqpwGFdb8HfARjuJt&#10;YmhbzJOrFenNe4+L/hpbarF5awjd1471J4V+H0elWPkLFhsf3aAPjH9r+08SjUW0vR/MX7RgfL3r&#10;wXTfgN8WJrtri2My7/8AaNfo543+Btl4l15Ly5tg2zoWXvWnpnwV0m3gCtYrx0+WgD87tO+Anxdt&#10;HEjy3GN2T8x5rotB+GHxd0ovLaeeu45b5j/nFfoDB8JtMA5s1I/3BUv/AAqvSQMCyT/vmgD4JvB8&#10;X/DRF3dtcNGvLfSuL+KHxGuvFEkdjJIwlC7du7nNfoN46+Dul6lpk1sLFfmQj7gr5F8ZfsmXmmeM&#10;LjW5FYRBiUX86qm/eJke+/A0wWng/wALTzw/N9ljjkbbyQR6/ia9o1O51q8DWmjrHDt63EmTjjsB&#10;3rzbwJ4dWw0nw7pssR/dwwsw3D+FRk9OmK9Rv9Zu1b7H4fsvOujy3zbFHHXPPP51T3KEsNPuLfCX&#10;6wt/ek3sxfj0x/WrE40+P5A6RsOeFAxVezt9SjBXU5pfO24wzZUewYdad9lsC/ysrSLw/wC8LEfh&#10;QAGCO5Ti4ZstncrdPpS6ZM2huzuJJEOSduWP09qf8yH5EXHuafHNE4aEA46N+dOIGfaajaPc+ZC7&#10;JI5x5fTFWfiNa6mfBcUkRtw3mPtz85A2H2HH41YgNnYsC90rIG+XzPlwf1p3xCv7M+FY5QFeMsQ2&#10;JPvfKe1XFES3PQ/gRN5fwps/NlRizO3y455610E+G5/Gud+BRjn+FtnItu0S72wrY6bq6OYhjkVM&#10;/iYiCQ859qTNK6jpimDj5tvFSVYdhs5IpO+T6/nSKd/zbTTsEmgkdnPTim43A8U7hByKaZC33BxQ&#10;AKpAyB7saOMdKN3OMe9OwpOxaAG4I5waB8vXv7U5iPu9Vp6jgEUARsyuMhabgZ5FPO1fkIppPc0A&#10;MORnApDk8gU5WDjIFB2/cBoK5RvcAt+Xag57E0rbV4NKeQMCncJAVwOlN5HO2pMg9do/Gm5P8NWS&#10;G7j7lBjTfvxg+o4zQWO3IoDE844rMocQMZx+FNJzyz4oYt60ilQOlArDQobBBpabyxpw9BWYgwAd&#10;wpGxgk0HkYBpFJAwfrQO3YYDxk0/GTyfwpDk9O9KFJ5JxQKw4ccU1lOOKVTwAOtLhv8AJoHYaY8n&#10;HanUZ9KaQxGQ1BXoOHJxSjpkMf8AdFRKsxb5tuMetPx827NVygKoDjk0Hg8NQG28Af5zS5G7dipF&#10;qhQSWyakTAIwfrUcYyeTUkZycUFGlpgB4bo1fK+pSBfizIq2kskZuoiqrGQFwLrn04619TWUe9CF&#10;kKnbjcD0r5bvLq6t/i9dQXG3/j4jYMV5bi6544/T0ran1+f6Gf8AmdLqDC2t/MiHCjgA/pXCaz5K&#10;3N0R90sSQvOMivQLmOGTcD93rzXnOsNKL6eExkn7QQOmCB0/SpND0DwpGIvClop/iXI3e5qeYyxp&#10;+4GTUllC1jolvbldpWNQaikmaPACFs+lAo7E9qqeaoPrmuE8VMW+NVxgDaLGEA7fau7gJDjArgvE&#10;4UfGe6bev/HnD8ufahSE9YneQlhY5Dc4rB1TSYdRXY5KsrfKw7GtRrgJaLl8DbVN512tg9q0py5T&#10;GUdDm7vw9dQvseBm9GVSQa6TwlpksEMKzg7s/wAXbmplnjHAIOfaruluhnUg/wAVaSn7rMvZnV2M&#10;QW2AxV08Liq1ouYRg/hVoDn71cMup1x0igpFLHqKUnA6UY5yaUdChknyHzAv+8eaIZFjXLuW91Xr&#10;+VP4z0oC45UfpScnsyloB5bcO9B4GCaCcc01ct8x/wC+fSqiD2Hc0deKAy9QaFAxnP8A9eqJClAX&#10;HzGjG456UlADmYYwKauD1NFFAAaOlFIODktQAvGKOaKFBHegqIhGRg0oBPAo5ozQEhQcHbSMMHFO&#10;J4GD+VNLDGKCQXOeKcADnIpoODmngjGaAGMkZOQtMkRdlSlT948UjRdTuoA5jxdZCS0YKOWWuBOl&#10;SpIzbODXp2uorRkMa5i4sYmfKrXZRrSjGxy1qSlK5yn2KUSqCOMivRvBsLLZRh07DdiubNpHvwV+&#10;hrsNARUhVccbRRiKzqRsFCmqcjYiCqMH1qRTkYqNDxTsmuM6h2zDZJOKb9RSk5GKSgBpRM/do8sD&#10;ofyp1FAEbxkrhqrz2Mcj8gVakDHgHFJKo/H+9QBiX2l55VaLDS40XBRefataSMHgikiiVTjbQBTO&#10;mxAVJb2Kq+AtXduP4RTvLB5DUARNGNmDSCJA3PH0qYphaAoI5WgCL7PHgHFMeBRzt+lWsD0ppiUn&#10;JNAFOW0il5ZeaVLFF/g/SrQTnC9KcI/4magCk+mQs2/Yv40q2EQH3Vq4FApwiDDOBQBW+wjb05ph&#10;tQRjAq7sYHr+NNkjJHymgDD1bT45ImbbXkvxd0KyWydWby/Nwm5WGRuIHevaL6MmJue1eVfF9IUF&#10;ubiDzE+1RhlUAlvmHFaU/iJkWfC/w/svC+pWqz6lcXzRwKsbXUyNsGB02KoAx3PJrpL/AFXTPDe6&#10;+2HcVywjQO2PXFJCNLttQktY9DfTrgrna23LD6jP5U+a32SNcQ28byfw+Y2P15/lTZRVs7y/v83d&#10;07SRyfNGzRgEfrU0iqr8H5uvHeli+0sVacRj5cFVbPP5U2TzPNVtuRSAbI05bhNvqRj/ABqn/ZN1&#10;exMGvJB83zNDMRj9fSryBc7F9fSo5DDGD5g2+nzFT+lACWeg6FBLH9oO51b703LNz/tVofE60sm8&#10;JwxRKsQVj9wDn5G4rKtbeCK5W4ttOkkO773BLfi1T/EjStRn8JQ3EcaQKpw0ar/st74/CtIES3PT&#10;fglfq3wusoY4XKqznzAo2kbuvWt64IJDLWN8FUVPhVYKD/y0kHC4/jNbU4xncOn605W5mIrsoPA6&#10;YpnAyNx9KRyHfKmmFXHI/nU31KiyUSJt3b6PNB+7UKDLYAxUiop6t/8AXqAaGyZbGW75xUiLz8uf&#10;SmNsXnHtzUo+XgCgkFJ6fnQThsLR1ORilX724ntRYpaoQZbjb+tSqGJ/nUROODUgyo61Ug6WAjLZ&#10;YVGRjginOrsuFk2n+9SL8x+b+dSSIBgYprHG4H+9xT8Y6c0xkPWgfMCrt6fjQVVuCP0oXcTyadkU&#10;CCjvkZFHFIWwcUAIP9YeaMMTlhQ2376t+tHyg5L0DQjZxz+FJuA/hNOLAjp7U3P1/OgauNQ9sflR&#10;hx8wbFCjBAPWlKe5596zJEA5LJ39aAW+8TSOpzketKu7sKZSDHG9TTgQRmm7M80BWY8nn+VILigj&#10;tTgMjcaTqcUfdXAP1oBsAMjOaVAufmFIM5OfWgZzkVUQTFJI+Q0mOc7aGOTmkIwck1RXW4mQ3AH5&#10;076UNuHQUfNnk1NwHIBjNSRtvI/2TUKnDZqaPBbI6UEyNLTHRAzP0xXy7r2pNP8AGW4iaCRo/Oi5&#10;weP+PvoMV9QaYgaTqeB618y62V/4XBMpThZIh+t3WlPf+vIk3Loom4OQg6KWOK43VY1Hiu3t2j4l&#10;mUn35rtm2+Yxdto/h3YrlNUjL+O9PQNnMuc/8DqTQ7S4kYHBHynhQe1QOwQ4UfNVi7I34J61XJX7&#10;rNjFAEluW83BFef+I1jf42agy43C1gDflxXoNnhpt6sa8/1zY3xo1J8fMsUIZvX5aIkfZOlvZmSz&#10;VEbFUUumz8x/Orl4N8GOePSq32ZQnzN83oMVpGJfs5PoMN9sO3dWx4enMlwoB/iFY0+nxyxhGRdv&#10;X+orY8N2zLcqc/xc5pyXKT7OS3R3dk2Vq4OlU7FQEUg9qtru7iuYoWkLAHBpkwkCs0abm7DPWmWU&#10;txOhN1bGJl/h3ZzQBPweRUcpkQbwf4hTiqtzu/WnEBuKABWOASOtG0Bt2OaMcYoOcZxQAigqKU0c&#10;96CvHzDrQAvO3rQoycGkwoXijnsaABsZwKOenJpzZwpLU3PvQADHak2r6UuSoywozkZFABjjNAzn&#10;ij5s0UALgk4pWXHIpvTp60rnJGKAEoBoo59aAAAk4FKBzn0pACxxTtvr+FABlT8xfj0pHb5TilCc&#10;fNTbj7tAGD4juxEn3v8A61cvc6mueG59q1fGM0mcA/5zXHXLyM3X5q2jsZy1NU6qDKozkiu18Ozi&#10;a2U15bGZftK+Y2eQK9J8HsPsKE/3ampsENzo4SSnPrTqjUbjipAMcCszQKaZcTCHy2+Zc7scCnda&#10;MjNABx3pCG7GkABY5FOORwooAaxIGDQSCMYpNjelIeOtABSkAsOf0pgdXJCn7rYNPAIOSOOtADwM&#10;DFIBtpcigYJ5NABnjNGabI+xd2aak5blj9KAJOc5zRzmgso6mkDqehoAXvmlVSeabuXpmlRg77fa&#10;gB2FOcCnKMDBpFABwDQVBOaAFoZgODSY2d6Y7FuM/wD16AKd+CkbY9K8t+MTXbWH+hQJJcGVfJST&#10;gFsjHpXqV/zEcf3a8v8AiLFLd6/pdpDceW0moRBXA6HcK0p/ESyTwhqXjTUNfM3jjTre3VbctGyq&#10;qsX46hXYD8+e9b4v4J7ho7bUYX5+6rAn9KmexuLbUZL3WNTFw3PKR7FHr3JJ980hudNkZhpzDG75&#10;tpz/AEpvcoYsqq2C+7dwCooZmGVTjvux0p2SUwB170i28UZ3qPmP3jznNICvBIZl8xueccCpFbjL&#10;cCo7YTMGeRiy7vl+Uqfyp7k7g2MYoAni1S0s5ljkCdedzYqn8WvFyxeGGjQcKAQyxnH3G9BzU1nb&#10;wrOr+WuQc8r70fGLSra+8JySTqpZlVeVAI+Vs8+lbR1kRLc9Q+Cl2tx8JtNkXO0tIR9N7Vr3M+7K&#10;Kv8A9asj4J2cVr8IdLit5Ayp5g3eo8xq17iJd+4jnvRU+JiKxPrTXJHAoKsrZJ4oZgw5NY7ANBw2&#10;SKdEQR+8FM5G4inIpK5JxQAqhSeV5qYAjrUOTjCn61IgOCD92gBRgng/WlPHO79KavT92c04BuC1&#10;FylsGPnzu5H61JnPNR/5NScD5QfpVcwbsM/yqMHjDGpB6io+/wB7b70RJY4ew7ZFN5OSaXzCBgNS&#10;AVQDXJX5jRgE5AofO8elBUDnP50mAFsfKW5pucGgjHXrR33e1JgBVmBP+z/WncbSQO9N6HGKFDYz&#10;1qQHMuTuHSm804q7EACmnAPJoHqRq3OQc07tkfzpQf4X60ihgazENyT1NOxhcg0N03Cj5ivNNFq4&#10;dskZpwOG3U0EZwRTuvFGhDBfXvQxOMY+ahR2oYMO1IAxSZOOPypc0mM85pxHEM4xgd6XvikwCMZp&#10;c56VUtiveG7iCdw78ULk/Nn2xRk/dI604YAxSiJguCcGpouuPU1DnuR3p8Y5U/5NUSaelbt/yjcf&#10;rXytrF/NN8ebi0a3eMecm7dHwMfau/Tv2r6p0xxFJ5jMFA5ya+W/EXiO2f453FlZLHIzSRqWViSf&#10;mujn06YrSHVf10A6pocyZZt2P4a5m7trF/iJp8cn3vmO7J45rprh2XM8ihV+9jPIrmtJc6h8Q4XV&#10;9yxwux46VBUjrrzaH2dcVWEyyD92PwyKlu0DSfvAT7ZqAvhtiR+/akG5YglRZt4b5R15rzXW75X+&#10;LWsTxcqvl85yPuCvSbUfvfnCr0+90rzrUI/P+KetEvE4MqBfKxj7oq6etRI0h8S9Se98Rywny92a&#10;ih8Vxu+3eKzPEun3cN22wNt6/LWFJBqSNkqy4/uivpaGFpTgj7zB5fg69FO6O8i8QxSAkNxW54X1&#10;uGW6XEnccV5daahcxrsJbrjkV2Xw5hu76/Vmb5QeeKzxWDpwptmeMymhToynfY9k011a3Ug9utWV&#10;yTwaq6fEViCA9qutu7V8u/iPiaitKwpz2pqqYztUZH1p2Tn8aTJ7igzF4oo60DNABQW4Cmj8aM0A&#10;N+bzeny4p+72qPcTxmng8c1PLqAEjsKO1GaAc1QBk0e9FA4oABkdTQT6mgnAzR94ZoAKM0nzZpQM&#10;DFABz2FB54NFIuehoACdvFLTfnzTiccmgAXPrTuRy3NNU5FO3Ej5aAF3cZqKeUCLeelSLhhtNUdW&#10;mMNuzZ+7TiuZ2KhHmlY5fxRcxvIQXWubnijYMRVbxD4nX7e8bN3PX61STX45E3GQfnXrxwMuVM9j&#10;+xazinYvfZlE6hQetegeEFAtFU9hXl66+gmCeaOteleCbn7TYq8fPvXPisNKnBNnLiMtqYePM0dP&#10;GRgcUobPamoeRT03Z5rzzzxMqw5pd525pGAC4owPu5NABnH40BsCmkfNj3oHzdKAHb/amnk5p2Bj&#10;cpqGKcyuwMTrtP8AEvX3FAEiqM4FNkhW5+VpGG1gflbFOJAOQcULtB3E0AOaNJE2SKGHQ5pVXb8q&#10;j5aAflzSB/n2lG+vagBsyFm5PFNEX8K0XlxNAVMcHmKWw2Oo96m+lAEYXHOKayknAFT5+XFJjOQT&#10;9KAIVVxUseAd232pNgpwGeAKAEkk8pWc9ByapQavcXE6xw226MtzIpJwPy/OrksUcyNFMPlIw1Rt&#10;p9k8YgMX7sfwqxHb9aALBZVH+z1pGAxx3ohhWCFYF+6vApX44oAo6j8kR+leY+LVE3jvRYPXUo/l&#10;r07VSTEw9q8v8RvDL8QdDEq7m/tBSoHHIB/wrSnuT1Or1CdZr+SBVztb5sj5aiVIoBiGNUB7KKc8&#10;m+5khgtyqBjuk3fxUOr5xu743Yp7lDcN5fpn17UwKiH5FG5l+8O9P/s2aNRLPqEn+6rKB+WP60kn&#10;mbcrHuPT7wFICONp45PLljZ1b/lpu7/SlzuyWTp71GscltC7yeZjb95yGcewxRbtldpkY9/mXnHv&#10;QBJFKscgc/dqv8YEtJvBRurnUGjWQrF5flj+63zAkcH9KtIFVlDDIzV7x75MXgNGG3/XgkMM5Gxu&#10;n41pDfQzkegfBJPI+EGl24l3bVkG71/eN6VszncxbFZ/wxgEPw209FOPnl6f9dGq/KCzY7Zqpv3m&#10;BCy4bNIvK4PPansvpTQmO/61kwGtEmduP1oMEYXJOPY0SfL94007sKVBb8aQDhErcxrRIQcgNnjm&#10;g+ay4YhcU0ddqD5R97HegdrDoxt5A4204uoG3NIB8oGaXPOKAEDAPhv51KuCQaiQK7781JkgYApo&#10;ezAHg4/GmEA8GnsGxgGmc54FWSGT0C00hi3zD9aAeck07nJzQA3HPWlJ4zzSENmgnHRamQDWwTkG&#10;hgAPwpw4+ds00q3XFIqIg5bING4q20UEFjgL/KkBOcNSKsP3ncMj9ad8g9KiLYGDTh0oACTQMEYP&#10;401G65NKNwyWP0rMzE5zjbTv4slc0m75c4ozzzx7VUS+gvHTFIQMcigkdaT5vSlYgcv3duP4RzSM&#10;CxyRmlB496CWU8f/AK6aiaDSeOP4WpRnGSKQkruOKVckYxVAA64pQAOBTSGKjaaFJ6ZoJY7qKQ7i&#10;cYpA3alwd2aBXGLdoLxbAxtuaMvu2HbwQMZ9eatR5HIHPaoIfvZPWp4/v4xQIvabF+83DH/As4+l&#10;fLGpLp0fx2upUg3zCZCZNhGVzdAD2r6q0xwW49Pyr5f1MWcHx1urePc0nnL82zggNdj161pT6/IW&#10;v4m/rFot9YuBcSRHbn5Fy361neDdHaxuJtUdG3ScKzYyFrT1OD7crRAsv97jrSWqfZ4hDEjL7kVm&#10;n7tit2TzFZG+d2phDKvyqNtLkMd2abJKiFQW/i4zQWTWhBlCtjnsa8/gij/4WhrYiRVX7Vj5V/2R&#10;XYatql7pVv8AbdPsGupFdf8AR42G5h7ZIFed6V4gM/j3XL6WJow2oMFDegAFbUYylKyIlU5FdnaX&#10;umW9wVLLuqjP4etnJxb/AIU0+LLINgyLmpI/E9qTnzFr26dPERR20c4jTVuYp/8ACK2ud7R7fX2r&#10;sPAWjWltHvhT+L72ODXPnWdPu4zBIw+fjKmus8CRW1tbbYJDIM5y2OKyxkq3srPY6KmcfWI8ilc6&#10;62QeWAB+lTDgYqGNvlGwYFSI6uPlPtXgM82/MLxnkUEhuQKCSc8+1Q300sNqxgX5uAp9OaRRKzqA&#10;QTSJL5h+UVQ0++nuJJLa8VTJGeq9CPWry8UEjgWBOelAbn2oDZGCKHGBxQAK3PIoyGPJpoHbNByD&#10;xQA/K4pQR2pu3cvWlPAwtAC0UDI+8aOetABRTXYjkelGSR1oAceRjNFND5OMU6gApCRj5RS0AAdK&#10;AGxkjlhjNKy7hiht2MrTElZuWU0ASAhedtG7PO2kXPc0uaABm49Kz9bjZ7SRcd6vlsDNVr9fMgIJ&#10;qoaSuVCXLK54B44jntNXkLJ8uT81YUuoTQ7fLk49K9L8ceHxd3bEr/FzXMTeCkftX2WHxFN0Vc/Q&#10;sHmdD2EVLojlbK4vLu/jiSc5Zvyr6C+HVq9po8Kyj5toNeY+FvBdvFqiN5Z6/lXsmhW6QW6qP4RX&#10;nZxiIVIqMUeXxBmFKvTjCmjVQ8dKVMDvTQe2aAQDXzr3PjxzHnGKacdjQc9M0c9xSAKMdsUE0qAE&#10;80AKuSNtRzxiaNoSzL/tLwRTlJBpcgnpQAxF2oqE7toxuPf3p2M8UEYOKbIJcgxyKvrkZoAlXAG2&#10;lpsZ3DJHPSnE4oAPwpsImVMTMrHceVGPpTqRt3Vf1oAUHHajPOcUZpu8Mrbe3eqsA/ce6iheDzSL&#10;nHNBJPGakBJo1lVkdcqwww9aIY1hQRxr8qjAFLk0KSDu9qAJCM01geABSg7hTXc5xQBS1PJiYD0N&#10;eW6vuk+JOiBYg3+mEkenytXqGqkpbtk+teZyujfFfRU9Z5D+SNWkO4n0OouX8iYIVVdzHpwAc9KZ&#10;cFlUEMA2cU++j86fK7PM3fu93P8AWo7mzubd1N5OOT91VwP51f2hkFyL5GUJI0zMcLGuF/PrmpGM&#10;hjw8K7v4l3f1xS3FzJZTeZaqrSMuMM2AKGheQCWVQsp+/sYkUyeYjFrDDA0cRZVP/PPtTYgATCWP&#10;+zuU5qSPdIvynbzyAQaV2LFge3HSp6hzCxwiSRVYDH+1V/4jxungNQltmNZQe5UDY1UrJCzI7nJ6&#10;7W9aufESeSPwHteED998qqw5/dt2qo/ERLY9O+HfHw708HrmQ4x/01arUmSeneqvgEG38CWcDLwp&#10;cp8x5Bcn+ZI/CrMsvBwKJbtDI5VV42jfbjb/ABKCP1pn2m3hjw8nTjjnNF9FHc2ksRdvuZUqcEEG&#10;o0DCFd0m/wCX73T/APVWYDpJYi3CZ/SmBmJ+ReKR25B96WLI4NBV9BGGBuNSRvn5EB+X7x20wxgy&#10;byf4cfSp8Ac47daBIBx1oYrnJFNY85FIzBuK0H1FjyHwF6frUpPzFsH6GmwLuXJPNS7D1oJI3+5z&#10;/KozgpgipHwVx70zpjn3oAMccDNDH1oOQOtAOWx7ZoABwOB3pMAqwNKGX+9TC+0/WgCTjvTGdg23&#10;HFO7fyzTXPOSamQCcFBkc0hwvOKTI+8OTTiePxoQARnvQKRh2DUzJ/vU7DuSckYNByQVHdaFBxQx&#10;KtjFZbgtxoLZwf0obpvHejA3Zz+dGCO/HvVFjj7DoaAAT05xxR9KA3GMUtTMMHO4Uh3Uq5A25oPB&#10;wTTC4c460AkDGKO2aKCkwyM4zTQVHFO96NuegoJ3EIx94dKUEg5oIx1pyjjJGfagAUKPmA/GnIzA&#10;5ApqHipIjng5oAvaUxM2M9s/WvmHVbhR8d73TmhiaWO4U5RcHlroGvqDSjmYADj+7ivl/wAR3eP2&#10;hdQi8vDfaF52k4+a679K0p7P+uwmdNc5MmWgbI+gqNpFXh0O3vhgMU2W4H2ji43E/wALLjP09acz&#10;TSjm32c9Ww2f8KzKHQvbvHmAkjt1olmVE/ew7l91p0SLHEEEeO/FEikrkLjmgYWtpp91Jmzm8iRe&#10;dn8JPuK8D8WeIZtP8Ua3OgVP+Jg/CtxX0Atnb3bYnh3Nn5W2/MPcf/rr588T+HZ9d8Sa5EqsG/tG&#10;UdPevSyv2f1pc+xxZhzfVmo7nJX/AMWZrJjIz7mz8ue5qex+LNw8SyO23cuduelZepfBvV55t/ks&#10;dr5VvSqFx8LvE1ueIpD7mv02nTy+cV7yPhJVcZGVrM7jTPiiZZlRZd273r334Q6nJqGmRyv/ABCv&#10;l7wh8Odek1OJJd2A3zbh0r6s+Fnh+TSdKhhbrtGeK+c4iWDp0Uqb1Z7GTzxFSt7x3sDgoAKW3JRm&#10;Qr/FkH1pIBhOnen18DI+wiEpJXYOp4+lNjRgmHYtjqzAc08puO1hml2ED71SURJbwxuzxxKpb72B&#10;1p4PY1HMzqmV60kMjv1U9cGgCcOOlGQ/A/OoyxL4U/dHzCnROpHTH9aAHBCRgigLncrDinKdw5FG&#10;M8CgBBgAqPwpob5smngY6imgZYfLQA4+pFN3igqT/FSdsAUAKz/LjFIpApOvFOXHTFADhnuaKad2&#10;4t5n3f4cdacM460AFGf0oprMN2zuaAAscc/hUe5t5Xaen3qewI70mOM5oAVTg0p+Xkd6aOeCadtO&#10;OT0oARmzVTUbpYYGMhxjvVonA5rm/HmqGw0uWUtjap/lXRRp+0qKJlWqezg5HK+I/Elqt4y71rOf&#10;XbKQg5XpXj3i/wCKbwa3NG05wHIX5qzJPi1sT5rnb/wKvuKOR1JU0z5z/WCUJNJn0D4c1Oxmv1A2&#10;5zXo2nPuhUpXy58LPiO2q67HEJy3zgfer6Y8OXHm2kbn+7Xg51gZ4SSUj1sDmUsdG7Nlc7etO6kD&#10;FMQ+tPQkHdXz8j0gII4NO3kDpmkZgRnFJzUgBOT0pytjqab+FLtBHJquUBUPaglQc0iZznFO4PBW&#10;pAYWJ5200K3zbjT265ApMc4zQBIpJHNGTjFNXJ+UU6gAo60AZXcfWgHIoAQKF4FIvBP+FO9iaDwS&#10;AOlVcAoBI6UoGTjNGBnG6pAVzwvFNz7UZPTNAGeM0AODnPJoMgAzTaRicdaAKOqHNuxPPBrzZMj4&#10;t6WCmdomP0/dmvStVP8Ao7D/AGa84tcS/FuywPu2854P+yf8a2pky+JHRzxl5mLO4O4kYbpUZR5G&#10;WWV2O3+FlqSSJYZWxdMwz1ZhTD8qbW3dc1Qcwm0LL5w+ZiMUjFG2z9W/2RilYKVYtGSvTap60xcj&#10;+Dbx93caBCMSy4JKD/ZptusYUpC+4KfvN3p8gDptb1zUliqPPHGvTp0/pQIlsJJQ3KHb5m1eAKm+&#10;KDmPwLuAAxJyvQf6tqo2MkkjNcGaQ75iVXZ0GTVr4rSW3/CExNKsm7zFQcEAZQ9qqKuKWx6t4Jff&#10;4B0tyvP2fP5kmnXMkrnFueh+b5c59qPBwC+AdJ+bP+gofzGambO/j68CpqL3mMz4W+XepYqSQdy7&#10;T+XX86q6r/aSrHLpkkK7GJkjmyA64PGRyDnB/DHvVu7ZoIJFjhZ2+do1B+91IGT09Ky7LQ5ZY2uN&#10;dunuJJuWhkbMUQzkKq4AOP7xGaiw0rljSr6XUrQXEsCx/MQu1ywYA43DIHB+lXFYgUxUWMBVGKcA&#10;ScFqdhDlfaxapFJbv7VAMg8tU8fK5FCATyoxJ5u07gMZzShNx8zH3qU5wcikRu2foKoq5LH8nG2n&#10;lgQc9N3FN5xnFOI4wooJGlc9TUZJPB9KkJwcGo2AH3TQMDyfu03cd+AuBQTjqTQ4/iG78qBAxIOA&#10;aN3PKUZLJkD8aZuYkk0APd12biaYeRx/kUuC6bc4zTV3AYL599vWgB3fkUd6NvOTR16j8ql3Aaef&#10;wOaA4704Y7Cm7QRwaoBRJzgU2Q723HrTzQV+9n61zlbbjM873pd4puD1A4oADD3qolD+SMilYkDi&#10;mqmBzRk7vu9+v4VRHoOzgZxQVyuTQE+TcR2pB0yKBC/Mvyk0Hr0601pVMoQn5iOMU9COmPvUFaCL&#10;86jaOe9AOOQ1GdwC570A7eaXULIGOR8vWgEihiDzjijnkkn1pkhl17Y9KkQsGGQKaPl5PWljYHjp&#10;zk0FKxf0reJlOec181+Jlz+0DflXXd9oU9P9u6r6V0r/AFyg/NXzRrsOP2g9QccH7SvU5/juq0p9&#10;STclSRpcOI2H+1Uim4bhgqr/ALLUXMTtOHO5QPvbcc+1OUY4I9+tZgAYZpdo7iormQMqxtc/Z1ds&#10;M+3d+A9zUwARsJyqn+LvQWiawUG4VdvHcV5XoFrHeeLNXZl+9qU3br81erWRBuQQT1rzTwFCLjXt&#10;Smz9/UZv/QzW9GXLK5jWjzROhtvCNvcDBh/8dptz4Bt3Hz2o9/lrsNMso0gBOOnWrDww7eld8cbV&#10;XVnnSwtOXQ4zR/AlpbXO9bcf9813ui2SWsKqB0qraxRFs9/wrWs12x81z4rETrfEzbDUI0/hLCAg&#10;cdKFJ3YNOUADig88VwnoJDg5JxilO7saYu7dxUnuazZQxot3Wk2BT0pzMR0p23ndQBEqPvLg9qeq&#10;AncRTqa5GMUANDHsf0qQcjmo5CxUsDyBT0bcgb1GaAAAg+1KTgZooJx1oAYz7fvfxdMClXK/NSMc&#10;mkoAM84pyn0H50m45zQpHegBSoLZzxThQSB1prFgMqB+NACs6LwW59KRg5OUqtPpxur2K7LYWMcr&#10;681cDEcAUAMZWI5pNpzink880c56VXQBgUnkU4htvFJu5zRvPapAbIpKke1cT8WIJZ9AuFiH8J/l&#10;XbE561jeJdPW/spIWj4YYrqwtT2daMuxz4iMp02kfn18S11i38STr5LD9438NcrdahqynDRyenev&#10;sLxj8DrHVNQkuPsqkkmuVv8A9m+wuHwLFc9TX61heIsCqcVJdD8+rZXiPaNrueb/ALL1nqep+Jo3&#10;kEm0MM9eK+3vDMbRWUSt/cFeU/Bv4NWPhJ1ljtVVq9jsYFijCgfSvh+JsypZhirw2R9PkeEnhqPv&#10;bstqSRwalVlI+U0wHBqQHNfKyPoExGRWILL06e1JHIJBu2n8adR+FSUGccGjgjOKKVCAea0AUK46&#10;GlBzxSK2etOPSp6gG0YximhCDmhSAME0u5fWpEg2r6UtRkzF/lVduPxqTHOc0DDOBSIFXCKKcGI6&#10;UhOeaAFffn5sfhSfhRu420HJ5IoAKM0dqarsTgmgB1OC5XIpvbNGMGgAOM/LSMARzSkY4IpsgBG0&#10;0AUdXJEDY/u15vpnz/FuEH+GxnPH0Ar0PV2Xy2VT2rz7RX2/FJ3cfKmmzFvzFb09mS/iRv3KPHcb&#10;Y7fdG2dwRTuH0HelBOAVVh/vcVG0CteG4K7WGcyK5yfb2FS4UrjH/AmoTHyiF2RGZh92o3fa33eT&#10;T3MwAMa5+valfKn6jn1p6jGNkdDTJpJbaLzodxZT02k/y6dqkZS5YZxmnAP5PkxkemTJQZsLSIwB&#10;bdI/u4GOgNT/ABWFvJ4CtxhPN+3RgbW6DH/6qSWzvbmLzbCZVkX7rm33fhxgn86ofGFLi18N2NpI&#10;m66a+habylMa4yOdvY4NXD4hPU9r8LqI/A+koFP/ACDYev8AuCht5bOG/pT9BiEHhHTIQTxp8OD/&#10;AMAFNZj0I6d6mXxMZWniO/INRkcYPrVojacetQuu4byaiRSkRH0/WlAx2oJx3oKtj7ppJh9kjJYE&#10;896mVmjUeppoi5Jx69akyW5K1YBuYrToUY8nrTRkc5qSJhjL96AHbWLZahtoGKA5DdOKazEjd3zU&#10;6okcSuMCmMu5do/KlbOcmmkfNu9sVQAQAMEUZIWguAODSFieooAa2cYFOUDuKSgDPegBwEZbhKaA&#10;cU9enIGfamnI2tn2oKWomMcmjp92gsd3NAC4wV/KlzEgKUIxGVFI4BbOf/r0Fc9aXvAByRgNTSQC&#10;CR2xTuFHApGUMMGoZfUUE0hXg4496Xp0FGAfvUIgaowTz+NOwpPX9etHAPApOQcfjTAXk9fypG4H&#10;ApRkjIB/Gg4KbaAGn5T8sdOHUAGgDLcmmlmZ+MbaAFU5/h6dKGODtIpTn0oYkEK38qCugjKSev4U&#10;uD19eaQnaMBT+FKCSuBu/KgkcoLHJpwBJwB+tNj6U+M85zQBe0xMzKqk18zarC0f7QWonnm6z6/x&#10;3NfTWkPi4AH1r5h1++tz+0LfRWzBg17tbDZwc3Jx/n1rSn1Fa5006CW555AbmmrJsk2t3NSSEmVm&#10;5+b1pAzBugP1rMuwrIxKFT93260LGw429/u56U7LdaG+bkttoKJrI7JRLuxtOetedfDRoZdRvnhO&#10;4fb5v/QzXodsLMurXXJU5VTnk+uK87+FrebLcyLFjdfS8dON5rSmZVfhPSrecwxZ3fhTZL3ccAHO&#10;KbJA0kG1T2qB7ZogpDt711wjHlOKpJ7F3T51dhx8wrobLmLlfxrA0tA0inZXRWo2x4rDEb2NsP8A&#10;CSg54P50bff/AOvSZpTnAzXI9DsBQc9KXljmjD+tKQ3Y0gEJHQDNOpoyhyxpSGzwaAFyO9NbaDnF&#10;G75sN2prHJzTsADBODTkO1cY+6MU2gEjpQ9ydR4YMM5pCBK22FsH+6zU0nAyaikfC7jQiiZ1MZ2s&#10;y/8AATSViN4j1KNyQkezdgLtPT65q5Ya7Bdv5Uq+W+OmeDSDoX80AEknNMV8DJpwdT0NOxKkPYll&#10;4FN5PWjLdO1Ge1IoevK8ilznpTAxHQ0ivxwaAHN1BoZj/CKTeT/FQX2rTsyeYVRlaaeu3NGTjFBb&#10;HWiwXDPfFVb1vkK1NLcIg98ZrnfEPiKCyUhn7+tb0ac6kkomdWpGMbsdc28LnJX61D/Z9qx5Sufk&#10;8awLLtEo/OpYPGVs0qgSD6GvU+rVorY836xRbOu0uxgjACx4+taSrj5QvSsnQtRjvYd8bZrZjJJ5&#10;ry6yaqWZ6FG3s00OpynI6U2lUgdaxkbRH5GM5obK9RUcirInlnO32p2QVODUlDlORmigdKVRk4p3&#10;AaqTef5glHl7eU29/XNPbjr3pN2Pu0M2asmQlABNAz3py/KMmkwiOAwMUUA5GaMj1qCgooUg/eOa&#10;D7UwCkIAPC07G0/NSH2pANc4H/AqQA5pzLuGM0BwTigAUnG0il700uOlOUkjmgAyT1psnNOJAGSa&#10;Y7AjNVEDM1hsQscV594dzL8Tbpf7ukyfxdMstega1xbN9K4DwmFf4m6g5bldMbt/00WtodSX8SOi&#10;K8/d5+tNAfb+/Kn/AHelOldfvEUBIwMImOaSDmGlEJUsW46cVHGqBWCMx+b5s1JtUfe/nTCOPlPP&#10;pTDVkepQXQsw9oI1G/LySOAF/OnwtJLFtUndtx8yjr/n3qO5t7e5iUSoGRWyFblc+uO9KY7N0Rbh&#10;Gba2I9gwD7UFFmLzLny4dBW1jvo1CyedcvNG5z1xn5T9OKo/GC/v08K2Fi1vtuRrEAmmZcq3zLnv&#10;6VoRXV3by28UN5IdrYX5xuVfy5qn8aLeF9G0+ykeQxyatHJ5qOVO9SOD61cNzOR7pbpLHoVlFIAC&#10;tpGNq9B8oqs4547irsxxZQhTwsKY/wC+RVNumSw+lTL4gIXXHAOf940Ffk4QUrkggmkZnC5JpAIY&#10;VI5jpcA04MAN34cUjyArhfxFR1AY4/2abjJzt6cdacWAwStKdo+Y1YDMjOD6VIiRjgrx9ajOCeB1&#10;4qVVYpgmguOwoU7vr+lNPv8ApS+YjfI3PekII5/KgVtQwCeaaQd2N3Wnf40gLbuemelAMayHGAR+&#10;dJjnpTto/iNIyjfgCgkTNOEe4c0ijC/OKVSpOBn1oAdjBpuCVyQMVIRk7SOfWoxhOMUFRGucZYij&#10;BJ4H60SdTQP7wrMkMc0pDH5lFL8uPumjDZ+U98U0Aw/NwDSMWA24oLYGaM/xsfpSH5jRvxwORzT/&#10;ALwxmk385xS45zQAYxxil4zwlNVwX6dKcrK0nPpQFhUOBkjmkJJBIpylW6LQ2TxigQ3yzncRSc4w&#10;2adu4xSDBwpY/lQAHkcdqRd235gM0oAzgNRj5c0ABIyQe1AAxtJ9qbIzhgUi3ZOG56D1p4OM8Z4o&#10;AQYJxT0YCRdq9P1pqsBwRSxE7s7fegDS0xszAt696+aPEIgf9oa+kRVG28yhCkZO64/xr6U0t189&#10;crzXzZ4k3/8ADRl95jNu+0cKw6fNcela0+vyJk7ROglJ8w5XApAfm3lyKWYHziWy3zdqj8hpJwbk&#10;x7F5VVY7mPuMcD8ayNiUszMuGXH8XrSgfN/jTVQFN5cN83B3fpSqM8vu/KgmRa0/YjMwH3c/hXnP&#10;wkZzFNJJ/FcyHn/fJr0SyYCGRiv/ACzY8nrwa4P4Pwi40/Ij+9I3b/aq46GctYndrJGy4DdR1qWN&#10;YyQODVTU9Ku/I3Wm4cVz667rGnXBgmiZueprpg+ZaHPL3d0d3p0Ee7cR71qx8cmuT8OeJo7wqjtt&#10;boa6q1fzF9awqxcZam9FxktCY5xxTlBDZ7U3tilVj6Vzs3H0HHeg0dKQAhCAkpTSQPmH3qcOabsG&#10;dxoAHOQDTaGJzx0+tGc9KpMAGccigEHpQMjnFHbOKkA7VG6nBUDFObdjcM/SorUXZj/03bu3fwdM&#10;UAc9dqbSYwTnaf8Aa7+9SaVaTXVysqqfLjbcX/pW+0cbH50VvqKXGAF7dvagBiEqAtPoI9qFznO2&#10;ncnlHbBnkZpVAHSloyTSKDj0oAxwKD0zRkHoaAGv2zQAB9ynYz1FGAOgqkwsR0jEDr/dp5Q5xTWT&#10;PBFCYWM/UblfLby/4VrxX4r+ML6zvmjUNhT2r26/t08tsKMnivOfHPg611WZt0Ybd/s17eUVqNKt&#10;eaPIzOjUnT9x2PE7rxzqsZHyths9KtaJ4r1O5uFKu1dhc/C+Hzm8uD9P/r1oeGfhfHbXQbyOrf3a&#10;+sqY/Aqloj5yOExLnudt8Krq9uNKja7zzjrXdxEkYIrE8M6KNOtVhSPG2tyPIwpX8a+FxlSNSvKS&#10;PrcLTlTopMkLADI9acp703bkbelOyehNch1ICcnJpcgHK0gJooEOVjmnVGOtSDpjNKxXQCcDJpqS&#10;o6h1OQ33aCeNuc1HbmZWZZyrfNlNqngUxXJqcp3DaaYrZOMUuaATHbiOBRuBX5qbQHGcFhU7lklG&#10;cjFNVuaUtjoKoBSSepFHUU3eW425qnca/ZwzeTAGmKn5jGOBU8oFzaAeelIGI6VFaahDflti7dv8&#10;LdakpNWADxzRuyuKUoSOO9IEZc7j+lIBdxzmmyMwG4Cl3D1psjYXbiqiBl66QIGOf84rgvBDo3xH&#10;1QOeum4X3PmCu58QMRbMAf4Sf0rg/h+fM8caxNJEJEWxUMu7HJk7HseK2h1I+0dM/mdEHTvR9KJP&#10;sxO62t5o1z92aXcfzyaaqzgbQoLf73/1qlKw0gCfLhQNzVX865VvLezk3dsDg/j/AI1KLSUHzbh/&#10;m6KqZwKT7XqCL5OwMvu3/wBaqGtAWKWMbpHHrtXFSTsUBEZcr0XJIGe59KjWN/M3vK2f7vpTTc+b&#10;LJFahJJF+8qqAVHrzj9eaBk1vstLyEo3mShvlULwPxqb4xNdTaDopXT1VZtQJlZiQc/L61XtXtLS&#10;4WWRtpZhlpO4/Opvird20mgeH0t7tZY2vnK7Gzk/LgVpAzlG57dfFViRVPRAB+VUXxj5l5/Ort/y&#10;q5HVAOfpVA/Kc1MtwGOBkA/Wm8j5fxpSQG+9mjBJzipADsKZC80mCRgUuCOCKcvPCjmlYaI2jAHH&#10;oacsYePg0ODjJPagMANopjGiIA5b+EZNTDZgBV4PSo9vmDaf4utIq3EbCNzuXbnzAPfpQUPKAPnH&#10;FRuCNu1OM+vSpCW3ZamlsdR9PagLhk+tB4+bNBVvLyf/AEGmnOelBNx2cjNIDkfNS4bHSkXkZbOa&#10;CWJswePWnZ9aCcUhOP4aAF5zzTWbA5pWbaM0xTk9Ov8AFQAgLdxSg+tDkIcGiswDPoKkUsRndUZY&#10;kgH0oBI707DsJtGNtNfOcdqeeOaYRlvl5pAkIATwKcWx8rU0nnpSrtf5mNBfQSMZJ59acF/iXrSK&#10;GA4WlQkfLjpQZjgwH3eKA7EEk9KCOc4FIB3IoAUHjAoo4IwKM54IoHZh04FGMswPaghfT6UAFuB6&#10;c0CAAn8qBj+IdaU56AUfcXey+3SgAG3uKWNfmzu9+e1N3A5G36cdadH8+EJ/ix0oA0NMANwB3zmv&#10;mnxI5H7RGpSOqj/TsKEbPeavpOzura0lUvMuQcYFfMXjh4v+F66hfK21ft5C7fXM1bUVzOy6mNap&#10;yUZSXQ6yQt5hIj/76pNh3FwTuPelhdZ4BMpA3cnNObIPB4rLrY6IuMoqS6q4irhfmUZ9FoDYGVPX&#10;1alAWM/M3uKRGKpwaGORNaMy2UzMqjbA5+Vf9k1x3wSAOjxuR1JPX3rsJHEek3ku0k/ZZD/46a5L&#10;4JIRoUJI6in9kg9MjtFliBYZHpis7UfC1rdbmMQ3Hn7tbNpxHUoVHByahSsyuVSRw8XhO8064MsM&#10;mF+hrqNKmkCruZqvS2aEYZetEdhGgDBfyrSVTmWpEafLsTL1w1O291pEj45p+MdqxZqH4UUUUgDH&#10;egjPBowOuKRiwHyigBCg6KKTac4pzLu70mzjFMBCBjIpKcVJGcUg4HIpAJSBRjG3FOCg96Rtqruz&#10;09BQA3Zk0FDninds4oGc0WAaE9acMdBRg9cUAegoAdsNN74pxGG3E0p6ZAoAYcg4IpFUj7xzSnrR&#10;yOooAKKcq55NG3nIoAbTXJAqQJg5zTZUGORTjuBUuCxTJX/69Yeo24kkO62VuOozW3ezpDEcjjvW&#10;BqOv20DbB1zzW9OUoy0MKkebRlZNMjLYeL8xV6w02JGVhGPyrNXxXZiTax61raXq1tdAbRW8qtTl&#10;MoU43Nq0jCqpI7YqfYvpUVsyvHn1xVoAY4Fch0pEdA54pwXnNAjOcg0ixMAHDCkOOwqTg84ppQGm&#10;FhMArkULkn5TS7MEU4Y7CgCOgFs4AFOwWPSgZB+7QS0Kq4paaN27JFKDn7poDlFOccVR8jVl1Lcl&#10;xG1uT8ymMhhx0znB9ausu7qT1zwaWp5ig6cU1m4JCk7RniiRxt49ax9Vv7hp5LGFsJ/y0YdfpT9Q&#10;JNQ1Oa+JtbJiIsfvGHV//rU2C2gECoEXceOKroPKTMbYyO1T20kcDhpX3fWpuBPKsts6yQjayH+H&#10;uM9K0ostw1ZNxciQbMitKzYmLcfanqBYpr59aC4Clz2GTiqtjq8GpFlgRht/vd6kCZEYDEhzz8tI&#10;+QOlJM0qfNFGW/2c4oJPU1SQGP4iJFsxHoa4b4doD4t15/S2j/8AQ2rufETYtn4/hrhvhxHI/ibX&#10;pBN92KEMm33atodSftHSyFtxWo8unyfN679uKdIG8zCkU2RnKgNk/Sgd0M8sbt7MzserZP8ASnjP&#10;Whhkcp9KHVlKiZD8w+UBTQMbtV1LESbejFEDMB7AkAn2yPqOtWLqfU5tPjjuPEqTW6yH7Nbr8syL&#10;6uiBkU9B/rGPvUM4AtfNndFTcAdzDk+hU9fyIpzQQqT5MS47tGqov4BQAPoABQFybTjdo4LwiQfL&#10;t2nk/XOKZ8Up1VvDix6U0csl8yssmF645yM560unk29wP3jMGYDliQKtfEm/GoX/AIT06e3hcrqR&#10;2yK4Y87cD2qofEZy3PY75lYAEH7oPXpVB+SQV/nWhqeN25R04rNdcnmkwGA8nIx+FJ97kGneXzlS&#10;OVoYAcUgEHmFfm69ytKAw+YdKTBBwfwoUsowT+VACsVZT15oC8ZprEj7o59aVUboKCvQegIG4D8q&#10;CGJoQkLg04DOTntQPWwYyu0im+WGP8/enMwUEmgcjIoIGMDjrxSd+T2ob73JpMrj5RtoAQ8jINA3&#10;HkGgLgE7uvegnbnAz+FBcthwBYbWpDuDYx39KFbOf0pQxHJHeggTGRzSFQPlA5HNBGBkLTcgnbsI&#10;oKiNOx3yDn5acp3UOBnC0iZxkjFTyjFJB+YDtRQCVUDFBOTmpBCEg8GkG0NgfzpduXzUce/JJI69&#10;vSgY8qGOBSMuX6U6MbhuHeh944AoATGO+Pejks2G9x70LwcmmsTvz7UGY8AA4FDAnoaQcDdn0obd&#10;0FBXKKD7U5NpOC1NQMeppQjY2kcZzVco2AwzYzRzjIOO1BDAYNKoIb5hUkDskcn+7SMxIxTZAEGV&#10;79acu7Jz/eNAByx3GnKMjA/CgDJ4NOjDH5h6/LQBc01YhIJCqqOrZr5V+Lmq3EHxo1S4ELLt1ABl&#10;I/664NfVVmwDrFtzlhXyr8ZYinxe1qaSAL5moqcjv/ra6MPKMKilLa6JcYy0fXQ7Hw7PFfaKkka/&#10;N1K+gqfy3Jwxx/Wub+GmsGS5l0Pa0ny7htXt9a6ieGRGKSnb83SjFU5UcRKL9V6E4dOFH2b3jdf5&#10;fhYjTKt8/QN69acmC2KNrEhVagAJ8uelYXNbjb+VYtC1B2f7tnKev+ya5r4KZ/4R+2JX/lmC1dJr&#10;R2+FtUxuz9gl7f7JrA+DKldAt0Oc+WM5+lP7IpdD0y1GU4qyGbb97pVa1U7OlWkBzmsTQXAI5pVA&#10;Hag7s8UUAA6UZJ4NHOetFABRnnFIWx1FIXyaAHUZx1ppb+7SZZuKaQDg2TilzjrUe4g/N2qAaray&#10;3bWMe4uvXjirsBbz2prcHB79KbuIOTWbqeuz204ghhUsvO5xU7AajYHSj5Q9YsXiS5U5ubdWH+z8&#10;uP5/0rWhlSeJZoz8rDIoQEmCByaFCkUZGKbkg5zVASYGMU0EAnApAx7ml381IDgT3oOewooxnip6&#10;ANcYG7Y2P7200gBYZzS/MV+WmzTx2cBnuG2qv3jVcoEnbFABPApFZXTep+VuRTl3Z+WiwAwGeDUU&#10;zEng8CpcEdRUM6Ng4oSAwPFF61vaMQ9eT+LfFKW9ww84qc469K9T8XWM93YyJGO2BXj3i74da1qU&#10;jKJWA9dtd2GVO/vM48S6n2THTxy8tysf2nPzf3uleheAtVurmaMM2V4rzvTvg1rQkExn5B9MV6r4&#10;A8Hz6WqM4P3QOa6cQ6Kj7ruc+H9q5e8d/prb7cVoRnjHtVOxg8qPirSZ215R6UR5AA60hyBwaUBu&#10;opUBHzUFEaEkcr+lOpzAluKb0oAAcnp0oxgZo5zk09Pu0AMAz3pxjB70gUjqKfQAwjHek24Gd350&#10;8Y3UxmBbAoAKQuoOCwpc01o1bkjmpAa3TI4rFvowl8xHzb1Dfqa2m3d6yNSdReqpPzKpU+3f+v6U&#10;2BEoB+Vh94flTpolVSATluQ1WrJLS4XbKPm+tSXOnxZV1b73C7cVL0Ap2UU0lmJ7lVRuNy7s456Z&#10;rajxtyp4qi9usFvsjONzjdmr1uhSNVlJbjvTiBIBxnd9aFjRRhUA/wB2hcr0H0oXdnmqAbUci7QT&#10;61JIpxtU4NMlBMe2gDC8RsRbMSf4a434Xrv1rxBJtZdohG4nAP3q7LxNuFo+B/DXH/CrLX/iIu3y&#10;meJWweg2mtIfCzP7R0Dcnn9KQD2pIoYYRssZmaP+87lifx5px3bsEd6CraC20SSTKJJCFXkj0rRu&#10;hCi4juQvbzCucGqVqsolAR9rnpnBH+fxFPuXMconup5Nqn5jjj+eaCSO6t5ba1ZJrJp1b+FX4YfT&#10;b/UU2OKQKvkxNDuP3VUrt/wq9DJaSBmhZwzH+LP9ahuyuFw+75s9DQAy1V4rhWc/99Hvn3qX4i31&#10;vPrXg1o4lH/E0PzMuMt8vfvRYwiWXzF+9u9Kj8eKLjxl4HRhkR6r6jrlf/r1dP4kTI9n1Jju+X/g&#10;VUZD0xirmpMSxIH0qhsONw7n8qgoDjYF6496TC7dxHv1pFRg3J9qDHg5UUANa4t0bZK/zfwjucnF&#10;BOegokjkmbY8i7dwIHlqSCPc5px+XI2/jQA3GTz6etSBTwCP1pqrxljUihicdaADaPemlQflP060&#10;6jNADS2GxRvKnP60HaWwaawyMN+FVYBXAHzE0wbcYJoIZutDLtBA9KkAY/LgUgHBOaAHAGDSDezc&#10;4oK5hUPG7+tOz3BpNh9KFz5hHoKCRN3fHvSlwzfN+dNdiW27MCjqdoFAAxBOc/rQF3fLnoaadzJ8&#10;tCkt257UFRAHJ244qVIwwpgPyVJbglchali5iFVBHymmrA6cZJz7U4AnOV4/lQYweQakaYuG3Y6Y&#10;oPHIXJpQAOgpME/eFAPUaqgN8y9jS7Bu3UucDhaXk9KAiNKknB/DinHcTkj2pNuBuHb3pw3nPzeh&#10;oFdgGAGc96GBZdzCgKOz/wDAc0nmJnygwz3G7oKpMQgx1FKWy2+nbAf4aFAxnj147VTAFAzkflTg&#10;wU80nYmkKAvkn8KzAdtUDdTo9rDdnGO1NxnBx709OCB/e75oAuaeQ06yeX6CvlX41PHbfGDVhvZv&#10;+JqvTnHEnHtX1XZLtkUFuvavlf4n2lra/GDXAybf+JqGH7s/NlZOmckVpBc0ZIC18M7Vf+EpmuYn&#10;XcbfHvXYTljIS+ev8Vch8OXb/hN/LVfl+z812d2FMxyP4qqvOVT2cpbuK/DQmGtSpbuvxiiBTn7t&#10;JIq7efvde9OJ+bj9aGSRvmMe70rNoplfxKwj8Fawynb/AMS+TJx/smsf4Prs0S3B/wCea8+vFa/j&#10;TangHWif+gc4/MVn/CiAjSIBt6IP5Cj7IM9Ds1KrVhBzzUdtGSnyipghPJFYmgZx2oGO5pxUjA2/&#10;/Xo2N3qogNyCuMUU4IAMEUFD2FVYCNsscUBSeop5Ujk0g54pJAN2kt7UBMHOacyH1p2xu9HwgRkY&#10;amtFGrmRUXcfvHbU2w0x4yeAKYDCeOahn0+yuh/pFurHs3Qj8amZccGhVJ6UmwM6fw1ZSf6qWSP/&#10;AIFn+dW7a3S2jWCL7qjANWNhpBFt4BpgJRTtjUeW3egBoPejPtTvLNNwefagABwc0MzE5o5PSgZx&#10;zRYABI5FGAR8wz7GjBwGpQpPIqdgFQ57U4Ng00KwPWnU9wAHHamyLuGadjnOaCCTwaYGbfzWFsNl&#10;1Ngnp8pOapy2OnyhbhAm1zhWxwx9KvazpouUWaGxWaRWwFZ9vH5iqNjpGmX0a3seW2LseHrGT+P1&#10;oTJ5SODSrUxiSKJCG5Ur3HrV62tEiIwPwFTGGQdVpViYjkYquYOUlhOFGOlWFIzkD9KhRcDmsvU7&#10;u5W8eCGVkXb8wViN1Z8xRusdg6fpTFYE/wD1q56K/wBRgO5L2RlUfddsg+3NbsEpli8xR1Gee1UB&#10;Kcn7tJntim4LLk9aCs7fdkVf+A5oAdT0+7TB0pyMegFADqD600Pk4xTicDNTzAB69KRuBnFV7vUo&#10;LEq0+75mwu0ZqYsWGaoBO+cUNx0oxxmgjBxQAEZFUNWsY5YxLGVWRWzuYABvqf0q+c9qCAx+ZQR6&#10;GpaA563Znk82Ebl/iXHKn0Iq9BdS7PLFqv1I6VbvdJs75/Oy0M3eePqfqOh/nUc3h792rPrE0+I8&#10;+SVCZb0zzx70XQFfe9zMsMXO1vmfnG6taNTtG6q1lY/Z1Ei74gy/8e5kDKp9c46/zqyqsD1o9AFY&#10;4XFM3MBgU5mB4Ipu75tuKPeACCOcU2QZTLcc1Vu9Sgsk82WRVXGWZu1X9Cm0zxFZLd6ffRyLyMqw&#10;I461RPMc54nBFoyk9jXIfCkfvfEUu3711EOn+ya9I8S+HTLbOFl/h/vVxHgHQ7zSTrRuU+W4vo/L&#10;Oc5wpz/OtkvdDQ0Et2kXCKBhs/LVqG0hRgXPJPepoIvKGzbmqsjM9xIw3fI2fmqQbLYt0U7ifyql&#10;fJemXEUmM/xFc1fVjJCGJ6rnb6frWebpmLea3HYZ96CSzA0gtlDToVz8yL6+vT+tRMweXY8gGODT&#10;FVvIUqxzuxTrezMku9Dnv8ucmgaJlEkZKxsqru+/xwah8X2qN8RPAtqsgP8AxNMlj95ulGoQuIZI&#10;xIVIy2/uOlXNfj8z4seA4l2j98zhdv8An3rWjrImW69T1rUB+9aNT09Kok4TCnpVnUQBKzKfvd6q&#10;4OMkYqJDF5UfdpvynrSgMOMYpdoPb61IDcBeOaMFuuKAu1vl+76U4KJMgGgr7IhwRijARQC3b0o2&#10;hWwvbtQ21jjbQSLnjNACtyW49qTB/hGRSgFRgL+dP1AjZgWxmg7weWo/4DmlO5xnH/1qcgGtnHAp&#10;VwWBPWgg7M59qcoUnIWpAR4gOo+9yDTAAp4FTSDj5hUbkBgT9KAGhCed386AvYD/AMdoUNjGaMZw&#10;poAM7TsY00+tKwy/SkzxkUANK8bs0u3J/wDrUjNt+Tbu9cU4DBzmgqI6HBPPpUu0YwRmooxsTcpz&#10;3FSRs0g+YbazDlIc4JyKOM4FKwJOPuilJUcAfWgkac/dPY5oLFj0oION26jPHSgA2huvGKUhSCKV&#10;RxnNKAOmaAG8EZJpRgpxR8v3VXvTunU/pQAgAUYUUixR7vMK43dad8uMk0gJ9fpTiAuc/eFAww4N&#10;DdNrflSFWBxjFPcBTktTchf4jTun5Z6UZB4qSvdEB/vGnx7c4BpNuCMgHj1pVG/tgigkvacCs6sS&#10;evevlr4u7T8ZNctwwyuqLjC4P3JPzr6l044dVf5v6V8u/GAxf8Ls1xWsV3DUFKz9/uPxW1IjmJvh&#10;qs0fjqQ+SCv2M/N6c12VwxM5DYzXE/Dd5W+JEMQ3Kv2Rix/Gu4vl2zsVweamXw0/R/mxx+Od/wC7&#10;/wCkorrgtuZeakAY8LzTQWVVOz2qa1R/MVMDr97bSkapHlnxa8f/ABc0vX7zwf4S8JWOqafNagTL&#10;dSFWXPYYI/rXW/C/xNd2mlwx33gnVIJFUBlZIjjj2estpVk+LusKFyFeJf8AxwV6RottGibgv5Um&#10;iHqya18aI4x/wjGpL2y1uP8A4qpP+E7sYv8AXaFqS7eOLFjn8quRIqjhakSOM8lRUloo/wDCf6Dj&#10;c2m6mPX/AIlcvH5KaX/hYnhlF3yQ38ajnL6XP/8AEVf2RH+AUGKNj0oGZ/8AwsjwaQd93OoHJLWE&#10;y4/8dqSPx54MkAK6ky7vu77d1z78jpVpoIiv3c1GbdGGNo9vl6UANHi7wrI5jXW7Xj+9IB/OpE8T&#10;eFdpc6/ZhR97/SV/xpv2ePdkx/jimtaW548hWzw3SgAPjfwIrbX8VaepI+UNeIM/rUkXizwbN/q/&#10;E2nn/t6T/GoW0HRpvmm0yBs/3ohUcnhXw83DaPanHT9yvH6UnYn3i8Ne8NsQI9bs2z/duF/xp63m&#10;knhNRh/7+CshvA/hJyxfw7Ynd1/0Vf8ACo5Ph54NlO4+HLH2xbrS90PeN7/Q9pC3KfnT0jtiuTKt&#10;csfhb4DH3PDVmPpEKa/wo8DSHedBhVh02Fl5/A0e6PU64QWzLnzFp7WSld/nR/XcK5D/AIVn4ZUY&#10;jt7hf9lb6UL+Qanp4H0mK2NtDJeID/EuoTbh/wCPU1YV2dSbZR1Zaja2UtkNXK/8K7swNya9rCn/&#10;ALDE/wD8VR/wr9iPk8Xa4n01Rz/PNPcpHVfZU6ZFDWYK43Vyg8Aasp/d+PtdX/eu0b+aUxvAnieM&#10;7ofiZrSk/wB5oWx+cdTZdwOsW1Kp7g4pyac+N2OvrXHnwj43RiV+J+pdP4rW3PPr/q6cuh/EpOE+&#10;Jlx/wLToP/iRTQHYf2e2On4UpsXYZPWuMGnfFgHEXxDg9zLpCH+TCmi1+NMCgR+N9Ml/666ORn8p&#10;BTYHa/Y5RxikNrIDz/KuPST44KcjXdBb66fKP/atOXU/jZA6iWbw9IoPKiGdT/6EajlYHWNCx4A+&#10;tIbd8cp/9auautc+LkMYkttL0OWTPIM0qAjHXoaqt4u+NyNx4N0Jx326rKM/+Q6uwHXeQf7v41G0&#10;LfebNcn/AMJ18Zo/9d8NdNf/AHNcwP1iqNviN8V4x+8+EcbEf88dajP81FAmditqzdUNO+wtnp+l&#10;cUvxe+J0X+v+CV1/2z1aE/4U+P43eMwwju/glrC/Ngst1bsv1+/S1sM7M2THAA7Vm6zotzKy3NrH&#10;uYfKy5xx2PNZWofG+TSiIL34Ya08mzK+T9nKnr0/fe3pxmsS9+N7zy7r/wCG3iMLnIWO3hYDnH8M&#10;pqeVgdY/ha9tpIV1C8slEy7tkN4kjY9DsJAPsTmtRLTy/lVcL6AV50/xt0VeJfAPiRcLz/xLA2PT&#10;7rGtnSf2iPCF2ohl8K+IhIq/NnR5iD15+VTRZgdd9nbsKBbMBgVzc/x78FxTxwSaHrEfmBiu7Spu&#10;cdeCuf05qVfjz8OUOJrfUkLdPM0u4X+cdP3gN/7O1KInAxtrjG/aw+AlucXXiK4j9d+l3HH/AJDp&#10;Y/2t/wBnBx8/jpY/+uljOP8A2SjmYHYyQSSL8jbT/u05YSOoNczYftPfs96tJts/H1q21ctuV1xz&#10;jqygdT61auf2hvgDahfP+IOnpnpmf/CjUDc8jccGPj6UeSc5zWba/G34H3Q3Q/EDT/ug/wDHyo6/&#10;U1ct/ih8Irs4tvG1g3c7bleP1qgJmhccimtC3Uimy/Er4RxbVm8eaZHuyI/MvEXcfbJ5qx/wl/w4&#10;8pZG8X2ADfdZrpQremDnBo1ArmNh0WmlG7rVyPXvAVwP3Hi7TWP+zfIcfrViOTwxN/q9etX/AN24&#10;U/1oAzNjAZxTwhOG/u81rJYaXKNsWown/dkFKdItDwLyP/vup9QMjJY5xSMoPJrZXQoiN0dwv1zT&#10;f7BJGVdfrTugMdwccCo5PukitptCbkb1/wC+qrXWiuic46evWmByPiN2Fs2R2xXnHgLwJ4b1fxPr&#10;mtQ+LtYg1DfGJLCC8YQIpXAYJgrk45Oc5r1jXtCllgZEGa4/wFpN3pPiHWra4tyqyW8cit23BmH8&#10;quOxP2inP4Gu1LInjbWFDNjiYf4VreFPDT+GLWS2F9Ndbm3ia6YFxkc896uOvzZIDDdzV6KS1ktw&#10;mNvGNo4plEYOSGZ1+hppAzuULz95RTjbJ1DDHbFJJEo4VgpH92i5LjYZGGVnLPuAOBzVe9jdvmiA&#10;/CpGErYMZChW/ebv4qJCUmVCrKvXg9aehJXk3wsYwG27QKvaXI0aK7qW3HC/LwKq3UhnbZEuQetS&#10;xhkVPNDcH+GkP0FvwJpPmi3Blwf9r3q5q8aH4xeBrdT/AAzMR9EqmqyqMsx+WMsM/TNaFywuvjZ4&#10;DI/6B91J1/2P/r1pT3M38SPULwN5mH/EelVX+bgVavShkLK3XOaqMQTjHSpkWIAuCRmlTkke1K3y&#10;/Lu3e+abGuRkn/69SAbSDlqAcnao6inMVZtuOlJ0+YHG39aAAqP4TSuoxk807gDGKJAjLlWx60AR&#10;qxAxQSxAGenpQo4yW/ixTmXJyv8AKgCMqVyVPPSgjGDn5vel2kfMG56fWhy3y/Jn3xVeSAaihuop&#10;QyMdoH/jtGNrfL03Yx6e9KcdQuakBcADG6mlFXk5pxwP/ZcGmE56tz6UAIxYjpSbSTlR0pQcdqCc&#10;jgbc+lFgGvk/KKTaSMD0pxJB69WpNsg7igBjqCu7ccilpRHzgv1pcArjH8NBUQAATJz/AIUDd/Af&#10;x9aCc/KWx/Wmj5VAGfwoKHAA/K/J9fWjZywpSwFIF+bd+NZmYBRjpml2A8Y/Kl6DkdaAeelACHgb&#10;AMUik4bIpQuOhpC2X247UAL1bcBSEEnmnKoBxg0ZBPllyKABkZfmx0oUgjOOtLsTODz6UbCDgDjO&#10;KqICFMhS3qaGJJ5PNOKMPu5puF6OOaaVgEJLLg/ShVxT34bb27UBWJ2MO+KXkA1NwAyeachYclaT&#10;Cy8FPx9KkWMgY3Y4/OgCzYf61XJAHHU18y/GYD/hdGsKcn/TV6f9c2r6ashl13//AK6+YPi4Nvxw&#10;1lHhKs2oArtBxjyj1PStqfUy/wAyX4VRmf4gzzyfdhscH8a7O5+aVmCt1IrmPg5Cf7c1jUpR91ER&#10;TXTTu7yZY/8AAazlooL+6vxbZcfim/P8kkNXn5WJPt6VJbKTKABxuqEDb0FWLTc0qgHv6UF3PPNL&#10;cTfFjXmbn/TFH5Iteq6OrCJa8q8MAzfEnXpxj/kJEfkAK9Y0tAYVIqZXF1ZoL92lOP4RTVbPHtTg&#10;cipHcQOPmRTyvWlVu4prMF5A9jUQkY/nTSC5OWwKbvFRtIF5zSeYafKK5PmmRRvHu3ys2WyN3b2q&#10;JXlMuCV2Y/HNWBnGKkqI5GzxnpTvxpgLYwKfUSKAg4wKT7q80AAEt60jnK8UgGkZHSl3N60KpJ6U&#10;bSTgCgBV3Hkmm04KQMgUFD2qkgG5NKmSeaQgiiqAl3v04pCSetIpBHFKeeKh7gAJJBFNO0jIFHKj&#10;5aFBb5mHNNIAXIXKgfjTs9qKCOd1JxANxAprPkYFK2egHamFSOopAG7BxRuxzigkA4oGSeBVOIDw&#10;wY/doVgRkCkIITBppzjj1qgHfumGQvbmo5FjxwoxTqCRnbQSpFW4s7W4i8u4hV19GXpUMfh3RwSf&#10;sZb5futI2P51fOAMmkVlf54mDA9waChlraWNtH/otjHGT/EIxu/PrT3TcQCu4+tOAyeBShD/AHal&#10;gRG3ibl4lz9KX7LCx5i9ql2CnBcDIqgIDpOnycvaRn/gI5pknh3Q58mXToSD/ehBq0cnjNKuc5Ao&#10;1Azl8KeG7UlodEtVP+zAvNQ3/gbwhqoH9o+GLCbH3fMtUOP0rW2nOMUpVvSgDGTwB4HhjEY8I6ft&#10;HAH2VP8ACq03wv8AhxO+5/Amkn62Kf4V0ODjNIFAOaAOP1T4A/CHXdovvAWm7VO5fLtwuD6/Lj0q&#10;pqH7NHwY1WxXTJ/AtmIlP/LNSjNgcZZeT+JrvAMDApSOcCgDyyf9ij9nubL/APCFbc/3L2Vf5NVW&#10;T9h39n9zlPDd0h9U1OYf+zV7B/DzSHI+6KPeA8ab9hb4M4/0S51u3x0aHWZQR+ZNNP7DHw5Q7rTx&#10;v4sh/wCuWvOP6V7OuMcUufTNL3v6QHip/Yl0aM4sPjN46gH8Pl+IG4/8dpP+GOtagTFr+0h8QI8f&#10;dxrjcfpXtdO3mmgPDX/ZS+KMP/IO/ar8apg5Xzr7fg1T1L9nL4+2a79O/a28TfS4UOP/AEKvenZx&#10;ms7VXby257UfIDwbwV8OP2jfDnxCsY9S/aQu9Xt3LBrG8sE2vgZ65J7V6poR8XWFzdL4j1K3mWbC&#10;hYVIPyn/AOvWRDrGn6T8QrPU9XuTDBCJGZvLLc7DwAoJJ+grp/ttjrkP9saVcLLDLyrhSvf0IyPo&#10;a0EtYpsacFc57/NRgOvIqMgruVTyevFOjfnYv8qBSJFfam3JwP7tSERspbPvy3Sq/XlD+VNSSRAT&#10;u5zmgPslhIonjZFQk/xLIMfl60sguGj85W9th7/rSWdyXVo5n3K2Tyo+Wn20IQcSGTP8RoBlEyQr&#10;KjlduODVyKYFGBQNtXPFNuYisyoFHzdTRMFtjkt8oyrewoESps+zTNJbs37lvk288ir2kaSF+Lvg&#10;m48tlVdFusKx5X5AKzo0EoFuuR5n8W7FdJa26P8AGPwhuB3w+Hbzdhuo3qOea1pdSJfEn5nd3gbf&#10;uZsdzt71TbYGxzVy72l24PHpVSRMcKKyKQhQKPkQfnQvI2kGgqudpNGzbg56dKABtpOKcEGM1H95&#10;uDhutSoRjP0oAQ7NuD1pG9T+VPZhj5RTFbcD+VADFyWyQfbNODKxxmhssaCxZdyL7ZoAGXn5RSNu&#10;HB7cYpQBnIJ6j+VDhirKwp9QGspU/wAX5CkBCtsApxIYZ9etNHHQU+UA/wB3tx1pChz/AFpeD/Kk&#10;wd2cdqEtQGgZ5NHTj8KcsW1hwfu8U4gk7fzpvYCMpjtSDO7DGpMDdmmZbPVsVABgYximgr90U7jq&#10;R+tN2vtwKmIAxydo+lNfKcMKMdivNB69Ko0HALn72eMc0uRj5WpNgzytBHKn0qdlqZjkBXlufoKD&#10;6f1pcuNpz3pHQZ6t71IAMYyPwpNoPJB454p6/Km0frRsfsKAG5cDhaAGY4Yf71OAYnaRS45yVoAR&#10;gC21hQwYAY/OlOB8xFABxkn736VUQGHrtzTyFzjjNL0wo9aci8YbvxT5gGkDP1/Sjpzj6U4hVdSa&#10;CEB27d30qbgNQ7n+baec/SpE2g7c/wDfRpq7B8yg/iKI+W8yruBatFAkyw+X0xXy18W5JovjXrBg&#10;tHVW1ZQVbGCPKHzDH1/SvqewAMnIz35r5h+M8dzH8bNVTO5n1FDuP/XEVpD4ZGci98H5Glv9ct9x&#10;CR+WenU4ropAd56k5rC+DUAWw1nUHXDS3QXd64Fb5j9fxrOXxRX92P5Fw+3/AIn/AJDI845JqezE&#10;izLsf/61QBSp2swI2/w1ZslHnhQP4qBnnnghWPjbWpS+5jqUnPrzivV9M4jyT+FeUfDcK/ifV5V7&#10;6nL/AOh16zYoFTr9KJh1ZbXKnAFJJcJEBuHU4pyA9aY7AJ1rMBk84Hy5xUKSDGM8VXv7oB9iDp1q&#10;uLsDit4x90zctTQuAJY2j37dy4z6VV0q0ubIMtxc7933faoX1WLzfIB/eMuVq1aOZmCkfw803HQa&#10;leRet0LZLfhUwqOMYIFSfMDnFc97msRVODTgwIyaxjqGryaksaRMq7sbNvGO5Na2flxUvXQoUtzk&#10;H9aQmilG3HzCiyAXcc5AoHByO/6UgYAYIpy46AU7IBSQOg5pGPFRX0stvbNPBDvYfw02yuJ7m3WS&#10;4hMbHqppgyQ9MkGgEDnFOZT09KFUZwRQAB1AJPFNguYrhd8Lqw9VNOeJHUqw68VDYabBpyssBY7m&#10;z81AFhSeuKASR0oJwM0A4OaNQDORkUZppZVO3FOoAKODQOTg07C5xigCPy++acMgYoNKcdAPrQAn&#10;XqKjd8v8opzFhzmoLqUIeTz/AA1UVcmQ9mPpimB/mwKg+0EDl6a9w3QVXISWp4zNbtEDjcuM1BpV&#10;pJYxtBI5b5sj5eB9KnglDxqc9qmRMjLGszQdxmjb6A0DHepB04qZANQY+8KAM84/ClOCdpFLnnFO&#10;IDSMnAWheBkinHPagZA5pgHvilK8Ugxnml3HsaPMBjL6nFBUFcCnEnqaCCODQA3y8c7qXAB3UuM0&#10;3I2c0AOooBGKC2OtAAMZI/yaOc00MnWgOoPAoAdyOoo5HUUFyV3tQX38haTAbJnHSs/U42aI4q80&#10;gU4ZqjkAk43UwPIvG1x4n0nWftOjeAX1xSGDQreNbsny43K6upB59R361xmkeN/GHw41RvEGpfD7&#10;xVcWsyN/xI7fUPPjtCeT1GXwSQCWHTpX0OlnB5mSnJ71X1GytvJZmjU54ywq7oDyjwD+0t4V8feK&#10;Y/B8XhPX9LvplJVNU0/apx23BjXoc8jR4wcfNiuYtZI/+FqaXbJAu1pJM/L/ALBrqtbZVljjA+9J&#10;09v8mnaxN7jXZ149+eKa3IyBUzxPOu1E/GlNjIoGGBUnG5V70FIps8wdPscbvIW2rGi5yTx+Vbcw&#10;lh/c3DKWXhgOzd6py6fB9maKQ7VZSHwuSw9KmluEvYtkMCqoGFVO2O1ADZJEUKyn5WOKbdFETcyh&#10;+MMrDqPSo7e5SMGGIfdHWpJCWO6X5htztz0oJ3Ktui/aF+y3RG0jMMy9PYH0+tddoe2f426DCE2t&#10;B4TuGdQxI5mX9ea5M24edVZwq9WYYz+Hvmut8JQf8X1hkZG/d+DiFLNk8zitaPUiV00dvfHbI3+9&#10;iqrscqMc5/P2q1dZaU4b/gPrVZwSPunNRIFsNIBGGNIEYAgjtTiMgluB/KjJYcj/AOtUjGgbpPNB&#10;PTHtUgQhc5qMsQ2KkRjtyxpgN5yeg/CkOUB+XtSsN5yox65oyzDJPNIBits+Zloz/EhpT/rOvHvQ&#10;wGM4/I1SkA1mXABGMdfenbldvvY9MUwANnin5VAuR+NCsAFeME801xgYzTtql8kdvzowN+3HbNUA&#10;zPIJP596RTmnuAORSZ5w2aAAfd+b5cfrQfq3+z70iJtG5v8AgXvS8M6gk/LyMUAI2RyB70znvUhG&#10;W+/UYIPVselZgN5LYxRkyEKDt96cNx7fWkAUHPvxQAjR4Od3enbc9lo2ljktj+tG0MxxJigd2C5Z&#10;d2KME0DhdgFBJB4PFTzCAOFGfwoXcDwPxoTJPyn9aeoXGR3qQEYsozxQpLckUAk/MT+tOC5+YsKA&#10;E7fNSY2jA+tSFVY4zTHXcfvH8KAFUZ4FKqgfMR/9emjr3+uKeVUjOd392tCvdAuxIYD5aAHX5aTJ&#10;C5C5/Gl6LkHr3z1qdbA2DKW6np2oVSpyw7UJgtye/rQfLZcZ/rUh7oIzD5f4TTlYEjPrzTApzzT1&#10;bDrnnPSqsJlq2BEoXA7fdr5k+M9v5fxu1acSqq/blXy89f3CnPFfTdhueTKjvyfSvmX41WW/46ao&#10;11KfKXUB8qt1/wBHXt65/wA+u0PhkR1+Zr/CZSfCd3Igxm9Ytg4rVCbuhP49qzPhSobwdctGvlqb&#10;xuRWuwAPK4/DpWdT+L8l+SKpfA/WX/pTIy5C+Xs+rA1Np5UzqmD1y2ahlD4yBmrFjGscwyxbIJ60&#10;Aee/CcrNq2pPuJLalMef+uhr1mw4jXHpXk/wgYvPeSMvzNfTH/yIa9XsWUIM0SWodWWsnGKgu5VX&#10;duNSPLtGcVnandqBtJ+8fSiMfe0JlKyKrsZCzjnkmo1Bzubr/Kg3CEYTikMoPANdiOe8UKiI8vns&#10;vzDjOOlaunx7Y8k9T0rOtI1kGC469a1rZQjKA1ZVdjSC965aQHOakQZ5qNWHNSKO4auQ6UDBj2qE&#10;m4Fz5awfIVyX3Dg+mKsZFGaBjCh7ClXcOCKVs5GKXHGc0AIFAOaUDFFFABRznpRjjOaPagAGe4po&#10;B37qcTxTUYngigB3NHPaijg9qBNh16ihc5wRRmg8dDQMRt2QCOfSlD4b0+tB5PPpQBk4oAduVsHN&#10;DLnkU37p6dKcW+Xg0ANIwcEc0UZ5yaM85xQA1wc5qle/dFXXwByao3siLH81XT+IiRVL46UhYnrU&#10;P2yPJ2t0ODR9sj7muvlkYc0TUsGBVf8Adqyu7PyYrOsbtDFkHBzV+Obf0I/CuWpG0jaMtNCanhhj&#10;rUXmDuKTzkrM0JQw35pdy+tQfaUzhRS+fF1zQBPuHrQDnpUKMrcqKersKAH0NJtHzD2prN2WmkNj&#10;kUAP3L60m9vWqt9qUdiuXXLfwr60zT9Ujvg21CpU5wzdqALock4JxQ7r0zVWecIRIzYHpUf2wzPh&#10;B8vrQBaE6KcBqZNehFzk/hSL5ZOCoHpxTWw3BWgCOPUoZW2K31WrFum1SQzfM2eT0qqbSFX3gc5z&#10;9asRSDYFBoAmy+7BPFMQy44cUNMF7UxrqJR6UAOMbHgikMYHBqFtTiXgv+dQS6zAn3ph9aALoG0V&#10;S1V8xMuKhi8QWs8mxJlzRqEyyRcN260IUtjhdJ3S/F3TwR92OY/+OGu2ubSGS4SaZcyK5PIrj/Bq&#10;mf4yWy9dllOeef4cV38lkgkd2O70yelbSFFe6ioCozgce9NE6JOYTHzz8w9Kfbx+dvUrwrH8afcW&#10;yFVdCflH3cVJRXfNxujRSOm4kj8KVIlibylY8n25pgl2IqMP4qbcxTGXz0bgdBVNdCehXhjNtNvf&#10;5R/P3qZ5G83a7JtY/LtbPHvxwaq3+rRQXKJcMI9rhlY8Bh0PP41cJh3MshDd1z9KLtBpuwt7dYbj&#10;zjcbvmwCo6f412Pg1C/xmupNyssfhO3TjjrIT6n0NcZYypcX0UBkXLMpYKenoce9d34Et4/+Fu+I&#10;im3EOgaeit6khya0p/C2RL4kdLd4d87m49arhQpLt16ZqxcghzxUI4NSxjeAp2VGQUxhfmx2qQuW&#10;52t1oDqG3dsfd9azsAxQTj5ec0p6mPb+tB5OQaASvzFarYBrZ3A45p2SaCVY0Apt3cUSAaFO3Ddq&#10;NwA+WnfKW3Bv1pVJPAf/AL6qQIsE8k/LTiuScj3HvTiAOGOc+tNyh43cj0qogAQg7W9KawA7GpOS&#10;M/zpGx3/AB9KoBCMjLfN7etCgFcfyo46BWo2sTjOBnO6gCPa7H5W9vmpxK42Efdp20AKCKCF/uj2&#10;pS2AjcCRdgbFN2leM1I3J+tNIDchvzqAGbGA5P40HAOSKefu4BH4U1Qc4Jx3oAB07U1iG/iH61KT&#10;8uSfzphx3oAHBY5B6U0BumeN1P4A2jrTe2AM96nlANu3gHr+lPBYjLZ+tAHGP50Dptx+HpTsAbcf&#10;Ip3fhTgCW2/7ODS8qNwpWPOVX9KYDUOFO44xx9aNnzZUnmhxkgY47igKD9+p5QDaQ+STT9rFMj04&#10;pu5WHK804MQCoXIqgGt93j+9SctwF4FBcltlA3gbwvagAZWA+63vxQExyze1OXByFb26ULknY/zL&#10;QUgxI/TuKUqUABalUuOh/SnHcOSf/HaCSa2g80hWB+996vmf4xrCnxq1aL7II/8AiYDPlsef9HSv&#10;pqxEiyfcr5p+NIz8Z9S3RKrNqWB6t/o8ZzWkPhZL+JepsfCpFHgaSMdftj5X05rUz6fzFZPwrZh4&#10;Qukx92+atGY3EsqxWUKFmblnYgCpqfxH6L8kVS+B/wCKX/pTHTTKkLbzn05zip7FZFIfdz5ZP+7x&#10;0quNLKH7Xqt4rMP9XbxdAfXrU0W4W8khONsLHntxUj2Z598F8PbzS4YZu5fvf9dDXrNqA0ea8p+C&#10;Z8zTxIqj5pGIOOvzGvVrQAR0EX3C9mEcRzXm/in4kWllrrafJIf3XJG7oTXf6yQYGC/3a8A8e+Er&#10;i98bXlyLl137WVR24wf1r2sow9GvNqo7aHl5lWqU6a5N7ndWfxJ0yf7lwD/wKtC28ZWE/Hnrn614&#10;vceGvENpxb3JIH3feqsWreKbO4ELxSMfb/Gvc/sfD1Pglc8mOYYiHxI+jNJ1e0unWNJga3J3L2xS&#10;KXa7fdb0rxX4W63q11r0NlcJJswWYkdK9os1aWBV74/pXzeZYX6rU5bnu4HEe3jcvWQ8q3WJ5dzK&#10;oDN68VYjbnk1Vhg2MHkk9qmKtt+U15J6OxY3iq99dX8O02VmJf725sYqC+gkuo1j81l2tn5akaaZ&#10;FzgsKBpltZD/ABD8qQybTmqUdzPK3K4x1qSSQ7MqfegZaV/71AcCqMV3kbVpz3UsYyaALhfjihzh&#10;utZL6u+/aVO2oJfEkccnlgGgDc3HoTShlHQ1RtL5rkKyHirLSbV3Ac0APnuo7eFppeFUZNQ2Wq21&#10;+D5W4MvVTRh5AQQNvoabFHb2gPlQKueu1etAFosCucUBqr/akAz3psl22zKCgC4DkZoJ2daq28rS&#10;DLFlqxIMoRQAvmDPNLkdRUPlsMDdxT40xxt4oAeCCcGlJjAyGpg5+ZqRiCaBMSVhjcprD8T6omnW&#10;clxI2FXmtaWQKc1zXje0GoaTcWu770Zx9cV1YaMZVFc560pKm7HIar8S7WJiqSDPs361n/8AC0VT&#10;kufzrCPg79/uuDnjrTLbTdPuZPshixnhW+g719V9XwUI23PA58XI9O+HvioeIYGlV87XwfyFdUJn&#10;RzgHb1rgfhdYRaVbSwqesmT+QruFu4VUByK+dzCEI1mobHsYPn9kubcnS9uJHwIyB7025lu413Kp&#10;NNW/gAwCKZJqlspG51/OvNO64W0d+zb5Jv8AgJqST7cpwsnHcUxdUtySxNH9q23RnXPuaCjTsWcx&#10;hW61Y7/e/Cs+zvI5fuNu7VZ+1KnFAFlVIOSKHYBeaqi9jY7hUU+qRxttaVR6fNQBLf6fFqCqryFS&#10;rcFapRW0+n3SW9tGWjbmSRuv09qlOpIf+Wi8VBHqiSSsiSg/SgCzdSxKPnP4VVfUbaDJGM/3RWH4&#10;58QHQ9Kmv2fHlxlvyr5z1n9u/wADw64dCsL6S4uN+DDAhYqffFAH1dHqETrkPRJqEca53V5D4C+N&#10;kHiTTVv47eX5h90xHP8AKtrVfHWoS2ZNnp85bb8uVAoC51moeLbWzfbJOv8AwI4qTSvE9vfx+bHI&#10;OGx1r5L+P3in4+31vHceDtGaMxzKzfvPmZc17Z8C5vEdz4OtH8QRMt08IMw9DQB6ReeKreGRkaQf&#10;L6muf8RfE7SdGgae71CONR95mfAFcv408BeKNf1nzLXWZbe2PLxxnBrF1j9niw1y0Ntq1xczA9Q8&#10;h5oAml/ak8CyzMkOuxSNuxtjYtz+FVdQ/aCgvLdhpFndTNjjbCcVZ8Hfs0+EvDAxZ6JHgNn5lGTm&#10;u10/4a6ZaoIY7CNV9lFVYDgfg94o8Ya74juJNVEyRM2Y45F+6K9mct9jyxPTFUdJ8G2VhPvitlXj&#10;HGK1L638u1bHFC7ilscr8PefjAzBT+70uYj8SB/Wu7juWSQQyL8zZHzCvPvh/Ld2vxPvbpLOSdV0&#10;mQN5JHy5ZeTkiuwneW9lEkltJGoPDM2Mt+Fay+Ia+FF6UR6fDNcn7pb1qrLqLFwY49/GeF6cU6R9&#10;ykORhWO7r83FNUgxSptbGfl9/alEV9BgWR/nkXk8nZjFSyhvKKZ5z8vFS26N5K72+6v3R1qJ8kfK&#10;KYvslGa0s7mRoJtsg2/MjRkY49cYNQt4djuC0cE00UfeHzCF/DGSB9KvxPBEJJpWxnglT07ZqaAx&#10;AZjdWVuQe1MGZXgrwgvh7xJPfW4RoroxhtrPuDLx/ETxg+vXPqMemeAV3fE/xfcbuVtdPj4U9o3P&#10;f61yenJi7iJO5mkBFdR8MbmC6+IPjh0l5F1ax7cHgrAOP1qqfwsynrJHSTqWdsfWoQPlyBk5qa4R&#10;wWDHt+dV2JA+UZxUliOWX5FPtSOnzfrQz8jdupEdWPX3oHcRh/s5pW3FcbielOHLEEY/Ok2/dwTz&#10;2qZCGhSeMe/zU4dQCPwoyob/AIDSM5PzIP0pAL1TIH0zQg55Oe9IvCBsfWnrgjcadgG/Oxxz7U3a&#10;EUlQP8KcSoIKjtTWOeM8fSlawArZXcT+FGAV+9/wKl5JyKQhT8uNtWAhEw+bdzS7Tu+/QFYpljz0&#10;oADNjb96hgBBK43d+1AH7zao/OnBWVchR+I6UP8Ae3Kv4+tSAyRWBzimhSTvTPT+7UhOTl/pURVG&#10;O4+22pAFC437f0owT835UpGTg+lAIGaAE5IUsKHBDbvWjaKdt46fpQBGUJyc0YwFYeuKFjwMnNOX&#10;aoxzwvNAAo3fKXp6FSOaaD8uR+dL0HWgBxBB5X5dppqEk8dPrTgSoz/WjfltpWgAwQPWg8r90/Sg&#10;gqRkf/Wo3GNeCaAGjco3qfxqNJ5nneIxEKoB8zs2fSpizbcFfr70xhgcJigAyT/F3pVDE7t1IFYc&#10;MP8A61PUhRtbrmgBGDLuYN/nNKqSANlxj1pY/nLZzSjJ+XOR/s0AKv8AeHanhizcmkjVsZZu9Kyd&#10;13c0AWLXLSbgcf8A66+Z/jQIpPjdqTTtJGy6gCvIKn/R4+3419LWZIdUbt1FfNvxts7a7+NV8lyZ&#10;Nv8Aafzbev8Ax7RfpWtP4WZvU1PhWdvhe+AP/L4cfNWlIG37Y22/7tZ3wttraLwxfJbu237adpbv&#10;+taTIC+9vpUVPi+Uf/SUaUvhfrL82MEAQ7pGZz/tNmpmbbY3TOv3bdyOefu02NA3ygFef4j2puqM&#10;0Gi300n8NnKfw2Go6jfc4n4IRn+xIZM47/rXqEUhRdq15n8E1P8Awj1uQD8yKeue1elxjaoApkor&#10;6pLEsDOfSvHvEuvad/bs+R8yttr1jxAW+ySbR2r5j8XS67/wmV/bRwPhZmI+lfTZDh41pSu7WR4W&#10;bVJU0rdzsptf08g7nAFQx3GmTzK6mNua4G4h8Sc7rZ9vXr1rHvtQ123n2LFMh7bVP9K+np5fGWik&#10;eFLFSW8T6M+HcFis7yxKvze1eh2dxGm3mvnP4B634qn137NepIbbyyWdh37V674r1vVNL037Zp1u&#10;ZnjblB6V8fneHlh8Q03c+kyqtGrRTtY7oTQuQsi7vm/iqZJ07tXmvh34lXd5GGvNLnh/vFlrUk+J&#10;mj26/vrlV+UZzxXz7PZZ24ljJyDQ0sZHNcK3xW8PgKf7Qjw33fmrRTx1pbKGF0mG6fNSCJ1BCnjs&#10;abuUKVKfhWXpWv2+pxeZbvuA9DVPXPFf9jWElzqKLGsZz97qtBRuK8KnbinmSMjBry6D47+FZ5/J&#10;TVogxOMb60p/izoUEHmPqEY4/ibFAHcP9nPIQflUElrZqjTMinbyflrz2b47eFoZPKbWIQ3++P8A&#10;Gp0+M/hsp5n9pxbf98YoD0PSLGKFIgYx1AIq0mOhFcV4V8cReJ5El0i6jkhVtsuD1rob7VY7C3a4&#10;mkCqB/EaCbs0/ujFQXDbl25rFsPGGn6hHvt7lWH+yaq6t430vTFJublUC+rUFG8Ixu4NSIUxiuGn&#10;+Lvh2Fdx1CPHb5qXSfi14e1NttvqcTbTz89BPMehLtVflpzS4PIrH0TXINSTdFMrDPY5q5qE/wBm&#10;t2kyeFyaBXZYe5VRyfpTftiryXNcG/xNjkvJLSKzkbY2NyrxUc3jDX5ubPSJPmPDNQWjvjeoRhX/&#10;AFpk16iKWDdv71cJFrHiyWZXGn8Z+Zd3Sna2PGeoWxjtGSFiPlLKTiqiT8R2C6mk52K/1rF8V6jF&#10;ZWElzOwCqOTmsnwHovifTzI+vah5zM3ZeBU3xH0ObXfDt1pkMzRtNCyq6j7uR1ruwcY+2SltoY1f&#10;haPNdZ+I+g2Urbr+P6BhWG/xd8KQFpUaPd3cKM1y9v8AszXs94sus+I764/vDzNorprP9nbwxFDt&#10;msWkyOWZ2r7x08noxSc3L0PI5ajex1Hww+LGkeIdc/smwn8yVo2fbuHOK7TxpruqaVof9pWtozSL&#10;yYw2TjvXE/Cn4L+HfBfiRtV0qxEczx7dwJJwTXrE2kR3UHlMu4YxhhXyedfVfrH7i9rLc9HC7Hk+&#10;j/GrWNQvTbN4Zvlj3Y8zy+DUniXxv48l8u60HSZFjXllk/iFemR+DrJGyIIx/wAAqYeGIcbVRf8A&#10;vmvDaOzseUxfFXxLbwZu9Cu1OPm2rWNP8ZfHd7cNHp/hm6jjH8Ui4717VJ4Ptm4MCsDz92lg8E2C&#10;Hi3Xr3WsyiH4dXmq3WkQyaqNszIDIuehre1K2vZ4sW0m09zTtN0oWaBYxWkkQxytAMx7fT75Y8Nc&#10;nO30qOfw4biZZZJWyK3vJAcbFp/kjGSlBMWYSeH0BKs7n/gVSW2iw2r70jwx962GiKjgU1kzxigo&#10;5Xxh4dXWtOlsZl3K6kMuOteHeH/2NvAHhzxFc65YaFGJrmYvIzLk5r6WmtBIOlV/7Kizu2fpQBw3&#10;hf4fWOkxLbwWkahR93y66E+G7crs8hfwFbsdioOcVILbj7uaBcqOQuvAmnTEM9qvH+zmtHSPDVvY&#10;RiKGNVx6LW8IMrlVqQQgLyKBmadKjPSL9KP7MT0rS2kdqNkvmdtuOmO9AGfHpyhsFP0qZLFQfu/p&#10;Vwx/dO3rSPtUMcHgZoAr/ZQOc1Q1biHFah3uvypjj+Ks7Wv9Qc+lVHcGcZ8Nrm6tviFrE1q23Gl7&#10;W+bGcsP8K6iS7u7qbZICncNnK1y/wyKv4015v7lnGB6j5q6p8N/ERW0viEtgQXAysuN395eQeKas&#10;rpuVV68/SpoXZAMkt83Ge9WAguYfO2/Mv3lA61KsJspvOVw53cnC4yev0qSAEgwu8Z+bO9cjA989&#10;6SZJJQDbFo8A9F6k9KisjI9sY45FV2YEhVGevuPzpskne3kSP91Jt56qOtPtozGCgVVzksUXGTTo&#10;I5huw275vutxinRfunELe5XkdKXXUCzpQkk1qzjjP3rgDdjpwa3fgvHG3iX4gagsu7f4mWJVV8r8&#10;tvHkj061h6FPJZaxa3ZUOYZw5jVc5HP9K3P2ebuHWNA8ReIoLaRFvfEt06eYfmwNo5H0Fax+Fit7&#10;3y/yOsmVnbcw+739RUeFLY9KmnYE5L+6+9QsrDpWW4yJlbHyUnl7QTkdadlQ2T3600gD7w6/xelU&#10;AR7d2Mc0AAr8o6elKOOVOB604DaOBUvsAwxqVxupFGTge9K6bR8vzfjSxgdM/r0osA3BB2D+9T0B&#10;ZNisd3rSFip5filwd24D8qEA3k8UqKBz6CkyBwB8vXilBOR8uP61QCPn5dtNAU9RTgP3eFb7v940&#10;YBT7mP8AgVACMQw34IH9aQDacD1z1pwXPzOuMd6CNrYY/lQAbs9TSBxnB/nSFSvBf3oHIIVsetZg&#10;IWAbJNMI54anSPzx0zzRk/wj6VSQAue7e9NAboTQQF6CngkjOfp9KJAN96VWYDhqTfuORSgYGM1I&#10;DQxzyPrxSF8sQq//AF6VkBf6UigNkEVOtwH4bOCO1LtwNij/AIFzTBx8gT86f+9yFH5VQCNkjCjp&#10;xQoKdFGacnA3OtNdSzFcigB209Wb71Hy/dx0pHdgPu0uVbq3agAkZi2G6f7tCjJ56U9gepb7tIMY&#10;3YoAbzuKqB9dvFObanzD8TQNmMfdpzohTIb60ANU4X5fXPShGCndhvy60sUSL8gz8xzSoinv0NAA&#10;iMXZScfXvUgIC4z9WApu9MbXP0+Xk0pZY149OtBO5NYRxmU7Av4183fG8OfjJfKV+9qZ+ZW/6dof&#10;8P1r6RtwGkXDZ3cV84/G1opPi7elSu0akfun+L7LDWlP4ZE9vU0vhbGsfg65KvnN8xO7k1qMhL87&#10;fYVn/DUGLwNIwG3fePWmVwGKkbqVT+I/RfkiqfwP/FP/ANKYgQDlu6/lVTxD5cfhbU5H+YDT5if+&#10;+DVxgQMlvqBWf4vbyPBusPvx/wAS2Xn/AIAag0ic/wDBmMDQLcAYBjU9OnHSvQocGPNcH8IIWTQo&#10;FH9xR+ld4iOqbcYqpElTVoleFgeQa8j13w4sviG4lZFyX7DrXrupyqkLE9q4HUEjk1CSYN94162W&#10;zlTvY8zHRjK1zmn8OIQd0dZV54Ut2m/49x+VdpLEpXO7p6VTms1kkzur2KeIqRd7nlyo02WPht4Z&#10;isQ0ixBT/u9K7yLTIbiJfNi/MVi+D0VBhff+dddYQybcSyh/myPlxgV4OYVZVKjbPYwMFGmZw8OW&#10;ytujhWqOp+BNOv1/e2kZ47iuqCblwF70nkcdM15jsegeZ6r8FvD1+u02Kqytn5eKrzfBuxKhVlmC&#10;j+FZDj+deqfZEY5Ippslz8gqCjkfAvg8eGLX7LFNI4LZG5ulR/EjwnJ4o0WbTRIVWRcfL1rs0tgp&#10;96SW1BGQO/zUAj5js/2RrGHU/wC07u8uJJN2VHmEAfhmtPWv2arbU1Cvf3Sjpt85q+gjpsZO4xU2&#10;TS4mH3enNAz5W1z9jOw1Eq6alfRup+8lywP862dE/ZQ0+C2S1vdQuptv8UlwSa+jTo0Lj/V/+O09&#10;dKjVv9X+lBO5xHwr+Gtr4C0/7BZFtpbI3Nmuk8SaGdZ06TT3JAkXFbPkwwRlnIULzk9qfGFkGPXn&#10;NArM4HQvhjBokPliaRvcye9VPE/wxj1i3aJmb5v9qvSvssZ5pklkr8FcrQWjxVPgbai38khm5+8W&#10;zineH/2fdJ069a9UzHd95fMOBXsn9lQgfLHtX+6BUkenoMBV/SgT2Mfwh4ah0GyW1tweP72Sa2rm&#10;1E0Wx+lTwWwQYAqC9jv2voVgJEfBY44685/CmQZqeE9PjkLpaqMtnhetWItEiThYcYrWERXk96XY&#10;g6CgqxmJpUWfu046fEvSP860NhPVv0ppUZwacQWxR+yovRapaxbxvEykZrZkUbT8orF8R3AsbSS4&#10;b+Fc5rqo6zSRjUkoxucnJp0KvzEtOFoiptArB1Lx9Yxy8SrxVBviTaA/6xf++a+ghha8lsePLGUV&#10;Lc7fSlW3uVZetdVZIJFUnvXkej/EOK71OG2jkBMjhRXrOjzb4VOK83MMPUo2c+p2YKvTrX5S6lsh&#10;H3KcttHn8Kh1K7ktLbMR+ZjtXjpWV5ly7b2kkz/eLV5EtD0om4LRG+7zT/s6jolZuk3l354t2k3K&#10;2cBuxrYHPFQUNSHaVwMVIqbTmgHcAR2qRVBGSKAGJkjO2l2u3QfnUnToKKBJWIyj5xigrxjFSU0r&#10;uNAyIxZpCi52gVMYzu4PFDRrjcBzQBCqK34UFFU5FOA28Cjad/NACBVUZWnjp0pNhI2AYzSqh6Z6&#10;UAIAA3FHA4p7LkYUUCP5stQBER97HakGAPu59amcAcYqMR8nvntQBGrh4tyjjtWTr/8Ax7tj0rX8&#10;sRrsx8o6Vj+I2H2SQqf4aqO4HIfCnc3iLxDLleFhX7vu1dRKQvAHv0rmfhDg3HiGfb/y8Qrn/gLG&#10;uoyjnZv/AAraRP2RsYdicEU5DcJzByynO3djigKu3dt96BnBDddv60okk3kafqMJOpvJGzDbujkK&#10;j/61VbmzPh3bqcGpfabN22zNM3zKezEjrn+f1qaJhlUZNyn+Enim6vcWWnwLFJArQzHZtIwFJHHB&#10;GKTKW1i0twkse0Dc395c49aihtmF/NMbiZgxB2SKMKMc4OKTSm861UsPm2j8fp+FSzGdYmZSFXpn&#10;dhh9KOYEavhaScalHa27orXD7VLHHb9a2vgDp5sPBerRDaFXxJeqNvQYfHH5Vh+EIbJdftIVsG+W&#10;QfvJW3N1/Gui+CAdPBGoSySht3iXUNv4TsK2irwZnL4joDwNvTv0qNgyruFSPuDfMPb8+1MZiGKu&#10;v8PbtWZRFjbwrfSkdSSOMY74608gIevNMSYSluVxu2rigBSiRlQdv4dqNqp8hO7vkdqIyZPmYd6A&#10;E3FQjc9KAGyJlcJ/Kglh8oHbn5etOAT+E04DacL/APqoAZtVei9etISzcY5pwRu1OAZR94c9KAGO&#10;pbgj8qaEUdBTyoT5S1DLxnd75oAbswPT/axSKgk6feH60oAHzv8A99UDaRwcUAOyG/i+7TTym4pz&#10;S8FtqnK09lULmgCEqzrubt7U3HHIqTcudp6tzTflL4x16UARldo+UU1SucLUjsOeahUcg45qHuUy&#10;Tc2cA4/rSBirZ2UEuGXj3pVOeAPp7UiRN4UYI+9/s0m7aPv/APjtOByu/wDCo5RnG0fnmgrQcq9j&#10;+Zo8shgcmgAhck4pwTC535/pS1JEVSXYgUrrl92WpRuzwQBjmlLM4OB81MAAwm0ikMZZ8jjtTgCo&#10;5NGzB45/3loARgNu0fdzTkTnBHH0o2oB80n4KKMc8denNBVwwVcAGjyyepVaUEngj/gXpSnB+5J7&#10;H5TQSGwFdpP/ANegYXgfN7HtS4yRgfdHU0o3bsgd/vehoACAODH7fSnIxMgFR4BHmb/4stT9pxuU&#10;/lQAu1BhkLEHp7U4hgN5H8X5U2PBUHGRmnh2JVFA2nrQA+zdPNCnPXOcV85/HN43+MV4XiVl/tI7&#10;Vx0/0aGvo21iTcWHXOetfOHxrt4f+Fx3shaT5tUY5zx/x6QVpH+HMnaS9Tb+H6f8UHDxtP2hzlfr&#10;V1kG0KW3VT8BJ/xQdvIrFf3zcfjV7GGUMd30FKr/ABpf10Jpfw/nL/0pgFQplBWX49DD4f60VTJ/&#10;s2UfL3+WtYEKv09O9YvxHZj8PtYIYgfYXB/HFQaor/CWMJocLDtGv8q7YINtcX8LIzHocOW/5ZrX&#10;aLnYc1W7Ec943vhpuk3Fxv8A9XG306V4Nd/FlUuZF8/7rf3v/r17d8SLKW/0O6tkJ+eFh+lfGep+&#10;HfF6a7dWot5MJMwHoea+04ZweHxFGbqNaHzOd1MRTnHkR6w3xfjUc3A5+vP61Xl+LkPm8z+33q8r&#10;uPCfjHy8+UR+NZbeHfGkt4sS2rdRk19TTyrAPaSPBlisZ2Z9UfBjxufEF7JHG+4IvWvZNP8AmUN/&#10;npXz/wDsw+DdQ0PT3vL8/vJW/IY6V9A6b8iKG/zxX55ntOjTxko09kfXZS6jw6c9y4Exzmn7ARkN&#10;QoB5anBVX7q18+esNCsP4aQiNV3SCn0AjutADChBJxSMARg1IT60DHUCgCMx5GNgp3ljbj2p30oA&#10;Pc0FcxGIgRtYUPEu7IWplA28ijBVetAcxXng82Ixn+7UNjbGythAuflzjPbngVcI75oHGcjOaCiJ&#10;Xj3LFI+HZc7afsFK1tE0i3HljzFXCt7U9VxzigVyPywR8q5PvUbtdR+WIrcPn/WfN0q1jvik2gnB&#10;WqQtWMR/NX5OcNinbOevFOGFGBxR2zSZQ3YKXaMYxS5welA9KQABjgU1kGcgfWnU189qqIEbjvXP&#10;eMLF7rTJrZc5ZCBt9xXRMcDkVnaohkiICg81vRly1EzGrDmi0fMmqeEPGBvHiZG27yu4v70kHwy8&#10;SSrue7VfbJr2q80KN5mO3uetEWjQoK+w/tqooKyX3Hz39k03LW55b4I+HGt2nim1uL24UxxyB/ri&#10;vfdGhKwqpP8ADXOafp1vBdrIqc11mmgGBXAxlQdprw80xk8U030PTwWFjhouxNeWIu7bYGw2cofe&#10;sl4ZbV/LuIyre/f8a6BcZx2qQEDbx939a8SR6UTL0WyZmN1KMLjCe/vWssWOppAm75ieaeAR371J&#10;QdFwKBkjmg0UAAxjmnbCRkGm05SSpFADSCODR9RQc96KAD8KKPpQM9xQAU3HzZWnVG0pWUIIGOcn&#10;cOgoAkNBIHWoy4D+WJPmxnGabObvzI/s4Urn95uNAE3NNOVGVXPNBfjNGd3VsUAGxQ2aUqCc0uRi&#10;gHIoAjcL1FYPiXizkzW0YnEjOW428DdWL4owLGT5uqmqiTJnJ/CFv9C16QD72pKPr8ldShzkBP8A&#10;x3pXOfCEMNA1ibbw2rHaen8C10uwoPvH863luT2GFFRCmONvGTTQr5+79N30qbaO34+9RlAB834U&#10;gCLCooXr/Kn3PzxboirYbgNnjj/Co3YxNv4I+7nFKQGj+Uds+1AFizV0kwP7mPpSTFGlXd92P+LP&#10;Wo45DE+9f+BVG7AFSR83v3qLalcxs+Erpj4gtxCv/LQDc1dR8EEJ+HEkv/PTXNRb/wAmZP8ACuT8&#10;F8eJLRGjLL5nOB0rrPgYpHwotmVhh9Sv2Xtx9qkreP8ADZnLWXyOhlDkKCKhZ88KQv1WppH2DYf7&#10;3rUXCnIY9f4azKGsmW2E/ktQyRQRKzSEKB1bFTsMjOfpQqZBGeTxQBFHJksojI2thmK9f8ae5G39&#10;3UaqYJdiltjnK99vtTmQ9lOaAERV/hZsn1qRScbTTUUAcgZxzSud2B93NADQMPhj70pGR856UjHA&#10;HP5U9V+bcFb1x6UANcnGCB60zPOM5p7lh8oxjvQqKVJ/i2/hQA0qvQCgD5NwFAGCAW59KRiVG0cU&#10;APVX3b8Y+tIAMmMj6UmecU5c4yT0GcUgGMPkxmmkrn5genBp544b/wDXTSQB/epgRy8Pt9BxUfG3&#10;ONvr71NKwzkjkdqiJJ52np92oYAp2nd+NKI0Y5Y8k4oyuckfmaaDuGWT/wAezSAdg8rj8qa3I4BN&#10;KT82ANw+lKSS3H06UDDuDn+L5vagJgb2O7HNIq/dAHWno5bgD26UCBwAvFDAAbs9+tBGzc+e+Tmn&#10;EZ+XrQAHhsbePenAjjI6GhljBwX570AEvnNACAjJAX3OaAFYFccn9aUKoGVHy9KcqDfuZfvfxL1o&#10;ARoyODhfx6UqqFbb3zy1Dh3bcp2r9aFYANgZO3igAYfNtZjzTkaMjG38+1NVdvBP096NjAKWx/hQ&#10;ANgR7dvOKFJQcYPOOtHV8LyOlAyflZR7ZFADgvzZFAmA42DPb5aUbmGBx9Vp+19wLY9OlAEtpHjE&#10;gYkkfdz0r5s+L939p+L98Irfcg1aQbl+6uLSHuSa+lLZR5mdmVJ6183fGyKxi+Md06wqJW1KQ7h1&#10;C/ZIuK0ivcl/XUzluvU6HwSuPAVjuX7zu23PXn/61WsLGu4sdxx8xqDwmuPAmmq3RlPapwjRybh/&#10;e7LRW/jS9Qpfwl8/zYhABwvc81g/FVzH8OtURBy0IX82AroUUKud+ea5v4vShfh3fJ5rLnyl+Veu&#10;ZF4qUjQtfDWEposOD/Aufyrq3chcA9K5j4fJs0aEY/gWt68ulhjZi1D+IEZXiy4gWyk3kcqa8J1W&#10;ys31a4mSX70hPbmvQfjN45ttC8N3l2bgKY4ieWFfLc/x6spJZJftQ++er19bkOFrVKblA9bDcOTz&#10;bD+0j0Z649jaTL5Zm9uapw6RbC7Uqy9ea8tj+Odm/wC8S7+vzCmw/Hewjfa96q4OP9YK+hjhcVHQ&#10;f+pFaXQ+svhhHFDYrFGfX+KvR7Jl8tcdq8F/Zu8dx+J9NNwr7l3Yzu46V7lo8jyfvGHy4+Ufh1r4&#10;TNYyhiZJ9zzq+B+oVnRfTQ1VmUDHr0qQVCnSpI9uzArx2RYcSe1KD2PSlTrwKMN97HNIXKNIxzRn&#10;2ps0gi2kRsxZsYXt707nvQSHHrThtIyBSISflIpdgHOaAAPxzQzZ6Uvytxmon5G2mgHUhcA4pgBL&#10;59PanHG7mrsV00HBmPQ04MQeTTYypHX7tSAg9DUbMkKKCQOtABPQUiohRQRge9FBQUUc4yKcoHUU&#10;ANwcZpHOFxUpGRio5OBhaEBC57Cs/U5hHBvB/wCBelaEhULiud8UXv2azkK/LtU8ZrenuFrmDea/&#10;AHx5nNUz4othN5OecZ9q8b8Z/HTQtB1W4srrUVjkikIZWcVz0v7S3hvfldT+76NXtxp0+VO52Rwu&#10;H3ckfRtp4ghM6hZF7V2WlzpJGpFfJnhP9o3Q9a8QW+k2V20kskgCovevpvwdqRubJHaQ/MucZrz8&#10;ZGMbWMa1OnTsou51aHI5NPDgDFQQSEryPxqVSCcA158jn5SRZOeBUlVxlcMBUisw5I5qSiTmiilA&#10;BHA5oASnAFSDTTzxT1yRg0EtCHG7kU2nbQDz0oKDbmgobig5xxQAWoZQDnNABxijd8238aCpxnFI&#10;UDdaAGrGN/mFRkcZ70rH0pcDdupGX5vaquA3cN2N1FRvasZxOWI7YzxU2zjNADQTnaKkUYGKaU4z&#10;+dGxSMg1VwGscrz1rn/FpAspGA/hroD0rm/GhK2EmP7lC1M2jD+EEZPhO8foG1aQj3wqiuink2FQ&#10;Rkt05647VgfCNSvgPzWH3tSuD14PIFb/AJRLblxlfUVTl7xVhGTEoP3SMg4bjP5VFLMoBdpfljky&#10;3PFSzbIUMs0m1Ryd3YVlWd9NqkkskuFh25ijZc715y2PSqDlZpS4dSu7HtkinPmNGLYAwfmpqwNH&#10;Ftfc393Lc/nUd5EjmMvukI/5Y9gfXjrQSSJkKCBu3c5WiQqDk/e2/LRAVltVKrwRnHpUZjQFZQGz&#10;jbnrSA2PBu+bxHBHsdfvMSrDj5TXVfAlSvwg0vPzbpbtm983Mp/rXM+C18zXU2OQ21lB99h/+vXT&#10;/A5nPwe0VmA2+S5HuC7H+tar+GxSXvfI35QVT5uQP4vSo95U4J+9z+NSSxgsOT6YNMGQnzA/zrMY&#10;ofcN3q1LgKxO7v3pY2U8n/8AXTQMjIT7vJ+WgAA3jh1+n9aTJCMOOPSnbmRgcfX3pFjyW2fLnuRi&#10;gBn3Tk8nqeaQxHbuJYelOkjIBKt9RTtpYbUb3IoAjOAg3HnOR704cfMGPOeKCiMev3fvUbSX2qeK&#10;AGYaR+mc09lCDI5GO1G0qODQI9gwT1HrRcBDF83POO1JIgZt5pSshbgduKQ5OWA6rUgNHKnnmh13&#10;LiTv7UpbkgqOfWlcHIBH/wBeqQDTnuelNZ9xyDjaO9O2FTxtH9KjkyTtbntxRcCOQkvu9RmjcN+Q&#10;fanFAcnGPTFNAy3HO2swDJKjc3zfxU0HHIHf86kWPamC1NUYYBhQVrcACwJBoJy2c0/yyI9gYrnk&#10;Ux0i4zj/AIFigoEBddwNPxxtFIoGzCevehA0Yb360GY7DHkY+lOQEHIPakHyfMVzj7tADqM5x/s0&#10;AKyqDvC9urUoUO+SOKXGD0py427gfmagBPlxgAdM0uJMAjd0oVVPDDoacH3naDj69qACOM4+VRz2&#10;pjMFYoY/bOOtOYyHc7Hnb8vPSkZ2AVSc1UQGtsXCsfrxQseHB2fRqdIW4GF204AE+/8AOpAaFVjk&#10;HBxx+dOK/IATzj+70pqjbuLr2p5L7iOv40AO2MWyoFLnKsGH4jtTFJc9P0p+3AUovf1oAegA2jzG&#10;Zeu2vmr443VvJ8bJrYHEjX0jLHtPT7LFk57V9LQ7mOQa+cfjNPKvxauoBEqr/acm5lUc/wCiw10R&#10;/hy/rsZyOi8LkJ4K05MfwNt9uancvnDtiofCrMPBensT0RhVnaern6VFb+NL1Y6f8KP9dWMC5Xbm&#10;ua+MJZfANzhPvXECn/v4tdMBjh+fauV+Mz7fBfTIa+twef8AbqIlmx4FXbpcOT/yzHNWPEcojtXk&#10;DkYU1D4PAj0qKMf3BWf411L7NYyBh/Dk1JUdj4H/AOCsH7Xv/DN3w2vNeuDJJG+IvLj6szHAGPrX&#10;5Qzf8FVNcedpotNmCls7Sxr7a/4LzX+hav8ABzUbS+uVRoyJINx/5aKwKj86/FuvcwGdYzLaXJSt&#10;Z91c9zL8+zDK6Lp0GrPurn2pb/8ABVnUVj2SabMD/eyacn/BU+4jlWdrOZsHOAT/AIV8U06JVeRU&#10;d9qlgC3p716UeLs0Wlo/c/8AM9CPGGcRVvd/8BP6Kv8AgkP+0fefHP4U2vikW8kUdxJ+7VlweuDn&#10;8RX6G+E5b9rNTeMM/wAO30xX5pf8EZ/DWjeHPgfoOn6GVNulrHtZT97gc1+l3hlgLSP/AHf6V87j&#10;sRUr1nOW73Pm8RiKmKrOrUd29zeWQ7RhetTJgCq6PgAe1TA8YDV55gOEmGwTT97Edaix609c45oG&#10;Lzmge1A60hIUdKAHBgvamLJM07K0WEAG1s9acoy1OK/3apIl2Gk85FHvinMgxkUMvzYFPqJakP2d&#10;fO87PzbcU4Jzk808qQaNpzimWJnaOBSxnJ6UnenJ7UmrmY7J6YpwwgyTSJlidyYpXjSRdjrkelQA&#10;E/7FNJyeBVXU9Qks4N0MBb5sdOBUmn3M11b+dPAY2z09feqV0VzE3tTgSF6UmRxgU8HIzRdANRj0&#10;NMl3b8CpaZKB1HpUlLQq3DFVYiuM8f6gttYzSScLtOT+FdlcAlWArgPitay3GjTxx5+aNh8v0rSP&#10;Qls+Gv2gPix8JtM8XXcWrXVuJ1kPmBj0Necv+0N8HrVSFvLdV+tYf7Rv7H/iTxt8QdQ1mO/mQXE+&#10;QOe1edv+wZraqxe9nZvxru9oTc99+Ef7S3wjuvH1np+m3Vu1xJIBHtxnNfoN8LNW/tHTIJw3DKNv&#10;5V+UH7Pf7CWreGvivY+JpryYrDMrbOeea/Vf4QaTLpeh20Mp+5Go/SuetJyGel2zZVRup89ytqnm&#10;sD1x8oqC1kSSNJYmyDyDVpWGcq1c2pVxxmRU3yuFH+1UqdOc1BhJTskUMvU5HFSNFMbpZlnxGFw0&#10;eOvvSHcnALYwfrTlBJ4NRA4NSxnJzQAhOegp2do6/wD1qCo6AUbKAFXleaQsGXgUAkNtxR8oO3FA&#10;DQcUHg8mnMFHakbr0qgE3Z4zQTk9KBgcUYIGTQgCkbgil69KbIcUPyAd16iigZwKMHGaaARjSbtv&#10;FDEKMetNpNADkY4Fcv43fZp8zZ6L/SunZsIW9q5Xx+V/smXjqv8AQ1UTOpsUvhNbIPh/bN08y6nb&#10;6/ORmtqPTbi3uvtRdZgRltrbSPw6Vk/C1Vi+HWmnbjd5jevWRq2bSKRS0rxfr1quo3uVtWtDeRRx&#10;4O1pMsvXd7H2qT7L5Nv5SKuMY29/zqyc55Xdx1HamYVTgFj22t/SqC5Grjr82V7Hg/iKWRIy3mbf&#10;6Uu1YmI3dePrQ/zEdt3GT/n+lAhqlcbQNvPK8VDJclZfK2/ebCsrdB61JIpIyz/dbkbahmkSa5S3&#10;niZ+hYhSyj3oKibvg1CNYZ48q8VvK6uuP+ebV1PwgvoY/g94cgeMiSTTY3Mar0zznjtXDaFqCact&#10;5cHVV/c6bPs8uEg8I3HJxXoPwghtbb4P+GoYmb5tEt2bcoBJMYP41cf4bI+18jX+ZlyyEH3zxTAg&#10;kck/kT0qRiueZM4XjFGXQYjkY8VAytBbrA80glP7xgxVv4eAuB+X51LGzjs33scigI7FWZwrGnRK&#10;GOT93GRQAHd6nj7xIpqrIG2sd1SKwLfMCec7vWkZEbDqegqXcBkgA6r14JoA2btg+7/d71JMAXwh&#10;XCrjb7007H+bLcDFNARnccFV6/eWkCDP8QNK332HXp+FKx2DmmAwDa3T36UNtKALTmJA2tTXj/jC&#10;9sGgA3KODuoZgT0oKuG27v4aAuDjFACYOdx6D1HSkZmOABSlWcZCn6L3pSV3ZB/OgCMBWGXb/Goy&#10;uR1zUm1TuwP4elN2gJkH2xmgBq5B5xildSeUK+9LtJON3yj9eKOIxgj2rMBgYdGpwx979KY7p9wg&#10;0qEIMBcH1p2GKykZ+WmNBu5Y1ITgZPy7vQZpCQqjPWkOIBSYyo+760DAG3t3oCq3BY0Kjb9zPxjp&#10;QSKSsYyvenghWDuf8abjHzAD65p0Q+f71ACPKhPzjjr+FKihmynpTnA3Zy3vTVGxt23b6UAtR+em&#10;KRv7sa/71ICflyjdeuadvx1qogG0qNpbdu+9SbedqD60AYbPvQVyc549QaoBxjLDP50Ko4Un8u1A&#10;dSuF9fWpAxD/AD8jvWYDWJT7x68bTQwDDMY/h4prgk4z83agbm/1i/LQA9W+UKn3WFLtVlEaA43U&#10;1wkhUl/fBqTCg4J+mKAHQKiLkFm9jXzp8aYc/FaeV0yG1SQ845/0SGvouEBTtC8Dpz1r55+N7bfi&#10;rKMN/wAhSQKc9f8ARYv8a3hdxkjORteEsHwZZ7RxvcY+hq0FBXPXDd6qeEDv8HWuBjbNIN2feri7&#10;ducUqn8WXqOn/DXz/BsQbS3XIHpXJ/GttvheGNgfn1SABfxJ/pXXKqsck8VyPxlkU6FYqT97Vocf&#10;98tUlm94XX/iWxr/ALI/lWV4+shNYSJ3K81t+F4QdPjH+yKj8R2cclqykZ+Wsyo7H4cf8HB3hTxC&#10;vgy31WySRrSHUFN1tzjbkgE/iRX5IV/R9/wVI+BOkfEb4T6zp2o2CyLJayDlQe1fz7+N/gl4n8La&#10;/d6XBD5kcM7JGTwcA1tCEqkdCjiaACTgCt2b4ceKrcgS2Sglc43V2fwJ+B2oeLvH2mwa1Bi2W6jM&#10;iDnfg5x9K0jRqN7Aftd/wRM0jWtK/Z+8N2WqqwkSxh3buv3RxzX6c+GfltI/90fyr4u/4J9eC7Tw&#10;14I06zs0CpHCgXauOwr7S0JkhtI97hfl6sfasavx6jkbiKGIlPTFTICi7QMVDGwZeDxmp85OQazs&#10;ZsO4p6MzDJ9aaiqeWanHAGFNA76DqD1pp6cf+hUgY7uTQND1DFsA/nT9gwB6UwNtbJqTNBMtwAwM&#10;UYyaKKgEHOOaaPvbqHOBihDzyapFbgC2Tx9KcCcc0h+UZFIrA9KYmSrjHFLimo4B207Peo8ySNwd&#10;2cdqO1Ocg8g001QDkx2p1IAB0paXKAEZbdUchyOR0NSZqPG4tTsi4kNyMqdtcr40tlks5GPTGK6u&#10;YAcVzni0D7GwFXFakSdj538UeGrS8v5JGtlJ3HPtzWK3g+wZsG1WvStT0mOSdhu4bk81RGj24GD+&#10;tdXsZnK60OrOa8DeELO31yF0gG7cP519BeF7BbeBNq9Mfyrznwno8EWqKw9vSvVNKTyYOFLYXPFY&#10;VIyjubU6kZ7Et5qj2BUiPduzj0q3aXwuoVmwU3c7apW0guJP30W0/wB1u1TTX0EDLBIwVmHyrWRo&#10;XbaXex44q2sgK7iaxtKuGdmGf4q1EK7c/j1qeUqKJ3O0ZpyMu3g1nXl+sDqpfq1XIZAy8mjlKJ1c&#10;F8k05nHQVCGw1SZGabQCgkc4p24d6YMnjNOb0/WoACCp3CmlsNu9sUbyDg80kvA4oAUHPfNFRo3z&#10;bgeKkyvf+dO4XFx8uaimOX61JuOP/r1Xnbbx/WkBMhPSiRDIhQOVz/Evao38xoiIpNrMPvHnFPhZ&#10;9g3srH2rQBzHC4zTCO9PZcmkKn1oAjkGwe9cj8R32aLMf+mZ4/CuvcBhk1yHxJTfo0yj/nmacdzO&#10;Y74cqIfh5o6betrn5ccZZjWx8vQjHy9R3rj/AAd8QLbT/Cml2T2kEqwwiKRY2ZZBhiCQT8pPfHvi&#10;uwjlhnhjubWYSQzKGjk6ZWrBjFVdpOc/7XOaRnONpAPoKkAZWwD8oz/FUb/McqcL6UANdlZsL7A0&#10;1/lby1izn+LdjFSKhxuLbsfd6UCMB2fdlfQ9aCuhXF3b3M01lGnmNHt8zdHlQfqacirH8yBd27Kx&#10;8jj2I4/PH17UzT1EOoXFvOh3bs/e+Vl7H8sdP8alO2RPLVtuR1oJLeiov9ja5bzSrtj0S5fO7kDY&#10;2AfSvQPhlZzxfCXw3ZXUymSPSYArRcDbsGB1rzaGRLbw54uu0TmLwzNtWNi3JDLnp716t4PhSHwH&#10;okSKNv8AY9t+B8sZrT/l2T9t/L9Sw6BUyBnacH3pqFWTLN7YHUVJNhY8ZG1utRBlxh1/iw2KzKEI&#10;ZlMjg+5X69acDluWoQBTkuPTmnGRF+UA8dqAGmLC8ycbvWhWYHcp+9+tLgvkkd80wcA4Xv8AlQAp&#10;yW+7jP3uaMdS1KkbMd0hHfo1OIX0FAEBDGTK4IPpQSSuGXnOKkkQMwbjnrz1pHDH5D2/SgCIgA7S&#10;flP+cUhXbwB26U51GV+vOT7UY3NlX7cc0ANzGp2q3PpRHs+8o5ajKoe2760nIPH3vp0oAe+3oTUb&#10;xDG5OmaCQp2k/eokfjigAG6P5iflNRHfngU4bunT8aVgF428fzoAj+bcTg+hp52kbSfr7UjEAFs9&#10;T60DLEOX9jzWYDJNobvSohMm8ngcU5hnhT82abLJ5MLSqmdvPyjPeqiAuCcPGBu70gx2FCYkCvG2&#10;d3cd6GiGcNIy/Q02rgOGByKUlMZb73pSjhNzcH09KPK/dhtxz/u1ABy/A7cipEO0YA7+lRr7fMfT&#10;FAIcAZxg0CQ5uu7caaRsbOfb5ulG0Dge9OWKNhub73t2oGKG2+n5UsYYn5xxRgLypzSKintVRAVh&#10;8vK037/Cjmhg3OBUiLk7vl2+y9KTAIyd2N+ecc06MEDO/AzzmmKB1xt5/u9aeVZTxikA0PvDGM/g&#10;B1poyzYdakG0ybhznnp0FDCPPzfT9avoAmckN/d4PSnrGJCSMAMe9IUA+Vj9BSgNlWZMKenzUuUC&#10;SFQGVeNufvKK+d/jc6J8VXikzuOqycr6/ZYa+iIdpfLEbv4fevnj4zTw/wDC1pI8AyHU5toCn/n1&#10;hren8MjORq+CWDeElVT927fpWgTh9oU8j0rO8DMT4euUB+7eHtWm/wDq+R2qJfG/l+SY6fwv1l/6&#10;UxuCqjaMe9ch8YyzafpYMXytq6Hd6YR67AALEAfX0rjviuWH9iwjvqmR3z8jVJZ1nhpB/Z8eRu+W&#10;pNWizEwK/wANSaBCBZR4Xoop+poUi4/lWYHzB+2Z4fGo+AtRhx1tn7e1fh/8Yfhi/wDwmt8RHtAu&#10;nPK9ee1fvV+05ZpP4Tvo3H/LI5yPavyj+Lvgyz/4SW8Lwf8ALZiOnrXp4OjVlsjGpjKdOVmfGute&#10;BZo33eTu4+XgZrc+CugXGneMrOd4+VmXOF969W1/wvZ+eyfZeOjEr14qbwP4XtbbWoZwn3ZAcfjX&#10;orC1rbErMKHc/Vn9hid5vCFix/55L/KvrnTbeG5tI454ty7RwfpXx3+wjfJP4btYVONiLx+FfYuj&#10;sqxLjnivDxFOVOpZm0a0ayvE14k2px7CpY5QBtLfNUUbZjwO1SRQqV31zamnKPDkNzTxnpmoxF8+&#10;TUijaMUuYoUsTwTSdsZoOBzVdrhd3I5qgLYc9QKkVs81WjfcNwqbzMLyOvpQTIk5zQrdxUJYn7oo&#10;8znmlYkmPPWm7RuxUZulR1iJ+ZulG7n5XoZcRxcEfKarzXIj6fWpJZdiZFY2q6gI227xmoGbNtOH&#10;61YDEjrWHpF+H+XPWtiF1K5zQBIQvagZzxTTKiuqk/epRLGWMeeR972qkyWiUZxzR3x70wS9tppS&#10;wOCKokcRkYprZAwKUMp70xpCOpqfhKXcimPzVxfxP1JtM0aS5/u/pXaS52tzXK+P9Ej1jSZrSQH5&#10;q7MG4e2XNtdHNilJ0Xy7ng1545Y3BjY1GfFnPMv/AI9XQS/B/dNuMjcf7Ipw+E8KnJdv++a+w58s&#10;0sfLOljr6sj8AeIptT1yK1QH72Ote3aduFvn/Zrzv4c/Dyx0O/N4qNuP8Vd9d3cdnaswccetfO5t&#10;UoyqJUloe5ltOrTp+/uSWr7rhmzReqG/fSRK2wZViOQawtJ8RW9xJIBIv3/71T6jriLat8y/nXjn&#10;q8psaOzY34rUVyoJIrmND1yKWNVBVvatgalEFxnt60FWK2sysbqM7v4ua2rNt0fXtXGeJ/ENtZzR&#10;7pF+/j71dDomrRXMKurCgZtR8cZpxfjp0qrDcoeh/wDrVY8xT1egCTecYo8wldoNRmdR8oH40jTB&#10;RnNTygSh8cGo7iYquAar/bAXyXA9qgv7+NAdzKM+tKwF2BwUAFSbSOc1Rs7pGTr24q3HKFHJzSJk&#10;Sg5Ulqp39x5e0Z+8asNKo5zWHr+pRxMqsw+9igEzYilLIMGo21KKGbZ5i/L94HOfwqta3qPAJFH8&#10;NZgm3HzS4zvz9OavUo6lGDjIpSM8GqOkM32JQTj+ozVsOQMCmAjAgYPpXJfEQ/8AEmmJPRa6uVyC&#10;TXD/ABXvTb6DO24cRk0RIkc/oFnCfCtrcXBjVPLY5kU4+8cDiu18I6bc6X4bsra+m8yZYF3fLgJn&#10;nH4VieG/BEYWznnnupLWG3jlhgkkRlWQjcSMKCQCeMk4966w7IQI0QKvoF6VoD0Gsgxt/uVGcxxt&#10;K/3V5OBUz4Xpht3B4puHTO1ihz8p60riI0JaPeGGzkgimh9i7pX2qq5JNO2xBgbcMvXzF6ofcf3f&#10;5Gs/xfcTW3h1xCv+sdVfnHyk80y2ZPiLxZb3Ef2KKzkeOF9q3du2JFJI4z0xnscg5rW8MW876XCL&#10;TUUvOWJ8z9zKOe4J2n8GH0rh7xcx/ZivyrGzsreo+7+tdZ4VF5/YrSxxiRVkYqpbH/6qBcpta1bx&#10;SfD7xQZHeGb+xJmj+bayso/xzXsGiYi8L6Vb4z5enwrnH+wv6149rDeb8NvFc6p+8Tw/KPLxnJyO&#10;P/r17DoqTRaJZRSLhfscW1WHKfKOPcfrWn/Lv5kfafy/Uc4Em4Ee9RsqOcqOn3qlkVizKTz34pu1&#10;MYLVmMiPIGT82QMYH50IwxiTn05pxjWRFYn8V7UGHMg2fdX0oAA20rkd/wA6aHL5OfcZp+wKu7PF&#10;Iyqse9Pvf3cdaAAkKcbe3am5fJJ9cU4cHaW6jP09qG+XiNeMZoAjRiG2k8cCnOSW6e3FNB3cgEY6&#10;+1PlZflOW5/ioAi8tuvH3ueaU7QPu8NTpFVD0yc9xSAZXaR39KAGFdo3s33vao3yoxjOWqdlzgYp&#10;rqAckDpnigCNjCFzt+XON2OlDqxONo2+venNGksLRMvytw2KhuLWORvLe4mI4+Xdx+PegAIKnlqa&#10;Vz7HFSGNUGwfN/vdaay7V/OhgRqjdxUhAyNq/wD16YvEvP8A+upBtYfMhUe1TqA08nIJxmkVjjI4&#10;7delOxuTcCTTSAPl2nJ/WjmYAFGPlX2pu1do3rS8q+A3tz2o52Lhto/nRzD5RwkWQb1GeSBQWbOQ&#10;3H8XzVIkK7GQN3pjINpAH+9UiFQZG/bxn8xSjIyufem4K8qp9KkRd6h2zQAigZ4P60vXgH5v9put&#10;OCLnOT7UKrsd2PxPWmhDQFBCq3+97UoG07g30zSgqSwUZZeGX0oHL8L07Uhi7TI2AP1pXAPAX2+l&#10;OLYQNu9Qfamq2DhF/E/zoAaxbHyL831pzZC/Nn25/WlZWzheRu+96UvzBCo+vNADOVO4NShdoOF3&#10;dx7UBQAu0/lUm0xrsZ++KpMBqoCwYH8acQh7EhR+tIcRqoYHrinqDnO35f7p71QC24VpEcqR3PtX&#10;zv8AGgP/AMLdaJU4/tCZmbP/AE7Q19GwRgyqF/i647185/GmC0PxVuDexyNG2qODHHIV34touOO2&#10;TWtP4ZGcjS+H5A0vUIwPu3Csv4gVrMgZ/vHpz+VZHw5isydWS1s/J/dxnylY7fTPJNbLEDJVsg9P&#10;yqJbp+S/JL9Bw6+v56/qNOGCoAfw71xvxWYtqegRBf8Al+c57DC//XrslLJwo9K434oDPiPw/Gfv&#10;NLMeW9l/xqSzt9BB+yKf9kD9Ks3kSPCc1DoeVtkyP4f6ValCuhyKzA8O/af0maXwPfyW+dywsfqK&#10;/LD4uyTpr9yt1Fx5jdsd6/Yr4n6DDq+i3Fo8fyvGQfyr80f2mf2dNQg8X3jafJuSSRioI6Zr9A4R&#10;qYOpF0q9l1Vz5XiCjiOZVKf4Hybq6faJMYzz/DWh4V0uOKeNWiI+b73rXdXn7P8A4hWTizZj/smr&#10;vhv4K+Jft8cZt9pLgZavupYbKeX4kfLc2N7M+y/+CfcMz6WvHyqQK+0LBxBbKc185fsZfDpPBng+&#10;3jmOZGXL/jXvOt63FpdjuaQDbX4/nsqUswm6e1z77KI1I4WKnudVZTB15PB7VajYgbQa5Lw94qt7&#10;6IbZf1rbi1eNgSJAf+BV4cj2TVEhAyaR5cDisddfhEzJ5g/Okuddjji3vJj/AIFSQGvJcqEzmsO7&#10;1lY70RZGG71WPiiGVBslDDp361wnjTxvFp+uwx/aduG4Xd/OnYnU9csLlZIQd1WSwCkjGccZNcV4&#10;R8Vx31mrNOvPPBrck12JU5mH51QLzNM3qRFIZiN7L/D7daZNdIsu7fXPz+L7LcyCUbh/tVha38Qb&#10;W0k2vOBg9d2KCT0E3ELDNQrexrN5Ibt0Ncfb/ECx/s/7QJx93JO6sPS/ipY6jrs0aXW5Y+OtTylc&#10;x6Ze3ixwkhq4fXPEBN4UEnQ+pqpr/wAVtFsbfEt8q4Xu1ebX3xIgvLySSO53KD/eo6hzHsPh/Xlk&#10;kUF+rV19req0YJYdK+efDnxW0uG7W3e8x8394V2jfGXRrOyaU6gvyr/e/wDr0cpR6wl0h5Jpr3EA&#10;fJx83U+tee+EvivYeJLBru1mDKv8S81R1D4y6VbyuXutvkt03UgPUHvhDGzLlu+KcNQiI6/hXksf&#10;x00u7U+TP933plv8Z4BPtefcDwMt0qwPXW1KMDIZajl1aBPvSL615Fe/Fm8uv3VkduO/Wue1v4n+&#10;JLU7s7lap5Seh75Hq1vL8yutV9TWOeA85rxLwp8TvEWr30dtErY78V6/oz3NxYhrgkk1pTfLJES1&#10;iyg2mqz7QtI2jqPmK1siAZA20ksHynaMV2e2kcns49TJtUjsMylcDFef/GL4u6X4X0m4829VW2cL&#10;uruvFEstvYSMh6IcYr8l/wDgrF+0l8QfhL4xVrW7lWzmYg7WOK5q0uaR0wioxsj7G8IftVeHIrsw&#10;XGrR7mfpuFdpqPx80NtKaZdQQ5H9/wBq/n/1D/god4j0vxQoTU5UjTlnDH8uK7HT/wDgrbqkkq2l&#10;3cziPbjLKcVkbI/cnwf+0PosrbRqEf03CvQNP+MOlz2fnC7U46/NX891v/wVm1rRNe32lxM8IYcr&#10;nbXqw/4LXWWneE9kV8XuGX7q5JFAXP1n+M/7QOl6IVuW1GMKs2PvV6R8GvjRpHivRYbmyvllGxc4&#10;bOOK/Abxt/wVR1n4oaFcabFdSrcMwMS8jv71+hP/AATS8beMrr4LQa7r97KZpv3g8w9AaBXP0xs/&#10;HFkX+eZRWqviyxeIMJ15HXNfFvj743+MNHZF0iNm78Cs2y/aw8URBbCZWEu3JWpsUfbv/Ccadv8A&#10;LW4U/RhSv4yshHk3C/ia+H7r9p3X7Y+cdwY/7VYOsftZ+MpJgYWZFz93dTiB91J48tJbqQLOvy+h&#10;rlfGHxw0LT7wWX9pR+Zuxjd/9evm3wL8c9e8Uswhnb/V/vK+P/2lP2rfE/wy+KeorqOsSeTGdybj&#10;+lAH60+FvirpeqKBHdKeOx/+vXY2fiW0mjBMy5Nfhr8If+Cy2haL4lj0fV9bj5k2ktJ0r60+Hn/B&#10;Wr4W63CsX/CUW+do/wCWo47VAmj9FrrxBCkJcSKK80+KnxStNGkj8ydVXzMbt1fKniv/AIKl/CvT&#10;dOL/APCTwEsuV2yCvAv2kf8AgofpPiPwb/b3h3V1kG/rG/Smidj9SfBvxAsdU0xZkulYbeu6unsr&#10;zT7r960aV+Zf7EX7a+s+OvAJ1XWZGSOM4SRu/vXuugft++C01seHZdXjWRTt5Ydass+0E1a3U4JU&#10;f3asJfI68SV8p6r+2P4ftbqJ11aIpx/EOfWuo8MftbeDNUiVhrcO7b/z0FTYD3y/1aOCHLsK8z+L&#10;HiizuNGmgE6sWGAK4D4h/tW+F4LCaCx1yEy7CVXcCc4r5ku/2v5df16TRTfbv9I2fe96uO5Ej9Av&#10;A/ji31tLPSzBGqzaerwtGrLgqoypzweOcjHTGK6Mp/dB/PrXFfDzQdEs4rXV9J09YW+yKqr9pkkV&#10;MqobG8naCQTgcDOBxiu2jZmRi7L0/M1TRXQGAJJI/wDrVFcl0eFoxu3Ph/YFW/wFStjB3A/4U0kM&#10;N5DelJIghOMiNU4XqapeK4w3h6Yhlba8bDLf7Q/xrSCKCSB16Z71m+LY9/hu4jjTvGdo/wB4VRXN&#10;ocWxjliaQI3zcYxyfSup8GSk6Y9rJE0bRyfMrdcHp0rnVIVMyx+Z6qzHB/LkVo+HL3S7S9Hk3k9v&#10;JJ8phmcSRv8AQnDA/nQVJnR+JF/4tn4muYZJI3j0ltrKeA3mIM4717PYTTTaZbmSL94sMYPBAb5e&#10;oB7V4h4zvJIvhz4is57d/IuLFEzGvzBvNjwMe/bHPHSvcLGdbrS7W8iVhut03KwPynaOMNz1rT/l&#10;2Y681w6M2PTLD1prqrBig5pzow3HPFDZC55UjmsyiMxMI8duBgU4hUB5/A05X2oy7fz60MULcrzt&#10;5xQBExV1w2AM9qWNOQm7ijDEYWm7njPKNj020AEnLLs2/WlKgnOfm+nUULtJ+ZP1pFOCxLNtPbHS&#10;gBobcodEI7YbqaFIbuNv50FxyET/AIFu609TsXKc0AI3XLGmYKHk9+D0p6nzBtK7cN+dNO0hQG+6&#10;39aACY7SCvpxUcmAOnanSN/Eh3dvrQcnjbgY+9mgBhO0YA9zQSpfeMe9KSoHzuyim5K8jHXjijqA&#10;1yU+cmmgFxlx9fansDjNJjCgtlic8CgBojEsWAcc0Kp2ks3TvnrTi6nhSMUwZ34YcbfyoAFY7s4+&#10;XbQWw+OtINzfIvbijapZlL4x3rMBrlpHwVx6e9MU8U91ycHrikwmfv8Ab60Fk44ywPJ4pCmG2rTw&#10;mBxwff6dKFBTnP40EDRlGLlakHH/ANamlFJJ9aAVI4yM0AOJHXcc0ByvXjnFO+RhtHX+dR+ZGZjG&#10;sil8ZbBzgf4/57UArBbnKtIQPmbIHtipgVK7EzkjLFv5U1dgVVT+7UiFM52Y+WgCMrIVDgbcHOKP&#10;vhsgjuOP0qQMhOCB1ppUFgxPsuKAI1V9hZjt/wBnNOHmAZ6t2ojH3eoOacy4OM8bqAG7XYYPy8/n&#10;QzMTkt09qkSNAM56f5zQV8pfMV+OlHmAbsfPnr/FTgqqCZMN83H/ANakRSuPT17U8nDqAdoXlt1A&#10;EkKj5dg57e3vXzr8aLdf+FpyTn7y6jMB9Ps0NfRVuN8gXdnH3ueK+d/jLKr/ABJkVVDH+1JgWx0/&#10;0eKtqO0jOW6Lnw3j/eaqV+X/AEeLr9TWyEUP0PtWN8N3Al1Tf/z7x8Hvya3cuH3NJt3dFol09EVF&#10;Wv6r/wBJiRhCV65b+L2riviOVk8aaCnl5+SY7s+6/wCfwrt1BHz7gSRXE+PWL/EHREX+G2lO3/gS&#10;c1JXRnfaMubZUI7Yqy6DdtAqvpJxCD/npVpuTnNZgYniKyEtrIgTqvpXzH8afh7DqHiCSUwKw3ck&#10;rX1TqiGSI49Oa8f8e6Z5+r5KZ59OteplsnGWh5+OjemfOOo/COJ87IVHuFFUdL+FMcGoJJKijD56&#10;e9e+S+Gwy7iuB9Kxb/w5tm3KvSvc+sPltc8r2b5tjovAOraf4X0OMXLrGsa43MetcZ8cv2kfDWia&#10;QyjWIw3TAcZrzb9sbxV458GfCS+1TwaZPtUMLMu1euOa/EP4tf8ABQv4+SePdQ0zX7uZI4p2jaFy&#10;wIH0NfM4pylUdz38LH92j93Ph1+174Tt7dPtevRfMBt3Tdf1r0S3/ap8HNb+euuRY29fOHFfzRah&#10;+278YpdRW7sNZmjSP/Vp5x4rdg/4KQftARaaNPbVmbH8XnNzXLaXY6j+ii7/AGtvC0WphE1yFge/&#10;mVa1b9rHwgbbyxrsOXXj96PSv5z/APh418cHjWOa/fj+JZjW14D/AG5vjR4q8RwQzX1wfmA+Vic1&#10;NpRA/ea1/a98PadNdvd6pH5MOSrNIMCvIPiF+294S1zXY7rSddjkjR8Nsk718tfDbS/GviX4PX2u&#10;63qMnmXltuVe4yvWviPxP8SPHPw+8Rappst/Iyw3DlSzn1qkTzH7b/DH9u7whbWm2912Ebev77Fa&#10;3i7/AIKQ/DHSbVnbxNa8elwD/Wv56NX/AGhfjfezSRaPeXwj3feRWP8AKsG98V/HzWFZ57vWGVuT&#10;hWAoHY/e60/4KcfD+51CQjxHDt3fe80cVm+NP+ChvhLWYWfSvEETtj7qzdDX4Hv4s+K1ipge/wBS&#10;j5w3ytk16D+z3q3xZ1/xraaVLd3jRTTKCZsjPNOxNj9pfHP7bniTRPg1/wAJVYGRsDDMO49RXkvh&#10;3/go3quj+GW1lbtnurhslNx4rp9E+Duo3X7PUOnXlo0jNbDcu3/Zr5Zk/Z28Ran4lbStLtZtokxt&#10;2kheaQj0nxp/wUW+I3iPU43tppFTdhlDV7D8If2r7nV/CM1/ql43mKmWDNzmvH/Cf7GOq29gbvVr&#10;NmY8gY6cVS1L4e6t4VuX0q2hkVHbG1QelAHU+J/2x/Gena9PqFi7+WjEoNxrM8HftrfFXxr4tXQn&#10;uJFt7iRVxuPGTXQ+FP2Z7vxToiyzWrFn/vDrXX/DP9iTULLxZb362+3EinITpzQaH2z+zP8Aabf4&#10;eWv2h2LPFukbd3qj4v0y4udZkaEfIzfMPWvQ/g14DfQPCtvp0sf3YQOB7VrH4X+dqPntD8m7OKAP&#10;MdF8H3KQqY4GG7qOa3LbwXO7JmNgc+h4r1fTPA9mkYX7P09q07fwfbhgTF9KAPOdH8ASum4Z5H92&#10;jVfhxNIm0pn3xXrVpoMUaYCfpU0mixsmNvT2oIv2PM/AfgRdKm802o3McA7a9Is7YW0CoSPpU1tp&#10;KQ/NioNauxZx1UFzSsRUlyxbY/zUXqKjmmT7o71z8mvbV5btVWbxUEOCfxIrq9jNnBLExRoeI4Dc&#10;WciAZ+U1+Y//AAWB/Z4f4g+Ebm7t7EySQ7mjKLyDX6TRanJqcUkMLZdh8vavMfjn8GIvGegyQanb&#10;eZkH5SueK56sXCVmddGoqkbn83vh39hPxp43mur+UTQ5Y7Bt/wDrVk+Nv2EPiR4Ss/tS+ZLk9PLz&#10;/Kv3Otv2QNG0iR47HRgiknpH/wDWrP8AEX7Iel6rAsd3pAZd3Pye1Z+8dKPwv8O/sQ/GDxHD59va&#10;eWucfNCasat+wf8AGzS4jN9jjkUDJwpFfuXo37HemafbqkWlKqjovl4/pTtZ/ZJ064gZG0lTnj7v&#10;/wBandjPwg+Ev7N3jzUPipY6Bq+kNGsdyPM+XO4Zr92v2WvhfP4R+D1lZxw7dtugI289K5nwl+wV&#10;4dh+IUHiH+xVWVG/559a+yvB/wAIE07wuumxWu35AMdO1IDyPR/hu3iSRluYiw7bqfqX7PEZLTpa&#10;ru7NtG6vf/CnwzXTogrw/lXRJ4KUps8rPFAHxfqPwMnvJWtoVbdnup5+lc/rPwA1eyiaQxswBH8P&#10;Svty4+EtglwtxHH918hdtUdZ+FdtdwNF9n+9/s0AfL/wn+HE+gaVcTyJlgp+ZhX5n/8ABUnSdavf&#10;Hl9b6ZC3mSJhSua/b3/hVMekaNJBFB95T2r4K/ac/ZLuvHXxdeabS90QbOTHxSA/EaP9nD4v3red&#10;a+GpZdzZ38889atwfAv9obRvnsdC1KMrxiGZhX7beGv2L9KtYF3aMvCBf9XWjffsh6Soymjr/wB8&#10;/wD1qq4H4Xal4V/aEgiZ9Ts9b2ry3mSHH867/wCAWt+NvEcK+BNTluW8ydQqydevSv1l8bfseaHe&#10;ae6HRkJ2kcxD/CvFfgx+wZDp3xxa+OlbYUm3rtTjrmlLUDsfC/hS5+FnwCgsdGtDCxtwcKvfFfM/&#10;izR/jAPEDeIdJmvN3nFlYMeea/UXxZ+zlcaj4MtdMt7M4VQGXb2qvoH7HOiTackVxpKMcc7kz/MU&#10;kB+fvhnU/jR4k0xbS5ubzzs4BBNbGn+Df2j7CcTafeX+3+7uav0W8L/sceGtOZZF0dOGzxHXo2j/&#10;ALNWgLHsOkr93+6BTJZ+XPh7w3+0JL4hbUNce8aGNf4txzW14G8G66njK31O4ikXzL+P5T1J3Cv0&#10;0uv2cvDz2Mlt/Za5YY3bK8f1r9maDS/FFi8FpsX+04Qu0f8ATUVUfiJ7eq/M+uvh1C8WgW0bfwwq&#10;CPwrro8YVW7j7w/Gs3QdLWztEijDAbRjd1rU2AtgKcLVFPoRiPedrj5fc9akXC53E4/p/n+VOSKP&#10;GXYfnQchvu8bqCRmBjJbd6bu1UdatzdaJdQD73ll19tvzY/HH61ddiC2wdKdsQ8SfxKVPbINAHnU&#10;oYq2JdnozLnFLbtPbutzAY/MRlY7vl3DPIB7GieF4yySbt8bFWHrjigRq3Eiqd3PNBZ3mu2+74Oa&#10;5LBscbrJN0mTkG5jB/MV7VIFWFY8Mu1cbeua8Qiukufg9cws25ptU02Ert6j7SvH5V7nfuglbj7u&#10;0r78VpJWgZczuymUf5kYBv7vv7VGjtcysI2G1DjcHB+v0qcPtc7QFx97ilQ7BnHr1bGB61mURuhV&#10;AN3K9jTcsWyBjavWneYSuSd3I+Xbg00hANpGO9ADQwlk3bcY+8PWnEbCWz34X0owrnLn73C5pR8p&#10;2qT1wKAEIUNtOP8AChV3AuV9OtNSMP0HzDvup2ZBJtQ/KeTQBCATN5UiHjksvapAIzuGGXA7fzoY&#10;b/ujg8UYYZVmFACErnKkdc01cCQ5HalARGww9/rSFlPyyfN8uM0ANkjCpmmOzMBxtp0i53AD5l4+&#10;tD4DAs232oAbI0i4xnmmqCR88ePYUuUJOenTNKXOMDn37UAMb5sAMff3pCWUjB/GnNkD5fX8qJCj&#10;fdP50ANOwDzOGDGms4zuPfvmnOqttU/VTijayj5iOn3TQBCFL9vp71IgXkFOQacoXbuHVefvcU1g&#10;pyzJUXKihjjk7mDfXvTGI3ZJp7qvTt14phl2EsB1PpSHyotr80fzHmkUlxsZ/bpQpYDJNOB9uf5U&#10;EAgLgsfwoWPeevrTgxC7V696aWUJtPXP3aqIAGcyZB98rRFEYVcxrgs2e1KVAXr/APrpVjy/LduP&#10;mofYBRiTOCfvY4WgB4xhl+Ynr6UkYZiUZvl6t71NGAFO48diTU2AjODwn3s4+tIZFgZTKwXcwA3d&#10;z6UqJGwVmH8Xp1pWhRmGW+ntWgCKAvzK3J4pTtX93g+uacEVU+YLkjG4UIgCbwPZf8KABemT14x7&#10;0vzK24nd7dP5U4RY2q7bc8fNQVUMNicdDzQydBEBIb5gd3ejknlj8vtTzGFbap+WgDEuUA69RUdS&#10;h1spL71HzcV88/Gg7PiTJGMfNqk35/Z4v8K+jIGZnGz5S7YbNfOfxwfzPiXJAFO1dQm/eY+7+4jr&#10;op/DJky3LHw/vobXVLyydDuuLUYI5xtbvW7LGYzksc/hXO/DxCfEa7066fIWX8sV0rNlyCvP930r&#10;OX2X5fq1+g4auXqvyQwIuMg5/KuI8abj8TtLQ8Kli5HPq/8A9au42Y+8PmP3a4nxYTJ8UbBXYfJp&#10;/wB3Hq5/wpDfU77S8C3UD+7VhyCNuKr6YNtuvP8ADVhlzzWY+hn35VInZmPP6VwfiKC1uL1nJXrX&#10;WeML17DTpLhT91Sa8I8R/E5bXUHUTszBq9zLMDUxF3A8jMMVDD2Uup2slnaAMC61nXGkWryZytcR&#10;N8Wo0Xc9x+dU4/jCjyhRN3r3FlOK7Hj/ANpUbmv8YPhvb+KPCM1m1ssitGw+b6V+Qn7e3/BNhfEG&#10;vTeI/D2heXcNIxf7PGQTmv2s8IXKeLNB8yVchh/FXE+O/gxpmvTMZbJG5zzXyWMpSo1nGW6PpsFU&#10;VWipI/FH4J/8Er7I6Gt14q0RpriTB/eITt9q7aD/AIJM+CFvPtQ0FV77GTiv1o0b9n/TbePaunqP&#10;bFWrj4IWUf3rMH61yNnYfkan/BI7wle6jvi0TaoOWVF4rrvCP/BMbRPD1/5um6csPzKCDHnp3Hpz&#10;X6jw/CHS9OiaY2a7erep9qpf8K+s/NLR2arls4UVmB89+E/2eZNF+Hx0eS1DItqQcR9OOK+B/wBp&#10;P9kC+m+JNxFaaY226mz8sZ55r9sdP+HVtLo6wC3I3R5b3bFeceJv2X9A1bXP7TksUeRWyGbqKaYW&#10;ufnB8DP+Cd+gwaTHLq2g+ZIyguzx5r122/4J+eE5IPLHhyEZGf8AUjivuXw38DrbT4ljhslFdRY/&#10;Ci2xzarVk8p+amo/8Ez/AAbNPv8A+Eej3N28mui+Fn/BNjwtpHii1v49HWNo5VbiPBPNfosvwksQ&#10;mBaqauaH8MbW2vUdLXOKA5TzfQPgNaW/g+PSPsq7Vix09q5mx/ZQ0LT9Wk1KHTI/MY5+5X1RZ+G4&#10;UiC+Xj/ZFSf8Itbk5MPNBR83XfwOtobJkWzXG3+70rxbxd+zcNQ8Uq6WfyeZn7tfeF94ThMZHlVx&#10;s/w7tJtU802/8XpQKR5N8N/gTb2GnpCtmvHqK9J8NfCO2tZ45mtV+XnkV6HoXhO2tIVXy+lbtppM&#10;Ma7gn0WgZnaFoMVpbrFs6YFa66ZFnIUVYhgSPpU6xkDhRUMCvDZRx5CrUgtwOMCp1jHenFVBwBSM&#10;yIQqeiUoix0QVJ06CitAIjCFGMVgeMIHNuzRp/FXSdeDWdq1qJYufXFVB2kmzOpHmjY82ura9kB2&#10;o1UW0zUDuUQt19K9AbSYz0WmrpEIONldsaysebLC63uc54N0a7Fx5kqY9feunvtAjvYPLeLOfWrG&#10;k2SxHG2tYRpjGRXLVm5SO7D0vZ0zg5Ph1YyMW+yLkmq9z8MNNnGDaL+FeiG3RjnNJ9jUDpWR1ROC&#10;i+GunLEqC2UY9jUN18MrBkP+ir616IlumN2OKa1nE3Wgo810v4ZWVvqHnfZVGOK7Kw8PRxReWUHS&#10;tkWMYO4JUqQ7e9R0Az4dKhjb5Uqwtig4KirexM//AF6XbkfKKsCi2nxls+WDUMulI3BiFaYQjk9K&#10;QrnmgDB1HRo5YGjWJa828SfCvTb/AFFro2SlvXHNexyxBhkDJrPuNJt5ZtxRamQHkKfC22iXCW4/&#10;75qvd/DKyLYe3z7Yr2J9EgK42VRuNAGM7P8A61FkB4brHwqsp4GVrVV96zfCXwR0uz1v7clgu5my&#10;flr2zU9AIcgR9qdougIs28rg/wA6oDFj8DWz2aQtbrwB2p9p4Mgt3+WFfyruBYKsWAP4aiNhk5x+&#10;FAGHB4dt05MfStbTNHhUjES/41fj08AZ2H1qza2uG6UAZNxoULu2YlrgfHuhW48Q6Uvlr82qwD/y&#10;IK9YnjADHGD25rz7xxE0vi/Q4sfe1aH73+8KcfiM7ar1O5SAIu0buWy3HWhikIXcuF/vH1qY/LKZ&#10;EbnP50PvfchbGeGGaspSIoolcHkfKc7qYDlvlDdcZPenPCRIPI+6W+df6050JbYUB5xjHbn/AOtS&#10;sJjQp2bgvWo2EhByu3b2Pb/OKmmXainO3/eoCrJuKnd9PWmI4fxRZLZa9deVna0nmAHp8wyf1JrP&#10;bHRdy/7pzj8DW14yjZddkj5b93H35+7WTsMnGfrntQWtjsrJxP8ACOO3ttomfxdpcbKcfd88sevt&#10;Xut6h3eYi8j7y+vavnzSLi4TQ9HsGRjHdeMrA9sBlNfQd7u3Mrsdrdfl/SuqtCMaceV3MI8/M79/&#10;8v8AglRwpHzMfTnmnDMhJ5xt/u8U6QZj3E+3K00jyyrN/cyGHv8A5NcpoIV2cxnt04xSL1wD8xGa&#10;E2496VlLL8276Z6UARKCCWz3604GRl3Lt9PeiQGVcK5wv6U5AxVXjAO4ZAz0oAjOduKNgAL7eAak&#10;YA8Me+KbIjwjq33fzNAERdyPl6/zpdrKSV4z3oARz5xfhlzTsxOgXILZzz396AEbA+aQ8+wpPLbB&#10;O70IFOK73IweOnNEmS2V6dMUAQyKdu+JuhpjAOwH51K+WTJHtwajClAN3pxxQArArHgfhmkXJJb3&#10;xUmGaP5h24FNww7CgCMlV4657+lN2ljtI6ZNSOql9q8/SmSAkY28r3oAYRt4/OgSfKNx6+gpwDOB&#10;8nzf7JpWDY2yN/3yf84pX1AgB3MSx460OhYZIz+FOLYYsR93o1OBOMH65pRKRCiYRlz97lRTJck8&#10;o3tipg4MmG7/AMVMkYxgdeaootEbvlQfShiAOvzfzp4bkjPOOPc0MrYGfX86zMyNgxbLJ3xxTkVw&#10;SGwT/Din7cHJJznPNCfeDDd07iqsAhjYruJHFL5ZKrJjmpMRhPn6DqTTQ/AbZ8tG4AqhTsz9WoYA&#10;nluP50RqgGAeAeRT9isMjNGwDC4UqpX7vYUPh8EL8vXrQUZjku3+NO2CNVHGD1qgERgy7yOn60/5&#10;sgMcLn73pTUj+8T3FTOvCkHsDx3oAaEycge1KIgBgevrxSx7z93ju2P5U4qyx7lX7w6GluTyjU2s&#10;m0/3qaXOeAeOM4pyNhixHDMKUruUqTjcuaZQ+I7tu0/Wvnn42YX4nMrThYzqExPH3z5MYr6Js9sa&#10;BGLAfzr5s+OS3cXxjinjkVYY7y5Mv/fqMCtqfwsmXxItfDzzR4pVQd2LOXr+FdExkWX5xtx+tYnw&#10;z2nxLLcMjBV059m5eeSK6GQknkdTnGM1jLaPp/7dII/FP1X5IjZWZAx4HT3rhfEIaT4twKTwmmJt&#10;/wC+3rvAqjIHHeuD1X5vjAy7+Bp0Xb3ago9C03HkL/u1Oc4/nUNgP9HGB0WrLcj5e1Zgc341svte&#10;mTQY+8uMV8ifEnwprGl+IbkhHZfMJTbn1r7P1iDzYG47V47410ixuNUkaeDd81fSZBmUsHNq10zx&#10;M2waxUVfofL2pWHiF28sWs2PxqXw34Z12e5WJreXczfLu7V79ceHdHK/Nbr/AN81Lovh7Tlvo/Jt&#10;1+9/dFfXS4ij7NqMDwP7Hjzas6v4NeE7jS/CsMN199o8tXUN4bjmfLx/pWl4Tso4bGJQmPl6fhW4&#10;togPC1+c46u8RiJTfVn2WEoqhRUEczb+FYAnMQ/75ptx4UiPIQf9811Qt1X5hxQYCU4rjOtHG3fh&#10;C3mt2hMQG4egrn4vBE636h7ZfLDZ3EAg16ZJZhuGFR/2ahbcVqbDuYOmaCI4iHVT/d+Wmz+FoWbP&#10;lL/3zXSCxUBQpZdpB4xzjtT/ALOM520RAwLXw1boqgKP++auQ6NAq5WP9K1BCM9MU7ygq4qgM4aV&#10;Ep4Rf++afFpcaNvC/iav7RjFL3oAjjgVACAKkEQPzYFOCE4KipAh70AV5YA4wQKzH0hPtPmbffpW&#10;2ydgKaIiDmgCG0sgsSll+tTrEQNqipAmRnPenBQBgUXAYFK5HcCpKKKQBQRkY3EfSg0fhSW4mgYb&#10;etQ3lobooRMybTn5e9TUUcwWIwk/nyOZF2Mq7V28g85Ofy/Ko7hN8eMVYwajkb5cmqRMimsHfb9a&#10;Y0OG2gZqZSp5U0Ngrg1oRyi2UGw4x+dWwoxgioLTkcetWOD1FQyhrJzxxQIgV4/HNOx70LxSGG1S&#10;MEmgRFuRTiA3I60KGHBFBZGwYEBT35qRVzyaMgbs0KMpzU7aANIj6jOacOeF/GkA+bawp54FUA0q&#10;duBTTt/hFO3t2NNJJ60AIAAc5pGRSeFoKLvDEn6U5QfuqazArT2SyTxymRl8vnap4P1p7wowxipl&#10;Xd1FI4GOlMVzOu7FDkFc1Ha2AjbIUflWkU3ZP4VFsANOLGNMQPf9KRbVScEGrEWccCnAKeAxqrgQ&#10;mMIu2pEiIFKVwcYoilDsyBW+X1pboCO4jwNx/CvPvF5D+OtBiJ/5icZ/rXod1uCHB+orzrxAol+J&#10;mgwyfd+2Fj+Ck1cNyZbo7xFVN2csR0pzljGu1s9ufanTfL+6XqrA7h3pvzkFd3PVcVRI3HOS/wA1&#10;MkCrJsl7cg7sE0/ZngvuDNxn+GmzRx+Szu200AN2kfMfXLYPXimmJM7PIT1Hy4/yaYsd4iLc3hXa&#10;2POVf+WZ45Htn9anWMGQKnzbj3FAHL+PFmj1qGURHElupjk/vYJBH1H8sVyuoONPlae9u55JA2Y4&#10;VXagU/T731rc1vVptUu9zyboY3YRbf7p/wDrAVnm0QnBVThs8igZ1Hh3MsHha3MJ/eeMLXj1wCa+&#10;gtQUo7CQMuDnrXgOmeVCPA8mVzJ4sB2q3zYCEZH4tXv14r+f1/i+WtpaU0QneTKqFxn5m6Z9iKbG&#10;zRjdtz83zc9Kf5ZT5lPzZyQelIrLnCnPzZzWJQjKFUcbueg/nTpY4sAZx75/SmMgl+WMcLz8o/zx&#10;TvKxJhWwqr1btQA0KI1yrYbuynoaQc9hk+/Sn+WpGMA9lJ70LCA3zPtGKAInXHO/PJpXPmnarMoU&#10;/ez3qRIUbcXA44zxUb7m3RMrHqBQBGV7E/jTsgNuzz9KaWjjcJJJtDNhQzAZ46U4IjNuOcLQAyRH&#10;WTfnP0pTsZNpHLc07YFLKi5bb90d6blU+QH1oAZI8aR+Y3G3qaZ5gcgpuOPamXTXM0PkJEuWbq7j&#10;7ufSpI08nEcR429qAF/emPc7bfTigo2NoK5680IxI3Z3Y4wO1AaI/wAJ3LxnI/OgCMGReEGOORTX&#10;Hy4HfjNSPwygI3PtUbAMSDx/SgAJ+XA6+tMIGf3pPXginhVQgs2B1BoaPc3IB9DQAxuFADfL/d70&#10;hK8EdOtBhKJvyvy927UAbVyjce9LYAfazZHT1oiVstx/F/FSqWR+OoP+RTGTcxLblP8An3qLjLW0&#10;4JC0pViuGPFMjG59pwf9qnqRt2hauwhDknaD+dHlbR8vHalBwd+OAMU9UQ/IF+lSAJGWOJD1oiRl&#10;+aRcdvmNBLhdzHJ24XHagK/3QfzoQAF+bLewHvTl2Fjk9B/eoZVKhck7fSnIjIOI93605AIc/hmm&#10;MA/Efrz7VIpdirMAoX71CuEJOffiiKASIqzYY/l0+lSlUPAGM1GqsAdyZ78VIcECQH5cfdPWqAFX&#10;IMcUmD0NIrMjFdoIX/Gkiyx3fjTs4LFuP71ACeWScqMAn+7TkRElIDKdvO38DShiW4T0H1ojYHhY&#10;xnd/WgCxBtVMFiMnhcda+bfjZbxv8V5Fmmbc2oT/ALvd8p/dJ1r6PgjCS8Dc2eT2zXzp8aYvP+Js&#10;rTRSbf7QmOFYg8InHHatKfwsiW6L3w1RW1u8kLL/AMeGf/HjW0du3LDp+dY3w1ZW1rUGYYH2BQBu&#10;/wBqtt0Kkgd+FyamX2fT9WKn8U/8X/tsRqqgXGOPSuBuMN8YLok522kI5H1rvzgMCBXnm8yfF3U8&#10;LykcK/T5Aak0PSLAnyQAO1WF54/yaraeGFuMt2q0oAHFZlcpXv4VeNlz2rzPxZorTam7Kn8R/GvU&#10;bpcx8Vx/iC3Vrljgfe610YaXJI5sRHmicHPoPT5OPpUmkaGY7tXwfvD8ea6C5tFJ6Dj9adZ2yCRS&#10;FX72a7/be7Y4vY+8dh4fhEdkgPHy1rJH827/ACazdIGbZSBWqv3ePpXlVPiPTh8KGCPJwadsUrgL&#10;+tKM96UdKktjDFhSR1pApC5b9akPSmkkrz61O4kMaLvnrSCJT1Y/nUhAK8+lCrnk00XqNMUajcX/&#10;AFoKqR/9el2nO2gqRxTJYm0E/dpxQN1oUAHFKrBsgdutBQoVFHAoo47mgY7igAA4yTSpznNJxihQ&#10;WoAeoA4JpaMc5oOemKhAwzjrRuHQGgjK4pu1l+bNNAONHfNNQk9adVAIWbPSkSUO7Jtb5f8AZNOo&#10;A9BU2AOc5xUN3GrwNE5+8MVNgg4NV7uQgYNUiXcq21t9mgWISM23uam69RUInYnnvU1aEklrkHbm&#10;rHfNQQ8cCpzWZWoE5PSlU84IpBnuKKCSTAHQU1Sc85oBwNxNZuts48sKzdzgUFRNIFScYpSdvSoL&#10;KOSKBfNkLN61PhW5xQUI/LcU4HA5FRgkdKd82Mk9qAGmg57UEYG6gjFADlA60Nw+QP8A69JyORSl&#10;sPg0uVAN3hFLGo5GS4DRkZ/vVKyqymmRxY6HnvxTsLlQIiRrtA+nNRuNhJI6mpjjtUcwJGSPp7VP&#10;ujBHAp2VB6VXL4Y7jxUwYMMrzR7oDmYYx+vpSqABxTPwpyHjFG60AZdHCsa891NfN+K2hA9p5D9P&#10;3bV6DeECPFcBIguPi3pMLfwrO35RNWkUZs7zzMjOfmPGPT2qLa42hkO5V+tSDdsYiMt+HWiXKx72&#10;dew296oBpw4JH3hnLevNRSFJpBblh/ebP6U8yhYtwLf7zd6aoDO0ip83T7tADSrJIEVvvL+QH/66&#10;x/EniWbSZvsFin75eXbd93Par2v6zbaLApVt0zAhIx29z9K4uZxLM0znc7ktI3rQA1n6yyFeTn5e&#10;lIyvj5uG5yPekcOQOFYdqS2nW6RZ4R8pH1yc0Abd5qek6OvgvxB9vuGudO1iYtp3ljy5VyG3g/3g&#10;O3cV9I3JEkQngOeM/h7V85aFpOna7rXhmw1KLcn9rOT7fKM9vSvop9iRqYxtG35QV61tL+GiVfmZ&#10;CD+7KthscZ/OmukaltpUhhzt5/D61IziOPcsijd7VGFOwqE56isSiJVLHpngDr0p6JhCrD5en3qY&#10;sqzbmif5RwafGQI+WyuctQA7dtTDkN6KRTDub94Dxj7p7U9ywJj6hv4qadoXlvwFAAY3AwE/iz+V&#10;BcKen0pXlDJsXp2z3pjkOd3O3oQKAIbmIXLDfCpXrznqDwakUOwBCdMg0ebkYBzgnbn6UQyk7vMb&#10;7vGe1ACNiNzg/L29qYXEh3MOrcj+tSSEM2FH8PNRsAV3ocDowagBsyBo/m/UdKYkbBfMD7h2z/Kn&#10;ljsDFPwPaiQOnKpx0P1oAYq7j5iN+GKQxsrgMpOF6cU7ftbbs+YfWjzwvUN1/u9aAGgkrkc/zpuC&#10;WLPgHoalAjKfe+92AqN0Az83ykfnQAwYfcWH6mnGNwFI7dfekTaxCg8+1P3Fj8y/N06+1AEb7JEZ&#10;Jotyt6HOaZHbpbgQ7eF4GB0FGT5R2mlJyNoky30oAaA+7IDUPtLZw34GnK4fGPrTWbZ99gTS5UBO&#10;oz9xf/r09T8mQP8AvrtSkKgGw9Tn6UpZFGN3SmA1VXO4bvm7URr/AAn+7mnqflBPVutMUMhLHn8a&#10;mQEig52/5NBUlcN1P+zQhG3cetOXc67CfrQkAICEyB7j3oADcg++KdkBcMv/AI9TRhRn+HpVASL5&#10;jqxKr1pohkB2jG09c/SlHzN8p5B4p4Vjy+KAEVvuklm7e1LHCSN0j8D+H+tAQqDgYz+OKAjCM/N7&#10;ZoAYF2Ybpubp60qRg7jj+LBLdKdHtHybsN6igQs/zbgPlyFFAAsaySbQv6VIm1MqI+/TpilPr8wo&#10;RyRtw2GPPFAEkIBPQY67dtfOnxjDH4kSSg8LfXAZfU7RX0ZCjPISp+WvnH4vIp+JkxxnbqFwBzx9&#10;0VrT+GREi98MTE2oakZP4bWPk9Rya3GQbx5jfgVrE+Fsex9au2JPyxIo/WtpCHb5Mfe59qiV9PRf&#10;jr+o4/afn/7bFCMqbNyHHPy153preb8XNacLhRNGPxEa/wBa9EkZVxkfe4/GvPfDZEvxN1yQf8/u&#10;PyVRUlHpFiMRgEdvSrHSoLI5jB/2an57CsyyK6Y7MVx3iC4xcEZzzmuuviRE309a4fxA265bJ6Ni&#10;tKe+hlOLaKVxMFG5f/1UyxupA+1jnmo3LMrKBUcCSCRcH+Kuj3ieQ9C0B/OtFJ961VyeR/KsPwxK&#10;TbLGWGee9bkRITp+tcstJG0fhFKLnJPf0o6dqd5Zzk0hBxnNSFmMYZ4NCBcYFDE4xmnAAdKCkFIy&#10;Bhg+ueKXNI2egPvQDEbGMAU0Bg3PrR8xG6g7uCT+tBNmSHjnFQWtklluMbs245wzZqcZxzSck5oK&#10;DI/io3KDTJVJGCetKoXpigB9A6UYPagAkECgTH5BPBo7ZakA2nrQScUCfcUYPUUhwO36VDaKIi6f&#10;P97O5z/KpJJDnAFALUXdnjbSBio246e1NEnODTie5NAbMVGOcYqTcoHP4VEDg1HcRecoO5sqdy4N&#10;A9SxVW7ODzU25u5qrdOAu000J3ZXmsUnZG81l2tn5WqxnaMA1AHHTfQZFA2g85rTlYcsi7bNk5Yd&#10;qn+SqlrJlOlWM5GMVm9AsxwYluOlOqNWIbFOeVYxub60g5RxORgiqOtRkwo6LyrdvpUzX0Bg+1Bz&#10;5frT4blLhFniPynpQER8JPlLuHzbRkU/d6rTcnGcUvegYEY6GlY/KMU3hRwKUEbckUDHJyeRTc84&#10;/KmjzPN3B/lx09TS8+lACjB6mlYjfmmSM6kBUzu+8fSmyGZWURLn+9QBJwx5oiYfMHT+Lj3qPzD5&#10;u3Ydu3O70pwf73+zQTbUkYAjcKik55HpT8kjFNlOKCipNDFcqY5G6+hxUsK7E8pR8qj8qjljQP5u&#10;KfHID0PSp9QJ4+c5FOGOwqMN3FPVsiqQFa927Ov44rhLUC4+L+npj7trcH/xyu8vx+6wBXBaKFb4&#10;xQuT92wmP/oIqo9SftJM78sQOXH+yMUwrlsg7fU+/rUgDFGDj/61CxbgSg9+c9aokhk3qjbee33e&#10;vFNtn8yH7U42ttJMZxkAVHqlrJe2klvHcGMtjLL2wR/SnXJW2sppVIPl27nv6Ggr7Jwt5dT6hdNd&#10;3L/Mw49vaq5jkMfKdf4v/rVI6sz4X8vSm7T5hG/3PPWgLWI1RNvzL7elPjiyoCDHp70qhd+1BuPo&#10;o60/dk7oy3ow9qCuh0fhCOabxL4TDBlH9rsGXcGx8vUc19BXUK7sMdzBuvtXgvgPaniDwq7D72sO&#10;uR67RXvd5FEZGTa3JyctWkvgTM+rKzBSpUHjp83ao5TtG1m/Tp2qQqHHytu74600hc7ey9qzAjyq&#10;Ptbv/Eq9R/Whdqx7lX8MU5/m5Mm7vQPu5K8qcjH0oAbGSXyW69/U4p0cat/D949ximgsBu7lf8ac&#10;mAgdABuoAjKqcnzNxB5+SkIDAHOPTPeniRiCuP8AvnvTOVKqOcZHHagBAWDiMj5WbON1IdqDao60&#10;hO6Tbjvmldd6Hnheu00AIYpXGFPbp700RuzfIeG/zipGc/K0R4AFNYHfuVv4s8DpQAjKSdvDKT6d&#10;KZ8ifPGQexFSGIOx6dePm5pDjGT124+vNADCu7azufbjtTcM644G3rmiT5vlUqvB5pybSAh6ehoA&#10;jYB1Z5G+b1pqIAhLKfX73FT7Rt3YBOcmomXHVeP5UANSPb80ac+tKqMGJYE+hbtSMSUyG6HIWlUs&#10;V3MxpAMVQo8wj8KaFGSTls9acJFYqjf3c0gQbTjg9cUwG4KHKfUexo+UcOu7v9KTchYbl6e9CyeX&#10;1RSD91i1AFzYByw/CjChiG56VIgLO2G4prA7eAvXmlEAQK/yp/Dz1pSCrbAvHemuo4MY9296ewIA&#10;IHfIwKUgDa55zgU4KfN46tRyRkBacsTHnPvTjsA3HHXoaIlDBmx608JuOB/3z6UoU4z07fdpgHkg&#10;Sg4/8epxOCwyfvZx6UADYwH0Hv70BhGwZ2GTz09qQDTuERGfvdKdgbsheOmf60pUysVAz6tT4tqD&#10;5j/FTAa6AAnb8q9R6mnRgOdoYqxYmmqpYMIz83UmnhVRzu5x2oARRGH2O5x396fuJPyL1XjOKWGH&#10;KZJG737mhVih+d+rGgCa3VtqkH5WHygV83/FpRH8R7hGDZOoXBHp0r6QiYqRnOM9en4V85/FuVH+&#10;JF1hyF+3TAbe/FbUvhZMjQ+Gwij0jVNq4Zrld3v8orUtFKGSNg33sjpWb8NoyuharJ3N2o/AKK1C&#10;jqd6ADtUVPjX+GP/AKShx2+b/MQbWGMZ7hT615v4NxJ8QNeZQf8AkKSDt7CvSlVR8p78lq8x+HQ3&#10;eL9amVW+bVpuv++azkM9PgiDQBXqZuRzUMLMkICqWqUk+n1qComfq919ltmc9l5rzLxF4vtEvGUy&#10;L96vSfEls02nyIp6qa+Wvipq2p6Pr8kHnMv7w17eUYWOKk0z6jh7KaOaylCT1R6NJ4yswMrKM59a&#10;bH4xtTJxLXikfivUGZt8pqW31+9NxuE2cnNe7/ZFM+qfBtNdj6o8Ca5FqFsqq4z6rXaQttUc9Rmv&#10;G/2f7i6vLPzZvT+Ida9gg+7zXyuOoqhXcUfB5rg1gcVKkuhPvGM0zORwacpGdtNI7EVwnkyE24Oc&#10;0o6n60m0Z6UvAoBAc+lFIOD/APWpT1zQUFNYcBR607g9qaFxk5/PtQTzBgIM5wKdj3o2BlwR7Gig&#10;VxCOOtIg+XrTqCAOCKAuwANAY4xmgYxxTecGgomYZHNNXIXJprOFX5jgUKwANAwYk8ZpkImEf75s&#10;t7U8qCN2P0oKk9qCbibRnPNLt38U5UA7UoXBzQSIEOeRTTwcVJ3zSEAHkUrmhFI5UqoU/McVT1AM&#10;3Geavsw6Y/IVWuVUjkVcdw5jPRZQuGo2nO3nrUxjUDIWmvub5RWnMHtbFiyLKvXvVzPGaz9MS4SP&#10;ZcuGPqO9XkA29KzkTzEhG8bloXA49RTgMdBSDHp+lSCY1oI2Ty2X5TxtpY4khQRxjao7U6jGT0oK&#10;DHvRznijAx0/SlTAHI/SgmwgXAyRSkKOc0u4lcmkYHG4UFCHGKKQ/NwP5UoXn5f5UCuAzjmgmgda&#10;CaBjRuIIbmhE2Z56mlH9KWgAZmI4NRux/LrUgGKbIOMgUAZ+rXklsoESj5um6qttqNyh3ybWXuO+&#10;K0L+yS7i2k/N1U+h/wAKz4dKu2fbKqqvdt1S9wNSGQNz6ipo/vg1DGgUBUHA4qRSwOc1QEOpOdrF&#10;TXC+FAZ/i9IdvCaXJ/6GldxqP+rJPeuJ8CqZPirffLnbpbD/AMiLVx6i+0d9g7QckHBprpJ5m6Q7&#10;lWpFB4Vh8uKcVxHtJy2fvf40ySvJskGFCrt5+uKpeIpGttBupyp+aMJ9Axxmr7nC52fe4xjpxWP4&#10;7aSPRI0H3ZbpVbaOg5I/lQP7JyJYM4AHTuR15okmCg5PPpt7Ujbnk2q3A6YUd6Uqpx8x/GgJAkmA&#10;HUcdOKBJlMn7vJxgUKADlB+dNRVU7SetAbo6rwbHPJr/AITEEoVv7aOQ6/7HHcYr366LyNl1w3IY&#10;LXgvgO7Fj4k8KSYY+Zrpj+ZcjJjPBr3q9EUUhwMbuOO1aS+BEdWQ+Xsk5ftwy1GsYDszsefTvUk3&#10;lknB4xnn+VRbVAyWLCsxiGNS37s9eg/pQ5dkIK/L+tBiIblAueQR2pSNvAHGCMe1ACFSg3DlduVo&#10;ljXHlCPtuxTfLATzFfouac0mWwzY3cNQBGIlzgqenH500xBWxt27vvfnUgAMQ3Efd69aD5eWRTw3&#10;6UAQxbWfaVb0J4pzLIUyw6VII0YsWXkc/hTJF3nYCPrigBkgZU4+XbjJzSfK5+dju2/LjvT3Vjuj&#10;I68ComRR8uPcmgBUYbQTng0OyIuXTnpTWDA9gR69DSs6pt3Mdo55oAUxxLLwuflz+dR+WRwDQCrt&#10;heq+p60dXIX8KAGSZTnd8zdqRmfLbm+tPcyYJIPygFeKTem3nuOaAEX5/vN34x3puNkmcfN0p6AI&#10;mEPPXGO1R7cOxQL69KADenDMPw9KQr8/zN+dJuVlwT+lOBKL1/SgBrqxcFyvqtRmHbwsmP71SBxj&#10;DHrTGDq5O1ef71Q3cC/IvzYKU4RkduP50ZCnaBw3FGSxwydePvVYDQBhgRmnMWC5x3xgmj5hwo4U&#10;U5Ubb8zbiaAEPyN8o+vFSyHDEEL6cU3kksgpyKolUKM+9AEbI0KhUHfHHenfvHXaw46nPpTgN5zv&#10;HFObr8o7frUtgBKgF5H27e1NWPKlud23n2qRYwxZnbdxj6UOwxgd2xQrgEchBO7P+NE+5SCw7U6E&#10;qx2k/MVPbpQOYt2SWHb1qgCNsKVVff2pz73iyM5z+lNQFEGXx82OnSncZ2n5QCfxoDcckeNqhg3c&#10;MV/WmvsiIDfeBp0WI4yqN838J70ojkMY3HblerUBYfGm585OGYd/avnH4qb/APhZFwWVQWvZix9u&#10;a+lrUCEZG18181/FXDfEi+UcbbuYk/xHLNWlP4ZEy+JGt8Mgv9k6tG64xcIePoK1J0wTGgrF+F8j&#10;G61ixjXd/o8cnX3xW40e1twPUVM/iXpH8El+gQ2a8/zSf6kcat/EcY5/DFeY/C0tJrmrTBB82qTt&#10;hf8AfNeohVKsx6859q8u+Dqbp7yYBhuvJTtYY/jNSV0seoW4/djn606Td2FFsh8peO1OYbetZmhW&#10;vEEkJVhXh3xq+HNrrOo/aUUq2euK9zupAik1wnjaWzmuPnK/n0r1crqTo1lKJ6OWZlLLsR7SMrHg&#10;r/CORMmKZufvU7TvhNcR3ClpvlLf1r1CQ6enRlp1oNPeZWLr1GOa+meOxHKfT/63VuX4zqPhLoMe&#10;j6RHAq8ha7+JMrkfSuc8JrELRfL9K6KLHO6vj8XOVSs2z5DGYr6zXc273HMMNxQxKjJoGB3psxV1&#10;Ebg8/wB2uQ4g3b2wvbrThUUsqWqB2HVscVKPWgfQOfSjnuKKKAAcdRShd3Sk7c07avUmgQJkNimk&#10;EHmnD73y00Ju4NAAuG+ZWoALGgRqg252jtilYnGAeKAIp5WhXeIy3zAYWn4JGPegvt+WkdGyMd+u&#10;DQUwKbxtcZFOA46UbQny0pOaBeoBWI60pJ34pCQUxSCUN90j0oH6EgOTjFHPpQDkUUErzDn0prBu&#10;uaXJDY9qDnGB0oKvoM7ZrL1PVYrfJJq9dyBISSelea/ETxcdPZkL4x/tV14TDyr1LI48ViI4eF2d&#10;RJr8X94VDJ4khjfOf0ryOT4kRpx9oH51BJ8SELbfOHP+1XuRyep2PF/taPRnu2jatHdD5GrZjYMM&#10;CvKfhn4q/tF1Bl/8er1C0kLRcce5rxsZh5UKnKz2MHiPb07lxQQOTRTFkUHYW5608HIzXCdgUvKH&#10;mkHHFKn36DQQ8nNAlR/kVslfve1DdSKTYoYuF5P3vegBcnpQS3rRnjbijb8vy0CuGCBuoGegNOXp&#10;8vWk2gMS1BIpBXrSGMkcetJgk4WnBju2mgENOM5AowAc4pXb+7SY96CwGaa4J5Bp3GKazqrKjfxd&#10;OOtADPlZeDu96QoCMAVJ5a9AO+cU4Lt4zU+oEIRxyKcMZyac4zSMNpxVAVNUz5DY/CuO+HI/4ubq&#10;tyxG2PTPmz6GQH+ldjqpPlkfjXJ/Di0ub7x3rEVlfJayNbW6C6kBKxr5vzEgc9AelVEm+p3mBKik&#10;x87ei00oCFYn257VXsE1qC0a21u6hnniuJE86FywdQ2FOSBnjvjpVgOHjy79sVRJGC0oURjtzUOq&#10;adBqllJpdx8vmJkN/dbqCPxx+FWpjhMn6/L1IzUcmxJ1Ct/rOaAPN76zvdOuPsF7beXNtby5FkDI&#10;zKeVyOcg9QaRRKQJGGcNj61oeJVa91K6aAr8sxkjJ6Fgf68j8fasyC/t72NZbZtytj/GgBx+VhQ6&#10;MNsg+nWnOrH51O7PWgthtnJzQB1ngUb9Y8LPIo8v/hI/m9z5Rr3zUEjLsAd3OCfX8a8H8AxyjVfD&#10;Cocxt4iwx9D5Jr3q7h/f7icru5NaS+FB1Kf32VcMAvFDbTtVj95sYNStIsZymD7elRmJZG3t0HPy&#10;1mAjtmH8uV7c0OgKhizYzzmhgc+b26HjpTmYocBsf1oAiySm/IDZx8o7UkiFzjbtPT71SCRlKlRu&#10;x19Pamyq+3G3ljnbQBGYiAMLjHT3pm3D5B/OpmkUKpKUxSAp4/i4B/pQAqurAbvcbqRFOSCPY5pw&#10;jzHuamkM53qvbpQA1tspwp3MDmo5G5LTJ261Ky7SNw6Hj2psi7SWj6entQBWPzjzFC5I47ZqRHw3&#10;JX6UbIhhlX2pHaIzqjMVbbxQAB1Q5K/xYPtSeXtPIx/u0HyNpLcNuxQz7V24PNOwEeJNyqv3frQV&#10;lcnaq8diad5ZzlXbDUAZBBfp3Y9KQDZQFOSAuPxzTScEeWB0yM05l3/Iee6sTTjHgYf7vT6UARlP&#10;NJ3qRzz+NDA4A28E0CMxjIb225oYvjaV+nvQBDIQJOVyv1ppMg6oPxFPdQwILUEF+klTbsBohcck&#10;9OlN2sT9/wB6k2k/KT82OtJIs0S5I+nvVANVllcBPTnnGafGrg7Wc7v9qmJFtO10+7yfmqcBkQvw&#10;v+0am4BGqZ/et8v6U5UVAHBpqp5gBOSB6nBPFOLKn3jhSMCmmA0qzttcL2P0oeMqvyN92nD72Sfu&#10;8deuKcTnbtJ5HUUrANTPltz+FO8pwByOmacyGIcMFz94jnNOcxsPl/PtVARqjxtlfl709MYJZcei&#10;qelLI7Mn3B/wH6UQorDYD83egAIYnKR8/wB2l5L/ADYPPP5UigF927G1f0pyoXRl2/N/e9aACLGc&#10;yr+Xal3q/wAyjnH3W5oRZEG2U+hPvT8FF/dru3UASW/mlgQnzY654FfNvxQiZfibqERlLbbib8Pn&#10;b/8AV+FfTEKqGALfeXoBXzR8USi/Eq+5O77RMG+m9q0j8DMy38LZmi8UXNqD81zYMPrt7frXRFXL&#10;bSvfDZrkPBV2bLxrpswOFmkaJvxXj+VdrdottcNG5+6x3e4qZbRfk190n+jRUb3kvR/hb/20rusU&#10;UUjgfMsbNlu3p/KvL/gmu+xab+/Ix3Z9Sa9O1XbDpNxcAbttu5YeuFNeb/BVANFjBFSNnpkLYjAA&#10;odiOSKbGSF49KceRg1C3GYviDURaW8j+Zj5c4r59+JHxdjs9We3+0H7xr3bx5AZNKm2D5tpr4Z+P&#10;EmuWPiuYpExHmHvX2vCuBo4uq1I+az7EVqEU4Hok/wAY49pxc/rTtM+MUbXccbXn3m9a+dbjXtWC&#10;5Mcn/Ac810fwG8L678SvHC6bHK8dvb4kupu/soz3OK+6r5Pg8Ph5VJaJK581TzDHVaihF6tn3Z8K&#10;/EC6vpMc4fPy13cUu7oe1cL8NfCcfhnTIrKHdtVB949eK7iBdq4A96/Hsf7J4iTp7XPv8GqqpL2m&#10;9iQEg5odi2MGlVS3NLtQ8YrgOxK4ZDDcPypwzTSn904qO8vYrCHzpA21fQZoKsTUySQj7pojfzVz&#10;io7nckZKDLdqCCXzF3BWIGfU0eZIZAhjO3Gd2elQ2rTPEHnT5s/lU6nIxQULkjpTbeJ4gwaZm3Nn&#10;LdvanUYHUNQSOxgcmkOdnX/61NZnyuMY/ipVbcoOOvPNA0xojbje2cd/Wnd80UKdy7hQICcnNMIl&#10;81WDfLt+YUkjSI6qiZz+lSA55oHcKitrRLZnZGb52zgnpT2JApxzj5etBY6IkrmlZsdqitmlEeZx&#10;8x9KkPzLxQTIjinSUsUdWwcU92UAANjPvTYbeKP7i98mn7FJzt56UElPUv8AVMQfwrwf44rfLct5&#10;W7vXv9xEHRlIrhvHXgaLWWbfDub6V62U4iGHxClI83MsPLEUbI+WZrjUi+QHqSI6hI65RtwNe1y/&#10;BuASEm3/APHafD8H4FfmBevda+y/trC8p8ysprlL4H210XjaRW6j+Ve52CN5QU1yPgjwXFowUIgX&#10;HbbXcQRBEwa+NzTFRxGIcon1GXYd0KSixfL+bkfjSpnvTs0V5J6XKFOUgDNNGO4owcZoBCkHOfX9&#10;KQ8HGadhtvWkIG3NBQgBJpxwq80JntTiobqKAGqyldwxRkMOnNATBwB8uelKFwTgUkwGbtpwTjPS&#10;nDh+TSsqt94UhQHoKYBtwuab3xTtrbduaAh70AJsJGaRV3Dc4we3NSAgdR7UEDPI6UAR4I5IoX5j&#10;gGnsGYYAqJTJEd6qGweQ3Q0APZGHGKYyEnJNPEjt8z4654peG6daAM3VyRE3sK5n4TK0vizxBI2d&#10;vl26n83rqNZUeQ2BzjFcl8OJvEFpqXiS50PSJLpI41lupY03+SiBskjuOc9D0/GriZ9TvnQ72Yj7&#10;2aYq8KAvbLcU3R7u61TS7W+u7ZoJpYw0sO3GD/T19qseTiTAHHpmqQFdyAdqrkr1rM8Xz31lorT2&#10;oIbzFVmU8qpz/XArWdmjaQtF9PmqDULUajYzWt0DtkjZWAXp6fiDin9oDz0iOdMzjcoXhWY8nnng&#10;/wCfem4iY77eEJ/s7elOGZMMCOnp3p2GC/MmD61IEZGOpIbPrTmVTls/MKc/zDdjq3UUg2iPc38L&#10;ZLNQB2fw8t1OoeG/3oX/AIqYcev7hv8A63517pdI3mkD7ucNXh/grcl34ZmikBVfEwHK/Mn7hzj3&#10;B9a9zu0kjkZg+7uB/StpL3EHVlSVDsK4z24FNEki4HovTFTADG3d/F/+uopOG3BCoJwOeorECKVG&#10;Jyj/AOfSnS7G4xuA/Q07aiptzu5zn0HrRv8A3uUJ2/73Wq3AacjouVXtmohsZ8ruPy7vpUhLLlNp&#10;J/vetMWNlCnfz/KpAa3PU9qb5SofmYevFPlVDGc7SV6baRIsnzC25Rwy4oAGZ1XIf5ewPahxhw3z&#10;fNQ6IoJbnafuntRlFIOdvP5UANm3HdsPuveo0Xhnds7hhl9PepmMok2hu2RxUb/LwG5PPHpQAxF3&#10;cMPlqCW3ZctI/GflbB4q0Is5DN/FxQx3OEG3uCGoAqkhV3FP94+vvUkeSMONw7YXpUZtmhZhAhK5&#10;+ZfSpssX2OdoYnAJrQBio7narYX+H5elI67VZvL6dcdqkUICMZHr7Um5N/B4bj71ZgMcZXBGfl5H&#10;pzQ+MFN3b/P1pxVt25j93jimtGqr938qAGMzCPaq+/SmYLyLnjHY96ULh9gft8px0prEgZfGO59K&#10;AEYRk789O1G+OFQCVOeRmkAUybP4s80pwvyFenr2qEwNBQX4Yfw5wKkiiVhuY/MvP0psfly8JN93&#10;8z7VJxldw+XpVS2AdsZwNp56fWgsDJkDd/s04sCdyHgelRlokOfMXP8Ad71ADkX72V5bp7UOmVyq&#10;D3NJvJUiGEn/AGm4FMLXJ+Uuu3OPlSrjsBIWSNAZhtzxk1GbmM/LFFI3PVelOSKMyKvzNzgf57VM&#10;Y0aYKODTAZEJy+ZIsdlHXNSiMFVLjHzdqTy87hv6dG9KUsxUBk/3TyM0AG0zhlCNt/HineXGq5zj&#10;inQoCCS7LkdNtNkXL7E+jUCEyBHke/3h1p4BjO4L0bA4poyT5ci/Tigq/wB8suC2D65oGSCLzDgn&#10;b2+vuackZEm7d8u3LHpijK4zjBGPmpWEZBYvjzF+7toAmthk7F+9/e9a+afig3mfErUAwDBbmbOP&#10;XzG4r6bsAI14O7NfMvxNDr8S9SV2G4XU54/66Ma1j8LMzNtn+yXVnqAJ/c3sbtt9N3P6V6frUezU&#10;GlADB+V/GvLp4nOlzbXO7yyeB3616esy33h7S9RB3G4s1LeuQMfzqJfBp0f5r/gBH3ai80/waf6m&#10;N4ldovC+qSqDuj0+Y9P9g1538HVlj0S3dcbti7t3pj+deieMJlt/BOrTH+HTZu/+weK8++EKldHg&#10;B/uCs5Gh6PAdyc04+1Mth+761KE75qR2uZOvWBurZ1HdTXh/xL+C9lr+otcS2ytljk7a+gbvaV6A&#10;1iajp0M75aPr+letluPq4KXNB2ODGYaOIjaR8w3H7Ommgj/Qv4sfd611XwW+Dln8PdWmurKxz9oK&#10;7sDpivaH0O1wMQ/yq3p+iWkeGWP/ADmvWxGfYitQdOb0ZwU8towqKVtSbRLdvLVthX/ZrZ2bOabZ&#10;WyBcEAYGafMrMu1RXyspczue5GPLEShQWHSm28UiJhqmAAHFSXEj25OAKbNbpINrjIqbHoKD9KnV&#10;FEKRYGFzxSNndzU4yRg1HKi9c1RMhqjnIFO2gMTjmgAdKds77qTKQ2gDHTvzShcnGaTkHBFMm2oH&#10;2oycYpBncTnjtSDzN5yvy/wmgOUcOtNBY9Kd3pCM9DigTE5Ztppw4GKQDFLg+lA4iDOeRSrn+IUL&#10;kjO09e4pyg55FBQ2lLsi/d/ClYfMuKC2D0oIkOoHHFNLk9BSqSRyKCtAcFlwKqXdukh5q4TjrVWd&#10;8HJprcmViiNPib+AH605NOjzxGtTGeFFLn6mlS4jcbg1a80jK0SW3tfLjyBVnp1qKOVccH/gOKmD&#10;A9DWctzSNkFFJu5xSB+2Kku46gkseabv9qcSuKBXCGSNhlCPqO9OLcZFNUBRhRgdqC6420DewU4A&#10;4yR0ptOVgeKBRFUk84pA5707KjjNNwpOc0FDs8ZFNLkNgUuQRhaZmgB2WYYxQAw5ApB8rZ3Uob5u&#10;tADgT3FKwPHPWkByODSx+rH3GaAEz7VHtOcYqZkxyKb74oAjORQeKGPJpE3bfnNDAoa25jtnx6Yr&#10;D+B1xcC58STRztH5l1HE21sZBRsg+2D+tbHiBsWj8fw1j/AwQG11+6PzFtUVdv8AwAVUdjPqdsoE&#10;ZCZ+7+PFNKAc4688djT1jWMHY/X9KTbIrlPvL0P+NUBAwRtyfw7jjPpSqqqDuLbl5Ubev+FK0abc&#10;u2Tn+XaiR2T5UHzAZU+h4q2gOQ8c6ULS7h1G3iWOO4XbIqqFAdf8R/KsVk37dhz8vauv8cXUEOkw&#10;2LANJJNvxuztAHH865QCMnGP932/+tUAVVR1B/ug+tNS7VUYyvt+bHzjGT/WrUuw5wG5OTuFNaFD&#10;HtaJSrnBVgOfzqkB3PgtLQR+E7YzYuLjxO0oj28tEsbKT9K9wv7V4p2RX6ZDYPUeo/CvEvBNxePc&#10;eELBNpig8RF/9WMqGQA4Pp3x6ivcL9R5zKqdf4s9BWtT4ULqyk6EIBH1Yfeozltzjcfr0pzRxKcO&#10;v40gjMShycseOKwGR4IbkfdNMMrMREfzqRxJjJYfQmmq3yZKD/JprQCN48yZC47FfT3pEfYNrxjL&#10;DFOkK7y6qQf4m3Gm/JjGVb/a9KQDJGQjYPvD2pVDL8zdO/8A9eiQb02H7rCh44yqtIc7Rx836UAF&#10;wiygKVyu7pQZVHfndim4Z0Cg9M/d+tGHH7tk+bdw1ADmjO8A4Pt2xUTbvMz7YI96ftZCpOT2OKJN&#10;25lHLbcc0AN8vcSHHApBtKneOh7dac00gTHlcY/h7c0zcrOWYNx+tADTuBZiO/8AD1FOncMuVX5g&#10;ehqQSb1YAfdqEIQc/wC1nmtAGkhhhQeB2FB/dktt/hxx296dOu9zg44596jBQKwdvw7VPKAEqXxn&#10;t83tSNlmJQZGaa7lece3PcUu7an3+o6VIEcgVD8zHHr1prfMuWOf9oU/BY+W2QW/z1pCFP3WP0NQ&#10;wIQURjk5z0PpTZsucklT0+VqewCEkLnd0pJInDZDquee3NIrlNZIlK8//qpTFJnYZPlx6dKnYneQ&#10;VB3HFBVmUYPb5qdySBYY9mU57ZY1LHCifIuOvUetSeSGiAK8DoF7U2NdzYD/ACnmkABW3nIwOmc9&#10;acsZbJ247c0+BSfkZsn+dJEnlHazkc54qkwI4vk4de2c1J8wXYmRu+6RjpUjBXG92P40eV+5yhHT&#10;8KOYBu4RqE7ZpWBUBy3ysflyKekQRd0vbkkfSlKiRBt5579qNAI1X5mVvzDU5yixDno33van+XGj&#10;Mq5+nFKgVv3qqdvSqFYi8vzI/m5ycfL/ADpzRkAIB8rZz9aCmDlWP0WpQqlVjzQMYqqreUST8vWn&#10;SAqcIM5wvP8AOnJEqu2ynRx7zuYDrQBYsgFdR03MCQvevl/4lzNN8T9VJj2r9suPw/eGvqSyjbdh&#10;ZBjd6fpXy38RPMPxI1bC/Kt9c/N6/ven5VtDWLItrYo2oRgUb+IEV3Xw/uVv/hpZyE5ktZpYG9sN&#10;xXEWbBXUkfw/dNdf8JJ0m03XNGZiTBdLcIPZl/xFZbqS8r/NNfo2OUfei+zt96f62KfjuA6b8OtY&#10;BkaTbps3LYJ5H+fwrjvhXxpcK4+bb/Su0+KjrD8NNaEh62DLuP1Fcl8MoWXTo/XbUPY0aO7tjlAP&#10;7wqcAgYpttDhflP8PNSH5h8vapHsUb+QwqcDtWLeagRkt68VqaruAOKwtSWV0ADc13YeEXucGIl7&#10;2g7+1B2/Gruk3ryy8rxmsGG1vzJ/rf8Ad5re0CzKNukfc3etq8YRiY05VJS1N60lRi0WWUbfSq8+&#10;pRQTbJAwG3+7VhEwARUd3aQXK7bgV5Z6fkPjmWRBIucMAf0pwPH+eKZEm3AX7o4p21A+f4jxQOwo&#10;5OaWjBzQRnigpATtGTVGS6kmvQITujA5q2yZBUjrxUUFpFbMxQHn1NBMh4ODtansRtwPwpoTedwp&#10;xDN1FBI1N+9uRj+GjJPWnFPSk2vnpQVfUUbTxijgDa1CKR8maWRABuHXvQSMBAXLDmmklRzTtkgG&#10;4mmkZ/OqiA4Z709TkYqIbSdwNTKcrxSluAMoYYIo5oopABx1IqMli5P8PapMYFBIHX8KAIzjsKec&#10;7OPSgFscr3oMYDHmgew15BtyaytSupI2INaN2snlMsK5b+HNZF/HM0QMn3u9aUVeZlUvy3KdxfO5&#10;WPey7W+baetLbanI4+dNozximLbEjOP/AK9SQW64UHHWuxqKicnvcxrWM7MOVq915rP0+IqAD0rQ&#10;GQMVxVPiOynfl1BsFt1OAUEEijLBSWxSgkru9qgsNo6laAuBg09QAN1O4HagpXIzkDgU0gAZYVI2&#10;AcikJB570FeolOVAPmxSKRnOKf24oEhrBepFIFLdKf1H4c0DpQMbtYD5QKaV2nFSU0rg5FADB1wf&#10;SnKvfk0mMHBpygA5FABlU+XNPTaxwT170hjkaPfsO0tjdjvSBSvBPNAErs2Bz04qOnMD5f8AvZx+&#10;dRl+eDQA09elRyTKjbCeak+Y8sahuLaCeVXkjDFDlT6cUAZviR2Fm7Z/hP8AKsn4F7housSscq2t&#10;MD7fIlaXidtti+0/5xVX4C4XwzeOx/1msTbfwRa0j8Jn1O1ZYtvy/j701m3IWZetOlAJJUYYcMT3&#10;qNwRw/T1rQCIEAMuPu+lNcI4YxuQ2MY96crFeCBz0z2o2+TF5Zb5d2V3c4oA5Xx3E0M1rfSJ/rFM&#10;ZZR8oOQQP1P5Vh5BGQOc4r0d7G11C0ezvoFkhlXEkZ78dfY9wfWuE1jQ7jw/qL6fLMsybQ8MuOWU&#10;njPofWpkBTUrJIYiPfNEEa3jGK5uhHb7sNGF+ZvRs9sHvRjy2LRhmLchWpoiB/egZ/2c4IouO52H&#10;hLTYoNW8MwRal5sDeItq7YtpI2dT17DkV79qMcMbbox3xXgfgIN/a3huIHa3/CRJ8oYZ2lD+fSve&#10;7tZlBVn+ZjxmtJfAhdWUjFIJGdeB02+tO2orbgcg8n+VOLt8rL0x171Dc+ZuUDb+FSA1seWXb+/j&#10;600w8BiQWHI+anKsm/AAVf8AZpxDuCI3+YHPA4oArfM3zrHt57tSxRAsSrADnK4qYQlBtLfLkEj/&#10;AD9ajMbfMqHb69qzAa0SyJnG0K3bsaRgcsP7oqVkYDeGHrt9aaBJy20dMrQA0KWbbntzn6U1lY/I&#10;rfRs96JkdByx+7n6nOKEjIZWLhlP3gKAIpIyrqcL7c08PtO513Mp49qTKhShHHT3pi7yu0sOmPmP&#10;6UAOmydyoP8A61Rgqfu9OB9akA2hQvPYn3oUGRgMAHGfmoAjUIDnbuweaAzk8j+Lj3pWQStvkJyp&#10;+bbTDGCchzjd+VVfuA0uitgHPHPtUcjOPlRfmapycLlo8D6dKYdhAKknrRzAQszJ8wZfRgajWQls&#10;g/L6enWppI9y7wMHp8w61XHlxvvUfeHP1oYE2zccK2B+tI6beq4P86W2KEEbsrgEU2cluPMzz37V&#10;IDfJBfJON1MdSD8q7vypSrRrgndQ0jDlTx7VmBubuFxzjpTPmBwT26H1p+CMhVPrzQvynldx/iNX&#10;YAU4k5fsakRkCGTac/wio1xuBbHzenapl27c4ztbhTR0AWNVCZPFK3yOFBX03fhQoUsPMZsc/X6U&#10;5Qu7aVxz+VQAm4btnlcf3qkWIbcAbV9RUQGGCj9KkYSYZYjnPPNUtgAOuxolH0/xpwZUiVVagwmP&#10;qx+p70FEwGBJb+GnYByqqvhwM+3ekZYywJdl+bFOR0jbLoW4xtpJJH3AAcdW4HJqQCJU8slRnH3q&#10;cNiQiMgMR7fpTcHd8q/KeOnepZDvTbkntkD7tUgEixGSJB8pyT70R7duQf8AEmjK7WV2+793jrT4&#10;o1TlWz/SmBPbFUKoBj5sA9c+9fLfje+tr74ga9FEyMYdXuo/k7YdD+fNfVFip+8AvIyrGvlHxiJT&#10;8RtYiht4wr6petJID38xP5k/zrSHwsRDbnlgVx8vFdF8K7pbL4iGzk+VNW01osnoWXkfjiubhJRe&#10;RnnFWkvZNG1bS9fSTH2O9QufRCcGoj8av6ffoVU/hu3r92v6G98c3Fl8NdWVoFJZVj6+rjmuV+HD&#10;EWMYzj5R3rrv2nUW3+H91LCP3dxdW5jPqCwNcj4EVks4z7D+VQlpZlys/wATvLWVtvFSmVFHIqpa&#10;uwXNPuWbyiw644oj8QpfCVtSuIgChPUdaypljc/e/KqGvXOtGXZBGcetYF5qviO2O0wM2f0r0qNF&#10;yjozza1R83ws62GKLdw351qaZAsZO0/ebLV59a+I9WhmWOW3Yng/d612vhi8uLmMPMm2pxFGVOF7&#10;io1OaWiZ0EYwvIps8QmTaH29OlSIuRildcYwPxrzLnpRGeXgcGmlckfLUirtXA7U0RPv8w5OQOPS&#10;pbKAJjvQFA5JpxBHUUbd3FICN4i2GDe/FG3uVqTbjvSOCRxQAzr0pSNuDShcEYpxXdWgEZVipAz7&#10;UoXcMbqfjbxikCgHNACbMc9+1PODGARSduTzmnIhfPHSgCMop5YtUB2I+3c341ZZcDDZ/KmmJG6n&#10;/wAdoFYiVcH7v6U7p0FOIx2pCcDNAWELEDO2loBzyBR75oGIF2knPWl69RRRQAZxzRnPSgjPBoC7&#10;elADH+9Va4hRzg9/0qy4Oc4rO1O9W2WnHfQiVrAbeMDBpsVpFFgIfw9axbrxVFD94frUUPi6J5No&#10;Hf8AvVvGEzmdSmdTbwRBhKMg4xirGR3rIsNXW4CkH72OM1q25DrWMlJbm8XzExGaB06UD5jgClUZ&#10;59Kk0sCg/dzilLEjhaOT8y0ITnFAxuD3FOC5WhuGHNOoAaMKcGnZFIVB5NKOOKADrwRQPpQfanKA&#10;3SgBuMLkc96CNx3AGnhQKa25R8tACFQTk0qrmkzzinAOOlACEbRjcevSkBXdkn60OSelV3t5DOGL&#10;/LnP40AWnzsFQl1xginJvY7S33ajugUTfHRcBd4pjEE5IpjGRU3OwWjc3rQBieLXKWEjBu39Kd8A&#10;wD4BaUgt5mrXH3e3IFQeNZdumS4H8JH6VH+zw0//AAgE0L7gv9qTPG/YZIGB+Iz+NbR2M+p3bxAL&#10;vd/+Annv1oX7v3M/71Ei7NvnK33ePfvQSTgl8cfKB3FUBXkV55VQFdqtn6jGP8/SnInl3jebKzKy&#10;jbwAoPOc/oarajPZ6VdJqF3c4ZVK/M3Wue1/xhdXwaCy/dx/xPg80E83Yb4k8VXtrrElrZ6jD5aq&#10;Bs+63U85zg9v1/HKmv7i8lNxey5bGP8A61V51kkbFxHGx7bkBxnr1pVCNiQMc4xip1KSBQBLvji9&#10;uRQFKhpVXtwvrQxcJ80vfJ9qauccSZ7cVIHVeEZr6QeGJbm1jj/4qa3O7zATGcN6D096+gdS3Sy8&#10;Hv8AeFfP3gpyJtCV3LKPE1rjd25P9K+hL0PHIQXywJAX1raXwICqEIChTuyc1GGd92XI2/dzUjbU&#10;jUsjfLxgU1wpwvTP3ahMCN2ke4ZjHtBx0qOSVgpGeeeDTo2EYw/PA2j+lRsyifONxZDQ2AL8zbsM&#10;VOefemqrcuzj72Bk9acxdY9rFh825Se1AYbCGUNu469KgAG/7yn9elNlLlGKptx/dx/OpHfbyx+U&#10;e3Wk+QHCDhuTnpQBDF8yfOOuN3PNC7Yixzj29aecO5YZUL02tTWCED5T3/i5+tAEZLudwU/jTSwU&#10;rvHy5zk+9SYYqABlf71RyJsUgfMMfe9aACUGIh4gD/sntQzs8p2tnd7dqWYAneQewpsmFZSeB7UA&#10;OjQOzMzY7bc9aVsMPlxt60mFxtDt65pYI/lKtzzgUAQkkHdnIP3cDilx6J820npT9nlFoX+6v8Xc&#10;VGQV67uM0AMZVbiQ/wBKq3tsX/fRAblGNo71aC+bk+/HI4prHaxXaTn1PFAEUTIsWF59u/vTTtZt&#10;wxjP5VIOGz0U/e+tJ5aM24p9KAIpDFn7xppI/v8A49KfIilmYLzTJIgH2pzxn5qlgbzlQd6J1Ap3&#10;8O4j8BQkbRNukOeflWnNy2R3FHMNbieWiop8s59T2p3lDfkn86XKugPXn16CkGF4c9f4qOYuwq5k&#10;byyPu/dpylSQzj+LmiEEtvQcLk5bvSmRZG6fLmkTIXaA+WIxt4oYqv3W/h+9SNC2eRj5elKYtqZP&#10;4A/59KvoSOjXe4DSHqB9acmd2wDaR05oARC23BUd+9JvDRrll3bgd3rSuNDmRFbO1vvfMN3SnMw3&#10;bwmF2/3e9IjBywQZ/GnbhG6ll/CpEyMwkNuH3h2qRHliyDwoHp19P6U752wznI/lTpPm6evpSAaF&#10;dm2oCw6t2z7VK6kOA+6P8KRPl+Yn5l/2qdCzTMML3OW9OatXAmshuYK8fbHB6/54r5c8YQxx+Odb&#10;8iMjdqt4WIXriSPivqizDCXJAG0GvlbxLuPjTXIm3Y/ta9JZu372PitY/CHUz4lyPkFTXcH2rS7i&#10;zDctGcZ9ajjTLFVNWoSgcuBx0rN6qxpsXPjJqqeI/wBnbQ9SKlpG1CCGfH95CQc/lWT4KGLSMY7C&#10;otemuZvA134OiRpI21aO7t9vO1hkMPxz+lXfC+m3MUEcMcDs/QKqnmnLWo33M0uWKi+n9fkdLbnI&#10;zmpQyYIY1Te21aFPm024Hb/UmoWnvYyQ9tJ+MZ4rIr1Lk1tBId2BUEukwSgl4VNQNqMkaZMbD/gN&#10;OXWfkzWkeaPUrYE8P2m7d9nWtKzs47VBtAFZy60o5z9aeNaRuDmiUpPdiRtKwXgGhmasmPWo+m6n&#10;HWEwWLdqx5ZdQuayYxg0uVXoKzYdajKgs9Sf2xBjJNHKLmRe69qU7RziqK6vCR8rUp1WAfebijlD&#10;mLeUprYzxVY6nAeVNIdShJz5g+maOUotEgdaTetVf7RgzgvTTqEIPElCQF0EHoaM9qojVIwchqH1&#10;JVQyFugqgLVwZAVKJn+lOjkkUAlqz01lJHVM1J/aUX/PQD60AXGkJbczZ9qesic/LWf/AGjGerUP&#10;fgR5jb/9VAF1nBOQKazDvVQ6nEpw0gBxnbSDUoZOQ4NAFvco6GopruOH/WMAe1Qi8VjgtUbywSSe&#10;ZIAxAxQBdilEihsdRT1fjG2qqXSBetKtwjOWVutAFmioftSAYDUC5BHzGgCV8FcE1heIo5WDbF/S&#10;tY3CkfeqG4EUvBOec04uxDjdHnOtWtyvzuGAxWbYm5Mu/Gfm7CvTJ9Ks5ztkhVsjvUKeG9OD/LCq&#10;j2Wu2GJtFKxyvDR5rpmR4decqoIPp0rrdNYlQpqrb6ZbwDKKo96uwqqBWjP61y1KnOzopw5UWWKk&#10;fLQBu6Gm5HrQCRzmszUkAwMU0YAwaRZBjApM5HNTzAOLDPFOBBPBqvdT+RFnueFqC0vCDiV+vT2o&#10;1Av5z0opkbKI8inAqec0agKeDkGnBsdKYWA6Uu4U/tAPLDGc0jMCKaW7Uc5pdAA470qEA800kYzS&#10;eaDwBREB2ADwaO/SmiQdRSeZnijzAekbM5dW+72Heo2XBxSpLsk6/wAPPNJM4BJzxUMq2hVvpfup&#10;1+aoHuVQc1W1DUVSVstworB1HxFLcXQsNOjaWaQ7UjjXkmtYom43xtqiJpsq78nHSuk+B1lLbfC7&#10;T0uLfy2kmmk2txuDSHB/Sq/hz4YvcTLqPi1Vkk6ra9UX6+p/T612kUUcMcaKAI4lAVQvGK3Rna24&#10;OgJUNGfVVz0/+tVd4EuDubKsu7bt461afZ5n+DVXKjzeEbmhgcj48F2+vy2UrqVWOMxj2K5z+eax&#10;XSTGWk3LnBrpviHbpFqNnemHKz2zQtk4yytn+TfpXOyryqL0FK5MdiuzO3yx9P8AaprKyA5A5p8i&#10;7W2RyYbrj1FIUC8qpBIwdzZo1LSISgZDukPTGV9e1OVArjcuO5p0SIq7iKGLyHJHH8NSVY6rwKiT&#10;HS97/wCr8QWz46chj3r6A1BXa4ZgM7c9ua8B8DIqx2skhAVdUgZm/GvoTUGVZt8YyN2Pm+tbS+BE&#10;XM93ZQ26Lr+tM+Y4cL8rYH1GaknO+QbRhd3fvSRxuF8rHGc596jYCOVdx3In3e/9aaY1Ayvt/LrU&#10;hGAxyGz/AAhv1qOXcg2lvm7HNQA3c3lb92McU07EPIwrN/n9KkBVOWHehVVsGTuPloAhdg0eQ+fl&#10;x0o3bQrqN2Mdqk+YRGEooyfvelNMhj2xyDJ47e1NANLru+Zuv+HSmhEkXcrYXaQPZqkYjdsaMcc0&#10;1Ywd2yPGTjk05AR5ZB5bP93np2pVjRhll+XGFFSlFZ+W6io5CQMRt8vdT16VIDHb1G7nlfX3pnlt&#10;1MWR0wR09qkGw5Lj7v60pJLYzwy560AR7i0fK4YjH0pYyhP3sY5/Q0o3oSVVc+/YelKqxs2zb06k&#10;/SgCEl2O5D15PFDvvYlu38VSvtIG049qY6ptYqvSgCOba2PL9eajzkcjrTpCoT51Cke9NMedwyP9&#10;nnpQAgTCbl+9/dx0pqoVGEHA9aduQf6xWI9VPSkJxIEK5HXd6UARoN5YZ6N6daZNCJm3D6dKlYqk&#10;m0N7USOFPf8ACk1cDaWLeC2Dkd6BkAfLux3qQqVlH59O1OCYGSBz6UvslNEUYTcoT6fWnooK7Xz8&#10;ppXUbt207qVUBjwinru2t61IdhcKiqBx8uPwxSnKJtIyOvBFEfm+Zgj5ugprIAp3rjn86AHBiyMR&#10;3xTWzM2wluF+9704Dd0X26dKcQVUAr1/Wq1sSCxoysMnG7B4qWOJg2QP+A+lMKx42lu3U896VyCG&#10;UN/Dx9aLdwEOY/up95/Xp709XIZoQMn/AHelCoSyuzfe5x6VJHEqSlz8vqD3osAyNuPu9s7akiRj&#10;+7A+bpz2pm0CPeWDNnrt6U+M+WoVlZTtzlaFcBSDEmx2YtuJ+tPhSPbkndxz259KIjG6bBGcso+b&#10;+lOKxxFUIqgLMEeyRSo5PbPSvkr4lQeJdC8c6sttoFzOs+q3zZiZfmBkjOeSOn9a+s97hwYVXnjL&#10;/wA68r+JPw78UXviGO+0O+ikZ5LhmjOnGUJvMZ5AI/u9fQe9XC97INzwa21fxGyKW8Fah83o0ef/&#10;AEKrB1jxAo3t4K1TA7rCpx/49Xq1t8LPHgQyGeNscnOhMufb79Rp8HviQl09y2osyGP/AFX9ikL1&#10;7YbOe3pT5X2/Ir3TyObxLrNpcfb7Twvq+9fvbrFvpVyL4vQxnytd8Bag+3gt/Zsy5/T0r1b/AIVN&#10;8SckebCP7q/2S/XP/XWpJPhH8Tokw11btnhdulucHp/z0qeV9h+70v8AI8703436Rp+2PT9Y8Q6b&#10;uX/VtbyyJz7MvFdPo3xu0CdFg1XX2uMt80jWrxMBj6f0rVT4T/FORfMkngJbOA2jvx05P7yiT4V/&#10;Fq1gaS3tbCZlYr82lPyeecbzxz+laxktFJael/6+8y5Hq47/ACX5P87ohk8beDJZSLXxlb7ePlku&#10;AGP54pT4h0KT5U8T2rfNkf6SnP4U8+Fviqrxvf8Aw+0m4aJiyY0qUZPHJ681avtG+IF1dtcXXwg0&#10;uZ2be7fZJh82MddhHAJ/H6Vgqco6GicuVJp39F/n+RVS40mc749YtZPmz95G5qZI7N+fOt2Vhw3l&#10;LWW/gXV7u3MU/wADICqrn93NcLn8DFzWD8QPhx49mit/+EZ+FK6WqvuvJ45J3YKOcBfLGc/Xj0ql&#10;CXUevT8jspI7YP8APb25xkNmFD/Sm3ttbJDiPTbVnbCovkqMn8qxtZ8D3uk2dtYL4G16aeTannW9&#10;7tDPwCQCOB7dqW28E6hIIWj8MeKIZFmw3+lRsT6fxf8A1hRyy/q5N5f1c3I9IsBEsKaZb/IoBb7O&#10;OTj6UraLpboP+JXb8HnZCKxrPQfEiWcaQW/idZJGyf8AQ0mycdOp/wAj3qx9n8RWk4guItZVol2/&#10;vPD8nHGTkKME4o5RPm7GgPDuigM506Ilu3PH61HJ4W0SXj+zUB3dct/jWVFr11d2S3g1K6t0ZWYm&#10;60SVTgHaf1FTrq98mzf4gtePvGa1kQe2aViebui5/wAIr4fVd01jgdFIdv8AGo08I6DL5zNayLsZ&#10;QF85vT61H/wkUyjEmu6S3U7muGXPXjkcUsXie9VDD9m0+Xd94Q6gpP4ZxT5ZD5h48DaEQGEc33fm&#10;2zGmzeANCK7hPdDkj/Xj/DpWlp3iO8Nph/DUcwf7rC8Tj043ioxrMhPl3Hh6+28jdGqt/wCgsaOU&#10;PaGXJ8PNLBUpf3ShuvzqcfpUln8O9Me4VLrW7iNN3zNtDbR64xzVxPE+lBRcyR3Soz4RjYyEFvQY&#10;HrVi517wijqLbV9nyZYXEZQj25pcrH7Qz7v4XW0Vz/ovihfJViJC8e1j+7Q8AZH3mZev8BPQ1DYf&#10;C+0uhI9x4rkhVVJTFqGyew++K3IvEGhhsf2tZuW+bmReR+fvVq2vNLuv9Gt7i23t85VZeVQHr3p2&#10;7oOf0OSk+GVzt/deImJGP+Xb/wCyph+Gupog2a+p653QED+ddvthkfbBJnb0Zvc9jSG1aXPy8fw4&#10;bpT5UDal0PP5vh54g5ePVbfpw2G5qoPh/wCKorjKahbMrDP32/wr0K/06VYkLRyeWrgrjcoJBz1F&#10;QLEgXBG3k1DjcItR2Rxf/CG+LlHytat/22P9RUDeGfGMUnlmzhfvuW4XkfnXcuiSbUkXK96AIs5Y&#10;+o9qdoh8jh/7A8Yj5RpasR2WdP8AGkTR/GSMf+JLJwv8Mi/413aqvEgwN3C59OmaiV43ODD82G/h&#10;4NLlRXu9UcULTxWCSuiXH3f4eaa8HiocPoV0f+2ZruVACKIk4bluOlJKrAsFXpwv9Kbj1F7pwrJ4&#10;jjG06FdZ/wCuLf4U0Ta5/wBAW664/wBQ3+Fd4m118sHDYA3bsZpFJRAyudufu7v/AK9PlQtDglvN&#10;VxltJuf+/Lf4UDU7xfmbT5gP+uZ/wrvIGzkyOyL5jYwx+7+FOTe2G8xvxJ4o5Q0ucKutyDh4JF/3&#10;lNSDW0C9a7oTMHwB5isMFZPun149KyZfDUS2UlvAT817A0IZVYLGqbXXJ5wxJbrwcdgBS5EBzf8A&#10;wkUP3ScU6PxJbnrLXbSQW4YHyvlUAKCo/Ko4dPtH2y/Zoex5hXnj6UuQpM5Ea/ascCX9akOuWrHJ&#10;lrqm0rTDIxfT7fPr5K5/lTf7D0hSzHS7fGM8268fpR7MOY5WbVLKZdrS+/Wmx3tiuG+0d/71dQ3h&#10;3RmkAXSLYd/9SKa3hbQSoc6Tb8clfL68Uez8xXME63ajnzKfHq9q67vNX6bq2W8HeHCG36VHzyBk&#10;9Pzpp8G+GXbYNM24X+GRuf1o5UO7MsanbHgSL/30KBqUC/xf+PVpf8IP4W6/YmHy54lf/Gkl8B+H&#10;SzJ5Uy/NwRM3+NLk8w5pGcdUt8feGfrTW1W3VsiTn/eq+PAPh8rkSXA7fLMf8Ka3w88O8EXF5x97&#10;9+P8Kfs/MV5eRnPq0OceYP8Avqm/2pB/z0H/AH1V4fDnQmDK19fBv4f3ykH/AMdqNvhnppX5dTvF&#10;+X5sspo5B80imdXh3fI+f+BUNq0TjO8Db71bi+F+nMpP9v3iNj5QYVPP50w/CxDzH4lmxu53WoOP&#10;/HqOQObzRVfVYz8yv+tQ33iCGGwZ3fG0etXn+FzqnyeI2Hy/xWuAfyas7V/g7qd28NuPEP7lpF+0&#10;KsLK23vjPtR7PmH72yOasota8Z35stFgyn/LW4bO1B7n+nU16F4R8C6P4Ytm8seZdOv7y4kHJ9vY&#10;VqaNo2naBpyafo9qsMK/wqOvqST1Oe9XFZRL5iJxu+YetaCfu6Ijgb5SpXh1wfbn+dNEUSxYzz/D&#10;uXtTixiffGON3zelNlAQYALfN0x+dKWxIGFiu5QD6f41GIJJFBKSNtYDG3rzVi4MaNGsIYYX5g1Q&#10;xhmXCtz/AHtv5UloBl/E+SO/0qzlis1hZb3GI84JMbZbHbPBwOMiuJEMijA+9g43Cui8eawLq+Sw&#10;gfclv8zHtuxj+VYMsm8j5m3Hr9KJExbZCxO7a6fMp+8BULwksd/XtuFWGnbPlK+VX7p9KY0pO1m2&#10;4xj5l71JRCAyxhGIweuKQNIG2yxbWU/d9R2NTYhVt0kXXlcZp0YiZd/lk5bOS36UFe6dR4GgMlkx&#10;kchUu4uncbsV9AaiWMzAJuLKNq+mMGvB/AcNoNBvpJkYeS0bKfMwCN4BH6179ePCNrOpDFfuhq2f&#10;woz9TOO1kCuNp/rUAbBKqW+VuatztbTbQsUi8n5mP+eaYE06VcsJFbtx1qSiqyMGZEYc4NMYRL+6&#10;fLY7/wBKtvDbCTCB2+Xg7gKj32i7GEDk/wAeGwD+lRLcCPaCmTx25qMoqpiNe+Vz6VY8yM7lSDq2&#10;VZm5A9KiaTIDNGvIxwvWkAz5lbAPtihljdiZE+bHyt70PK7x7AgXnKnFDZbazjO1edwoAaSWBiZT&#10;/ve3NNXenyAe9OOByVb6k0mxc7gTT5gEcbWyMjj5hTNqKfK27Tx+NSPwvmE7u3So48yct1Knacd6&#10;QCyISPlHK47+9RyhV/eKm6n5Vl3Z696jG1WKFs/hQAh3A5HdacZPO55HGNv4U0Nt3DPf+LoKUyLu&#10;VxHnd3qkgEctGMJz7UiyfI24dcDH1pAxDYHWms2CTnJzn6U7ALMFcrjHtnvURXy2CDtkGpcghg3Y&#10;jjHFRtGHbaOdvNSAwoRNnBxtx9ajkXHyh++VqV3BbaG4x6UxeVVHX5t2cgUrARs7M3zfQmlbgbR2&#10;6fSkZGyxIytN8t3RTlQ38W6gDpiqhgEBNKGHleX5fzE9abG5DfMu72NLKxXJPH93b2qVsA3LseXG&#10;eacYw6b1O4fiKau1TuZW9KAXAZdnH8PzVJQKQF2q3fNPRWOdx4PT2pI5YWGxto4zTiyvuEOPu5/O&#10;rRI1WbpuXcv+r/xpzo5RRhW+WhE+bZx83f0p3yLJtxuOejDpTARidmxHznq1SBGdMkDdx9KQKrnZ&#10;IqqM/e9ak+RfuS5qHcCMBtzMed3C4qVcP+7PzKuBmkAVGC5pQ8e7kY2nP1pxARFZpGY/Njhu1OZm&#10;ViadEQz7kbntQnloNwGSwwzNVAEJYSbV/i/iFLuLNuB+UcdaaoUKGfP+RQN7tuH8PegCeKV2Pzn5&#10;enFZ83iEaXdSKllcTdRuji6en6CrQ3xpgDPPWpI3iYMuBk80AU18YSCPdFo10ynkfL+VPh8Yag+V&#10;/sG4b5c1b2wqigDJpyrJlSByvXn3oCxTbxRqoHlnw7KD0/1nSg+I/EAyI9B3Hr/rv/rVanukjuFt&#10;5Fz5n3W28dKliV2B2HbuHJ9KA0KE+ueKUCgaNGNy5/1lLFrfi3dgaNHlvu/vv1q40vOD06/X3pTJ&#10;t+aR129FHpQGhVOq+KeF+wW/P/TQn/PFOfU/FW0BLS2+u41ZV40PmZzz8p9KWTYRlHOzdnntxQMq&#10;nUPFyuq+Ta/N/tNzVe5Piy9kUSzwx7Tyq55OelX2ZjgQyf8AAmpztsXcTkM2VoFoZjQeKrnXY7y5&#10;vrcQwQHy4lQ8SHjJ/Dj8atyyeJ41YG7t124G5Y8/1qeUrGN0fc87u1OdJDGp2bv72fyoeoFUN4lI&#10;yL63HH/PL9aV317ds+127N/Dujz2qU3BD/PFwCd3oP8AOKRv4pVLBugH+FFwKjRay6tHKtm+Uxsa&#10;3GDk9KJrfUQSj6Xp8m7748nrzVqO4Eu3e+NmTnH+en9acwLbp2Hbjmq5h6mXPodveR7LvwrpcjDH&#10;yeV+X6VHe+FND1VWh1DwRp7eYu12T5e4Pb3ArWhnWONvvZP8Qp0E+8NKU6c8VN2Gpyo+G3gFwEl+&#10;Gtp8nCsrA9Biq7/CH4Zyvg+D7yHcMfuZMdvY12RO4lpGwM5+ntSG4+RXHUSdKrmYtTibf4S/C4iP&#10;yLfVraKMYWOK6kVV6dMHj/69IfhR4WjuybbxzrEPA2xySu23n3z24rud0gCnaq/KNy+nFPbyUICx&#10;g8HcWpXA851P4MrdlfsXxPbcuFkW6tomB/NarS/AO+lmLWfibR7iTbj99p0XPIx91QfWvS5YrWZf&#10;KMEe3PUqOf8APNMbTdOQLiBOud4XmmpWC7PMn/Z/8TA+bDdaM7qrbVhjmTPXHSUYqFvgj47sMJa6&#10;cjLyPMh1eVD9cFm9K9Om0fTojsS2IY/8tFJ9OvWpIdMtzGEhvp1PX5ZTQpBaPY8p/wCEA+Llu6qL&#10;O8ADZG3VhIF4/wBqL+tZ+o6Z8YtOh/eaNqEycKN0cTYOevQd+1ezSafdRuwg1i6XocMw9KCmsIu1&#10;tTO7OP3iAgGqTJ92Oljw2VPiZD8l7o9wjN9x2sYyDj2EgPQ+lZ93rvjm01PyZbPdEzH5jp7ZHPTC&#10;sT/OvoJJdeaPzPtMDYbjcnX2okbVZXUz2NrIvViy+9Huh7vmeDy694ntrpre4sodyr91rO5XaMd8&#10;px3qF/FfiSJ8PolpnB63hj2/99qK95liM0rPe+FrSRv4m2rz09qiS00UA+b4PEffKqv9Ka5WLz1P&#10;Cz45u7eQJcaNa/dPK6pF83PpmpbXxpJdR728OXn3sfudr/yNe0yeHvBFzKs914ZbcrbtzRkjPHv7&#10;VXuPA/w01CJll02OM5z+8thkfmKWg9O55F/wnWlgEXOkalG/Rd1twcY96T/hPvC6N5bzzwsjbZFa&#10;1f5TyOcCvUl+EHwumPlxQWynruChWx+GPb8qjuPgb4GuszWl2Ylb7vl3UmAf++8dam3mXp3PM18d&#10;eEZflTXY14z+8BXHvyKtQeJvDcwZYPENruI+6JlOf1ruJv2cfDkkDfZ7yQyNwSZi2eMZ+bPvWfcf&#10;s2Lnz4b9WkjyUVoYSM9v+WfT60/mLl7swoLqxnVPIvoWTGBiUHNTIqOirGOV5bBzTL/9l3VIebFb&#10;WVvmIWRO/Ufdde/t2qh/wz543iRhbaTHE2cD7PcSL29TI3fnp1p62C0uxps6sPnX7r84/pShtn7p&#10;34PC4/TNYj/CD4maewWPTNTbJw3laox7enlH+dUU8J/E+zkkmltPECquB/x6JIoH/Aivp1oUZB73&#10;Y6opIZNrHlh8p9PWnTKQoH95h/WuHn1P4i6ff+VdG7jjVyp+16RtJ78FGYdPWtTTfEfiq505rsWE&#10;E0MTne/2G4XHQAH5T3Iosyby7HSOmX3E+w4prEFtgC88q34VlPqfiG35vtJt41UZOZnjwpGQfmWl&#10;OvanbjK2EcxZdyobpMgYyMHPoaA5vI1VkjLqW3fNgrinoq7t68e9ZNp4oF7A0q6PcYzyI2RuhOej&#10;etSN4it4Th9NvhgY5tWP8hS5Q5i+8eCWHt0/nQAFfP3sYzu71nt4m0iJf9Kmlj4H+shZc/mKQeM/&#10;DDtsk1aFQV53Nilysq6NBiyIViHfrR5YLMFRcDsD0qGPW9Dl/eW+qQ7f4f3oqSK8tWJ8m7Vvl42v&#10;nPNGouZEhK7cAfxDP59KcA2Mkfd7VGFR/lKjtzuqaNGZ9shZe30GKoYwKEKtJH95c7qR1JkXyjjk&#10;Dax60syMi4/vf3u1AicR7WfO3BbmgBPJkY7t33WyR2607zJJAyySsdqZU/dqSOJXudwXgLhsdSD6&#10;U1YGKuzsqjkK3rQDIXJI4YnKt+BofEa75V/wqSVUEylQWCthl9OKRnVJAiplGBxu9KAEfyxCqlRx&#10;UbqR90jPvTph5eDt4/PvTTvkfB69fp70ANYDb+89cfpVDxLqcmiaBPqkS8h1X6bjjP8AKrs4AO0r&#10;97+Ko72wi1jS7rRLriO6i2K/91gcq350K11cUjzomXz28xiWOW570joezhSf7zdKUia0kksdU/c3&#10;cLbZI5ODn1HqD14pHJCb5GxjoTUvzQ/QashdNuenrUc6q6eU0jK2RytOJXYwZfvGkxvTaB83b3qQ&#10;EkAYfJ26UkZJTC/r2qRlLp6NjimRqUy2RtUelPqB2vgRYR4N12Wf7sdvE3TgEyxj+te66oI5HEhc&#10;Z2gfpXhvgG3i1DwB4qsX+Uf2Wr+YnXKyKf5ivcruMYWVuhCn9K1+yElqU3J80LIvDdKbsdGG1PlX&#10;pQiEu2WyoY0kkQlDRyDAbO0L/OpAXd+9bzH3Dby1IqCQ7o8fK2D9aZFawhmnEfzFcNhRz/8AXp/3&#10;toX7p7Y6VDAjlACkjOcAjApjK8m1GJyD3FTbwBuyp+XHf1psmHUHGWx+tICui7mcHp/9enQwTunf&#10;DElWx3o+eQ+c5YNt+X3pyykj5HbpzVIBssE0IyYj9eeaj8q4RslWCr6r2qZQ8i4kf73Lc06aWQvu&#10;aRvbmkyeYhI2uWDHn1prL8uEyCvNPkZ9vI79D3prSqQw/ixikUROsgPB6H86a4cYZuMd6e2PuGT2&#10;9s0uwKP3iUAV+rEt/wAB96dvGzCgetOCuk23Yuc+nBpzkfeEWfr2qogQ7gG+tNwqtubpnk05tjjG&#10;ewoBGGLH7tFwI2y2Q46HpTg2VKyD8R3pCVEvLE5GPpShVUKD+H0o+0A3AYFQP4uRUY4Yb8ZK8bak&#10;kTDBRk/71Nmi3YcfWpuBH97JJ+XGc1DJKqcv3qYxlUwFPBoEcbEsdvtxQB0DoFYCJOtKqSAMWHan&#10;+ZGgAAyxGaaZcrsYNk/eFAA2Cd5/i6D0qMqypvB+YnG32qwVARUJPy8Fl70wrHnCjG2gBkQVSzGP&#10;hh/FR9nKZKRcHtR5Bd93ln8G/TFSOXiZtwJx972qLsrlGxhwy/w1IwUj5X4z970poYv/AAfe4+lG&#10;4RNkjgLVkkkSnOCD0pNhEwQD7vQNSJJvdcnj27U4nZjcdzN/F7VLQEioCwICtgdTQQofnlmHJHam&#10;xmXpj73tTmHLCVjkrgCjXYB0kau37s/h60sa8YYjHNEQHl/L/DntTRIh45Ab2qh6D3jZysZB5Uce&#10;ntQzhuDx2KrSq6M2RKV+XtSBNo5HLc8UCAQBpfMU7en4+1EQXzCyr8p5P59aF3F2O35lbp2FSAsT&#10;jAHHOKAGnJfYn8Pp3qWFie2N38INRJ8+Rjpnv1p3yt+8HT+FVHUVPMAOYVXd5HVvxFOYooWMHjof&#10;8Kjh+aQ8MWz+XtQ5+YOrDhqoBz7SdgO3dzwOuKEjUvndls8bulC7jypPyjAPrRCxUbpBwe/rQAGY&#10;A7DtX/dpx2yHanA24okjhabzFHyjgA+uKCxB43bio2/LQALHgAI/CjkcUBUZs9No+UetNhbMewnl&#10;Wzn1p0aP80k56dW9aABYkQq5HAb5gx9qC+UGZe/zADp7UisuNp2ttPFNkYGJmOd20ce9AC7RIdkf&#10;3sfLu/KnbW85UDZXO36Ug+RwHH3V/X0pQQ5YbP4fXpQA0gBW2H5S33f50BgQsbHr/tUW7ATKhPt8&#10;1SbBK21U+bOaAIQmxQRk5PTPFP2OAI3b/awvfmlfYo2OGVh2HrUZBYZY8rx+OaAJNoXO9Ny7eN1N&#10;AEyZkIOec/1pY5fNPMOdvr3pMPyXQru+6O1ADgEzlhlWzuVT19BTiWA+9uyuKaI2GyGNx83+c/zo&#10;ZZAy4Hfj260ADxsMD5eV/iHvUkRUxbQV2hfl+Xk0HaTucZ6Uol3R87c7sYHWgBkkLM6yMD/spjOO&#10;Ke2Fk/dNtULltv8ALigmRRvXGVk28N+tHMIbYdu5RQBGJEMmF56cenvSh2EW9iC2cAdfxpH2QuWE&#10;nJB69SfWmyR7R5h7n8RzQFiWeQI6lv733fb1pIpDKSXz97bjd2OajfcT5g+YbfvMccmnhoVAG7aW&#10;6+oqrEskAYlgY8ejE/r/ADoR/Li+8dwXLbTSRSMeIlwo4+7xToowjMZJsLwML0NHMHvCiYsg81R2&#10;zx34oaKGd+E4x3HX2prlt4kTdtbI4qUkRHAC7QR+P/16GxWITZ20gbfZo2Vw3y85pn9j6TLB5UsE&#10;fLFmULirCuSMnlQc+9R8N8+1Q244FLcdiNtF01xsgZl2g/MrkdqDo8Kyb1uplUf3ZjUsY8okGUj/&#10;AGW7fSh1O1snavUH1pFDG02VUby9SuMbT95s/wCe9N+x3JHyarNhWBxgcVZDL5G7OPl520InKqo/&#10;hHNNMmyIntb8t8uryDOFHyA9qhW21gBt2rtnPeMcVbdym0EnJ/h/z3pdqSx4ILMVx1zinpcLFM2+&#10;ru246qPvHC+WKVLC/DMpvIGVuTuhX2/rViXy4pFCHvhs0k0Xlx/ujyygY9KdyiGa1vwjKzW7CT5W&#10;Uwj5hjv6ioJ9OvL+PZfWdnMmQu1oe3r7VbDSomGZuRx7U9NqDaXb/aPpTuTG/c56f4f+H/J+yv4T&#10;07q21lyuMnJ5HPUmoE+G3hlXVm8NINowgjuWXP510zu0i4lXAxj6c01X3DbIDlPzNO7KORm+Fnhm&#10;SePOnajEI852XzfN0GDz/nJqpqPwm8LXb+XBqGp2+f4WhWUDj/aBruXkCxiTP3ucUkUhjUqsaqJM&#10;lT+tF2Gp5zqfwR0CV91r4qREbG9brTIunGRkIKz5/gDLLGP7N1LRZtuSv+juuTg8fK616owhkXZJ&#10;ErfN/wB80PZ6dIqqbWNeuwhf8+9TzBp1R5FF8BPHCICkFhtDZUW95Kv4fMxqCf4YfE61uFkTTZh5&#10;eeF1ElXGTx/qvT3r11dFtNzCN5I/eOQj8actjqSDbaa1N8v/AD1AOeBS5g07HjWqeH/iRCIydNuI&#10;cL820K4POM/Ow5/LrWVJqHxAikmjOlXTCNsgmOPpgEcKSema97M+uRP5ZMM2P764NQ/a2MzpN4bR&#10;vl+by8ciq5oj908RtvEPjCHU4o9V0KSGxLDzJPsMjSqMfQA/pWpeeMtEgRlt2umdBiGWbTzGpO48&#10;Eh27Y7V6w76G8KxXGkSxqy/88sj0x3qER+GDEqx7owrkKrQtzzmmuUR43c+PYfOSRntZPOYeZvnk&#10;UxE4PPyHIBPbPQ1Jf+N7G1t9zxxXW2NCPs1yD94nj5wvTHPpketewT6N4WvLYeY9qylsjdGM579u&#10;nNU5/hz4GvYikunaexk4w0CEg/l/nFHu9wPMbbWXuUe4j0ObYmd/+kwHPGcgeZzxVWD4jeGbO6hF&#10;wbhWYiSOKWyc5Awew9/1r066+D3grbDBbabawurEs8OVz7cEelZl3+z34b1G7W4luJgsbErtvHOM&#10;/Vj2p8vmVaPc4afxn4Zktvtg1mMK0mCskbKV/MCnWvjLwtdHMHiSzPy42i4Xn9a6iT9nmJN32bVZ&#10;NjL8oZYnA/EpVEfADXbQrHDNazQ7SjefZo2V5XOAV5x+tHL2/r8STG1D+wtaz/aUFpeRsu1fMYbh&#10;jHcc1iar8P4I/n8O6iqluVtbqTgfRv8AGuo1z9n7Ubpl8zwpo86x4jEkdiYyQBjdxL1Pr14rIuP2&#10;ZNWt3YW2lKuV+aSLUJo8tgnspxnp+VLll11CSlzaHIX1te6XcfY9Vs3t5AMjLZVvdT3FQmRQ+7P3&#10;VrodV+AfjHWrSK1vLPWMWrsY/s+suxU8g8OgFZt38B/Fekr5EkniSPPvbS9+nLdKfs2L3luUCdq7&#10;nfnb1XqOaN4HVvmz1psvwu8ZaWHddf1Iw7c/vtJRiP8AvhjUTeEvF9kFd9cEyt91ptGuEI9uAank&#10;a6DO/wDhcXTwT4st4YtrHTCyqvcbh0/OvcdT3vAhiH3kBx618/fD2+vdK0jWtI1ea2E17pLJaiMs&#10;rOfMToGUZ6GvoC4Yoipuz8oA29uKrlstRXvIoorICGOeeacdsgBI+7xTljy/Ck/N91qaEZ5MiXbt&#10;9O9Z+8MdwUwpG7/PFRjaHxMu3I64606ZdpbDd+9MJJdg4/h6frRYBMEbkBGQOhHWo388uJGIPf61&#10;KsciICWG7PWkfLnchXO3nFSBDuPZe+V9qcIfL4OAf504qcq/t1AqMyE8Fsf3m9aYBIjbc4+mGpvm&#10;5OHT5egNG9Elwkm4e4prumPMUHlvu/1pBYkZFC4249xUW4rIVI3DPy+9PMvmNtRxxzg1GyrjEvys&#10;v3gKaAjfBkyRjv8AWpIXBUhxuB5+lNaRTyycUil0Bww29PmqmA50B+dD0bmkZXKgFl5PGaa0uflU&#10;cd/emySbkBZePapAbIhEhIC+lRnaGb+L1X0qSQMTkDn3okVSMnhuMrikBEEH3ifun8qFUSZTP8WR&#10;704gbiSOO+O1LvRFyqncefm70ANmO0hz83bjtTQGZWw20nue/tS4O7cV2+tK4IADEdc0AQ+U4G0v&#10;tPfHShdik72+mBmlk8zBYDcf4v8AGmMQijcNv4igD//ZUEsDBBQABgAIAAAAIQBkCZNL4QAAAAsB&#10;AAAPAAAAZHJzL2Rvd25yZXYueG1sTI9BS8NAFITvgv9heYK3dne11hqzKaWop1KwFcTba/KahGbf&#10;huw2Sf+925MehxlmvkmXo21ET52vHRvQUwWCOHdFzaWBr/37ZAHCB+QCG8dk4EIeltntTYpJ4Qb+&#10;pH4XShFL2CdooAqhTaT0eUUW/dS1xNE7us5iiLIrZdHhEMttIx+UmkuLNceFCltaV5Sfdmdr4GPA&#10;YfWo3/rN6bi+/Oyftt8bTcbc342rVxCBxvAXhit+RIcsMh3cmQsvGgOTZxXRQzReZiCuAaVnGsTB&#10;wHyhFcgslf8/ZL8AAAD//wMAUEsDBBQABgAIAAAAIQB3v/ew0AAAACsCAAAZAAAAZHJzL19yZWxz&#10;L2Uyb0RvYy54bWwucmVsc7yRwWrDMAyG74O+g9G9cZJCKaNOL2XQ6+geQNiK4zaWje2N9e1nGIwV&#10;WnrrURL6/g9pu/v2s/iilF1gBV3TgiDWwTi2Cj6Ob8sNiFyQDc6BScGFMuyGxcv2nWYsdSlPLmZR&#10;KZwVTKXEVymznshjbkIkrpMxJI+llsnKiPqMlmTftmuZ/jNguGKKg1GQDmYF4niJNfkxO4yj07QP&#10;+tMTlxsR0vmaXYGYLBUFnozD3+aqOUWyIG9L9M+R6JvIdx265zh0f4eQVy8efgAAAP//AwBQSwEC&#10;LQAUAAYACAAAACEA0OBzzxQBAABHAgAAEwAAAAAAAAAAAAAAAAAAAAAAW0NvbnRlbnRfVHlwZXNd&#10;LnhtbFBLAQItABQABgAIAAAAIQA4/SH/1gAAAJQBAAALAAAAAAAAAAAAAAAAAEUBAABfcmVscy8u&#10;cmVsc1BLAQItABQABgAIAAAAIQBHPtnuYwcAACwpAAAOAAAAAAAAAAAAAAAAAEQCAABkcnMvZTJv&#10;RG9jLnhtbFBLAQItAAoAAAAAAAAAIQAxYTQSdlUCAHZVAgAVAAAAAAAAAAAAAAAAANMJAABkcnMv&#10;bWVkaWEvaW1hZ2UxLmpwZWdQSwECLQAKAAAAAAAAACEAGfLVGQiHBgAIhwYAFAAAAAAAAAAAAAAA&#10;AAB8XwIAZHJzL21lZGlhL2ltYWdlMi5wbmdQSwECLQAKAAAAAAAAACEAyuJGWCdSAgAnUgIAFQAA&#10;AAAAAAAAAAAAAAC25ggAZHJzL21lZGlhL2ltYWdlMy5qcGVnUEsBAi0AFAAGAAgAAAAhAGQJk0vh&#10;AAAACwEAAA8AAAAAAAAAAAAAAAAAEDkLAGRycy9kb3ducmV2LnhtbFBLAQItABQABgAIAAAAIQB3&#10;v/ew0AAAACsCAAAZAAAAAAAAAAAAAAAAAB46CwBkcnMvX3JlbHMvZTJvRG9jLnhtbC5yZWxzUEsF&#10;BgAAAAAIAAgAAgIAACU7CwAAAA==&#10;">
                <v:group id="Groupe 28" o:spid="_x0000_s1067" style="position:absolute;width:33280;height:18796" coordorigin=",-720" coordsize="33286,1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wPizAAAAOMAAAAPAAAAZHJzL2Rvd25yZXYueG1sRI9Ba8JA&#10;FITvBf/D8gq91c1GrJq6iogtPYigFoq3R/aZBLNvQ3abxH/fLRR6HGbmG2a5HmwtOmp95ViDGicg&#10;iHNnKi40fJ7fnucgfEA2WDsmDXfysF6NHpaYGdfzkbpTKESEsM9QQxlCk0np85Is+rFriKN3da3F&#10;EGVbSNNiH+G2lmmSvEiLFceFEhvalpTfTt9Ww3uP/Waidt3+dt3eL+fp4WuvSOunx2HzCiLQEP7D&#10;f+0PoyFVqZrMFtN5Cr+f4h+Qqx8AAAD//wMAUEsBAi0AFAAGAAgAAAAhANvh9svuAAAAhQEAABMA&#10;AAAAAAAAAAAAAAAAAAAAAFtDb250ZW50X1R5cGVzXS54bWxQSwECLQAUAAYACAAAACEAWvQsW78A&#10;AAAVAQAACwAAAAAAAAAAAAAAAAAfAQAAX3JlbHMvLnJlbHNQSwECLQAUAAYACAAAACEAkxMD4swA&#10;AADjAAAADwAAAAAAAAAAAAAAAAAHAgAAZHJzL2Rvd25yZXYueG1sUEsFBgAAAAADAAMAtwAAAAAD&#10;AAAAAA==&#10;">
                  <v:shape id="Image 11" o:spid="_x0000_s1068" type="#_x0000_t75" alt="Une image contenant texte&#10;&#10;Description générée automatiquement" style="position:absolute;left:7574;top:2115;width:18479;height:15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XrswgAAANsAAAAPAAAAZHJzL2Rvd25yZXYueG1sRE9La8JA&#10;EL4L/odlCt50U5EiqZtQirZeipi29zE7edTsbMyuGv31riD0Nh/fcxZpbxpxos7VlhU8TyIQxLnV&#10;NZcKfr5X4zkI55E1NpZJwYUcpMlwsMBY2zNv6ZT5UoQQdjEqqLxvYyldXpFBN7EtceAK2xn0AXal&#10;1B2eQ7hp5DSKXqTBmkNDhS29V5Tvs6NRsJzN/3bFvqmvWBx2vx9fm+yzLJQaPfVvryA89f5f/HCv&#10;dZg/hfsv4QCZ3AAAAP//AwBQSwECLQAUAAYACAAAACEA2+H2y+4AAACFAQAAEwAAAAAAAAAAAAAA&#10;AAAAAAAAW0NvbnRlbnRfVHlwZXNdLnhtbFBLAQItABQABgAIAAAAIQBa9CxbvwAAABUBAAALAAAA&#10;AAAAAAAAAAAAAB8BAABfcmVscy8ucmVsc1BLAQItABQABgAIAAAAIQAblXrswgAAANsAAAAPAAAA&#10;AAAAAAAAAAAAAAcCAABkcnMvZG93bnJldi54bWxQSwUGAAAAAAMAAwC3AAAA9gIAAAAA&#10;">
                    <v:imagedata r:id="rId22" o:title="Une image contenant texte&#10;&#10;Description générée automatiquement" croptop="21943f" cropbottom="22749f" cropleft="14689f" cropright="16663f"/>
                  </v:shape>
                  <v:shape id="ZoneTexte 14" o:spid="_x0000_s1069" type="#_x0000_t202" style="position:absolute;left:25179;top:4230;width:708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525DE8F4" w14:textId="25E19D7C"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Wingdings" w:cs="Arial"/>
                              <w:b/>
                              <w:bCs/>
                              <w:color w:val="000000" w:themeColor="text1"/>
                              <w:kern w:val="24"/>
                              <w:sz w:val="16"/>
                              <w:szCs w:val="16"/>
                            </w:rPr>
                            <w:t xml:space="preserve"> </w:t>
                          </w:r>
                          <w:r>
                            <w:rPr>
                              <w:rFonts w:ascii="Arial" w:hAnsi="Arial" w:cs="Arial"/>
                              <w:b/>
                              <w:bCs/>
                              <w:color w:val="000000" w:themeColor="text1"/>
                              <w:kern w:val="24"/>
                              <w:sz w:val="16"/>
                              <w:szCs w:val="16"/>
                            </w:rPr>
                            <w:t>NRF2</w:t>
                          </w:r>
                        </w:p>
                      </w:txbxContent>
                    </v:textbox>
                  </v:shape>
                  <v:shape id="ZoneTexte 16" o:spid="_x0000_s1070" type="#_x0000_t202" style="position:absolute;top:3480;width:9175;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6A590446"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130-150 kDa </w:t>
                          </w:r>
                          <w:r>
                            <w:rPr>
                              <w:rFonts w:ascii="Arial" w:hAnsi="Arial" w:cs="Arial"/>
                              <w:b/>
                              <w:bCs/>
                              <w:color w:val="000000" w:themeColor="text1"/>
                              <w:kern w:val="24"/>
                            </w:rPr>
                            <w:t>-</w:t>
                          </w:r>
                        </w:p>
                      </w:txbxContent>
                    </v:textbox>
                  </v:shape>
                  <v:shape id="ZoneTexte 17" o:spid="_x0000_s1071" type="#_x0000_t202" style="position:absolute;left:2524;top:10167;width:5925;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22BD6968"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37 kDa </w:t>
                          </w:r>
                          <w:r>
                            <w:rPr>
                              <w:rFonts w:ascii="Arial" w:hAnsi="Arial" w:cs="Arial"/>
                              <w:b/>
                              <w:bCs/>
                              <w:color w:val="000000" w:themeColor="text1"/>
                              <w:kern w:val="24"/>
                            </w:rPr>
                            <w:t>-</w:t>
                          </w:r>
                        </w:p>
                      </w:txbxContent>
                    </v:textbox>
                  </v:shape>
                  <v:shape id="ZoneTexte 18" o:spid="_x0000_s1072" type="#_x0000_t202" style="position:absolute;left:24974;top:11190;width:831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1CA61DAF" w14:textId="2373F265"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GAPDH</w:t>
                          </w:r>
                        </w:p>
                      </w:txbxContent>
                    </v:textbox>
                  </v:shape>
                  <v:shape id="ZoneTexte 19" o:spid="_x0000_s1073" type="#_x0000_t202" style="position:absolute;left:7573;width:17780;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066FC8CB"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Whole cell lysate NRF2</w:t>
                          </w:r>
                        </w:p>
                      </w:txbxContent>
                    </v:textbox>
                  </v:shape>
                  <v:shape id="ZoneTexte 48" o:spid="_x0000_s1074" type="#_x0000_t202" style="position:absolute;left:5087;top:-720;width:4877;height:4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2B27BA01" w14:textId="77777777" w:rsidR="002E0932" w:rsidRDefault="002E0932" w:rsidP="002E0932">
                          <w:pPr>
                            <w:rPr>
                              <w:rFonts w:hAnsi="Calibri"/>
                              <w:b/>
                              <w:bCs/>
                              <w:color w:val="000000" w:themeColor="text1"/>
                              <w:kern w:val="24"/>
                              <w:sz w:val="28"/>
                              <w:szCs w:val="28"/>
                            </w:rPr>
                          </w:pPr>
                          <w:proofErr w:type="gramStart"/>
                          <w:r>
                            <w:rPr>
                              <w:rFonts w:hAnsi="Calibri"/>
                              <w:b/>
                              <w:bCs/>
                              <w:color w:val="000000" w:themeColor="text1"/>
                              <w:kern w:val="24"/>
                              <w:sz w:val="28"/>
                              <w:szCs w:val="28"/>
                            </w:rPr>
                            <w:t>e</w:t>
                          </w:r>
                          <w:proofErr w:type="gramEnd"/>
                        </w:p>
                      </w:txbxContent>
                    </v:textbox>
                  </v:shape>
                </v:group>
                <v:group id="Groupe 34" o:spid="_x0000_s1075" style="position:absolute;left:34733;top:614;width:34159;height:18361" coordorigin="-161,-2414" coordsize="34159,18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apyQAAAOMAAAAPAAAAZHJzL2Rvd25yZXYueG1sRE9La8JA&#10;EL4X+h+WEXrT3dRXja4i0pYeRFALpbchOybB7GzIbpP477sFocf53rPa9LYSLTW+dKwhGSkQxJkz&#10;JecaPs9vwxcQPiAbrByThht52KwfH1aYGtfxkdpTyEUMYZ+ihiKEOpXSZwVZ9CNXE0fu4hqLIZ5N&#10;Lk2DXQy3lXxWaiYtlhwbCqxpV1B2Pf1YDe8ddttx8trur5fd7fs8PXztE9L6adBvlyAC9eFffHd/&#10;mDh/MpmrxUKN5/D3UwRArn8BAAD//wMAUEsBAi0AFAAGAAgAAAAhANvh9svuAAAAhQEAABMAAAAA&#10;AAAAAAAAAAAAAAAAAFtDb250ZW50X1R5cGVzXS54bWxQSwECLQAUAAYACAAAACEAWvQsW78AAAAV&#10;AQAACwAAAAAAAAAAAAAAAAAfAQAAX3JlbHMvLnJlbHNQSwECLQAUAAYACAAAACEACP3mqckAAADj&#10;AAAADwAAAAAAAAAAAAAAAAAHAgAAZHJzL2Rvd25yZXYueG1sUEsFBgAAAAADAAMAtwAAAP0CAAAA&#10;AA==&#10;">
                  <v:shape id="Image 33" o:spid="_x0000_s1076" type="#_x0000_t75" style="position:absolute;left:7314;top:73;width:19671;height:15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fX+yAAAAOMAAAAPAAAAZHJzL2Rvd25yZXYueG1sRE/dS8Mw&#10;EH8X/B/CCb4MlxpxXeuyMfYB25tOER+P5myDzaU0cev++0UY+Hi/75stBteKI/XBetbwOM5AEFfe&#10;WK41fLxvH6YgQkQ22HomDWcKsJjf3sywNP7Eb3Q8xFqkEA4lamhi7EopQ9WQwzD2HXHivn3vMKaz&#10;r6Xp8ZTCXStVlk2kQ8upocGOVg1VP4dfp2Gy3u2dVZ92GPF5s31VX89PI6/1/d2wfAERaYj/4qt7&#10;Z9L8aa6KQhUqh7+fEgByfgEAAP//AwBQSwECLQAUAAYACAAAACEA2+H2y+4AAACFAQAAEwAAAAAA&#10;AAAAAAAAAAAAAAAAW0NvbnRlbnRfVHlwZXNdLnhtbFBLAQItABQABgAIAAAAIQBa9CxbvwAAABUB&#10;AAALAAAAAAAAAAAAAAAAAB8BAABfcmVscy8ucmVsc1BLAQItABQABgAIAAAAIQA4efX+yAAAAOMA&#10;AAAPAAAAAAAAAAAAAAAAAAcCAABkcnMvZG93bnJldi54bWxQSwUGAAAAAAMAAwC3AAAA/AIAAAAA&#10;">
                    <v:imagedata r:id="rId23" o:title="" cropbottom="44752f" cropleft="19699f" cropright="10450f"/>
                  </v:shape>
                  <v:shape id="ZoneTexte 29" o:spid="_x0000_s1077" type="#_x0000_t202" style="position:absolute;left:26052;top:2267;width:67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56318A84" w14:textId="5A1B68B6"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rPr>
                            <w:t>NRF2</w:t>
                          </w:r>
                        </w:p>
                      </w:txbxContent>
                    </v:textbox>
                  </v:shape>
                  <v:shape id="ZoneTexte 30" o:spid="_x0000_s1078" type="#_x0000_t202" style="position:absolute;left:2486;top:7167;width:7112;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02D89E40"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37 kDa </w:t>
                          </w:r>
                          <w:r>
                            <w:rPr>
                              <w:rFonts w:ascii="Arial" w:hAnsi="Arial" w:cs="Arial"/>
                              <w:b/>
                              <w:bCs/>
                              <w:color w:val="000000" w:themeColor="text1"/>
                              <w:kern w:val="24"/>
                            </w:rPr>
                            <w:t>-</w:t>
                          </w:r>
                        </w:p>
                      </w:txbxContent>
                    </v:textbox>
                  </v:shape>
                  <v:shape id="ZoneTexte 31" o:spid="_x0000_s1079" type="#_x0000_t202" style="position:absolute;left:25819;top:8703;width:8179;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4CD7D728" w14:textId="6B17B605"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rPr>
                            <w:t>GAPDH</w:t>
                          </w:r>
                        </w:p>
                      </w:txbxContent>
                    </v:textbox>
                  </v:shape>
                  <v:shape id="ZoneTexte 32" o:spid="_x0000_s1080" type="#_x0000_t202" style="position:absolute;left:8266;top:-2121;width:17786;height:3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5669E758" w14:textId="77777777" w:rsidR="002E0932" w:rsidRDefault="002E0932"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Cytosolic fraction NRF2</w:t>
                          </w:r>
                        </w:p>
                      </w:txbxContent>
                    </v:textbox>
                  </v:shape>
                  <v:shape id="ZoneTexte 33" o:spid="_x0000_s1081" type="#_x0000_t202" style="position:absolute;left:-161;top:950;width:9759;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357FBA27"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130-150 kDa </w:t>
                          </w:r>
                          <w:r>
                            <w:rPr>
                              <w:rFonts w:ascii="Arial" w:hAnsi="Arial" w:cs="Arial"/>
                              <w:b/>
                              <w:bCs/>
                              <w:color w:val="000000" w:themeColor="text1"/>
                              <w:kern w:val="24"/>
                            </w:rPr>
                            <w:t>-</w:t>
                          </w:r>
                        </w:p>
                      </w:txbxContent>
                    </v:textbox>
                  </v:shape>
                  <v:shape id="_x0000_s1082" type="#_x0000_t202" style="position:absolute;left:5193;top:-2414;width:48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49C7FEF1" w14:textId="77777777" w:rsidR="002E0932" w:rsidRDefault="002E0932" w:rsidP="002E0932">
                          <w:pPr>
                            <w:rPr>
                              <w:rFonts w:hAnsi="Calibri"/>
                              <w:b/>
                              <w:bCs/>
                              <w:color w:val="000000" w:themeColor="text1"/>
                              <w:kern w:val="24"/>
                              <w:sz w:val="28"/>
                              <w:szCs w:val="28"/>
                            </w:rPr>
                          </w:pPr>
                          <w:proofErr w:type="gramStart"/>
                          <w:r>
                            <w:rPr>
                              <w:rFonts w:hAnsi="Calibri"/>
                              <w:b/>
                              <w:bCs/>
                              <w:color w:val="000000" w:themeColor="text1"/>
                              <w:kern w:val="24"/>
                              <w:sz w:val="28"/>
                              <w:szCs w:val="28"/>
                            </w:rPr>
                            <w:t>f</w:t>
                          </w:r>
                          <w:proofErr w:type="gramEnd"/>
                        </w:p>
                      </w:txbxContent>
                    </v:textbox>
                  </v:shape>
                </v:group>
                <v:group id="Groupe 35" o:spid="_x0000_s1083" style="position:absolute;left:15831;top:22518;width:35465;height:19495" coordsize="35464,19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3K1yAAAAOMAAAAPAAAAZHJzL2Rvd25yZXYueG1sRE9La8JA&#10;EL4L/Q/LFHrTTXyhqauIVPEghWpBvA3ZMQlmZ0N2m8R/7wpCj/O9Z7HqTCkaql1hWUE8iEAQp1YX&#10;nCn4PW37MxDOI2ssLZOCOzlYLd96C0y0bfmHmqPPRAhhl6CC3PsqkdKlORl0A1sRB+5qa4M+nHUm&#10;dY1tCDelHEbRVBosODTkWNEmp/R2/DMKdi2261H81Rxu1839cpp8nw8xKfXx3q0/QXjq/L/45d7r&#10;MH8ym0/Hw/FoDs+fAgBy+QAAAP//AwBQSwECLQAUAAYACAAAACEA2+H2y+4AAACFAQAAEwAAAAAA&#10;AAAAAAAAAAAAAAAAW0NvbnRlbnRfVHlwZXNdLnhtbFBLAQItABQABgAIAAAAIQBa9CxbvwAAABUB&#10;AAALAAAAAAAAAAAAAAAAAB8BAABfcmVscy8ucmVsc1BLAQItABQABgAIAAAAIQAKy3K1yAAAAOMA&#10;AAAPAAAAAAAAAAAAAAAAAAcCAABkcnMvZG93bnJldi54bWxQSwUGAAAAAAMAAwC3AAAA/AIAAAAA&#10;">
                  <v:shape id="Image 4" o:spid="_x0000_s1084" type="#_x0000_t75" alt="Une image contenant texte, capture d’écran, art, conception&#10;&#10;Description générée automatiquement" style="position:absolute;left:7429;top:2222;width:18885;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A/ewwAAANoAAAAPAAAAZHJzL2Rvd25yZXYueG1sRI9Li8JA&#10;EITvC/6HoQUvi04UFImO4gNdL3vwBR6bTJsEMz0xM8bsv3cWBI9FVX1FTeeNKURNlcstK+j3IhDE&#10;idU5pwpOx013DMJ5ZI2FZVLwRw7ms9bXFGNtn7yn+uBTESDsYlSQeV/GUrokI4OuZ0vi4F1tZdAH&#10;WaVSV/gMcFPIQRSNpMGcw0KGJa0ySm6Hh1GwXf+cf0f9ph7q9Fsv7/vLXY+tUp12s5iA8NT4T/jd&#10;3mkFQ/i/Em6AnL0AAAD//wMAUEsBAi0AFAAGAAgAAAAhANvh9svuAAAAhQEAABMAAAAAAAAAAAAA&#10;AAAAAAAAAFtDb250ZW50X1R5cGVzXS54bWxQSwECLQAUAAYACAAAACEAWvQsW78AAAAVAQAACwAA&#10;AAAAAAAAAAAAAAAfAQAAX3JlbHMvLnJlbHNQSwECLQAUAAYACAAAACEAjsQP3sMAAADaAAAADwAA&#10;AAAAAAAAAAAAAAAHAgAAZHJzL2Rvd25yZXYueG1sUEsFBgAAAAADAAMAtwAAAPcCAAAAAA==&#10;">
                    <v:imagedata r:id="rId24" o:title="Une image contenant texte, capture d’écran, art, conception&#10;&#10;Description générée automatiquement" cropbottom="43724f" cropleft="13622f" cropright="19159f"/>
                  </v:shape>
                  <v:shape id="ZoneTexte 35" o:spid="_x0000_s1085" type="#_x0000_t202" style="position:absolute;left:25844;top:5969;width:800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5974C99B" w14:textId="05191E5F" w:rsidR="002E0932"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rPr>
                            <w:t>NRF2</w:t>
                          </w:r>
                        </w:p>
                      </w:txbxContent>
                    </v:textbox>
                  </v:shape>
                  <v:shape id="ZoneTexte 36" o:spid="_x0000_s1086" type="#_x0000_t202" style="position:absolute;left:2540;top:10223;width:9493;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41A95108"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42 kDa </w:t>
                          </w:r>
                          <w:r>
                            <w:rPr>
                              <w:rFonts w:ascii="Arial" w:hAnsi="Arial" w:cs="Arial"/>
                              <w:b/>
                              <w:bCs/>
                              <w:color w:val="000000" w:themeColor="text1"/>
                              <w:kern w:val="24"/>
                            </w:rPr>
                            <w:t>-</w:t>
                          </w:r>
                        </w:p>
                      </w:txbxContent>
                    </v:textbox>
                  </v:shape>
                  <v:shape id="ZoneTexte 37" o:spid="_x0000_s1087" type="#_x0000_t202" style="position:absolute;left:25400;top:11303;width:10064;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0416D710" w14:textId="58FA9693" w:rsidR="002E0932" w:rsidRPr="00CB53EF" w:rsidRDefault="002E0932" w:rsidP="002E0932">
                          <w:pPr>
                            <w:rPr>
                              <w:rFonts w:ascii="Arial" w:hAnsi="Wingdings" w:cs="Arial"/>
                              <w:b/>
                              <w:bCs/>
                              <w:color w:val="000000" w:themeColor="text1"/>
                              <w:kern w:val="24"/>
                              <w:sz w:val="16"/>
                              <w:szCs w:val="16"/>
                            </w:rPr>
                          </w:pPr>
                          <w:r>
                            <w:rPr>
                              <w:rFonts w:ascii="Arial" w:hAnsi="Wingdings" w:cs="Arial"/>
                              <w:b/>
                              <w:bCs/>
                              <w:color w:val="000000" w:themeColor="text1"/>
                              <w:kern w:val="24"/>
                              <w:sz w:val="16"/>
                              <w:szCs w:val="16"/>
                            </w:rPr>
                            <w:sym w:font="Wingdings" w:char="F0DF"/>
                          </w:r>
                          <w:r>
                            <w:rPr>
                              <w:rFonts w:ascii="Arial" w:hAnsi="Arial" w:cs="Arial"/>
                              <w:b/>
                              <w:bCs/>
                              <w:color w:val="000000" w:themeColor="text1"/>
                              <w:kern w:val="24"/>
                              <w:sz w:val="16"/>
                              <w:szCs w:val="16"/>
                            </w:rPr>
                            <w:t xml:space="preserve"> </w:t>
                          </w:r>
                          <w:r w:rsidR="00CB53EF">
                            <w:rPr>
                              <w:rFonts w:ascii="Arial" w:hAnsi="Arial" w:cs="Arial"/>
                              <w:b/>
                              <w:bCs/>
                              <w:color w:val="000000" w:themeColor="text1"/>
                              <w:kern w:val="24"/>
                              <w:sz w:val="16"/>
                              <w:szCs w:val="16"/>
                              <w:lang w:val="el-GR"/>
                            </w:rPr>
                            <w:t>β</w:t>
                          </w:r>
                          <w:r w:rsidR="00CB53EF">
                            <w:rPr>
                              <w:rFonts w:ascii="Arial" w:hAnsi="Arial" w:cs="Arial"/>
                              <w:b/>
                              <w:bCs/>
                              <w:color w:val="000000" w:themeColor="text1"/>
                              <w:kern w:val="24"/>
                              <w:sz w:val="16"/>
                              <w:szCs w:val="16"/>
                            </w:rPr>
                            <w:t>-</w:t>
                          </w:r>
                          <w:proofErr w:type="spellStart"/>
                          <w:r w:rsidR="00CB53EF">
                            <w:rPr>
                              <w:rFonts w:ascii="Arial" w:hAnsi="Arial" w:cs="Arial"/>
                              <w:b/>
                              <w:bCs/>
                              <w:color w:val="000000" w:themeColor="text1"/>
                              <w:kern w:val="24"/>
                              <w:sz w:val="16"/>
                              <w:szCs w:val="16"/>
                            </w:rPr>
                            <w:t>actin</w:t>
                          </w:r>
                          <w:proofErr w:type="spellEnd"/>
                        </w:p>
                      </w:txbxContent>
                    </v:textbox>
                  </v:shape>
                  <v:shape id="ZoneTexte 39" o:spid="_x0000_s1088" type="#_x0000_t202" style="position:absolute;top:5207;width:9169;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263C2BDA" w14:textId="77777777" w:rsidR="002E0932" w:rsidRDefault="002E0932" w:rsidP="002E0932">
                          <w:pPr>
                            <w:rPr>
                              <w:rFonts w:ascii="Arial" w:hAnsi="Arial" w:cs="Arial"/>
                              <w:color w:val="000000" w:themeColor="text1"/>
                              <w:kern w:val="24"/>
                              <w:sz w:val="16"/>
                              <w:szCs w:val="16"/>
                            </w:rPr>
                          </w:pPr>
                          <w:r>
                            <w:rPr>
                              <w:rFonts w:ascii="Arial" w:hAnsi="Arial" w:cs="Arial"/>
                              <w:color w:val="000000" w:themeColor="text1"/>
                              <w:kern w:val="24"/>
                              <w:sz w:val="16"/>
                              <w:szCs w:val="16"/>
                            </w:rPr>
                            <w:t xml:space="preserve">130-150 kDa </w:t>
                          </w:r>
                          <w:r>
                            <w:rPr>
                              <w:rFonts w:ascii="Arial" w:hAnsi="Arial" w:cs="Arial"/>
                              <w:b/>
                              <w:bCs/>
                              <w:color w:val="000000" w:themeColor="text1"/>
                              <w:kern w:val="24"/>
                            </w:rPr>
                            <w:t>-</w:t>
                          </w:r>
                        </w:p>
                      </w:txbxContent>
                    </v:textbox>
                  </v:shape>
                  <v:shape id="ZoneTexte 32" o:spid="_x0000_s1089" type="#_x0000_t202" style="position:absolute;left:8064;width:17786;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lYTxgAAAOMAAAAPAAAAZHJzL2Rvd25yZXYueG1sRE9La8Mw&#10;DL4P9h+MBrutjjta1qxuKXtAD72sze4i1uKwWA6x1qT/fh4UdtT31no7hU6daUhtZAtmVoAirqNr&#10;ubFQnd4fnkAlQXbYRSYLF0qw3dzerLF0ceQPOh+lUTmEU4kWvEhfap1qTwHTLPbEmfuKQ0DJ59Bo&#10;N+CYw0On50Wx1AFbzg0ee3rxVH8ff4IFEbczl+otpP3ndHgdfVEvsLL2/m7aPYMSmuRffHXvXZ7/&#10;uDKrhZmbJfz9lAHQm18AAAD//wMAUEsBAi0AFAAGAAgAAAAhANvh9svuAAAAhQEAABMAAAAAAAAA&#10;AAAAAAAAAAAAAFtDb250ZW50X1R5cGVzXS54bWxQSwECLQAUAAYACAAAACEAWvQsW78AAAAVAQAA&#10;CwAAAAAAAAAAAAAAAAAfAQAAX3JlbHMvLnJlbHNQSwECLQAUAAYACAAAACEAsXJWE8YAAADjAAAA&#10;DwAAAAAAAAAAAAAAAAAHAgAAZHJzL2Rvd25yZXYueG1sUEsFBgAAAAADAAMAtwAAAPoCAAAAAA==&#10;" filled="f" stroked="f">
                    <v:textbox style="mso-fit-shape-to-text:t">
                      <w:txbxContent>
                        <w:p w14:paraId="62E36E48" w14:textId="0142653A" w:rsidR="00CB53EF" w:rsidRDefault="00CB53EF" w:rsidP="002E0932">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Nuclear fraction NRF2</w:t>
                          </w:r>
                        </w:p>
                      </w:txbxContent>
                    </v:textbox>
                  </v:shape>
                </v:group>
              </v:group>
            </w:pict>
          </mc:Fallback>
        </mc:AlternateContent>
      </w:r>
    </w:p>
    <w:p w14:paraId="3F410EE0" w14:textId="77777777" w:rsidR="0007395E" w:rsidRPr="0007395E" w:rsidRDefault="0007395E" w:rsidP="0007395E">
      <w:pPr>
        <w:rPr>
          <w:rFonts w:ascii="Times New Roman" w:hAnsi="Times New Roman" w:cs="Times New Roman"/>
          <w:lang w:val="en-US"/>
        </w:rPr>
      </w:pPr>
    </w:p>
    <w:p w14:paraId="02496C24" w14:textId="77777777" w:rsidR="0007395E" w:rsidRPr="0007395E" w:rsidRDefault="0007395E" w:rsidP="0007395E">
      <w:pPr>
        <w:rPr>
          <w:rFonts w:ascii="Times New Roman" w:hAnsi="Times New Roman" w:cs="Times New Roman"/>
          <w:lang w:val="en-US"/>
        </w:rPr>
      </w:pPr>
    </w:p>
    <w:p w14:paraId="321CFA7D" w14:textId="77777777" w:rsidR="0007395E" w:rsidRPr="0007395E" w:rsidRDefault="0007395E" w:rsidP="0007395E">
      <w:pPr>
        <w:rPr>
          <w:rFonts w:ascii="Times New Roman" w:hAnsi="Times New Roman" w:cs="Times New Roman"/>
          <w:lang w:val="en-US"/>
        </w:rPr>
      </w:pPr>
    </w:p>
    <w:p w14:paraId="68397CD8" w14:textId="25739CA7" w:rsidR="0007395E" w:rsidRPr="0007395E" w:rsidRDefault="0007395E" w:rsidP="0007395E">
      <w:pPr>
        <w:rPr>
          <w:rFonts w:ascii="Times New Roman" w:hAnsi="Times New Roman" w:cs="Times New Roman"/>
          <w:lang w:val="en-US"/>
        </w:rPr>
      </w:pPr>
    </w:p>
    <w:p w14:paraId="7CD1A1DB" w14:textId="2D6971D8" w:rsidR="0007395E" w:rsidRPr="0007395E" w:rsidRDefault="0007395E" w:rsidP="0007395E">
      <w:pPr>
        <w:rPr>
          <w:rFonts w:ascii="Times New Roman" w:hAnsi="Times New Roman" w:cs="Times New Roman"/>
          <w:lang w:val="en-US"/>
        </w:rPr>
      </w:pPr>
    </w:p>
    <w:p w14:paraId="2B188E40" w14:textId="7EA7CA3E" w:rsidR="0007395E" w:rsidRPr="0007395E" w:rsidRDefault="0007395E" w:rsidP="0007395E">
      <w:pPr>
        <w:rPr>
          <w:rFonts w:ascii="Times New Roman" w:hAnsi="Times New Roman" w:cs="Times New Roman"/>
          <w:lang w:val="en-US"/>
        </w:rPr>
      </w:pPr>
    </w:p>
    <w:p w14:paraId="2EE17D20" w14:textId="6F2C996A" w:rsidR="0007395E" w:rsidRPr="0007395E" w:rsidRDefault="0007395E" w:rsidP="0007395E">
      <w:pPr>
        <w:rPr>
          <w:rFonts w:ascii="Times New Roman" w:hAnsi="Times New Roman" w:cs="Times New Roman"/>
          <w:lang w:val="en-US"/>
        </w:rPr>
      </w:pPr>
    </w:p>
    <w:p w14:paraId="63C3BA88" w14:textId="66BA7BC6" w:rsidR="008C53CC" w:rsidRPr="00257EFE" w:rsidRDefault="00AA3148" w:rsidP="00627C8B">
      <w:pPr>
        <w:rPr>
          <w:rFonts w:ascii="Times New Roman" w:hAnsi="Times New Roman" w:cs="Times New Roman"/>
          <w:b/>
          <w:bCs/>
          <w:lang w:val="en-US"/>
        </w:rPr>
      </w:pPr>
      <w:r>
        <w:rPr>
          <w:noProof/>
        </w:rPr>
        <mc:AlternateContent>
          <mc:Choice Requires="wps">
            <w:drawing>
              <wp:anchor distT="0" distB="0" distL="114300" distR="114300" simplePos="0" relativeHeight="251722752" behindDoc="0" locked="0" layoutInCell="1" allowOverlap="1" wp14:anchorId="513A2FE7" wp14:editId="433C038C">
                <wp:simplePos x="0" y="0"/>
                <wp:positionH relativeFrom="column">
                  <wp:posOffset>1681480</wp:posOffset>
                </wp:positionH>
                <wp:positionV relativeFrom="paragraph">
                  <wp:posOffset>93980</wp:posOffset>
                </wp:positionV>
                <wp:extent cx="487665" cy="427244"/>
                <wp:effectExtent l="0" t="0" r="0" b="0"/>
                <wp:wrapNone/>
                <wp:docPr id="2043088947" name="ZoneTexte 49"/>
                <wp:cNvGraphicFramePr/>
                <a:graphic xmlns:a="http://schemas.openxmlformats.org/drawingml/2006/main">
                  <a:graphicData uri="http://schemas.microsoft.com/office/word/2010/wordprocessingShape">
                    <wps:wsp>
                      <wps:cNvSpPr txBox="1"/>
                      <wps:spPr>
                        <a:xfrm>
                          <a:off x="0" y="0"/>
                          <a:ext cx="487665" cy="427244"/>
                        </a:xfrm>
                        <a:prstGeom prst="rect">
                          <a:avLst/>
                        </a:prstGeom>
                        <a:noFill/>
                      </wps:spPr>
                      <wps:txbx>
                        <w:txbxContent>
                          <w:p w14:paraId="1AE448A2" w14:textId="1B481F41" w:rsidR="00AA3148" w:rsidRDefault="00AA3148" w:rsidP="00AA3148">
                            <w:pPr>
                              <w:rPr>
                                <w:rFonts w:hAnsi="Calibri"/>
                                <w:b/>
                                <w:bCs/>
                                <w:color w:val="000000" w:themeColor="text1"/>
                                <w:kern w:val="24"/>
                                <w:sz w:val="28"/>
                                <w:szCs w:val="28"/>
                              </w:rPr>
                            </w:pPr>
                            <w:r>
                              <w:rPr>
                                <w:rFonts w:hAnsi="Calibri"/>
                                <w:b/>
                                <w:bCs/>
                                <w:color w:val="000000" w:themeColor="text1"/>
                                <w:kern w:val="24"/>
                                <w:sz w:val="28"/>
                                <w:szCs w:val="28"/>
                              </w:rPr>
                              <w:t>g</w:t>
                            </w:r>
                          </w:p>
                        </w:txbxContent>
                      </wps:txbx>
                      <wps:bodyPr wrap="square" rtlCol="0">
                        <a:spAutoFit/>
                      </wps:bodyPr>
                    </wps:wsp>
                  </a:graphicData>
                </a:graphic>
              </wp:anchor>
            </w:drawing>
          </mc:Choice>
          <mc:Fallback>
            <w:pict>
              <v:shape w14:anchorId="513A2FE7" id="ZoneTexte 49" o:spid="_x0000_s1090" type="#_x0000_t202" style="position:absolute;margin-left:132.4pt;margin-top:7.4pt;width:38.4pt;height:33.6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6o8gwEAAPACAAAOAAAAZHJzL2Uyb0RvYy54bWysUk1v2zAMvQ/YfxB0X5wEaVoYcYpuRXsp&#10;tgFtf4AiS7EAS9RIJXb+fSklTYbuNvRCSfx4fHzU6nb0vdgbJAehkbPJVAoTNLQubBv5+vLw7UYK&#10;Siq0qodgGnkwJG/XX7+shlibOXTQtwYFgwSqh9jILqVYVxXpznhFE4gmcNACepX4iduqRTUwuu+r&#10;+XS6rAbANiJoQ8Te+2NQrgu+tUanX9aSSaJvJHNLxWKxm2yr9UrVW1Sxc/pEQ/0HC69c4KZnqHuV&#10;lNih+wfKO41AYNNEg6/AWqdNmYGnmU0/TPPcqWjKLCwOxbNM9Hmw+uf+Of5GkcbvMPICsyBDpJrY&#10;mecZLfp8MlPBcZbwcJbNjElodi5urpfLKyk0hxbz6/likVGqS3FESo8GvMiXRiJvpYil9k+Ujqnv&#10;KblXgAfX99l/YZJvadyMwrW5yTvNDbQHZj/wAhtJf3YKjRSY+h9Q9p3RKN7tEiOWRhnmWHNCZ1kL&#10;1dMXyHv7+12yLh91/QYAAP//AwBQSwMEFAAGAAgAAAAhAB7PO0vdAAAACQEAAA8AAABkcnMvZG93&#10;bnJldi54bWxMj81OwzAQhO9IvIO1SNyok1CiKsSpKn4kDlwo4b6NlyQitqN426Rvz/YEp9FqRjPf&#10;ltvFDepEU+yDN5CuElDkm2B73xqoP1/vNqAio7c4BE8GzhRhW11flVjYMPsPOu25VVLiY4EGOuax&#10;0Do2HTmMqzCSF+87TA5ZzqnVdsJZyt2gsyTJtcPey0KHIz111Pzsj84As92l5/rFxbev5f157pLm&#10;AWtjbm+W3SMopoX/wnDBF3SohOkQjt5GNRjI8rWgsxgXlcD9Os1BHQxsshR0Ver/H1S/AAAA//8D&#10;AFBLAQItABQABgAIAAAAIQC2gziS/gAAAOEBAAATAAAAAAAAAAAAAAAAAAAAAABbQ29udGVudF9U&#10;eXBlc10ueG1sUEsBAi0AFAAGAAgAAAAhADj9If/WAAAAlAEAAAsAAAAAAAAAAAAAAAAALwEAAF9y&#10;ZWxzLy5yZWxzUEsBAi0AFAAGAAgAAAAhAFqTqjyDAQAA8AIAAA4AAAAAAAAAAAAAAAAALgIAAGRy&#10;cy9lMm9Eb2MueG1sUEsBAi0AFAAGAAgAAAAhAB7PO0vdAAAACQEAAA8AAAAAAAAAAAAAAAAA3QMA&#10;AGRycy9kb3ducmV2LnhtbFBLBQYAAAAABAAEAPMAAADnBAAAAAA=&#10;" filled="f" stroked="f">
                <v:textbox style="mso-fit-shape-to-text:t">
                  <w:txbxContent>
                    <w:p w14:paraId="1AE448A2" w14:textId="1B481F41" w:rsidR="00AA3148" w:rsidRDefault="00AA3148" w:rsidP="00AA3148">
                      <w:pPr>
                        <w:rPr>
                          <w:rFonts w:hAnsi="Calibri"/>
                          <w:b/>
                          <w:bCs/>
                          <w:color w:val="000000" w:themeColor="text1"/>
                          <w:kern w:val="24"/>
                          <w:sz w:val="28"/>
                          <w:szCs w:val="28"/>
                        </w:rPr>
                      </w:pPr>
                      <w:proofErr w:type="gramStart"/>
                      <w:r>
                        <w:rPr>
                          <w:rFonts w:hAnsi="Calibri"/>
                          <w:b/>
                          <w:bCs/>
                          <w:color w:val="000000" w:themeColor="text1"/>
                          <w:kern w:val="24"/>
                          <w:sz w:val="28"/>
                          <w:szCs w:val="28"/>
                        </w:rPr>
                        <w:t>g</w:t>
                      </w:r>
                      <w:proofErr w:type="gramEnd"/>
                    </w:p>
                  </w:txbxContent>
                </v:textbox>
              </v:shape>
            </w:pict>
          </mc:Fallback>
        </mc:AlternateContent>
      </w:r>
      <w:r w:rsidR="004B429D" w:rsidRPr="00EC4EDD">
        <w:rPr>
          <w:rFonts w:ascii="Times New Roman" w:hAnsi="Times New Roman" w:cs="Times New Roman"/>
          <w:lang w:val="en-US"/>
        </w:rPr>
        <w:fldChar w:fldCharType="begin"/>
      </w:r>
      <w:r w:rsidR="004B429D" w:rsidRPr="00EC4EDD">
        <w:rPr>
          <w:rFonts w:ascii="Times New Roman" w:hAnsi="Times New Roman" w:cs="Times New Roman"/>
          <w:lang w:val="en-US"/>
        </w:rPr>
        <w:instrText xml:space="preserve"> ADDIN </w:instrText>
      </w:r>
      <w:r w:rsidR="004B429D" w:rsidRPr="00EC4EDD">
        <w:rPr>
          <w:rFonts w:ascii="Times New Roman" w:hAnsi="Times New Roman" w:cs="Times New Roman"/>
          <w:lang w:val="en-US"/>
        </w:rPr>
        <w:fldChar w:fldCharType="end"/>
      </w:r>
      <w:r w:rsidR="00BA73FD" w:rsidRPr="00EC4EDD">
        <w:rPr>
          <w:rFonts w:ascii="Times New Roman" w:hAnsi="Times New Roman" w:cs="Times New Roman"/>
          <w:lang w:val="en-US"/>
        </w:rPr>
        <w:fldChar w:fldCharType="begin"/>
      </w:r>
      <w:r w:rsidR="00BA73FD" w:rsidRPr="00EC4EDD">
        <w:rPr>
          <w:rFonts w:ascii="Times New Roman" w:hAnsi="Times New Roman" w:cs="Times New Roman"/>
          <w:lang w:val="en-US"/>
        </w:rPr>
        <w:instrText xml:space="preserve"> ADDIN </w:instrText>
      </w:r>
      <w:r w:rsidR="00BA73FD" w:rsidRPr="00EC4EDD">
        <w:rPr>
          <w:rFonts w:ascii="Times New Roman" w:hAnsi="Times New Roman" w:cs="Times New Roman"/>
          <w:lang w:val="en-US"/>
        </w:rPr>
        <w:fldChar w:fldCharType="end"/>
      </w:r>
    </w:p>
    <w:sectPr w:rsidR="008C53CC" w:rsidRPr="00257EFE" w:rsidSect="00A451FA">
      <w:footerReference w:type="defaul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48EE6" w14:textId="77777777" w:rsidR="004836F3" w:rsidRDefault="004836F3" w:rsidP="009B2D4D">
      <w:pPr>
        <w:spacing w:after="0" w:line="240" w:lineRule="auto"/>
      </w:pPr>
      <w:r>
        <w:separator/>
      </w:r>
    </w:p>
  </w:endnote>
  <w:endnote w:type="continuationSeparator" w:id="0">
    <w:p w14:paraId="519577E2" w14:textId="77777777" w:rsidR="004836F3" w:rsidRDefault="004836F3" w:rsidP="009B2D4D">
      <w:pPr>
        <w:spacing w:after="0" w:line="240" w:lineRule="auto"/>
      </w:pPr>
      <w:r>
        <w:continuationSeparator/>
      </w:r>
    </w:p>
  </w:endnote>
  <w:endnote w:type="continuationNotice" w:id="1">
    <w:p w14:paraId="1A9CF852" w14:textId="77777777" w:rsidR="004836F3" w:rsidRDefault="004836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866237"/>
      <w:docPartObj>
        <w:docPartGallery w:val="Page Numbers (Bottom of Page)"/>
        <w:docPartUnique/>
      </w:docPartObj>
    </w:sdtPr>
    <w:sdtEndPr/>
    <w:sdtContent>
      <w:p w14:paraId="4F687BFA" w14:textId="38804166" w:rsidR="00F86117" w:rsidRDefault="00F86117">
        <w:pPr>
          <w:pStyle w:val="Pieddepage"/>
          <w:jc w:val="right"/>
        </w:pPr>
        <w:r>
          <w:fldChar w:fldCharType="begin"/>
        </w:r>
        <w:r>
          <w:instrText>PAGE   \* MERGEFORMAT</w:instrText>
        </w:r>
        <w:r>
          <w:fldChar w:fldCharType="separate"/>
        </w:r>
        <w:r w:rsidR="00A527FF">
          <w:rPr>
            <w:noProof/>
          </w:rPr>
          <w:t>37</w:t>
        </w:r>
        <w:r>
          <w:fldChar w:fldCharType="end"/>
        </w:r>
      </w:p>
    </w:sdtContent>
  </w:sdt>
  <w:p w14:paraId="040543F1" w14:textId="77777777" w:rsidR="00F86117" w:rsidRDefault="00F8611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C7B10E" w14:textId="77777777" w:rsidR="004836F3" w:rsidRDefault="004836F3" w:rsidP="009B2D4D">
      <w:pPr>
        <w:spacing w:after="0" w:line="240" w:lineRule="auto"/>
      </w:pPr>
      <w:r>
        <w:separator/>
      </w:r>
    </w:p>
  </w:footnote>
  <w:footnote w:type="continuationSeparator" w:id="0">
    <w:p w14:paraId="111BC5A6" w14:textId="77777777" w:rsidR="004836F3" w:rsidRDefault="004836F3" w:rsidP="009B2D4D">
      <w:pPr>
        <w:spacing w:after="0" w:line="240" w:lineRule="auto"/>
      </w:pPr>
      <w:r>
        <w:continuationSeparator/>
      </w:r>
    </w:p>
  </w:footnote>
  <w:footnote w:type="continuationNotice" w:id="1">
    <w:p w14:paraId="7768CCBD" w14:textId="77777777" w:rsidR="004836F3" w:rsidRDefault="004836F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811EC"/>
    <w:multiLevelType w:val="hybridMultilevel"/>
    <w:tmpl w:val="DDB89F2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2C6394C"/>
    <w:multiLevelType w:val="hybridMultilevel"/>
    <w:tmpl w:val="DC4AAB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BCA2878"/>
    <w:multiLevelType w:val="hybridMultilevel"/>
    <w:tmpl w:val="C25CFD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347460D"/>
    <w:multiLevelType w:val="hybridMultilevel"/>
    <w:tmpl w:val="D8FCC5DA"/>
    <w:lvl w:ilvl="0" w:tplc="BB44C5CE">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87B2FBA"/>
    <w:multiLevelType w:val="hybridMultilevel"/>
    <w:tmpl w:val="DFDE09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E821D04"/>
    <w:multiLevelType w:val="multilevel"/>
    <w:tmpl w:val="2EC48566"/>
    <w:lvl w:ilvl="0">
      <w:start w:val="1"/>
      <w:numFmt w:val="decimal"/>
      <w:pStyle w:val="Titre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re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tre4"/>
      <w:lvlText w:val="%1.%2.%3.%4."/>
      <w:lvlJc w:val="left"/>
      <w:pPr>
        <w:ind w:left="1728" w:hanging="648"/>
      </w:pPr>
      <w:rPr>
        <w:b w:val="0"/>
        <w:bCs w:val="0"/>
        <w:i w:val="0"/>
        <w:iCs w:val="0"/>
        <w:caps w:val="0"/>
        <w:smallCaps w:val="0"/>
        <w:strike w:val="0"/>
        <w:dstrike w:val="0"/>
        <w:outline w:val="0"/>
        <w:shadow w:val="0"/>
        <w:emboss w:val="0"/>
        <w:imprint w:val="0"/>
        <w:noProof w:val="0"/>
        <w:vanish w:val="0"/>
        <w:color w:val="63003C"/>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14489558">
    <w:abstractNumId w:val="5"/>
  </w:num>
  <w:num w:numId="2" w16cid:durableId="613711606">
    <w:abstractNumId w:val="3"/>
  </w:num>
  <w:num w:numId="3" w16cid:durableId="1516117163">
    <w:abstractNumId w:val="4"/>
  </w:num>
  <w:num w:numId="4" w16cid:durableId="444887624">
    <w:abstractNumId w:val="1"/>
  </w:num>
  <w:num w:numId="5" w16cid:durableId="181044027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72635526">
    <w:abstractNumId w:val="2"/>
  </w:num>
  <w:num w:numId="7" w16cid:durableId="4694450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halation Toxi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e5wsasza0xpuewt075rpp30sf5twvwe9p5&quot;&gt;My EndNote Library&lt;record-ids&gt;&lt;item&gt;1532&lt;/item&gt;&lt;item&gt;1533&lt;/item&gt;&lt;item&gt;1755&lt;/item&gt;&lt;item&gt;1785&lt;/item&gt;&lt;item&gt;1788&lt;/item&gt;&lt;item&gt;1796&lt;/item&gt;&lt;item&gt;1797&lt;/item&gt;&lt;item&gt;1801&lt;/item&gt;&lt;item&gt;1806&lt;/item&gt;&lt;item&gt;2107&lt;/item&gt;&lt;item&gt;2118&lt;/item&gt;&lt;item&gt;2121&lt;/item&gt;&lt;item&gt;2122&lt;/item&gt;&lt;item&gt;2268&lt;/item&gt;&lt;item&gt;2501&lt;/item&gt;&lt;item&gt;2513&lt;/item&gt;&lt;item&gt;2514&lt;/item&gt;&lt;item&gt;2515&lt;/item&gt;&lt;item&gt;2517&lt;/item&gt;&lt;item&gt;2518&lt;/item&gt;&lt;item&gt;2519&lt;/item&gt;&lt;item&gt;2520&lt;/item&gt;&lt;item&gt;2547&lt;/item&gt;&lt;item&gt;2551&lt;/item&gt;&lt;item&gt;2562&lt;/item&gt;&lt;item&gt;2566&lt;/item&gt;&lt;item&gt;2571&lt;/item&gt;&lt;item&gt;2575&lt;/item&gt;&lt;item&gt;2576&lt;/item&gt;&lt;item&gt;2577&lt;/item&gt;&lt;item&gt;2578&lt;/item&gt;&lt;item&gt;2589&lt;/item&gt;&lt;item&gt;2591&lt;/item&gt;&lt;item&gt;2592&lt;/item&gt;&lt;item&gt;2594&lt;/item&gt;&lt;item&gt;2599&lt;/item&gt;&lt;item&gt;2605&lt;/item&gt;&lt;item&gt;2615&lt;/item&gt;&lt;item&gt;2617&lt;/item&gt;&lt;item&gt;2632&lt;/item&gt;&lt;item&gt;2634&lt;/item&gt;&lt;/record-ids&gt;&lt;/item&gt;&lt;/Libraries&gt;"/>
  </w:docVars>
  <w:rsids>
    <w:rsidRoot w:val="00840DA7"/>
    <w:rsid w:val="00000002"/>
    <w:rsid w:val="000001F6"/>
    <w:rsid w:val="00000696"/>
    <w:rsid w:val="000014D4"/>
    <w:rsid w:val="00004351"/>
    <w:rsid w:val="0000483F"/>
    <w:rsid w:val="00004AF4"/>
    <w:rsid w:val="000077EF"/>
    <w:rsid w:val="00007DAA"/>
    <w:rsid w:val="000109E9"/>
    <w:rsid w:val="000118FA"/>
    <w:rsid w:val="00011A6A"/>
    <w:rsid w:val="00011D96"/>
    <w:rsid w:val="00013694"/>
    <w:rsid w:val="0001622B"/>
    <w:rsid w:val="0001761D"/>
    <w:rsid w:val="00020CBB"/>
    <w:rsid w:val="000210EB"/>
    <w:rsid w:val="000219E9"/>
    <w:rsid w:val="0002287A"/>
    <w:rsid w:val="00025A00"/>
    <w:rsid w:val="00026E16"/>
    <w:rsid w:val="0003031F"/>
    <w:rsid w:val="0003131F"/>
    <w:rsid w:val="000319F7"/>
    <w:rsid w:val="00031A0E"/>
    <w:rsid w:val="00033401"/>
    <w:rsid w:val="00033F0A"/>
    <w:rsid w:val="00034EE1"/>
    <w:rsid w:val="00036702"/>
    <w:rsid w:val="00036ABF"/>
    <w:rsid w:val="000378EB"/>
    <w:rsid w:val="00037FDB"/>
    <w:rsid w:val="000401C5"/>
    <w:rsid w:val="00040E4C"/>
    <w:rsid w:val="0004155E"/>
    <w:rsid w:val="00041B2E"/>
    <w:rsid w:val="000428C1"/>
    <w:rsid w:val="0004394C"/>
    <w:rsid w:val="000439C2"/>
    <w:rsid w:val="00044BB5"/>
    <w:rsid w:val="0004529B"/>
    <w:rsid w:val="0004792E"/>
    <w:rsid w:val="00052872"/>
    <w:rsid w:val="000537BC"/>
    <w:rsid w:val="000551E2"/>
    <w:rsid w:val="00056A7A"/>
    <w:rsid w:val="0005768F"/>
    <w:rsid w:val="00057C21"/>
    <w:rsid w:val="00057D53"/>
    <w:rsid w:val="000602E3"/>
    <w:rsid w:val="000626AD"/>
    <w:rsid w:val="00064883"/>
    <w:rsid w:val="00065361"/>
    <w:rsid w:val="00066DAD"/>
    <w:rsid w:val="00067175"/>
    <w:rsid w:val="000672B8"/>
    <w:rsid w:val="00072029"/>
    <w:rsid w:val="0007395E"/>
    <w:rsid w:val="000740F8"/>
    <w:rsid w:val="00074280"/>
    <w:rsid w:val="00075B39"/>
    <w:rsid w:val="00077D91"/>
    <w:rsid w:val="000806D8"/>
    <w:rsid w:val="000808C6"/>
    <w:rsid w:val="000810F1"/>
    <w:rsid w:val="0008283E"/>
    <w:rsid w:val="0008408D"/>
    <w:rsid w:val="000844DD"/>
    <w:rsid w:val="000847CA"/>
    <w:rsid w:val="000849F0"/>
    <w:rsid w:val="000855D7"/>
    <w:rsid w:val="00085767"/>
    <w:rsid w:val="00086E1E"/>
    <w:rsid w:val="000902ED"/>
    <w:rsid w:val="0009059A"/>
    <w:rsid w:val="000921EF"/>
    <w:rsid w:val="000932AB"/>
    <w:rsid w:val="0009534D"/>
    <w:rsid w:val="00096250"/>
    <w:rsid w:val="0009763F"/>
    <w:rsid w:val="00097654"/>
    <w:rsid w:val="000A2B0B"/>
    <w:rsid w:val="000A6737"/>
    <w:rsid w:val="000A6E03"/>
    <w:rsid w:val="000A7B23"/>
    <w:rsid w:val="000A7CBD"/>
    <w:rsid w:val="000A7FF3"/>
    <w:rsid w:val="000B079B"/>
    <w:rsid w:val="000B092D"/>
    <w:rsid w:val="000B1123"/>
    <w:rsid w:val="000B12EF"/>
    <w:rsid w:val="000B2E33"/>
    <w:rsid w:val="000B4558"/>
    <w:rsid w:val="000B48E9"/>
    <w:rsid w:val="000B4DD5"/>
    <w:rsid w:val="000C00DC"/>
    <w:rsid w:val="000C0EB6"/>
    <w:rsid w:val="000C1359"/>
    <w:rsid w:val="000C172C"/>
    <w:rsid w:val="000C28BC"/>
    <w:rsid w:val="000C4028"/>
    <w:rsid w:val="000C54D1"/>
    <w:rsid w:val="000C6427"/>
    <w:rsid w:val="000C6719"/>
    <w:rsid w:val="000C7AFA"/>
    <w:rsid w:val="000D05A7"/>
    <w:rsid w:val="000D071A"/>
    <w:rsid w:val="000D13A5"/>
    <w:rsid w:val="000D3FE7"/>
    <w:rsid w:val="000D5089"/>
    <w:rsid w:val="000D56DA"/>
    <w:rsid w:val="000D64FF"/>
    <w:rsid w:val="000D6717"/>
    <w:rsid w:val="000D6BA8"/>
    <w:rsid w:val="000E0351"/>
    <w:rsid w:val="000E09D1"/>
    <w:rsid w:val="000E0C4B"/>
    <w:rsid w:val="000E3ABB"/>
    <w:rsid w:val="000E4DE7"/>
    <w:rsid w:val="000E714D"/>
    <w:rsid w:val="000E7CB9"/>
    <w:rsid w:val="000F1124"/>
    <w:rsid w:val="000F180F"/>
    <w:rsid w:val="000F1BB2"/>
    <w:rsid w:val="000F2F89"/>
    <w:rsid w:val="000F326F"/>
    <w:rsid w:val="000F3467"/>
    <w:rsid w:val="000F41E9"/>
    <w:rsid w:val="000F42EE"/>
    <w:rsid w:val="000F457F"/>
    <w:rsid w:val="000F4AE0"/>
    <w:rsid w:val="000F706D"/>
    <w:rsid w:val="00100310"/>
    <w:rsid w:val="001009E4"/>
    <w:rsid w:val="00100D47"/>
    <w:rsid w:val="001012BF"/>
    <w:rsid w:val="001025A8"/>
    <w:rsid w:val="00103C9A"/>
    <w:rsid w:val="00103F88"/>
    <w:rsid w:val="00107256"/>
    <w:rsid w:val="001102E1"/>
    <w:rsid w:val="00111413"/>
    <w:rsid w:val="0011202F"/>
    <w:rsid w:val="00112AA1"/>
    <w:rsid w:val="001147C2"/>
    <w:rsid w:val="001159CF"/>
    <w:rsid w:val="00115B1F"/>
    <w:rsid w:val="001174A0"/>
    <w:rsid w:val="00117BD4"/>
    <w:rsid w:val="00120593"/>
    <w:rsid w:val="00120C54"/>
    <w:rsid w:val="00120E53"/>
    <w:rsid w:val="001218C3"/>
    <w:rsid w:val="00122504"/>
    <w:rsid w:val="00123B90"/>
    <w:rsid w:val="001246C8"/>
    <w:rsid w:val="00125251"/>
    <w:rsid w:val="00125353"/>
    <w:rsid w:val="00125CB4"/>
    <w:rsid w:val="001313CF"/>
    <w:rsid w:val="00132A7C"/>
    <w:rsid w:val="00132EE5"/>
    <w:rsid w:val="001359BB"/>
    <w:rsid w:val="00135EC6"/>
    <w:rsid w:val="00136D1A"/>
    <w:rsid w:val="00137656"/>
    <w:rsid w:val="001377A6"/>
    <w:rsid w:val="00140D50"/>
    <w:rsid w:val="0014163A"/>
    <w:rsid w:val="00141644"/>
    <w:rsid w:val="001428FA"/>
    <w:rsid w:val="00142C08"/>
    <w:rsid w:val="00143D44"/>
    <w:rsid w:val="00143D62"/>
    <w:rsid w:val="001441CA"/>
    <w:rsid w:val="001446B5"/>
    <w:rsid w:val="001456FD"/>
    <w:rsid w:val="00145826"/>
    <w:rsid w:val="00145BFF"/>
    <w:rsid w:val="0014645A"/>
    <w:rsid w:val="00146510"/>
    <w:rsid w:val="00147404"/>
    <w:rsid w:val="001475AC"/>
    <w:rsid w:val="00147C59"/>
    <w:rsid w:val="00147C67"/>
    <w:rsid w:val="00147D9D"/>
    <w:rsid w:val="00150625"/>
    <w:rsid w:val="001521FF"/>
    <w:rsid w:val="00152E8D"/>
    <w:rsid w:val="00152EC9"/>
    <w:rsid w:val="00153471"/>
    <w:rsid w:val="001554A2"/>
    <w:rsid w:val="00156DF9"/>
    <w:rsid w:val="00160D2C"/>
    <w:rsid w:val="00161DA2"/>
    <w:rsid w:val="001628CC"/>
    <w:rsid w:val="00162C34"/>
    <w:rsid w:val="00163534"/>
    <w:rsid w:val="001635C2"/>
    <w:rsid w:val="0016427B"/>
    <w:rsid w:val="00165350"/>
    <w:rsid w:val="001665DF"/>
    <w:rsid w:val="00166B62"/>
    <w:rsid w:val="00167518"/>
    <w:rsid w:val="001701C0"/>
    <w:rsid w:val="00170E04"/>
    <w:rsid w:val="00171518"/>
    <w:rsid w:val="00171AAC"/>
    <w:rsid w:val="001729EF"/>
    <w:rsid w:val="00172A12"/>
    <w:rsid w:val="001735D2"/>
    <w:rsid w:val="0017399F"/>
    <w:rsid w:val="00174E41"/>
    <w:rsid w:val="001753B1"/>
    <w:rsid w:val="001755F8"/>
    <w:rsid w:val="001770A8"/>
    <w:rsid w:val="001773C7"/>
    <w:rsid w:val="001802E0"/>
    <w:rsid w:val="00180931"/>
    <w:rsid w:val="001820DF"/>
    <w:rsid w:val="00182DD5"/>
    <w:rsid w:val="00183CD1"/>
    <w:rsid w:val="00184374"/>
    <w:rsid w:val="0018466F"/>
    <w:rsid w:val="001849D9"/>
    <w:rsid w:val="00184EDB"/>
    <w:rsid w:val="00185745"/>
    <w:rsid w:val="001859D3"/>
    <w:rsid w:val="00185EED"/>
    <w:rsid w:val="00190BDB"/>
    <w:rsid w:val="00190D67"/>
    <w:rsid w:val="00191371"/>
    <w:rsid w:val="00191411"/>
    <w:rsid w:val="00193113"/>
    <w:rsid w:val="00194FC0"/>
    <w:rsid w:val="00195778"/>
    <w:rsid w:val="00195F5F"/>
    <w:rsid w:val="00196458"/>
    <w:rsid w:val="00196EF3"/>
    <w:rsid w:val="00197309"/>
    <w:rsid w:val="001A0183"/>
    <w:rsid w:val="001A11B7"/>
    <w:rsid w:val="001A1963"/>
    <w:rsid w:val="001A45A6"/>
    <w:rsid w:val="001A6C62"/>
    <w:rsid w:val="001B0472"/>
    <w:rsid w:val="001B0BFE"/>
    <w:rsid w:val="001B1F6D"/>
    <w:rsid w:val="001B22A0"/>
    <w:rsid w:val="001B2CB5"/>
    <w:rsid w:val="001B39B2"/>
    <w:rsid w:val="001B4530"/>
    <w:rsid w:val="001B4D08"/>
    <w:rsid w:val="001B5547"/>
    <w:rsid w:val="001B6161"/>
    <w:rsid w:val="001B747C"/>
    <w:rsid w:val="001C0BCD"/>
    <w:rsid w:val="001C1875"/>
    <w:rsid w:val="001C25D1"/>
    <w:rsid w:val="001C2C77"/>
    <w:rsid w:val="001C2F46"/>
    <w:rsid w:val="001C326B"/>
    <w:rsid w:val="001C586E"/>
    <w:rsid w:val="001C5DDA"/>
    <w:rsid w:val="001C6523"/>
    <w:rsid w:val="001C6BCF"/>
    <w:rsid w:val="001C7C3B"/>
    <w:rsid w:val="001D0008"/>
    <w:rsid w:val="001D1452"/>
    <w:rsid w:val="001D1BB8"/>
    <w:rsid w:val="001D28F3"/>
    <w:rsid w:val="001D38E5"/>
    <w:rsid w:val="001D3B4D"/>
    <w:rsid w:val="001D5DC0"/>
    <w:rsid w:val="001D5F7F"/>
    <w:rsid w:val="001D77E8"/>
    <w:rsid w:val="001E03BF"/>
    <w:rsid w:val="001E1A0E"/>
    <w:rsid w:val="001E27D8"/>
    <w:rsid w:val="001E3C4F"/>
    <w:rsid w:val="001E43D6"/>
    <w:rsid w:val="001E5772"/>
    <w:rsid w:val="001F0893"/>
    <w:rsid w:val="001F1186"/>
    <w:rsid w:val="001F1D9D"/>
    <w:rsid w:val="001F205B"/>
    <w:rsid w:val="001F3FF2"/>
    <w:rsid w:val="001F5410"/>
    <w:rsid w:val="001F60DF"/>
    <w:rsid w:val="001F614D"/>
    <w:rsid w:val="001F6DB9"/>
    <w:rsid w:val="001F728C"/>
    <w:rsid w:val="001F743D"/>
    <w:rsid w:val="00202773"/>
    <w:rsid w:val="0020372D"/>
    <w:rsid w:val="002058F9"/>
    <w:rsid w:val="00206FCB"/>
    <w:rsid w:val="00207916"/>
    <w:rsid w:val="00207A94"/>
    <w:rsid w:val="00207DA0"/>
    <w:rsid w:val="00211734"/>
    <w:rsid w:val="00211E1A"/>
    <w:rsid w:val="002125F4"/>
    <w:rsid w:val="002129C3"/>
    <w:rsid w:val="00212C72"/>
    <w:rsid w:val="00212D2C"/>
    <w:rsid w:val="00212D80"/>
    <w:rsid w:val="00214242"/>
    <w:rsid w:val="0021791C"/>
    <w:rsid w:val="00217AC0"/>
    <w:rsid w:val="00217D18"/>
    <w:rsid w:val="0022280D"/>
    <w:rsid w:val="002231CF"/>
    <w:rsid w:val="0022485B"/>
    <w:rsid w:val="00224FF0"/>
    <w:rsid w:val="002253F3"/>
    <w:rsid w:val="002266EC"/>
    <w:rsid w:val="002278F3"/>
    <w:rsid w:val="00230681"/>
    <w:rsid w:val="002306BC"/>
    <w:rsid w:val="00230B25"/>
    <w:rsid w:val="002311B3"/>
    <w:rsid w:val="00231985"/>
    <w:rsid w:val="00231986"/>
    <w:rsid w:val="002322E5"/>
    <w:rsid w:val="0023308F"/>
    <w:rsid w:val="00233095"/>
    <w:rsid w:val="0023322B"/>
    <w:rsid w:val="00233A78"/>
    <w:rsid w:val="00233E83"/>
    <w:rsid w:val="002341B5"/>
    <w:rsid w:val="00234CC6"/>
    <w:rsid w:val="00234DFB"/>
    <w:rsid w:val="00235640"/>
    <w:rsid w:val="002361F8"/>
    <w:rsid w:val="00236F92"/>
    <w:rsid w:val="0023724E"/>
    <w:rsid w:val="00240451"/>
    <w:rsid w:val="0024082B"/>
    <w:rsid w:val="002408D9"/>
    <w:rsid w:val="00242920"/>
    <w:rsid w:val="002445CC"/>
    <w:rsid w:val="002447B9"/>
    <w:rsid w:val="002449AD"/>
    <w:rsid w:val="002461C2"/>
    <w:rsid w:val="00247756"/>
    <w:rsid w:val="00247C6E"/>
    <w:rsid w:val="00250778"/>
    <w:rsid w:val="00251CFE"/>
    <w:rsid w:val="00252C67"/>
    <w:rsid w:val="0025365C"/>
    <w:rsid w:val="00253D05"/>
    <w:rsid w:val="002544C7"/>
    <w:rsid w:val="00255C28"/>
    <w:rsid w:val="00257EFE"/>
    <w:rsid w:val="002605D6"/>
    <w:rsid w:val="00260AF0"/>
    <w:rsid w:val="00260E0F"/>
    <w:rsid w:val="002617E5"/>
    <w:rsid w:val="00262879"/>
    <w:rsid w:val="002632FD"/>
    <w:rsid w:val="00264D71"/>
    <w:rsid w:val="00265C51"/>
    <w:rsid w:val="00265D47"/>
    <w:rsid w:val="00265E36"/>
    <w:rsid w:val="002672B5"/>
    <w:rsid w:val="002679A6"/>
    <w:rsid w:val="00270BE4"/>
    <w:rsid w:val="00270DC5"/>
    <w:rsid w:val="0027185E"/>
    <w:rsid w:val="00271930"/>
    <w:rsid w:val="0027249D"/>
    <w:rsid w:val="00273FF5"/>
    <w:rsid w:val="00274166"/>
    <w:rsid w:val="00275171"/>
    <w:rsid w:val="00275443"/>
    <w:rsid w:val="00276CA7"/>
    <w:rsid w:val="00276CBD"/>
    <w:rsid w:val="00276E16"/>
    <w:rsid w:val="00276F3A"/>
    <w:rsid w:val="002773AE"/>
    <w:rsid w:val="00277B9C"/>
    <w:rsid w:val="00277D25"/>
    <w:rsid w:val="002801FC"/>
    <w:rsid w:val="00281B74"/>
    <w:rsid w:val="00281ED1"/>
    <w:rsid w:val="00281FA8"/>
    <w:rsid w:val="0028251B"/>
    <w:rsid w:val="00283190"/>
    <w:rsid w:val="0028424A"/>
    <w:rsid w:val="0028492E"/>
    <w:rsid w:val="00285989"/>
    <w:rsid w:val="00285F31"/>
    <w:rsid w:val="002868DA"/>
    <w:rsid w:val="002869CC"/>
    <w:rsid w:val="00290A80"/>
    <w:rsid w:val="00290E5E"/>
    <w:rsid w:val="00291B86"/>
    <w:rsid w:val="00291D22"/>
    <w:rsid w:val="00293785"/>
    <w:rsid w:val="00293F32"/>
    <w:rsid w:val="00294B89"/>
    <w:rsid w:val="00295FF4"/>
    <w:rsid w:val="00297210"/>
    <w:rsid w:val="002A05B0"/>
    <w:rsid w:val="002A1836"/>
    <w:rsid w:val="002A282C"/>
    <w:rsid w:val="002A431A"/>
    <w:rsid w:val="002A45CA"/>
    <w:rsid w:val="002A7C23"/>
    <w:rsid w:val="002B0927"/>
    <w:rsid w:val="002B108D"/>
    <w:rsid w:val="002B1B0E"/>
    <w:rsid w:val="002B21F7"/>
    <w:rsid w:val="002B2A2A"/>
    <w:rsid w:val="002B5319"/>
    <w:rsid w:val="002B5748"/>
    <w:rsid w:val="002B62A5"/>
    <w:rsid w:val="002B6482"/>
    <w:rsid w:val="002B67E1"/>
    <w:rsid w:val="002B6808"/>
    <w:rsid w:val="002B6992"/>
    <w:rsid w:val="002B734E"/>
    <w:rsid w:val="002B7C32"/>
    <w:rsid w:val="002C0A76"/>
    <w:rsid w:val="002C1FC9"/>
    <w:rsid w:val="002C3E70"/>
    <w:rsid w:val="002C41BA"/>
    <w:rsid w:val="002C4D94"/>
    <w:rsid w:val="002C4E07"/>
    <w:rsid w:val="002C52B1"/>
    <w:rsid w:val="002C533B"/>
    <w:rsid w:val="002C5C63"/>
    <w:rsid w:val="002C6FBB"/>
    <w:rsid w:val="002C6FE6"/>
    <w:rsid w:val="002D1C78"/>
    <w:rsid w:val="002D27BC"/>
    <w:rsid w:val="002D319A"/>
    <w:rsid w:val="002D41C5"/>
    <w:rsid w:val="002D4249"/>
    <w:rsid w:val="002D59E8"/>
    <w:rsid w:val="002D5DF9"/>
    <w:rsid w:val="002D6367"/>
    <w:rsid w:val="002D6D74"/>
    <w:rsid w:val="002D7A58"/>
    <w:rsid w:val="002E0932"/>
    <w:rsid w:val="002E2079"/>
    <w:rsid w:val="002E219A"/>
    <w:rsid w:val="002E2EDF"/>
    <w:rsid w:val="002E2F28"/>
    <w:rsid w:val="002E2FBA"/>
    <w:rsid w:val="002E3989"/>
    <w:rsid w:val="002E3E3F"/>
    <w:rsid w:val="002E50E8"/>
    <w:rsid w:val="002E5FA2"/>
    <w:rsid w:val="002F0093"/>
    <w:rsid w:val="002F04FD"/>
    <w:rsid w:val="002F0D47"/>
    <w:rsid w:val="002F2688"/>
    <w:rsid w:val="002F34C8"/>
    <w:rsid w:val="002F3A42"/>
    <w:rsid w:val="002F4FA1"/>
    <w:rsid w:val="002F51AE"/>
    <w:rsid w:val="002F6F13"/>
    <w:rsid w:val="00300BB0"/>
    <w:rsid w:val="00300F0C"/>
    <w:rsid w:val="00304E63"/>
    <w:rsid w:val="00306A5C"/>
    <w:rsid w:val="00306BD0"/>
    <w:rsid w:val="00306E28"/>
    <w:rsid w:val="003105E9"/>
    <w:rsid w:val="00310839"/>
    <w:rsid w:val="00310F1E"/>
    <w:rsid w:val="003120D3"/>
    <w:rsid w:val="00312CE2"/>
    <w:rsid w:val="003135A4"/>
    <w:rsid w:val="00313F8C"/>
    <w:rsid w:val="003140DE"/>
    <w:rsid w:val="003151BE"/>
    <w:rsid w:val="003153D1"/>
    <w:rsid w:val="00315F94"/>
    <w:rsid w:val="003174D9"/>
    <w:rsid w:val="00317C31"/>
    <w:rsid w:val="00317ECA"/>
    <w:rsid w:val="00321513"/>
    <w:rsid w:val="0032259E"/>
    <w:rsid w:val="003227B5"/>
    <w:rsid w:val="00324DA1"/>
    <w:rsid w:val="00325E8C"/>
    <w:rsid w:val="003267ED"/>
    <w:rsid w:val="003268C2"/>
    <w:rsid w:val="00327845"/>
    <w:rsid w:val="003309C9"/>
    <w:rsid w:val="003312CF"/>
    <w:rsid w:val="003313D7"/>
    <w:rsid w:val="003322CE"/>
    <w:rsid w:val="00336252"/>
    <w:rsid w:val="00336507"/>
    <w:rsid w:val="00337EE8"/>
    <w:rsid w:val="00341674"/>
    <w:rsid w:val="00341AAC"/>
    <w:rsid w:val="00341EDC"/>
    <w:rsid w:val="00342DD1"/>
    <w:rsid w:val="00342F27"/>
    <w:rsid w:val="003431DD"/>
    <w:rsid w:val="00343AAC"/>
    <w:rsid w:val="00344815"/>
    <w:rsid w:val="00345629"/>
    <w:rsid w:val="003457E6"/>
    <w:rsid w:val="00350CAE"/>
    <w:rsid w:val="00352273"/>
    <w:rsid w:val="00352438"/>
    <w:rsid w:val="00354A15"/>
    <w:rsid w:val="003577D0"/>
    <w:rsid w:val="003579BC"/>
    <w:rsid w:val="0036001C"/>
    <w:rsid w:val="0036067D"/>
    <w:rsid w:val="00360AD9"/>
    <w:rsid w:val="003618F4"/>
    <w:rsid w:val="00362480"/>
    <w:rsid w:val="00364253"/>
    <w:rsid w:val="00364255"/>
    <w:rsid w:val="00364C1B"/>
    <w:rsid w:val="00365516"/>
    <w:rsid w:val="00367EE5"/>
    <w:rsid w:val="0037062E"/>
    <w:rsid w:val="00371D25"/>
    <w:rsid w:val="0037205D"/>
    <w:rsid w:val="00373CA9"/>
    <w:rsid w:val="00374292"/>
    <w:rsid w:val="003750B5"/>
    <w:rsid w:val="00375574"/>
    <w:rsid w:val="003775E5"/>
    <w:rsid w:val="003779FB"/>
    <w:rsid w:val="00380A8B"/>
    <w:rsid w:val="00380CF3"/>
    <w:rsid w:val="00381F80"/>
    <w:rsid w:val="00383F1F"/>
    <w:rsid w:val="003869C9"/>
    <w:rsid w:val="0038721D"/>
    <w:rsid w:val="00387C6F"/>
    <w:rsid w:val="00387FEA"/>
    <w:rsid w:val="00390ECE"/>
    <w:rsid w:val="003911A7"/>
    <w:rsid w:val="00391416"/>
    <w:rsid w:val="00391B93"/>
    <w:rsid w:val="00392905"/>
    <w:rsid w:val="0039363F"/>
    <w:rsid w:val="00393C0F"/>
    <w:rsid w:val="00393FD2"/>
    <w:rsid w:val="00397585"/>
    <w:rsid w:val="003A176B"/>
    <w:rsid w:val="003A3547"/>
    <w:rsid w:val="003A383A"/>
    <w:rsid w:val="003A43E0"/>
    <w:rsid w:val="003A6411"/>
    <w:rsid w:val="003A65F4"/>
    <w:rsid w:val="003A66C9"/>
    <w:rsid w:val="003A71F2"/>
    <w:rsid w:val="003B12B8"/>
    <w:rsid w:val="003B264E"/>
    <w:rsid w:val="003B2873"/>
    <w:rsid w:val="003B3901"/>
    <w:rsid w:val="003B4355"/>
    <w:rsid w:val="003C0305"/>
    <w:rsid w:val="003C0689"/>
    <w:rsid w:val="003C07B7"/>
    <w:rsid w:val="003C1854"/>
    <w:rsid w:val="003C1D4B"/>
    <w:rsid w:val="003C23D0"/>
    <w:rsid w:val="003C347A"/>
    <w:rsid w:val="003C35C8"/>
    <w:rsid w:val="003C3771"/>
    <w:rsid w:val="003C40C9"/>
    <w:rsid w:val="003C50D7"/>
    <w:rsid w:val="003C600D"/>
    <w:rsid w:val="003C7E5F"/>
    <w:rsid w:val="003D04F2"/>
    <w:rsid w:val="003D0E1E"/>
    <w:rsid w:val="003D1CB7"/>
    <w:rsid w:val="003D3686"/>
    <w:rsid w:val="003D36C2"/>
    <w:rsid w:val="003D4A51"/>
    <w:rsid w:val="003D7841"/>
    <w:rsid w:val="003D7A02"/>
    <w:rsid w:val="003D7B7F"/>
    <w:rsid w:val="003E021A"/>
    <w:rsid w:val="003E10BF"/>
    <w:rsid w:val="003E2E7F"/>
    <w:rsid w:val="003E3146"/>
    <w:rsid w:val="003E386D"/>
    <w:rsid w:val="003E4049"/>
    <w:rsid w:val="003E4754"/>
    <w:rsid w:val="003E4C95"/>
    <w:rsid w:val="003E4D78"/>
    <w:rsid w:val="003E5034"/>
    <w:rsid w:val="003E508F"/>
    <w:rsid w:val="003E53A7"/>
    <w:rsid w:val="003E5A78"/>
    <w:rsid w:val="003E6EB8"/>
    <w:rsid w:val="003F0A3D"/>
    <w:rsid w:val="003F356E"/>
    <w:rsid w:val="003F3AB1"/>
    <w:rsid w:val="003F3B1F"/>
    <w:rsid w:val="003F6E61"/>
    <w:rsid w:val="003F7825"/>
    <w:rsid w:val="003F7E59"/>
    <w:rsid w:val="00400A1C"/>
    <w:rsid w:val="00400AAC"/>
    <w:rsid w:val="00400EA6"/>
    <w:rsid w:val="00402CB2"/>
    <w:rsid w:val="004035D6"/>
    <w:rsid w:val="00403C47"/>
    <w:rsid w:val="00403F91"/>
    <w:rsid w:val="00404AF5"/>
    <w:rsid w:val="00405F00"/>
    <w:rsid w:val="00406128"/>
    <w:rsid w:val="00406A2D"/>
    <w:rsid w:val="00406BF5"/>
    <w:rsid w:val="00410EA7"/>
    <w:rsid w:val="004110D8"/>
    <w:rsid w:val="00411A77"/>
    <w:rsid w:val="00411DAC"/>
    <w:rsid w:val="0041229E"/>
    <w:rsid w:val="004134F2"/>
    <w:rsid w:val="004144E8"/>
    <w:rsid w:val="00414916"/>
    <w:rsid w:val="00415E07"/>
    <w:rsid w:val="0041675E"/>
    <w:rsid w:val="00416E1F"/>
    <w:rsid w:val="00417017"/>
    <w:rsid w:val="00420351"/>
    <w:rsid w:val="004206B3"/>
    <w:rsid w:val="004220C8"/>
    <w:rsid w:val="004230A9"/>
    <w:rsid w:val="00427377"/>
    <w:rsid w:val="00427B7F"/>
    <w:rsid w:val="00427EA3"/>
    <w:rsid w:val="00431791"/>
    <w:rsid w:val="00431D4C"/>
    <w:rsid w:val="0043259A"/>
    <w:rsid w:val="00432CA0"/>
    <w:rsid w:val="00433A8C"/>
    <w:rsid w:val="00433F75"/>
    <w:rsid w:val="004348FB"/>
    <w:rsid w:val="00435E88"/>
    <w:rsid w:val="004368C2"/>
    <w:rsid w:val="004378F2"/>
    <w:rsid w:val="004406D1"/>
    <w:rsid w:val="004409CD"/>
    <w:rsid w:val="00440E3D"/>
    <w:rsid w:val="00444943"/>
    <w:rsid w:val="00446D43"/>
    <w:rsid w:val="004502C0"/>
    <w:rsid w:val="00451182"/>
    <w:rsid w:val="00452280"/>
    <w:rsid w:val="00452DB7"/>
    <w:rsid w:val="00454485"/>
    <w:rsid w:val="00454704"/>
    <w:rsid w:val="00454995"/>
    <w:rsid w:val="00455566"/>
    <w:rsid w:val="004556F3"/>
    <w:rsid w:val="00457108"/>
    <w:rsid w:val="00461A52"/>
    <w:rsid w:val="00462EA8"/>
    <w:rsid w:val="00462F7B"/>
    <w:rsid w:val="004642F6"/>
    <w:rsid w:val="00464320"/>
    <w:rsid w:val="004645A4"/>
    <w:rsid w:val="00465444"/>
    <w:rsid w:val="0046579F"/>
    <w:rsid w:val="004669E4"/>
    <w:rsid w:val="0047064C"/>
    <w:rsid w:val="004706C6"/>
    <w:rsid w:val="00470D78"/>
    <w:rsid w:val="00471327"/>
    <w:rsid w:val="004715B4"/>
    <w:rsid w:val="0047237B"/>
    <w:rsid w:val="004732F7"/>
    <w:rsid w:val="0047376C"/>
    <w:rsid w:val="004773BA"/>
    <w:rsid w:val="0047772C"/>
    <w:rsid w:val="00477D44"/>
    <w:rsid w:val="004801FF"/>
    <w:rsid w:val="004806E6"/>
    <w:rsid w:val="004812CC"/>
    <w:rsid w:val="00482456"/>
    <w:rsid w:val="0048346A"/>
    <w:rsid w:val="004836F3"/>
    <w:rsid w:val="004837B2"/>
    <w:rsid w:val="00484246"/>
    <w:rsid w:val="004842DE"/>
    <w:rsid w:val="0048490E"/>
    <w:rsid w:val="00485143"/>
    <w:rsid w:val="004857BE"/>
    <w:rsid w:val="00486148"/>
    <w:rsid w:val="00486A1D"/>
    <w:rsid w:val="00486FE3"/>
    <w:rsid w:val="004915E3"/>
    <w:rsid w:val="00491E8D"/>
    <w:rsid w:val="00492691"/>
    <w:rsid w:val="00496169"/>
    <w:rsid w:val="00496301"/>
    <w:rsid w:val="00496A8C"/>
    <w:rsid w:val="00497207"/>
    <w:rsid w:val="004A25FA"/>
    <w:rsid w:val="004A3331"/>
    <w:rsid w:val="004A45EC"/>
    <w:rsid w:val="004A5071"/>
    <w:rsid w:val="004A58B5"/>
    <w:rsid w:val="004A5C8A"/>
    <w:rsid w:val="004A5D5B"/>
    <w:rsid w:val="004A5F84"/>
    <w:rsid w:val="004A655F"/>
    <w:rsid w:val="004A6715"/>
    <w:rsid w:val="004A69DF"/>
    <w:rsid w:val="004B3D5B"/>
    <w:rsid w:val="004B429D"/>
    <w:rsid w:val="004B4AF6"/>
    <w:rsid w:val="004B5079"/>
    <w:rsid w:val="004B5541"/>
    <w:rsid w:val="004B5613"/>
    <w:rsid w:val="004B5992"/>
    <w:rsid w:val="004B5E74"/>
    <w:rsid w:val="004B69D2"/>
    <w:rsid w:val="004B6AB8"/>
    <w:rsid w:val="004B73BE"/>
    <w:rsid w:val="004B763A"/>
    <w:rsid w:val="004C0098"/>
    <w:rsid w:val="004C0709"/>
    <w:rsid w:val="004C07AA"/>
    <w:rsid w:val="004C1299"/>
    <w:rsid w:val="004C1310"/>
    <w:rsid w:val="004C1E0F"/>
    <w:rsid w:val="004C21A3"/>
    <w:rsid w:val="004C2A4B"/>
    <w:rsid w:val="004C3BBB"/>
    <w:rsid w:val="004C4E92"/>
    <w:rsid w:val="004C574C"/>
    <w:rsid w:val="004C613B"/>
    <w:rsid w:val="004C6AEA"/>
    <w:rsid w:val="004C7DF9"/>
    <w:rsid w:val="004D0875"/>
    <w:rsid w:val="004D1B5D"/>
    <w:rsid w:val="004D3337"/>
    <w:rsid w:val="004D3A75"/>
    <w:rsid w:val="004D3F0A"/>
    <w:rsid w:val="004D4B79"/>
    <w:rsid w:val="004D519F"/>
    <w:rsid w:val="004D65DE"/>
    <w:rsid w:val="004D7ED8"/>
    <w:rsid w:val="004E0934"/>
    <w:rsid w:val="004E0EB9"/>
    <w:rsid w:val="004E182F"/>
    <w:rsid w:val="004E26E9"/>
    <w:rsid w:val="004E3127"/>
    <w:rsid w:val="004E3E0C"/>
    <w:rsid w:val="004E419F"/>
    <w:rsid w:val="004E4453"/>
    <w:rsid w:val="004E49E6"/>
    <w:rsid w:val="004E4C0C"/>
    <w:rsid w:val="004E5347"/>
    <w:rsid w:val="004E541A"/>
    <w:rsid w:val="004E5CFF"/>
    <w:rsid w:val="004E787A"/>
    <w:rsid w:val="004F01FD"/>
    <w:rsid w:val="004F14D2"/>
    <w:rsid w:val="004F2FBB"/>
    <w:rsid w:val="004F4E95"/>
    <w:rsid w:val="004F545A"/>
    <w:rsid w:val="004F5687"/>
    <w:rsid w:val="004F5C80"/>
    <w:rsid w:val="004F60E5"/>
    <w:rsid w:val="004F6BF0"/>
    <w:rsid w:val="004F716B"/>
    <w:rsid w:val="004F73AA"/>
    <w:rsid w:val="00500377"/>
    <w:rsid w:val="005012F5"/>
    <w:rsid w:val="00501804"/>
    <w:rsid w:val="00502034"/>
    <w:rsid w:val="00502A0B"/>
    <w:rsid w:val="00502BCE"/>
    <w:rsid w:val="00503352"/>
    <w:rsid w:val="00503BBF"/>
    <w:rsid w:val="005055C8"/>
    <w:rsid w:val="00505DE7"/>
    <w:rsid w:val="00506D6E"/>
    <w:rsid w:val="00507116"/>
    <w:rsid w:val="00507B4A"/>
    <w:rsid w:val="00507DDA"/>
    <w:rsid w:val="00511816"/>
    <w:rsid w:val="005122C8"/>
    <w:rsid w:val="0051254C"/>
    <w:rsid w:val="00512C57"/>
    <w:rsid w:val="005140CE"/>
    <w:rsid w:val="00515D13"/>
    <w:rsid w:val="00515DC3"/>
    <w:rsid w:val="0051611C"/>
    <w:rsid w:val="0051659A"/>
    <w:rsid w:val="005168AA"/>
    <w:rsid w:val="00517577"/>
    <w:rsid w:val="0052109E"/>
    <w:rsid w:val="005230AB"/>
    <w:rsid w:val="0052341C"/>
    <w:rsid w:val="00523BFC"/>
    <w:rsid w:val="00524734"/>
    <w:rsid w:val="0052482C"/>
    <w:rsid w:val="00524B82"/>
    <w:rsid w:val="00524F65"/>
    <w:rsid w:val="0052520B"/>
    <w:rsid w:val="00525D1D"/>
    <w:rsid w:val="00525E18"/>
    <w:rsid w:val="00525EF2"/>
    <w:rsid w:val="00525F35"/>
    <w:rsid w:val="005268FF"/>
    <w:rsid w:val="00527A14"/>
    <w:rsid w:val="00530386"/>
    <w:rsid w:val="005308F2"/>
    <w:rsid w:val="00530CF3"/>
    <w:rsid w:val="005324CA"/>
    <w:rsid w:val="00533F84"/>
    <w:rsid w:val="005345E9"/>
    <w:rsid w:val="00534F8B"/>
    <w:rsid w:val="0053522A"/>
    <w:rsid w:val="00541C67"/>
    <w:rsid w:val="0054382B"/>
    <w:rsid w:val="005443E6"/>
    <w:rsid w:val="005445FF"/>
    <w:rsid w:val="00544C69"/>
    <w:rsid w:val="00544E0D"/>
    <w:rsid w:val="00546645"/>
    <w:rsid w:val="00546E59"/>
    <w:rsid w:val="00547BBA"/>
    <w:rsid w:val="005501F3"/>
    <w:rsid w:val="00550639"/>
    <w:rsid w:val="005508BD"/>
    <w:rsid w:val="0055249D"/>
    <w:rsid w:val="00552533"/>
    <w:rsid w:val="005528B6"/>
    <w:rsid w:val="00553496"/>
    <w:rsid w:val="00554041"/>
    <w:rsid w:val="00554310"/>
    <w:rsid w:val="00556F60"/>
    <w:rsid w:val="00556FBD"/>
    <w:rsid w:val="00560015"/>
    <w:rsid w:val="00561BD7"/>
    <w:rsid w:val="0056314B"/>
    <w:rsid w:val="005633CF"/>
    <w:rsid w:val="0056484C"/>
    <w:rsid w:val="005648B2"/>
    <w:rsid w:val="0056515B"/>
    <w:rsid w:val="00566707"/>
    <w:rsid w:val="0057174F"/>
    <w:rsid w:val="00571AB9"/>
    <w:rsid w:val="00571C39"/>
    <w:rsid w:val="00573360"/>
    <w:rsid w:val="00573AE1"/>
    <w:rsid w:val="0057475D"/>
    <w:rsid w:val="00575910"/>
    <w:rsid w:val="00575A7C"/>
    <w:rsid w:val="00576B1F"/>
    <w:rsid w:val="00577602"/>
    <w:rsid w:val="005808EE"/>
    <w:rsid w:val="00583EAF"/>
    <w:rsid w:val="00584581"/>
    <w:rsid w:val="0058634B"/>
    <w:rsid w:val="005865D2"/>
    <w:rsid w:val="00586ACA"/>
    <w:rsid w:val="00586F32"/>
    <w:rsid w:val="00590BE1"/>
    <w:rsid w:val="005916F5"/>
    <w:rsid w:val="005949C8"/>
    <w:rsid w:val="00597314"/>
    <w:rsid w:val="00597FDC"/>
    <w:rsid w:val="005A020A"/>
    <w:rsid w:val="005A0A03"/>
    <w:rsid w:val="005A1336"/>
    <w:rsid w:val="005A2527"/>
    <w:rsid w:val="005A47C2"/>
    <w:rsid w:val="005A4DD3"/>
    <w:rsid w:val="005A5F8B"/>
    <w:rsid w:val="005A663D"/>
    <w:rsid w:val="005A76CE"/>
    <w:rsid w:val="005A7DFD"/>
    <w:rsid w:val="005B029A"/>
    <w:rsid w:val="005B093F"/>
    <w:rsid w:val="005B09E8"/>
    <w:rsid w:val="005B0A3A"/>
    <w:rsid w:val="005B1575"/>
    <w:rsid w:val="005B2E22"/>
    <w:rsid w:val="005B3078"/>
    <w:rsid w:val="005B486B"/>
    <w:rsid w:val="005B730A"/>
    <w:rsid w:val="005C1190"/>
    <w:rsid w:val="005C2608"/>
    <w:rsid w:val="005C393C"/>
    <w:rsid w:val="005C4399"/>
    <w:rsid w:val="005C5D3D"/>
    <w:rsid w:val="005C7094"/>
    <w:rsid w:val="005C7803"/>
    <w:rsid w:val="005D0C94"/>
    <w:rsid w:val="005D0D81"/>
    <w:rsid w:val="005D0E7C"/>
    <w:rsid w:val="005D1324"/>
    <w:rsid w:val="005D1814"/>
    <w:rsid w:val="005D232A"/>
    <w:rsid w:val="005D4B10"/>
    <w:rsid w:val="005D4EA6"/>
    <w:rsid w:val="005D515F"/>
    <w:rsid w:val="005D5A4E"/>
    <w:rsid w:val="005D5BAE"/>
    <w:rsid w:val="005D6A33"/>
    <w:rsid w:val="005D6F18"/>
    <w:rsid w:val="005E20D4"/>
    <w:rsid w:val="005E3621"/>
    <w:rsid w:val="005E4113"/>
    <w:rsid w:val="005E57A7"/>
    <w:rsid w:val="005E6B81"/>
    <w:rsid w:val="005E6C13"/>
    <w:rsid w:val="005E72B6"/>
    <w:rsid w:val="005F02F9"/>
    <w:rsid w:val="005F0760"/>
    <w:rsid w:val="005F0EA0"/>
    <w:rsid w:val="005F2CBB"/>
    <w:rsid w:val="005F32A4"/>
    <w:rsid w:val="005F34E8"/>
    <w:rsid w:val="005F3801"/>
    <w:rsid w:val="005F683F"/>
    <w:rsid w:val="005F6D8F"/>
    <w:rsid w:val="005F6E0F"/>
    <w:rsid w:val="005F7D2D"/>
    <w:rsid w:val="0060107C"/>
    <w:rsid w:val="00603175"/>
    <w:rsid w:val="00603FC5"/>
    <w:rsid w:val="00604491"/>
    <w:rsid w:val="00604889"/>
    <w:rsid w:val="006050A0"/>
    <w:rsid w:val="00605DF1"/>
    <w:rsid w:val="00610EA2"/>
    <w:rsid w:val="00612351"/>
    <w:rsid w:val="00612D3A"/>
    <w:rsid w:val="00612EEE"/>
    <w:rsid w:val="00614354"/>
    <w:rsid w:val="0061440D"/>
    <w:rsid w:val="00615CA5"/>
    <w:rsid w:val="00617432"/>
    <w:rsid w:val="0062083C"/>
    <w:rsid w:val="0062263A"/>
    <w:rsid w:val="0062402C"/>
    <w:rsid w:val="006257A3"/>
    <w:rsid w:val="00626077"/>
    <w:rsid w:val="00627193"/>
    <w:rsid w:val="0062778B"/>
    <w:rsid w:val="00627C8B"/>
    <w:rsid w:val="00630727"/>
    <w:rsid w:val="00631B73"/>
    <w:rsid w:val="00631F0B"/>
    <w:rsid w:val="0063388D"/>
    <w:rsid w:val="00634C89"/>
    <w:rsid w:val="00634F68"/>
    <w:rsid w:val="0063624C"/>
    <w:rsid w:val="00636279"/>
    <w:rsid w:val="00636E25"/>
    <w:rsid w:val="00643251"/>
    <w:rsid w:val="00645738"/>
    <w:rsid w:val="006471A6"/>
    <w:rsid w:val="0064764C"/>
    <w:rsid w:val="00650416"/>
    <w:rsid w:val="00652FB5"/>
    <w:rsid w:val="00653B5D"/>
    <w:rsid w:val="00653B68"/>
    <w:rsid w:val="00654E1A"/>
    <w:rsid w:val="0065570E"/>
    <w:rsid w:val="006557D4"/>
    <w:rsid w:val="00655973"/>
    <w:rsid w:val="006564C1"/>
    <w:rsid w:val="0065799B"/>
    <w:rsid w:val="006579DA"/>
    <w:rsid w:val="0066092C"/>
    <w:rsid w:val="0066141A"/>
    <w:rsid w:val="00661504"/>
    <w:rsid w:val="00661609"/>
    <w:rsid w:val="00661AFC"/>
    <w:rsid w:val="00662B66"/>
    <w:rsid w:val="00663C6A"/>
    <w:rsid w:val="00663E2E"/>
    <w:rsid w:val="00663EC9"/>
    <w:rsid w:val="00663F86"/>
    <w:rsid w:val="006664DB"/>
    <w:rsid w:val="006700BF"/>
    <w:rsid w:val="0067067F"/>
    <w:rsid w:val="006706A5"/>
    <w:rsid w:val="00670FEF"/>
    <w:rsid w:val="00672583"/>
    <w:rsid w:val="0067261B"/>
    <w:rsid w:val="006758EE"/>
    <w:rsid w:val="006762E8"/>
    <w:rsid w:val="00676BC7"/>
    <w:rsid w:val="00677195"/>
    <w:rsid w:val="00677212"/>
    <w:rsid w:val="006774E6"/>
    <w:rsid w:val="00677A1D"/>
    <w:rsid w:val="006802CE"/>
    <w:rsid w:val="0068089E"/>
    <w:rsid w:val="0068095F"/>
    <w:rsid w:val="00681468"/>
    <w:rsid w:val="0068198B"/>
    <w:rsid w:val="00682417"/>
    <w:rsid w:val="0068354E"/>
    <w:rsid w:val="00683AD3"/>
    <w:rsid w:val="0068427B"/>
    <w:rsid w:val="00684581"/>
    <w:rsid w:val="00685163"/>
    <w:rsid w:val="00685CAD"/>
    <w:rsid w:val="00686314"/>
    <w:rsid w:val="00686850"/>
    <w:rsid w:val="00687094"/>
    <w:rsid w:val="006871EE"/>
    <w:rsid w:val="006877D2"/>
    <w:rsid w:val="00690013"/>
    <w:rsid w:val="00691736"/>
    <w:rsid w:val="00691A40"/>
    <w:rsid w:val="00692EA3"/>
    <w:rsid w:val="006936D7"/>
    <w:rsid w:val="006940D7"/>
    <w:rsid w:val="00694FD2"/>
    <w:rsid w:val="0069598F"/>
    <w:rsid w:val="00696A30"/>
    <w:rsid w:val="00696CD1"/>
    <w:rsid w:val="006970F0"/>
    <w:rsid w:val="00697993"/>
    <w:rsid w:val="00697BF0"/>
    <w:rsid w:val="00697E7E"/>
    <w:rsid w:val="006A0672"/>
    <w:rsid w:val="006A134A"/>
    <w:rsid w:val="006A1837"/>
    <w:rsid w:val="006A2AE3"/>
    <w:rsid w:val="006A3F51"/>
    <w:rsid w:val="006A4E8F"/>
    <w:rsid w:val="006B0F59"/>
    <w:rsid w:val="006B2602"/>
    <w:rsid w:val="006B2FA7"/>
    <w:rsid w:val="006B3274"/>
    <w:rsid w:val="006B3CF6"/>
    <w:rsid w:val="006B5F79"/>
    <w:rsid w:val="006B69D4"/>
    <w:rsid w:val="006B79F0"/>
    <w:rsid w:val="006B7A56"/>
    <w:rsid w:val="006C11B4"/>
    <w:rsid w:val="006C1412"/>
    <w:rsid w:val="006C1429"/>
    <w:rsid w:val="006C223A"/>
    <w:rsid w:val="006C28BE"/>
    <w:rsid w:val="006C2E00"/>
    <w:rsid w:val="006C4A5F"/>
    <w:rsid w:val="006C52C8"/>
    <w:rsid w:val="006C5748"/>
    <w:rsid w:val="006C6897"/>
    <w:rsid w:val="006C6A6E"/>
    <w:rsid w:val="006D0736"/>
    <w:rsid w:val="006D0A4D"/>
    <w:rsid w:val="006D154C"/>
    <w:rsid w:val="006D1B19"/>
    <w:rsid w:val="006D1D29"/>
    <w:rsid w:val="006D2268"/>
    <w:rsid w:val="006D4623"/>
    <w:rsid w:val="006D49BE"/>
    <w:rsid w:val="006D51CB"/>
    <w:rsid w:val="006D605F"/>
    <w:rsid w:val="006D6795"/>
    <w:rsid w:val="006D6D6E"/>
    <w:rsid w:val="006D6F77"/>
    <w:rsid w:val="006E1406"/>
    <w:rsid w:val="006E1DEC"/>
    <w:rsid w:val="006E268F"/>
    <w:rsid w:val="006E4BD8"/>
    <w:rsid w:val="006E5CD0"/>
    <w:rsid w:val="006E612F"/>
    <w:rsid w:val="006E6DDB"/>
    <w:rsid w:val="006E786A"/>
    <w:rsid w:val="006F062E"/>
    <w:rsid w:val="006F0F55"/>
    <w:rsid w:val="006F1858"/>
    <w:rsid w:val="006F1885"/>
    <w:rsid w:val="006F19AD"/>
    <w:rsid w:val="006F1D7E"/>
    <w:rsid w:val="006F34F0"/>
    <w:rsid w:val="006F536A"/>
    <w:rsid w:val="006F5818"/>
    <w:rsid w:val="006F5CE1"/>
    <w:rsid w:val="006F6435"/>
    <w:rsid w:val="006F6550"/>
    <w:rsid w:val="006F6981"/>
    <w:rsid w:val="006F7424"/>
    <w:rsid w:val="006F7821"/>
    <w:rsid w:val="007005AA"/>
    <w:rsid w:val="0070108F"/>
    <w:rsid w:val="00701530"/>
    <w:rsid w:val="007035B2"/>
    <w:rsid w:val="007041EB"/>
    <w:rsid w:val="00704335"/>
    <w:rsid w:val="00704885"/>
    <w:rsid w:val="00704CB9"/>
    <w:rsid w:val="00705BC6"/>
    <w:rsid w:val="00705D2E"/>
    <w:rsid w:val="0070640D"/>
    <w:rsid w:val="0070665F"/>
    <w:rsid w:val="00706EF5"/>
    <w:rsid w:val="00707553"/>
    <w:rsid w:val="0070763C"/>
    <w:rsid w:val="007078B6"/>
    <w:rsid w:val="007078F7"/>
    <w:rsid w:val="00707AB5"/>
    <w:rsid w:val="00707E9B"/>
    <w:rsid w:val="00712A50"/>
    <w:rsid w:val="00713215"/>
    <w:rsid w:val="0071441C"/>
    <w:rsid w:val="00714832"/>
    <w:rsid w:val="00715999"/>
    <w:rsid w:val="00716BA7"/>
    <w:rsid w:val="0071767C"/>
    <w:rsid w:val="00717BE9"/>
    <w:rsid w:val="00717BF4"/>
    <w:rsid w:val="00717D40"/>
    <w:rsid w:val="0072099D"/>
    <w:rsid w:val="0072125B"/>
    <w:rsid w:val="0072160E"/>
    <w:rsid w:val="00723BF1"/>
    <w:rsid w:val="00723F24"/>
    <w:rsid w:val="00724CE3"/>
    <w:rsid w:val="007250C2"/>
    <w:rsid w:val="00732725"/>
    <w:rsid w:val="00732CCA"/>
    <w:rsid w:val="00734E72"/>
    <w:rsid w:val="00735394"/>
    <w:rsid w:val="007363BE"/>
    <w:rsid w:val="00740002"/>
    <w:rsid w:val="007402C4"/>
    <w:rsid w:val="0074200C"/>
    <w:rsid w:val="00743796"/>
    <w:rsid w:val="00744466"/>
    <w:rsid w:val="007456E7"/>
    <w:rsid w:val="00751AB5"/>
    <w:rsid w:val="007521C4"/>
    <w:rsid w:val="00753502"/>
    <w:rsid w:val="007537A4"/>
    <w:rsid w:val="007546D5"/>
    <w:rsid w:val="00755816"/>
    <w:rsid w:val="00755B2C"/>
    <w:rsid w:val="007561B1"/>
    <w:rsid w:val="00764898"/>
    <w:rsid w:val="00765D1A"/>
    <w:rsid w:val="00765E53"/>
    <w:rsid w:val="00766012"/>
    <w:rsid w:val="007662E6"/>
    <w:rsid w:val="007678B7"/>
    <w:rsid w:val="00770EBA"/>
    <w:rsid w:val="0077164C"/>
    <w:rsid w:val="007723A6"/>
    <w:rsid w:val="00773869"/>
    <w:rsid w:val="00773CC1"/>
    <w:rsid w:val="00773D5C"/>
    <w:rsid w:val="007741E1"/>
    <w:rsid w:val="007757E1"/>
    <w:rsid w:val="007760B2"/>
    <w:rsid w:val="0077708D"/>
    <w:rsid w:val="00780995"/>
    <w:rsid w:val="00781AB2"/>
    <w:rsid w:val="00782321"/>
    <w:rsid w:val="00782397"/>
    <w:rsid w:val="007827A9"/>
    <w:rsid w:val="007854CE"/>
    <w:rsid w:val="00785594"/>
    <w:rsid w:val="00785AFE"/>
    <w:rsid w:val="00785DBA"/>
    <w:rsid w:val="007861C4"/>
    <w:rsid w:val="00787907"/>
    <w:rsid w:val="00787ECB"/>
    <w:rsid w:val="00791D04"/>
    <w:rsid w:val="00791F2B"/>
    <w:rsid w:val="00793386"/>
    <w:rsid w:val="0079411C"/>
    <w:rsid w:val="0079442D"/>
    <w:rsid w:val="00794801"/>
    <w:rsid w:val="0079507B"/>
    <w:rsid w:val="007951F3"/>
    <w:rsid w:val="007959F2"/>
    <w:rsid w:val="00795B92"/>
    <w:rsid w:val="00796CA3"/>
    <w:rsid w:val="00797876"/>
    <w:rsid w:val="007A17EB"/>
    <w:rsid w:val="007A3051"/>
    <w:rsid w:val="007A3A00"/>
    <w:rsid w:val="007A47A4"/>
    <w:rsid w:val="007A4EDC"/>
    <w:rsid w:val="007A6509"/>
    <w:rsid w:val="007A65D1"/>
    <w:rsid w:val="007A67B3"/>
    <w:rsid w:val="007B0BE0"/>
    <w:rsid w:val="007B14D8"/>
    <w:rsid w:val="007B21C4"/>
    <w:rsid w:val="007B2954"/>
    <w:rsid w:val="007B29FE"/>
    <w:rsid w:val="007B2DF2"/>
    <w:rsid w:val="007B4136"/>
    <w:rsid w:val="007B4E70"/>
    <w:rsid w:val="007B4F89"/>
    <w:rsid w:val="007B552F"/>
    <w:rsid w:val="007B67AE"/>
    <w:rsid w:val="007C08F9"/>
    <w:rsid w:val="007C0F47"/>
    <w:rsid w:val="007C163F"/>
    <w:rsid w:val="007C208C"/>
    <w:rsid w:val="007C277C"/>
    <w:rsid w:val="007C33A9"/>
    <w:rsid w:val="007C5389"/>
    <w:rsid w:val="007C644A"/>
    <w:rsid w:val="007C65E6"/>
    <w:rsid w:val="007C67F1"/>
    <w:rsid w:val="007C6E85"/>
    <w:rsid w:val="007C74D5"/>
    <w:rsid w:val="007C7A87"/>
    <w:rsid w:val="007D0D82"/>
    <w:rsid w:val="007D1412"/>
    <w:rsid w:val="007D1E32"/>
    <w:rsid w:val="007D23E9"/>
    <w:rsid w:val="007D5A06"/>
    <w:rsid w:val="007D5DF0"/>
    <w:rsid w:val="007D707E"/>
    <w:rsid w:val="007E1330"/>
    <w:rsid w:val="007E1A5B"/>
    <w:rsid w:val="007E2F9F"/>
    <w:rsid w:val="007E3CFF"/>
    <w:rsid w:val="007E5E36"/>
    <w:rsid w:val="007E6CD7"/>
    <w:rsid w:val="007F12A5"/>
    <w:rsid w:val="007F16EA"/>
    <w:rsid w:val="007F18AC"/>
    <w:rsid w:val="007F1E3B"/>
    <w:rsid w:val="007F2CAA"/>
    <w:rsid w:val="007F412A"/>
    <w:rsid w:val="007F5C52"/>
    <w:rsid w:val="007F64F5"/>
    <w:rsid w:val="00800A12"/>
    <w:rsid w:val="008011CE"/>
    <w:rsid w:val="00801363"/>
    <w:rsid w:val="008014C2"/>
    <w:rsid w:val="00801597"/>
    <w:rsid w:val="00803CDA"/>
    <w:rsid w:val="00804385"/>
    <w:rsid w:val="00804F28"/>
    <w:rsid w:val="00805262"/>
    <w:rsid w:val="00806484"/>
    <w:rsid w:val="0080723F"/>
    <w:rsid w:val="008108DA"/>
    <w:rsid w:val="008124A5"/>
    <w:rsid w:val="0081276C"/>
    <w:rsid w:val="00813CD7"/>
    <w:rsid w:val="008142E8"/>
    <w:rsid w:val="008144E5"/>
    <w:rsid w:val="008153D5"/>
    <w:rsid w:val="00815DFC"/>
    <w:rsid w:val="00816B4C"/>
    <w:rsid w:val="00816BF5"/>
    <w:rsid w:val="0081777B"/>
    <w:rsid w:val="008236DD"/>
    <w:rsid w:val="0082381E"/>
    <w:rsid w:val="008238EE"/>
    <w:rsid w:val="00823A26"/>
    <w:rsid w:val="00823C44"/>
    <w:rsid w:val="0082427E"/>
    <w:rsid w:val="00824606"/>
    <w:rsid w:val="0082591A"/>
    <w:rsid w:val="00825A94"/>
    <w:rsid w:val="00825D00"/>
    <w:rsid w:val="00825F77"/>
    <w:rsid w:val="00826CC3"/>
    <w:rsid w:val="00827E68"/>
    <w:rsid w:val="008309C1"/>
    <w:rsid w:val="00830B33"/>
    <w:rsid w:val="00830E2B"/>
    <w:rsid w:val="008312EC"/>
    <w:rsid w:val="00831B16"/>
    <w:rsid w:val="00831BA2"/>
    <w:rsid w:val="00831DFD"/>
    <w:rsid w:val="00832A9E"/>
    <w:rsid w:val="00832C12"/>
    <w:rsid w:val="00834755"/>
    <w:rsid w:val="00835464"/>
    <w:rsid w:val="008358D2"/>
    <w:rsid w:val="00836135"/>
    <w:rsid w:val="0083626C"/>
    <w:rsid w:val="00836D8A"/>
    <w:rsid w:val="008402CC"/>
    <w:rsid w:val="00840DA7"/>
    <w:rsid w:val="0084119A"/>
    <w:rsid w:val="008412A8"/>
    <w:rsid w:val="00842119"/>
    <w:rsid w:val="00844C85"/>
    <w:rsid w:val="008458E7"/>
    <w:rsid w:val="008464B3"/>
    <w:rsid w:val="008509C0"/>
    <w:rsid w:val="008518A3"/>
    <w:rsid w:val="00852597"/>
    <w:rsid w:val="0085280F"/>
    <w:rsid w:val="00852EF3"/>
    <w:rsid w:val="0085346A"/>
    <w:rsid w:val="00855FC9"/>
    <w:rsid w:val="008570A2"/>
    <w:rsid w:val="0085772F"/>
    <w:rsid w:val="00857788"/>
    <w:rsid w:val="00861EE1"/>
    <w:rsid w:val="008620BD"/>
    <w:rsid w:val="0086234B"/>
    <w:rsid w:val="00863561"/>
    <w:rsid w:val="00863585"/>
    <w:rsid w:val="00863984"/>
    <w:rsid w:val="008639F9"/>
    <w:rsid w:val="00864137"/>
    <w:rsid w:val="0086430A"/>
    <w:rsid w:val="008653AE"/>
    <w:rsid w:val="00865D77"/>
    <w:rsid w:val="00866979"/>
    <w:rsid w:val="00866B17"/>
    <w:rsid w:val="00867191"/>
    <w:rsid w:val="00870AAE"/>
    <w:rsid w:val="008717F9"/>
    <w:rsid w:val="00872CF2"/>
    <w:rsid w:val="00873944"/>
    <w:rsid w:val="008740DC"/>
    <w:rsid w:val="0087461F"/>
    <w:rsid w:val="0087583D"/>
    <w:rsid w:val="00876FC9"/>
    <w:rsid w:val="00877CA3"/>
    <w:rsid w:val="0088192B"/>
    <w:rsid w:val="008827CC"/>
    <w:rsid w:val="00882E81"/>
    <w:rsid w:val="0088310A"/>
    <w:rsid w:val="0088478C"/>
    <w:rsid w:val="008875EE"/>
    <w:rsid w:val="008909F6"/>
    <w:rsid w:val="008915E5"/>
    <w:rsid w:val="008922F0"/>
    <w:rsid w:val="00892A28"/>
    <w:rsid w:val="00894F56"/>
    <w:rsid w:val="00896634"/>
    <w:rsid w:val="008972CE"/>
    <w:rsid w:val="008A004A"/>
    <w:rsid w:val="008A0D0D"/>
    <w:rsid w:val="008A23EA"/>
    <w:rsid w:val="008A24D5"/>
    <w:rsid w:val="008A2809"/>
    <w:rsid w:val="008A2B13"/>
    <w:rsid w:val="008A340B"/>
    <w:rsid w:val="008A3B94"/>
    <w:rsid w:val="008A3ED9"/>
    <w:rsid w:val="008B0A60"/>
    <w:rsid w:val="008B0EAA"/>
    <w:rsid w:val="008B1AC6"/>
    <w:rsid w:val="008B2126"/>
    <w:rsid w:val="008B7238"/>
    <w:rsid w:val="008B7AB0"/>
    <w:rsid w:val="008C03E7"/>
    <w:rsid w:val="008C0ED2"/>
    <w:rsid w:val="008C1073"/>
    <w:rsid w:val="008C1626"/>
    <w:rsid w:val="008C19C2"/>
    <w:rsid w:val="008C252F"/>
    <w:rsid w:val="008C43FB"/>
    <w:rsid w:val="008C4CB8"/>
    <w:rsid w:val="008C53CC"/>
    <w:rsid w:val="008C6826"/>
    <w:rsid w:val="008C7410"/>
    <w:rsid w:val="008C74FF"/>
    <w:rsid w:val="008D1425"/>
    <w:rsid w:val="008D18D7"/>
    <w:rsid w:val="008D1917"/>
    <w:rsid w:val="008D26A5"/>
    <w:rsid w:val="008D298C"/>
    <w:rsid w:val="008D321C"/>
    <w:rsid w:val="008D3E36"/>
    <w:rsid w:val="008D4C91"/>
    <w:rsid w:val="008D5DE8"/>
    <w:rsid w:val="008D695A"/>
    <w:rsid w:val="008D7A7E"/>
    <w:rsid w:val="008E01A7"/>
    <w:rsid w:val="008E0B8B"/>
    <w:rsid w:val="008E0C51"/>
    <w:rsid w:val="008E2729"/>
    <w:rsid w:val="008E2772"/>
    <w:rsid w:val="008E29A7"/>
    <w:rsid w:val="008E4C42"/>
    <w:rsid w:val="008E669D"/>
    <w:rsid w:val="008F035D"/>
    <w:rsid w:val="008F0642"/>
    <w:rsid w:val="008F2B03"/>
    <w:rsid w:val="008F3E79"/>
    <w:rsid w:val="008F3F32"/>
    <w:rsid w:val="008F4289"/>
    <w:rsid w:val="008F551A"/>
    <w:rsid w:val="008F5544"/>
    <w:rsid w:val="008F5EE7"/>
    <w:rsid w:val="008F5F4C"/>
    <w:rsid w:val="008F6652"/>
    <w:rsid w:val="008F708F"/>
    <w:rsid w:val="008F7B79"/>
    <w:rsid w:val="0090031A"/>
    <w:rsid w:val="009003DF"/>
    <w:rsid w:val="00903DF4"/>
    <w:rsid w:val="009048AA"/>
    <w:rsid w:val="00904CE4"/>
    <w:rsid w:val="00905302"/>
    <w:rsid w:val="009057E3"/>
    <w:rsid w:val="00905CCA"/>
    <w:rsid w:val="00911468"/>
    <w:rsid w:val="00911AE4"/>
    <w:rsid w:val="009128AD"/>
    <w:rsid w:val="00912A97"/>
    <w:rsid w:val="00913538"/>
    <w:rsid w:val="00913CB9"/>
    <w:rsid w:val="00913E38"/>
    <w:rsid w:val="009150F8"/>
    <w:rsid w:val="0091536C"/>
    <w:rsid w:val="009157CE"/>
    <w:rsid w:val="00917A77"/>
    <w:rsid w:val="0092057B"/>
    <w:rsid w:val="00922301"/>
    <w:rsid w:val="0092396A"/>
    <w:rsid w:val="00923B60"/>
    <w:rsid w:val="00924AEB"/>
    <w:rsid w:val="00924FD6"/>
    <w:rsid w:val="0092507F"/>
    <w:rsid w:val="009250CB"/>
    <w:rsid w:val="009250F0"/>
    <w:rsid w:val="00925F6E"/>
    <w:rsid w:val="00926034"/>
    <w:rsid w:val="009266ED"/>
    <w:rsid w:val="00926C66"/>
    <w:rsid w:val="00930423"/>
    <w:rsid w:val="00930AB8"/>
    <w:rsid w:val="00932B28"/>
    <w:rsid w:val="00933547"/>
    <w:rsid w:val="00933D4A"/>
    <w:rsid w:val="009348DD"/>
    <w:rsid w:val="009353E2"/>
    <w:rsid w:val="00935A7E"/>
    <w:rsid w:val="00936A1A"/>
    <w:rsid w:val="00937860"/>
    <w:rsid w:val="00937A55"/>
    <w:rsid w:val="00937D2E"/>
    <w:rsid w:val="00940AE6"/>
    <w:rsid w:val="00941505"/>
    <w:rsid w:val="0094269E"/>
    <w:rsid w:val="00943678"/>
    <w:rsid w:val="00944E44"/>
    <w:rsid w:val="00945A02"/>
    <w:rsid w:val="00945FA9"/>
    <w:rsid w:val="00946F6B"/>
    <w:rsid w:val="0095204D"/>
    <w:rsid w:val="00952515"/>
    <w:rsid w:val="00952CA2"/>
    <w:rsid w:val="0095310B"/>
    <w:rsid w:val="00954160"/>
    <w:rsid w:val="00954179"/>
    <w:rsid w:val="009542E7"/>
    <w:rsid w:val="00954A57"/>
    <w:rsid w:val="00954B2D"/>
    <w:rsid w:val="00954D4F"/>
    <w:rsid w:val="00955246"/>
    <w:rsid w:val="00955312"/>
    <w:rsid w:val="00960416"/>
    <w:rsid w:val="00960B8C"/>
    <w:rsid w:val="00961DCA"/>
    <w:rsid w:val="009626A8"/>
    <w:rsid w:val="00963163"/>
    <w:rsid w:val="00963258"/>
    <w:rsid w:val="00963340"/>
    <w:rsid w:val="009663A5"/>
    <w:rsid w:val="0096654A"/>
    <w:rsid w:val="009673AC"/>
    <w:rsid w:val="00970376"/>
    <w:rsid w:val="009704F5"/>
    <w:rsid w:val="00970953"/>
    <w:rsid w:val="00971CD9"/>
    <w:rsid w:val="00972982"/>
    <w:rsid w:val="00974097"/>
    <w:rsid w:val="00974330"/>
    <w:rsid w:val="00974FC5"/>
    <w:rsid w:val="0097500D"/>
    <w:rsid w:val="00975875"/>
    <w:rsid w:val="00975EDF"/>
    <w:rsid w:val="009760EA"/>
    <w:rsid w:val="009776EE"/>
    <w:rsid w:val="00981652"/>
    <w:rsid w:val="00981D7E"/>
    <w:rsid w:val="00981ECB"/>
    <w:rsid w:val="00984332"/>
    <w:rsid w:val="0098639B"/>
    <w:rsid w:val="00987FCE"/>
    <w:rsid w:val="00991BBD"/>
    <w:rsid w:val="00991E28"/>
    <w:rsid w:val="0099203A"/>
    <w:rsid w:val="00992956"/>
    <w:rsid w:val="009933B1"/>
    <w:rsid w:val="00993D44"/>
    <w:rsid w:val="00994413"/>
    <w:rsid w:val="009948B3"/>
    <w:rsid w:val="00994A12"/>
    <w:rsid w:val="00995441"/>
    <w:rsid w:val="0099601F"/>
    <w:rsid w:val="00996FF2"/>
    <w:rsid w:val="0099779F"/>
    <w:rsid w:val="00997D70"/>
    <w:rsid w:val="009A0182"/>
    <w:rsid w:val="009A0772"/>
    <w:rsid w:val="009A0E7C"/>
    <w:rsid w:val="009A21C4"/>
    <w:rsid w:val="009A3270"/>
    <w:rsid w:val="009A38BC"/>
    <w:rsid w:val="009A3DC4"/>
    <w:rsid w:val="009A40F0"/>
    <w:rsid w:val="009A630A"/>
    <w:rsid w:val="009A6762"/>
    <w:rsid w:val="009A6AAF"/>
    <w:rsid w:val="009B031D"/>
    <w:rsid w:val="009B063E"/>
    <w:rsid w:val="009B09CC"/>
    <w:rsid w:val="009B17D9"/>
    <w:rsid w:val="009B2565"/>
    <w:rsid w:val="009B2D4D"/>
    <w:rsid w:val="009B3542"/>
    <w:rsid w:val="009B4C39"/>
    <w:rsid w:val="009B5374"/>
    <w:rsid w:val="009B6DDA"/>
    <w:rsid w:val="009B700E"/>
    <w:rsid w:val="009B71C0"/>
    <w:rsid w:val="009C0A4B"/>
    <w:rsid w:val="009C196E"/>
    <w:rsid w:val="009C4BCA"/>
    <w:rsid w:val="009C5130"/>
    <w:rsid w:val="009D01D8"/>
    <w:rsid w:val="009D047F"/>
    <w:rsid w:val="009D0838"/>
    <w:rsid w:val="009D210B"/>
    <w:rsid w:val="009D2A90"/>
    <w:rsid w:val="009D37B2"/>
    <w:rsid w:val="009D3A09"/>
    <w:rsid w:val="009D501F"/>
    <w:rsid w:val="009D7D4B"/>
    <w:rsid w:val="009E03A6"/>
    <w:rsid w:val="009E0628"/>
    <w:rsid w:val="009E21DF"/>
    <w:rsid w:val="009E23E7"/>
    <w:rsid w:val="009E2A20"/>
    <w:rsid w:val="009E35E6"/>
    <w:rsid w:val="009E4776"/>
    <w:rsid w:val="009E6894"/>
    <w:rsid w:val="009E6E68"/>
    <w:rsid w:val="009E6E9C"/>
    <w:rsid w:val="009E7894"/>
    <w:rsid w:val="009F0620"/>
    <w:rsid w:val="009F1E82"/>
    <w:rsid w:val="009F2638"/>
    <w:rsid w:val="009F28A9"/>
    <w:rsid w:val="009F39EC"/>
    <w:rsid w:val="009F4D8F"/>
    <w:rsid w:val="009F58C9"/>
    <w:rsid w:val="009F709A"/>
    <w:rsid w:val="009F73CA"/>
    <w:rsid w:val="009F78F8"/>
    <w:rsid w:val="009F7D0A"/>
    <w:rsid w:val="00A0046E"/>
    <w:rsid w:val="00A00F8C"/>
    <w:rsid w:val="00A0193F"/>
    <w:rsid w:val="00A057C9"/>
    <w:rsid w:val="00A10DC1"/>
    <w:rsid w:val="00A12EDD"/>
    <w:rsid w:val="00A1349C"/>
    <w:rsid w:val="00A134EE"/>
    <w:rsid w:val="00A15588"/>
    <w:rsid w:val="00A15697"/>
    <w:rsid w:val="00A15924"/>
    <w:rsid w:val="00A15F5C"/>
    <w:rsid w:val="00A162FF"/>
    <w:rsid w:val="00A16771"/>
    <w:rsid w:val="00A17078"/>
    <w:rsid w:val="00A20F6A"/>
    <w:rsid w:val="00A32365"/>
    <w:rsid w:val="00A33319"/>
    <w:rsid w:val="00A35FF4"/>
    <w:rsid w:val="00A36482"/>
    <w:rsid w:val="00A3688A"/>
    <w:rsid w:val="00A36A70"/>
    <w:rsid w:val="00A37342"/>
    <w:rsid w:val="00A37DD2"/>
    <w:rsid w:val="00A402CE"/>
    <w:rsid w:val="00A40E2A"/>
    <w:rsid w:val="00A41B76"/>
    <w:rsid w:val="00A43BA0"/>
    <w:rsid w:val="00A44074"/>
    <w:rsid w:val="00A451FA"/>
    <w:rsid w:val="00A45406"/>
    <w:rsid w:val="00A45B69"/>
    <w:rsid w:val="00A46203"/>
    <w:rsid w:val="00A474A7"/>
    <w:rsid w:val="00A47B57"/>
    <w:rsid w:val="00A5063D"/>
    <w:rsid w:val="00A5072F"/>
    <w:rsid w:val="00A5189A"/>
    <w:rsid w:val="00A527FF"/>
    <w:rsid w:val="00A52D31"/>
    <w:rsid w:val="00A53B3E"/>
    <w:rsid w:val="00A54DD6"/>
    <w:rsid w:val="00A553B2"/>
    <w:rsid w:val="00A55DC0"/>
    <w:rsid w:val="00A56176"/>
    <w:rsid w:val="00A57282"/>
    <w:rsid w:val="00A60884"/>
    <w:rsid w:val="00A62DAD"/>
    <w:rsid w:val="00A63998"/>
    <w:rsid w:val="00A63C2D"/>
    <w:rsid w:val="00A6515E"/>
    <w:rsid w:val="00A6589C"/>
    <w:rsid w:val="00A7047D"/>
    <w:rsid w:val="00A70579"/>
    <w:rsid w:val="00A71D25"/>
    <w:rsid w:val="00A74FE6"/>
    <w:rsid w:val="00A7738A"/>
    <w:rsid w:val="00A77B0B"/>
    <w:rsid w:val="00A81306"/>
    <w:rsid w:val="00A81718"/>
    <w:rsid w:val="00A82202"/>
    <w:rsid w:val="00A822D4"/>
    <w:rsid w:val="00A82D59"/>
    <w:rsid w:val="00A832AB"/>
    <w:rsid w:val="00A83766"/>
    <w:rsid w:val="00A844C1"/>
    <w:rsid w:val="00A851DC"/>
    <w:rsid w:val="00A8560A"/>
    <w:rsid w:val="00A85856"/>
    <w:rsid w:val="00A85FD5"/>
    <w:rsid w:val="00A86213"/>
    <w:rsid w:val="00A87804"/>
    <w:rsid w:val="00A8796A"/>
    <w:rsid w:val="00A90384"/>
    <w:rsid w:val="00A9164D"/>
    <w:rsid w:val="00A95062"/>
    <w:rsid w:val="00A95707"/>
    <w:rsid w:val="00A97470"/>
    <w:rsid w:val="00A975B9"/>
    <w:rsid w:val="00A97691"/>
    <w:rsid w:val="00A97DCF"/>
    <w:rsid w:val="00AA0ABD"/>
    <w:rsid w:val="00AA0CA4"/>
    <w:rsid w:val="00AA1E18"/>
    <w:rsid w:val="00AA26E7"/>
    <w:rsid w:val="00AA2726"/>
    <w:rsid w:val="00AA3148"/>
    <w:rsid w:val="00AA481B"/>
    <w:rsid w:val="00AA55F2"/>
    <w:rsid w:val="00AA5899"/>
    <w:rsid w:val="00AA66DC"/>
    <w:rsid w:val="00AA7168"/>
    <w:rsid w:val="00AA75D1"/>
    <w:rsid w:val="00AA7BF2"/>
    <w:rsid w:val="00AB2213"/>
    <w:rsid w:val="00AB28B0"/>
    <w:rsid w:val="00AB3288"/>
    <w:rsid w:val="00AB3844"/>
    <w:rsid w:val="00AB5C6B"/>
    <w:rsid w:val="00AB5E3F"/>
    <w:rsid w:val="00AB6166"/>
    <w:rsid w:val="00AB6741"/>
    <w:rsid w:val="00AB69CF"/>
    <w:rsid w:val="00AC26E1"/>
    <w:rsid w:val="00AC3422"/>
    <w:rsid w:val="00AC4616"/>
    <w:rsid w:val="00AC647C"/>
    <w:rsid w:val="00AC7283"/>
    <w:rsid w:val="00AC72AC"/>
    <w:rsid w:val="00AC7C1E"/>
    <w:rsid w:val="00AD0D55"/>
    <w:rsid w:val="00AD2F2B"/>
    <w:rsid w:val="00AD669E"/>
    <w:rsid w:val="00AD68F3"/>
    <w:rsid w:val="00AE1D9D"/>
    <w:rsid w:val="00AE45A6"/>
    <w:rsid w:val="00AE5484"/>
    <w:rsid w:val="00AE6257"/>
    <w:rsid w:val="00AE739E"/>
    <w:rsid w:val="00AF12BB"/>
    <w:rsid w:val="00AF22CD"/>
    <w:rsid w:val="00AF29D6"/>
    <w:rsid w:val="00AF3FAD"/>
    <w:rsid w:val="00AF5BAE"/>
    <w:rsid w:val="00AF6831"/>
    <w:rsid w:val="00B01BE3"/>
    <w:rsid w:val="00B02847"/>
    <w:rsid w:val="00B03288"/>
    <w:rsid w:val="00B04939"/>
    <w:rsid w:val="00B05AB4"/>
    <w:rsid w:val="00B05EE8"/>
    <w:rsid w:val="00B063E1"/>
    <w:rsid w:val="00B072B5"/>
    <w:rsid w:val="00B07E65"/>
    <w:rsid w:val="00B11358"/>
    <w:rsid w:val="00B117A6"/>
    <w:rsid w:val="00B12FE7"/>
    <w:rsid w:val="00B134F0"/>
    <w:rsid w:val="00B14431"/>
    <w:rsid w:val="00B14587"/>
    <w:rsid w:val="00B149F8"/>
    <w:rsid w:val="00B14ADF"/>
    <w:rsid w:val="00B15D7F"/>
    <w:rsid w:val="00B166F0"/>
    <w:rsid w:val="00B16C1D"/>
    <w:rsid w:val="00B16F68"/>
    <w:rsid w:val="00B201B9"/>
    <w:rsid w:val="00B202BD"/>
    <w:rsid w:val="00B206D8"/>
    <w:rsid w:val="00B20DE4"/>
    <w:rsid w:val="00B21377"/>
    <w:rsid w:val="00B22D1E"/>
    <w:rsid w:val="00B22D2C"/>
    <w:rsid w:val="00B23E67"/>
    <w:rsid w:val="00B24BD7"/>
    <w:rsid w:val="00B2550A"/>
    <w:rsid w:val="00B256B0"/>
    <w:rsid w:val="00B271DB"/>
    <w:rsid w:val="00B32757"/>
    <w:rsid w:val="00B328D2"/>
    <w:rsid w:val="00B32C99"/>
    <w:rsid w:val="00B33355"/>
    <w:rsid w:val="00B35B1E"/>
    <w:rsid w:val="00B36577"/>
    <w:rsid w:val="00B365BB"/>
    <w:rsid w:val="00B36D72"/>
    <w:rsid w:val="00B36F15"/>
    <w:rsid w:val="00B40207"/>
    <w:rsid w:val="00B42CC5"/>
    <w:rsid w:val="00B42E7D"/>
    <w:rsid w:val="00B440F7"/>
    <w:rsid w:val="00B4518F"/>
    <w:rsid w:val="00B458FB"/>
    <w:rsid w:val="00B46BEF"/>
    <w:rsid w:val="00B46ECB"/>
    <w:rsid w:val="00B47FF5"/>
    <w:rsid w:val="00B50AA3"/>
    <w:rsid w:val="00B51E92"/>
    <w:rsid w:val="00B5216A"/>
    <w:rsid w:val="00B56A5E"/>
    <w:rsid w:val="00B5727E"/>
    <w:rsid w:val="00B609EF"/>
    <w:rsid w:val="00B6150E"/>
    <w:rsid w:val="00B62769"/>
    <w:rsid w:val="00B628FE"/>
    <w:rsid w:val="00B63FA7"/>
    <w:rsid w:val="00B643B7"/>
    <w:rsid w:val="00B64B2D"/>
    <w:rsid w:val="00B7096F"/>
    <w:rsid w:val="00B71227"/>
    <w:rsid w:val="00B71D65"/>
    <w:rsid w:val="00B756BE"/>
    <w:rsid w:val="00B7653F"/>
    <w:rsid w:val="00B7732D"/>
    <w:rsid w:val="00B80F27"/>
    <w:rsid w:val="00B820A5"/>
    <w:rsid w:val="00B83906"/>
    <w:rsid w:val="00B83C63"/>
    <w:rsid w:val="00B84814"/>
    <w:rsid w:val="00B85001"/>
    <w:rsid w:val="00B853E0"/>
    <w:rsid w:val="00B868B1"/>
    <w:rsid w:val="00B90DCE"/>
    <w:rsid w:val="00B92604"/>
    <w:rsid w:val="00B93CC4"/>
    <w:rsid w:val="00B94469"/>
    <w:rsid w:val="00B94C31"/>
    <w:rsid w:val="00B953ED"/>
    <w:rsid w:val="00B95DBA"/>
    <w:rsid w:val="00B97514"/>
    <w:rsid w:val="00B975EB"/>
    <w:rsid w:val="00BA0892"/>
    <w:rsid w:val="00BA1707"/>
    <w:rsid w:val="00BA2391"/>
    <w:rsid w:val="00BA360A"/>
    <w:rsid w:val="00BA3D6B"/>
    <w:rsid w:val="00BA4F42"/>
    <w:rsid w:val="00BA5D80"/>
    <w:rsid w:val="00BA5FEC"/>
    <w:rsid w:val="00BA6226"/>
    <w:rsid w:val="00BA657A"/>
    <w:rsid w:val="00BA6B0D"/>
    <w:rsid w:val="00BA6BB4"/>
    <w:rsid w:val="00BA6F2D"/>
    <w:rsid w:val="00BA73FD"/>
    <w:rsid w:val="00BA7A7D"/>
    <w:rsid w:val="00BB1183"/>
    <w:rsid w:val="00BB1350"/>
    <w:rsid w:val="00BB14EB"/>
    <w:rsid w:val="00BB274A"/>
    <w:rsid w:val="00BB2A16"/>
    <w:rsid w:val="00BB3ABC"/>
    <w:rsid w:val="00BB6D58"/>
    <w:rsid w:val="00BB6E3E"/>
    <w:rsid w:val="00BB7BCB"/>
    <w:rsid w:val="00BC07D7"/>
    <w:rsid w:val="00BC1371"/>
    <w:rsid w:val="00BC2C10"/>
    <w:rsid w:val="00BC2FBB"/>
    <w:rsid w:val="00BC4787"/>
    <w:rsid w:val="00BC5739"/>
    <w:rsid w:val="00BC5B7C"/>
    <w:rsid w:val="00BC62FE"/>
    <w:rsid w:val="00BC64E5"/>
    <w:rsid w:val="00BD1060"/>
    <w:rsid w:val="00BD2269"/>
    <w:rsid w:val="00BD2993"/>
    <w:rsid w:val="00BD2A6F"/>
    <w:rsid w:val="00BD31D1"/>
    <w:rsid w:val="00BD34B5"/>
    <w:rsid w:val="00BD3B9D"/>
    <w:rsid w:val="00BD3DC4"/>
    <w:rsid w:val="00BD53E5"/>
    <w:rsid w:val="00BD5AC2"/>
    <w:rsid w:val="00BD6E16"/>
    <w:rsid w:val="00BD7376"/>
    <w:rsid w:val="00BD73A9"/>
    <w:rsid w:val="00BD76AA"/>
    <w:rsid w:val="00BD7A71"/>
    <w:rsid w:val="00BE04E4"/>
    <w:rsid w:val="00BE14B2"/>
    <w:rsid w:val="00BE1C4D"/>
    <w:rsid w:val="00BE2869"/>
    <w:rsid w:val="00BE3B6D"/>
    <w:rsid w:val="00BE3ED1"/>
    <w:rsid w:val="00BE6377"/>
    <w:rsid w:val="00BE7313"/>
    <w:rsid w:val="00BE76FC"/>
    <w:rsid w:val="00BF1370"/>
    <w:rsid w:val="00BF204E"/>
    <w:rsid w:val="00BF3887"/>
    <w:rsid w:val="00BF40D4"/>
    <w:rsid w:val="00BF6216"/>
    <w:rsid w:val="00BF66A1"/>
    <w:rsid w:val="00BF7FA2"/>
    <w:rsid w:val="00C0072A"/>
    <w:rsid w:val="00C00AA6"/>
    <w:rsid w:val="00C00E00"/>
    <w:rsid w:val="00C03325"/>
    <w:rsid w:val="00C057A5"/>
    <w:rsid w:val="00C062A9"/>
    <w:rsid w:val="00C070B2"/>
    <w:rsid w:val="00C07EC6"/>
    <w:rsid w:val="00C1091D"/>
    <w:rsid w:val="00C109E6"/>
    <w:rsid w:val="00C10D1A"/>
    <w:rsid w:val="00C10D7D"/>
    <w:rsid w:val="00C125E7"/>
    <w:rsid w:val="00C1287B"/>
    <w:rsid w:val="00C12924"/>
    <w:rsid w:val="00C12A4E"/>
    <w:rsid w:val="00C13538"/>
    <w:rsid w:val="00C13938"/>
    <w:rsid w:val="00C13C25"/>
    <w:rsid w:val="00C143A6"/>
    <w:rsid w:val="00C14A86"/>
    <w:rsid w:val="00C14FEE"/>
    <w:rsid w:val="00C151BB"/>
    <w:rsid w:val="00C1567B"/>
    <w:rsid w:val="00C157C6"/>
    <w:rsid w:val="00C1622D"/>
    <w:rsid w:val="00C21902"/>
    <w:rsid w:val="00C21EEF"/>
    <w:rsid w:val="00C23B5B"/>
    <w:rsid w:val="00C26074"/>
    <w:rsid w:val="00C26C39"/>
    <w:rsid w:val="00C31998"/>
    <w:rsid w:val="00C33970"/>
    <w:rsid w:val="00C33BCC"/>
    <w:rsid w:val="00C3430A"/>
    <w:rsid w:val="00C34C06"/>
    <w:rsid w:val="00C34D5B"/>
    <w:rsid w:val="00C352C9"/>
    <w:rsid w:val="00C35353"/>
    <w:rsid w:val="00C353AD"/>
    <w:rsid w:val="00C3573C"/>
    <w:rsid w:val="00C3681B"/>
    <w:rsid w:val="00C36CB8"/>
    <w:rsid w:val="00C404AC"/>
    <w:rsid w:val="00C4294B"/>
    <w:rsid w:val="00C436CA"/>
    <w:rsid w:val="00C45109"/>
    <w:rsid w:val="00C463B7"/>
    <w:rsid w:val="00C4669D"/>
    <w:rsid w:val="00C46E14"/>
    <w:rsid w:val="00C47092"/>
    <w:rsid w:val="00C478A0"/>
    <w:rsid w:val="00C50BE0"/>
    <w:rsid w:val="00C51FC5"/>
    <w:rsid w:val="00C53235"/>
    <w:rsid w:val="00C5374F"/>
    <w:rsid w:val="00C55514"/>
    <w:rsid w:val="00C56DAB"/>
    <w:rsid w:val="00C577C7"/>
    <w:rsid w:val="00C5780B"/>
    <w:rsid w:val="00C57D4F"/>
    <w:rsid w:val="00C61957"/>
    <w:rsid w:val="00C62830"/>
    <w:rsid w:val="00C6690A"/>
    <w:rsid w:val="00C67803"/>
    <w:rsid w:val="00C67C42"/>
    <w:rsid w:val="00C70D0B"/>
    <w:rsid w:val="00C7726E"/>
    <w:rsid w:val="00C77840"/>
    <w:rsid w:val="00C80136"/>
    <w:rsid w:val="00C803A6"/>
    <w:rsid w:val="00C809B0"/>
    <w:rsid w:val="00C80C25"/>
    <w:rsid w:val="00C81887"/>
    <w:rsid w:val="00C82361"/>
    <w:rsid w:val="00C846DA"/>
    <w:rsid w:val="00C85C4B"/>
    <w:rsid w:val="00C85F53"/>
    <w:rsid w:val="00C86C9C"/>
    <w:rsid w:val="00C875F3"/>
    <w:rsid w:val="00C91A2F"/>
    <w:rsid w:val="00C933AF"/>
    <w:rsid w:val="00C94AAE"/>
    <w:rsid w:val="00C9766B"/>
    <w:rsid w:val="00CA15DA"/>
    <w:rsid w:val="00CA1758"/>
    <w:rsid w:val="00CA19FE"/>
    <w:rsid w:val="00CA1D2A"/>
    <w:rsid w:val="00CA2747"/>
    <w:rsid w:val="00CA306B"/>
    <w:rsid w:val="00CA41A7"/>
    <w:rsid w:val="00CA4BA0"/>
    <w:rsid w:val="00CB0EC3"/>
    <w:rsid w:val="00CB3F25"/>
    <w:rsid w:val="00CB4D1F"/>
    <w:rsid w:val="00CB53EF"/>
    <w:rsid w:val="00CB5D5E"/>
    <w:rsid w:val="00CB702F"/>
    <w:rsid w:val="00CB77A4"/>
    <w:rsid w:val="00CC179F"/>
    <w:rsid w:val="00CC180D"/>
    <w:rsid w:val="00CC331C"/>
    <w:rsid w:val="00CC4DDC"/>
    <w:rsid w:val="00CC5DEA"/>
    <w:rsid w:val="00CC7731"/>
    <w:rsid w:val="00CC7D8B"/>
    <w:rsid w:val="00CD02EF"/>
    <w:rsid w:val="00CD092F"/>
    <w:rsid w:val="00CD1053"/>
    <w:rsid w:val="00CD4BE2"/>
    <w:rsid w:val="00CD53A1"/>
    <w:rsid w:val="00CD5BF8"/>
    <w:rsid w:val="00CD5EDB"/>
    <w:rsid w:val="00CD63FA"/>
    <w:rsid w:val="00CD6C23"/>
    <w:rsid w:val="00CD6E4E"/>
    <w:rsid w:val="00CE03FC"/>
    <w:rsid w:val="00CE0553"/>
    <w:rsid w:val="00CE244F"/>
    <w:rsid w:val="00CE2FAC"/>
    <w:rsid w:val="00CE343E"/>
    <w:rsid w:val="00CE3BF3"/>
    <w:rsid w:val="00CE4214"/>
    <w:rsid w:val="00CE459F"/>
    <w:rsid w:val="00CE5970"/>
    <w:rsid w:val="00CE5A84"/>
    <w:rsid w:val="00CE69B1"/>
    <w:rsid w:val="00CF1CD0"/>
    <w:rsid w:val="00CF25A0"/>
    <w:rsid w:val="00CF3A5A"/>
    <w:rsid w:val="00CF4B97"/>
    <w:rsid w:val="00CF5665"/>
    <w:rsid w:val="00CF56E0"/>
    <w:rsid w:val="00CF7460"/>
    <w:rsid w:val="00CF7923"/>
    <w:rsid w:val="00CF7B43"/>
    <w:rsid w:val="00CF7E8D"/>
    <w:rsid w:val="00CF7FF3"/>
    <w:rsid w:val="00D00624"/>
    <w:rsid w:val="00D0117A"/>
    <w:rsid w:val="00D01DDE"/>
    <w:rsid w:val="00D037B1"/>
    <w:rsid w:val="00D03815"/>
    <w:rsid w:val="00D05E02"/>
    <w:rsid w:val="00D06192"/>
    <w:rsid w:val="00D068AD"/>
    <w:rsid w:val="00D06C37"/>
    <w:rsid w:val="00D072D3"/>
    <w:rsid w:val="00D10F60"/>
    <w:rsid w:val="00D11F22"/>
    <w:rsid w:val="00D13038"/>
    <w:rsid w:val="00D13A6A"/>
    <w:rsid w:val="00D16178"/>
    <w:rsid w:val="00D16FCB"/>
    <w:rsid w:val="00D211EB"/>
    <w:rsid w:val="00D21533"/>
    <w:rsid w:val="00D25AC6"/>
    <w:rsid w:val="00D26064"/>
    <w:rsid w:val="00D26D89"/>
    <w:rsid w:val="00D2720C"/>
    <w:rsid w:val="00D2733F"/>
    <w:rsid w:val="00D30C6A"/>
    <w:rsid w:val="00D31F14"/>
    <w:rsid w:val="00D31F51"/>
    <w:rsid w:val="00D31FB1"/>
    <w:rsid w:val="00D320CD"/>
    <w:rsid w:val="00D32F0E"/>
    <w:rsid w:val="00D334EF"/>
    <w:rsid w:val="00D33912"/>
    <w:rsid w:val="00D34235"/>
    <w:rsid w:val="00D3484A"/>
    <w:rsid w:val="00D36520"/>
    <w:rsid w:val="00D36636"/>
    <w:rsid w:val="00D4270C"/>
    <w:rsid w:val="00D42E4E"/>
    <w:rsid w:val="00D458F0"/>
    <w:rsid w:val="00D46E54"/>
    <w:rsid w:val="00D473AA"/>
    <w:rsid w:val="00D47486"/>
    <w:rsid w:val="00D507C0"/>
    <w:rsid w:val="00D51660"/>
    <w:rsid w:val="00D51A1E"/>
    <w:rsid w:val="00D51E6E"/>
    <w:rsid w:val="00D52791"/>
    <w:rsid w:val="00D52C1C"/>
    <w:rsid w:val="00D52EAC"/>
    <w:rsid w:val="00D52F8F"/>
    <w:rsid w:val="00D53C8C"/>
    <w:rsid w:val="00D54C4A"/>
    <w:rsid w:val="00D55026"/>
    <w:rsid w:val="00D60D2F"/>
    <w:rsid w:val="00D61B89"/>
    <w:rsid w:val="00D61CA2"/>
    <w:rsid w:val="00D632BB"/>
    <w:rsid w:val="00D63755"/>
    <w:rsid w:val="00D64499"/>
    <w:rsid w:val="00D65145"/>
    <w:rsid w:val="00D65BC3"/>
    <w:rsid w:val="00D65BE8"/>
    <w:rsid w:val="00D65D43"/>
    <w:rsid w:val="00D67DF8"/>
    <w:rsid w:val="00D730D2"/>
    <w:rsid w:val="00D76996"/>
    <w:rsid w:val="00D774CF"/>
    <w:rsid w:val="00D77787"/>
    <w:rsid w:val="00D77F3F"/>
    <w:rsid w:val="00D81887"/>
    <w:rsid w:val="00D8249E"/>
    <w:rsid w:val="00D84FDC"/>
    <w:rsid w:val="00D85974"/>
    <w:rsid w:val="00D8757D"/>
    <w:rsid w:val="00D87DB8"/>
    <w:rsid w:val="00D9070A"/>
    <w:rsid w:val="00D935BB"/>
    <w:rsid w:val="00D938A3"/>
    <w:rsid w:val="00D93FA8"/>
    <w:rsid w:val="00D95841"/>
    <w:rsid w:val="00D95F8D"/>
    <w:rsid w:val="00D9624E"/>
    <w:rsid w:val="00DA1807"/>
    <w:rsid w:val="00DA1F1B"/>
    <w:rsid w:val="00DA2B28"/>
    <w:rsid w:val="00DA2B54"/>
    <w:rsid w:val="00DA3908"/>
    <w:rsid w:val="00DA6B3F"/>
    <w:rsid w:val="00DA7073"/>
    <w:rsid w:val="00DB0B3B"/>
    <w:rsid w:val="00DB2F52"/>
    <w:rsid w:val="00DB4334"/>
    <w:rsid w:val="00DB55F8"/>
    <w:rsid w:val="00DB5773"/>
    <w:rsid w:val="00DB5DCD"/>
    <w:rsid w:val="00DB6267"/>
    <w:rsid w:val="00DB64A3"/>
    <w:rsid w:val="00DB64B6"/>
    <w:rsid w:val="00DB7351"/>
    <w:rsid w:val="00DC145D"/>
    <w:rsid w:val="00DC1AEC"/>
    <w:rsid w:val="00DC1AF9"/>
    <w:rsid w:val="00DC27DE"/>
    <w:rsid w:val="00DC2A6D"/>
    <w:rsid w:val="00DC35EE"/>
    <w:rsid w:val="00DC4B38"/>
    <w:rsid w:val="00DD0C99"/>
    <w:rsid w:val="00DD0F52"/>
    <w:rsid w:val="00DD1440"/>
    <w:rsid w:val="00DD3325"/>
    <w:rsid w:val="00DD3433"/>
    <w:rsid w:val="00DD391B"/>
    <w:rsid w:val="00DD67EE"/>
    <w:rsid w:val="00DE0FE7"/>
    <w:rsid w:val="00DE16DF"/>
    <w:rsid w:val="00DE2FA9"/>
    <w:rsid w:val="00DE3058"/>
    <w:rsid w:val="00DE374D"/>
    <w:rsid w:val="00DE39C5"/>
    <w:rsid w:val="00DE4B4D"/>
    <w:rsid w:val="00DE5BE8"/>
    <w:rsid w:val="00DE736B"/>
    <w:rsid w:val="00DF09DC"/>
    <w:rsid w:val="00DF0EED"/>
    <w:rsid w:val="00DF0F54"/>
    <w:rsid w:val="00DF12F7"/>
    <w:rsid w:val="00DF2961"/>
    <w:rsid w:val="00DF3294"/>
    <w:rsid w:val="00DF35FA"/>
    <w:rsid w:val="00DF41FF"/>
    <w:rsid w:val="00DF4202"/>
    <w:rsid w:val="00DF6DB8"/>
    <w:rsid w:val="00DF7525"/>
    <w:rsid w:val="00DF774F"/>
    <w:rsid w:val="00E001CF"/>
    <w:rsid w:val="00E00976"/>
    <w:rsid w:val="00E01E88"/>
    <w:rsid w:val="00E02551"/>
    <w:rsid w:val="00E03EE0"/>
    <w:rsid w:val="00E0466E"/>
    <w:rsid w:val="00E046DB"/>
    <w:rsid w:val="00E04F0C"/>
    <w:rsid w:val="00E053BF"/>
    <w:rsid w:val="00E05410"/>
    <w:rsid w:val="00E070DF"/>
    <w:rsid w:val="00E0798F"/>
    <w:rsid w:val="00E11090"/>
    <w:rsid w:val="00E132AC"/>
    <w:rsid w:val="00E13DC2"/>
    <w:rsid w:val="00E15CFF"/>
    <w:rsid w:val="00E15EB9"/>
    <w:rsid w:val="00E162B5"/>
    <w:rsid w:val="00E16A5D"/>
    <w:rsid w:val="00E1784D"/>
    <w:rsid w:val="00E17AA3"/>
    <w:rsid w:val="00E213F9"/>
    <w:rsid w:val="00E216F6"/>
    <w:rsid w:val="00E219DF"/>
    <w:rsid w:val="00E24023"/>
    <w:rsid w:val="00E2456E"/>
    <w:rsid w:val="00E26050"/>
    <w:rsid w:val="00E26684"/>
    <w:rsid w:val="00E26736"/>
    <w:rsid w:val="00E267F5"/>
    <w:rsid w:val="00E26983"/>
    <w:rsid w:val="00E27419"/>
    <w:rsid w:val="00E315BF"/>
    <w:rsid w:val="00E32EA2"/>
    <w:rsid w:val="00E336CE"/>
    <w:rsid w:val="00E342A7"/>
    <w:rsid w:val="00E343EA"/>
    <w:rsid w:val="00E34512"/>
    <w:rsid w:val="00E34A20"/>
    <w:rsid w:val="00E34C03"/>
    <w:rsid w:val="00E35654"/>
    <w:rsid w:val="00E36D99"/>
    <w:rsid w:val="00E4019A"/>
    <w:rsid w:val="00E416ED"/>
    <w:rsid w:val="00E4191E"/>
    <w:rsid w:val="00E41F1C"/>
    <w:rsid w:val="00E42243"/>
    <w:rsid w:val="00E431D6"/>
    <w:rsid w:val="00E43251"/>
    <w:rsid w:val="00E44A2B"/>
    <w:rsid w:val="00E44DBC"/>
    <w:rsid w:val="00E46269"/>
    <w:rsid w:val="00E464CB"/>
    <w:rsid w:val="00E46887"/>
    <w:rsid w:val="00E515CE"/>
    <w:rsid w:val="00E554AF"/>
    <w:rsid w:val="00E56903"/>
    <w:rsid w:val="00E571EF"/>
    <w:rsid w:val="00E606FC"/>
    <w:rsid w:val="00E6082F"/>
    <w:rsid w:val="00E60B88"/>
    <w:rsid w:val="00E60E1A"/>
    <w:rsid w:val="00E62298"/>
    <w:rsid w:val="00E633B5"/>
    <w:rsid w:val="00E63D4C"/>
    <w:rsid w:val="00E64315"/>
    <w:rsid w:val="00E64546"/>
    <w:rsid w:val="00E65282"/>
    <w:rsid w:val="00E6548C"/>
    <w:rsid w:val="00E66461"/>
    <w:rsid w:val="00E66507"/>
    <w:rsid w:val="00E67638"/>
    <w:rsid w:val="00E6780B"/>
    <w:rsid w:val="00E67C9D"/>
    <w:rsid w:val="00E70498"/>
    <w:rsid w:val="00E70E8C"/>
    <w:rsid w:val="00E72083"/>
    <w:rsid w:val="00E72286"/>
    <w:rsid w:val="00E72718"/>
    <w:rsid w:val="00E74C55"/>
    <w:rsid w:val="00E74CEB"/>
    <w:rsid w:val="00E757DF"/>
    <w:rsid w:val="00E75D9D"/>
    <w:rsid w:val="00E75FBB"/>
    <w:rsid w:val="00E763D6"/>
    <w:rsid w:val="00E77044"/>
    <w:rsid w:val="00E800A6"/>
    <w:rsid w:val="00E80149"/>
    <w:rsid w:val="00E80EBC"/>
    <w:rsid w:val="00E813BA"/>
    <w:rsid w:val="00E82335"/>
    <w:rsid w:val="00E827C8"/>
    <w:rsid w:val="00E83158"/>
    <w:rsid w:val="00E84D04"/>
    <w:rsid w:val="00E87391"/>
    <w:rsid w:val="00E8781A"/>
    <w:rsid w:val="00E87B02"/>
    <w:rsid w:val="00E87BFC"/>
    <w:rsid w:val="00E87DEC"/>
    <w:rsid w:val="00E905C2"/>
    <w:rsid w:val="00E92D1E"/>
    <w:rsid w:val="00E92DDB"/>
    <w:rsid w:val="00E95152"/>
    <w:rsid w:val="00E9516E"/>
    <w:rsid w:val="00E96579"/>
    <w:rsid w:val="00E96C7A"/>
    <w:rsid w:val="00EA1018"/>
    <w:rsid w:val="00EA203A"/>
    <w:rsid w:val="00EA277D"/>
    <w:rsid w:val="00EA287B"/>
    <w:rsid w:val="00EA452D"/>
    <w:rsid w:val="00EA5EAB"/>
    <w:rsid w:val="00EA604D"/>
    <w:rsid w:val="00EA6539"/>
    <w:rsid w:val="00EA70D6"/>
    <w:rsid w:val="00EA74FA"/>
    <w:rsid w:val="00EB0279"/>
    <w:rsid w:val="00EB029E"/>
    <w:rsid w:val="00EB0351"/>
    <w:rsid w:val="00EB0647"/>
    <w:rsid w:val="00EB0F02"/>
    <w:rsid w:val="00EB15B5"/>
    <w:rsid w:val="00EB2356"/>
    <w:rsid w:val="00EB26C3"/>
    <w:rsid w:val="00EB33E2"/>
    <w:rsid w:val="00EB3B49"/>
    <w:rsid w:val="00EB3C1D"/>
    <w:rsid w:val="00EB3C36"/>
    <w:rsid w:val="00EB4DF4"/>
    <w:rsid w:val="00EB55F7"/>
    <w:rsid w:val="00EB64E0"/>
    <w:rsid w:val="00EB6A81"/>
    <w:rsid w:val="00EC0771"/>
    <w:rsid w:val="00EC1D07"/>
    <w:rsid w:val="00EC32A2"/>
    <w:rsid w:val="00EC3BBA"/>
    <w:rsid w:val="00EC3F9F"/>
    <w:rsid w:val="00EC4C68"/>
    <w:rsid w:val="00EC4EDD"/>
    <w:rsid w:val="00EC5231"/>
    <w:rsid w:val="00EC5377"/>
    <w:rsid w:val="00EC57C2"/>
    <w:rsid w:val="00EC6102"/>
    <w:rsid w:val="00ED00FC"/>
    <w:rsid w:val="00ED1429"/>
    <w:rsid w:val="00ED24C7"/>
    <w:rsid w:val="00ED2A36"/>
    <w:rsid w:val="00ED3D26"/>
    <w:rsid w:val="00ED40AC"/>
    <w:rsid w:val="00ED4FD2"/>
    <w:rsid w:val="00ED5D06"/>
    <w:rsid w:val="00ED64D2"/>
    <w:rsid w:val="00ED6500"/>
    <w:rsid w:val="00ED6B95"/>
    <w:rsid w:val="00ED72E3"/>
    <w:rsid w:val="00ED7EF5"/>
    <w:rsid w:val="00EE00A0"/>
    <w:rsid w:val="00EE0B02"/>
    <w:rsid w:val="00EE0E4F"/>
    <w:rsid w:val="00EE1503"/>
    <w:rsid w:val="00EE2BFF"/>
    <w:rsid w:val="00EE4BA7"/>
    <w:rsid w:val="00EE586E"/>
    <w:rsid w:val="00EE619A"/>
    <w:rsid w:val="00EE79F6"/>
    <w:rsid w:val="00EF0451"/>
    <w:rsid w:val="00EF0817"/>
    <w:rsid w:val="00EF184C"/>
    <w:rsid w:val="00EF227F"/>
    <w:rsid w:val="00EF2895"/>
    <w:rsid w:val="00EF31D4"/>
    <w:rsid w:val="00EF333A"/>
    <w:rsid w:val="00EF3600"/>
    <w:rsid w:val="00EF4E16"/>
    <w:rsid w:val="00EF57E8"/>
    <w:rsid w:val="00EF5A95"/>
    <w:rsid w:val="00EF5AC0"/>
    <w:rsid w:val="00EF61E8"/>
    <w:rsid w:val="00EF6241"/>
    <w:rsid w:val="00EF648A"/>
    <w:rsid w:val="00EF7200"/>
    <w:rsid w:val="00EF7947"/>
    <w:rsid w:val="00EF79EF"/>
    <w:rsid w:val="00F0165C"/>
    <w:rsid w:val="00F033A0"/>
    <w:rsid w:val="00F03D33"/>
    <w:rsid w:val="00F0409D"/>
    <w:rsid w:val="00F0444F"/>
    <w:rsid w:val="00F04BFB"/>
    <w:rsid w:val="00F05748"/>
    <w:rsid w:val="00F05776"/>
    <w:rsid w:val="00F05A00"/>
    <w:rsid w:val="00F07B86"/>
    <w:rsid w:val="00F103F6"/>
    <w:rsid w:val="00F12AA9"/>
    <w:rsid w:val="00F13F85"/>
    <w:rsid w:val="00F13FC9"/>
    <w:rsid w:val="00F148BF"/>
    <w:rsid w:val="00F1651E"/>
    <w:rsid w:val="00F16B66"/>
    <w:rsid w:val="00F16C49"/>
    <w:rsid w:val="00F21743"/>
    <w:rsid w:val="00F22F22"/>
    <w:rsid w:val="00F239E2"/>
    <w:rsid w:val="00F23E32"/>
    <w:rsid w:val="00F24647"/>
    <w:rsid w:val="00F24695"/>
    <w:rsid w:val="00F246CF"/>
    <w:rsid w:val="00F24C31"/>
    <w:rsid w:val="00F254BC"/>
    <w:rsid w:val="00F257A4"/>
    <w:rsid w:val="00F26A0E"/>
    <w:rsid w:val="00F278A5"/>
    <w:rsid w:val="00F3003D"/>
    <w:rsid w:val="00F30425"/>
    <w:rsid w:val="00F30AE9"/>
    <w:rsid w:val="00F31FD8"/>
    <w:rsid w:val="00F3298B"/>
    <w:rsid w:val="00F32BA1"/>
    <w:rsid w:val="00F353D7"/>
    <w:rsid w:val="00F406EA"/>
    <w:rsid w:val="00F41369"/>
    <w:rsid w:val="00F42F3A"/>
    <w:rsid w:val="00F43BE9"/>
    <w:rsid w:val="00F463F3"/>
    <w:rsid w:val="00F47A86"/>
    <w:rsid w:val="00F47D2B"/>
    <w:rsid w:val="00F501B1"/>
    <w:rsid w:val="00F5047B"/>
    <w:rsid w:val="00F50D8D"/>
    <w:rsid w:val="00F5296A"/>
    <w:rsid w:val="00F52E9F"/>
    <w:rsid w:val="00F5373C"/>
    <w:rsid w:val="00F541F7"/>
    <w:rsid w:val="00F54E1B"/>
    <w:rsid w:val="00F55094"/>
    <w:rsid w:val="00F5554F"/>
    <w:rsid w:val="00F5706F"/>
    <w:rsid w:val="00F5712E"/>
    <w:rsid w:val="00F574EE"/>
    <w:rsid w:val="00F57580"/>
    <w:rsid w:val="00F60283"/>
    <w:rsid w:val="00F6478A"/>
    <w:rsid w:val="00F650FB"/>
    <w:rsid w:val="00F66568"/>
    <w:rsid w:val="00F66B20"/>
    <w:rsid w:val="00F67D4F"/>
    <w:rsid w:val="00F70DE3"/>
    <w:rsid w:val="00F715D1"/>
    <w:rsid w:val="00F717C8"/>
    <w:rsid w:val="00F7284C"/>
    <w:rsid w:val="00F72A4E"/>
    <w:rsid w:val="00F75042"/>
    <w:rsid w:val="00F753C9"/>
    <w:rsid w:val="00F7540A"/>
    <w:rsid w:val="00F7622A"/>
    <w:rsid w:val="00F770B6"/>
    <w:rsid w:val="00F77A6A"/>
    <w:rsid w:val="00F80BDC"/>
    <w:rsid w:val="00F8168D"/>
    <w:rsid w:val="00F821CE"/>
    <w:rsid w:val="00F8224F"/>
    <w:rsid w:val="00F8232D"/>
    <w:rsid w:val="00F824C2"/>
    <w:rsid w:val="00F82668"/>
    <w:rsid w:val="00F852AB"/>
    <w:rsid w:val="00F856CD"/>
    <w:rsid w:val="00F86117"/>
    <w:rsid w:val="00F86ACD"/>
    <w:rsid w:val="00F87419"/>
    <w:rsid w:val="00F8775C"/>
    <w:rsid w:val="00F87EB1"/>
    <w:rsid w:val="00F87EE7"/>
    <w:rsid w:val="00F9018B"/>
    <w:rsid w:val="00F91056"/>
    <w:rsid w:val="00F9115E"/>
    <w:rsid w:val="00F91EA3"/>
    <w:rsid w:val="00F93595"/>
    <w:rsid w:val="00F93683"/>
    <w:rsid w:val="00F93754"/>
    <w:rsid w:val="00F94151"/>
    <w:rsid w:val="00F95178"/>
    <w:rsid w:val="00F95FE3"/>
    <w:rsid w:val="00F95FF4"/>
    <w:rsid w:val="00F96216"/>
    <w:rsid w:val="00F96DA1"/>
    <w:rsid w:val="00FA01CF"/>
    <w:rsid w:val="00FA0A40"/>
    <w:rsid w:val="00FA0E28"/>
    <w:rsid w:val="00FA28EC"/>
    <w:rsid w:val="00FA403A"/>
    <w:rsid w:val="00FA5E0C"/>
    <w:rsid w:val="00FA619F"/>
    <w:rsid w:val="00FA6963"/>
    <w:rsid w:val="00FA7952"/>
    <w:rsid w:val="00FB1354"/>
    <w:rsid w:val="00FB22C8"/>
    <w:rsid w:val="00FB26D5"/>
    <w:rsid w:val="00FB3C04"/>
    <w:rsid w:val="00FB4647"/>
    <w:rsid w:val="00FB4AB9"/>
    <w:rsid w:val="00FC0EA2"/>
    <w:rsid w:val="00FC1B2C"/>
    <w:rsid w:val="00FC3CA3"/>
    <w:rsid w:val="00FC4871"/>
    <w:rsid w:val="00FC4BD1"/>
    <w:rsid w:val="00FC5E66"/>
    <w:rsid w:val="00FC61D8"/>
    <w:rsid w:val="00FC67CE"/>
    <w:rsid w:val="00FC7120"/>
    <w:rsid w:val="00FC7ED9"/>
    <w:rsid w:val="00FC7EE5"/>
    <w:rsid w:val="00FD064E"/>
    <w:rsid w:val="00FD112E"/>
    <w:rsid w:val="00FD1B6A"/>
    <w:rsid w:val="00FD2683"/>
    <w:rsid w:val="00FD28B7"/>
    <w:rsid w:val="00FD2D51"/>
    <w:rsid w:val="00FD3ECE"/>
    <w:rsid w:val="00FD5808"/>
    <w:rsid w:val="00FD6F43"/>
    <w:rsid w:val="00FE071F"/>
    <w:rsid w:val="00FE0FD2"/>
    <w:rsid w:val="00FE13A2"/>
    <w:rsid w:val="00FE18E3"/>
    <w:rsid w:val="00FE1E9B"/>
    <w:rsid w:val="00FE5B66"/>
    <w:rsid w:val="00FE66B2"/>
    <w:rsid w:val="00FE78E9"/>
    <w:rsid w:val="00FE7E1C"/>
    <w:rsid w:val="00FF29D2"/>
    <w:rsid w:val="00FF31BB"/>
    <w:rsid w:val="00FF3A7C"/>
    <w:rsid w:val="00FF3FE9"/>
    <w:rsid w:val="00FF50A9"/>
    <w:rsid w:val="00FF5DBC"/>
    <w:rsid w:val="00FF6860"/>
    <w:rsid w:val="00FF69B2"/>
    <w:rsid w:val="00FF6FC3"/>
    <w:rsid w:val="00FF79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2BBE6A"/>
  <w15:chartTrackingRefBased/>
  <w15:docId w15:val="{EB04DA04-39DB-45DC-9BA3-98900594D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F2D"/>
  </w:style>
  <w:style w:type="paragraph" w:styleId="Titre1">
    <w:name w:val="heading 1"/>
    <w:basedOn w:val="Normal"/>
    <w:next w:val="Normal"/>
    <w:link w:val="Titre1Car"/>
    <w:uiPriority w:val="9"/>
    <w:qFormat/>
    <w:rsid w:val="00991BBD"/>
    <w:pPr>
      <w:keepNext/>
      <w:keepLines/>
      <w:numPr>
        <w:numId w:val="1"/>
      </w:numPr>
      <w:spacing w:before="240" w:after="0"/>
      <w:outlineLvl w:val="0"/>
    </w:pPr>
    <w:rPr>
      <w:rFonts w:ascii="Arial" w:eastAsiaTheme="majorEastAsia" w:hAnsi="Arial" w:cstheme="majorBidi"/>
      <w:color w:val="63003C"/>
      <w:sz w:val="36"/>
      <w:szCs w:val="32"/>
      <w:u w:val="single"/>
    </w:rPr>
  </w:style>
  <w:style w:type="paragraph" w:styleId="Titre2">
    <w:name w:val="heading 2"/>
    <w:basedOn w:val="Paragraphe"/>
    <w:next w:val="Normal"/>
    <w:link w:val="Titre2Car"/>
    <w:unhideWhenUsed/>
    <w:qFormat/>
    <w:rsid w:val="00991BBD"/>
    <w:pPr>
      <w:keepNext/>
      <w:keepLines/>
      <w:framePr w:wrap="notBeside" w:vAnchor="text" w:hAnchor="text" w:y="1"/>
      <w:numPr>
        <w:ilvl w:val="1"/>
        <w:numId w:val="1"/>
      </w:numPr>
      <w:spacing w:before="0" w:after="0" w:line="240" w:lineRule="auto"/>
      <w:outlineLvl w:val="1"/>
    </w:pPr>
    <w:rPr>
      <w:rFonts w:eastAsiaTheme="majorEastAsia" w:cstheme="minorHAnsi"/>
      <w:color w:val="63003C"/>
      <w:sz w:val="28"/>
    </w:rPr>
  </w:style>
  <w:style w:type="paragraph" w:styleId="Titre3">
    <w:name w:val="heading 3"/>
    <w:basedOn w:val="Normal"/>
    <w:next w:val="Normal"/>
    <w:link w:val="Titre3Car"/>
    <w:unhideWhenUsed/>
    <w:qFormat/>
    <w:rsid w:val="00991BBD"/>
    <w:pPr>
      <w:keepNext/>
      <w:keepLines/>
      <w:numPr>
        <w:ilvl w:val="2"/>
        <w:numId w:val="1"/>
      </w:numPr>
      <w:spacing w:before="40" w:after="0" w:line="360" w:lineRule="auto"/>
      <w:outlineLvl w:val="2"/>
    </w:pPr>
    <w:rPr>
      <w:rFonts w:ascii="Trebuchet MS" w:eastAsiaTheme="majorEastAsia" w:hAnsi="Trebuchet MS" w:cstheme="majorBidi"/>
      <w:i/>
      <w:color w:val="63003C"/>
      <w:sz w:val="28"/>
      <w:szCs w:val="24"/>
    </w:rPr>
  </w:style>
  <w:style w:type="paragraph" w:styleId="Titre4">
    <w:name w:val="heading 4"/>
    <w:basedOn w:val="Normal"/>
    <w:next w:val="Normal"/>
    <w:link w:val="Titre4Car"/>
    <w:autoRedefine/>
    <w:unhideWhenUsed/>
    <w:qFormat/>
    <w:rsid w:val="00991BBD"/>
    <w:pPr>
      <w:keepNext/>
      <w:keepLines/>
      <w:numPr>
        <w:ilvl w:val="3"/>
        <w:numId w:val="1"/>
      </w:numPr>
      <w:spacing w:before="40" w:after="0"/>
      <w:outlineLvl w:val="3"/>
    </w:pPr>
    <w:rPr>
      <w:rFonts w:ascii="Trebuchet MS" w:eastAsiaTheme="majorEastAsia" w:hAnsi="Trebuchet MS" w:cstheme="majorBidi"/>
      <w:i/>
      <w:iCs/>
      <w:color w:val="63003C"/>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840DA7"/>
    <w:pPr>
      <w:spacing w:after="0" w:line="240" w:lineRule="auto"/>
    </w:pPr>
  </w:style>
  <w:style w:type="character" w:customStyle="1" w:styleId="Titre1Car">
    <w:name w:val="Titre 1 Car"/>
    <w:basedOn w:val="Policepardfaut"/>
    <w:link w:val="Titre1"/>
    <w:uiPriority w:val="9"/>
    <w:rsid w:val="00991BBD"/>
    <w:rPr>
      <w:rFonts w:ascii="Arial" w:eastAsiaTheme="majorEastAsia" w:hAnsi="Arial" w:cstheme="majorBidi"/>
      <w:color w:val="63003C"/>
      <w:sz w:val="36"/>
      <w:szCs w:val="32"/>
      <w:u w:val="single"/>
    </w:rPr>
  </w:style>
  <w:style w:type="character" w:customStyle="1" w:styleId="Titre2Car">
    <w:name w:val="Titre 2 Car"/>
    <w:basedOn w:val="Policepardfaut"/>
    <w:link w:val="Titre2"/>
    <w:rsid w:val="00991BBD"/>
    <w:rPr>
      <w:rFonts w:ascii="Trebuchet MS" w:eastAsiaTheme="majorEastAsia" w:hAnsi="Trebuchet MS" w:cstheme="minorHAnsi"/>
      <w:color w:val="63003C"/>
      <w:sz w:val="28"/>
      <w:szCs w:val="24"/>
      <w:lang w:eastAsia="fr-FR"/>
    </w:rPr>
  </w:style>
  <w:style w:type="character" w:customStyle="1" w:styleId="Titre3Car">
    <w:name w:val="Titre 3 Car"/>
    <w:basedOn w:val="Policepardfaut"/>
    <w:link w:val="Titre3"/>
    <w:rsid w:val="00991BBD"/>
    <w:rPr>
      <w:rFonts w:ascii="Trebuchet MS" w:eastAsiaTheme="majorEastAsia" w:hAnsi="Trebuchet MS" w:cstheme="majorBidi"/>
      <w:i/>
      <w:color w:val="63003C"/>
      <w:sz w:val="28"/>
      <w:szCs w:val="24"/>
    </w:rPr>
  </w:style>
  <w:style w:type="character" w:customStyle="1" w:styleId="Titre4Car">
    <w:name w:val="Titre 4 Car"/>
    <w:basedOn w:val="Policepardfaut"/>
    <w:link w:val="Titre4"/>
    <w:rsid w:val="00991BBD"/>
    <w:rPr>
      <w:rFonts w:ascii="Trebuchet MS" w:eastAsiaTheme="majorEastAsia" w:hAnsi="Trebuchet MS" w:cstheme="majorBidi"/>
      <w:i/>
      <w:iCs/>
      <w:color w:val="63003C"/>
      <w:sz w:val="28"/>
    </w:rPr>
  </w:style>
  <w:style w:type="paragraph" w:styleId="Paragraphedeliste">
    <w:name w:val="List Paragraph"/>
    <w:basedOn w:val="Normal"/>
    <w:uiPriority w:val="34"/>
    <w:qFormat/>
    <w:rsid w:val="00991BBD"/>
    <w:pPr>
      <w:ind w:left="720"/>
      <w:contextualSpacing/>
    </w:pPr>
  </w:style>
  <w:style w:type="character" w:styleId="Marquedecommentaire">
    <w:name w:val="annotation reference"/>
    <w:basedOn w:val="Policepardfaut"/>
    <w:uiPriority w:val="99"/>
    <w:semiHidden/>
    <w:unhideWhenUsed/>
    <w:rsid w:val="00991BBD"/>
    <w:rPr>
      <w:sz w:val="16"/>
      <w:szCs w:val="16"/>
    </w:rPr>
  </w:style>
  <w:style w:type="character" w:styleId="Accentuation">
    <w:name w:val="Emphasis"/>
    <w:basedOn w:val="Policepardfaut"/>
    <w:uiPriority w:val="20"/>
    <w:qFormat/>
    <w:rsid w:val="00991BBD"/>
    <w:rPr>
      <w:i/>
      <w:iCs/>
    </w:rPr>
  </w:style>
  <w:style w:type="paragraph" w:styleId="Lgende">
    <w:name w:val="caption"/>
    <w:basedOn w:val="Normal"/>
    <w:next w:val="Normal"/>
    <w:uiPriority w:val="35"/>
    <w:unhideWhenUsed/>
    <w:qFormat/>
    <w:rsid w:val="00991BBD"/>
    <w:pPr>
      <w:spacing w:after="200" w:line="240" w:lineRule="auto"/>
    </w:pPr>
    <w:rPr>
      <w:i/>
      <w:iCs/>
      <w:color w:val="44546A" w:themeColor="text2"/>
      <w:sz w:val="18"/>
      <w:szCs w:val="18"/>
    </w:rPr>
  </w:style>
  <w:style w:type="paragraph" w:customStyle="1" w:styleId="Paragraphe">
    <w:name w:val="Paragraphe"/>
    <w:basedOn w:val="Normal"/>
    <w:rsid w:val="00991BBD"/>
    <w:pPr>
      <w:spacing w:before="60" w:after="60" w:line="290" w:lineRule="exact"/>
      <w:ind w:firstLine="567"/>
      <w:jc w:val="both"/>
    </w:pPr>
    <w:rPr>
      <w:rFonts w:ascii="Trebuchet MS" w:eastAsia="Times New Roman" w:hAnsi="Trebuchet MS" w:cs="Times New Roman"/>
      <w:sz w:val="20"/>
      <w:szCs w:val="24"/>
      <w:lang w:eastAsia="fr-FR"/>
    </w:rPr>
  </w:style>
  <w:style w:type="paragraph" w:styleId="Textedebulles">
    <w:name w:val="Balloon Text"/>
    <w:basedOn w:val="Normal"/>
    <w:link w:val="TextedebullesCar"/>
    <w:uiPriority w:val="99"/>
    <w:semiHidden/>
    <w:unhideWhenUsed/>
    <w:rsid w:val="0082460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24606"/>
    <w:rPr>
      <w:rFonts w:ascii="Segoe UI" w:hAnsi="Segoe UI" w:cs="Segoe UI"/>
      <w:sz w:val="18"/>
      <w:szCs w:val="18"/>
    </w:rPr>
  </w:style>
  <w:style w:type="paragraph" w:styleId="Commentaire">
    <w:name w:val="annotation text"/>
    <w:basedOn w:val="Normal"/>
    <w:link w:val="CommentaireCar"/>
    <w:uiPriority w:val="99"/>
    <w:unhideWhenUsed/>
    <w:rsid w:val="00166B62"/>
    <w:pPr>
      <w:spacing w:line="240" w:lineRule="auto"/>
    </w:pPr>
    <w:rPr>
      <w:sz w:val="20"/>
      <w:szCs w:val="20"/>
    </w:rPr>
  </w:style>
  <w:style w:type="character" w:customStyle="1" w:styleId="CommentaireCar">
    <w:name w:val="Commentaire Car"/>
    <w:basedOn w:val="Policepardfaut"/>
    <w:link w:val="Commentaire"/>
    <w:uiPriority w:val="99"/>
    <w:rsid w:val="00166B62"/>
    <w:rPr>
      <w:sz w:val="20"/>
      <w:szCs w:val="20"/>
    </w:rPr>
  </w:style>
  <w:style w:type="paragraph" w:styleId="Objetducommentaire">
    <w:name w:val="annotation subject"/>
    <w:basedOn w:val="Commentaire"/>
    <w:next w:val="Commentaire"/>
    <w:link w:val="ObjetducommentaireCar"/>
    <w:uiPriority w:val="99"/>
    <w:semiHidden/>
    <w:unhideWhenUsed/>
    <w:rsid w:val="00166B62"/>
    <w:rPr>
      <w:b/>
      <w:bCs/>
    </w:rPr>
  </w:style>
  <w:style w:type="character" w:customStyle="1" w:styleId="ObjetducommentaireCar">
    <w:name w:val="Objet du commentaire Car"/>
    <w:basedOn w:val="CommentaireCar"/>
    <w:link w:val="Objetducommentaire"/>
    <w:uiPriority w:val="99"/>
    <w:semiHidden/>
    <w:rsid w:val="00166B62"/>
    <w:rPr>
      <w:b/>
      <w:bCs/>
      <w:sz w:val="20"/>
      <w:szCs w:val="20"/>
    </w:rPr>
  </w:style>
  <w:style w:type="paragraph" w:styleId="En-tte">
    <w:name w:val="header"/>
    <w:basedOn w:val="Normal"/>
    <w:link w:val="En-tteCar"/>
    <w:uiPriority w:val="99"/>
    <w:unhideWhenUsed/>
    <w:rsid w:val="009B2D4D"/>
    <w:pPr>
      <w:tabs>
        <w:tab w:val="center" w:pos="4536"/>
        <w:tab w:val="right" w:pos="9072"/>
      </w:tabs>
      <w:spacing w:after="0" w:line="240" w:lineRule="auto"/>
    </w:pPr>
  </w:style>
  <w:style w:type="character" w:customStyle="1" w:styleId="En-tteCar">
    <w:name w:val="En-tête Car"/>
    <w:basedOn w:val="Policepardfaut"/>
    <w:link w:val="En-tte"/>
    <w:uiPriority w:val="99"/>
    <w:rsid w:val="009B2D4D"/>
  </w:style>
  <w:style w:type="paragraph" w:styleId="Pieddepage">
    <w:name w:val="footer"/>
    <w:basedOn w:val="Normal"/>
    <w:link w:val="PieddepageCar"/>
    <w:uiPriority w:val="99"/>
    <w:unhideWhenUsed/>
    <w:rsid w:val="009B2D4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B2D4D"/>
  </w:style>
  <w:style w:type="character" w:styleId="Lienhypertexte">
    <w:name w:val="Hyperlink"/>
    <w:basedOn w:val="Policepardfaut"/>
    <w:uiPriority w:val="99"/>
    <w:unhideWhenUsed/>
    <w:rsid w:val="008A24D5"/>
    <w:rPr>
      <w:color w:val="0563C1" w:themeColor="hyperlink"/>
      <w:u w:val="single"/>
    </w:rPr>
  </w:style>
  <w:style w:type="character" w:customStyle="1" w:styleId="Mentionnonrsolue1">
    <w:name w:val="Mention non résolue1"/>
    <w:basedOn w:val="Policepardfaut"/>
    <w:uiPriority w:val="99"/>
    <w:semiHidden/>
    <w:unhideWhenUsed/>
    <w:rsid w:val="008A24D5"/>
    <w:rPr>
      <w:color w:val="605E5C"/>
      <w:shd w:val="clear" w:color="auto" w:fill="E1DFDD"/>
    </w:rPr>
  </w:style>
  <w:style w:type="paragraph" w:styleId="Rvision">
    <w:name w:val="Revision"/>
    <w:hidden/>
    <w:uiPriority w:val="99"/>
    <w:semiHidden/>
    <w:rsid w:val="00911468"/>
    <w:pPr>
      <w:spacing w:after="0" w:line="240" w:lineRule="auto"/>
    </w:pPr>
  </w:style>
  <w:style w:type="paragraph" w:styleId="NormalWeb">
    <w:name w:val="Normal (Web)"/>
    <w:basedOn w:val="Normal"/>
    <w:uiPriority w:val="99"/>
    <w:unhideWhenUsed/>
    <w:rsid w:val="0023068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Mentionnonrsolue">
    <w:name w:val="Unresolved Mention"/>
    <w:basedOn w:val="Policepardfaut"/>
    <w:uiPriority w:val="99"/>
    <w:semiHidden/>
    <w:unhideWhenUsed/>
    <w:rsid w:val="002C6FE6"/>
    <w:rPr>
      <w:color w:val="605E5C"/>
      <w:shd w:val="clear" w:color="auto" w:fill="E1DFDD"/>
    </w:rPr>
  </w:style>
  <w:style w:type="character" w:styleId="Numrodeligne">
    <w:name w:val="line number"/>
    <w:basedOn w:val="Policepardfaut"/>
    <w:uiPriority w:val="99"/>
    <w:semiHidden/>
    <w:unhideWhenUsed/>
    <w:rsid w:val="00D34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02283">
      <w:bodyDiv w:val="1"/>
      <w:marLeft w:val="0"/>
      <w:marRight w:val="0"/>
      <w:marTop w:val="0"/>
      <w:marBottom w:val="0"/>
      <w:divBdr>
        <w:top w:val="none" w:sz="0" w:space="0" w:color="auto"/>
        <w:left w:val="none" w:sz="0" w:space="0" w:color="auto"/>
        <w:bottom w:val="none" w:sz="0" w:space="0" w:color="auto"/>
        <w:right w:val="none" w:sz="0" w:space="0" w:color="auto"/>
      </w:divBdr>
    </w:div>
    <w:div w:id="306085058">
      <w:bodyDiv w:val="1"/>
      <w:marLeft w:val="0"/>
      <w:marRight w:val="0"/>
      <w:marTop w:val="0"/>
      <w:marBottom w:val="0"/>
      <w:divBdr>
        <w:top w:val="none" w:sz="0" w:space="0" w:color="auto"/>
        <w:left w:val="none" w:sz="0" w:space="0" w:color="auto"/>
        <w:bottom w:val="none" w:sz="0" w:space="0" w:color="auto"/>
        <w:right w:val="none" w:sz="0" w:space="0" w:color="auto"/>
      </w:divBdr>
    </w:div>
    <w:div w:id="412701337">
      <w:bodyDiv w:val="1"/>
      <w:marLeft w:val="0"/>
      <w:marRight w:val="0"/>
      <w:marTop w:val="0"/>
      <w:marBottom w:val="0"/>
      <w:divBdr>
        <w:top w:val="none" w:sz="0" w:space="0" w:color="auto"/>
        <w:left w:val="none" w:sz="0" w:space="0" w:color="auto"/>
        <w:bottom w:val="none" w:sz="0" w:space="0" w:color="auto"/>
        <w:right w:val="none" w:sz="0" w:space="0" w:color="auto"/>
      </w:divBdr>
    </w:div>
    <w:div w:id="698699733">
      <w:bodyDiv w:val="1"/>
      <w:marLeft w:val="0"/>
      <w:marRight w:val="0"/>
      <w:marTop w:val="0"/>
      <w:marBottom w:val="0"/>
      <w:divBdr>
        <w:top w:val="none" w:sz="0" w:space="0" w:color="auto"/>
        <w:left w:val="none" w:sz="0" w:space="0" w:color="auto"/>
        <w:bottom w:val="none" w:sz="0" w:space="0" w:color="auto"/>
        <w:right w:val="none" w:sz="0" w:space="0" w:color="auto"/>
      </w:divBdr>
    </w:div>
    <w:div w:id="818838883">
      <w:bodyDiv w:val="1"/>
      <w:marLeft w:val="0"/>
      <w:marRight w:val="0"/>
      <w:marTop w:val="0"/>
      <w:marBottom w:val="0"/>
      <w:divBdr>
        <w:top w:val="none" w:sz="0" w:space="0" w:color="auto"/>
        <w:left w:val="none" w:sz="0" w:space="0" w:color="auto"/>
        <w:bottom w:val="none" w:sz="0" w:space="0" w:color="auto"/>
        <w:right w:val="none" w:sz="0" w:space="0" w:color="auto"/>
      </w:divBdr>
    </w:div>
    <w:div w:id="863058395">
      <w:bodyDiv w:val="1"/>
      <w:marLeft w:val="0"/>
      <w:marRight w:val="0"/>
      <w:marTop w:val="0"/>
      <w:marBottom w:val="0"/>
      <w:divBdr>
        <w:top w:val="none" w:sz="0" w:space="0" w:color="auto"/>
        <w:left w:val="none" w:sz="0" w:space="0" w:color="auto"/>
        <w:bottom w:val="none" w:sz="0" w:space="0" w:color="auto"/>
        <w:right w:val="none" w:sz="0" w:space="0" w:color="auto"/>
      </w:divBdr>
    </w:div>
    <w:div w:id="1007903119">
      <w:bodyDiv w:val="1"/>
      <w:marLeft w:val="0"/>
      <w:marRight w:val="0"/>
      <w:marTop w:val="0"/>
      <w:marBottom w:val="0"/>
      <w:divBdr>
        <w:top w:val="none" w:sz="0" w:space="0" w:color="auto"/>
        <w:left w:val="none" w:sz="0" w:space="0" w:color="auto"/>
        <w:bottom w:val="none" w:sz="0" w:space="0" w:color="auto"/>
        <w:right w:val="none" w:sz="0" w:space="0" w:color="auto"/>
      </w:divBdr>
    </w:div>
    <w:div w:id="1044406616">
      <w:bodyDiv w:val="1"/>
      <w:marLeft w:val="0"/>
      <w:marRight w:val="0"/>
      <w:marTop w:val="0"/>
      <w:marBottom w:val="0"/>
      <w:divBdr>
        <w:top w:val="none" w:sz="0" w:space="0" w:color="auto"/>
        <w:left w:val="none" w:sz="0" w:space="0" w:color="auto"/>
        <w:bottom w:val="none" w:sz="0" w:space="0" w:color="auto"/>
        <w:right w:val="none" w:sz="0" w:space="0" w:color="auto"/>
      </w:divBdr>
    </w:div>
    <w:div w:id="1169904577">
      <w:bodyDiv w:val="1"/>
      <w:marLeft w:val="0"/>
      <w:marRight w:val="0"/>
      <w:marTop w:val="0"/>
      <w:marBottom w:val="0"/>
      <w:divBdr>
        <w:top w:val="none" w:sz="0" w:space="0" w:color="auto"/>
        <w:left w:val="none" w:sz="0" w:space="0" w:color="auto"/>
        <w:bottom w:val="none" w:sz="0" w:space="0" w:color="auto"/>
        <w:right w:val="none" w:sz="0" w:space="0" w:color="auto"/>
      </w:divBdr>
    </w:div>
    <w:div w:id="1468204933">
      <w:bodyDiv w:val="1"/>
      <w:marLeft w:val="0"/>
      <w:marRight w:val="0"/>
      <w:marTop w:val="0"/>
      <w:marBottom w:val="0"/>
      <w:divBdr>
        <w:top w:val="none" w:sz="0" w:space="0" w:color="auto"/>
        <w:left w:val="none" w:sz="0" w:space="0" w:color="auto"/>
        <w:bottom w:val="none" w:sz="0" w:space="0" w:color="auto"/>
        <w:right w:val="none" w:sz="0" w:space="0" w:color="auto"/>
      </w:divBdr>
    </w:div>
    <w:div w:id="1738282476">
      <w:bodyDiv w:val="1"/>
      <w:marLeft w:val="0"/>
      <w:marRight w:val="0"/>
      <w:marTop w:val="0"/>
      <w:marBottom w:val="0"/>
      <w:divBdr>
        <w:top w:val="none" w:sz="0" w:space="0" w:color="auto"/>
        <w:left w:val="none" w:sz="0" w:space="0" w:color="auto"/>
        <w:bottom w:val="none" w:sz="0" w:space="0" w:color="auto"/>
        <w:right w:val="none" w:sz="0" w:space="0" w:color="auto"/>
      </w:divBdr>
    </w:div>
    <w:div w:id="1740863737">
      <w:bodyDiv w:val="1"/>
      <w:marLeft w:val="0"/>
      <w:marRight w:val="0"/>
      <w:marTop w:val="0"/>
      <w:marBottom w:val="0"/>
      <w:divBdr>
        <w:top w:val="none" w:sz="0" w:space="0" w:color="auto"/>
        <w:left w:val="none" w:sz="0" w:space="0" w:color="auto"/>
        <w:bottom w:val="none" w:sz="0" w:space="0" w:color="auto"/>
        <w:right w:val="none" w:sz="0" w:space="0" w:color="auto"/>
      </w:divBdr>
    </w:div>
    <w:div w:id="2140997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D30B1-0E07-4062-8EA5-0C76B6B7D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2</Pages>
  <Words>4612</Words>
  <Characters>25371</Characters>
  <Application>Microsoft Office Word</Application>
  <DocSecurity>0</DocSecurity>
  <Lines>211</Lines>
  <Paragraphs>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ANEZ Chrystelle</dc:creator>
  <cp:keywords/>
  <dc:description/>
  <cp:lastModifiedBy>IBANEZ Chrystelle</cp:lastModifiedBy>
  <cp:revision>9</cp:revision>
  <dcterms:created xsi:type="dcterms:W3CDTF">2025-03-29T12:57:00Z</dcterms:created>
  <dcterms:modified xsi:type="dcterms:W3CDTF">2025-04-10T09:43:00Z</dcterms:modified>
</cp:coreProperties>
</file>